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drawings/drawing1.xml" ContentType="application/vnd.openxmlformats-officedocument.drawingml.chartshapes+xml"/>
  <Override PartName="/word/charts/chart6.xml" ContentType="application/vnd.openxmlformats-officedocument.drawingml.chart+xml"/>
  <Override PartName="/word/drawings/drawing2.xml" ContentType="application/vnd.openxmlformats-officedocument.drawingml.chartshapes+xml"/>
  <Override PartName="/word/charts/chart7.xml" ContentType="application/vnd.openxmlformats-officedocument.drawingml.chart+xml"/>
  <Override PartName="/word/drawings/drawing3.xml" ContentType="application/vnd.openxmlformats-officedocument.drawingml.chartshapes+xml"/>
  <Override PartName="/word/charts/chart8.xml" ContentType="application/vnd.openxmlformats-officedocument.drawingml.chart+xml"/>
  <Override PartName="/word/drawings/drawing4.xml" ContentType="application/vnd.openxmlformats-officedocument.drawingml.chartshapes+xml"/>
  <Override PartName="/word/charts/chart9.xml" ContentType="application/vnd.openxmlformats-officedocument.drawingml.chart+xml"/>
  <Override PartName="/word/drawings/drawing5.xml" ContentType="application/vnd.openxmlformats-officedocument.drawingml.chartshapes+xml"/>
  <Override PartName="/word/charts/chart10.xml" ContentType="application/vnd.openxmlformats-officedocument.drawingml.chart+xml"/>
  <Override PartName="/word/drawings/drawing6.xml" ContentType="application/vnd.openxmlformats-officedocument.drawingml.chartshapes+xml"/>
  <Override PartName="/word/charts/chart11.xml" ContentType="application/vnd.openxmlformats-officedocument.drawingml.chart+xml"/>
  <Override PartName="/word/drawings/drawing7.xml" ContentType="application/vnd.openxmlformats-officedocument.drawingml.chartshapes+xml"/>
  <Override PartName="/word/charts/chart12.xml" ContentType="application/vnd.openxmlformats-officedocument.drawingml.chart+xml"/>
  <Override PartName="/word/drawings/drawing8.xml" ContentType="application/vnd.openxmlformats-officedocument.drawingml.chartshapes+xml"/>
  <Override PartName="/word/charts/chart13.xml" ContentType="application/vnd.openxmlformats-officedocument.drawingml.chart+xml"/>
  <Override PartName="/word/charts/style1.xml" ContentType="application/vnd.ms-office.chartstyle+xml"/>
  <Override PartName="/word/charts/colors1.xml" ContentType="application/vnd.ms-office.chartcolorstyle+xml"/>
  <Override PartName="/word/drawings/drawing9.xml" ContentType="application/vnd.openxmlformats-officedocument.drawingml.chartshapes+xml"/>
  <Override PartName="/word/charts/chart14.xml" ContentType="application/vnd.openxmlformats-officedocument.drawingml.chart+xml"/>
  <Override PartName="/word/charts/style2.xml" ContentType="application/vnd.ms-office.chartstyle+xml"/>
  <Override PartName="/word/charts/colors2.xml" ContentType="application/vnd.ms-office.chartcolorstyle+xml"/>
  <Override PartName="/word/drawings/drawing10.xml" ContentType="application/vnd.openxmlformats-officedocument.drawingml.chartshapes+xml"/>
  <Override PartName="/word/charts/chart15.xml" ContentType="application/vnd.openxmlformats-officedocument.drawingml.chart+xml"/>
  <Override PartName="/word/charts/style3.xml" ContentType="application/vnd.ms-office.chartstyle+xml"/>
  <Override PartName="/word/charts/colors3.xml" ContentType="application/vnd.ms-office.chartcolorstyle+xml"/>
  <Override PartName="/word/drawings/drawing11.xml" ContentType="application/vnd.openxmlformats-officedocument.drawingml.chartshapes+xml"/>
  <Override PartName="/word/charts/chart16.xml" ContentType="application/vnd.openxmlformats-officedocument.drawingml.chart+xml"/>
  <Override PartName="/word/charts/style4.xml" ContentType="application/vnd.ms-office.chartstyle+xml"/>
  <Override PartName="/word/charts/colors4.xml" ContentType="application/vnd.ms-office.chartcolorstyle+xml"/>
  <Override PartName="/word/drawings/drawing12.xml" ContentType="application/vnd.openxmlformats-officedocument.drawingml.chartshapes+xml"/>
  <Override PartName="/word/charts/chart17.xml" ContentType="application/vnd.openxmlformats-officedocument.drawingml.chart+xml"/>
  <Override PartName="/word/charts/style5.xml" ContentType="application/vnd.ms-office.chartstyle+xml"/>
  <Override PartName="/word/charts/colors5.xml" ContentType="application/vnd.ms-office.chartcolorstyle+xml"/>
  <Override PartName="/word/drawings/drawing13.xml" ContentType="application/vnd.openxmlformats-officedocument.drawingml.chartshapes+xml"/>
  <Override PartName="/word/charts/chart18.xml" ContentType="application/vnd.openxmlformats-officedocument.drawingml.chart+xml"/>
  <Override PartName="/word/charts/style6.xml" ContentType="application/vnd.ms-office.chartstyle+xml"/>
  <Override PartName="/word/charts/colors6.xml" ContentType="application/vnd.ms-office.chartcolorstyle+xml"/>
  <Override PartName="/word/drawings/drawing14.xml" ContentType="application/vnd.openxmlformats-officedocument.drawingml.chartshapes+xml"/>
  <Override PartName="/word/charts/chart19.xml" ContentType="application/vnd.openxmlformats-officedocument.drawingml.chart+xml"/>
  <Override PartName="/word/charts/style7.xml" ContentType="application/vnd.ms-office.chartstyle+xml"/>
  <Override PartName="/word/charts/colors7.xml" ContentType="application/vnd.ms-office.chartcolorstyle+xml"/>
  <Override PartName="/word/drawings/drawing15.xml" ContentType="application/vnd.openxmlformats-officedocument.drawingml.chartshapes+xml"/>
  <Override PartName="/word/charts/chart20.xml" ContentType="application/vnd.openxmlformats-officedocument.drawingml.chart+xml"/>
  <Override PartName="/word/charts/style8.xml" ContentType="application/vnd.ms-office.chartstyle+xml"/>
  <Override PartName="/word/charts/colors8.xml" ContentType="application/vnd.ms-office.chartcolorstyle+xml"/>
  <Override PartName="/word/drawings/drawing16.xml" ContentType="application/vnd.openxmlformats-officedocument.drawingml.chartshapes+xml"/>
  <Override PartName="/word/charts/chart21.xml" ContentType="application/vnd.openxmlformats-officedocument.drawingml.chart+xml"/>
  <Override PartName="/word/charts/style9.xml" ContentType="application/vnd.ms-office.chartstyle+xml"/>
  <Override PartName="/word/charts/colors9.xml" ContentType="application/vnd.ms-office.chartcolorstyle+xml"/>
  <Override PartName="/word/drawings/drawing17.xml" ContentType="application/vnd.openxmlformats-officedocument.drawingml.chartshapes+xml"/>
  <Override PartName="/word/charts/chart22.xml" ContentType="application/vnd.openxmlformats-officedocument.drawingml.chart+xml"/>
  <Override PartName="/word/charts/style10.xml" ContentType="application/vnd.ms-office.chartstyle+xml"/>
  <Override PartName="/word/charts/colors10.xml" ContentType="application/vnd.ms-office.chartcolorstyle+xml"/>
  <Override PartName="/word/drawings/drawing18.xml" ContentType="application/vnd.openxmlformats-officedocument.drawingml.chartshapes+xml"/>
  <Override PartName="/word/charts/chart23.xml" ContentType="application/vnd.openxmlformats-officedocument.drawingml.chart+xml"/>
  <Override PartName="/word/charts/style11.xml" ContentType="application/vnd.ms-office.chartstyle+xml"/>
  <Override PartName="/word/charts/colors11.xml" ContentType="application/vnd.ms-office.chartcolorstyle+xml"/>
  <Override PartName="/word/drawings/drawing19.xml" ContentType="application/vnd.openxmlformats-officedocument.drawingml.chartshapes+xml"/>
  <Override PartName="/word/charts/chart24.xml" ContentType="application/vnd.openxmlformats-officedocument.drawingml.chart+xml"/>
  <Override PartName="/word/charts/style12.xml" ContentType="application/vnd.ms-office.chartstyle+xml"/>
  <Override PartName="/word/charts/colors12.xml" ContentType="application/vnd.ms-office.chartcolorstyle+xml"/>
  <Override PartName="/word/drawings/drawing20.xml" ContentType="application/vnd.openxmlformats-officedocument.drawingml.chartshapes+xml"/>
  <Override PartName="/word/charts/chart25.xml" ContentType="application/vnd.openxmlformats-officedocument.drawingml.chart+xml"/>
  <Override PartName="/word/charts/style13.xml" ContentType="application/vnd.ms-office.chartstyle+xml"/>
  <Override PartName="/word/charts/colors13.xml" ContentType="application/vnd.ms-office.chartcolorstyle+xml"/>
  <Override PartName="/word/drawings/drawing21.xml" ContentType="application/vnd.openxmlformats-officedocument.drawingml.chartshapes+xml"/>
  <Override PartName="/word/charts/chart26.xml" ContentType="application/vnd.openxmlformats-officedocument.drawingml.chart+xml"/>
  <Override PartName="/word/charts/style14.xml" ContentType="application/vnd.ms-office.chartstyle+xml"/>
  <Override PartName="/word/charts/colors14.xml" ContentType="application/vnd.ms-office.chartcolorstyle+xml"/>
  <Override PartName="/word/drawings/drawing22.xml" ContentType="application/vnd.openxmlformats-officedocument.drawingml.chartshapes+xml"/>
  <Override PartName="/word/charts/chart27.xml" ContentType="application/vnd.openxmlformats-officedocument.drawingml.chart+xml"/>
  <Override PartName="/word/charts/style15.xml" ContentType="application/vnd.ms-office.chartstyle+xml"/>
  <Override PartName="/word/charts/colors15.xml" ContentType="application/vnd.ms-office.chartcolorstyle+xml"/>
  <Override PartName="/word/drawings/drawing23.xml" ContentType="application/vnd.openxmlformats-officedocument.drawingml.chartshapes+xml"/>
  <Override PartName="/word/charts/chart28.xml" ContentType="application/vnd.openxmlformats-officedocument.drawingml.chart+xml"/>
  <Override PartName="/word/charts/style16.xml" ContentType="application/vnd.ms-office.chartstyle+xml"/>
  <Override PartName="/word/charts/colors16.xml" ContentType="application/vnd.ms-office.chartcolorstyle+xml"/>
  <Override PartName="/word/drawings/drawing24.xml" ContentType="application/vnd.openxmlformats-officedocument.drawingml.chartshapes+xml"/>
  <Override PartName="/word/charts/chart29.xml" ContentType="application/vnd.openxmlformats-officedocument.drawingml.chart+xml"/>
  <Override PartName="/word/charts/style17.xml" ContentType="application/vnd.ms-office.chartstyle+xml"/>
  <Override PartName="/word/charts/colors17.xml" ContentType="application/vnd.ms-office.chartcolorstyle+xml"/>
  <Override PartName="/word/drawings/drawing25.xml" ContentType="application/vnd.openxmlformats-officedocument.drawingml.chartshapes+xml"/>
  <Override PartName="/word/charts/chart30.xml" ContentType="application/vnd.openxmlformats-officedocument.drawingml.chart+xml"/>
  <Override PartName="/word/charts/style18.xml" ContentType="application/vnd.ms-office.chartstyle+xml"/>
  <Override PartName="/word/charts/colors18.xml" ContentType="application/vnd.ms-office.chartcolorstyle+xml"/>
  <Override PartName="/word/drawings/drawing26.xml" ContentType="application/vnd.openxmlformats-officedocument.drawingml.chartshapes+xml"/>
  <Override PartName="/word/charts/chart31.xml" ContentType="application/vnd.openxmlformats-officedocument.drawingml.chart+xml"/>
  <Override PartName="/word/charts/style19.xml" ContentType="application/vnd.ms-office.chartstyle+xml"/>
  <Override PartName="/word/charts/colors19.xml" ContentType="application/vnd.ms-office.chartcolorstyle+xml"/>
  <Override PartName="/word/drawings/drawing27.xml" ContentType="application/vnd.openxmlformats-officedocument.drawingml.chartshapes+xml"/>
  <Override PartName="/word/charts/chart32.xml" ContentType="application/vnd.openxmlformats-officedocument.drawingml.chart+xml"/>
  <Override PartName="/word/charts/style20.xml" ContentType="application/vnd.ms-office.chartstyle+xml"/>
  <Override PartName="/word/charts/colors20.xml" ContentType="application/vnd.ms-office.chartcolorstyle+xml"/>
  <Override PartName="/word/drawings/drawing28.xml" ContentType="application/vnd.openxmlformats-officedocument.drawingml.chartshapes+xml"/>
  <Override PartName="/word/charts/chart33.xml" ContentType="application/vnd.openxmlformats-officedocument.drawingml.chart+xml"/>
  <Override PartName="/word/charts/style21.xml" ContentType="application/vnd.ms-office.chartstyle+xml"/>
  <Override PartName="/word/charts/colors21.xml" ContentType="application/vnd.ms-office.chartcolorstyle+xml"/>
  <Override PartName="/word/drawings/drawing29.xml" ContentType="application/vnd.openxmlformats-officedocument.drawingml.chartshapes+xml"/>
  <Override PartName="/word/charts/chart34.xml" ContentType="application/vnd.openxmlformats-officedocument.drawingml.chart+xml"/>
  <Override PartName="/word/charts/style22.xml" ContentType="application/vnd.ms-office.chartstyle+xml"/>
  <Override PartName="/word/charts/colors22.xml" ContentType="application/vnd.ms-office.chartcolorstyle+xml"/>
  <Override PartName="/word/drawings/drawing30.xml" ContentType="application/vnd.openxmlformats-officedocument.drawingml.chartshapes+xml"/>
  <Override PartName="/word/charts/chart35.xml" ContentType="application/vnd.openxmlformats-officedocument.drawingml.chart+xml"/>
  <Override PartName="/word/charts/style23.xml" ContentType="application/vnd.ms-office.chartstyle+xml"/>
  <Override PartName="/word/charts/colors23.xml" ContentType="application/vnd.ms-office.chartcolorstyle+xml"/>
  <Override PartName="/word/drawings/drawing31.xml" ContentType="application/vnd.openxmlformats-officedocument.drawingml.chartshapes+xml"/>
  <Override PartName="/word/charts/chart36.xml" ContentType="application/vnd.openxmlformats-officedocument.drawingml.chart+xml"/>
  <Override PartName="/word/charts/style24.xml" ContentType="application/vnd.ms-office.chartstyle+xml"/>
  <Override PartName="/word/charts/colors24.xml" ContentType="application/vnd.ms-office.chartcolorstyle+xml"/>
  <Override PartName="/word/drawings/drawing32.xml" ContentType="application/vnd.openxmlformats-officedocument.drawingml.chartshapes+xml"/>
  <Override PartName="/word/charts/chart37.xml" ContentType="application/vnd.openxmlformats-officedocument.drawingml.chart+xml"/>
  <Override PartName="/word/charts/style25.xml" ContentType="application/vnd.ms-office.chartstyle+xml"/>
  <Override PartName="/word/charts/colors25.xml" ContentType="application/vnd.ms-office.chartcolorstyle+xml"/>
  <Override PartName="/word/drawings/drawing33.xml" ContentType="application/vnd.openxmlformats-officedocument.drawingml.chartshapes+xml"/>
  <Override PartName="/word/charts/chart38.xml" ContentType="application/vnd.openxmlformats-officedocument.drawingml.chart+xml"/>
  <Override PartName="/word/charts/style26.xml" ContentType="application/vnd.ms-office.chartstyle+xml"/>
  <Override PartName="/word/charts/colors26.xml" ContentType="application/vnd.ms-office.chartcolorstyle+xml"/>
  <Override PartName="/word/drawings/drawing34.xml" ContentType="application/vnd.openxmlformats-officedocument.drawingml.chartshapes+xml"/>
  <Override PartName="/word/charts/chart39.xml" ContentType="application/vnd.openxmlformats-officedocument.drawingml.chart+xml"/>
  <Override PartName="/word/charts/style27.xml" ContentType="application/vnd.ms-office.chartstyle+xml"/>
  <Override PartName="/word/charts/colors27.xml" ContentType="application/vnd.ms-office.chartcolorstyle+xml"/>
  <Override PartName="/word/drawings/drawing35.xml" ContentType="application/vnd.openxmlformats-officedocument.drawingml.chartshapes+xml"/>
  <Override PartName="/word/charts/chart40.xml" ContentType="application/vnd.openxmlformats-officedocument.drawingml.chart+xml"/>
  <Override PartName="/word/charts/style28.xml" ContentType="application/vnd.ms-office.chartstyle+xml"/>
  <Override PartName="/word/charts/colors28.xml" ContentType="application/vnd.ms-office.chartcolorstyle+xml"/>
  <Override PartName="/word/drawings/drawing36.xml" ContentType="application/vnd.openxmlformats-officedocument.drawingml.chartshapes+xml"/>
  <Override PartName="/word/charts/chart41.xml" ContentType="application/vnd.openxmlformats-officedocument.drawingml.chart+xml"/>
  <Override PartName="/word/charts/style29.xml" ContentType="application/vnd.ms-office.chartstyle+xml"/>
  <Override PartName="/word/charts/colors29.xml" ContentType="application/vnd.ms-office.chartcolorstyle+xml"/>
  <Override PartName="/word/drawings/drawing37.xml" ContentType="application/vnd.openxmlformats-officedocument.drawingml.chartshapes+xml"/>
  <Override PartName="/word/charts/chart42.xml" ContentType="application/vnd.openxmlformats-officedocument.drawingml.chart+xml"/>
  <Override PartName="/word/charts/style30.xml" ContentType="application/vnd.ms-office.chartstyle+xml"/>
  <Override PartName="/word/charts/colors30.xml" ContentType="application/vnd.ms-office.chartcolorstyle+xml"/>
  <Override PartName="/word/drawings/drawing38.xml" ContentType="application/vnd.openxmlformats-officedocument.drawingml.chartshapes+xml"/>
  <Override PartName="/word/charts/chart43.xml" ContentType="application/vnd.openxmlformats-officedocument.drawingml.chart+xml"/>
  <Override PartName="/word/charts/style31.xml" ContentType="application/vnd.ms-office.chartstyle+xml"/>
  <Override PartName="/word/charts/colors31.xml" ContentType="application/vnd.ms-office.chartcolorstyle+xml"/>
  <Override PartName="/word/drawings/drawing39.xml" ContentType="application/vnd.openxmlformats-officedocument.drawingml.chartshapes+xml"/>
  <Override PartName="/word/charts/chart44.xml" ContentType="application/vnd.openxmlformats-officedocument.drawingml.chart+xml"/>
  <Override PartName="/word/charts/style32.xml" ContentType="application/vnd.ms-office.chartstyle+xml"/>
  <Override PartName="/word/charts/colors32.xml" ContentType="application/vnd.ms-office.chartcolorstyle+xml"/>
  <Override PartName="/word/drawings/drawing40.xml" ContentType="application/vnd.openxmlformats-officedocument.drawingml.chartshap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557841" w:rsidRPr="009E4109" w:rsidRDefault="00557841" w:rsidP="008A0D0F">
      <w:pPr>
        <w:jc w:val="center"/>
        <w:rPr>
          <w:rFonts w:asciiTheme="minorBidi" w:hAnsiTheme="minorBidi"/>
        </w:rPr>
      </w:pPr>
    </w:p>
    <w:p w:rsidR="008A0D0F" w:rsidRPr="009E4109" w:rsidRDefault="008A0D0F" w:rsidP="008A0D0F">
      <w:pPr>
        <w:jc w:val="center"/>
        <w:rPr>
          <w:rFonts w:asciiTheme="minorBidi" w:hAnsiTheme="minorBidi"/>
        </w:rPr>
      </w:pPr>
    </w:p>
    <w:p w:rsidR="008A0D0F" w:rsidRPr="009E4109" w:rsidRDefault="008A0D0F" w:rsidP="008A0D0F">
      <w:pPr>
        <w:jc w:val="center"/>
        <w:rPr>
          <w:rFonts w:asciiTheme="minorBidi" w:hAnsiTheme="minorBidi"/>
        </w:rPr>
      </w:pPr>
    </w:p>
    <w:p w:rsidR="008A0D0F" w:rsidRPr="009E4109" w:rsidRDefault="008A0D0F" w:rsidP="008A0D0F">
      <w:pPr>
        <w:jc w:val="center"/>
        <w:rPr>
          <w:rFonts w:asciiTheme="minorBidi" w:hAnsiTheme="minorBidi"/>
        </w:rPr>
      </w:pPr>
    </w:p>
    <w:p w:rsidR="008A0D0F" w:rsidRPr="009E4109" w:rsidRDefault="008A0D0F" w:rsidP="008A0D0F">
      <w:pPr>
        <w:jc w:val="center"/>
        <w:rPr>
          <w:rFonts w:asciiTheme="minorBidi" w:hAnsiTheme="minorBidi"/>
        </w:rPr>
      </w:pPr>
    </w:p>
    <w:p w:rsidR="008A0D0F" w:rsidRPr="009E4109" w:rsidRDefault="00BC6218" w:rsidP="00AB453C">
      <w:pPr>
        <w:jc w:val="center"/>
        <w:rPr>
          <w:rFonts w:asciiTheme="minorBidi" w:hAnsiTheme="minorBidi"/>
          <w:b/>
          <w:bCs/>
          <w:sz w:val="36"/>
          <w:szCs w:val="36"/>
        </w:rPr>
      </w:pPr>
      <w:r>
        <w:rPr>
          <w:rFonts w:asciiTheme="minorBidi" w:hAnsiTheme="minorBidi"/>
          <w:b/>
          <w:bCs/>
          <w:sz w:val="36"/>
          <w:szCs w:val="36"/>
        </w:rPr>
        <w:t>Residual Axial Capacity of Reinforced Concrete Columns Subject to Internal Building Detonations</w:t>
      </w:r>
    </w:p>
    <w:p w:rsidR="008A0D0F" w:rsidRPr="009E4109" w:rsidRDefault="008A0D0F" w:rsidP="008A0D0F">
      <w:pPr>
        <w:jc w:val="center"/>
        <w:rPr>
          <w:rFonts w:asciiTheme="minorBidi" w:hAnsiTheme="minorBidi"/>
          <w:b/>
          <w:bCs/>
          <w:sz w:val="28"/>
          <w:szCs w:val="28"/>
        </w:rPr>
      </w:pPr>
    </w:p>
    <w:p w:rsidR="004B3406" w:rsidRPr="009E4109" w:rsidRDefault="004B3406" w:rsidP="008A0D0F">
      <w:pPr>
        <w:spacing w:before="120"/>
        <w:jc w:val="center"/>
        <w:rPr>
          <w:rFonts w:asciiTheme="minorBidi" w:hAnsiTheme="minorBidi"/>
          <w:b/>
          <w:sz w:val="28"/>
        </w:rPr>
      </w:pPr>
    </w:p>
    <w:p w:rsidR="004B3406" w:rsidRPr="009E4109" w:rsidRDefault="004B3406" w:rsidP="00C93082">
      <w:pPr>
        <w:spacing w:before="120" w:after="120"/>
        <w:jc w:val="center"/>
        <w:rPr>
          <w:rFonts w:asciiTheme="minorBidi" w:hAnsiTheme="minorBidi"/>
          <w:b/>
          <w:sz w:val="28"/>
        </w:rPr>
      </w:pPr>
      <w:r w:rsidRPr="009E4109">
        <w:rPr>
          <w:rFonts w:asciiTheme="minorBidi" w:hAnsiTheme="minorBidi"/>
          <w:bCs/>
          <w:sz w:val="36"/>
          <w:szCs w:val="36"/>
          <w:vertAlign w:val="superscript"/>
        </w:rPr>
        <w:t>*</w:t>
      </w:r>
      <w:r w:rsidR="004417C2">
        <w:rPr>
          <w:rFonts w:asciiTheme="minorBidi" w:hAnsiTheme="minorBidi"/>
          <w:b/>
          <w:sz w:val="28"/>
        </w:rPr>
        <w:t>Lakshitha M</w:t>
      </w:r>
      <w:r w:rsidR="009A5B0A">
        <w:rPr>
          <w:rFonts w:asciiTheme="minorBidi" w:hAnsiTheme="minorBidi"/>
          <w:b/>
          <w:sz w:val="28"/>
        </w:rPr>
        <w:t>G Wijesundara</w:t>
      </w:r>
    </w:p>
    <w:p w:rsidR="004B3406" w:rsidRPr="009E4109" w:rsidRDefault="004B3406" w:rsidP="008A0D0F">
      <w:pPr>
        <w:spacing w:before="120"/>
        <w:jc w:val="center"/>
        <w:rPr>
          <w:rFonts w:asciiTheme="minorBidi" w:hAnsiTheme="minorBidi"/>
          <w:bCs/>
        </w:rPr>
      </w:pPr>
      <w:r w:rsidRPr="009E4109">
        <w:rPr>
          <w:rFonts w:asciiTheme="minorBidi" w:hAnsiTheme="minorBidi"/>
          <w:bCs/>
        </w:rPr>
        <w:t>BSc</w:t>
      </w:r>
      <w:r w:rsidR="00D30EEC">
        <w:rPr>
          <w:rFonts w:asciiTheme="minorBidi" w:hAnsiTheme="minorBidi"/>
          <w:bCs/>
        </w:rPr>
        <w:t xml:space="preserve"> </w:t>
      </w:r>
      <w:r w:rsidRPr="009E4109">
        <w:rPr>
          <w:rFonts w:asciiTheme="minorBidi" w:hAnsiTheme="minorBidi"/>
          <w:bCs/>
        </w:rPr>
        <w:t>(Hons) MSc</w:t>
      </w:r>
    </w:p>
    <w:p w:rsidR="008A0D0F" w:rsidRPr="009E4109" w:rsidRDefault="008A0D0F" w:rsidP="004B3406">
      <w:pPr>
        <w:spacing w:before="120" w:after="120"/>
        <w:jc w:val="center"/>
        <w:rPr>
          <w:rFonts w:asciiTheme="minorBidi" w:hAnsiTheme="minorBidi"/>
          <w:bCs/>
          <w:sz w:val="28"/>
        </w:rPr>
      </w:pPr>
      <w:r w:rsidRPr="009E4109">
        <w:rPr>
          <w:rFonts w:asciiTheme="minorBidi" w:hAnsiTheme="minorBidi"/>
          <w:bCs/>
          <w:sz w:val="28"/>
        </w:rPr>
        <w:t xml:space="preserve">Simon K Clubley </w:t>
      </w:r>
    </w:p>
    <w:p w:rsidR="008A0D0F" w:rsidRPr="009E4109" w:rsidRDefault="008A0D0F" w:rsidP="008A0D0F">
      <w:pPr>
        <w:spacing w:before="120"/>
        <w:jc w:val="center"/>
        <w:rPr>
          <w:rFonts w:asciiTheme="minorBidi" w:hAnsiTheme="minorBidi"/>
        </w:rPr>
      </w:pPr>
      <w:proofErr w:type="gramStart"/>
      <w:r w:rsidRPr="009E4109">
        <w:rPr>
          <w:rFonts w:asciiTheme="minorBidi" w:hAnsiTheme="minorBidi"/>
        </w:rPr>
        <w:t>BEng(</w:t>
      </w:r>
      <w:proofErr w:type="gramEnd"/>
      <w:r w:rsidRPr="009E4109">
        <w:rPr>
          <w:rFonts w:asciiTheme="minorBidi" w:hAnsiTheme="minorBidi"/>
        </w:rPr>
        <w:t xml:space="preserve">Hons) MBA PhD </w:t>
      </w:r>
      <w:proofErr w:type="spellStart"/>
      <w:r w:rsidRPr="009E4109">
        <w:rPr>
          <w:rFonts w:asciiTheme="minorBidi" w:hAnsiTheme="minorBidi"/>
        </w:rPr>
        <w:t>EurIng</w:t>
      </w:r>
      <w:proofErr w:type="spellEnd"/>
      <w:r w:rsidRPr="009E4109">
        <w:rPr>
          <w:rFonts w:asciiTheme="minorBidi" w:hAnsiTheme="minorBidi"/>
        </w:rPr>
        <w:t xml:space="preserve"> CEng MICE CITP MBCS</w:t>
      </w:r>
    </w:p>
    <w:p w:rsidR="004B3406" w:rsidRPr="009E4109" w:rsidRDefault="004B3406" w:rsidP="00C93082">
      <w:pPr>
        <w:spacing w:before="120" w:after="0"/>
        <w:jc w:val="center"/>
        <w:rPr>
          <w:rFonts w:asciiTheme="minorBidi" w:hAnsiTheme="minorBidi"/>
        </w:rPr>
      </w:pPr>
      <w:r w:rsidRPr="009E4109">
        <w:rPr>
          <w:rFonts w:asciiTheme="minorBidi" w:hAnsiTheme="minorBidi"/>
        </w:rPr>
        <w:t xml:space="preserve">Infrastructure Research </w:t>
      </w:r>
      <w:r w:rsidR="00C93082">
        <w:rPr>
          <w:rFonts w:asciiTheme="minorBidi" w:hAnsiTheme="minorBidi"/>
        </w:rPr>
        <w:t>Group</w:t>
      </w:r>
      <w:r w:rsidRPr="009E4109">
        <w:rPr>
          <w:rFonts w:asciiTheme="minorBidi" w:hAnsiTheme="minorBidi"/>
        </w:rPr>
        <w:t>,</w:t>
      </w:r>
    </w:p>
    <w:p w:rsidR="004B3406" w:rsidRPr="009E4109" w:rsidRDefault="004B3406" w:rsidP="004B3406">
      <w:pPr>
        <w:spacing w:after="0"/>
        <w:jc w:val="center"/>
        <w:rPr>
          <w:rFonts w:asciiTheme="minorBidi" w:hAnsiTheme="minorBidi"/>
        </w:rPr>
      </w:pPr>
      <w:r w:rsidRPr="009E4109">
        <w:rPr>
          <w:rFonts w:asciiTheme="minorBidi" w:hAnsiTheme="minorBidi"/>
        </w:rPr>
        <w:t>Faculty of Engineering and the Environment, University of Southampton</w:t>
      </w:r>
    </w:p>
    <w:p w:rsidR="004B3406" w:rsidRPr="009E4109" w:rsidRDefault="004B3406" w:rsidP="004B3406">
      <w:pPr>
        <w:spacing w:after="0"/>
        <w:jc w:val="center"/>
        <w:rPr>
          <w:rFonts w:asciiTheme="minorBidi" w:hAnsiTheme="minorBidi"/>
        </w:rPr>
      </w:pPr>
      <w:r w:rsidRPr="009E4109">
        <w:rPr>
          <w:rFonts w:asciiTheme="minorBidi" w:hAnsiTheme="minorBidi"/>
        </w:rPr>
        <w:t>University Road, Southampton, SO17 1BJ, UK</w:t>
      </w:r>
    </w:p>
    <w:p w:rsidR="004B3406" w:rsidRPr="009E4109" w:rsidRDefault="004B3406" w:rsidP="004B3406">
      <w:pPr>
        <w:spacing w:after="0"/>
        <w:jc w:val="center"/>
        <w:rPr>
          <w:rFonts w:asciiTheme="minorBidi" w:hAnsiTheme="minorBidi"/>
        </w:rPr>
      </w:pPr>
    </w:p>
    <w:p w:rsidR="004B3406" w:rsidRPr="009E4109" w:rsidRDefault="004B3406" w:rsidP="004B3406">
      <w:pPr>
        <w:spacing w:after="0"/>
        <w:jc w:val="center"/>
        <w:rPr>
          <w:rFonts w:asciiTheme="minorBidi" w:hAnsiTheme="minorBidi"/>
          <w:lang w:val="fr-FR"/>
        </w:rPr>
      </w:pPr>
      <w:r w:rsidRPr="009E4109">
        <w:rPr>
          <w:rFonts w:asciiTheme="minorBidi" w:hAnsiTheme="minorBidi"/>
          <w:lang w:val="fr-FR"/>
        </w:rPr>
        <w:t xml:space="preserve">Email: </w:t>
      </w:r>
      <w:hyperlink r:id="rId8" w:history="1">
        <w:r w:rsidRPr="009E4109">
          <w:rPr>
            <w:rStyle w:val="Hyperlink"/>
            <w:rFonts w:asciiTheme="minorBidi" w:hAnsiTheme="minorBidi"/>
            <w:lang w:val="fr-FR"/>
          </w:rPr>
          <w:t>glk2g10@soton.ac.uk</w:t>
        </w:r>
      </w:hyperlink>
    </w:p>
    <w:p w:rsidR="004B3406" w:rsidRPr="009E4109" w:rsidRDefault="004B3406" w:rsidP="004B3406">
      <w:pPr>
        <w:spacing w:after="0"/>
        <w:jc w:val="center"/>
        <w:rPr>
          <w:rFonts w:asciiTheme="minorBidi" w:hAnsiTheme="minorBidi"/>
          <w:lang w:val="fr-FR"/>
        </w:rPr>
      </w:pPr>
      <w:r w:rsidRPr="009E4109">
        <w:rPr>
          <w:rFonts w:asciiTheme="minorBidi" w:hAnsiTheme="minorBidi"/>
          <w:lang w:val="fr-FR"/>
        </w:rPr>
        <w:t>Tel. +44 (0) 2380 592862</w:t>
      </w:r>
    </w:p>
    <w:p w:rsidR="004B3406" w:rsidRPr="009E4109" w:rsidRDefault="004B3406" w:rsidP="004B3406">
      <w:pPr>
        <w:spacing w:after="0"/>
        <w:jc w:val="center"/>
        <w:rPr>
          <w:rFonts w:asciiTheme="minorBidi" w:hAnsiTheme="minorBidi"/>
          <w:lang w:val="fr-FR"/>
        </w:rPr>
      </w:pPr>
    </w:p>
    <w:p w:rsidR="004B3406" w:rsidRPr="009E4109" w:rsidRDefault="004B3406" w:rsidP="004B3406">
      <w:pPr>
        <w:spacing w:after="0"/>
        <w:jc w:val="center"/>
        <w:rPr>
          <w:rFonts w:asciiTheme="minorBidi" w:hAnsiTheme="minorBidi"/>
          <w:lang w:val="fr-FR"/>
        </w:rPr>
      </w:pPr>
    </w:p>
    <w:p w:rsidR="004B3406" w:rsidRPr="009E4109" w:rsidRDefault="004B3406" w:rsidP="004B3406">
      <w:pPr>
        <w:spacing w:after="0"/>
        <w:jc w:val="center"/>
        <w:rPr>
          <w:rFonts w:asciiTheme="minorBidi" w:hAnsiTheme="minorBidi"/>
          <w:lang w:val="fr-FR"/>
        </w:rPr>
      </w:pPr>
    </w:p>
    <w:p w:rsidR="004B3406" w:rsidRPr="009E4109" w:rsidRDefault="004B3406" w:rsidP="004B3406">
      <w:pPr>
        <w:spacing w:after="0"/>
        <w:jc w:val="center"/>
        <w:rPr>
          <w:rFonts w:asciiTheme="minorBidi" w:hAnsiTheme="minorBidi"/>
          <w:lang w:val="fr-FR"/>
        </w:rPr>
      </w:pPr>
    </w:p>
    <w:p w:rsidR="004B3406" w:rsidRPr="009E4109" w:rsidRDefault="004B3406" w:rsidP="00BC6218">
      <w:pPr>
        <w:spacing w:after="0"/>
        <w:jc w:val="center"/>
        <w:rPr>
          <w:rFonts w:asciiTheme="minorBidi" w:hAnsiTheme="minorBidi"/>
        </w:rPr>
      </w:pPr>
      <w:r w:rsidRPr="009E4109">
        <w:rPr>
          <w:rFonts w:asciiTheme="minorBidi" w:hAnsiTheme="minorBidi"/>
        </w:rPr>
        <w:t xml:space="preserve">Journal submission: </w:t>
      </w:r>
      <w:r w:rsidR="00BC6218">
        <w:rPr>
          <w:rFonts w:asciiTheme="minorBidi" w:hAnsiTheme="minorBidi"/>
        </w:rPr>
        <w:t>April 2015</w:t>
      </w:r>
      <w:r w:rsidRPr="009E4109">
        <w:rPr>
          <w:rFonts w:asciiTheme="minorBidi" w:hAnsiTheme="minorBidi"/>
        </w:rPr>
        <w:t xml:space="preserve"> </w:t>
      </w:r>
    </w:p>
    <w:p w:rsidR="008A0D0F" w:rsidRPr="009E4109" w:rsidRDefault="008A0D0F" w:rsidP="008A0D0F">
      <w:pPr>
        <w:jc w:val="center"/>
        <w:rPr>
          <w:rFonts w:asciiTheme="minorBidi" w:hAnsiTheme="minorBidi"/>
          <w:b/>
          <w:bCs/>
          <w:sz w:val="28"/>
          <w:szCs w:val="28"/>
        </w:rPr>
      </w:pPr>
    </w:p>
    <w:p w:rsidR="009B3788" w:rsidRPr="009E4109" w:rsidRDefault="009B3788" w:rsidP="008A0D0F">
      <w:pPr>
        <w:jc w:val="center"/>
        <w:rPr>
          <w:rFonts w:asciiTheme="minorBidi" w:hAnsiTheme="minorBidi"/>
          <w:b/>
          <w:bCs/>
          <w:sz w:val="28"/>
          <w:szCs w:val="28"/>
        </w:rPr>
      </w:pPr>
    </w:p>
    <w:p w:rsidR="009B3788" w:rsidRPr="009E4109" w:rsidRDefault="009B3788" w:rsidP="008A0D0F">
      <w:pPr>
        <w:jc w:val="center"/>
        <w:rPr>
          <w:rFonts w:asciiTheme="minorBidi" w:hAnsiTheme="minorBidi"/>
          <w:b/>
          <w:bCs/>
          <w:sz w:val="28"/>
          <w:szCs w:val="28"/>
        </w:rPr>
      </w:pPr>
    </w:p>
    <w:p w:rsidR="009B3788" w:rsidRPr="009E4109" w:rsidRDefault="009B3788" w:rsidP="008A0D0F">
      <w:pPr>
        <w:jc w:val="center"/>
        <w:rPr>
          <w:rFonts w:asciiTheme="minorBidi" w:hAnsiTheme="minorBidi"/>
          <w:b/>
          <w:bCs/>
          <w:sz w:val="28"/>
          <w:szCs w:val="28"/>
        </w:rPr>
      </w:pPr>
    </w:p>
    <w:p w:rsidR="009B3788" w:rsidRPr="009E4109" w:rsidRDefault="009B3788" w:rsidP="008A0D0F">
      <w:pPr>
        <w:jc w:val="center"/>
        <w:rPr>
          <w:rFonts w:asciiTheme="minorBidi" w:hAnsiTheme="minorBidi"/>
          <w:b/>
          <w:bCs/>
          <w:sz w:val="28"/>
          <w:szCs w:val="28"/>
        </w:rPr>
      </w:pPr>
    </w:p>
    <w:p w:rsidR="009B3788" w:rsidRPr="009E4109" w:rsidRDefault="009B3788" w:rsidP="008A0D0F">
      <w:pPr>
        <w:jc w:val="center"/>
        <w:rPr>
          <w:rFonts w:asciiTheme="minorBidi" w:hAnsiTheme="minorBidi"/>
          <w:b/>
          <w:bCs/>
          <w:sz w:val="28"/>
          <w:szCs w:val="28"/>
        </w:rPr>
      </w:pPr>
    </w:p>
    <w:p w:rsidR="009B3788" w:rsidRDefault="009B3788" w:rsidP="008A0D0F">
      <w:pPr>
        <w:jc w:val="center"/>
        <w:rPr>
          <w:rFonts w:asciiTheme="minorBidi" w:hAnsiTheme="minorBidi"/>
          <w:b/>
          <w:bCs/>
          <w:sz w:val="28"/>
          <w:szCs w:val="28"/>
        </w:rPr>
      </w:pPr>
    </w:p>
    <w:p w:rsidR="00595DC8" w:rsidRDefault="00595DC8" w:rsidP="008A0D0F">
      <w:pPr>
        <w:jc w:val="center"/>
        <w:rPr>
          <w:rFonts w:asciiTheme="minorBidi" w:hAnsiTheme="minorBidi"/>
          <w:b/>
          <w:bCs/>
          <w:sz w:val="28"/>
          <w:szCs w:val="28"/>
        </w:rPr>
      </w:pPr>
    </w:p>
    <w:p w:rsidR="009B3788" w:rsidRPr="009E4109" w:rsidRDefault="009B3788" w:rsidP="009B3788">
      <w:pPr>
        <w:jc w:val="both"/>
        <w:rPr>
          <w:rFonts w:asciiTheme="minorBidi" w:hAnsiTheme="minorBidi"/>
          <w:b/>
          <w:bCs/>
          <w:sz w:val="28"/>
          <w:szCs w:val="28"/>
        </w:rPr>
      </w:pPr>
    </w:p>
    <w:p w:rsidR="00C05B47" w:rsidRPr="009E4109" w:rsidRDefault="00C05B47" w:rsidP="00C05B47">
      <w:pPr>
        <w:spacing w:after="360"/>
        <w:jc w:val="center"/>
        <w:rPr>
          <w:rFonts w:asciiTheme="minorBidi" w:hAnsiTheme="minorBidi"/>
          <w:b/>
          <w:bCs/>
          <w:sz w:val="32"/>
          <w:szCs w:val="32"/>
        </w:rPr>
      </w:pPr>
      <w:r w:rsidRPr="009E4109">
        <w:rPr>
          <w:rFonts w:asciiTheme="minorBidi" w:hAnsiTheme="minorBidi"/>
          <w:b/>
          <w:bCs/>
          <w:sz w:val="32"/>
          <w:szCs w:val="32"/>
        </w:rPr>
        <w:t>Abstract</w:t>
      </w:r>
    </w:p>
    <w:p w:rsidR="00AB453C" w:rsidRPr="009E4109" w:rsidRDefault="002E3FE5" w:rsidP="00121D66">
      <w:pPr>
        <w:pStyle w:val="NoSpacing"/>
        <w:spacing w:line="480" w:lineRule="auto"/>
        <w:rPr>
          <w:rFonts w:asciiTheme="minorBidi" w:hAnsiTheme="minorBidi"/>
          <w:b/>
          <w:bCs/>
          <w:sz w:val="22"/>
        </w:rPr>
      </w:pPr>
      <w:r>
        <w:rPr>
          <w:rFonts w:asciiTheme="minorBidi" w:hAnsiTheme="minorBidi"/>
          <w:sz w:val="22"/>
        </w:rPr>
        <w:t xml:space="preserve">This paper details the development of </w:t>
      </w:r>
      <w:r w:rsidR="00FE76FD">
        <w:rPr>
          <w:rFonts w:asciiTheme="minorBidi" w:hAnsiTheme="minorBidi"/>
          <w:sz w:val="22"/>
        </w:rPr>
        <w:t>an</w:t>
      </w:r>
      <w:r>
        <w:rPr>
          <w:rFonts w:asciiTheme="minorBidi" w:hAnsiTheme="minorBidi"/>
          <w:sz w:val="22"/>
        </w:rPr>
        <w:t xml:space="preserve"> </w:t>
      </w:r>
      <w:r w:rsidR="009B249E">
        <w:rPr>
          <w:rFonts w:asciiTheme="minorBidi" w:hAnsiTheme="minorBidi"/>
          <w:sz w:val="22"/>
        </w:rPr>
        <w:t xml:space="preserve">engineering </w:t>
      </w:r>
      <w:r>
        <w:rPr>
          <w:rFonts w:asciiTheme="minorBidi" w:hAnsiTheme="minorBidi"/>
          <w:sz w:val="22"/>
        </w:rPr>
        <w:t xml:space="preserve">assessment </w:t>
      </w:r>
      <w:r w:rsidR="00FE76FD">
        <w:rPr>
          <w:rFonts w:asciiTheme="minorBidi" w:hAnsiTheme="minorBidi"/>
          <w:sz w:val="22"/>
        </w:rPr>
        <w:t>procedure</w:t>
      </w:r>
      <w:r>
        <w:rPr>
          <w:rFonts w:asciiTheme="minorBidi" w:hAnsiTheme="minorBidi"/>
          <w:sz w:val="22"/>
        </w:rPr>
        <w:t xml:space="preserve"> for reinforced concrete column failure when subjected to </w:t>
      </w:r>
      <w:r w:rsidR="00FE76FD">
        <w:rPr>
          <w:rFonts w:asciiTheme="minorBidi" w:hAnsiTheme="minorBidi"/>
          <w:sz w:val="22"/>
        </w:rPr>
        <w:t>time-variant coupled axial and lateral loads</w:t>
      </w:r>
      <w:r>
        <w:rPr>
          <w:rFonts w:asciiTheme="minorBidi" w:hAnsiTheme="minorBidi"/>
          <w:sz w:val="22"/>
        </w:rPr>
        <w:t xml:space="preserve"> due to internal building detonations. This is based on a comprehensive parametric study conducted using an advanced uncoupled Euler-Lagrange numerical modelling</w:t>
      </w:r>
      <w:r w:rsidR="00124F78">
        <w:rPr>
          <w:rFonts w:asciiTheme="minorBidi" w:hAnsiTheme="minorBidi"/>
          <w:sz w:val="22"/>
        </w:rPr>
        <w:t>;</w:t>
      </w:r>
      <w:r>
        <w:rPr>
          <w:rFonts w:asciiTheme="minorBidi" w:hAnsiTheme="minorBidi"/>
          <w:sz w:val="22"/>
        </w:rPr>
        <w:t xml:space="preserve"> splitting the structural and flow solvers for maximum integrity and accuracy.</w:t>
      </w:r>
      <w:r w:rsidR="009B249E">
        <w:rPr>
          <w:rFonts w:asciiTheme="minorBidi" w:hAnsiTheme="minorBidi"/>
          <w:sz w:val="22"/>
        </w:rPr>
        <w:t xml:space="preserve"> The column assessment charts discussed in this paper provide threshold combinations of TNT equivalenc</w:t>
      </w:r>
      <w:r w:rsidR="00121D66">
        <w:rPr>
          <w:rFonts w:asciiTheme="minorBidi" w:hAnsiTheme="minorBidi"/>
          <w:sz w:val="22"/>
        </w:rPr>
        <w:t>e</w:t>
      </w:r>
      <w:r w:rsidR="009B249E">
        <w:rPr>
          <w:rFonts w:asciiTheme="minorBidi" w:hAnsiTheme="minorBidi"/>
          <w:sz w:val="22"/>
        </w:rPr>
        <w:t xml:space="preserve"> and stand-off distance for a range of column residual axial capacity levels corresponding to </w:t>
      </w:r>
      <w:r w:rsidR="00FE76FD">
        <w:rPr>
          <w:rFonts w:asciiTheme="minorBidi" w:hAnsiTheme="minorBidi"/>
          <w:sz w:val="22"/>
        </w:rPr>
        <w:t>two key internal blast environments: vented and contained.</w:t>
      </w:r>
      <w:r w:rsidR="009B249E">
        <w:rPr>
          <w:rFonts w:asciiTheme="minorBidi" w:hAnsiTheme="minorBidi"/>
          <w:sz w:val="22"/>
        </w:rPr>
        <w:t xml:space="preserve"> This will be of direct relevance to both practitioners and researchers involved with protective design of civilian and military buildings. </w:t>
      </w:r>
      <w:r>
        <w:rPr>
          <w:rFonts w:asciiTheme="minorBidi" w:hAnsiTheme="minorBidi"/>
          <w:sz w:val="22"/>
        </w:rPr>
        <w:t xml:space="preserve"> </w:t>
      </w:r>
    </w:p>
    <w:p w:rsidR="00190763" w:rsidRPr="009E4109" w:rsidRDefault="00514543" w:rsidP="002E3FE5">
      <w:pPr>
        <w:spacing w:line="480" w:lineRule="auto"/>
        <w:rPr>
          <w:rFonts w:asciiTheme="minorBidi" w:hAnsiTheme="minorBidi"/>
        </w:rPr>
      </w:pPr>
      <w:r w:rsidRPr="009E4109">
        <w:rPr>
          <w:rFonts w:asciiTheme="minorBidi" w:hAnsiTheme="minorBidi"/>
          <w:b/>
          <w:bCs/>
        </w:rPr>
        <w:t xml:space="preserve">Keywords: </w:t>
      </w:r>
      <w:r w:rsidR="004B09F5">
        <w:rPr>
          <w:rFonts w:asciiTheme="minorBidi" w:hAnsiTheme="minorBidi"/>
        </w:rPr>
        <w:t>internal explosion; uplift force;</w:t>
      </w:r>
      <w:r w:rsidR="00153F1C" w:rsidRPr="009E4109">
        <w:rPr>
          <w:rFonts w:asciiTheme="minorBidi" w:hAnsiTheme="minorBidi"/>
        </w:rPr>
        <w:t xml:space="preserve"> </w:t>
      </w:r>
      <w:r w:rsidR="00AB453C" w:rsidRPr="009E4109">
        <w:rPr>
          <w:rFonts w:asciiTheme="minorBidi" w:hAnsiTheme="minorBidi"/>
        </w:rPr>
        <w:t>damage assessment</w:t>
      </w:r>
      <w:r w:rsidR="004B09F5">
        <w:rPr>
          <w:rFonts w:asciiTheme="minorBidi" w:hAnsiTheme="minorBidi"/>
        </w:rPr>
        <w:t>;</w:t>
      </w:r>
      <w:r w:rsidR="000919EB" w:rsidRPr="009E4109">
        <w:rPr>
          <w:rFonts w:asciiTheme="minorBidi" w:hAnsiTheme="minorBidi"/>
        </w:rPr>
        <w:t xml:space="preserve"> </w:t>
      </w:r>
      <w:r w:rsidR="00153F1C" w:rsidRPr="009E4109">
        <w:rPr>
          <w:rFonts w:asciiTheme="minorBidi" w:hAnsiTheme="minorBidi"/>
        </w:rPr>
        <w:t>dynamic response</w:t>
      </w:r>
      <w:r w:rsidR="004B09F5">
        <w:rPr>
          <w:rFonts w:asciiTheme="minorBidi" w:hAnsiTheme="minorBidi"/>
        </w:rPr>
        <w:t>;</w:t>
      </w:r>
      <w:r w:rsidR="00DA65AE" w:rsidRPr="009E4109">
        <w:rPr>
          <w:rFonts w:asciiTheme="minorBidi" w:hAnsiTheme="minorBidi"/>
        </w:rPr>
        <w:t xml:space="preserve"> blast</w:t>
      </w:r>
      <w:r w:rsidR="004B09F5">
        <w:rPr>
          <w:rFonts w:asciiTheme="minorBidi" w:hAnsiTheme="minorBidi"/>
        </w:rPr>
        <w:t>;</w:t>
      </w:r>
      <w:r w:rsidR="000919EB" w:rsidRPr="009E4109">
        <w:rPr>
          <w:rFonts w:asciiTheme="minorBidi" w:hAnsiTheme="minorBidi"/>
        </w:rPr>
        <w:t xml:space="preserve"> </w:t>
      </w:r>
      <w:r w:rsidR="002E3FE5">
        <w:rPr>
          <w:rFonts w:asciiTheme="minorBidi" w:hAnsiTheme="minorBidi"/>
        </w:rPr>
        <w:t>residual axial capacity</w:t>
      </w:r>
    </w:p>
    <w:p w:rsidR="00203CBB" w:rsidRPr="009E4109" w:rsidRDefault="00203CBB" w:rsidP="00203CBB">
      <w:pPr>
        <w:rPr>
          <w:rFonts w:asciiTheme="minorBidi" w:hAnsiTheme="minorBidi"/>
        </w:rPr>
      </w:pPr>
      <w:r w:rsidRPr="009E4109">
        <w:rPr>
          <w:rFonts w:asciiTheme="minorBidi" w:hAnsiTheme="minorBidi"/>
          <w:noProof/>
          <w:lang w:eastAsia="en-GB"/>
        </w:rPr>
        <mc:AlternateContent>
          <mc:Choice Requires="wps">
            <w:drawing>
              <wp:anchor distT="0" distB="0" distL="114300" distR="114300" simplePos="0" relativeHeight="251659264" behindDoc="0" locked="0" layoutInCell="1" allowOverlap="1">
                <wp:simplePos x="0" y="0"/>
                <wp:positionH relativeFrom="column">
                  <wp:posOffset>8254</wp:posOffset>
                </wp:positionH>
                <wp:positionV relativeFrom="paragraph">
                  <wp:posOffset>112395</wp:posOffset>
                </wp:positionV>
                <wp:extent cx="6067425" cy="0"/>
                <wp:effectExtent l="0" t="0" r="28575" b="19050"/>
                <wp:wrapNone/>
                <wp:docPr id="1" name="Straight Connector 1"/>
                <wp:cNvGraphicFramePr/>
                <a:graphic xmlns:a="http://schemas.openxmlformats.org/drawingml/2006/main">
                  <a:graphicData uri="http://schemas.microsoft.com/office/word/2010/wordprocessingShape">
                    <wps:wsp>
                      <wps:cNvCnPr/>
                      <wps:spPr>
                        <a:xfrm>
                          <a:off x="0" y="0"/>
                          <a:ext cx="606742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6ADB75D1" id="Straight Connector 1" o:spid="_x0000_s1026" style="position:absolute;z-index:251659264;visibility:visible;mso-wrap-style:square;mso-wrap-distance-left:9pt;mso-wrap-distance-top:0;mso-wrap-distance-right:9pt;mso-wrap-distance-bottom:0;mso-position-horizontal:absolute;mso-position-horizontal-relative:text;mso-position-vertical:absolute;mso-position-vertical-relative:text" from=".65pt,8.85pt" to="478.4pt,8.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" strokecolor="black [3213]"/>
            </w:pict>
          </mc:Fallback>
        </mc:AlternateContent>
      </w:r>
    </w:p>
    <w:p w:rsidR="001A0321" w:rsidRPr="009E4109" w:rsidRDefault="00D1451C" w:rsidP="001A0321">
      <w:pPr>
        <w:pStyle w:val="ListParagraph"/>
        <w:numPr>
          <w:ilvl w:val="0"/>
          <w:numId w:val="1"/>
        </w:numPr>
        <w:spacing w:after="120" w:line="480" w:lineRule="auto"/>
        <w:ind w:left="284" w:hanging="284"/>
        <w:rPr>
          <w:rFonts w:asciiTheme="minorBidi" w:hAnsiTheme="minorBidi"/>
        </w:rPr>
      </w:pPr>
      <w:r w:rsidRPr="009E4109">
        <w:rPr>
          <w:rFonts w:asciiTheme="minorBidi" w:hAnsiTheme="minorBidi"/>
          <w:b/>
          <w:bCs/>
          <w:sz w:val="28"/>
          <w:szCs w:val="28"/>
        </w:rPr>
        <w:t>Introduction</w:t>
      </w:r>
    </w:p>
    <w:p w:rsidR="00E00C17" w:rsidRPr="009E4109" w:rsidRDefault="00E00C17" w:rsidP="0055252D">
      <w:pPr>
        <w:spacing w:before="240" w:after="240" w:line="480" w:lineRule="auto"/>
        <w:rPr>
          <w:rFonts w:asciiTheme="minorBidi" w:hAnsiTheme="minorBidi"/>
        </w:rPr>
        <w:sectPr w:rsidR="00E00C17" w:rsidRPr="009E4109" w:rsidSect="009E4109">
          <w:footerReference w:type="default" r:id="rId9"/>
          <w:pgSz w:w="11906" w:h="16838"/>
          <w:pgMar w:top="1134" w:right="1077" w:bottom="1134" w:left="1247" w:header="709" w:footer="709" w:gutter="0"/>
          <w:cols w:space="708"/>
          <w:docGrid w:linePitch="360"/>
        </w:sectPr>
      </w:pPr>
    </w:p>
    <w:p w:rsidR="00124F78" w:rsidRDefault="00124F78" w:rsidP="0029313B">
      <w:pPr>
        <w:spacing w:before="240" w:after="240" w:line="480" w:lineRule="auto"/>
        <w:jc w:val="both"/>
      </w:pPr>
      <w:r w:rsidRPr="00FC1E17">
        <w:lastRenderedPageBreak/>
        <w:t>Current research with respect to the protection of civilian infrastructure against complex blast loading conditions is primarily focused towards the effect of external explosive sources</w:t>
      </w:r>
      <w:r w:rsidR="00C37173">
        <w:t xml:space="preserve"> </w:t>
      </w:r>
      <w:r w:rsidR="00C37173">
        <w:fldChar w:fldCharType="begin"/>
      </w:r>
      <w:r w:rsidR="00C37173">
        <w:instrText xml:space="preserve"> ADDIN EN.CITE &lt;EndNote&gt;&lt;Cite&gt;&lt;Author&gt;Wijesundara&lt;/Author&gt;&lt;Year&gt;2014&lt;/Year&gt;&lt;RecNum&gt;387&lt;/RecNum&gt;&lt;DisplayText&gt;[1, 2]&lt;/DisplayText&gt;&lt;record&gt;&lt;rec-number&gt;387&lt;/rec-number&gt;&lt;foreign-keys&gt;&lt;key app="EN" db-id="pe909s9wvvsxpoexpsb5ae9i295av5a9vzes"&gt;387&lt;/key&gt;&lt;/foreign-keys&gt;&lt;ref-type name="Journal Article"&gt;17&lt;/ref-type&gt;&lt;contributors&gt;&lt;authors&gt;&lt;author&gt;Wijesundara, Lakshitha MG&lt;/author&gt;&lt;author&gt;Clubley, Simon K&lt;/author&gt;&lt;/authors&gt;&lt;/contributors&gt;&lt;titles&gt;&lt;title&gt;An analytical approach for quantification of glazing hazard in buildings subject to external explosive blasts&lt;/title&gt;&lt;secondary-title&gt;Structure and Infrastructure Engineering&lt;/secondary-title&gt;&lt;/titles&gt;&lt;periodical&gt;&lt;full-title&gt;Structure and Infrastructure Engineering&lt;/full-title&gt;&lt;/periodical&gt;&lt;pages&gt;1-17&lt;/pages&gt;&lt;dates&gt;&lt;year&gt;2014&lt;/year&gt;&lt;/dates&gt;&lt;urls&gt;&lt;/urls&gt;&lt;electronic-resource-num&gt;10.1080/15732479.2014.982134&lt;/electronic-resource-num&gt;&lt;/record&gt;&lt;/Cite&gt;&lt;Cite&gt;&lt;Author&gt;Byfield&lt;/Author&gt;&lt;Year&gt;2014&lt;/Year&gt;&lt;RecNum&gt;389&lt;/RecNum&gt;&lt;record&gt;&lt;rec-number&gt;389&lt;/rec-number&gt;&lt;foreign-keys&gt;&lt;key app="EN" db-id="pe909s9wvvsxpoexpsb5ae9i295av5a9vzes"&gt;389&lt;/key&gt;&lt;/foreign-keys&gt;&lt;ref-type name="Journal Article"&gt;17&lt;/ref-type&gt;&lt;contributors&gt;&lt;authors&gt;&lt;author&gt;Byfield, M.&lt;/author&gt;&lt;author&gt;Wijesundara, Lakshitha MG&lt;/author&gt;&lt;author&gt;Morison, C.&lt;/author&gt;&lt;author&gt;Stoddart, E.&lt;/author&gt;&lt;/authors&gt;&lt;/contributors&gt;&lt;titles&gt;&lt;title&gt;A review of progressive collapse research and regulations&lt;/title&gt;&lt;secondary-title&gt;Proceedings of the ICE-Structures and Buildings&lt;/secondary-title&gt;&lt;/titles&gt;&lt;periodical&gt;&lt;full-title&gt;Proceedings of the ICE-Structures and Buildings&lt;/full-title&gt;&lt;/periodical&gt;&lt;pages&gt;447-456&lt;/pages&gt;&lt;volume&gt;167&lt;/volume&gt;&lt;number&gt;8&lt;/number&gt;&lt;dates&gt;&lt;year&gt;2014&lt;/year&gt;&lt;/dates&gt;&lt;urls&gt;&lt;/urls&gt;&lt;electronic-resource-num&gt;10.1680/stbu.12.00023&lt;/electronic-resource-num&gt;&lt;/record&gt;&lt;/Cite&gt;&lt;/EndNote&gt;</w:instrText>
      </w:r>
      <w:r w:rsidR="00C37173">
        <w:fldChar w:fldCharType="separate"/>
      </w:r>
      <w:r w:rsidR="00C37173">
        <w:rPr>
          <w:noProof/>
        </w:rPr>
        <w:t>[</w:t>
      </w:r>
      <w:hyperlink w:anchor="_ENREF_1" w:tooltip="Wijesundara, 2014 #387" w:history="1">
        <w:r w:rsidR="0029313B">
          <w:rPr>
            <w:noProof/>
          </w:rPr>
          <w:t>1</w:t>
        </w:r>
      </w:hyperlink>
      <w:r w:rsidR="00C37173">
        <w:rPr>
          <w:noProof/>
        </w:rPr>
        <w:t xml:space="preserve">, </w:t>
      </w:r>
      <w:hyperlink w:anchor="_ENREF_2" w:tooltip="Byfield, 2014 #389" w:history="1">
        <w:r w:rsidR="0029313B">
          <w:rPr>
            <w:noProof/>
          </w:rPr>
          <w:t>2</w:t>
        </w:r>
      </w:hyperlink>
      <w:r w:rsidR="00C37173">
        <w:rPr>
          <w:noProof/>
        </w:rPr>
        <w:t>]</w:t>
      </w:r>
      <w:r w:rsidR="00C37173">
        <w:fldChar w:fldCharType="end"/>
      </w:r>
      <w:r w:rsidRPr="00FC1E17">
        <w:t>. As a consequence, the general literature on internal building detonations and specifically in the context of protective design and assessment of structures against these complex loading cases is inc</w:t>
      </w:r>
      <w:r w:rsidR="00FE76FD">
        <w:t>onclusive</w:t>
      </w:r>
      <w:r w:rsidRPr="00FC1E17">
        <w:t xml:space="preserve">. </w:t>
      </w:r>
      <w:r w:rsidR="00FE76FD">
        <w:t>In addition, e</w:t>
      </w:r>
      <w:r w:rsidRPr="00FC1E17">
        <w:t xml:space="preserve">xisting assessment techniques developed for comparatively non-complex external explosive blast remain unconservative when applied to internal building detonations due to blast wave confinement and complex interaction with structural components. In particular, reinforced concrete (RC) columns in internal blast environments are subjected to time-variant uplift forces </w:t>
      </w:r>
      <w:r w:rsidRPr="00FC1E17">
        <w:fldChar w:fldCharType="begin">
          <w:fldData xml:space="preserve">PEVuZE5vdGU+PENpdGU+PEF1dGhvcj5TbWl0aDwvQXV0aG9yPjxZZWFyPjIwMTA8L1llYXI+PFJl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</w:fldData>
        </w:fldChar>
      </w:r>
      <w:r w:rsidR="00C37173">
        <w:instrText xml:space="preserve"> ADDIN EN.CITE </w:instrText>
      </w:r>
      <w:r w:rsidR="00C37173">
        <w:fldChar w:fldCharType="begin">
          <w:fldData xml:space="preserve">PEVuZE5vdGU+PENpdGU+PEF1dGhvcj5TbWl0aDwvQXV0aG9yPjxZZWFyPjIwMTA8L1llYXI+PFJl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</w:fldData>
        </w:fldChar>
      </w:r>
      <w:r w:rsidR="00C37173">
        <w:instrText xml:space="preserve"> ADDIN EN.CITE.DATA </w:instrText>
      </w:r>
      <w:r w:rsidR="00C37173">
        <w:fldChar w:fldCharType="end"/>
      </w:r>
      <w:r w:rsidRPr="00FC1E17">
        <w:fldChar w:fldCharType="separate"/>
      </w:r>
      <w:r w:rsidR="00C37173">
        <w:rPr>
          <w:noProof/>
        </w:rPr>
        <w:t>[</w:t>
      </w:r>
      <w:hyperlink w:anchor="_ENREF_3" w:tooltip="Smith, 2010 #356" w:history="1">
        <w:r w:rsidR="0029313B">
          <w:rPr>
            <w:noProof/>
          </w:rPr>
          <w:t>3-6</w:t>
        </w:r>
      </w:hyperlink>
      <w:r w:rsidR="00C37173">
        <w:rPr>
          <w:noProof/>
        </w:rPr>
        <w:t>]</w:t>
      </w:r>
      <w:r w:rsidRPr="00FC1E17">
        <w:fldChar w:fldCharType="end"/>
      </w:r>
      <w:r w:rsidRPr="00FC1E17">
        <w:t xml:space="preserve"> coupled with lateral pressures leading to destabilisation and a critical loss of structural integrity.</w:t>
      </w:r>
      <w:r w:rsidR="005B691D" w:rsidRPr="00FC1E17">
        <w:t xml:space="preserve"> The importance of these transient uplift forces on the response and structural adequacy of internal columns continues to be of topical importance to both practitioners and researchers.</w:t>
      </w:r>
    </w:p>
    <w:p w:rsidR="00887717" w:rsidRPr="00FC1E17" w:rsidRDefault="005B691D" w:rsidP="0029313B">
      <w:pPr>
        <w:spacing w:before="240" w:after="240" w:line="480" w:lineRule="auto"/>
        <w:jc w:val="both"/>
      </w:pPr>
      <w:r w:rsidRPr="00FC1E17">
        <w:lastRenderedPageBreak/>
        <w:t xml:space="preserve">Archive literature </w:t>
      </w:r>
      <w:r w:rsidR="00C25BD6" w:rsidRPr="00FC1E17">
        <w:t>comprises</w:t>
      </w:r>
      <w:r w:rsidRPr="00FC1E17">
        <w:t xml:space="preserve"> research focused towards the extent of damage and residual axial capacity of RC columns subjected to </w:t>
      </w:r>
      <w:r w:rsidR="00147F5E" w:rsidRPr="00FC1E17">
        <w:t>coupled static axial compression forces and transient lateral loads due to external explosive blasts</w:t>
      </w:r>
      <w:r w:rsidR="001C74CE" w:rsidRPr="00FC1E17">
        <w:t xml:space="preserve"> </w:t>
      </w:r>
      <w:r w:rsidR="00147F5E" w:rsidRPr="00FC1E17">
        <w:fldChar w:fldCharType="begin">
          <w:fldData xml:space="preserve">PEVuZE5vdGU+PENpdGU+PEF1dGhvcj5GdWppa2FrZTwvQXV0aG9yPjxZZWFyPjIwMTM8L1llYXI+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</w:fldData>
        </w:fldChar>
      </w:r>
      <w:r w:rsidR="00C37173">
        <w:instrText xml:space="preserve"> ADDIN EN.CITE </w:instrText>
      </w:r>
      <w:r w:rsidR="00C37173">
        <w:fldChar w:fldCharType="begin">
          <w:fldData xml:space="preserve">PEVuZE5vdGU+PENpdGU+PEF1dGhvcj5GdWppa2FrZTwvQXV0aG9yPjxZZWFyPjIwMTM8L1llYXI+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</w:fldData>
        </w:fldChar>
      </w:r>
      <w:r w:rsidR="00C37173">
        <w:instrText xml:space="preserve"> ADDIN EN.CITE.DATA </w:instrText>
      </w:r>
      <w:r w:rsidR="00C37173">
        <w:fldChar w:fldCharType="end"/>
      </w:r>
      <w:r w:rsidR="00147F5E" w:rsidRPr="00FC1E17">
        <w:fldChar w:fldCharType="separate"/>
      </w:r>
      <w:r w:rsidR="00C37173">
        <w:rPr>
          <w:noProof/>
        </w:rPr>
        <w:t>[</w:t>
      </w:r>
      <w:hyperlink w:anchor="_ENREF_7" w:tooltip="Fujikake, 2013 #344" w:history="1">
        <w:r w:rsidR="0029313B">
          <w:rPr>
            <w:noProof/>
          </w:rPr>
          <w:t>7-11</w:t>
        </w:r>
      </w:hyperlink>
      <w:r w:rsidR="00C37173">
        <w:rPr>
          <w:noProof/>
        </w:rPr>
        <w:t>]</w:t>
      </w:r>
      <w:r w:rsidR="00147F5E" w:rsidRPr="00FC1E17">
        <w:fldChar w:fldCharType="end"/>
      </w:r>
      <w:r w:rsidR="00147F5E" w:rsidRPr="00FC1E17">
        <w:t xml:space="preserve">. Wu et al., </w:t>
      </w:r>
      <w:r w:rsidR="00147F5E" w:rsidRPr="00FC1E17">
        <w:fldChar w:fldCharType="begin"/>
      </w:r>
      <w:r w:rsidR="00C37173">
        <w:instrText xml:space="preserve"> ADDIN EN.CITE &lt;EndNote&gt;&lt;Cite&gt;&lt;Author&gt;Wu&lt;/Author&gt;&lt;Year&gt;2011&lt;/Year&gt;&lt;RecNum&gt;346&lt;/RecNum&gt;&lt;DisplayText&gt;[9]&lt;/DisplayText&gt;&lt;record&gt;&lt;rec-number&gt;346&lt;/rec-number&gt;&lt;foreign-keys&gt;&lt;key app="EN" db-id="pe909s9wvvsxpoexpsb5ae9i295av5a9vzes"&gt;346&lt;/key&gt;&lt;/foreign-keys&gt;&lt;ref-type name="Journal Article"&gt;17&lt;/ref-type&gt;&lt;contributors&gt;&lt;authors&gt;&lt;author&gt;Wu, Ke-Chiang&lt;/author&gt;&lt;author&gt;Li, Bing&lt;/author&gt;&lt;author&gt;Tsai, Keh-Chyuan&lt;/author&gt;&lt;/authors&gt;&lt;/contributors&gt;&lt;titles&gt;&lt;title&gt;Residual axial compression capacity of localized blast-damaged RC columns&lt;/title&gt;&lt;secondary-title&gt;International Journal of Impact Engineering&lt;/secondary-title&gt;&lt;/titles&gt;&lt;periodical&gt;&lt;full-title&gt;International Journal of Impact Engineering&lt;/full-title&gt;&lt;/periodical&gt;&lt;pages&gt;29-40&lt;/pages&gt;&lt;volume&gt;38&lt;/volume&gt;&lt;number&gt;1&lt;/number&gt;&lt;dates&gt;&lt;year&gt;2011&lt;/year&gt;&lt;/dates&gt;&lt;isbn&gt;0734-743X&lt;/isbn&gt;&lt;urls&gt;&lt;/urls&gt;&lt;/record&gt;&lt;/Cite&gt;&lt;/EndNote&gt;</w:instrText>
      </w:r>
      <w:r w:rsidR="00147F5E" w:rsidRPr="00FC1E17">
        <w:fldChar w:fldCharType="separate"/>
      </w:r>
      <w:r w:rsidR="00C37173">
        <w:rPr>
          <w:noProof/>
        </w:rPr>
        <w:t>[</w:t>
      </w:r>
      <w:hyperlink w:anchor="_ENREF_9" w:tooltip="Wu, 2011 #346" w:history="1">
        <w:r w:rsidR="0029313B">
          <w:rPr>
            <w:noProof/>
          </w:rPr>
          <w:t>9</w:t>
        </w:r>
      </w:hyperlink>
      <w:r w:rsidR="00C37173">
        <w:rPr>
          <w:noProof/>
        </w:rPr>
        <w:t>]</w:t>
      </w:r>
      <w:r w:rsidR="00147F5E" w:rsidRPr="00FC1E17">
        <w:fldChar w:fldCharType="end"/>
      </w:r>
      <w:r w:rsidR="00147F5E" w:rsidRPr="00FC1E17">
        <w:t xml:space="preserve"> conducted a series of high-fidelity numerical simulations of the transient-dynamic response of </w:t>
      </w:r>
      <w:r w:rsidR="00F97AD1" w:rsidRPr="00FC1E17">
        <w:t xml:space="preserve">localised blast-damaged RC columns. This research led to a development of an analytical approach for estimating column residual axial capacity following external explosive blast conditions. Whilst majority of published research are focused towards comparatively large standoff </w:t>
      </w:r>
      <w:r w:rsidR="002D3AD5" w:rsidRPr="00FC1E17">
        <w:t xml:space="preserve">external </w:t>
      </w:r>
      <w:r w:rsidR="00F97AD1" w:rsidRPr="00FC1E17">
        <w:t xml:space="preserve">explosions, some </w:t>
      </w:r>
      <w:r w:rsidR="002D3AD5" w:rsidRPr="00FC1E17">
        <w:t xml:space="preserve">provide results pertaining to the response behaviour of RC columns subjected to contact and extremely close-proximity detonation scenarios. Notable developments in this respect include </w:t>
      </w:r>
      <w:r w:rsidR="00EB22BE">
        <w:t xml:space="preserve">the </w:t>
      </w:r>
      <w:r w:rsidR="002D3AD5" w:rsidRPr="00FC1E17">
        <w:t xml:space="preserve">research conducted by Roller et al., </w:t>
      </w:r>
      <w:r w:rsidR="002D3AD5" w:rsidRPr="00FC1E17">
        <w:fldChar w:fldCharType="begin"/>
      </w:r>
      <w:r w:rsidR="00C37173">
        <w:instrText xml:space="preserve"> ADDIN EN.CITE &lt;EndNote&gt;&lt;Cite&gt;&lt;Author&gt;Roller&lt;/Author&gt;&lt;Year&gt;2013&lt;/Year&gt;&lt;RecNum&gt;345&lt;/RecNum&gt;&lt;DisplayText&gt;[8]&lt;/DisplayText&gt;&lt;record&gt;&lt;rec-number&gt;345&lt;/rec-number&gt;&lt;foreign-keys&gt;&lt;key app="EN" db-id="pe909s9wvvsxpoexpsb5ae9i295av5a9vzes"&gt;345&lt;/key&gt;&lt;/foreign-keys&gt;&lt;ref-type name="Journal Article"&gt;17&lt;/ref-type&gt;&lt;contributors&gt;&lt;authors&gt;&lt;author&gt;Roller, Christoph&lt;/author&gt;&lt;author&gt;Mayrhofer, Christoph&lt;/author&gt;&lt;author&gt;Riedel, Werner&lt;/author&gt;&lt;author&gt;Thoma, Klaus&lt;/author&gt;&lt;/authors&gt;&lt;/contributors&gt;&lt;titles&gt;&lt;title&gt;Residual load capacity of exposed and hardened concrete columns under explosion loads&lt;/title&gt;&lt;secondary-title&gt;Engineering Structures&lt;/secondary-title&gt;&lt;/titles&gt;&lt;periodical&gt;&lt;full-title&gt;Engineering Structures&lt;/full-title&gt;&lt;/periodical&gt;&lt;pages&gt;66-72&lt;/pages&gt;&lt;volume&gt;55&lt;/volume&gt;&lt;dates&gt;&lt;year&gt;2013&lt;/year&gt;&lt;/dates&gt;&lt;isbn&gt;0141-0296&lt;/isbn&gt;&lt;urls&gt;&lt;/urls&gt;&lt;/record&gt;&lt;/Cite&gt;&lt;/EndNote&gt;</w:instrText>
      </w:r>
      <w:r w:rsidR="002D3AD5" w:rsidRPr="00FC1E17">
        <w:fldChar w:fldCharType="separate"/>
      </w:r>
      <w:r w:rsidR="00C37173">
        <w:rPr>
          <w:noProof/>
        </w:rPr>
        <w:t>[</w:t>
      </w:r>
      <w:hyperlink w:anchor="_ENREF_8" w:tooltip="Roller, 2013 #345" w:history="1">
        <w:r w:rsidR="0029313B">
          <w:rPr>
            <w:noProof/>
          </w:rPr>
          <w:t>8</w:t>
        </w:r>
      </w:hyperlink>
      <w:r w:rsidR="00C37173">
        <w:rPr>
          <w:noProof/>
        </w:rPr>
        <w:t>]</w:t>
      </w:r>
      <w:r w:rsidR="002D3AD5" w:rsidRPr="00FC1E17">
        <w:fldChar w:fldCharType="end"/>
      </w:r>
      <w:r w:rsidR="002D3AD5" w:rsidRPr="00FC1E17">
        <w:t xml:space="preserve"> and</w:t>
      </w:r>
      <w:r w:rsidR="001C74CE" w:rsidRPr="00FC1E17">
        <w:t>,</w:t>
      </w:r>
      <w:r w:rsidR="002D3AD5" w:rsidRPr="00FC1E17">
        <w:t xml:space="preserve"> </w:t>
      </w:r>
      <w:proofErr w:type="spellStart"/>
      <w:r w:rsidR="001C74CE" w:rsidRPr="00FC1E17">
        <w:t>Bao</w:t>
      </w:r>
      <w:proofErr w:type="spellEnd"/>
      <w:r w:rsidR="001C74CE" w:rsidRPr="00FC1E17">
        <w:t xml:space="preserve"> and Li </w:t>
      </w:r>
      <w:r w:rsidR="002D3AD5" w:rsidRPr="00FC1E17">
        <w:fldChar w:fldCharType="begin"/>
      </w:r>
      <w:r w:rsidR="00C37173">
        <w:instrText xml:space="preserve"> ADDIN EN.CITE &lt;EndNote&gt;&lt;Cite&gt;&lt;Author&gt;Bao&lt;/Author&gt;&lt;Year&gt;2010&lt;/Year&gt;&lt;RecNum&gt;216&lt;/RecNum&gt;&lt;DisplayText&gt;[11]&lt;/DisplayText&gt;&lt;record&gt;&lt;rec-number&gt;216&lt;/rec-number&gt;&lt;foreign-keys&gt;&lt;key app="EN" db-id="pe909s9wvvsxpoexpsb5ae9i295av5a9vzes"&gt;216&lt;/key&gt;&lt;/foreign-keys&gt;&lt;ref-type name="Journal Article"&gt;17&lt;/ref-type&gt;&lt;contributors&gt;&lt;authors&gt;&lt;author&gt;Bao, X.&lt;/author&gt;&lt;author&gt;Li, B.&lt;/author&gt;&lt;/authors&gt;&lt;/contributors&gt;&lt;titles&gt;&lt;title&gt;Residual strength of blast damaged reinforced concrete columns&lt;/title&gt;&lt;secondary-title&gt;International Journal of Impact Engineering&lt;/secondary-title&gt;&lt;/titles&gt;&lt;periodical&gt;&lt;full-title&gt;International Journal of Impact Engineering&lt;/full-title&gt;&lt;/periodical&gt;&lt;pages&gt;295-308&lt;/pages&gt;&lt;volume&gt;37&lt;/volume&gt;&lt;number&gt;3&lt;/number&gt;&lt;dates&gt;&lt;year&gt;2010&lt;/year&gt;&lt;/dates&gt;&lt;isbn&gt;0734-743X&lt;/isbn&gt;&lt;urls&gt;&lt;/urls&gt;&lt;/record&gt;&lt;/Cite&gt;&lt;/EndNote&gt;</w:instrText>
      </w:r>
      <w:r w:rsidR="002D3AD5" w:rsidRPr="00FC1E17">
        <w:fldChar w:fldCharType="separate"/>
      </w:r>
      <w:r w:rsidR="00C37173">
        <w:rPr>
          <w:noProof/>
        </w:rPr>
        <w:t>[</w:t>
      </w:r>
      <w:hyperlink w:anchor="_ENREF_11" w:tooltip="Bao, 2010 #216" w:history="1">
        <w:r w:rsidR="0029313B">
          <w:rPr>
            <w:noProof/>
          </w:rPr>
          <w:t>11</w:t>
        </w:r>
      </w:hyperlink>
      <w:r w:rsidR="00C37173">
        <w:rPr>
          <w:noProof/>
        </w:rPr>
        <w:t>]</w:t>
      </w:r>
      <w:r w:rsidR="002D3AD5" w:rsidRPr="00FC1E17">
        <w:fldChar w:fldCharType="end"/>
      </w:r>
      <w:r w:rsidR="001C74CE" w:rsidRPr="00FC1E17">
        <w:t xml:space="preserve">. </w:t>
      </w:r>
    </w:p>
    <w:p w:rsidR="006205FB" w:rsidRPr="00FC1E17" w:rsidRDefault="001C74CE" w:rsidP="0029313B">
      <w:pPr>
        <w:spacing w:before="240" w:after="240" w:line="480" w:lineRule="auto"/>
        <w:jc w:val="both"/>
      </w:pPr>
      <w:r w:rsidRPr="00FC1E17">
        <w:t xml:space="preserve">Although experimental blast trials always require privileged access and specialist facilities, in many cases costing prohibitive monetary sums, these tests have been of significant interest among many researchers. In an attempt to qualitatively and quantitatively investigate </w:t>
      </w:r>
      <w:r w:rsidR="00284B31" w:rsidRPr="00FC1E17">
        <w:t xml:space="preserve">the ultimate failure mechanism and residual axial capacity of RC columns due to blast loading, </w:t>
      </w:r>
      <w:proofErr w:type="spellStart"/>
      <w:r w:rsidR="00284B31" w:rsidRPr="00FC1E17">
        <w:t>Fujikake</w:t>
      </w:r>
      <w:proofErr w:type="spellEnd"/>
      <w:r w:rsidR="00284B31" w:rsidRPr="00FC1E17">
        <w:t xml:space="preserve"> and </w:t>
      </w:r>
      <w:proofErr w:type="spellStart"/>
      <w:r w:rsidR="00284B31" w:rsidRPr="00FC1E17">
        <w:t>Aemlaor</w:t>
      </w:r>
      <w:proofErr w:type="spellEnd"/>
      <w:r w:rsidR="00284B31" w:rsidRPr="00FC1E17">
        <w:t xml:space="preserve"> </w:t>
      </w:r>
      <w:r w:rsidR="00284B31" w:rsidRPr="00FC1E17">
        <w:fldChar w:fldCharType="begin"/>
      </w:r>
      <w:r w:rsidR="00C37173">
        <w:instrText xml:space="preserve"> ADDIN EN.CITE &lt;EndNote&gt;&lt;Cite&gt;&lt;Author&gt;Fujikake&lt;/Author&gt;&lt;Year&gt;2013&lt;/Year&gt;&lt;RecNum&gt;344&lt;/RecNum&gt;&lt;DisplayText&gt;[7]&lt;/DisplayText&gt;&lt;record&gt;&lt;rec-number&gt;344&lt;/rec-number&gt;&lt;foreign-keys&gt;&lt;key app="EN" db-id="pe909s9wvvsxpoexpsb5ae9i295av5a9vzes"&gt;344&lt;/key&gt;&lt;/foreign-keys&gt;&lt;ref-type name="Journal Article"&gt;17&lt;/ref-type&gt;&lt;contributors&gt;&lt;authors&gt;&lt;author&gt;Fujikake, Kazunori&lt;/author&gt;&lt;author&gt;Aemlaor, Peerasak&lt;/author&gt;&lt;/authors&gt;&lt;/contributors&gt;&lt;titles&gt;&lt;title&gt;Damage of reinforced concrete columns under demolition blasting&lt;/title&gt;&lt;secondary-title&gt;Engineering Structures&lt;/secondary-title&gt;&lt;/titles&gt;&lt;periodical&gt;&lt;full-title&gt;Engineering Structures&lt;/full-title&gt;&lt;/periodical&gt;&lt;pages&gt;116-125&lt;/pages&gt;&lt;volume&gt;55&lt;/volume&gt;&lt;dates&gt;&lt;year&gt;2013&lt;/year&gt;&lt;/dates&gt;&lt;isbn&gt;0141-0296&lt;/isbn&gt;&lt;urls&gt;&lt;/urls&gt;&lt;/record&gt;&lt;/Cite&gt;&lt;/EndNote&gt;</w:instrText>
      </w:r>
      <w:r w:rsidR="00284B31" w:rsidRPr="00FC1E17">
        <w:fldChar w:fldCharType="separate"/>
      </w:r>
      <w:r w:rsidR="00C37173">
        <w:rPr>
          <w:noProof/>
        </w:rPr>
        <w:t>[</w:t>
      </w:r>
      <w:hyperlink w:anchor="_ENREF_7" w:tooltip="Fujikake, 2013 #344" w:history="1">
        <w:r w:rsidR="0029313B">
          <w:rPr>
            <w:noProof/>
          </w:rPr>
          <w:t>7</w:t>
        </w:r>
      </w:hyperlink>
      <w:r w:rsidR="00C37173">
        <w:rPr>
          <w:noProof/>
        </w:rPr>
        <w:t>]</w:t>
      </w:r>
      <w:r w:rsidR="00284B31" w:rsidRPr="00FC1E17">
        <w:fldChar w:fldCharType="end"/>
      </w:r>
      <w:r w:rsidR="00284B31" w:rsidRPr="00FC1E17">
        <w:t xml:space="preserve"> conducted a series of experimental blast trials</w:t>
      </w:r>
      <w:r w:rsidR="00FE76FD">
        <w:t xml:space="preserve"> on a number of RC</w:t>
      </w:r>
      <w:r w:rsidR="00284B31" w:rsidRPr="00FC1E17">
        <w:t xml:space="preserve"> columns comprising excessive reinforcement ratios attributed to an earthquake resistant design approach. Importantly, these research outputs </w:t>
      </w:r>
      <w:r w:rsidR="00FE76FD">
        <w:t xml:space="preserve">when applied to </w:t>
      </w:r>
      <w:r w:rsidR="00284B31" w:rsidRPr="00FC1E17">
        <w:t>RC columns in internal blast environments can lead to unconservative predictions</w:t>
      </w:r>
      <w:r w:rsidR="00FE76FD">
        <w:t xml:space="preserve">; as a </w:t>
      </w:r>
      <w:r w:rsidR="00FE76FD" w:rsidRPr="00FC1E17">
        <w:t>result</w:t>
      </w:r>
      <w:r w:rsidR="00FE76FD">
        <w:t xml:space="preserve"> of </w:t>
      </w:r>
      <w:r w:rsidR="006205FB" w:rsidRPr="00FC1E17">
        <w:t xml:space="preserve">transient uplift forces followed by large axial compression forces due to the rebounding effect of floor plates and cross girders. These blast-induced axial forces act as a strength degrading mechanism for primary structural members (columns) predominantly designed to resist </w:t>
      </w:r>
      <w:r w:rsidR="00FE76FD">
        <w:t xml:space="preserve">static </w:t>
      </w:r>
      <w:r w:rsidR="006205FB" w:rsidRPr="00FC1E17">
        <w:t>compression forces.</w:t>
      </w:r>
    </w:p>
    <w:p w:rsidR="00595DC8" w:rsidRDefault="00C25BD6" w:rsidP="00A4691B">
      <w:pPr>
        <w:spacing w:before="240" w:after="240" w:line="480" w:lineRule="auto"/>
        <w:jc w:val="both"/>
      </w:pPr>
      <w:r w:rsidRPr="00FC1E17">
        <w:t xml:space="preserve">This research considers two key internal blast environments: vented and contained. In vented internal blast conditions, buildings </w:t>
      </w:r>
      <w:r w:rsidR="00FE76FD">
        <w:t xml:space="preserve">are considered to </w:t>
      </w:r>
      <w:r w:rsidR="00BE75EB">
        <w:t xml:space="preserve">comprise </w:t>
      </w:r>
      <w:r w:rsidRPr="00FC1E17">
        <w:t>frangible perimeter walls and blast wave</w:t>
      </w:r>
      <w:r w:rsidR="00C93082">
        <w:t>s</w:t>
      </w:r>
      <w:r w:rsidRPr="00FC1E17">
        <w:t xml:space="preserve"> flow out rapidly</w:t>
      </w:r>
      <w:r w:rsidR="004215DB">
        <w:t>,</w:t>
      </w:r>
      <w:r w:rsidRPr="00FC1E17">
        <w:t xml:space="preserve"> eventually reducing the net impulse acting on internal columns. Typical examples for </w:t>
      </w:r>
      <w:r w:rsidR="00C93082">
        <w:t>this</w:t>
      </w:r>
      <w:r w:rsidRPr="00FC1E17">
        <w:t xml:space="preserve"> load</w:t>
      </w:r>
      <w:r w:rsidR="00887717" w:rsidRPr="00FC1E17">
        <w:t>ing</w:t>
      </w:r>
      <w:r w:rsidRPr="00FC1E17">
        <w:t xml:space="preserve"> </w:t>
      </w:r>
      <w:r w:rsidR="00C93082">
        <w:t>condition</w:t>
      </w:r>
      <w:r w:rsidRPr="00FC1E17">
        <w:t xml:space="preserve"> include explosions in areas such as: (</w:t>
      </w:r>
      <w:proofErr w:type="spellStart"/>
      <w:r w:rsidRPr="00FC1E17">
        <w:t>i</w:t>
      </w:r>
      <w:proofErr w:type="spellEnd"/>
      <w:r w:rsidRPr="00FC1E17">
        <w:t xml:space="preserve">) – parking premises, (ii) open-plan floor areas with frangible facades and, (iii) – entrance lobby and overhanging areas. </w:t>
      </w:r>
      <w:r w:rsidR="0003172D" w:rsidRPr="00FC1E17">
        <w:t xml:space="preserve">In contrast to the nature of </w:t>
      </w:r>
      <w:r w:rsidR="00C93082">
        <w:t>vented</w:t>
      </w:r>
      <w:r w:rsidR="004215DB">
        <w:t xml:space="preserve"> blast conditions</w:t>
      </w:r>
      <w:r w:rsidR="0003172D" w:rsidRPr="00FC1E17">
        <w:t xml:space="preserve">, contained explosions and consequential loading are characterised by extended pressure histories due to repetitive wave reflections </w:t>
      </w:r>
      <w:r w:rsidR="00FE76FD">
        <w:t xml:space="preserve">occurring </w:t>
      </w:r>
      <w:r w:rsidR="0003172D" w:rsidRPr="00FC1E17">
        <w:t>at</w:t>
      </w:r>
    </w:p>
    <w:p w:rsidR="006379E0" w:rsidRPr="00FC1E17" w:rsidRDefault="0003172D" w:rsidP="0029313B">
      <w:pPr>
        <w:spacing w:before="240" w:after="240" w:line="480" w:lineRule="auto"/>
        <w:jc w:val="both"/>
      </w:pPr>
      <w:r w:rsidRPr="00FC1E17">
        <w:lastRenderedPageBreak/>
        <w:t xml:space="preserve">non-frangible building perimeter walls </w:t>
      </w:r>
      <w:r w:rsidRPr="00FC1E17">
        <w:fldChar w:fldCharType="begin"/>
      </w:r>
      <w:r w:rsidR="00C37173">
        <w:instrText xml:space="preserve"> ADDIN EN.CITE &lt;EndNote&gt;&lt;Cite&gt;&lt;Author&gt;Needham&lt;/Author&gt;&lt;Year&gt;2010&lt;/Year&gt;&lt;RecNum&gt;357&lt;/RecNum&gt;&lt;DisplayText&gt;[12]&lt;/DisplayText&gt;&lt;record&gt;&lt;rec-number&gt;357&lt;/rec-number&gt;&lt;foreign-keys&gt;&lt;key app="EN" db-id="pe909s9wvvsxpoexpsb5ae9i295av5a9vzes"&gt;357&lt;/key&gt;&lt;/foreign-keys&gt;&lt;ref-type name="Book"&gt;6&lt;/ref-type&gt;&lt;contributors&gt;&lt;authors&gt;&lt;author&gt;C. E. Needham&lt;/author&gt;&lt;/authors&gt;&lt;/contributors&gt;&lt;titles&gt;&lt;title&gt;Blast Waves (Shock Wave and High Pressure Phenomena)&lt;/title&gt;&lt;/titles&gt;&lt;dates&gt;&lt;year&gt;2010&lt;/year&gt;&lt;/dates&gt;&lt;pub-location&gt;London &amp;amp; New York&lt;/pub-location&gt;&lt;publisher&gt;Springer&lt;/publisher&gt;&lt;urls&gt;&lt;/urls&gt;&lt;/record&gt;&lt;/Cite&gt;&lt;/EndNote&gt;</w:instrText>
      </w:r>
      <w:r w:rsidRPr="00FC1E17">
        <w:fldChar w:fldCharType="separate"/>
      </w:r>
      <w:r w:rsidR="00C37173">
        <w:rPr>
          <w:noProof/>
        </w:rPr>
        <w:t>[</w:t>
      </w:r>
      <w:hyperlink w:anchor="_ENREF_12" w:tooltip="Needham, 2010 #357" w:history="1">
        <w:r w:rsidR="0029313B">
          <w:rPr>
            <w:noProof/>
          </w:rPr>
          <w:t>12</w:t>
        </w:r>
      </w:hyperlink>
      <w:r w:rsidR="00C37173">
        <w:rPr>
          <w:noProof/>
        </w:rPr>
        <w:t>]</w:t>
      </w:r>
      <w:r w:rsidRPr="00FC1E17">
        <w:fldChar w:fldCharType="end"/>
      </w:r>
      <w:r w:rsidRPr="00FC1E17">
        <w:t xml:space="preserve">. In this research, separate sets of column damage assessment charts </w:t>
      </w:r>
      <w:r w:rsidR="004215DB">
        <w:t>were</w:t>
      </w:r>
      <w:r w:rsidRPr="00FC1E17">
        <w:t xml:space="preserve"> developed for these two </w:t>
      </w:r>
      <w:r w:rsidR="004215DB">
        <w:t>internal blast conditions</w:t>
      </w:r>
      <w:r w:rsidR="00C93082">
        <w:t>.</w:t>
      </w:r>
      <w:r w:rsidR="004215DB">
        <w:t xml:space="preserve"> </w:t>
      </w:r>
      <w:r w:rsidR="00C93082">
        <w:t>The interaction of blast</w:t>
      </w:r>
      <w:r w:rsidR="004215DB">
        <w:t xml:space="preserve"> wave</w:t>
      </w:r>
      <w:r w:rsidR="00C93082">
        <w:t>s</w:t>
      </w:r>
      <w:r w:rsidR="004215DB">
        <w:t xml:space="preserve"> with building partition walls</w:t>
      </w:r>
      <w:r w:rsidR="00C93082">
        <w:t xml:space="preserve"> was neglected in this research</w:t>
      </w:r>
      <w:r w:rsidR="004215DB">
        <w:t>. T</w:t>
      </w:r>
      <w:r w:rsidRPr="00FC1E17">
        <w:t xml:space="preserve">he presence of strong partition walls can significantly influence the magnitude of blast </w:t>
      </w:r>
      <w:r w:rsidR="006379E0" w:rsidRPr="00FC1E17">
        <w:t>and response behaviour of internal columns. In these conditions, loads acting on columns are initially transferred through partition walls</w:t>
      </w:r>
      <w:r w:rsidR="00FE76FD">
        <w:t>,</w:t>
      </w:r>
      <w:r w:rsidR="006379E0" w:rsidRPr="00FC1E17">
        <w:t xml:space="preserve"> and blast pressures only act after breakage of the partition walls. As a direct consequence of this, internal columns tend to be subjected to </w:t>
      </w:r>
      <w:r w:rsidR="00C93082">
        <w:t xml:space="preserve">significant </w:t>
      </w:r>
      <w:r w:rsidR="006379E0" w:rsidRPr="00FC1E17">
        <w:t>bi-directional lateral loads causing a net torsion</w:t>
      </w:r>
      <w:r w:rsidR="00887717" w:rsidRPr="00FC1E17">
        <w:t>al</w:t>
      </w:r>
      <w:r w:rsidR="006379E0" w:rsidRPr="00FC1E17">
        <w:t xml:space="preserve"> effect; however, this phenomenon is not of primary interest in this research.</w:t>
      </w:r>
    </w:p>
    <w:p w:rsidR="001F4868" w:rsidRPr="00FC1E17" w:rsidRDefault="00AB13DB" w:rsidP="0029313B">
      <w:pPr>
        <w:spacing w:before="240" w:after="240" w:line="480" w:lineRule="auto"/>
        <w:jc w:val="both"/>
      </w:pPr>
      <w:r w:rsidRPr="00FC1E17">
        <w:t xml:space="preserve">This research employs the </w:t>
      </w:r>
      <w:proofErr w:type="spellStart"/>
      <w:r w:rsidRPr="00FC1E17">
        <w:t>hydrocodes</w:t>
      </w:r>
      <w:proofErr w:type="spellEnd"/>
      <w:r w:rsidRPr="00FC1E17">
        <w:t xml:space="preserve"> ‘Air3D’ </w:t>
      </w:r>
      <w:r w:rsidRPr="00FC1E17">
        <w:fldChar w:fldCharType="begin"/>
      </w:r>
      <w:r w:rsidR="00C37173">
        <w:instrText xml:space="preserve"> ADDIN EN.CITE &lt;EndNote&gt;&lt;Cite&gt;&lt;Author&gt;Rose&lt;/Author&gt;&lt;Year&gt;2003&lt;/Year&gt;&lt;RecNum&gt;242&lt;/RecNum&gt;&lt;DisplayText&gt;[13]&lt;/DisplayText&gt;&lt;record&gt;&lt;rec-number&gt;242&lt;/rec-number&gt;&lt;foreign-keys&gt;&lt;key app="EN" db-id="pe909s9wvvsxpoexpsb5ae9i295av5a9vzes"&gt;242&lt;/key&gt;&lt;/foreign-keys&gt;&lt;ref-type name="Report"&gt;27&lt;/ref-type&gt;&lt;contributors&gt;&lt;authors&gt;&lt;author&gt;T.A. Rose&lt;/author&gt;&lt;/authors&gt;&lt;/contributors&gt;&lt;titles&gt;&lt;title&gt;Air3D User&amp;apos;s Guide. 7.0&lt;/title&gt;&lt;/titles&gt;&lt;dates&gt;&lt;year&gt;2003&lt;/year&gt;&lt;/dates&gt;&lt;pub-location&gt;Cranfield&lt;/pub-location&gt;&lt;publisher&gt;Cranfield University&lt;/publisher&gt;&lt;urls&gt;&lt;/urls&gt;&lt;/record&gt;&lt;/Cite&gt;&lt;/EndNote&gt;</w:instrText>
      </w:r>
      <w:r w:rsidRPr="00FC1E17">
        <w:fldChar w:fldCharType="separate"/>
      </w:r>
      <w:r w:rsidR="00C37173">
        <w:rPr>
          <w:noProof/>
        </w:rPr>
        <w:t>[</w:t>
      </w:r>
      <w:hyperlink w:anchor="_ENREF_13" w:tooltip="Rose, 2003 #242" w:history="1">
        <w:r w:rsidR="0029313B">
          <w:rPr>
            <w:noProof/>
          </w:rPr>
          <w:t>13</w:t>
        </w:r>
      </w:hyperlink>
      <w:r w:rsidR="00C37173">
        <w:rPr>
          <w:noProof/>
        </w:rPr>
        <w:t>]</w:t>
      </w:r>
      <w:r w:rsidRPr="00FC1E17">
        <w:fldChar w:fldCharType="end"/>
      </w:r>
      <w:r w:rsidRPr="00FC1E17">
        <w:t xml:space="preserve"> and ‘Autodyn’ </w:t>
      </w:r>
      <w:r w:rsidRPr="00FC1E17">
        <w:fldChar w:fldCharType="begin"/>
      </w:r>
      <w:r w:rsidR="00C37173">
        <w:instrText xml:space="preserve"> ADDIN EN.CITE &lt;EndNote&gt;&lt;Cite&gt;&lt;Author&gt;Century Dynamics&lt;/Author&gt;&lt;Year&gt;2011&lt;/Year&gt;&lt;RecNum&gt;290&lt;/RecNum&gt;&lt;DisplayText&gt;[14]&lt;/DisplayText&gt;&lt;record&gt;&lt;rec-number&gt;290&lt;/rec-number&gt;&lt;foreign-keys&gt;&lt;key app="EN" db-id="pe909s9wvvsxpoexpsb5ae9i295av5a9vzes"&gt;290&lt;/key&gt;&lt;/foreign-keys&gt;&lt;ref-type name="Computer Program"&gt;9&lt;/ref-type&gt;&lt;contributors&gt;&lt;authors&gt;&lt;author&gt;Century Dynamics,&lt;/author&gt;&lt;/authors&gt;&lt;/contributors&gt;&lt;titles&gt;&lt;title&gt;Theoritical manual for ANSYS Autodyn (Version 14.0)&lt;/title&gt;&lt;/titles&gt;&lt;dates&gt;&lt;year&gt;2011&lt;/year&gt;&lt;/dates&gt;&lt;pub-location&gt;Canonsburg, PA&lt;/pub-location&gt;&lt;publisher&gt;Ansys&lt;/publisher&gt;&lt;urls&gt;&lt;/urls&gt;&lt;/record&gt;&lt;/Cite&gt;&lt;/EndNote&gt;</w:instrText>
      </w:r>
      <w:r w:rsidRPr="00FC1E17">
        <w:fldChar w:fldCharType="separate"/>
      </w:r>
      <w:r w:rsidR="00C37173">
        <w:rPr>
          <w:noProof/>
        </w:rPr>
        <w:t>[</w:t>
      </w:r>
      <w:hyperlink w:anchor="_ENREF_14" w:tooltip="Century Dynamics, 2011 #290" w:history="1">
        <w:r w:rsidR="0029313B">
          <w:rPr>
            <w:noProof/>
          </w:rPr>
          <w:t>14</w:t>
        </w:r>
      </w:hyperlink>
      <w:r w:rsidR="00C37173">
        <w:rPr>
          <w:noProof/>
        </w:rPr>
        <w:t>]</w:t>
      </w:r>
      <w:r w:rsidRPr="00FC1E17">
        <w:fldChar w:fldCharType="end"/>
      </w:r>
      <w:r w:rsidRPr="00FC1E17">
        <w:t xml:space="preserve"> for conducting high-resolution computational fluid dynamics (CFD) simulations of internal blast actions, whilst Extreme Loading for Structures and the Applied Element </w:t>
      </w:r>
      <w:r w:rsidR="00207DF5" w:rsidRPr="00FC1E17">
        <w:t xml:space="preserve">Method ‘ELS’ </w:t>
      </w:r>
      <w:r w:rsidR="00207DF5" w:rsidRPr="00FC1E17">
        <w:fldChar w:fldCharType="begin"/>
      </w:r>
      <w:r w:rsidR="00C37173">
        <w:instrText xml:space="preserve"> ADDIN EN.CITE &lt;EndNote&gt;&lt;Cite&gt;&lt;Author&gt;ASI&lt;/Author&gt;&lt;Year&gt;2013&lt;/Year&gt;&lt;RecNum&gt;364&lt;/RecNum&gt;&lt;DisplayText&gt;[15]&lt;/DisplayText&gt;&lt;record&gt;&lt;rec-number&gt;364&lt;/rec-number&gt;&lt;foreign-keys&gt;&lt;key app="EN" db-id="pe909s9wvvsxpoexpsb5ae9i295av5a9vzes"&gt;364&lt;/key&gt;&lt;/foreign-keys&gt;&lt;ref-type name="Report"&gt;27&lt;/ref-type&gt;&lt;contributors&gt;&lt;authors&gt;&lt;author&gt;ASI&lt;/author&gt;&lt;/authors&gt;&lt;/contributors&gt;&lt;titles&gt;&lt;title&gt;Extreme Loading® for Structures (ELS), Theoretical Manual&lt;/title&gt;&lt;/titles&gt;&lt;dates&gt;&lt;year&gt;2013&lt;/year&gt;&lt;/dates&gt;&lt;pub-location&gt;Durham, NC&lt;/pub-location&gt;&lt;publisher&gt;Applied Science International (ASI)&lt;/publisher&gt;&lt;urls&gt;&lt;/urls&gt;&lt;/record&gt;&lt;/Cite&gt;&lt;/EndNote&gt;</w:instrText>
      </w:r>
      <w:r w:rsidR="00207DF5" w:rsidRPr="00FC1E17">
        <w:fldChar w:fldCharType="separate"/>
      </w:r>
      <w:r w:rsidR="00C37173">
        <w:rPr>
          <w:noProof/>
        </w:rPr>
        <w:t>[</w:t>
      </w:r>
      <w:hyperlink w:anchor="_ENREF_15" w:tooltip="ASI, 2013 #364" w:history="1">
        <w:r w:rsidR="0029313B">
          <w:rPr>
            <w:noProof/>
          </w:rPr>
          <w:t>15</w:t>
        </w:r>
      </w:hyperlink>
      <w:r w:rsidR="00C37173">
        <w:rPr>
          <w:noProof/>
        </w:rPr>
        <w:t>]</w:t>
      </w:r>
      <w:r w:rsidR="00207DF5" w:rsidRPr="00FC1E17">
        <w:fldChar w:fldCharType="end"/>
      </w:r>
      <w:r w:rsidR="00207DF5" w:rsidRPr="00FC1E17">
        <w:t xml:space="preserve"> is used for modelling the transient-dynamic structural response of columns. This is an uncoupled numerical technique in which large-deformation-induced pressure redistributions around columns are neglected in estimating transient load histories: </w:t>
      </w:r>
      <w:r w:rsidR="00C93082">
        <w:t>blast wave interactions with structural components assumed to act as rigid targets</w:t>
      </w:r>
      <w:r w:rsidR="00207DF5" w:rsidRPr="00FC1E17">
        <w:t>.</w:t>
      </w:r>
      <w:r w:rsidRPr="00FC1E17">
        <w:t xml:space="preserve"> </w:t>
      </w:r>
      <w:r w:rsidR="00207DF5" w:rsidRPr="00FC1E17">
        <w:t>This is</w:t>
      </w:r>
      <w:r w:rsidR="001F4868" w:rsidRPr="00FC1E17">
        <w:t xml:space="preserve"> a </w:t>
      </w:r>
      <w:r w:rsidR="00207DF5" w:rsidRPr="00FC1E17">
        <w:t xml:space="preserve">reasonable </w:t>
      </w:r>
      <w:r w:rsidR="001F4868" w:rsidRPr="00FC1E17">
        <w:t xml:space="preserve">approach </w:t>
      </w:r>
      <w:r w:rsidR="00D246DC">
        <w:t>and</w:t>
      </w:r>
      <w:r w:rsidR="00207DF5" w:rsidRPr="00FC1E17">
        <w:t xml:space="preserve"> leads to</w:t>
      </w:r>
      <w:r w:rsidR="001F4868" w:rsidRPr="00FC1E17">
        <w:t xml:space="preserve"> conservative load estimations as demonstrated by </w:t>
      </w:r>
      <w:proofErr w:type="spellStart"/>
      <w:r w:rsidR="001F4868" w:rsidRPr="00FC1E17">
        <w:t>B</w:t>
      </w:r>
      <w:r w:rsidR="001F4868" w:rsidRPr="00FC1E17">
        <w:rPr>
          <w:rFonts w:cs="Arial"/>
        </w:rPr>
        <w:t>φ</w:t>
      </w:r>
      <w:r w:rsidR="001F4868" w:rsidRPr="00FC1E17">
        <w:t>rvik</w:t>
      </w:r>
      <w:proofErr w:type="spellEnd"/>
      <w:r w:rsidR="001F4868" w:rsidRPr="00FC1E17">
        <w:t xml:space="preserve"> et al., </w:t>
      </w:r>
      <w:r w:rsidR="001F4868" w:rsidRPr="00FC1E17">
        <w:fldChar w:fldCharType="begin"/>
      </w:r>
      <w:r w:rsidR="00C37173">
        <w:instrText xml:space="preserve"> ADDIN EN.CITE &lt;EndNote&gt;&lt;Cite&gt;&lt;Author&gt;Børvik&lt;/Author&gt;&lt;Year&gt;2009&lt;/Year&gt;&lt;RecNum&gt;330&lt;/RecNum&gt;&lt;DisplayText&gt;[16]&lt;/DisplayText&gt;&lt;record&gt;&lt;rec-number&gt;330&lt;/rec-number&gt;&lt;foreign-keys&gt;&lt;key app="EN" db-id="pe909s9wvvsxpoexpsb5ae9i295av5a9vzes"&gt;330&lt;/key&gt;&lt;/foreign-keys&gt;&lt;ref-type name="Journal Article"&gt;17&lt;/ref-type&gt;&lt;contributors&gt;&lt;authors&gt;&lt;author&gt;Børvik, T&lt;/author&gt;&lt;author&gt;Hanssen, AG&lt;/author&gt;&lt;author&gt;Langseth, M&lt;/author&gt;&lt;author&gt;Olovsson, L&lt;/author&gt;&lt;/authors&gt;&lt;/contributors&gt;&lt;titles&gt;&lt;title&gt;Response of structures to planar blast loads–A finite element engineering approach&lt;/title&gt;&lt;secondary-title&gt;Computers &amp;amp; Structures&lt;/secondary-title&gt;&lt;/titles&gt;&lt;periodical&gt;&lt;full-title&gt;Computers &amp;amp; structures&lt;/full-title&gt;&lt;/periodical&gt;&lt;pages&gt;507-520&lt;/pages&gt;&lt;volume&gt;87&lt;/volume&gt;&lt;number&gt;9&lt;/number&gt;&lt;dates&gt;&lt;year&gt;2009&lt;/year&gt;&lt;/dates&gt;&lt;isbn&gt;0045-7949&lt;/isbn&gt;&lt;urls&gt;&lt;/urls&gt;&lt;/record&gt;&lt;/Cite&gt;&lt;/EndNote&gt;</w:instrText>
      </w:r>
      <w:r w:rsidR="001F4868" w:rsidRPr="00FC1E17">
        <w:fldChar w:fldCharType="separate"/>
      </w:r>
      <w:r w:rsidR="00C37173">
        <w:rPr>
          <w:noProof/>
        </w:rPr>
        <w:t>[</w:t>
      </w:r>
      <w:hyperlink w:anchor="_ENREF_16" w:tooltip="Børvik, 2009 #330" w:history="1">
        <w:r w:rsidR="0029313B">
          <w:rPr>
            <w:noProof/>
          </w:rPr>
          <w:t>16</w:t>
        </w:r>
      </w:hyperlink>
      <w:r w:rsidR="00C37173">
        <w:rPr>
          <w:noProof/>
        </w:rPr>
        <w:t>]</w:t>
      </w:r>
      <w:r w:rsidR="001F4868" w:rsidRPr="00FC1E17">
        <w:fldChar w:fldCharType="end"/>
      </w:r>
      <w:r w:rsidR="001F4868" w:rsidRPr="00FC1E17">
        <w:t xml:space="preserve">. </w:t>
      </w:r>
      <w:proofErr w:type="spellStart"/>
      <w:r w:rsidR="001F4868" w:rsidRPr="00FC1E17">
        <w:t>B</w:t>
      </w:r>
      <w:r w:rsidR="001F4868" w:rsidRPr="00FC1E17">
        <w:rPr>
          <w:rFonts w:cs="Arial"/>
        </w:rPr>
        <w:t>φ</w:t>
      </w:r>
      <w:r w:rsidR="001F4868" w:rsidRPr="00FC1E17">
        <w:t>rvik</w:t>
      </w:r>
      <w:proofErr w:type="spellEnd"/>
      <w:r w:rsidR="001F4868" w:rsidRPr="00FC1E17">
        <w:t xml:space="preserve"> et al., have shown that Lagrange uncoupled approaches, when compared with full-scale experimental test data, can significantly limit discrepancies between numerical predictions and </w:t>
      </w:r>
      <w:r w:rsidR="00887717" w:rsidRPr="00FC1E17">
        <w:t xml:space="preserve">corresponding </w:t>
      </w:r>
      <w:r w:rsidR="001F4868" w:rsidRPr="00FC1E17">
        <w:t>test results in terms of the response of blast-loaded structural components.</w:t>
      </w:r>
    </w:p>
    <w:p w:rsidR="00595DC8" w:rsidRDefault="001F4868" w:rsidP="0029313B">
      <w:pPr>
        <w:spacing w:before="240" w:after="240" w:line="480" w:lineRule="auto"/>
        <w:jc w:val="both"/>
      </w:pPr>
      <w:r w:rsidRPr="00FC1E17">
        <w:t>The development of damage assessment charts</w:t>
      </w:r>
      <w:r w:rsidR="00D246DC">
        <w:t xml:space="preserve"> was</w:t>
      </w:r>
      <w:r w:rsidRPr="00FC1E17">
        <w:t xml:space="preserve"> based on a comprehensive parametric study covering both contained and vented in</w:t>
      </w:r>
      <w:r w:rsidR="00BE75EB">
        <w:t xml:space="preserve">ternal blast environments. </w:t>
      </w:r>
      <w:r w:rsidR="00D246DC">
        <w:t>The r</w:t>
      </w:r>
      <w:r w:rsidRPr="00FC1E17">
        <w:t xml:space="preserve">esults of </w:t>
      </w:r>
      <w:r w:rsidR="00D246DC">
        <w:t>the</w:t>
      </w:r>
      <w:r w:rsidRPr="00FC1E17">
        <w:t xml:space="preserve"> parametric study </w:t>
      </w:r>
      <w:r w:rsidR="00D246DC">
        <w:t>were</w:t>
      </w:r>
      <w:r w:rsidRPr="00FC1E17">
        <w:t xml:space="preserve"> subsequently analysed using a non-linear multi-variable regression technique </w:t>
      </w:r>
      <w:r w:rsidRPr="00FC1E17">
        <w:fldChar w:fldCharType="begin"/>
      </w:r>
      <w:r w:rsidR="00C37173">
        <w:instrText xml:space="preserve"> ADDIN EN.CITE &lt;EndNote&gt;&lt;Cite&gt;&lt;Author&gt;OriginLab Corporation&lt;/Author&gt;&lt;Year&gt;2007&lt;/Year&gt;&lt;RecNum&gt;371&lt;/RecNum&gt;&lt;DisplayText&gt;[17]&lt;/DisplayText&gt;&lt;record&gt;&lt;rec-number&gt;371&lt;/rec-number&gt;&lt;foreign-keys&gt;&lt;key app="EN" db-id="pe909s9wvvsxpoexpsb5ae9i295av5a9vzes"&gt;371&lt;/key&gt;&lt;/foreign-keys&gt;&lt;ref-type name="Computer Program"&gt;9&lt;/ref-type&gt;&lt;contributors&gt;&lt;authors&gt;&lt;author&gt;OriginLab Corporation,&lt;/author&gt;&lt;/authors&gt;&lt;/contributors&gt;&lt;titles&gt;&lt;title&gt;Origin 8.1 User Guide, Data Analysis and Graphing Software&lt;/title&gt;&lt;/titles&gt;&lt;dates&gt;&lt;year&gt;2007&lt;/year&gt;&lt;/dates&gt;&lt;pub-location&gt;Northampton, MA, USA&lt;/pub-location&gt;&lt;publisher&gt;OriginLab Corporation &lt;/publisher&gt;&lt;urls&gt;&lt;/urls&gt;&lt;/record&gt;&lt;/Cite&gt;&lt;/EndNote&gt;</w:instrText>
      </w:r>
      <w:r w:rsidRPr="00FC1E17">
        <w:fldChar w:fldCharType="separate"/>
      </w:r>
      <w:r w:rsidR="00C37173">
        <w:rPr>
          <w:noProof/>
        </w:rPr>
        <w:t>[</w:t>
      </w:r>
      <w:hyperlink w:anchor="_ENREF_17" w:tooltip="OriginLab Corporation, 2007 #371" w:history="1">
        <w:r w:rsidR="0029313B">
          <w:rPr>
            <w:noProof/>
          </w:rPr>
          <w:t>17</w:t>
        </w:r>
      </w:hyperlink>
      <w:r w:rsidR="00C37173">
        <w:rPr>
          <w:noProof/>
        </w:rPr>
        <w:t>]</w:t>
      </w:r>
      <w:r w:rsidRPr="00FC1E17">
        <w:fldChar w:fldCharType="end"/>
      </w:r>
      <w:r w:rsidR="00265777" w:rsidRPr="00FC1E17">
        <w:t xml:space="preserve"> and presented in the form of assessment charts containing residual axial capacity levels against </w:t>
      </w:r>
      <w:r w:rsidR="00D246DC">
        <w:t xml:space="preserve">a number of input variables describing the </w:t>
      </w:r>
      <w:r w:rsidR="00265777" w:rsidRPr="00FC1E17">
        <w:t xml:space="preserve">blast scenario and column slenderness. Section 2 of the paper </w:t>
      </w:r>
      <w:r w:rsidR="00FE76FD">
        <w:t xml:space="preserve">summarises </w:t>
      </w:r>
      <w:r w:rsidR="00D246DC">
        <w:t xml:space="preserve">a set of </w:t>
      </w:r>
      <w:r w:rsidR="00FE76FD">
        <w:t>key outputs (previously published by the authors) pertaining to</w:t>
      </w:r>
      <w:r w:rsidR="00265777" w:rsidRPr="00FC1E17">
        <w:t xml:space="preserve"> numerical modelling and verification. The parametric study is discussed in section 3</w:t>
      </w:r>
      <w:r w:rsidR="00D246DC">
        <w:t>,</w:t>
      </w:r>
      <w:r w:rsidR="00265777" w:rsidRPr="00FC1E17">
        <w:t xml:space="preserve"> which is followed by section 4 containing the regression analysis outputs. Section 5 </w:t>
      </w:r>
      <w:r w:rsidR="00FE76FD">
        <w:t>discusses</w:t>
      </w:r>
      <w:r w:rsidR="002A46DC" w:rsidRPr="00FC1E17">
        <w:t xml:space="preserve"> </w:t>
      </w:r>
      <w:r w:rsidR="00265777" w:rsidRPr="00FC1E17">
        <w:t>the developed damage assessment charts. In section 6, conclusions are presented.</w:t>
      </w:r>
    </w:p>
    <w:p w:rsidR="001A60BD" w:rsidRPr="001A60BD" w:rsidRDefault="00FE76FD" w:rsidP="001A60BD">
      <w:pPr>
        <w:pStyle w:val="ListParagraph"/>
        <w:numPr>
          <w:ilvl w:val="0"/>
          <w:numId w:val="1"/>
        </w:numPr>
        <w:spacing w:after="120" w:line="480" w:lineRule="auto"/>
        <w:ind w:left="284" w:hanging="284"/>
        <w:rPr>
          <w:rFonts w:asciiTheme="minorBidi" w:hAnsiTheme="minorBidi"/>
        </w:rPr>
      </w:pPr>
      <w:r>
        <w:rPr>
          <w:rFonts w:asciiTheme="minorBidi" w:hAnsiTheme="minorBidi"/>
          <w:b/>
          <w:bCs/>
          <w:sz w:val="28"/>
          <w:szCs w:val="28"/>
        </w:rPr>
        <w:lastRenderedPageBreak/>
        <w:t>Numerical modelling p</w:t>
      </w:r>
      <w:r w:rsidR="001A60BD">
        <w:rPr>
          <w:rFonts w:asciiTheme="minorBidi" w:hAnsiTheme="minorBidi"/>
          <w:b/>
          <w:bCs/>
          <w:sz w:val="28"/>
          <w:szCs w:val="28"/>
        </w:rPr>
        <w:t>rocedure</w:t>
      </w:r>
    </w:p>
    <w:p w:rsidR="00F137EC" w:rsidRDefault="00F313B1" w:rsidP="0029313B">
      <w:pPr>
        <w:spacing w:line="480" w:lineRule="auto"/>
        <w:jc w:val="both"/>
      </w:pPr>
      <w:r>
        <w:t xml:space="preserve">The fundamental numerical modelling procedure and corresponding verification studies </w:t>
      </w:r>
      <w:r w:rsidR="00313367">
        <w:t>on the basis of</w:t>
      </w:r>
      <w:r>
        <w:t xml:space="preserve"> published experimental test data were comprehensively described in a number of previous publications by the authors</w:t>
      </w:r>
      <w:r w:rsidR="00F33FDA">
        <w:t xml:space="preserve"> </w:t>
      </w:r>
      <w:r w:rsidR="00F33FDA">
        <w:fldChar w:fldCharType="begin">
          <w:fldData xml:space="preserve">PEVuZE5vdGU+PENpdGU+PEF1dGhvcj5MYWtzaGl0aGE8L0F1dGhvcj48WWVhcj4yMDE0PC9ZZWFy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</w:fldData>
        </w:fldChar>
      </w:r>
      <w:r w:rsidR="0029313B">
        <w:instrText xml:space="preserve"> ADDIN EN.CITE </w:instrText>
      </w:r>
      <w:r w:rsidR="0029313B">
        <w:fldChar w:fldCharType="begin">
          <w:fldData xml:space="preserve">PEVuZE5vdGU+PENpdGU+PEF1dGhvcj5MYWtzaGl0aGE8L0F1dGhvcj48WWVhcj4yMDE0PC9ZZWFy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</w:fldData>
        </w:fldChar>
      </w:r>
      <w:r w:rsidR="0029313B">
        <w:instrText xml:space="preserve"> ADDIN EN.CITE.DATA </w:instrText>
      </w:r>
      <w:r w:rsidR="0029313B">
        <w:fldChar w:fldCharType="end"/>
      </w:r>
      <w:r w:rsidR="00F33FDA">
        <w:fldChar w:fldCharType="separate"/>
      </w:r>
      <w:r w:rsidR="00092E68">
        <w:rPr>
          <w:noProof/>
        </w:rPr>
        <w:t>[</w:t>
      </w:r>
      <w:hyperlink w:anchor="_ENREF_18" w:tooltip="Wijesundara, 2014 #323" w:history="1">
        <w:r w:rsidR="0029313B">
          <w:rPr>
            <w:noProof/>
          </w:rPr>
          <w:t>18-20</w:t>
        </w:r>
      </w:hyperlink>
      <w:r w:rsidR="00092E68">
        <w:rPr>
          <w:noProof/>
        </w:rPr>
        <w:t>]</w:t>
      </w:r>
      <w:r w:rsidR="00F33FDA">
        <w:fldChar w:fldCharType="end"/>
      </w:r>
      <w:r>
        <w:t xml:space="preserve">. </w:t>
      </w:r>
      <w:r w:rsidR="00313367">
        <w:t>T</w:t>
      </w:r>
      <w:r>
        <w:t xml:space="preserve">his section summarises the key aspects pertaining to CFD simulation and transient-dynamic modelling of column response. </w:t>
      </w:r>
      <w:r w:rsidR="00F137EC">
        <w:t xml:space="preserve">Figure 1 illustrates the blast wave propagation and fluid-structure interaction due to a vented internal building detonation defined at 16kg of TNT equivalence detonated at a standoff of 3m from an internal column. </w:t>
      </w:r>
    </w:p>
    <w:p w:rsidR="00F137EC" w:rsidRDefault="00F137EC" w:rsidP="00F137EC">
      <w:pPr>
        <w:spacing w:line="480" w:lineRule="auto"/>
        <w:jc w:val="both"/>
      </w:pPr>
      <w:r w:rsidRPr="00F137EC">
        <w:rPr>
          <w:noProof/>
          <w:lang w:eastAsia="en-GB"/>
        </w:rPr>
        <w:drawing>
          <wp:inline distT="0" distB="0" distL="0" distR="0">
            <wp:extent cx="6084570" cy="4212395"/>
            <wp:effectExtent l="0" t="0" r="0" b="0"/>
            <wp:docPr id="4" name="Picture 4" descr="C:\PhD\PhD_Simon\Papers\Residual capacity paper\Figures\Figure 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PhD\PhD_Simon\Papers\Residual capacity paper\Figures\Figure 1.tif"/>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6084570" cy="4212395"/>
                    </a:xfrm>
                    <a:prstGeom prst="rect">
                      <a:avLst/>
                    </a:prstGeom>
                    <a:noFill/>
                    <a:ln>
                      <a:noFill/>
                    </a:ln>
                  </pic:spPr>
                </pic:pic>
              </a:graphicData>
            </a:graphic>
          </wp:inline>
        </w:drawing>
      </w:r>
    </w:p>
    <w:p w:rsidR="00F137EC" w:rsidRDefault="00F137EC" w:rsidP="00F137EC">
      <w:pPr>
        <w:spacing w:line="480" w:lineRule="auto"/>
        <w:jc w:val="center"/>
        <w:rPr>
          <w:rFonts w:cs="Arial"/>
        </w:rPr>
      </w:pPr>
      <w:r w:rsidRPr="00F519BA">
        <w:rPr>
          <w:b/>
          <w:bCs/>
        </w:rPr>
        <w:t>Figure 1</w:t>
      </w:r>
      <w:r>
        <w:t xml:space="preserve">: </w:t>
      </w:r>
      <w:r w:rsidRPr="00A81626">
        <w:rPr>
          <w:rFonts w:cs="Arial"/>
        </w:rPr>
        <w:t>Numerical modelling of complex flow fields due to internal blast actions</w:t>
      </w:r>
      <w:r>
        <w:rPr>
          <w:rFonts w:cs="Arial"/>
        </w:rPr>
        <w:t>.</w:t>
      </w:r>
    </w:p>
    <w:p w:rsidR="00595DC8" w:rsidRDefault="00E90B8B" w:rsidP="00A4691B">
      <w:pPr>
        <w:spacing w:line="480" w:lineRule="auto"/>
        <w:jc w:val="both"/>
      </w:pPr>
      <w:r>
        <w:t xml:space="preserve">With </w:t>
      </w:r>
      <w:r w:rsidR="00313367">
        <w:t>respect</w:t>
      </w:r>
      <w:r>
        <w:t xml:space="preserve"> to modelling complex flow fields </w:t>
      </w:r>
      <w:r w:rsidR="001022F9">
        <w:t>typical in</w:t>
      </w:r>
      <w:r>
        <w:t xml:space="preserve"> </w:t>
      </w:r>
      <w:r w:rsidR="001022F9">
        <w:t>confined blast environments</w:t>
      </w:r>
      <w:r>
        <w:t>, solution accuracy is significantly dependant on the fundamental modelling procedure and c</w:t>
      </w:r>
      <w:r w:rsidR="001022F9">
        <w:t>ell discretisation properties. I</w:t>
      </w:r>
      <w:r>
        <w:t xml:space="preserve">nitial </w:t>
      </w:r>
      <w:r w:rsidR="001022F9">
        <w:t xml:space="preserve">shock </w:t>
      </w:r>
      <w:r>
        <w:t>expansion</w:t>
      </w:r>
      <w:r w:rsidR="001022F9">
        <w:t xml:space="preserve"> stages</w:t>
      </w:r>
      <w:r>
        <w:t xml:space="preserve"> involve with </w:t>
      </w:r>
      <w:r w:rsidR="00BB711E">
        <w:t>h</w:t>
      </w:r>
      <w:r w:rsidR="001022F9">
        <w:t>igh pressures and temperatures, and</w:t>
      </w:r>
      <w:r w:rsidR="00BB711E">
        <w:t xml:space="preserve"> contact discontinuities. As a consequence, flow fields within this region require a high resolution to accurately model the detonation process and behaviour of </w:t>
      </w:r>
      <w:r w:rsidR="001022F9">
        <w:t>the expanding shock</w:t>
      </w:r>
      <w:r w:rsidR="00BB711E">
        <w:t>. This was</w:t>
      </w:r>
    </w:p>
    <w:p w:rsidR="00620CDE" w:rsidRDefault="0092349B" w:rsidP="0029313B">
      <w:pPr>
        <w:spacing w:line="480" w:lineRule="auto"/>
        <w:jc w:val="both"/>
      </w:pPr>
      <w:r>
        <w:lastRenderedPageBreak/>
        <w:t>a</w:t>
      </w:r>
      <w:r w:rsidR="00BB711E">
        <w:t>chieved by employing a material remapping technique, in which one-, two- and three-dimensional flow fields were independently modelled</w:t>
      </w:r>
      <w:r w:rsidR="001022F9">
        <w:t>;</w:t>
      </w:r>
      <w:r w:rsidR="00BB711E">
        <w:t xml:space="preserve"> with remapped data registries between different </w:t>
      </w:r>
      <w:r w:rsidR="001022F9">
        <w:t>flow fields</w:t>
      </w:r>
      <w:r w:rsidR="008854DE">
        <w:t xml:space="preserve"> (see </w:t>
      </w:r>
      <w:r w:rsidR="00092E68">
        <w:t>[18-20</w:t>
      </w:r>
      <w:r w:rsidR="00F33FDA">
        <w:t>]</w:t>
      </w:r>
      <w:r w:rsidR="008854DE">
        <w:t xml:space="preserve"> for further details). Based on a number of sensitivity studies </w:t>
      </w:r>
      <w:r w:rsidR="00F33FDA">
        <w:fldChar w:fldCharType="begin"/>
      </w:r>
      <w:r w:rsidR="0029313B">
        <w:instrText xml:space="preserve"> ADDIN EN.CITE &lt;EndNote&gt;&lt;Cite&gt;&lt;Author&gt;Lakshitha&lt;/Author&gt;&lt;Year&gt;2014&lt;/Year&gt;&lt;RecNum&gt;381&lt;/RecNum&gt;&lt;DisplayText&gt;[19]&lt;/DisplayText&gt;&lt;record&gt;&lt;rec-number&gt;381&lt;/rec-number&gt;&lt;foreign-keys&gt;&lt;key app="EN" db-id="pe909s9wvvsxpoexpsb5ae9i295av5a9vzes"&gt;381&lt;/key&gt;&lt;/foreign-keys&gt;&lt;ref-type name="Journal Article"&gt;17&lt;/ref-type&gt;&lt;contributors&gt;&lt;authors&gt;&lt;author&gt;Wijesundara, Lakshitha MG&lt;/author&gt;&lt;author&gt;Simon K. Clubley&lt;/author&gt;&lt;/authors&gt;&lt;/contributors&gt;&lt;titles&gt;&lt;title&gt;Numerical modelling of reinforced concrete columns subject to coupled uplift and shear forces induced by internal explosions.&lt;/title&gt;&lt;secondary-title&gt;Structure and Infrastructure Engineering, DOI: 10.1080/15732479.2014.1002502&lt;/secondary-title&gt;&lt;/titles&gt;&lt;periodical&gt;&lt;full-title&gt;Structure and Infrastructure Engineering, DOI: 10.1080/15732479.2014.1002502&lt;/full-title&gt;&lt;/periodical&gt;&lt;dates&gt;&lt;year&gt;2014&lt;/year&gt;&lt;/dates&gt;&lt;urls&gt;&lt;/urls&gt;&lt;electronic-resource-num&gt;DOI:10.1080/15732479.2014.1002502&lt;/electronic-resource-num&gt;&lt;/record&gt;&lt;/Cite&gt;&lt;/EndNote&gt;</w:instrText>
      </w:r>
      <w:r w:rsidR="00F33FDA">
        <w:fldChar w:fldCharType="separate"/>
      </w:r>
      <w:r w:rsidR="00C37173">
        <w:rPr>
          <w:noProof/>
        </w:rPr>
        <w:t>[</w:t>
      </w:r>
      <w:hyperlink w:anchor="_ENREF_19" w:tooltip="Wijesundara, 2014 #381" w:history="1">
        <w:r w:rsidR="0029313B">
          <w:rPr>
            <w:noProof/>
          </w:rPr>
          <w:t>19</w:t>
        </w:r>
      </w:hyperlink>
      <w:r w:rsidR="00C37173">
        <w:rPr>
          <w:noProof/>
        </w:rPr>
        <w:t>]</w:t>
      </w:r>
      <w:r w:rsidR="00F33FDA">
        <w:fldChar w:fldCharType="end"/>
      </w:r>
      <w:r w:rsidR="00FE76FD">
        <w:t>,</w:t>
      </w:r>
      <w:r w:rsidR="00F33FDA">
        <w:t xml:space="preserve"> </w:t>
      </w:r>
      <w:r w:rsidR="008854DE">
        <w:t xml:space="preserve">the cell size within one-, two- and three-dimensional </w:t>
      </w:r>
      <w:r w:rsidR="007D58F1">
        <w:t xml:space="preserve">scaled (1:25) </w:t>
      </w:r>
      <w:r w:rsidR="008854DE">
        <w:t>flow fields was limited to 0.1mm radial, 1mm square and</w:t>
      </w:r>
      <w:r w:rsidR="007D58F1">
        <w:t xml:space="preserve"> 2.5mm cubic respectively. </w:t>
      </w:r>
      <w:r w:rsidR="00806BD3">
        <w:t>A number of consequential pressure</w:t>
      </w:r>
      <w:r w:rsidR="009B5C8A">
        <w:t xml:space="preserve"> and impulse </w:t>
      </w:r>
      <w:r w:rsidR="00806BD3">
        <w:t xml:space="preserve">histories at different locations </w:t>
      </w:r>
      <w:r w:rsidR="00015F40">
        <w:t xml:space="preserve">within </w:t>
      </w:r>
      <w:r w:rsidR="001022F9">
        <w:t>a</w:t>
      </w:r>
      <w:r w:rsidR="00015F40">
        <w:t xml:space="preserve"> virtual building </w:t>
      </w:r>
      <w:r w:rsidR="00806BD3">
        <w:t>are shown in Figure 2(a)</w:t>
      </w:r>
      <w:r w:rsidR="00015F40">
        <w:t>-</w:t>
      </w:r>
      <w:r w:rsidR="00806BD3">
        <w:t>2(b)</w:t>
      </w:r>
      <w:r w:rsidR="00092E68">
        <w:t xml:space="preserve"> [19</w:t>
      </w:r>
      <w:r w:rsidR="001022F9">
        <w:t>]</w:t>
      </w:r>
      <w:r w:rsidR="00806BD3">
        <w:t xml:space="preserve">. </w:t>
      </w:r>
      <w:r w:rsidR="00015F40">
        <w:t xml:space="preserve">In addition, </w:t>
      </w:r>
      <w:r w:rsidR="009B5C8A">
        <w:t>Figure 2(c)</w:t>
      </w:r>
      <w:r w:rsidR="00015F40">
        <w:t>-</w:t>
      </w:r>
      <w:r w:rsidR="009B5C8A">
        <w:t xml:space="preserve">(d) shows </w:t>
      </w:r>
      <w:r w:rsidR="00620CDE">
        <w:t xml:space="preserve">the </w:t>
      </w:r>
      <w:r w:rsidR="009B5C8A">
        <w:t xml:space="preserve">corresponding pressure and impulse histories due to a contained </w:t>
      </w:r>
      <w:r w:rsidR="00620CDE">
        <w:t xml:space="preserve">blast </w:t>
      </w:r>
      <w:r w:rsidR="009B5C8A">
        <w:t xml:space="preserve">defined at 100kg of TNT equivalence </w:t>
      </w:r>
      <w:r w:rsidR="00015F40">
        <w:t xml:space="preserve">detonated </w:t>
      </w:r>
      <w:r w:rsidR="001022F9">
        <w:t>at a standoff of 2.83m</w:t>
      </w:r>
      <w:r w:rsidR="003C2E54">
        <w:t xml:space="preserve">. </w:t>
      </w:r>
    </w:p>
    <w:p w:rsidR="00F137EC" w:rsidRDefault="00F137EC" w:rsidP="00F137EC">
      <w:pPr>
        <w:pStyle w:val="NoSpacing"/>
      </w:pPr>
      <w:r>
        <w:rPr>
          <w:noProof/>
          <w:lang w:eastAsia="en-GB"/>
        </w:rPr>
        <w:drawing>
          <wp:inline distT="0" distB="0" distL="0" distR="0" wp14:anchorId="4C7D5F16" wp14:editId="00B5BFD7">
            <wp:extent cx="2667000" cy="1800000"/>
            <wp:effectExtent l="0" t="0" r="0" b="0"/>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r>
        <w:t xml:space="preserve">     </w:t>
      </w:r>
      <w:r>
        <w:rPr>
          <w:noProof/>
          <w:lang w:eastAsia="en-GB"/>
        </w:rPr>
        <w:drawing>
          <wp:inline distT="0" distB="0" distL="0" distR="0" wp14:anchorId="578D3D59" wp14:editId="6077598C">
            <wp:extent cx="2895600" cy="1800000"/>
            <wp:effectExtent l="0" t="0" r="0" b="0"/>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rsidR="00F137EC" w:rsidRDefault="00F137EC" w:rsidP="00F137EC">
      <w:pPr>
        <w:jc w:val="right"/>
      </w:pPr>
    </w:p>
    <w:p w:rsidR="00F137EC" w:rsidRDefault="00F137EC" w:rsidP="00F137EC">
      <w:r>
        <w:t xml:space="preserve">    </w:t>
      </w:r>
      <w:r>
        <w:rPr>
          <w:noProof/>
          <w:lang w:eastAsia="en-GB"/>
        </w:rPr>
        <w:drawing>
          <wp:inline distT="0" distB="0" distL="0" distR="0" wp14:anchorId="5DB32979" wp14:editId="3D4AEA16">
            <wp:extent cx="2466975" cy="1800000"/>
            <wp:effectExtent l="0" t="0" r="9525" b="10160"/>
            <wp:docPr id="240" name="Chart 240"/>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r>
        <w:t xml:space="preserve">               </w:t>
      </w:r>
      <w:r>
        <w:rPr>
          <w:noProof/>
          <w:lang w:eastAsia="en-GB"/>
        </w:rPr>
        <w:drawing>
          <wp:inline distT="0" distB="0" distL="0" distR="0" wp14:anchorId="7E0333BE" wp14:editId="5BE4F37D">
            <wp:extent cx="2524125" cy="1800000"/>
            <wp:effectExtent l="0" t="0" r="9525" b="10160"/>
            <wp:docPr id="243" name="Chart 243"/>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rsidR="00F137EC" w:rsidRPr="00420FA0" w:rsidRDefault="00F137EC" w:rsidP="00092E68">
      <w:pPr>
        <w:tabs>
          <w:tab w:val="left" w:pos="2085"/>
        </w:tabs>
        <w:spacing w:before="240" w:after="240" w:line="360" w:lineRule="auto"/>
        <w:jc w:val="center"/>
        <w:rPr>
          <w:rFonts w:asciiTheme="minorBidi" w:hAnsiTheme="minorBidi"/>
        </w:rPr>
      </w:pPr>
      <w:r w:rsidRPr="00420FA0">
        <w:rPr>
          <w:rFonts w:asciiTheme="minorBidi" w:hAnsiTheme="minorBidi"/>
          <w:b/>
        </w:rPr>
        <w:t>Figure 2:</w:t>
      </w:r>
      <w:r>
        <w:rPr>
          <w:rFonts w:asciiTheme="minorBidi" w:hAnsiTheme="minorBidi"/>
        </w:rPr>
        <w:t xml:space="preserve">    Comparison of </w:t>
      </w:r>
      <w:r w:rsidRPr="00420FA0">
        <w:rPr>
          <w:rFonts w:asciiTheme="minorBidi" w:hAnsiTheme="minorBidi"/>
        </w:rPr>
        <w:t>pressure (P)</w:t>
      </w:r>
      <w:r>
        <w:rPr>
          <w:rFonts w:asciiTheme="minorBidi" w:hAnsiTheme="minorBidi"/>
        </w:rPr>
        <w:t xml:space="preserve"> </w:t>
      </w:r>
      <w:r w:rsidRPr="00420FA0">
        <w:rPr>
          <w:rFonts w:asciiTheme="minorBidi" w:hAnsiTheme="minorBidi"/>
        </w:rPr>
        <w:t>and impulse (I)</w:t>
      </w:r>
      <w:r>
        <w:rPr>
          <w:rFonts w:asciiTheme="minorBidi" w:hAnsiTheme="minorBidi"/>
        </w:rPr>
        <w:t xml:space="preserve"> </w:t>
      </w:r>
      <w:r w:rsidRPr="00420FA0">
        <w:rPr>
          <w:rFonts w:asciiTheme="minorBidi" w:hAnsiTheme="minorBidi"/>
        </w:rPr>
        <w:t>histories</w:t>
      </w:r>
      <w:r>
        <w:rPr>
          <w:rFonts w:asciiTheme="minorBidi" w:hAnsiTheme="minorBidi"/>
        </w:rPr>
        <w:t xml:space="preserve"> [1</w:t>
      </w:r>
      <w:r w:rsidR="00092E68">
        <w:rPr>
          <w:rFonts w:asciiTheme="minorBidi" w:hAnsiTheme="minorBidi"/>
        </w:rPr>
        <w:t>9</w:t>
      </w:r>
      <w:r>
        <w:rPr>
          <w:rFonts w:asciiTheme="minorBidi" w:hAnsiTheme="minorBidi"/>
        </w:rPr>
        <w:t xml:space="preserve">]: (a) – vented blast, @0.75m on the internal column; (b) – vented blast, at the centre of the slab panel 1; (c) – contained blast, @0.75m on the internal column and; (d) – contained blast, at the centre of the slab panel 1. </w:t>
      </w:r>
    </w:p>
    <w:p w:rsidR="00595DC8" w:rsidRDefault="00CF410D" w:rsidP="00A4691B">
      <w:pPr>
        <w:spacing w:before="240" w:after="240" w:line="480" w:lineRule="auto"/>
        <w:jc w:val="both"/>
        <w:rPr>
          <w:rFonts w:asciiTheme="minorBidi" w:hAnsiTheme="minorBidi"/>
        </w:rPr>
      </w:pPr>
      <w:r>
        <w:t xml:space="preserve">Figure 3 illustrates an idealised </w:t>
      </w:r>
      <w:r w:rsidR="00577B66">
        <w:t>AE</w:t>
      </w:r>
      <w:r>
        <w:t xml:space="preserve"> structural model comprising four key components: core column, floor plates, cross girders and a virtual column</w:t>
      </w:r>
      <w:r w:rsidR="00034F62">
        <w:t xml:space="preserve"> connected to the top-end of the column. </w:t>
      </w:r>
      <w:r w:rsidR="00577B66">
        <w:t>The virtual column defined the effect</w:t>
      </w:r>
      <w:r w:rsidR="00590EC8">
        <w:t xml:space="preserve"> (axial stiffness)</w:t>
      </w:r>
      <w:r w:rsidR="00577B66">
        <w:t xml:space="preserve"> of upper floor members</w:t>
      </w:r>
      <w:r w:rsidR="00590EC8">
        <w:t xml:space="preserve"> on column response using a modified Young’s modulus estimated from </w:t>
      </w:r>
      <w:r w:rsidR="00590EC8" w:rsidRPr="0089404E">
        <w:rPr>
          <w:rFonts w:asciiTheme="minorBidi" w:hAnsiTheme="minorBidi"/>
          <w:i/>
          <w:iCs/>
        </w:rPr>
        <w:t>(</w:t>
      </w:r>
      <w:proofErr w:type="spellStart"/>
      <w:r w:rsidR="00590EC8" w:rsidRPr="0089404E">
        <w:rPr>
          <w:rFonts w:asciiTheme="minorBidi" w:hAnsiTheme="minorBidi"/>
          <w:i/>
          <w:iCs/>
        </w:rPr>
        <w:t>L×K</w:t>
      </w:r>
      <w:r w:rsidR="00590EC8" w:rsidRPr="0089404E">
        <w:rPr>
          <w:rFonts w:asciiTheme="minorBidi" w:hAnsiTheme="minorBidi"/>
          <w:i/>
          <w:iCs/>
          <w:vertAlign w:val="subscript"/>
        </w:rPr>
        <w:t>u</w:t>
      </w:r>
      <w:proofErr w:type="spellEnd"/>
      <w:r w:rsidR="00590EC8" w:rsidRPr="0089404E">
        <w:rPr>
          <w:rFonts w:asciiTheme="minorBidi" w:hAnsiTheme="minorBidi"/>
          <w:i/>
          <w:iCs/>
        </w:rPr>
        <w:t>) / A</w:t>
      </w:r>
      <w:r w:rsidR="00590EC8">
        <w:rPr>
          <w:rFonts w:asciiTheme="minorBidi" w:hAnsiTheme="minorBidi"/>
          <w:i/>
          <w:iCs/>
        </w:rPr>
        <w:t>,</w:t>
      </w:r>
      <w:r w:rsidR="00590EC8">
        <w:rPr>
          <w:rFonts w:asciiTheme="minorBidi" w:hAnsiTheme="minorBidi"/>
        </w:rPr>
        <w:t xml:space="preserve"> </w:t>
      </w:r>
      <w:r w:rsidR="00590EC8" w:rsidRPr="0089404E">
        <w:rPr>
          <w:rFonts w:asciiTheme="minorBidi" w:hAnsiTheme="minorBidi"/>
        </w:rPr>
        <w:t xml:space="preserve">where </w:t>
      </w:r>
      <w:r w:rsidR="00590EC8" w:rsidRPr="0089404E">
        <w:rPr>
          <w:rFonts w:asciiTheme="minorBidi" w:hAnsiTheme="minorBidi"/>
          <w:i/>
          <w:iCs/>
        </w:rPr>
        <w:t>L</w:t>
      </w:r>
      <w:r w:rsidR="00590EC8" w:rsidRPr="0089404E">
        <w:rPr>
          <w:rFonts w:asciiTheme="minorBidi" w:hAnsiTheme="minorBidi"/>
        </w:rPr>
        <w:t xml:space="preserve"> and </w:t>
      </w:r>
      <w:r w:rsidR="00590EC8" w:rsidRPr="0089404E">
        <w:rPr>
          <w:rFonts w:asciiTheme="minorBidi" w:hAnsiTheme="minorBidi"/>
          <w:i/>
          <w:iCs/>
        </w:rPr>
        <w:t>A</w:t>
      </w:r>
      <w:r w:rsidR="00590EC8" w:rsidRPr="0089404E">
        <w:rPr>
          <w:rFonts w:asciiTheme="minorBidi" w:hAnsiTheme="minorBidi"/>
        </w:rPr>
        <w:t xml:space="preserve"> are the height and cross</w:t>
      </w:r>
    </w:p>
    <w:p w:rsidR="00672316" w:rsidRDefault="00590EC8" w:rsidP="0029313B">
      <w:pPr>
        <w:spacing w:before="240" w:after="240" w:line="480" w:lineRule="auto"/>
        <w:jc w:val="both"/>
      </w:pPr>
      <w:r w:rsidRPr="0089404E">
        <w:rPr>
          <w:rFonts w:asciiTheme="minorBidi" w:hAnsiTheme="minorBidi"/>
        </w:rPr>
        <w:lastRenderedPageBreak/>
        <w:t xml:space="preserve">sectional area of the virtual column and </w:t>
      </w:r>
      <w:r w:rsidRPr="0089404E">
        <w:rPr>
          <w:rFonts w:asciiTheme="minorBidi" w:hAnsiTheme="minorBidi"/>
          <w:i/>
          <w:iCs/>
        </w:rPr>
        <w:t>K</w:t>
      </w:r>
      <w:r w:rsidRPr="0089404E">
        <w:rPr>
          <w:rFonts w:asciiTheme="minorBidi" w:hAnsiTheme="minorBidi"/>
          <w:i/>
          <w:iCs/>
          <w:vertAlign w:val="subscript"/>
        </w:rPr>
        <w:t>u</w:t>
      </w:r>
      <w:r w:rsidRPr="0089404E">
        <w:rPr>
          <w:rFonts w:asciiTheme="minorBidi" w:hAnsiTheme="minorBidi"/>
        </w:rPr>
        <w:t xml:space="preserve"> is the elastic axial stiffness </w:t>
      </w:r>
      <w:r w:rsidR="001022F9">
        <w:rPr>
          <w:rFonts w:asciiTheme="minorBidi" w:hAnsiTheme="minorBidi"/>
        </w:rPr>
        <w:t>attributed</w:t>
      </w:r>
      <w:r w:rsidRPr="0089404E">
        <w:rPr>
          <w:rFonts w:asciiTheme="minorBidi" w:hAnsiTheme="minorBidi"/>
        </w:rPr>
        <w:t xml:space="preserve"> to upper floor members, which was estimated from supplemental FE analyses</w:t>
      </w:r>
      <w:r>
        <w:rPr>
          <w:rFonts w:asciiTheme="minorBidi" w:hAnsiTheme="minorBidi"/>
        </w:rPr>
        <w:t xml:space="preserve"> </w:t>
      </w:r>
      <w:r>
        <w:rPr>
          <w:rFonts w:asciiTheme="minorBidi" w:hAnsiTheme="minorBidi"/>
        </w:rPr>
        <w:fldChar w:fldCharType="begin"/>
      </w:r>
      <w:r w:rsidR="00092E68">
        <w:rPr>
          <w:rFonts w:asciiTheme="minorBidi" w:hAnsiTheme="minorBidi"/>
        </w:rPr>
        <w:instrText xml:space="preserve"> ADDIN EN.CITE &lt;EndNote&gt;&lt;Cite&gt;&lt;Author&gt;Lakshitha&lt;/Author&gt;&lt;Year&gt;2015&lt;/Year&gt;&lt;RecNum&gt;376&lt;/RecNum&gt;&lt;DisplayText&gt;[21]&lt;/DisplayText&gt;&lt;record&gt;&lt;rec-number&gt;376&lt;/rec-number&gt;&lt;foreign-keys&gt;&lt;key app="EN" db-id="pe909s9wvvsxpoexpsb5ae9i295av5a9vzes"&gt;376&lt;/key&gt;&lt;/foreign-keys&gt;&lt;ref-type name="Thesis"&gt;32&lt;/ref-type&gt;&lt;contributors&gt;&lt;authors&gt;&lt;author&gt;Wijesundara, Lakshitha MG&lt;/author&gt;&lt;/authors&gt;&lt;/contributors&gt;&lt;titles&gt;&lt;title&gt;Design and Assessment of Reinforced Concrete Columns in Uplift Subject to Internal Building Detonations&lt;/title&gt;&lt;secondary-title&gt;Faculty of Engineering and the Environment. &lt;/secondary-title&gt;&lt;/titles&gt;&lt;pages&gt;367&lt;/pages&gt;&lt;volume&gt;Doctor of Philosophy&lt;/volume&gt;&lt;dates&gt;&lt;year&gt;2015&lt;/year&gt;&lt;/dates&gt;&lt;pub-location&gt;Southampton, UK&lt;/pub-location&gt;&lt;publisher&gt;University of Southampton&lt;/publisher&gt;&lt;work-type&gt;PhD Thesis&lt;/work-type&gt;&lt;urls&gt;&lt;/urls&gt;&lt;/record&gt;&lt;/Cite&gt;&lt;/EndNote&gt;</w:instrText>
      </w:r>
      <w:r>
        <w:rPr>
          <w:rFonts w:asciiTheme="minorBidi" w:hAnsiTheme="minorBidi"/>
        </w:rPr>
        <w:fldChar w:fldCharType="separate"/>
      </w:r>
      <w:r w:rsidR="00092E68">
        <w:rPr>
          <w:rFonts w:asciiTheme="minorBidi" w:hAnsiTheme="minorBidi"/>
          <w:noProof/>
        </w:rPr>
        <w:t>[</w:t>
      </w:r>
      <w:hyperlink w:anchor="_ENREF_21" w:tooltip="Wijesundara, 2015 #376" w:history="1">
        <w:r w:rsidR="0029313B">
          <w:rPr>
            <w:rFonts w:asciiTheme="minorBidi" w:hAnsiTheme="minorBidi"/>
            <w:noProof/>
          </w:rPr>
          <w:t>21</w:t>
        </w:r>
      </w:hyperlink>
      <w:r w:rsidR="00092E68">
        <w:rPr>
          <w:rFonts w:asciiTheme="minorBidi" w:hAnsiTheme="minorBidi"/>
          <w:noProof/>
        </w:rPr>
        <w:t>]</w:t>
      </w:r>
      <w:r>
        <w:rPr>
          <w:rFonts w:asciiTheme="minorBidi" w:hAnsiTheme="minorBidi"/>
        </w:rPr>
        <w:fldChar w:fldCharType="end"/>
      </w:r>
      <w:r>
        <w:rPr>
          <w:rFonts w:asciiTheme="minorBidi" w:hAnsiTheme="minorBidi"/>
        </w:rPr>
        <w:t>.</w:t>
      </w:r>
      <w:r>
        <w:rPr>
          <w:rFonts w:asciiTheme="minorBidi" w:hAnsiTheme="minorBidi"/>
          <w:i/>
          <w:iCs/>
        </w:rPr>
        <w:t xml:space="preserve"> </w:t>
      </w:r>
      <w:r w:rsidR="00577B66">
        <w:t xml:space="preserve"> </w:t>
      </w:r>
      <w:r w:rsidR="001022F9">
        <w:t>T</w:t>
      </w:r>
      <w:r w:rsidR="00034F62">
        <w:t xml:space="preserve">he </w:t>
      </w:r>
      <w:r w:rsidR="00577B66">
        <w:t xml:space="preserve">fundamental numerical </w:t>
      </w:r>
      <w:r w:rsidR="00620CDE">
        <w:t xml:space="preserve">modelling </w:t>
      </w:r>
      <w:r w:rsidR="00577B66">
        <w:t>technique</w:t>
      </w:r>
      <w:r w:rsidR="00B77C10">
        <w:t xml:space="preserve">, </w:t>
      </w:r>
      <w:r w:rsidR="00577B66">
        <w:t xml:space="preserve">rate-dependent </w:t>
      </w:r>
      <w:r w:rsidR="00B77C10">
        <w:t xml:space="preserve">material </w:t>
      </w:r>
      <w:r w:rsidR="00F33FDA">
        <w:t>properties</w:t>
      </w:r>
      <w:r w:rsidR="00577B66">
        <w:t xml:space="preserve"> </w:t>
      </w:r>
      <w:r w:rsidR="00B77C10">
        <w:t xml:space="preserve">and application of transient lateral and uplift loads to </w:t>
      </w:r>
      <w:r w:rsidR="001022F9">
        <w:t>internal</w:t>
      </w:r>
      <w:r w:rsidR="00B77C10">
        <w:t xml:space="preserve"> column</w:t>
      </w:r>
      <w:r w:rsidR="001022F9">
        <w:t>s</w:t>
      </w:r>
      <w:r w:rsidR="00B77C10">
        <w:t xml:space="preserve"> </w:t>
      </w:r>
      <w:r w:rsidR="00034F62">
        <w:t>are not of primary interest in this paper</w:t>
      </w:r>
      <w:r w:rsidR="00577B66">
        <w:t>. I</w:t>
      </w:r>
      <w:r w:rsidR="00034F62">
        <w:t xml:space="preserve">nterested readers </w:t>
      </w:r>
      <w:r w:rsidR="00577B66">
        <w:t xml:space="preserve">on these aspects </w:t>
      </w:r>
      <w:r w:rsidR="00034F62">
        <w:t>are directed to previous publications by the authors</w:t>
      </w:r>
      <w:r w:rsidR="00092E68">
        <w:t xml:space="preserve"> [18, 19</w:t>
      </w:r>
      <w:r w:rsidR="00F33FDA">
        <w:t>]</w:t>
      </w:r>
      <w:r w:rsidR="00577B66">
        <w:t>.</w:t>
      </w:r>
      <w:r w:rsidR="00B77C10">
        <w:t xml:space="preserve"> Each </w:t>
      </w:r>
      <w:r w:rsidR="00672316">
        <w:t xml:space="preserve">numerical </w:t>
      </w:r>
      <w:r w:rsidR="00B77C10">
        <w:t xml:space="preserve">simulation comprised four evaluation stages: non-linear static analysis due to permanent loads, non-linear static analysis due to service loads, </w:t>
      </w:r>
      <w:r w:rsidR="00672316">
        <w:t xml:space="preserve">non-linear transient-dynamic analysis due to coupled axial and lateral blast loads and, static analysis due to an incremental axial load until the </w:t>
      </w:r>
      <w:r w:rsidR="001022F9">
        <w:t xml:space="preserve">blast-damaged </w:t>
      </w:r>
      <w:r w:rsidR="00672316">
        <w:t xml:space="preserve">column fails in direct compression (estimation of </w:t>
      </w:r>
      <w:r w:rsidR="00FC1A5A">
        <w:t xml:space="preserve">column </w:t>
      </w:r>
      <w:r w:rsidR="00672316">
        <w:t>residual axial capacity).</w:t>
      </w:r>
    </w:p>
    <w:p w:rsidR="00F137EC" w:rsidRDefault="00F137EC" w:rsidP="00F137EC">
      <w:pPr>
        <w:spacing w:before="240" w:after="240" w:line="360" w:lineRule="auto"/>
        <w:jc w:val="both"/>
      </w:pPr>
      <w:r w:rsidRPr="00F137EC">
        <w:rPr>
          <w:noProof/>
          <w:lang w:eastAsia="en-GB"/>
        </w:rPr>
        <w:drawing>
          <wp:inline distT="0" distB="0" distL="0" distR="0">
            <wp:extent cx="6084570" cy="4212395"/>
            <wp:effectExtent l="0" t="0" r="0" b="0"/>
            <wp:docPr id="7" name="Picture 7" descr="C:\PhD\PhD_Simon\Papers\Residual capacity paper\Figures\Figure 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PhD\PhD_Simon\Papers\Residual capacity paper\Figures\Figure 3.tif"/>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6084570" cy="4212395"/>
                    </a:xfrm>
                    <a:prstGeom prst="rect">
                      <a:avLst/>
                    </a:prstGeom>
                    <a:noFill/>
                    <a:ln>
                      <a:noFill/>
                    </a:ln>
                  </pic:spPr>
                </pic:pic>
              </a:graphicData>
            </a:graphic>
          </wp:inline>
        </w:drawing>
      </w:r>
    </w:p>
    <w:p w:rsidR="00F137EC" w:rsidRPr="00A81626" w:rsidRDefault="00F137EC" w:rsidP="00F137EC">
      <w:pPr>
        <w:spacing w:before="240" w:after="240" w:line="360" w:lineRule="auto"/>
        <w:ind w:left="1440" w:hanging="1440"/>
        <w:jc w:val="center"/>
        <w:rPr>
          <w:rFonts w:cs="Arial"/>
        </w:rPr>
      </w:pPr>
      <w:r w:rsidRPr="00A81626">
        <w:rPr>
          <w:rFonts w:cs="Arial"/>
          <w:b/>
        </w:rPr>
        <w:t>Figure 3</w:t>
      </w:r>
      <w:r w:rsidRPr="00A81626">
        <w:rPr>
          <w:rFonts w:cs="Arial"/>
        </w:rPr>
        <w:t xml:space="preserve">: </w:t>
      </w:r>
      <w:r w:rsidRPr="00A81626">
        <w:rPr>
          <w:rFonts w:cs="Arial"/>
        </w:rPr>
        <w:tab/>
      </w:r>
      <w:r>
        <w:rPr>
          <w:rFonts w:cs="Arial"/>
          <w:noProof/>
        </w:rPr>
        <w:t>Numerical modelling of the transient-dynamic response of RC columns.</w:t>
      </w:r>
    </w:p>
    <w:p w:rsidR="00595DC8" w:rsidRDefault="00672316" w:rsidP="003677DA">
      <w:pPr>
        <w:spacing w:before="240" w:after="240" w:line="480" w:lineRule="auto"/>
        <w:jc w:val="both"/>
      </w:pPr>
      <w:r>
        <w:t>The AE numerical modelling procedure was compressively</w:t>
      </w:r>
      <w:r w:rsidR="007953A9">
        <w:t xml:space="preserve"> rati</w:t>
      </w:r>
      <w:r>
        <w:t xml:space="preserve">fied and underwritten using a set of published experimental test data. Key </w:t>
      </w:r>
      <w:r w:rsidR="007953A9">
        <w:t>characteristics</w:t>
      </w:r>
      <w:r>
        <w:t xml:space="preserve"> considered in this </w:t>
      </w:r>
      <w:r w:rsidR="001022F9">
        <w:t>respect</w:t>
      </w:r>
      <w:r>
        <w:t xml:space="preserve"> were: (</w:t>
      </w:r>
      <w:proofErr w:type="spellStart"/>
      <w:r>
        <w:t>i</w:t>
      </w:r>
      <w:proofErr w:type="spellEnd"/>
      <w:r>
        <w:t xml:space="preserve">) – qualitative parameters such as </w:t>
      </w:r>
      <w:r w:rsidR="00677B0C">
        <w:t xml:space="preserve">the </w:t>
      </w:r>
      <w:r w:rsidR="001022F9">
        <w:t>characteristics</w:t>
      </w:r>
      <w:r w:rsidR="00677B0C">
        <w:t xml:space="preserve"> of damage initiation and propagation</w:t>
      </w:r>
      <w:r>
        <w:t>, integrity of column reinforcement and ultimate failure mechanism</w:t>
      </w:r>
      <w:r w:rsidR="00677B0C">
        <w:t xml:space="preserve"> and; (ii) – quantitative parameters </w:t>
      </w:r>
      <w:r w:rsidR="001022F9">
        <w:t>including</w:t>
      </w:r>
      <w:r w:rsidR="00677B0C">
        <w:t xml:space="preserve"> </w:t>
      </w:r>
    </w:p>
    <w:p w:rsidR="002438A3" w:rsidRDefault="00677B0C" w:rsidP="003677DA">
      <w:pPr>
        <w:spacing w:before="240" w:after="240" w:line="480" w:lineRule="auto"/>
        <w:jc w:val="both"/>
      </w:pPr>
      <w:proofErr w:type="gramStart"/>
      <w:r>
        <w:lastRenderedPageBreak/>
        <w:t>column</w:t>
      </w:r>
      <w:proofErr w:type="gramEnd"/>
      <w:r>
        <w:t xml:space="preserve"> lateral deformation histories, longitudinal strains in reinforcement and support shear histories. </w:t>
      </w:r>
      <w:r w:rsidR="001022F9">
        <w:t>The r</w:t>
      </w:r>
      <w:r>
        <w:t xml:space="preserve">esults of these verification studies are discussed in </w:t>
      </w:r>
      <w:r w:rsidR="001022F9">
        <w:t xml:space="preserve">a number of </w:t>
      </w:r>
      <w:r>
        <w:t xml:space="preserve">previous publications by the authors </w:t>
      </w:r>
      <w:r w:rsidR="00092E68">
        <w:t>[18, 19</w:t>
      </w:r>
      <w:r w:rsidR="00F33FDA">
        <w:t xml:space="preserve">]. </w:t>
      </w:r>
      <w:r w:rsidR="007953A9">
        <w:t>As an</w:t>
      </w:r>
      <w:r>
        <w:t xml:space="preserve"> example, Figure 4 compares </w:t>
      </w:r>
      <w:r w:rsidR="007953A9">
        <w:t xml:space="preserve">the failure mechanism </w:t>
      </w:r>
      <w:r w:rsidR="001022F9">
        <w:t>numerically predicted for</w:t>
      </w:r>
      <w:r w:rsidR="007953A9">
        <w:t xml:space="preserve"> a column (356mm</w:t>
      </w:r>
      <w:r w:rsidR="007953A9">
        <w:rPr>
          <w:rFonts w:cs="Arial"/>
        </w:rPr>
        <w:t>×</w:t>
      </w:r>
      <w:r w:rsidR="007953A9">
        <w:t xml:space="preserve">356mm) subjected to a detonation of 584kg of TNT equivalence at a standoff of 3.96m </w:t>
      </w:r>
      <w:r>
        <w:t xml:space="preserve">with corresponding field and laboratory </w:t>
      </w:r>
      <w:r w:rsidR="007953A9">
        <w:t>observations</w:t>
      </w:r>
      <w:r w:rsidR="001022F9">
        <w:t xml:space="preserve"> (</w:t>
      </w:r>
      <w:r w:rsidR="008A124A">
        <w:t xml:space="preserve">see </w:t>
      </w:r>
      <w:r w:rsidR="00092E68">
        <w:t>[19</w:t>
      </w:r>
      <w:r w:rsidR="00F33FDA">
        <w:t>]</w:t>
      </w:r>
      <w:r>
        <w:t xml:space="preserve"> for further details). </w:t>
      </w:r>
      <w:r w:rsidR="002438A3">
        <w:t>With a high confidence towards the reliability and robustness of the numerical modelling procedure, the work was extended to conduct a comprehensive parametric study covering both vented and contained internal blast con</w:t>
      </w:r>
      <w:r w:rsidR="00A95863">
        <w:t xml:space="preserve">ditions. </w:t>
      </w:r>
      <w:r w:rsidR="00620CDE">
        <w:t>This paper is primarily focused towards the results of this parametric study and provides an advance on the previous publications by the authors.</w:t>
      </w:r>
    </w:p>
    <w:p w:rsidR="00F137EC" w:rsidRDefault="00F137EC" w:rsidP="00F137EC">
      <w:pPr>
        <w:spacing w:before="240" w:after="240" w:line="360" w:lineRule="auto"/>
        <w:jc w:val="both"/>
      </w:pPr>
      <w:r w:rsidRPr="00F137EC">
        <w:rPr>
          <w:noProof/>
          <w:lang w:eastAsia="en-GB"/>
        </w:rPr>
        <w:drawing>
          <wp:inline distT="0" distB="0" distL="0" distR="0">
            <wp:extent cx="6084570" cy="4212395"/>
            <wp:effectExtent l="0" t="0" r="0" b="0"/>
            <wp:docPr id="8" name="Picture 8" descr="C:\PhD\PhD_Simon\Papers\Residual capacity paper\Figures\Figure 4.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PhD\PhD_Simon\Papers\Residual capacity paper\Figures\Figure 4.tif"/>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6084570" cy="4212395"/>
                    </a:xfrm>
                    <a:prstGeom prst="rect">
                      <a:avLst/>
                    </a:prstGeom>
                    <a:noFill/>
                    <a:ln>
                      <a:noFill/>
                    </a:ln>
                  </pic:spPr>
                </pic:pic>
              </a:graphicData>
            </a:graphic>
          </wp:inline>
        </w:drawing>
      </w:r>
    </w:p>
    <w:p w:rsidR="00F137EC" w:rsidRDefault="00F137EC" w:rsidP="00F137EC">
      <w:pPr>
        <w:spacing w:before="240" w:after="240" w:line="360" w:lineRule="auto"/>
        <w:ind w:left="1440" w:hanging="1440"/>
        <w:jc w:val="center"/>
        <w:rPr>
          <w:rFonts w:cs="Arial"/>
        </w:rPr>
      </w:pPr>
      <w:r w:rsidRPr="00A81626">
        <w:rPr>
          <w:rFonts w:cs="Arial"/>
          <w:b/>
        </w:rPr>
        <w:t>Figure 4</w:t>
      </w:r>
      <w:r w:rsidRPr="00A81626">
        <w:rPr>
          <w:rFonts w:cs="Arial"/>
        </w:rPr>
        <w:t xml:space="preserve">: </w:t>
      </w:r>
      <w:r w:rsidRPr="00A81626">
        <w:rPr>
          <w:rFonts w:cs="Arial"/>
        </w:rPr>
        <w:tab/>
      </w:r>
      <w:r>
        <w:rPr>
          <w:rFonts w:cs="Arial"/>
        </w:rPr>
        <w:t xml:space="preserve">Qualitative verification </w:t>
      </w:r>
      <w:r w:rsidR="00092E68">
        <w:rPr>
          <w:rFonts w:cs="Arial"/>
        </w:rPr>
        <w:t>of column response modelling [19</w:t>
      </w:r>
      <w:r>
        <w:rPr>
          <w:rFonts w:cs="Arial"/>
        </w:rPr>
        <w:t>].</w:t>
      </w:r>
    </w:p>
    <w:p w:rsidR="000E6F3C" w:rsidRDefault="000E6F3C" w:rsidP="00F137EC">
      <w:pPr>
        <w:spacing w:before="240" w:after="240" w:line="360" w:lineRule="auto"/>
        <w:ind w:left="1440" w:hanging="1440"/>
        <w:jc w:val="center"/>
        <w:rPr>
          <w:rFonts w:cs="Arial"/>
        </w:rPr>
      </w:pPr>
    </w:p>
    <w:p w:rsidR="000E6F3C" w:rsidRDefault="000E6F3C" w:rsidP="00F137EC">
      <w:pPr>
        <w:spacing w:before="240" w:after="240" w:line="360" w:lineRule="auto"/>
        <w:ind w:left="1440" w:hanging="1440"/>
        <w:jc w:val="center"/>
        <w:rPr>
          <w:rFonts w:cs="Arial"/>
        </w:rPr>
      </w:pPr>
    </w:p>
    <w:p w:rsidR="000E6F3C" w:rsidRDefault="000E6F3C" w:rsidP="00F137EC">
      <w:pPr>
        <w:spacing w:before="240" w:after="240" w:line="360" w:lineRule="auto"/>
        <w:ind w:left="1440" w:hanging="1440"/>
        <w:jc w:val="center"/>
        <w:rPr>
          <w:rFonts w:cs="Arial"/>
        </w:rPr>
      </w:pPr>
    </w:p>
    <w:p w:rsidR="00015F40" w:rsidRPr="002438A3" w:rsidRDefault="002438A3" w:rsidP="00F137EC">
      <w:pPr>
        <w:pStyle w:val="ListParagraph"/>
        <w:numPr>
          <w:ilvl w:val="0"/>
          <w:numId w:val="1"/>
        </w:numPr>
        <w:spacing w:before="240" w:after="240" w:line="360" w:lineRule="auto"/>
        <w:ind w:left="0" w:firstLine="0"/>
        <w:jc w:val="both"/>
        <w:rPr>
          <w:b/>
          <w:bCs/>
          <w:sz w:val="28"/>
          <w:szCs w:val="28"/>
        </w:rPr>
      </w:pPr>
      <w:r w:rsidRPr="002438A3">
        <w:rPr>
          <w:b/>
          <w:bCs/>
          <w:sz w:val="28"/>
          <w:szCs w:val="28"/>
        </w:rPr>
        <w:lastRenderedPageBreak/>
        <w:t xml:space="preserve">Parametric study </w:t>
      </w:r>
      <w:r w:rsidR="00672316" w:rsidRPr="002438A3">
        <w:rPr>
          <w:b/>
          <w:bCs/>
          <w:sz w:val="28"/>
          <w:szCs w:val="28"/>
        </w:rPr>
        <w:t xml:space="preserve">  </w:t>
      </w:r>
      <w:r w:rsidR="00577B66" w:rsidRPr="002438A3">
        <w:rPr>
          <w:b/>
          <w:bCs/>
          <w:sz w:val="28"/>
          <w:szCs w:val="28"/>
        </w:rPr>
        <w:t xml:space="preserve"> </w:t>
      </w:r>
    </w:p>
    <w:p w:rsidR="00F137EC" w:rsidRDefault="00AC2AAD" w:rsidP="00C13A3A">
      <w:pPr>
        <w:spacing w:line="480" w:lineRule="auto"/>
        <w:jc w:val="both"/>
        <w:rPr>
          <w:rFonts w:asciiTheme="minorBidi" w:hAnsiTheme="minorBidi"/>
        </w:rPr>
      </w:pPr>
      <w:r>
        <w:t>Th</w:t>
      </w:r>
      <w:r w:rsidR="00620CDE">
        <w:t>e</w:t>
      </w:r>
      <w:r>
        <w:t xml:space="preserve"> parametric study comprised 300 independent numerical simulations for each internal blast condition</w:t>
      </w:r>
      <w:r w:rsidR="00444BDE">
        <w:t>.</w:t>
      </w:r>
      <w:r>
        <w:t xml:space="preserve"> </w:t>
      </w:r>
      <w:r w:rsidR="00620CDE">
        <w:t>In these numerical simulations, t</w:t>
      </w:r>
      <w:r w:rsidR="00444BDE">
        <w:t>he extent of column damage was</w:t>
      </w:r>
      <w:r w:rsidR="00DB06FF">
        <w:t xml:space="preserve"> </w:t>
      </w:r>
      <w:r w:rsidR="00FC1A5A">
        <w:t>described, both qualitatively and quantitatively,</w:t>
      </w:r>
      <w:r w:rsidR="00DB06FF">
        <w:t xml:space="preserve"> using two </w:t>
      </w:r>
      <w:r w:rsidR="00444BDE">
        <w:t xml:space="preserve">output parameters </w:t>
      </w:r>
      <w:r w:rsidR="00DB06FF">
        <w:t>(</w:t>
      </w:r>
      <w:r w:rsidR="00DB06FF">
        <w:rPr>
          <w:rFonts w:cs="Arial"/>
        </w:rPr>
        <w:t>η</w:t>
      </w:r>
      <w:r w:rsidR="00801930">
        <w:rPr>
          <w:rFonts w:cs="Arial"/>
        </w:rPr>
        <w:t xml:space="preserve"> and α</w:t>
      </w:r>
      <w:r w:rsidR="00DB06FF">
        <w:t xml:space="preserve">) </w:t>
      </w:r>
      <w:r w:rsidR="00444BDE">
        <w:t>defined against</w:t>
      </w:r>
      <w:r w:rsidR="00DB06FF">
        <w:t xml:space="preserve"> four key input variable categories: blast scenario, column slenderness, reinforcement ratios and material properties. These input variables are provided in Table 1. </w:t>
      </w:r>
      <w:r w:rsidR="00DD5284" w:rsidRPr="0089404E">
        <w:rPr>
          <w:rFonts w:asciiTheme="minorBidi" w:hAnsiTheme="minorBidi"/>
        </w:rPr>
        <w:t>Tensile strength (</w:t>
      </w:r>
      <w:proofErr w:type="spellStart"/>
      <w:r w:rsidR="00DD5284" w:rsidRPr="0089404E">
        <w:rPr>
          <w:rFonts w:asciiTheme="minorBidi" w:hAnsiTheme="minorBidi"/>
          <w:i/>
          <w:iCs/>
        </w:rPr>
        <w:t>f</w:t>
      </w:r>
      <w:r w:rsidR="00DD5284" w:rsidRPr="0089404E">
        <w:rPr>
          <w:rFonts w:asciiTheme="minorBidi" w:hAnsiTheme="minorBidi"/>
          <w:i/>
          <w:iCs/>
          <w:vertAlign w:val="subscript"/>
        </w:rPr>
        <w:t>ct</w:t>
      </w:r>
      <w:proofErr w:type="spellEnd"/>
      <w:r w:rsidR="00DD5284" w:rsidRPr="0089404E">
        <w:rPr>
          <w:rFonts w:asciiTheme="minorBidi" w:hAnsiTheme="minorBidi"/>
          <w:i/>
          <w:iCs/>
        </w:rPr>
        <w:t>)</w:t>
      </w:r>
      <w:r w:rsidR="00DD5284" w:rsidRPr="0089404E">
        <w:rPr>
          <w:rFonts w:asciiTheme="minorBidi" w:hAnsiTheme="minorBidi"/>
        </w:rPr>
        <w:t>, Young’s modulus (</w:t>
      </w:r>
      <w:proofErr w:type="spellStart"/>
      <w:r w:rsidR="00DD5284" w:rsidRPr="0089404E">
        <w:rPr>
          <w:rFonts w:asciiTheme="minorBidi" w:hAnsiTheme="minorBidi"/>
          <w:i/>
          <w:iCs/>
        </w:rPr>
        <w:t>E</w:t>
      </w:r>
      <w:r w:rsidR="00DD5284" w:rsidRPr="0089404E">
        <w:rPr>
          <w:rFonts w:asciiTheme="minorBidi" w:hAnsiTheme="minorBidi"/>
          <w:i/>
          <w:iCs/>
          <w:vertAlign w:val="subscript"/>
        </w:rPr>
        <w:t>c</w:t>
      </w:r>
      <w:proofErr w:type="spellEnd"/>
      <w:r w:rsidR="00DD5284" w:rsidRPr="0089404E">
        <w:rPr>
          <w:rFonts w:asciiTheme="minorBidi" w:hAnsiTheme="minorBidi"/>
        </w:rPr>
        <w:t>) and shear modulus (</w:t>
      </w:r>
      <w:proofErr w:type="spellStart"/>
      <w:proofErr w:type="gramStart"/>
      <w:r w:rsidR="00DD5284" w:rsidRPr="0089404E">
        <w:rPr>
          <w:rFonts w:asciiTheme="minorBidi" w:hAnsiTheme="minorBidi"/>
          <w:i/>
          <w:iCs/>
        </w:rPr>
        <w:t>G</w:t>
      </w:r>
      <w:r w:rsidR="00DD5284" w:rsidRPr="0089404E">
        <w:rPr>
          <w:rFonts w:asciiTheme="minorBidi" w:hAnsiTheme="minorBidi"/>
          <w:i/>
          <w:iCs/>
          <w:vertAlign w:val="subscript"/>
        </w:rPr>
        <w:t>c</w:t>
      </w:r>
      <w:proofErr w:type="spellEnd"/>
      <w:proofErr w:type="gramEnd"/>
      <w:r w:rsidR="00DD5284" w:rsidRPr="0089404E">
        <w:rPr>
          <w:rFonts w:asciiTheme="minorBidi" w:hAnsiTheme="minorBidi"/>
        </w:rPr>
        <w:t>) of concrete were not independently considered because of the direct dependency of these parameters on compressive strength of concrete (</w:t>
      </w:r>
      <w:proofErr w:type="spellStart"/>
      <w:r w:rsidR="00DD5284" w:rsidRPr="0089404E">
        <w:rPr>
          <w:rFonts w:asciiTheme="minorBidi" w:hAnsiTheme="minorBidi"/>
          <w:i/>
          <w:iCs/>
        </w:rPr>
        <w:t>f</w:t>
      </w:r>
      <w:r w:rsidR="00DD5284" w:rsidRPr="0089404E">
        <w:rPr>
          <w:rFonts w:asciiTheme="minorBidi" w:hAnsiTheme="minorBidi"/>
          <w:i/>
          <w:iCs/>
          <w:vertAlign w:val="subscript"/>
        </w:rPr>
        <w:t>ck</w:t>
      </w:r>
      <w:proofErr w:type="spellEnd"/>
      <w:r w:rsidR="00DD5284" w:rsidRPr="0089404E">
        <w:rPr>
          <w:rFonts w:asciiTheme="minorBidi" w:hAnsiTheme="minorBidi"/>
        </w:rPr>
        <w:t>). Similarly, yield strength of steel was set to a constant value (</w:t>
      </w:r>
      <w:proofErr w:type="spellStart"/>
      <w:proofErr w:type="gramStart"/>
      <w:r w:rsidR="00DD5284" w:rsidRPr="0089404E">
        <w:rPr>
          <w:rFonts w:asciiTheme="minorBidi" w:hAnsiTheme="minorBidi"/>
          <w:i/>
          <w:iCs/>
        </w:rPr>
        <w:t>f</w:t>
      </w:r>
      <w:r w:rsidR="00DD5284" w:rsidRPr="0089404E">
        <w:rPr>
          <w:rFonts w:asciiTheme="minorBidi" w:hAnsiTheme="minorBidi"/>
          <w:i/>
          <w:iCs/>
          <w:vertAlign w:val="subscript"/>
        </w:rPr>
        <w:t>y</w:t>
      </w:r>
      <w:proofErr w:type="spellEnd"/>
      <w:proofErr w:type="gramEnd"/>
      <w:r w:rsidR="00DD5284" w:rsidRPr="0089404E">
        <w:rPr>
          <w:rFonts w:asciiTheme="minorBidi" w:hAnsiTheme="minorBidi"/>
        </w:rPr>
        <w:t xml:space="preserve"> = 460</w:t>
      </w:r>
      <w:r w:rsidR="00DD5284">
        <w:rPr>
          <w:rFonts w:asciiTheme="minorBidi" w:hAnsiTheme="minorBidi"/>
        </w:rPr>
        <w:t>MPa</w:t>
      </w:r>
      <w:r w:rsidR="00DD5284" w:rsidRPr="0089404E">
        <w:rPr>
          <w:rFonts w:asciiTheme="minorBidi" w:hAnsiTheme="minorBidi"/>
        </w:rPr>
        <w:t xml:space="preserve">) leading to modifications of the total </w:t>
      </w:r>
      <w:r w:rsidR="001022F9">
        <w:rPr>
          <w:rFonts w:asciiTheme="minorBidi" w:hAnsiTheme="minorBidi"/>
        </w:rPr>
        <w:t>longitudinal</w:t>
      </w:r>
      <w:r w:rsidR="00DD5284" w:rsidRPr="0089404E">
        <w:rPr>
          <w:rFonts w:asciiTheme="minorBidi" w:hAnsiTheme="minorBidi"/>
        </w:rPr>
        <w:t xml:space="preserve"> reinforcement </w:t>
      </w:r>
      <w:r w:rsidR="001022F9">
        <w:rPr>
          <w:rFonts w:asciiTheme="minorBidi" w:hAnsiTheme="minorBidi"/>
        </w:rPr>
        <w:t xml:space="preserve">area </w:t>
      </w:r>
      <w:r w:rsidR="00DD5284" w:rsidRPr="0089404E">
        <w:rPr>
          <w:rFonts w:asciiTheme="minorBidi" w:hAnsiTheme="minorBidi"/>
        </w:rPr>
        <w:t xml:space="preserve">at different </w:t>
      </w:r>
      <w:r w:rsidR="00DD5284">
        <w:rPr>
          <w:rFonts w:asciiTheme="minorBidi" w:hAnsiTheme="minorBidi"/>
        </w:rPr>
        <w:t xml:space="preserve">yield strength </w:t>
      </w:r>
      <w:r w:rsidR="00DD5284" w:rsidRPr="0089404E">
        <w:rPr>
          <w:rFonts w:asciiTheme="minorBidi" w:hAnsiTheme="minorBidi"/>
        </w:rPr>
        <w:t xml:space="preserve">values. </w:t>
      </w:r>
    </w:p>
    <w:tbl>
      <w:tblPr>
        <w:tblStyle w:val="TableGrid"/>
        <w:tblpPr w:leftFromText="180" w:rightFromText="180" w:vertAnchor="page" w:horzAnchor="margin" w:tblpY="6841"/>
        <w:tblW w:w="439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02"/>
        <w:gridCol w:w="3327"/>
        <w:gridCol w:w="2087"/>
      </w:tblGrid>
      <w:tr w:rsidR="000E6F3C" w:rsidRPr="000D4105" w:rsidTr="000E6F3C">
        <w:tc>
          <w:tcPr>
            <w:tcW w:w="1858" w:type="pct"/>
            <w:tcBorders>
              <w:top w:val="single" w:sz="4" w:space="0" w:color="auto"/>
              <w:bottom w:val="single" w:sz="4" w:space="0" w:color="auto"/>
            </w:tcBorders>
            <w:vAlign w:val="center"/>
          </w:tcPr>
          <w:p w:rsidR="000E6F3C" w:rsidRPr="000D4105" w:rsidRDefault="000E6F3C" w:rsidP="000E6F3C">
            <w:pPr>
              <w:rPr>
                <w:rFonts w:asciiTheme="minorBidi" w:hAnsiTheme="minorBidi"/>
                <w:sz w:val="20"/>
                <w:szCs w:val="20"/>
              </w:rPr>
            </w:pPr>
            <w:r w:rsidRPr="000D4105">
              <w:rPr>
                <w:rFonts w:asciiTheme="minorBidi" w:hAnsiTheme="minorBidi"/>
                <w:sz w:val="20"/>
                <w:szCs w:val="20"/>
              </w:rPr>
              <w:t>Variable group</w:t>
            </w:r>
          </w:p>
        </w:tc>
        <w:tc>
          <w:tcPr>
            <w:tcW w:w="1931" w:type="pct"/>
            <w:tcBorders>
              <w:top w:val="single" w:sz="4" w:space="0" w:color="auto"/>
              <w:bottom w:val="single" w:sz="4" w:space="0" w:color="auto"/>
            </w:tcBorders>
            <w:vAlign w:val="center"/>
          </w:tcPr>
          <w:p w:rsidR="000E6F3C" w:rsidRPr="000D4105" w:rsidRDefault="000E6F3C" w:rsidP="000E6F3C">
            <w:pPr>
              <w:rPr>
                <w:rFonts w:asciiTheme="minorBidi" w:hAnsiTheme="minorBidi"/>
                <w:sz w:val="20"/>
                <w:szCs w:val="20"/>
              </w:rPr>
            </w:pPr>
            <w:r w:rsidRPr="000D4105">
              <w:rPr>
                <w:rFonts w:asciiTheme="minorBidi" w:hAnsiTheme="minorBidi"/>
                <w:sz w:val="20"/>
                <w:szCs w:val="20"/>
              </w:rPr>
              <w:t>Input variable</w:t>
            </w:r>
          </w:p>
        </w:tc>
        <w:tc>
          <w:tcPr>
            <w:tcW w:w="1211" w:type="pct"/>
            <w:tcBorders>
              <w:top w:val="single" w:sz="4" w:space="0" w:color="auto"/>
              <w:bottom w:val="single" w:sz="4" w:space="0" w:color="auto"/>
            </w:tcBorders>
            <w:vAlign w:val="center"/>
          </w:tcPr>
          <w:p w:rsidR="000E6F3C" w:rsidRPr="000D4105" w:rsidRDefault="000E6F3C" w:rsidP="000E6F3C">
            <w:pPr>
              <w:rPr>
                <w:rFonts w:asciiTheme="minorBidi" w:hAnsiTheme="minorBidi"/>
                <w:sz w:val="20"/>
                <w:szCs w:val="20"/>
              </w:rPr>
            </w:pPr>
            <w:r w:rsidRPr="000D4105">
              <w:rPr>
                <w:rFonts w:asciiTheme="minorBidi" w:hAnsiTheme="minorBidi"/>
                <w:sz w:val="20"/>
                <w:szCs w:val="20"/>
              </w:rPr>
              <w:t>Remarks</w:t>
            </w:r>
          </w:p>
        </w:tc>
      </w:tr>
      <w:tr w:rsidR="000E6F3C" w:rsidRPr="000D4105" w:rsidTr="000E6F3C">
        <w:tc>
          <w:tcPr>
            <w:tcW w:w="1858" w:type="pct"/>
            <w:vMerge w:val="restart"/>
            <w:tcBorders>
              <w:top w:val="single" w:sz="4" w:space="0" w:color="auto"/>
            </w:tcBorders>
          </w:tcPr>
          <w:p w:rsidR="000E6F3C" w:rsidRPr="000D4105" w:rsidRDefault="000E6F3C" w:rsidP="000E6F3C">
            <w:pPr>
              <w:rPr>
                <w:rFonts w:asciiTheme="minorBidi" w:hAnsiTheme="minorBidi"/>
                <w:sz w:val="20"/>
                <w:szCs w:val="20"/>
              </w:rPr>
            </w:pPr>
          </w:p>
          <w:p w:rsidR="000E6F3C" w:rsidRPr="000D4105" w:rsidRDefault="000E6F3C" w:rsidP="000E6F3C">
            <w:pPr>
              <w:rPr>
                <w:rFonts w:asciiTheme="minorBidi" w:hAnsiTheme="minorBidi"/>
                <w:sz w:val="20"/>
                <w:szCs w:val="20"/>
              </w:rPr>
            </w:pPr>
            <w:r w:rsidRPr="000D4105">
              <w:rPr>
                <w:rFonts w:asciiTheme="minorBidi" w:hAnsiTheme="minorBidi"/>
                <w:sz w:val="20"/>
                <w:szCs w:val="20"/>
              </w:rPr>
              <w:t>Column slenderness, λ</w:t>
            </w:r>
          </w:p>
        </w:tc>
        <w:tc>
          <w:tcPr>
            <w:tcW w:w="1931" w:type="pct"/>
            <w:tcBorders>
              <w:top w:val="single" w:sz="4" w:space="0" w:color="auto"/>
            </w:tcBorders>
            <w:vAlign w:val="center"/>
          </w:tcPr>
          <w:p w:rsidR="000E6F3C" w:rsidRPr="000D4105" w:rsidRDefault="000E6F3C" w:rsidP="000E6F3C">
            <w:pPr>
              <w:rPr>
                <w:rFonts w:asciiTheme="minorBidi" w:hAnsiTheme="minorBidi"/>
                <w:sz w:val="20"/>
                <w:szCs w:val="20"/>
              </w:rPr>
            </w:pPr>
            <w:r w:rsidRPr="000D4105">
              <w:rPr>
                <w:rFonts w:asciiTheme="minorBidi" w:hAnsiTheme="minorBidi"/>
                <w:sz w:val="20"/>
                <w:szCs w:val="20"/>
              </w:rPr>
              <w:t>Width, B</w:t>
            </w:r>
          </w:p>
        </w:tc>
        <w:tc>
          <w:tcPr>
            <w:tcW w:w="1211" w:type="pct"/>
            <w:vMerge w:val="restart"/>
            <w:tcBorders>
              <w:top w:val="single" w:sz="4" w:space="0" w:color="auto"/>
            </w:tcBorders>
            <w:vAlign w:val="center"/>
          </w:tcPr>
          <w:p w:rsidR="000E6F3C" w:rsidRPr="00524F09" w:rsidRDefault="0092349B" w:rsidP="000E6F3C">
            <w:pPr>
              <w:rPr>
                <w:rFonts w:asciiTheme="minorBidi" w:hAnsiTheme="minorBidi"/>
                <w:i/>
                <w:sz w:val="18"/>
                <w:szCs w:val="18"/>
              </w:rPr>
            </w:pPr>
            <m:oMathPara>
              <m:oMathParaPr>
                <m:jc m:val="left"/>
              </m:oMathParaPr>
              <m:oMath>
                <m:sSub>
                  <m:sSubPr>
                    <m:ctrlPr>
                      <w:rPr>
                        <w:rFonts w:ascii="Cambria Math" w:hAnsi="Cambria Math"/>
                        <w:i/>
                        <w:sz w:val="18"/>
                        <w:szCs w:val="18"/>
                      </w:rPr>
                    </m:ctrlPr>
                  </m:sSubPr>
                  <m:e>
                    <m:r>
                      <w:rPr>
                        <w:rFonts w:ascii="Cambria Math" w:hAnsi="Cambria Math"/>
                        <w:sz w:val="18"/>
                        <w:szCs w:val="18"/>
                      </w:rPr>
                      <m:t>ρ</m:t>
                    </m:r>
                  </m:e>
                  <m:sub>
                    <m:r>
                      <w:rPr>
                        <w:rFonts w:ascii="Cambria Math" w:hAnsi="Cambria Math"/>
                        <w:sz w:val="18"/>
                        <w:szCs w:val="18"/>
                      </w:rPr>
                      <m:t>l</m:t>
                    </m:r>
                  </m:sub>
                </m:sSub>
                <m:r>
                  <w:rPr>
                    <w:rFonts w:ascii="Cambria Math" w:hAnsi="Cambria Math"/>
                    <w:sz w:val="18"/>
                    <w:szCs w:val="18"/>
                  </w:rPr>
                  <m:t>=</m:t>
                </m:r>
                <m:f>
                  <m:fPr>
                    <m:ctrlPr>
                      <w:rPr>
                        <w:rFonts w:ascii="Cambria Math" w:hAnsi="Cambria Math"/>
                        <w:i/>
                        <w:sz w:val="18"/>
                        <w:szCs w:val="18"/>
                      </w:rPr>
                    </m:ctrlPr>
                  </m:fPr>
                  <m:num>
                    <m:sSub>
                      <m:sSubPr>
                        <m:ctrlPr>
                          <w:rPr>
                            <w:rFonts w:ascii="Cambria Math" w:hAnsi="Cambria Math"/>
                            <w:i/>
                            <w:sz w:val="18"/>
                            <w:szCs w:val="18"/>
                          </w:rPr>
                        </m:ctrlPr>
                      </m:sSubPr>
                      <m:e>
                        <m:r>
                          <w:rPr>
                            <w:rFonts w:ascii="Cambria Math" w:hAnsi="Cambria Math"/>
                            <w:sz w:val="18"/>
                            <w:szCs w:val="18"/>
                          </w:rPr>
                          <m:t>100A</m:t>
                        </m:r>
                      </m:e>
                      <m:sub>
                        <m:r>
                          <w:rPr>
                            <w:rFonts w:ascii="Cambria Math" w:hAnsi="Cambria Math"/>
                            <w:sz w:val="18"/>
                            <w:szCs w:val="18"/>
                          </w:rPr>
                          <m:t>sl</m:t>
                        </m:r>
                      </m:sub>
                    </m:sSub>
                  </m:num>
                  <m:den>
                    <m:r>
                      <w:rPr>
                        <w:rFonts w:ascii="Cambria Math" w:hAnsi="Cambria Math"/>
                        <w:sz w:val="18"/>
                        <w:szCs w:val="18"/>
                      </w:rPr>
                      <m:t>BD</m:t>
                    </m:r>
                  </m:den>
                </m:f>
              </m:oMath>
            </m:oMathPara>
          </w:p>
          <w:p w:rsidR="000E6F3C" w:rsidRPr="000D4105" w:rsidRDefault="000E6F3C" w:rsidP="000E6F3C">
            <w:pPr>
              <w:rPr>
                <w:rFonts w:asciiTheme="minorBidi" w:hAnsiTheme="minorBidi"/>
                <w:iCs/>
                <w:sz w:val="18"/>
                <w:szCs w:val="18"/>
              </w:rPr>
            </w:pPr>
          </w:p>
          <w:p w:rsidR="000E6F3C" w:rsidRPr="000D4105" w:rsidRDefault="0092349B" w:rsidP="000E6F3C">
            <w:pPr>
              <w:rPr>
                <w:rFonts w:asciiTheme="minorBidi" w:hAnsiTheme="minorBidi"/>
                <w:i/>
                <w:iCs/>
                <w:sz w:val="18"/>
                <w:szCs w:val="18"/>
              </w:rPr>
            </w:pPr>
            <m:oMathPara>
              <m:oMathParaPr>
                <m:jc m:val="left"/>
              </m:oMathParaPr>
              <m:oMath>
                <m:sSub>
                  <m:sSubPr>
                    <m:ctrlPr>
                      <w:rPr>
                        <w:rFonts w:ascii="Cambria Math" w:hAnsi="Cambria Math"/>
                        <w:i/>
                        <w:iCs/>
                        <w:sz w:val="18"/>
                        <w:szCs w:val="18"/>
                      </w:rPr>
                    </m:ctrlPr>
                  </m:sSubPr>
                  <m:e>
                    <m:r>
                      <w:rPr>
                        <w:rFonts w:ascii="Cambria Math" w:hAnsi="Cambria Math"/>
                        <w:sz w:val="18"/>
                        <w:szCs w:val="18"/>
                      </w:rPr>
                      <m:t>ρ</m:t>
                    </m:r>
                  </m:e>
                  <m:sub>
                    <m:r>
                      <w:rPr>
                        <w:rFonts w:ascii="Cambria Math" w:hAnsi="Cambria Math"/>
                        <w:sz w:val="18"/>
                        <w:szCs w:val="18"/>
                      </w:rPr>
                      <m:t>t</m:t>
                    </m:r>
                  </m:sub>
                </m:sSub>
                <m:r>
                  <w:rPr>
                    <w:rFonts w:ascii="Cambria Math" w:hAnsi="Cambria Math"/>
                    <w:sz w:val="18"/>
                    <w:szCs w:val="18"/>
                  </w:rPr>
                  <m:t>=</m:t>
                </m:r>
                <m:f>
                  <m:fPr>
                    <m:ctrlPr>
                      <w:rPr>
                        <w:rFonts w:ascii="Cambria Math" w:hAnsi="Cambria Math"/>
                        <w:i/>
                        <w:iCs/>
                        <w:sz w:val="18"/>
                        <w:szCs w:val="18"/>
                      </w:rPr>
                    </m:ctrlPr>
                  </m:fPr>
                  <m:num>
                    <m:sSub>
                      <m:sSubPr>
                        <m:ctrlPr>
                          <w:rPr>
                            <w:rFonts w:ascii="Cambria Math" w:hAnsi="Cambria Math"/>
                            <w:i/>
                            <w:iCs/>
                            <w:sz w:val="18"/>
                            <w:szCs w:val="18"/>
                          </w:rPr>
                        </m:ctrlPr>
                      </m:sSubPr>
                      <m:e>
                        <m:r>
                          <w:rPr>
                            <w:rFonts w:ascii="Cambria Math" w:hAnsi="Cambria Math"/>
                            <w:sz w:val="18"/>
                            <w:szCs w:val="18"/>
                          </w:rPr>
                          <m:t>A</m:t>
                        </m:r>
                      </m:e>
                      <m:sub>
                        <m:r>
                          <w:rPr>
                            <w:rFonts w:ascii="Cambria Math" w:hAnsi="Cambria Math"/>
                            <w:sz w:val="18"/>
                            <w:szCs w:val="18"/>
                          </w:rPr>
                          <m:t>st</m:t>
                        </m:r>
                      </m:sub>
                    </m:sSub>
                    <m:sSub>
                      <m:sSubPr>
                        <m:ctrlPr>
                          <w:rPr>
                            <w:rFonts w:ascii="Cambria Math" w:hAnsi="Cambria Math"/>
                            <w:i/>
                            <w:iCs/>
                            <w:sz w:val="18"/>
                            <w:szCs w:val="18"/>
                          </w:rPr>
                        </m:ctrlPr>
                      </m:sSubPr>
                      <m:e>
                        <m:r>
                          <w:rPr>
                            <w:rFonts w:ascii="Cambria Math" w:hAnsi="Cambria Math"/>
                            <w:sz w:val="18"/>
                            <w:szCs w:val="18"/>
                          </w:rPr>
                          <m:t>f</m:t>
                        </m:r>
                      </m:e>
                      <m:sub>
                        <m:r>
                          <w:rPr>
                            <w:rFonts w:ascii="Cambria Math" w:hAnsi="Cambria Math"/>
                            <w:sz w:val="18"/>
                            <w:szCs w:val="18"/>
                          </w:rPr>
                          <m:t>yk</m:t>
                        </m:r>
                      </m:sub>
                    </m:sSub>
                    <m:sSub>
                      <m:sSubPr>
                        <m:ctrlPr>
                          <w:rPr>
                            <w:rFonts w:ascii="Cambria Math" w:hAnsi="Cambria Math"/>
                            <w:i/>
                            <w:iCs/>
                            <w:sz w:val="18"/>
                            <w:szCs w:val="18"/>
                          </w:rPr>
                        </m:ctrlPr>
                      </m:sSubPr>
                      <m:e>
                        <m:r>
                          <w:rPr>
                            <w:rFonts w:ascii="Cambria Math" w:hAnsi="Cambria Math"/>
                            <w:sz w:val="18"/>
                            <w:szCs w:val="18"/>
                          </w:rPr>
                          <m:t>d</m:t>
                        </m:r>
                      </m:e>
                      <m:sub>
                        <m:r>
                          <w:rPr>
                            <w:rFonts w:ascii="Cambria Math" w:hAnsi="Cambria Math"/>
                            <w:sz w:val="18"/>
                            <w:szCs w:val="18"/>
                          </w:rPr>
                          <m:t>eff</m:t>
                        </m:r>
                      </m:sub>
                    </m:sSub>
                  </m:num>
                  <m:den>
                    <m:sSup>
                      <m:sSupPr>
                        <m:ctrlPr>
                          <w:rPr>
                            <w:rFonts w:ascii="Cambria Math" w:hAnsi="Cambria Math"/>
                            <w:i/>
                            <w:iCs/>
                            <w:sz w:val="18"/>
                            <w:szCs w:val="18"/>
                          </w:rPr>
                        </m:ctrlPr>
                      </m:sSupPr>
                      <m:e>
                        <m:r>
                          <w:rPr>
                            <w:rFonts w:ascii="Cambria Math" w:hAnsi="Cambria Math"/>
                            <w:sz w:val="18"/>
                            <w:szCs w:val="18"/>
                          </w:rPr>
                          <m:t>10</m:t>
                        </m:r>
                      </m:e>
                      <m:sup>
                        <m:r>
                          <w:rPr>
                            <w:rFonts w:ascii="Cambria Math" w:hAnsi="Cambria Math"/>
                            <w:sz w:val="18"/>
                            <w:szCs w:val="18"/>
                          </w:rPr>
                          <m:t>3</m:t>
                        </m:r>
                      </m:sup>
                    </m:sSup>
                    <m:sSub>
                      <m:sSubPr>
                        <m:ctrlPr>
                          <w:rPr>
                            <w:rFonts w:ascii="Cambria Math" w:hAnsi="Cambria Math"/>
                            <w:i/>
                            <w:iCs/>
                            <w:sz w:val="18"/>
                            <w:szCs w:val="18"/>
                          </w:rPr>
                        </m:ctrlPr>
                      </m:sSubPr>
                      <m:e>
                        <m:r>
                          <w:rPr>
                            <w:rFonts w:ascii="Cambria Math" w:hAnsi="Cambria Math"/>
                            <w:sz w:val="18"/>
                            <w:szCs w:val="18"/>
                          </w:rPr>
                          <m:t>S</m:t>
                        </m:r>
                      </m:e>
                      <m:sub>
                        <m:r>
                          <w:rPr>
                            <w:rFonts w:ascii="Cambria Math" w:hAnsi="Cambria Math"/>
                            <w:sz w:val="18"/>
                            <w:szCs w:val="18"/>
                          </w:rPr>
                          <m:t>v</m:t>
                        </m:r>
                      </m:sub>
                    </m:sSub>
                  </m:den>
                </m:f>
              </m:oMath>
            </m:oMathPara>
          </w:p>
          <w:p w:rsidR="000E6F3C" w:rsidRPr="000D4105" w:rsidRDefault="000E6F3C" w:rsidP="000E6F3C">
            <w:pPr>
              <w:rPr>
                <w:rFonts w:asciiTheme="minorBidi" w:hAnsiTheme="minorBidi"/>
                <w:i/>
                <w:iCs/>
                <w:sz w:val="18"/>
                <w:szCs w:val="18"/>
              </w:rPr>
            </w:pPr>
          </w:p>
          <w:p w:rsidR="000E6F3C" w:rsidRPr="000D4105" w:rsidRDefault="0092349B" w:rsidP="000E6F3C">
            <w:pPr>
              <w:rPr>
                <w:rFonts w:asciiTheme="minorBidi" w:hAnsiTheme="minorBidi"/>
                <w:i/>
                <w:iCs/>
                <w:sz w:val="18"/>
                <w:szCs w:val="18"/>
                <w:vertAlign w:val="superscript"/>
              </w:rPr>
            </w:pPr>
            <m:oMath>
              <m:sSub>
                <m:sSubPr>
                  <m:ctrlPr>
                    <w:rPr>
                      <w:rFonts w:ascii="Cambria Math" w:hAnsi="Cambria Math"/>
                      <w:i/>
                      <w:iCs/>
                      <w:sz w:val="18"/>
                      <w:szCs w:val="18"/>
                    </w:rPr>
                  </m:ctrlPr>
                </m:sSubPr>
                <m:e>
                  <m:r>
                    <w:rPr>
                      <w:rFonts w:ascii="Cambria Math" w:hAnsi="Cambria Math"/>
                      <w:sz w:val="18"/>
                      <w:szCs w:val="18"/>
                    </w:rPr>
                    <m:t>f</m:t>
                  </m:r>
                </m:e>
                <m:sub>
                  <m:r>
                    <w:rPr>
                      <w:rFonts w:ascii="Cambria Math" w:hAnsi="Cambria Math"/>
                      <w:sz w:val="18"/>
                      <w:szCs w:val="18"/>
                    </w:rPr>
                    <m:t>yk</m:t>
                  </m:r>
                </m:sub>
              </m:sSub>
            </m:oMath>
            <w:r w:rsidR="000E6F3C" w:rsidRPr="000D4105">
              <w:rPr>
                <w:rFonts w:asciiTheme="minorBidi" w:hAnsiTheme="minorBidi"/>
                <w:i/>
                <w:iCs/>
                <w:sz w:val="18"/>
                <w:szCs w:val="18"/>
              </w:rPr>
              <w:t xml:space="preserve"> </w:t>
            </w:r>
            <w:r w:rsidR="000E6F3C">
              <w:rPr>
                <w:rFonts w:asciiTheme="minorBidi" w:hAnsiTheme="minorBidi"/>
                <w:i/>
                <w:iCs/>
                <w:sz w:val="18"/>
                <w:szCs w:val="18"/>
              </w:rPr>
              <w:t xml:space="preserve"> </w:t>
            </w:r>
            <w:r w:rsidR="000E6F3C" w:rsidRPr="000D4105">
              <w:rPr>
                <w:rFonts w:asciiTheme="minorBidi" w:hAnsiTheme="minorBidi"/>
                <w:i/>
                <w:iCs/>
                <w:sz w:val="18"/>
                <w:szCs w:val="18"/>
              </w:rPr>
              <w:t>= 460MPa</w:t>
            </w:r>
          </w:p>
          <w:p w:rsidR="000E6F3C" w:rsidRPr="000D4105" w:rsidRDefault="000E6F3C" w:rsidP="000E6F3C">
            <w:pPr>
              <w:rPr>
                <w:rFonts w:asciiTheme="minorBidi" w:hAnsiTheme="minorBidi"/>
                <w:i/>
                <w:iCs/>
                <w:sz w:val="18"/>
                <w:szCs w:val="18"/>
              </w:rPr>
            </w:pPr>
            <w:proofErr w:type="spellStart"/>
            <w:r w:rsidRPr="000D4105">
              <w:rPr>
                <w:rFonts w:asciiTheme="minorBidi" w:hAnsiTheme="minorBidi"/>
                <w:i/>
                <w:iCs/>
                <w:sz w:val="18"/>
                <w:szCs w:val="18"/>
              </w:rPr>
              <w:t>S</w:t>
            </w:r>
            <w:r w:rsidRPr="000D4105">
              <w:rPr>
                <w:rFonts w:asciiTheme="minorBidi" w:hAnsiTheme="minorBidi"/>
                <w:i/>
                <w:iCs/>
                <w:sz w:val="18"/>
                <w:szCs w:val="18"/>
                <w:vertAlign w:val="subscript"/>
              </w:rPr>
              <w:t>v</w:t>
            </w:r>
            <w:proofErr w:type="spellEnd"/>
            <w:r w:rsidRPr="000D4105">
              <w:rPr>
                <w:rFonts w:asciiTheme="minorBidi" w:hAnsiTheme="minorBidi"/>
                <w:i/>
                <w:iCs/>
                <w:sz w:val="18"/>
                <w:szCs w:val="18"/>
                <w:vertAlign w:val="subscript"/>
              </w:rPr>
              <w:t xml:space="preserve">   </w:t>
            </w:r>
            <w:r w:rsidRPr="000D4105">
              <w:rPr>
                <w:rFonts w:asciiTheme="minorBidi" w:hAnsiTheme="minorBidi"/>
                <w:i/>
                <w:iCs/>
                <w:sz w:val="18"/>
                <w:szCs w:val="18"/>
              </w:rPr>
              <w:t>- Link spacing</w:t>
            </w:r>
          </w:p>
          <w:p w:rsidR="000E6F3C" w:rsidRDefault="000E6F3C" w:rsidP="000E6F3C">
            <w:pPr>
              <w:rPr>
                <w:rFonts w:asciiTheme="minorBidi" w:hAnsiTheme="minorBidi"/>
                <w:i/>
                <w:iCs/>
                <w:sz w:val="18"/>
                <w:szCs w:val="18"/>
              </w:rPr>
            </w:pPr>
            <w:proofErr w:type="spellStart"/>
            <w:r w:rsidRPr="000D4105">
              <w:rPr>
                <w:rFonts w:asciiTheme="minorBidi" w:hAnsiTheme="minorBidi"/>
                <w:i/>
                <w:iCs/>
                <w:sz w:val="18"/>
                <w:szCs w:val="18"/>
              </w:rPr>
              <w:t>d</w:t>
            </w:r>
            <w:r w:rsidRPr="000D4105">
              <w:rPr>
                <w:rFonts w:asciiTheme="minorBidi" w:hAnsiTheme="minorBidi"/>
                <w:i/>
                <w:iCs/>
                <w:sz w:val="18"/>
                <w:szCs w:val="18"/>
                <w:vertAlign w:val="subscript"/>
              </w:rPr>
              <w:t>eff</w:t>
            </w:r>
            <w:proofErr w:type="spellEnd"/>
            <w:r w:rsidRPr="000D4105">
              <w:rPr>
                <w:rFonts w:asciiTheme="minorBidi" w:hAnsiTheme="minorBidi"/>
                <w:i/>
                <w:iCs/>
                <w:sz w:val="18"/>
                <w:szCs w:val="18"/>
                <w:vertAlign w:val="subscript"/>
              </w:rPr>
              <w:t xml:space="preserve"> </w:t>
            </w:r>
            <w:r>
              <w:rPr>
                <w:rFonts w:asciiTheme="minorBidi" w:hAnsiTheme="minorBidi"/>
                <w:i/>
                <w:iCs/>
                <w:sz w:val="18"/>
                <w:szCs w:val="18"/>
                <w:vertAlign w:val="subscript"/>
              </w:rPr>
              <w:t xml:space="preserve"> </w:t>
            </w:r>
            <w:r w:rsidRPr="000D4105">
              <w:rPr>
                <w:rFonts w:asciiTheme="minorBidi" w:hAnsiTheme="minorBidi"/>
                <w:i/>
                <w:iCs/>
                <w:sz w:val="18"/>
                <w:szCs w:val="18"/>
              </w:rPr>
              <w:t xml:space="preserve">- Effective </w:t>
            </w:r>
            <w:r>
              <w:rPr>
                <w:rFonts w:asciiTheme="minorBidi" w:hAnsiTheme="minorBidi"/>
                <w:i/>
                <w:iCs/>
                <w:sz w:val="18"/>
                <w:szCs w:val="18"/>
              </w:rPr>
              <w:t>d</w:t>
            </w:r>
            <w:r w:rsidRPr="000D4105">
              <w:rPr>
                <w:rFonts w:asciiTheme="minorBidi" w:hAnsiTheme="minorBidi"/>
                <w:i/>
                <w:iCs/>
                <w:sz w:val="18"/>
                <w:szCs w:val="18"/>
              </w:rPr>
              <w:t>epth</w:t>
            </w:r>
          </w:p>
          <w:p w:rsidR="000E6F3C" w:rsidRPr="00751F46" w:rsidRDefault="000E6F3C" w:rsidP="000E6F3C">
            <w:pPr>
              <w:rPr>
                <w:rFonts w:asciiTheme="minorBidi" w:hAnsiTheme="minorBidi"/>
                <w:i/>
                <w:iCs/>
                <w:sz w:val="18"/>
                <w:szCs w:val="18"/>
              </w:rPr>
            </w:pPr>
            <w:proofErr w:type="spellStart"/>
            <w:r>
              <w:rPr>
                <w:rFonts w:asciiTheme="minorBidi" w:hAnsiTheme="minorBidi"/>
                <w:i/>
                <w:iCs/>
                <w:sz w:val="18"/>
                <w:szCs w:val="18"/>
              </w:rPr>
              <w:t>E</w:t>
            </w:r>
            <w:r>
              <w:rPr>
                <w:rFonts w:asciiTheme="minorBidi" w:hAnsiTheme="minorBidi"/>
                <w:i/>
                <w:iCs/>
                <w:sz w:val="18"/>
                <w:szCs w:val="18"/>
                <w:vertAlign w:val="subscript"/>
              </w:rPr>
              <w:t>c</w:t>
            </w:r>
            <w:proofErr w:type="spellEnd"/>
            <w:r>
              <w:rPr>
                <w:rFonts w:asciiTheme="minorBidi" w:hAnsiTheme="minorBidi"/>
                <w:i/>
                <w:iCs/>
                <w:sz w:val="18"/>
                <w:szCs w:val="18"/>
              </w:rPr>
              <w:t xml:space="preserve">, </w:t>
            </w:r>
            <w:proofErr w:type="spellStart"/>
            <w:r>
              <w:rPr>
                <w:rFonts w:asciiTheme="minorBidi" w:hAnsiTheme="minorBidi"/>
                <w:i/>
                <w:iCs/>
                <w:sz w:val="18"/>
                <w:szCs w:val="18"/>
              </w:rPr>
              <w:t>G</w:t>
            </w:r>
            <w:r>
              <w:rPr>
                <w:rFonts w:asciiTheme="minorBidi" w:hAnsiTheme="minorBidi"/>
                <w:i/>
                <w:iCs/>
                <w:sz w:val="18"/>
                <w:szCs w:val="18"/>
                <w:vertAlign w:val="subscript"/>
              </w:rPr>
              <w:t>c</w:t>
            </w:r>
            <w:proofErr w:type="spellEnd"/>
            <w:r>
              <w:rPr>
                <w:rFonts w:asciiTheme="minorBidi" w:hAnsiTheme="minorBidi"/>
                <w:i/>
                <w:iCs/>
                <w:sz w:val="18"/>
                <w:szCs w:val="18"/>
              </w:rPr>
              <w:t xml:space="preserve"> and </w:t>
            </w:r>
            <w:proofErr w:type="spellStart"/>
            <w:r>
              <w:rPr>
                <w:rFonts w:asciiTheme="minorBidi" w:hAnsiTheme="minorBidi"/>
                <w:i/>
                <w:iCs/>
                <w:sz w:val="18"/>
                <w:szCs w:val="18"/>
              </w:rPr>
              <w:t>f</w:t>
            </w:r>
            <w:r>
              <w:rPr>
                <w:rFonts w:asciiTheme="minorBidi" w:hAnsiTheme="minorBidi"/>
                <w:i/>
                <w:iCs/>
                <w:sz w:val="18"/>
                <w:szCs w:val="18"/>
                <w:vertAlign w:val="subscript"/>
              </w:rPr>
              <w:t>t</w:t>
            </w:r>
            <w:proofErr w:type="spellEnd"/>
            <w:r>
              <w:rPr>
                <w:rFonts w:asciiTheme="minorBidi" w:hAnsiTheme="minorBidi"/>
                <w:i/>
                <w:iCs/>
                <w:sz w:val="18"/>
                <w:szCs w:val="18"/>
              </w:rPr>
              <w:t xml:space="preserve"> = ƒ(</w:t>
            </w:r>
            <w:r w:rsidRPr="000D4105">
              <w:rPr>
                <w:rFonts w:asciiTheme="minorBidi" w:hAnsiTheme="minorBidi"/>
                <w:i/>
                <w:iCs/>
                <w:sz w:val="20"/>
                <w:szCs w:val="20"/>
              </w:rPr>
              <w:t xml:space="preserve"> </w:t>
            </w:r>
            <w:proofErr w:type="spellStart"/>
            <w:r w:rsidRPr="000D4105">
              <w:rPr>
                <w:rFonts w:asciiTheme="minorBidi" w:hAnsiTheme="minorBidi"/>
                <w:i/>
                <w:iCs/>
                <w:sz w:val="20"/>
                <w:szCs w:val="20"/>
              </w:rPr>
              <w:t>f</w:t>
            </w:r>
            <w:r w:rsidRPr="000D4105">
              <w:rPr>
                <w:rFonts w:asciiTheme="minorBidi" w:hAnsiTheme="minorBidi"/>
                <w:i/>
                <w:iCs/>
                <w:sz w:val="20"/>
                <w:szCs w:val="20"/>
                <w:vertAlign w:val="subscript"/>
              </w:rPr>
              <w:t>ck</w:t>
            </w:r>
            <w:proofErr w:type="spellEnd"/>
            <w:r>
              <w:rPr>
                <w:rFonts w:asciiTheme="minorBidi" w:hAnsiTheme="minorBidi"/>
                <w:i/>
                <w:iCs/>
                <w:sz w:val="20"/>
                <w:szCs w:val="20"/>
              </w:rPr>
              <w:t>)</w:t>
            </w:r>
          </w:p>
        </w:tc>
      </w:tr>
      <w:tr w:rsidR="000E6F3C" w:rsidRPr="000D4105" w:rsidTr="000E6F3C">
        <w:tc>
          <w:tcPr>
            <w:tcW w:w="1858" w:type="pct"/>
            <w:vMerge/>
            <w:vAlign w:val="center"/>
          </w:tcPr>
          <w:p w:rsidR="000E6F3C" w:rsidRPr="000D4105" w:rsidRDefault="000E6F3C" w:rsidP="000E6F3C">
            <w:pPr>
              <w:rPr>
                <w:rFonts w:asciiTheme="minorBidi" w:hAnsiTheme="minorBidi"/>
                <w:sz w:val="20"/>
                <w:szCs w:val="20"/>
              </w:rPr>
            </w:pPr>
          </w:p>
        </w:tc>
        <w:tc>
          <w:tcPr>
            <w:tcW w:w="1931" w:type="pct"/>
            <w:vAlign w:val="center"/>
          </w:tcPr>
          <w:p w:rsidR="000E6F3C" w:rsidRPr="000D4105" w:rsidRDefault="000E6F3C" w:rsidP="000E6F3C">
            <w:pPr>
              <w:rPr>
                <w:rFonts w:asciiTheme="minorBidi" w:hAnsiTheme="minorBidi"/>
                <w:sz w:val="20"/>
                <w:szCs w:val="20"/>
              </w:rPr>
            </w:pPr>
            <w:r w:rsidRPr="000D4105">
              <w:rPr>
                <w:rFonts w:asciiTheme="minorBidi" w:hAnsiTheme="minorBidi"/>
                <w:sz w:val="20"/>
                <w:szCs w:val="20"/>
              </w:rPr>
              <w:t>Depth, D</w:t>
            </w:r>
          </w:p>
        </w:tc>
        <w:tc>
          <w:tcPr>
            <w:tcW w:w="1211" w:type="pct"/>
            <w:vMerge/>
            <w:vAlign w:val="center"/>
          </w:tcPr>
          <w:p w:rsidR="000E6F3C" w:rsidRPr="000D4105" w:rsidRDefault="000E6F3C" w:rsidP="000E6F3C">
            <w:pPr>
              <w:jc w:val="center"/>
              <w:rPr>
                <w:rFonts w:asciiTheme="minorBidi" w:hAnsiTheme="minorBidi"/>
                <w:sz w:val="20"/>
                <w:szCs w:val="20"/>
              </w:rPr>
            </w:pPr>
          </w:p>
        </w:tc>
      </w:tr>
      <w:tr w:rsidR="000E6F3C" w:rsidRPr="000D4105" w:rsidTr="000E6F3C">
        <w:tc>
          <w:tcPr>
            <w:tcW w:w="1858" w:type="pct"/>
            <w:vMerge/>
            <w:vAlign w:val="center"/>
          </w:tcPr>
          <w:p w:rsidR="000E6F3C" w:rsidRPr="000D4105" w:rsidRDefault="000E6F3C" w:rsidP="000E6F3C">
            <w:pPr>
              <w:rPr>
                <w:rFonts w:asciiTheme="minorBidi" w:hAnsiTheme="minorBidi"/>
                <w:sz w:val="20"/>
                <w:szCs w:val="20"/>
              </w:rPr>
            </w:pPr>
          </w:p>
        </w:tc>
        <w:tc>
          <w:tcPr>
            <w:tcW w:w="1931" w:type="pct"/>
            <w:vAlign w:val="center"/>
          </w:tcPr>
          <w:p w:rsidR="000E6F3C" w:rsidRPr="000D4105" w:rsidRDefault="000E6F3C" w:rsidP="000E6F3C">
            <w:pPr>
              <w:rPr>
                <w:rFonts w:asciiTheme="minorBidi" w:hAnsiTheme="minorBidi"/>
                <w:sz w:val="20"/>
                <w:szCs w:val="20"/>
              </w:rPr>
            </w:pPr>
            <w:r w:rsidRPr="000D4105">
              <w:rPr>
                <w:rFonts w:asciiTheme="minorBidi" w:hAnsiTheme="minorBidi"/>
                <w:sz w:val="20"/>
                <w:szCs w:val="20"/>
              </w:rPr>
              <w:t>Height, H</w:t>
            </w:r>
          </w:p>
          <w:p w:rsidR="000E6F3C" w:rsidRPr="000D4105" w:rsidRDefault="000E6F3C" w:rsidP="000E6F3C">
            <w:pPr>
              <w:rPr>
                <w:rFonts w:asciiTheme="minorBidi" w:hAnsiTheme="minorBidi"/>
                <w:sz w:val="20"/>
                <w:szCs w:val="20"/>
              </w:rPr>
            </w:pPr>
          </w:p>
        </w:tc>
        <w:tc>
          <w:tcPr>
            <w:tcW w:w="1211" w:type="pct"/>
            <w:vMerge/>
            <w:vAlign w:val="center"/>
          </w:tcPr>
          <w:p w:rsidR="000E6F3C" w:rsidRPr="000D4105" w:rsidRDefault="000E6F3C" w:rsidP="000E6F3C">
            <w:pPr>
              <w:jc w:val="center"/>
              <w:rPr>
                <w:rFonts w:asciiTheme="minorBidi" w:hAnsiTheme="minorBidi"/>
                <w:sz w:val="20"/>
                <w:szCs w:val="20"/>
              </w:rPr>
            </w:pPr>
          </w:p>
        </w:tc>
      </w:tr>
      <w:tr w:rsidR="000E6F3C" w:rsidRPr="000D4105" w:rsidTr="000E6F3C">
        <w:tc>
          <w:tcPr>
            <w:tcW w:w="1858" w:type="pct"/>
            <w:vMerge w:val="restart"/>
          </w:tcPr>
          <w:p w:rsidR="000E6F3C" w:rsidRPr="000D4105" w:rsidRDefault="000E6F3C" w:rsidP="000E6F3C">
            <w:pPr>
              <w:rPr>
                <w:rFonts w:asciiTheme="minorBidi" w:hAnsiTheme="minorBidi"/>
                <w:sz w:val="20"/>
                <w:szCs w:val="20"/>
              </w:rPr>
            </w:pPr>
            <w:r w:rsidRPr="000D4105">
              <w:rPr>
                <w:rFonts w:asciiTheme="minorBidi" w:hAnsiTheme="minorBidi"/>
                <w:sz w:val="20"/>
                <w:szCs w:val="20"/>
              </w:rPr>
              <w:t>Blast scenario</w:t>
            </w:r>
          </w:p>
        </w:tc>
        <w:tc>
          <w:tcPr>
            <w:tcW w:w="1931" w:type="pct"/>
            <w:vAlign w:val="center"/>
          </w:tcPr>
          <w:p w:rsidR="000E6F3C" w:rsidRPr="000D4105" w:rsidRDefault="000E6F3C" w:rsidP="00F519BA">
            <w:pPr>
              <w:rPr>
                <w:rFonts w:asciiTheme="minorBidi" w:hAnsiTheme="minorBidi"/>
                <w:sz w:val="20"/>
                <w:szCs w:val="20"/>
              </w:rPr>
            </w:pPr>
            <w:r w:rsidRPr="000D4105">
              <w:rPr>
                <w:rFonts w:asciiTheme="minorBidi" w:hAnsiTheme="minorBidi"/>
                <w:sz w:val="20"/>
                <w:szCs w:val="20"/>
              </w:rPr>
              <w:t>TNT Equivalenc</w:t>
            </w:r>
            <w:r w:rsidR="00F519BA">
              <w:rPr>
                <w:rFonts w:asciiTheme="minorBidi" w:hAnsiTheme="minorBidi"/>
                <w:sz w:val="20"/>
                <w:szCs w:val="20"/>
              </w:rPr>
              <w:t>e</w:t>
            </w:r>
            <w:r w:rsidRPr="000D4105">
              <w:rPr>
                <w:rFonts w:asciiTheme="minorBidi" w:hAnsiTheme="minorBidi"/>
                <w:sz w:val="20"/>
                <w:szCs w:val="20"/>
              </w:rPr>
              <w:t>, M</w:t>
            </w:r>
          </w:p>
        </w:tc>
        <w:tc>
          <w:tcPr>
            <w:tcW w:w="1211" w:type="pct"/>
            <w:vMerge/>
            <w:vAlign w:val="center"/>
          </w:tcPr>
          <w:p w:rsidR="000E6F3C" w:rsidRPr="000D4105" w:rsidRDefault="000E6F3C" w:rsidP="000E6F3C">
            <w:pPr>
              <w:jc w:val="center"/>
              <w:rPr>
                <w:rFonts w:asciiTheme="minorBidi" w:hAnsiTheme="minorBidi"/>
                <w:sz w:val="20"/>
                <w:szCs w:val="20"/>
              </w:rPr>
            </w:pPr>
          </w:p>
        </w:tc>
      </w:tr>
      <w:tr w:rsidR="000E6F3C" w:rsidRPr="000D4105" w:rsidTr="000E6F3C">
        <w:tc>
          <w:tcPr>
            <w:tcW w:w="1858" w:type="pct"/>
            <w:vMerge/>
            <w:vAlign w:val="center"/>
          </w:tcPr>
          <w:p w:rsidR="000E6F3C" w:rsidRPr="000D4105" w:rsidRDefault="000E6F3C" w:rsidP="000E6F3C">
            <w:pPr>
              <w:rPr>
                <w:rFonts w:asciiTheme="minorBidi" w:hAnsiTheme="minorBidi"/>
                <w:sz w:val="20"/>
                <w:szCs w:val="20"/>
              </w:rPr>
            </w:pPr>
          </w:p>
        </w:tc>
        <w:tc>
          <w:tcPr>
            <w:tcW w:w="1931" w:type="pct"/>
            <w:vAlign w:val="center"/>
          </w:tcPr>
          <w:p w:rsidR="000E6F3C" w:rsidRPr="000D4105" w:rsidRDefault="000E6F3C" w:rsidP="000E6F3C">
            <w:pPr>
              <w:rPr>
                <w:rFonts w:asciiTheme="minorBidi" w:hAnsiTheme="minorBidi"/>
                <w:sz w:val="20"/>
                <w:szCs w:val="20"/>
                <w:vertAlign w:val="subscript"/>
              </w:rPr>
            </w:pPr>
            <w:r w:rsidRPr="000D4105">
              <w:rPr>
                <w:rFonts w:asciiTheme="minorBidi" w:hAnsiTheme="minorBidi"/>
                <w:sz w:val="20"/>
                <w:szCs w:val="20"/>
              </w:rPr>
              <w:t>Standoff</w:t>
            </w:r>
            <w:r>
              <w:rPr>
                <w:rFonts w:asciiTheme="minorBidi" w:hAnsiTheme="minorBidi"/>
                <w:sz w:val="20"/>
                <w:szCs w:val="20"/>
              </w:rPr>
              <w:t xml:space="preserve"> distance</w:t>
            </w:r>
            <w:r w:rsidRPr="000D4105">
              <w:rPr>
                <w:rFonts w:asciiTheme="minorBidi" w:hAnsiTheme="minorBidi"/>
                <w:sz w:val="20"/>
                <w:szCs w:val="20"/>
              </w:rPr>
              <w:t>, R</w:t>
            </w:r>
          </w:p>
          <w:p w:rsidR="000E6F3C" w:rsidRPr="000D4105" w:rsidRDefault="000E6F3C" w:rsidP="000E6F3C">
            <w:pPr>
              <w:rPr>
                <w:rFonts w:asciiTheme="minorBidi" w:hAnsiTheme="minorBidi"/>
                <w:sz w:val="20"/>
                <w:szCs w:val="20"/>
                <w:vertAlign w:val="subscript"/>
              </w:rPr>
            </w:pPr>
          </w:p>
        </w:tc>
        <w:tc>
          <w:tcPr>
            <w:tcW w:w="1211" w:type="pct"/>
            <w:vMerge/>
            <w:vAlign w:val="center"/>
          </w:tcPr>
          <w:p w:rsidR="000E6F3C" w:rsidRPr="000D4105" w:rsidRDefault="000E6F3C" w:rsidP="000E6F3C">
            <w:pPr>
              <w:jc w:val="center"/>
              <w:rPr>
                <w:rFonts w:asciiTheme="minorBidi" w:hAnsiTheme="minorBidi"/>
                <w:sz w:val="20"/>
                <w:szCs w:val="20"/>
              </w:rPr>
            </w:pPr>
          </w:p>
        </w:tc>
      </w:tr>
      <w:tr w:rsidR="000E6F3C" w:rsidRPr="000D4105" w:rsidTr="000E6F3C">
        <w:tc>
          <w:tcPr>
            <w:tcW w:w="1858" w:type="pct"/>
            <w:vMerge w:val="restart"/>
          </w:tcPr>
          <w:p w:rsidR="000E6F3C" w:rsidRPr="000D4105" w:rsidRDefault="000E6F3C" w:rsidP="000E6F3C">
            <w:pPr>
              <w:rPr>
                <w:rFonts w:asciiTheme="minorBidi" w:hAnsiTheme="minorBidi"/>
                <w:sz w:val="20"/>
                <w:szCs w:val="20"/>
              </w:rPr>
            </w:pPr>
            <w:r w:rsidRPr="000D4105">
              <w:rPr>
                <w:rFonts w:asciiTheme="minorBidi" w:hAnsiTheme="minorBidi"/>
                <w:sz w:val="20"/>
                <w:szCs w:val="20"/>
              </w:rPr>
              <w:t>Reinforcement details</w:t>
            </w:r>
          </w:p>
        </w:tc>
        <w:tc>
          <w:tcPr>
            <w:tcW w:w="1931" w:type="pct"/>
            <w:vAlign w:val="center"/>
          </w:tcPr>
          <w:p w:rsidR="000E6F3C" w:rsidRPr="000D4105" w:rsidRDefault="000E6F3C" w:rsidP="000E6F3C">
            <w:pPr>
              <w:rPr>
                <w:rFonts w:asciiTheme="minorBidi" w:hAnsiTheme="minorBidi"/>
                <w:sz w:val="20"/>
                <w:szCs w:val="20"/>
                <w:vertAlign w:val="subscript"/>
              </w:rPr>
            </w:pPr>
            <w:proofErr w:type="spellStart"/>
            <w:r w:rsidRPr="000D4105">
              <w:rPr>
                <w:rFonts w:asciiTheme="minorBidi" w:hAnsiTheme="minorBidi"/>
                <w:sz w:val="20"/>
                <w:szCs w:val="20"/>
              </w:rPr>
              <w:t>ρ</w:t>
            </w:r>
            <w:r w:rsidRPr="000D4105">
              <w:rPr>
                <w:rFonts w:asciiTheme="minorBidi" w:hAnsiTheme="minorBidi"/>
                <w:sz w:val="20"/>
                <w:szCs w:val="20"/>
                <w:vertAlign w:val="subscript"/>
              </w:rPr>
              <w:t>l</w:t>
            </w:r>
            <w:proofErr w:type="spellEnd"/>
          </w:p>
        </w:tc>
        <w:tc>
          <w:tcPr>
            <w:tcW w:w="1211" w:type="pct"/>
            <w:vMerge/>
            <w:vAlign w:val="center"/>
          </w:tcPr>
          <w:p w:rsidR="000E6F3C" w:rsidRPr="000D4105" w:rsidRDefault="000E6F3C" w:rsidP="000E6F3C">
            <w:pPr>
              <w:jc w:val="center"/>
              <w:rPr>
                <w:rFonts w:asciiTheme="minorBidi" w:hAnsiTheme="minorBidi"/>
                <w:sz w:val="20"/>
                <w:szCs w:val="20"/>
              </w:rPr>
            </w:pPr>
          </w:p>
        </w:tc>
      </w:tr>
      <w:tr w:rsidR="000E6F3C" w:rsidRPr="000D4105" w:rsidTr="000E6F3C">
        <w:tc>
          <w:tcPr>
            <w:tcW w:w="1858" w:type="pct"/>
            <w:vMerge/>
            <w:vAlign w:val="center"/>
          </w:tcPr>
          <w:p w:rsidR="000E6F3C" w:rsidRPr="000D4105" w:rsidRDefault="000E6F3C" w:rsidP="000E6F3C">
            <w:pPr>
              <w:rPr>
                <w:rFonts w:asciiTheme="minorBidi" w:hAnsiTheme="minorBidi"/>
                <w:sz w:val="20"/>
                <w:szCs w:val="20"/>
              </w:rPr>
            </w:pPr>
          </w:p>
        </w:tc>
        <w:tc>
          <w:tcPr>
            <w:tcW w:w="1931" w:type="pct"/>
            <w:vAlign w:val="center"/>
          </w:tcPr>
          <w:p w:rsidR="000E6F3C" w:rsidRPr="000D4105" w:rsidRDefault="000E6F3C" w:rsidP="000E6F3C">
            <w:pPr>
              <w:rPr>
                <w:rFonts w:asciiTheme="minorBidi" w:hAnsiTheme="minorBidi"/>
                <w:sz w:val="20"/>
                <w:szCs w:val="20"/>
                <w:vertAlign w:val="subscript"/>
              </w:rPr>
            </w:pPr>
            <w:proofErr w:type="spellStart"/>
            <w:r w:rsidRPr="000D4105">
              <w:rPr>
                <w:rFonts w:asciiTheme="minorBidi" w:hAnsiTheme="minorBidi"/>
                <w:sz w:val="20"/>
                <w:szCs w:val="20"/>
              </w:rPr>
              <w:t>ρ</w:t>
            </w:r>
            <w:r w:rsidRPr="000D4105">
              <w:rPr>
                <w:rFonts w:asciiTheme="minorBidi" w:hAnsiTheme="minorBidi"/>
                <w:sz w:val="20"/>
                <w:szCs w:val="20"/>
                <w:vertAlign w:val="subscript"/>
              </w:rPr>
              <w:t>t</w:t>
            </w:r>
            <w:proofErr w:type="spellEnd"/>
          </w:p>
          <w:p w:rsidR="000E6F3C" w:rsidRPr="000D4105" w:rsidRDefault="000E6F3C" w:rsidP="000E6F3C">
            <w:pPr>
              <w:rPr>
                <w:rFonts w:asciiTheme="minorBidi" w:hAnsiTheme="minorBidi"/>
                <w:sz w:val="20"/>
                <w:szCs w:val="20"/>
                <w:vertAlign w:val="subscript"/>
              </w:rPr>
            </w:pPr>
          </w:p>
        </w:tc>
        <w:tc>
          <w:tcPr>
            <w:tcW w:w="1211" w:type="pct"/>
            <w:vMerge/>
            <w:vAlign w:val="center"/>
          </w:tcPr>
          <w:p w:rsidR="000E6F3C" w:rsidRPr="000D4105" w:rsidRDefault="000E6F3C" w:rsidP="000E6F3C">
            <w:pPr>
              <w:jc w:val="center"/>
              <w:rPr>
                <w:rFonts w:asciiTheme="minorBidi" w:hAnsiTheme="minorBidi"/>
                <w:sz w:val="20"/>
                <w:szCs w:val="20"/>
              </w:rPr>
            </w:pPr>
          </w:p>
        </w:tc>
      </w:tr>
      <w:tr w:rsidR="000E6F3C" w:rsidRPr="000D4105" w:rsidTr="000E6F3C">
        <w:tc>
          <w:tcPr>
            <w:tcW w:w="1858" w:type="pct"/>
            <w:tcBorders>
              <w:bottom w:val="single" w:sz="4" w:space="0" w:color="auto"/>
            </w:tcBorders>
            <w:vAlign w:val="center"/>
          </w:tcPr>
          <w:p w:rsidR="000E6F3C" w:rsidRPr="000D4105" w:rsidRDefault="000E6F3C" w:rsidP="000E6F3C">
            <w:pPr>
              <w:rPr>
                <w:rFonts w:asciiTheme="minorBidi" w:hAnsiTheme="minorBidi"/>
                <w:sz w:val="20"/>
                <w:szCs w:val="20"/>
              </w:rPr>
            </w:pPr>
            <w:r w:rsidRPr="000D4105">
              <w:rPr>
                <w:rFonts w:asciiTheme="minorBidi" w:hAnsiTheme="minorBidi"/>
                <w:sz w:val="20"/>
                <w:szCs w:val="20"/>
              </w:rPr>
              <w:t>Material properties</w:t>
            </w:r>
          </w:p>
        </w:tc>
        <w:tc>
          <w:tcPr>
            <w:tcW w:w="1931" w:type="pct"/>
            <w:tcBorders>
              <w:bottom w:val="single" w:sz="4" w:space="0" w:color="auto"/>
            </w:tcBorders>
            <w:vAlign w:val="center"/>
          </w:tcPr>
          <w:p w:rsidR="000E6F3C" w:rsidRPr="000D4105" w:rsidRDefault="000E6F3C" w:rsidP="000E6F3C">
            <w:pPr>
              <w:rPr>
                <w:rFonts w:asciiTheme="minorBidi" w:hAnsiTheme="minorBidi"/>
                <w:i/>
                <w:iCs/>
                <w:sz w:val="20"/>
                <w:szCs w:val="20"/>
                <w:vertAlign w:val="subscript"/>
              </w:rPr>
            </w:pPr>
            <w:r>
              <w:rPr>
                <w:rFonts w:asciiTheme="minorBidi" w:hAnsiTheme="minorBidi"/>
                <w:sz w:val="20"/>
                <w:szCs w:val="20"/>
              </w:rPr>
              <w:t xml:space="preserve">Design compressive      strength  of concrete, </w:t>
            </w:r>
            <w:proofErr w:type="spellStart"/>
            <w:r w:rsidRPr="000D4105">
              <w:rPr>
                <w:rFonts w:asciiTheme="minorBidi" w:hAnsiTheme="minorBidi"/>
                <w:i/>
                <w:iCs/>
                <w:sz w:val="20"/>
                <w:szCs w:val="20"/>
              </w:rPr>
              <w:t>f</w:t>
            </w:r>
            <w:r w:rsidRPr="000D4105">
              <w:rPr>
                <w:rFonts w:asciiTheme="minorBidi" w:hAnsiTheme="minorBidi"/>
                <w:i/>
                <w:iCs/>
                <w:sz w:val="20"/>
                <w:szCs w:val="20"/>
                <w:vertAlign w:val="subscript"/>
              </w:rPr>
              <w:t>ck</w:t>
            </w:r>
            <w:proofErr w:type="spellEnd"/>
          </w:p>
        </w:tc>
        <w:tc>
          <w:tcPr>
            <w:tcW w:w="1211" w:type="pct"/>
            <w:vMerge/>
            <w:tcBorders>
              <w:bottom w:val="single" w:sz="4" w:space="0" w:color="auto"/>
            </w:tcBorders>
            <w:vAlign w:val="center"/>
          </w:tcPr>
          <w:p w:rsidR="000E6F3C" w:rsidRPr="000D4105" w:rsidRDefault="000E6F3C" w:rsidP="000E6F3C">
            <w:pPr>
              <w:jc w:val="center"/>
              <w:rPr>
                <w:rFonts w:asciiTheme="minorBidi" w:hAnsiTheme="minorBidi"/>
                <w:sz w:val="20"/>
                <w:szCs w:val="20"/>
              </w:rPr>
            </w:pPr>
          </w:p>
        </w:tc>
      </w:tr>
    </w:tbl>
    <w:p w:rsidR="003677DA" w:rsidRDefault="003677DA" w:rsidP="00C13A3A">
      <w:pPr>
        <w:spacing w:line="480" w:lineRule="auto"/>
        <w:jc w:val="both"/>
        <w:rPr>
          <w:rFonts w:asciiTheme="minorBidi" w:hAnsiTheme="minorBidi"/>
        </w:rPr>
      </w:pPr>
    </w:p>
    <w:p w:rsidR="000E6F3C" w:rsidRDefault="000E6F3C" w:rsidP="00C13A3A">
      <w:pPr>
        <w:spacing w:line="480" w:lineRule="auto"/>
        <w:jc w:val="both"/>
        <w:rPr>
          <w:rFonts w:asciiTheme="minorBidi" w:hAnsiTheme="minorBidi"/>
        </w:rPr>
      </w:pPr>
    </w:p>
    <w:p w:rsidR="000E6F3C" w:rsidRDefault="000E6F3C" w:rsidP="00C13A3A">
      <w:pPr>
        <w:spacing w:line="480" w:lineRule="auto"/>
        <w:jc w:val="both"/>
        <w:rPr>
          <w:rFonts w:asciiTheme="minorBidi" w:hAnsiTheme="minorBidi"/>
        </w:rPr>
      </w:pPr>
    </w:p>
    <w:p w:rsidR="000E6F3C" w:rsidRDefault="000E6F3C" w:rsidP="00C13A3A">
      <w:pPr>
        <w:spacing w:line="480" w:lineRule="auto"/>
        <w:jc w:val="both"/>
        <w:rPr>
          <w:rFonts w:asciiTheme="minorBidi" w:hAnsiTheme="minorBidi"/>
        </w:rPr>
      </w:pPr>
    </w:p>
    <w:p w:rsidR="003677DA" w:rsidRDefault="003677DA" w:rsidP="00C13A3A">
      <w:pPr>
        <w:spacing w:line="480" w:lineRule="auto"/>
        <w:jc w:val="both"/>
        <w:rPr>
          <w:rFonts w:asciiTheme="minorBidi" w:hAnsiTheme="minorBidi"/>
        </w:rPr>
      </w:pPr>
    </w:p>
    <w:p w:rsidR="003677DA" w:rsidRPr="0024674E" w:rsidRDefault="003677DA" w:rsidP="000E6F3C">
      <w:pPr>
        <w:spacing w:before="240" w:after="240" w:line="480" w:lineRule="auto"/>
        <w:rPr>
          <w:rFonts w:cs="Arial"/>
          <w:lang w:eastAsia="en-US"/>
        </w:rPr>
      </w:pPr>
      <w:r w:rsidRPr="0024674E">
        <w:rPr>
          <w:rFonts w:cs="Arial"/>
          <w:b/>
        </w:rPr>
        <w:t>Table 1</w:t>
      </w:r>
      <w:r w:rsidRPr="0024674E">
        <w:rPr>
          <w:rFonts w:cs="Arial"/>
        </w:rPr>
        <w:t xml:space="preserve">: </w:t>
      </w:r>
      <w:r w:rsidRPr="0024674E">
        <w:rPr>
          <w:rFonts w:cs="Arial"/>
        </w:rPr>
        <w:tab/>
      </w:r>
      <w:r w:rsidRPr="0024674E">
        <w:rPr>
          <w:rFonts w:asciiTheme="minorBidi" w:hAnsiTheme="minorBidi"/>
        </w:rPr>
        <w:t>Independent variables for the parametric study.</w:t>
      </w:r>
    </w:p>
    <w:p w:rsidR="00DD5284" w:rsidRDefault="00444BDE" w:rsidP="000E6F3C">
      <w:pPr>
        <w:spacing w:before="240" w:after="240" w:line="480" w:lineRule="auto"/>
        <w:jc w:val="both"/>
        <w:rPr>
          <w:rFonts w:asciiTheme="minorBidi" w:hAnsiTheme="minorBidi"/>
        </w:rPr>
      </w:pPr>
      <w:r>
        <w:t xml:space="preserve">The output parameter </w:t>
      </w:r>
      <w:r>
        <w:rPr>
          <w:rFonts w:cs="Arial"/>
        </w:rPr>
        <w:t>η</w:t>
      </w:r>
      <w:r>
        <w:t xml:space="preserve"> (damage index) describes the extent of </w:t>
      </w:r>
      <w:r w:rsidR="00A95863">
        <w:t xml:space="preserve">overall </w:t>
      </w:r>
      <w:r>
        <w:t xml:space="preserve">column damage in a qualitative manner based on </w:t>
      </w:r>
      <w:r w:rsidR="001022F9">
        <w:t xml:space="preserve">key </w:t>
      </w:r>
      <w:r>
        <w:t xml:space="preserve">observations such as damage progression, </w:t>
      </w:r>
      <w:r w:rsidR="001022F9">
        <w:t xml:space="preserve">extent of </w:t>
      </w:r>
      <w:r w:rsidR="00801930">
        <w:t xml:space="preserve">localised spallation, </w:t>
      </w:r>
      <w:r>
        <w:t>integrity of reinforcement arrangement and ultimate failure mechanism.</w:t>
      </w:r>
      <w:r w:rsidR="00801930">
        <w:t xml:space="preserve"> The output parameter </w:t>
      </w:r>
      <w:r w:rsidR="00801930">
        <w:rPr>
          <w:rFonts w:cs="Arial"/>
        </w:rPr>
        <w:t>α</w:t>
      </w:r>
      <w:r w:rsidR="00801930">
        <w:t xml:space="preserve"> is the column residual axial capacity index defined as </w:t>
      </w:r>
      <w:proofErr w:type="spellStart"/>
      <w:r w:rsidR="00801930">
        <w:t>N</w:t>
      </w:r>
      <w:r w:rsidR="00801930">
        <w:rPr>
          <w:vertAlign w:val="subscript"/>
        </w:rPr>
        <w:t>d</w:t>
      </w:r>
      <w:proofErr w:type="spellEnd"/>
      <w:r w:rsidR="00801930">
        <w:t xml:space="preserve"> / </w:t>
      </w:r>
      <w:proofErr w:type="spellStart"/>
      <w:r w:rsidR="00801930">
        <w:t>N</w:t>
      </w:r>
      <w:r w:rsidR="00801930">
        <w:rPr>
          <w:vertAlign w:val="subscript"/>
        </w:rPr>
        <w:t>ud</w:t>
      </w:r>
      <w:proofErr w:type="spellEnd"/>
      <w:r w:rsidR="00801930">
        <w:t xml:space="preserve">, where </w:t>
      </w:r>
      <w:proofErr w:type="spellStart"/>
      <w:r w:rsidR="00801930">
        <w:t>N</w:t>
      </w:r>
      <w:r w:rsidR="00801930">
        <w:rPr>
          <w:vertAlign w:val="subscript"/>
        </w:rPr>
        <w:t>d</w:t>
      </w:r>
      <w:proofErr w:type="spellEnd"/>
      <w:r w:rsidR="00801930">
        <w:t xml:space="preserve">  and </w:t>
      </w:r>
      <w:proofErr w:type="spellStart"/>
      <w:r w:rsidR="00801930">
        <w:t>N</w:t>
      </w:r>
      <w:r w:rsidR="00801930">
        <w:rPr>
          <w:vertAlign w:val="subscript"/>
        </w:rPr>
        <w:t>ud</w:t>
      </w:r>
      <w:proofErr w:type="spellEnd"/>
      <w:r w:rsidR="00801930">
        <w:t xml:space="preserve"> are the column axial compression capacity in damaged and undamaged conditions respectively.</w:t>
      </w:r>
      <w:r>
        <w:t xml:space="preserve"> </w:t>
      </w:r>
      <w:r w:rsidR="00FC1A5A">
        <w:t xml:space="preserve">The undelaying numerical procedure </w:t>
      </w:r>
      <w:r w:rsidR="00C13A3A">
        <w:t>adopted</w:t>
      </w:r>
      <w:r w:rsidR="00FC1A5A">
        <w:t xml:space="preserve"> for estimating </w:t>
      </w:r>
      <w:r w:rsidR="00FC1A5A">
        <w:rPr>
          <w:rFonts w:cs="Arial"/>
        </w:rPr>
        <w:t>α</w:t>
      </w:r>
      <w:r w:rsidR="00FC1A5A">
        <w:t xml:space="preserve"> is illustrated in Figure 5.</w:t>
      </w:r>
      <w:r w:rsidR="00A95863">
        <w:t xml:space="preserve"> </w:t>
      </w:r>
      <w:r w:rsidR="00DD5284">
        <w:rPr>
          <w:rFonts w:asciiTheme="minorBidi" w:hAnsiTheme="minorBidi"/>
        </w:rPr>
        <w:t>This involves with</w:t>
      </w:r>
      <w:r w:rsidR="00DD5284" w:rsidRPr="0089404E">
        <w:rPr>
          <w:rFonts w:asciiTheme="minorBidi" w:hAnsiTheme="minorBidi"/>
        </w:rPr>
        <w:t xml:space="preserve"> incrementally applying a static axial load to each </w:t>
      </w:r>
      <w:r w:rsidR="00620CDE">
        <w:rPr>
          <w:rFonts w:asciiTheme="minorBidi" w:hAnsiTheme="minorBidi"/>
        </w:rPr>
        <w:t>blast-</w:t>
      </w:r>
      <w:r w:rsidR="00DD5284" w:rsidRPr="0089404E">
        <w:rPr>
          <w:rFonts w:asciiTheme="minorBidi" w:hAnsiTheme="minorBidi"/>
        </w:rPr>
        <w:t xml:space="preserve">damaged column until the column fails in direct compression. These incremental axial loads were applied to the virtual column (see Figure </w:t>
      </w:r>
      <w:r w:rsidR="00DD5284">
        <w:rPr>
          <w:rFonts w:asciiTheme="minorBidi" w:hAnsiTheme="minorBidi"/>
        </w:rPr>
        <w:t>3</w:t>
      </w:r>
      <w:r w:rsidR="00DD5284" w:rsidRPr="0089404E">
        <w:rPr>
          <w:rFonts w:asciiTheme="minorBidi" w:hAnsiTheme="minorBidi"/>
        </w:rPr>
        <w:t xml:space="preserve">). In order to permit a proper axial load transferral to </w:t>
      </w:r>
      <w:r w:rsidR="00DD5284">
        <w:rPr>
          <w:rFonts w:asciiTheme="minorBidi" w:hAnsiTheme="minorBidi"/>
        </w:rPr>
        <w:t xml:space="preserve">the </w:t>
      </w:r>
      <w:r w:rsidR="00DD5284" w:rsidRPr="0089404E">
        <w:rPr>
          <w:rFonts w:asciiTheme="minorBidi" w:hAnsiTheme="minorBidi"/>
        </w:rPr>
        <w:t xml:space="preserve">column, vertical constraints </w:t>
      </w:r>
      <w:r w:rsidR="00DD5284">
        <w:rPr>
          <w:rFonts w:asciiTheme="minorBidi" w:hAnsiTheme="minorBidi"/>
        </w:rPr>
        <w:t xml:space="preserve">at the </w:t>
      </w:r>
      <w:r w:rsidR="00DD5284">
        <w:rPr>
          <w:rFonts w:asciiTheme="minorBidi" w:hAnsiTheme="minorBidi"/>
        </w:rPr>
        <w:lastRenderedPageBreak/>
        <w:t>top of the virtual column</w:t>
      </w:r>
      <w:r w:rsidR="00DD5284" w:rsidRPr="0089404E">
        <w:rPr>
          <w:rFonts w:asciiTheme="minorBidi" w:hAnsiTheme="minorBidi"/>
        </w:rPr>
        <w:t xml:space="preserve"> were removed and </w:t>
      </w:r>
      <w:r w:rsidR="00DD5284">
        <w:rPr>
          <w:rFonts w:asciiTheme="minorBidi" w:hAnsiTheme="minorBidi"/>
        </w:rPr>
        <w:t xml:space="preserve">all </w:t>
      </w:r>
      <w:r w:rsidR="00DD5284" w:rsidRPr="0089404E">
        <w:rPr>
          <w:rFonts w:asciiTheme="minorBidi" w:hAnsiTheme="minorBidi"/>
        </w:rPr>
        <w:t>springs were set to a significantly higher stiffness</w:t>
      </w:r>
      <w:r w:rsidR="00DD5284">
        <w:rPr>
          <w:rFonts w:asciiTheme="minorBidi" w:hAnsiTheme="minorBidi"/>
        </w:rPr>
        <w:t xml:space="preserve"> </w:t>
      </w:r>
      <w:r w:rsidR="00620CDE">
        <w:rPr>
          <w:rFonts w:asciiTheme="minorBidi" w:hAnsiTheme="minorBidi"/>
        </w:rPr>
        <w:t>to minimise</w:t>
      </w:r>
      <w:r w:rsidR="00DD5284">
        <w:rPr>
          <w:rFonts w:asciiTheme="minorBidi" w:hAnsiTheme="minorBidi"/>
        </w:rPr>
        <w:t xml:space="preserve"> localis</w:t>
      </w:r>
      <w:r w:rsidR="00DD5284" w:rsidRPr="0089404E">
        <w:rPr>
          <w:rFonts w:asciiTheme="minorBidi" w:hAnsiTheme="minorBidi"/>
        </w:rPr>
        <w:t>ed axial deformations within the virtual column.</w:t>
      </w:r>
    </w:p>
    <w:p w:rsidR="003677DA" w:rsidRDefault="003677DA" w:rsidP="003677DA">
      <w:pPr>
        <w:spacing w:before="240" w:after="240" w:line="480" w:lineRule="auto"/>
        <w:jc w:val="center"/>
      </w:pPr>
      <w:r w:rsidRPr="003677DA">
        <w:rPr>
          <w:noProof/>
          <w:lang w:eastAsia="en-GB"/>
        </w:rPr>
        <w:drawing>
          <wp:inline distT="0" distB="0" distL="0" distR="0">
            <wp:extent cx="6315077" cy="4371975"/>
            <wp:effectExtent l="0" t="0" r="9525" b="0"/>
            <wp:docPr id="10" name="Picture 10" descr="C:\PhD\PhD_Simon\Papers\Residual capacity paper\Figures\Figure 5.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PhD\PhD_Simon\Papers\Residual capacity paper\Figures\Figure 5.tif"/>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6338241" cy="4388012"/>
                    </a:xfrm>
                    <a:prstGeom prst="rect">
                      <a:avLst/>
                    </a:prstGeom>
                    <a:noFill/>
                    <a:ln>
                      <a:noFill/>
                    </a:ln>
                  </pic:spPr>
                </pic:pic>
              </a:graphicData>
            </a:graphic>
          </wp:inline>
        </w:drawing>
      </w:r>
    </w:p>
    <w:p w:rsidR="003677DA" w:rsidRPr="00A81626" w:rsidRDefault="003677DA" w:rsidP="000E6F3C">
      <w:pPr>
        <w:spacing w:before="240" w:after="240" w:line="480" w:lineRule="auto"/>
        <w:ind w:left="1440" w:hanging="1440"/>
        <w:jc w:val="center"/>
        <w:rPr>
          <w:rFonts w:cs="Arial"/>
        </w:rPr>
      </w:pPr>
      <w:r w:rsidRPr="00A81626">
        <w:rPr>
          <w:rFonts w:cs="Arial"/>
          <w:b/>
        </w:rPr>
        <w:t>Figure 5</w:t>
      </w:r>
      <w:r w:rsidRPr="00A81626">
        <w:rPr>
          <w:rFonts w:cs="Arial"/>
        </w:rPr>
        <w:t xml:space="preserve">: </w:t>
      </w:r>
      <w:r w:rsidRPr="00A81626">
        <w:rPr>
          <w:rFonts w:cs="Arial"/>
        </w:rPr>
        <w:tab/>
      </w:r>
      <w:r>
        <w:rPr>
          <w:rFonts w:cs="Arial"/>
          <w:bCs/>
        </w:rPr>
        <w:t>Estimation of column residual axial capacity following internal blast actions.</w:t>
      </w:r>
    </w:p>
    <w:p w:rsidR="000E6F3C" w:rsidRDefault="00A95863" w:rsidP="000E6F3C">
      <w:pPr>
        <w:spacing w:before="240" w:after="240" w:line="480" w:lineRule="auto"/>
        <w:jc w:val="both"/>
        <w:rPr>
          <w:rFonts w:cs="Arial"/>
        </w:rPr>
      </w:pPr>
      <w:r>
        <w:t xml:space="preserve">Overall, based </w:t>
      </w:r>
      <w:r w:rsidR="00C86871">
        <w:t xml:space="preserve">on </w:t>
      </w:r>
      <w:r>
        <w:t xml:space="preserve">the extent of column damage and estimated </w:t>
      </w:r>
      <w:r w:rsidR="00215C1D">
        <w:t xml:space="preserve">column </w:t>
      </w:r>
      <w:r>
        <w:t>residual axial capacity in each analysis case, it was possible to define a damage classification system comprising five damage classes. This is provided in Table 2</w:t>
      </w:r>
      <w:r w:rsidR="00C13A3A">
        <w:t>, together</w:t>
      </w:r>
      <w:r>
        <w:t xml:space="preserve"> with the ranges of </w:t>
      </w:r>
      <w:r>
        <w:rPr>
          <w:rFonts w:cs="Arial"/>
        </w:rPr>
        <w:t>η and α corresponding to each damage class.</w:t>
      </w:r>
    </w:p>
    <w:p w:rsidR="004B40B8" w:rsidRDefault="004B40B8" w:rsidP="000E6F3C">
      <w:pPr>
        <w:spacing w:before="240" w:after="240" w:line="480" w:lineRule="auto"/>
        <w:jc w:val="both"/>
        <w:rPr>
          <w:rFonts w:cs="Arial"/>
        </w:rPr>
      </w:pPr>
    </w:p>
    <w:p w:rsidR="004B40B8" w:rsidRDefault="004B40B8" w:rsidP="000E6F3C">
      <w:pPr>
        <w:spacing w:before="240" w:after="240" w:line="480" w:lineRule="auto"/>
        <w:jc w:val="both"/>
        <w:rPr>
          <w:rFonts w:cs="Arial"/>
        </w:rPr>
      </w:pPr>
    </w:p>
    <w:p w:rsidR="004B40B8" w:rsidRDefault="004B40B8" w:rsidP="000E6F3C">
      <w:pPr>
        <w:spacing w:before="240" w:after="240" w:line="480" w:lineRule="auto"/>
        <w:jc w:val="both"/>
        <w:rPr>
          <w:rFonts w:cs="Arial"/>
        </w:rPr>
      </w:pPr>
    </w:p>
    <w:p w:rsidR="00595DC8" w:rsidRDefault="00595DC8" w:rsidP="003677DA">
      <w:pPr>
        <w:spacing w:before="240" w:after="0" w:line="480" w:lineRule="auto"/>
        <w:jc w:val="both"/>
        <w:rPr>
          <w:rFonts w:cs="Arial"/>
        </w:rPr>
      </w:pPr>
    </w:p>
    <w:tbl>
      <w:tblPr>
        <w:tblStyle w:val="TableGrid"/>
        <w:tblpPr w:leftFromText="180" w:rightFromText="180" w:vertAnchor="page" w:horzAnchor="margin" w:tblpY="1321"/>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31"/>
        <w:gridCol w:w="968"/>
        <w:gridCol w:w="909"/>
        <w:gridCol w:w="6290"/>
      </w:tblGrid>
      <w:tr w:rsidR="000E6F3C" w:rsidRPr="00C37C96" w:rsidTr="000E6F3C">
        <w:tc>
          <w:tcPr>
            <w:tcW w:w="832" w:type="pct"/>
            <w:tcBorders>
              <w:top w:val="single" w:sz="4" w:space="0" w:color="auto"/>
              <w:bottom w:val="single" w:sz="4" w:space="0" w:color="auto"/>
            </w:tcBorders>
            <w:vAlign w:val="center"/>
          </w:tcPr>
          <w:p w:rsidR="000E6F3C" w:rsidRPr="00C37C96" w:rsidRDefault="000E6F3C" w:rsidP="000E6F3C">
            <w:pPr>
              <w:jc w:val="center"/>
              <w:rPr>
                <w:rFonts w:asciiTheme="minorBidi" w:hAnsiTheme="minorBidi"/>
                <w:sz w:val="20"/>
                <w:szCs w:val="20"/>
              </w:rPr>
            </w:pPr>
            <w:r w:rsidRPr="00C37C96">
              <w:rPr>
                <w:rFonts w:asciiTheme="minorBidi" w:hAnsiTheme="minorBidi"/>
                <w:sz w:val="20"/>
                <w:szCs w:val="20"/>
              </w:rPr>
              <w:lastRenderedPageBreak/>
              <w:t>Damage class</w:t>
            </w:r>
          </w:p>
        </w:tc>
        <w:tc>
          <w:tcPr>
            <w:tcW w:w="494" w:type="pct"/>
            <w:tcBorders>
              <w:top w:val="single" w:sz="4" w:space="0" w:color="auto"/>
              <w:bottom w:val="single" w:sz="4" w:space="0" w:color="auto"/>
            </w:tcBorders>
            <w:vAlign w:val="center"/>
          </w:tcPr>
          <w:p w:rsidR="000E6F3C" w:rsidRPr="00C37C96" w:rsidRDefault="000E6F3C" w:rsidP="000E6F3C">
            <w:pPr>
              <w:jc w:val="center"/>
              <w:rPr>
                <w:rFonts w:asciiTheme="minorBidi" w:hAnsiTheme="minorBidi"/>
                <w:sz w:val="20"/>
                <w:szCs w:val="20"/>
              </w:rPr>
            </w:pPr>
            <w:r w:rsidRPr="00C37C96">
              <w:rPr>
                <w:rFonts w:asciiTheme="minorBidi" w:hAnsiTheme="minorBidi"/>
                <w:sz w:val="20"/>
                <w:szCs w:val="20"/>
              </w:rPr>
              <w:t>η</w:t>
            </w:r>
          </w:p>
        </w:tc>
        <w:tc>
          <w:tcPr>
            <w:tcW w:w="464" w:type="pct"/>
            <w:tcBorders>
              <w:top w:val="single" w:sz="4" w:space="0" w:color="auto"/>
              <w:bottom w:val="single" w:sz="4" w:space="0" w:color="auto"/>
            </w:tcBorders>
            <w:vAlign w:val="center"/>
          </w:tcPr>
          <w:p w:rsidR="000E6F3C" w:rsidRPr="00C37C96" w:rsidRDefault="000E6F3C" w:rsidP="000E6F3C">
            <w:pPr>
              <w:jc w:val="center"/>
              <w:rPr>
                <w:rFonts w:asciiTheme="minorBidi" w:hAnsiTheme="minorBidi"/>
                <w:sz w:val="20"/>
                <w:szCs w:val="20"/>
              </w:rPr>
            </w:pPr>
            <w:r w:rsidRPr="00C37C96">
              <w:rPr>
                <w:rFonts w:asciiTheme="minorBidi" w:hAnsiTheme="minorBidi"/>
                <w:sz w:val="20"/>
                <w:szCs w:val="20"/>
              </w:rPr>
              <w:t>α</w:t>
            </w:r>
          </w:p>
        </w:tc>
        <w:tc>
          <w:tcPr>
            <w:tcW w:w="3210" w:type="pct"/>
            <w:tcBorders>
              <w:top w:val="single" w:sz="4" w:space="0" w:color="auto"/>
              <w:bottom w:val="single" w:sz="4" w:space="0" w:color="auto"/>
            </w:tcBorders>
            <w:vAlign w:val="center"/>
          </w:tcPr>
          <w:p w:rsidR="000E6F3C" w:rsidRPr="00C37C96" w:rsidRDefault="000E6F3C" w:rsidP="000E6F3C">
            <w:pPr>
              <w:jc w:val="center"/>
              <w:rPr>
                <w:rFonts w:asciiTheme="minorBidi" w:hAnsiTheme="minorBidi"/>
                <w:sz w:val="20"/>
                <w:szCs w:val="20"/>
              </w:rPr>
            </w:pPr>
            <w:r w:rsidRPr="00C37C96">
              <w:rPr>
                <w:rFonts w:asciiTheme="minorBidi" w:hAnsiTheme="minorBidi"/>
                <w:sz w:val="20"/>
                <w:szCs w:val="20"/>
              </w:rPr>
              <w:t>Remarks</w:t>
            </w:r>
          </w:p>
        </w:tc>
      </w:tr>
      <w:tr w:rsidR="000E6F3C" w:rsidRPr="00C37C96" w:rsidTr="000E6F3C">
        <w:tc>
          <w:tcPr>
            <w:tcW w:w="832" w:type="pct"/>
            <w:tcBorders>
              <w:top w:val="single" w:sz="4" w:space="0" w:color="auto"/>
            </w:tcBorders>
            <w:vAlign w:val="center"/>
          </w:tcPr>
          <w:p w:rsidR="000E6F3C" w:rsidRPr="00C37C96" w:rsidRDefault="000E6F3C" w:rsidP="000E6F3C">
            <w:pPr>
              <w:jc w:val="center"/>
              <w:rPr>
                <w:rFonts w:asciiTheme="minorBidi" w:hAnsiTheme="minorBidi"/>
                <w:sz w:val="20"/>
                <w:szCs w:val="20"/>
              </w:rPr>
            </w:pPr>
            <w:r w:rsidRPr="00C37C96">
              <w:rPr>
                <w:rFonts w:asciiTheme="minorBidi" w:hAnsiTheme="minorBidi"/>
                <w:sz w:val="20"/>
                <w:szCs w:val="20"/>
              </w:rPr>
              <w:t>None</w:t>
            </w:r>
          </w:p>
          <w:p w:rsidR="000E6F3C" w:rsidRPr="00C37C96" w:rsidRDefault="000E6F3C" w:rsidP="000E6F3C">
            <w:pPr>
              <w:jc w:val="center"/>
              <w:rPr>
                <w:rFonts w:asciiTheme="minorBidi" w:hAnsiTheme="minorBidi"/>
                <w:sz w:val="20"/>
                <w:szCs w:val="20"/>
              </w:rPr>
            </w:pPr>
            <w:r w:rsidRPr="00C37C96">
              <w:rPr>
                <w:rFonts w:asciiTheme="minorBidi" w:hAnsiTheme="minorBidi"/>
                <w:sz w:val="20"/>
                <w:szCs w:val="20"/>
              </w:rPr>
              <w:t>(ND)</w:t>
            </w:r>
          </w:p>
        </w:tc>
        <w:tc>
          <w:tcPr>
            <w:tcW w:w="494" w:type="pct"/>
            <w:tcBorders>
              <w:top w:val="single" w:sz="4" w:space="0" w:color="auto"/>
            </w:tcBorders>
            <w:vAlign w:val="center"/>
          </w:tcPr>
          <w:p w:rsidR="000E6F3C" w:rsidRPr="00C37C96" w:rsidRDefault="000E6F3C" w:rsidP="000E6F3C">
            <w:pPr>
              <w:jc w:val="center"/>
              <w:rPr>
                <w:rFonts w:asciiTheme="minorBidi" w:hAnsiTheme="minorBidi"/>
                <w:sz w:val="20"/>
                <w:szCs w:val="20"/>
              </w:rPr>
            </w:pPr>
            <w:r w:rsidRPr="00C37C96">
              <w:rPr>
                <w:rFonts w:asciiTheme="minorBidi" w:hAnsiTheme="minorBidi"/>
                <w:sz w:val="20"/>
                <w:szCs w:val="20"/>
              </w:rPr>
              <w:t>1≤ η&lt;4</w:t>
            </w:r>
          </w:p>
        </w:tc>
        <w:tc>
          <w:tcPr>
            <w:tcW w:w="464" w:type="pct"/>
            <w:tcBorders>
              <w:top w:val="single" w:sz="4" w:space="0" w:color="auto"/>
            </w:tcBorders>
            <w:vAlign w:val="center"/>
          </w:tcPr>
          <w:p w:rsidR="000E6F3C" w:rsidRPr="00C37C96" w:rsidRDefault="000E6F3C" w:rsidP="000E6F3C">
            <w:pPr>
              <w:jc w:val="center"/>
              <w:rPr>
                <w:rFonts w:asciiTheme="minorBidi" w:hAnsiTheme="minorBidi"/>
                <w:sz w:val="20"/>
                <w:szCs w:val="20"/>
              </w:rPr>
            </w:pPr>
            <w:r w:rsidRPr="00C37C96">
              <w:rPr>
                <w:rFonts w:asciiTheme="minorBidi" w:hAnsiTheme="minorBidi"/>
                <w:sz w:val="20"/>
                <w:szCs w:val="20"/>
              </w:rPr>
              <w:t>1.0</w:t>
            </w:r>
          </w:p>
        </w:tc>
        <w:tc>
          <w:tcPr>
            <w:tcW w:w="3210" w:type="pct"/>
            <w:tcBorders>
              <w:top w:val="single" w:sz="4" w:space="0" w:color="auto"/>
            </w:tcBorders>
            <w:vAlign w:val="center"/>
          </w:tcPr>
          <w:p w:rsidR="000E6F3C" w:rsidRPr="004B40B8" w:rsidRDefault="000E6F3C" w:rsidP="000E6F3C">
            <w:pPr>
              <w:rPr>
                <w:rFonts w:asciiTheme="minorBidi" w:hAnsiTheme="minorBidi"/>
                <w:iCs/>
                <w:sz w:val="20"/>
                <w:szCs w:val="20"/>
              </w:rPr>
            </w:pPr>
            <w:r w:rsidRPr="004B40B8">
              <w:rPr>
                <w:rFonts w:asciiTheme="minorBidi" w:hAnsiTheme="minorBidi"/>
                <w:iCs/>
                <w:sz w:val="20"/>
                <w:szCs w:val="20"/>
              </w:rPr>
              <w:t>By inspection:</w:t>
            </w:r>
          </w:p>
          <w:p w:rsidR="000E6F3C" w:rsidRPr="004B40B8" w:rsidRDefault="000E6F3C" w:rsidP="000E6F3C">
            <w:pPr>
              <w:rPr>
                <w:rFonts w:asciiTheme="minorBidi" w:hAnsiTheme="minorBidi"/>
                <w:sz w:val="20"/>
                <w:szCs w:val="20"/>
              </w:rPr>
            </w:pPr>
            <w:r w:rsidRPr="004B40B8">
              <w:rPr>
                <w:rFonts w:asciiTheme="minorBidi" w:hAnsiTheme="minorBidi"/>
                <w:sz w:val="20"/>
                <w:szCs w:val="20"/>
              </w:rPr>
              <w:t>No visible cracks and localised concrete damage, reinforcement intact, no large lateral deformations and full residual axial capacity</w:t>
            </w:r>
          </w:p>
          <w:p w:rsidR="000E6F3C" w:rsidRPr="004B40B8" w:rsidRDefault="000E6F3C" w:rsidP="000E6F3C">
            <w:pPr>
              <w:rPr>
                <w:rFonts w:asciiTheme="minorBidi" w:hAnsiTheme="minorBidi"/>
                <w:sz w:val="20"/>
                <w:szCs w:val="20"/>
              </w:rPr>
            </w:pPr>
          </w:p>
        </w:tc>
      </w:tr>
      <w:tr w:rsidR="000E6F3C" w:rsidRPr="00C37C96" w:rsidTr="000E6F3C">
        <w:tc>
          <w:tcPr>
            <w:tcW w:w="832" w:type="pct"/>
            <w:vAlign w:val="center"/>
          </w:tcPr>
          <w:p w:rsidR="000E6F3C" w:rsidRPr="00C37C96" w:rsidRDefault="000E6F3C" w:rsidP="000E6F3C">
            <w:pPr>
              <w:jc w:val="center"/>
              <w:rPr>
                <w:rFonts w:asciiTheme="minorBidi" w:hAnsiTheme="minorBidi"/>
                <w:sz w:val="20"/>
                <w:szCs w:val="20"/>
              </w:rPr>
            </w:pPr>
            <w:r w:rsidRPr="00C37C96">
              <w:rPr>
                <w:rFonts w:asciiTheme="minorBidi" w:hAnsiTheme="minorBidi"/>
                <w:sz w:val="20"/>
                <w:szCs w:val="20"/>
              </w:rPr>
              <w:t xml:space="preserve">Light </w:t>
            </w:r>
          </w:p>
          <w:p w:rsidR="000E6F3C" w:rsidRPr="00C37C96" w:rsidRDefault="000E6F3C" w:rsidP="000E6F3C">
            <w:pPr>
              <w:jc w:val="center"/>
              <w:rPr>
                <w:rFonts w:asciiTheme="minorBidi" w:hAnsiTheme="minorBidi"/>
                <w:sz w:val="20"/>
                <w:szCs w:val="20"/>
              </w:rPr>
            </w:pPr>
            <w:r w:rsidRPr="00C37C96">
              <w:rPr>
                <w:rFonts w:asciiTheme="minorBidi" w:hAnsiTheme="minorBidi"/>
                <w:sz w:val="20"/>
                <w:szCs w:val="20"/>
              </w:rPr>
              <w:t>(LD)</w:t>
            </w:r>
          </w:p>
        </w:tc>
        <w:tc>
          <w:tcPr>
            <w:tcW w:w="494" w:type="pct"/>
            <w:vAlign w:val="center"/>
          </w:tcPr>
          <w:p w:rsidR="000E6F3C" w:rsidRPr="00C37C96" w:rsidRDefault="000E6F3C" w:rsidP="000E6F3C">
            <w:pPr>
              <w:jc w:val="center"/>
              <w:rPr>
                <w:rFonts w:asciiTheme="minorBidi" w:hAnsiTheme="minorBidi"/>
                <w:sz w:val="20"/>
                <w:szCs w:val="20"/>
              </w:rPr>
            </w:pPr>
            <w:r w:rsidRPr="00C37C96">
              <w:rPr>
                <w:rFonts w:asciiTheme="minorBidi" w:hAnsiTheme="minorBidi"/>
                <w:sz w:val="20"/>
                <w:szCs w:val="20"/>
              </w:rPr>
              <w:t>4≤ η&lt;8</w:t>
            </w:r>
          </w:p>
        </w:tc>
        <w:tc>
          <w:tcPr>
            <w:tcW w:w="464" w:type="pct"/>
            <w:vAlign w:val="center"/>
          </w:tcPr>
          <w:p w:rsidR="000E6F3C" w:rsidRPr="00C37C96" w:rsidRDefault="000E6F3C" w:rsidP="000E6F3C">
            <w:pPr>
              <w:jc w:val="center"/>
              <w:rPr>
                <w:rFonts w:asciiTheme="minorBidi" w:hAnsiTheme="minorBidi"/>
                <w:sz w:val="20"/>
                <w:szCs w:val="20"/>
              </w:rPr>
            </w:pPr>
            <w:r w:rsidRPr="00C37C96">
              <w:rPr>
                <w:rFonts w:asciiTheme="minorBidi" w:hAnsiTheme="minorBidi"/>
                <w:sz w:val="20"/>
                <w:szCs w:val="20"/>
              </w:rPr>
              <w:t>&lt;1.0 &amp;</w:t>
            </w:r>
          </w:p>
          <w:p w:rsidR="000E6F3C" w:rsidRPr="00C37C96" w:rsidRDefault="000E6F3C" w:rsidP="000E6F3C">
            <w:pPr>
              <w:jc w:val="center"/>
              <w:rPr>
                <w:rFonts w:asciiTheme="minorBidi" w:hAnsiTheme="minorBidi"/>
                <w:sz w:val="20"/>
                <w:szCs w:val="20"/>
              </w:rPr>
            </w:pPr>
            <w:r w:rsidRPr="00C37C96">
              <w:rPr>
                <w:rFonts w:asciiTheme="minorBidi" w:hAnsiTheme="minorBidi"/>
                <w:sz w:val="20"/>
                <w:szCs w:val="20"/>
              </w:rPr>
              <w:t>≥0.92</w:t>
            </w:r>
          </w:p>
        </w:tc>
        <w:tc>
          <w:tcPr>
            <w:tcW w:w="3210" w:type="pct"/>
            <w:vAlign w:val="center"/>
          </w:tcPr>
          <w:p w:rsidR="000E6F3C" w:rsidRPr="004B40B8" w:rsidRDefault="000E6F3C" w:rsidP="000E6F3C">
            <w:pPr>
              <w:rPr>
                <w:rFonts w:asciiTheme="minorBidi" w:hAnsiTheme="minorBidi"/>
                <w:iCs/>
                <w:sz w:val="20"/>
                <w:szCs w:val="20"/>
              </w:rPr>
            </w:pPr>
            <w:r w:rsidRPr="004B40B8">
              <w:rPr>
                <w:rFonts w:asciiTheme="minorBidi" w:hAnsiTheme="minorBidi"/>
                <w:iCs/>
                <w:sz w:val="20"/>
                <w:szCs w:val="20"/>
              </w:rPr>
              <w:t>By inspection:</w:t>
            </w:r>
          </w:p>
          <w:p w:rsidR="000E6F3C" w:rsidRPr="004B40B8" w:rsidRDefault="000E6F3C" w:rsidP="000E6F3C">
            <w:pPr>
              <w:rPr>
                <w:rFonts w:asciiTheme="minorBidi" w:hAnsiTheme="minorBidi"/>
                <w:sz w:val="20"/>
                <w:szCs w:val="20"/>
              </w:rPr>
            </w:pPr>
            <w:r w:rsidRPr="004B40B8">
              <w:rPr>
                <w:rFonts w:asciiTheme="minorBidi" w:hAnsiTheme="minorBidi"/>
                <w:sz w:val="20"/>
                <w:szCs w:val="20"/>
              </w:rPr>
              <w:t>Minor to moderate flexural and diagonal shear cracks, but no localised concrete damage, reinforcement intact, no large lateral deformations, almost full residual axial capacity</w:t>
            </w:r>
          </w:p>
          <w:p w:rsidR="000E6F3C" w:rsidRPr="004B40B8" w:rsidRDefault="000E6F3C" w:rsidP="000E6F3C">
            <w:pPr>
              <w:rPr>
                <w:rFonts w:asciiTheme="minorBidi" w:hAnsiTheme="minorBidi"/>
                <w:sz w:val="20"/>
                <w:szCs w:val="20"/>
              </w:rPr>
            </w:pPr>
          </w:p>
        </w:tc>
      </w:tr>
      <w:tr w:rsidR="000E6F3C" w:rsidRPr="00C37C96" w:rsidTr="000E6F3C">
        <w:tc>
          <w:tcPr>
            <w:tcW w:w="832" w:type="pct"/>
            <w:vAlign w:val="center"/>
          </w:tcPr>
          <w:p w:rsidR="000E6F3C" w:rsidRPr="00C37C96" w:rsidRDefault="000E6F3C" w:rsidP="000E6F3C">
            <w:pPr>
              <w:jc w:val="center"/>
              <w:rPr>
                <w:rFonts w:asciiTheme="minorBidi" w:hAnsiTheme="minorBidi"/>
                <w:sz w:val="20"/>
                <w:szCs w:val="20"/>
              </w:rPr>
            </w:pPr>
            <w:r w:rsidRPr="00C37C96">
              <w:rPr>
                <w:rFonts w:asciiTheme="minorBidi" w:hAnsiTheme="minorBidi"/>
                <w:sz w:val="20"/>
                <w:szCs w:val="20"/>
              </w:rPr>
              <w:t xml:space="preserve">Moderate </w:t>
            </w:r>
          </w:p>
          <w:p w:rsidR="000E6F3C" w:rsidRPr="00C37C96" w:rsidRDefault="000E6F3C" w:rsidP="000E6F3C">
            <w:pPr>
              <w:jc w:val="center"/>
              <w:rPr>
                <w:rFonts w:asciiTheme="minorBidi" w:hAnsiTheme="minorBidi"/>
                <w:sz w:val="20"/>
                <w:szCs w:val="20"/>
              </w:rPr>
            </w:pPr>
            <w:r w:rsidRPr="00C37C96">
              <w:rPr>
                <w:rFonts w:asciiTheme="minorBidi" w:hAnsiTheme="minorBidi"/>
                <w:sz w:val="20"/>
                <w:szCs w:val="20"/>
              </w:rPr>
              <w:t>(MD)</w:t>
            </w:r>
          </w:p>
        </w:tc>
        <w:tc>
          <w:tcPr>
            <w:tcW w:w="494" w:type="pct"/>
            <w:vAlign w:val="center"/>
          </w:tcPr>
          <w:p w:rsidR="000E6F3C" w:rsidRPr="00C37C96" w:rsidRDefault="000E6F3C" w:rsidP="000E6F3C">
            <w:pPr>
              <w:jc w:val="center"/>
              <w:rPr>
                <w:rFonts w:asciiTheme="minorBidi" w:hAnsiTheme="minorBidi"/>
                <w:sz w:val="20"/>
                <w:szCs w:val="20"/>
              </w:rPr>
            </w:pPr>
            <w:r w:rsidRPr="00C37C96">
              <w:rPr>
                <w:rFonts w:asciiTheme="minorBidi" w:hAnsiTheme="minorBidi"/>
                <w:sz w:val="20"/>
                <w:szCs w:val="20"/>
              </w:rPr>
              <w:t>8≤ η&lt;16</w:t>
            </w:r>
          </w:p>
        </w:tc>
        <w:tc>
          <w:tcPr>
            <w:tcW w:w="464" w:type="pct"/>
            <w:vAlign w:val="center"/>
          </w:tcPr>
          <w:p w:rsidR="000E6F3C" w:rsidRPr="00C37C96" w:rsidRDefault="000E6F3C" w:rsidP="000E6F3C">
            <w:pPr>
              <w:jc w:val="center"/>
              <w:rPr>
                <w:rFonts w:asciiTheme="minorBidi" w:hAnsiTheme="minorBidi"/>
                <w:sz w:val="20"/>
                <w:szCs w:val="20"/>
              </w:rPr>
            </w:pPr>
            <w:r w:rsidRPr="00C37C96">
              <w:rPr>
                <w:rFonts w:asciiTheme="minorBidi" w:hAnsiTheme="minorBidi"/>
                <w:sz w:val="20"/>
                <w:szCs w:val="20"/>
              </w:rPr>
              <w:t>&lt;0.92 &amp;</w:t>
            </w:r>
          </w:p>
          <w:p w:rsidR="000E6F3C" w:rsidRPr="00C37C96" w:rsidRDefault="000E6F3C" w:rsidP="000E6F3C">
            <w:pPr>
              <w:jc w:val="center"/>
              <w:rPr>
                <w:rFonts w:asciiTheme="minorBidi" w:hAnsiTheme="minorBidi"/>
                <w:sz w:val="20"/>
                <w:szCs w:val="20"/>
              </w:rPr>
            </w:pPr>
            <w:r w:rsidRPr="00C37C96">
              <w:rPr>
                <w:rFonts w:asciiTheme="minorBidi" w:hAnsiTheme="minorBidi"/>
                <w:sz w:val="20"/>
                <w:szCs w:val="20"/>
              </w:rPr>
              <w:t>≥0.63</w:t>
            </w:r>
          </w:p>
        </w:tc>
        <w:tc>
          <w:tcPr>
            <w:tcW w:w="3210" w:type="pct"/>
            <w:vAlign w:val="center"/>
          </w:tcPr>
          <w:p w:rsidR="000E6F3C" w:rsidRPr="004B40B8" w:rsidRDefault="000E6F3C" w:rsidP="000E6F3C">
            <w:pPr>
              <w:rPr>
                <w:rFonts w:asciiTheme="minorBidi" w:hAnsiTheme="minorBidi"/>
                <w:iCs/>
                <w:sz w:val="20"/>
                <w:szCs w:val="20"/>
              </w:rPr>
            </w:pPr>
            <w:r w:rsidRPr="004B40B8">
              <w:rPr>
                <w:rFonts w:asciiTheme="minorBidi" w:hAnsiTheme="minorBidi"/>
                <w:iCs/>
                <w:sz w:val="20"/>
                <w:szCs w:val="20"/>
              </w:rPr>
              <w:t>By inspection:</w:t>
            </w:r>
          </w:p>
          <w:p w:rsidR="000E6F3C" w:rsidRPr="004B40B8" w:rsidRDefault="000E6F3C" w:rsidP="000E6F3C">
            <w:pPr>
              <w:rPr>
                <w:rFonts w:asciiTheme="minorBidi" w:hAnsiTheme="minorBidi"/>
                <w:sz w:val="20"/>
                <w:szCs w:val="20"/>
              </w:rPr>
            </w:pPr>
            <w:r w:rsidRPr="004B40B8">
              <w:rPr>
                <w:rFonts w:asciiTheme="minorBidi" w:hAnsiTheme="minorBidi"/>
                <w:sz w:val="20"/>
                <w:szCs w:val="20"/>
              </w:rPr>
              <w:t>Moderate flexural and diagonal shear cracks with localised concrete spallation to a certain extent, reinforcement intact, no large lateral deformations, moderate residual axial capacity</w:t>
            </w:r>
          </w:p>
          <w:p w:rsidR="000E6F3C" w:rsidRPr="004B40B8" w:rsidRDefault="000E6F3C" w:rsidP="000E6F3C">
            <w:pPr>
              <w:rPr>
                <w:rFonts w:asciiTheme="minorBidi" w:hAnsiTheme="minorBidi"/>
                <w:sz w:val="20"/>
                <w:szCs w:val="20"/>
              </w:rPr>
            </w:pPr>
          </w:p>
        </w:tc>
      </w:tr>
      <w:tr w:rsidR="000E6F3C" w:rsidRPr="00C37C96" w:rsidTr="000E6F3C">
        <w:tc>
          <w:tcPr>
            <w:tcW w:w="832" w:type="pct"/>
            <w:vAlign w:val="center"/>
          </w:tcPr>
          <w:p w:rsidR="000E6F3C" w:rsidRPr="00C37C96" w:rsidRDefault="000E6F3C" w:rsidP="000E6F3C">
            <w:pPr>
              <w:jc w:val="center"/>
              <w:rPr>
                <w:rFonts w:asciiTheme="minorBidi" w:hAnsiTheme="minorBidi"/>
                <w:sz w:val="20"/>
                <w:szCs w:val="20"/>
              </w:rPr>
            </w:pPr>
            <w:r w:rsidRPr="00C37C96">
              <w:rPr>
                <w:rFonts w:asciiTheme="minorBidi" w:hAnsiTheme="minorBidi"/>
                <w:sz w:val="20"/>
                <w:szCs w:val="20"/>
              </w:rPr>
              <w:t xml:space="preserve">Severe </w:t>
            </w:r>
          </w:p>
          <w:p w:rsidR="000E6F3C" w:rsidRPr="00C37C96" w:rsidRDefault="000E6F3C" w:rsidP="000E6F3C">
            <w:pPr>
              <w:jc w:val="center"/>
              <w:rPr>
                <w:rFonts w:asciiTheme="minorBidi" w:hAnsiTheme="minorBidi"/>
                <w:sz w:val="20"/>
                <w:szCs w:val="20"/>
              </w:rPr>
            </w:pPr>
            <w:r w:rsidRPr="00C37C96">
              <w:rPr>
                <w:rFonts w:asciiTheme="minorBidi" w:hAnsiTheme="minorBidi"/>
                <w:sz w:val="20"/>
                <w:szCs w:val="20"/>
              </w:rPr>
              <w:t>(SSD)</w:t>
            </w:r>
          </w:p>
        </w:tc>
        <w:tc>
          <w:tcPr>
            <w:tcW w:w="494" w:type="pct"/>
            <w:vAlign w:val="center"/>
          </w:tcPr>
          <w:p w:rsidR="000E6F3C" w:rsidRPr="00C37C96" w:rsidRDefault="000E6F3C" w:rsidP="000E6F3C">
            <w:pPr>
              <w:jc w:val="center"/>
              <w:rPr>
                <w:rFonts w:asciiTheme="minorBidi" w:hAnsiTheme="minorBidi"/>
                <w:sz w:val="20"/>
                <w:szCs w:val="20"/>
              </w:rPr>
            </w:pPr>
            <w:r w:rsidRPr="00C37C96">
              <w:rPr>
                <w:rFonts w:asciiTheme="minorBidi" w:hAnsiTheme="minorBidi"/>
                <w:sz w:val="20"/>
                <w:szCs w:val="20"/>
              </w:rPr>
              <w:t>16≤ η&lt;32</w:t>
            </w:r>
          </w:p>
        </w:tc>
        <w:tc>
          <w:tcPr>
            <w:tcW w:w="464" w:type="pct"/>
            <w:vAlign w:val="center"/>
          </w:tcPr>
          <w:p w:rsidR="000E6F3C" w:rsidRPr="00C37C96" w:rsidRDefault="000E6F3C" w:rsidP="000E6F3C">
            <w:pPr>
              <w:jc w:val="center"/>
              <w:rPr>
                <w:rFonts w:asciiTheme="minorBidi" w:hAnsiTheme="minorBidi"/>
                <w:sz w:val="20"/>
                <w:szCs w:val="20"/>
              </w:rPr>
            </w:pPr>
            <w:r w:rsidRPr="00C37C96">
              <w:rPr>
                <w:rFonts w:asciiTheme="minorBidi" w:hAnsiTheme="minorBidi"/>
                <w:sz w:val="20"/>
                <w:szCs w:val="20"/>
              </w:rPr>
              <w:t>&lt;0.63 &amp;</w:t>
            </w:r>
          </w:p>
          <w:p w:rsidR="000E6F3C" w:rsidRPr="00C37C96" w:rsidRDefault="000E6F3C" w:rsidP="000E6F3C">
            <w:pPr>
              <w:jc w:val="center"/>
              <w:rPr>
                <w:rFonts w:asciiTheme="minorBidi" w:hAnsiTheme="minorBidi"/>
                <w:sz w:val="20"/>
                <w:szCs w:val="20"/>
              </w:rPr>
            </w:pPr>
            <w:r w:rsidRPr="00C37C96">
              <w:rPr>
                <w:rFonts w:asciiTheme="minorBidi" w:hAnsiTheme="minorBidi"/>
                <w:sz w:val="20"/>
                <w:szCs w:val="20"/>
              </w:rPr>
              <w:t>≥0.13</w:t>
            </w:r>
          </w:p>
        </w:tc>
        <w:tc>
          <w:tcPr>
            <w:tcW w:w="3210" w:type="pct"/>
            <w:vAlign w:val="center"/>
          </w:tcPr>
          <w:p w:rsidR="000E6F3C" w:rsidRPr="004B40B8" w:rsidRDefault="000E6F3C" w:rsidP="000E6F3C">
            <w:pPr>
              <w:rPr>
                <w:rFonts w:asciiTheme="minorBidi" w:hAnsiTheme="minorBidi"/>
                <w:iCs/>
                <w:sz w:val="20"/>
                <w:szCs w:val="20"/>
              </w:rPr>
            </w:pPr>
            <w:r w:rsidRPr="004B40B8">
              <w:rPr>
                <w:rFonts w:asciiTheme="minorBidi" w:hAnsiTheme="minorBidi"/>
                <w:iCs/>
                <w:sz w:val="20"/>
                <w:szCs w:val="20"/>
              </w:rPr>
              <w:t>By inspection:</w:t>
            </w:r>
          </w:p>
          <w:p w:rsidR="000E6F3C" w:rsidRPr="004B40B8" w:rsidRDefault="000E6F3C" w:rsidP="000E6F3C">
            <w:pPr>
              <w:rPr>
                <w:rFonts w:asciiTheme="minorBidi" w:hAnsiTheme="minorBidi"/>
                <w:sz w:val="20"/>
                <w:szCs w:val="20"/>
              </w:rPr>
            </w:pPr>
            <w:r w:rsidRPr="004B40B8">
              <w:rPr>
                <w:rFonts w:asciiTheme="minorBidi" w:hAnsiTheme="minorBidi"/>
                <w:sz w:val="20"/>
                <w:szCs w:val="20"/>
              </w:rPr>
              <w:t>Severe concrete cracking and spallation with direct shear phenomenon, main reinforcement intact, ruptured stirrups, large lateral deformations, low residual axial capacity</w:t>
            </w:r>
          </w:p>
          <w:p w:rsidR="000E6F3C" w:rsidRPr="004B40B8" w:rsidRDefault="000E6F3C" w:rsidP="000E6F3C">
            <w:pPr>
              <w:rPr>
                <w:rFonts w:asciiTheme="minorBidi" w:hAnsiTheme="minorBidi"/>
                <w:sz w:val="20"/>
                <w:szCs w:val="20"/>
              </w:rPr>
            </w:pPr>
          </w:p>
        </w:tc>
      </w:tr>
      <w:tr w:rsidR="000E6F3C" w:rsidRPr="00C37C96" w:rsidTr="000E6F3C">
        <w:tc>
          <w:tcPr>
            <w:tcW w:w="832" w:type="pct"/>
            <w:tcBorders>
              <w:bottom w:val="single" w:sz="4" w:space="0" w:color="auto"/>
            </w:tcBorders>
            <w:vAlign w:val="center"/>
          </w:tcPr>
          <w:p w:rsidR="000E6F3C" w:rsidRPr="00C37C96" w:rsidRDefault="000E6F3C" w:rsidP="000E6F3C">
            <w:pPr>
              <w:jc w:val="center"/>
              <w:rPr>
                <w:rFonts w:asciiTheme="minorBidi" w:hAnsiTheme="minorBidi"/>
                <w:sz w:val="20"/>
                <w:szCs w:val="20"/>
              </w:rPr>
            </w:pPr>
            <w:r w:rsidRPr="00C37C96">
              <w:rPr>
                <w:rFonts w:asciiTheme="minorBidi" w:hAnsiTheme="minorBidi"/>
                <w:sz w:val="20"/>
                <w:szCs w:val="20"/>
              </w:rPr>
              <w:t>Imminent collapse</w:t>
            </w:r>
            <w:r>
              <w:rPr>
                <w:rFonts w:asciiTheme="minorBidi" w:hAnsiTheme="minorBidi"/>
                <w:sz w:val="20"/>
                <w:szCs w:val="20"/>
              </w:rPr>
              <w:t xml:space="preserve"> </w:t>
            </w:r>
            <w:r w:rsidRPr="00C37C96">
              <w:rPr>
                <w:rFonts w:asciiTheme="minorBidi" w:hAnsiTheme="minorBidi"/>
                <w:sz w:val="20"/>
                <w:szCs w:val="20"/>
              </w:rPr>
              <w:t>(SSD*)</w:t>
            </w:r>
          </w:p>
        </w:tc>
        <w:tc>
          <w:tcPr>
            <w:tcW w:w="494" w:type="pct"/>
            <w:tcBorders>
              <w:bottom w:val="single" w:sz="4" w:space="0" w:color="auto"/>
            </w:tcBorders>
            <w:vAlign w:val="center"/>
          </w:tcPr>
          <w:p w:rsidR="000E6F3C" w:rsidRPr="00C37C96" w:rsidRDefault="000E6F3C" w:rsidP="000E6F3C">
            <w:pPr>
              <w:jc w:val="center"/>
              <w:rPr>
                <w:rFonts w:asciiTheme="minorBidi" w:hAnsiTheme="minorBidi"/>
                <w:sz w:val="20"/>
                <w:szCs w:val="20"/>
              </w:rPr>
            </w:pPr>
            <w:r w:rsidRPr="00C37C96">
              <w:rPr>
                <w:rFonts w:asciiTheme="minorBidi" w:hAnsiTheme="minorBidi"/>
                <w:sz w:val="20"/>
                <w:szCs w:val="20"/>
              </w:rPr>
              <w:t>η≥32</w:t>
            </w:r>
          </w:p>
        </w:tc>
        <w:tc>
          <w:tcPr>
            <w:tcW w:w="464" w:type="pct"/>
            <w:tcBorders>
              <w:bottom w:val="single" w:sz="4" w:space="0" w:color="auto"/>
            </w:tcBorders>
            <w:vAlign w:val="center"/>
          </w:tcPr>
          <w:p w:rsidR="000E6F3C" w:rsidRPr="00C37C96" w:rsidRDefault="000E6F3C" w:rsidP="000E6F3C">
            <w:pPr>
              <w:jc w:val="center"/>
              <w:rPr>
                <w:rFonts w:asciiTheme="minorBidi" w:hAnsiTheme="minorBidi"/>
                <w:sz w:val="20"/>
                <w:szCs w:val="20"/>
              </w:rPr>
            </w:pPr>
            <w:r w:rsidRPr="00C37C96">
              <w:rPr>
                <w:rFonts w:asciiTheme="minorBidi" w:hAnsiTheme="minorBidi"/>
                <w:sz w:val="20"/>
                <w:szCs w:val="20"/>
              </w:rPr>
              <w:t>=0</w:t>
            </w:r>
          </w:p>
        </w:tc>
        <w:tc>
          <w:tcPr>
            <w:tcW w:w="3210" w:type="pct"/>
            <w:tcBorders>
              <w:bottom w:val="single" w:sz="4" w:space="0" w:color="auto"/>
            </w:tcBorders>
            <w:vAlign w:val="center"/>
          </w:tcPr>
          <w:p w:rsidR="000E6F3C" w:rsidRPr="004B40B8" w:rsidRDefault="000E6F3C" w:rsidP="000E6F3C">
            <w:pPr>
              <w:rPr>
                <w:rFonts w:asciiTheme="minorBidi" w:hAnsiTheme="minorBidi"/>
                <w:iCs/>
                <w:sz w:val="20"/>
                <w:szCs w:val="20"/>
              </w:rPr>
            </w:pPr>
            <w:r w:rsidRPr="004B40B8">
              <w:rPr>
                <w:rFonts w:asciiTheme="minorBidi" w:hAnsiTheme="minorBidi"/>
                <w:iCs/>
                <w:sz w:val="20"/>
                <w:szCs w:val="20"/>
              </w:rPr>
              <w:t>By inspection:</w:t>
            </w:r>
          </w:p>
          <w:p w:rsidR="000E6F3C" w:rsidRPr="004B40B8" w:rsidRDefault="000E6F3C" w:rsidP="000E6F3C">
            <w:pPr>
              <w:rPr>
                <w:rFonts w:asciiTheme="minorBidi" w:hAnsiTheme="minorBidi"/>
                <w:sz w:val="20"/>
                <w:szCs w:val="20"/>
              </w:rPr>
            </w:pPr>
            <w:r w:rsidRPr="004B40B8">
              <w:rPr>
                <w:rFonts w:asciiTheme="minorBidi" w:hAnsiTheme="minorBidi"/>
                <w:sz w:val="20"/>
                <w:szCs w:val="20"/>
              </w:rPr>
              <w:t>Column severely damaged and collapsed (blown off or total compression failure), zero residual axial capacity</w:t>
            </w:r>
          </w:p>
          <w:p w:rsidR="000E6F3C" w:rsidRPr="004B40B8" w:rsidRDefault="000E6F3C" w:rsidP="000E6F3C">
            <w:pPr>
              <w:rPr>
                <w:rFonts w:asciiTheme="minorBidi" w:hAnsiTheme="minorBidi"/>
                <w:sz w:val="20"/>
                <w:szCs w:val="20"/>
              </w:rPr>
            </w:pPr>
          </w:p>
        </w:tc>
      </w:tr>
    </w:tbl>
    <w:p w:rsidR="000E6F3C" w:rsidRDefault="000E6F3C" w:rsidP="007D46F0">
      <w:pPr>
        <w:tabs>
          <w:tab w:val="left" w:pos="0"/>
        </w:tabs>
        <w:jc w:val="both"/>
        <w:rPr>
          <w:b/>
          <w:bCs/>
        </w:rPr>
      </w:pPr>
    </w:p>
    <w:p w:rsidR="007D46F0" w:rsidRDefault="000E6F3C" w:rsidP="000E6F3C">
      <w:pPr>
        <w:tabs>
          <w:tab w:val="left" w:pos="0"/>
        </w:tabs>
        <w:spacing w:before="240" w:after="240" w:line="480" w:lineRule="auto"/>
        <w:jc w:val="both"/>
      </w:pPr>
      <w:r>
        <w:rPr>
          <w:b/>
          <w:bCs/>
        </w:rPr>
        <w:t>T</w:t>
      </w:r>
      <w:r w:rsidR="007D46F0" w:rsidRPr="007D46F0">
        <w:rPr>
          <w:b/>
          <w:bCs/>
        </w:rPr>
        <w:t>able 2:</w:t>
      </w:r>
      <w:r w:rsidR="007D46F0">
        <w:t xml:space="preserve"> </w:t>
      </w:r>
      <w:r w:rsidR="007D46F0" w:rsidRPr="0024674E">
        <w:rPr>
          <w:rFonts w:asciiTheme="minorBidi" w:hAnsiTheme="minorBidi"/>
        </w:rPr>
        <w:t xml:space="preserve">Damage classification system developed </w:t>
      </w:r>
      <w:r w:rsidR="004B40B8">
        <w:rPr>
          <w:rFonts w:asciiTheme="minorBidi" w:hAnsiTheme="minorBidi"/>
        </w:rPr>
        <w:t>as part of this</w:t>
      </w:r>
      <w:r w:rsidR="007D46F0" w:rsidRPr="0024674E">
        <w:rPr>
          <w:rFonts w:asciiTheme="minorBidi" w:hAnsiTheme="minorBidi"/>
        </w:rPr>
        <w:t xml:space="preserve"> research.</w:t>
      </w:r>
    </w:p>
    <w:p w:rsidR="00595DC8" w:rsidRDefault="00215C1D" w:rsidP="000E6F3C">
      <w:pPr>
        <w:tabs>
          <w:tab w:val="left" w:pos="1095"/>
        </w:tabs>
        <w:spacing w:before="240" w:after="240" w:line="480" w:lineRule="auto"/>
        <w:jc w:val="both"/>
      </w:pPr>
      <w:r>
        <w:t xml:space="preserve">Figure </w:t>
      </w:r>
      <w:r w:rsidR="00AF2B96">
        <w:t>6</w:t>
      </w:r>
      <w:r>
        <w:t xml:space="preserve"> shows a </w:t>
      </w:r>
      <w:r w:rsidR="00620CDE">
        <w:t>group</w:t>
      </w:r>
      <w:r>
        <w:t xml:space="preserve"> of numerical modelling outputs categorised according to the defined damage classification system. Figure </w:t>
      </w:r>
      <w:r w:rsidR="00B711DF">
        <w:t>6</w:t>
      </w:r>
      <w:r>
        <w:t xml:space="preserve"> also </w:t>
      </w:r>
      <w:r w:rsidR="00C13A3A">
        <w:t>contains a set of charts highlighting</w:t>
      </w:r>
      <w:r>
        <w:t xml:space="preserve"> the relationship </w:t>
      </w:r>
      <w:r w:rsidR="00B711DF">
        <w:t xml:space="preserve">between </w:t>
      </w:r>
      <w:r w:rsidR="00B711DF">
        <w:rPr>
          <w:rFonts w:cs="Arial"/>
        </w:rPr>
        <w:t>α</w:t>
      </w:r>
      <w:r w:rsidR="00B711DF">
        <w:t xml:space="preserve"> and </w:t>
      </w:r>
      <w:r w:rsidR="00B711DF">
        <w:rPr>
          <w:rFonts w:cs="Arial"/>
        </w:rPr>
        <w:t>η</w:t>
      </w:r>
      <w:r w:rsidR="00B711DF">
        <w:t xml:space="preserve"> </w:t>
      </w:r>
      <w:r>
        <w:t>for each damage class.</w:t>
      </w:r>
      <w:r w:rsidR="00497C5E">
        <w:t xml:space="preserve"> </w:t>
      </w:r>
      <w:r w:rsidR="000E6F3C">
        <w:t xml:space="preserve">The data points shown in these charts were obtained from the results of the parametric study analyses. </w:t>
      </w:r>
      <w:r w:rsidR="00497C5E">
        <w:t>Tables 3 and 4 provide part of the parametric study outputs for vented and contained blast conditions respectively.</w:t>
      </w:r>
    </w:p>
    <w:p w:rsidR="00595DC8" w:rsidRPr="00595DC8" w:rsidRDefault="00595DC8" w:rsidP="00595DC8"/>
    <w:p w:rsidR="00595DC8" w:rsidRPr="00595DC8" w:rsidRDefault="00595DC8" w:rsidP="00595DC8"/>
    <w:p w:rsidR="00595DC8" w:rsidRPr="00595DC8" w:rsidRDefault="00595DC8" w:rsidP="00595DC8"/>
    <w:p w:rsidR="00595DC8" w:rsidRPr="00595DC8" w:rsidRDefault="00595DC8" w:rsidP="00595DC8"/>
    <w:p w:rsidR="00595DC8" w:rsidRPr="00595DC8" w:rsidRDefault="00595DC8" w:rsidP="00595DC8"/>
    <w:p w:rsidR="00595DC8" w:rsidRDefault="00595DC8" w:rsidP="00595DC8"/>
    <w:p w:rsidR="001B407B" w:rsidRDefault="001B407B" w:rsidP="00595DC8">
      <w:pPr>
        <w:ind w:firstLine="720"/>
      </w:pPr>
    </w:p>
    <w:p w:rsidR="00595DC8" w:rsidRDefault="00595DC8" w:rsidP="00595DC8">
      <w:pPr>
        <w:ind w:firstLine="720"/>
      </w:pPr>
    </w:p>
    <w:p w:rsidR="00595DC8" w:rsidRDefault="00595DC8" w:rsidP="00595DC8">
      <w:pPr>
        <w:ind w:firstLine="720"/>
      </w:pPr>
    </w:p>
    <w:p w:rsidR="00595DC8" w:rsidRDefault="00595DC8" w:rsidP="00595DC8">
      <w:pPr>
        <w:ind w:firstLine="720"/>
      </w:pPr>
    </w:p>
    <w:p w:rsidR="003677DA" w:rsidRDefault="007D46F0" w:rsidP="003677DA">
      <w:pPr>
        <w:spacing w:before="240" w:after="240" w:line="480" w:lineRule="auto"/>
        <w:jc w:val="both"/>
      </w:pPr>
      <w:r w:rsidRPr="007D46F0">
        <w:rPr>
          <w:noProof/>
          <w:lang w:eastAsia="en-GB"/>
        </w:rPr>
        <w:lastRenderedPageBreak/>
        <w:drawing>
          <wp:inline distT="0" distB="0" distL="0" distR="0">
            <wp:extent cx="6084570" cy="4212395"/>
            <wp:effectExtent l="0" t="0" r="0" b="0"/>
            <wp:docPr id="11" name="Picture 11" descr="C:\PhD\PhD_Simon\Papers\Residual capacity paper\Figures\Figure 6.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PhD\PhD_Simon\Papers\Residual capacity paper\Figures\Figure 6.tif"/>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6084570" cy="4212395"/>
                    </a:xfrm>
                    <a:prstGeom prst="rect">
                      <a:avLst/>
                    </a:prstGeom>
                    <a:noFill/>
                    <a:ln>
                      <a:noFill/>
                    </a:ln>
                  </pic:spPr>
                </pic:pic>
              </a:graphicData>
            </a:graphic>
          </wp:inline>
        </w:drawing>
      </w:r>
    </w:p>
    <w:p w:rsidR="007D46F0" w:rsidRPr="00755F2F" w:rsidRDefault="007D46F0" w:rsidP="007D46F0">
      <w:pPr>
        <w:ind w:left="1440" w:hanging="1440"/>
        <w:jc w:val="center"/>
        <w:rPr>
          <w:rFonts w:cs="Arial"/>
        </w:rPr>
      </w:pPr>
      <w:r w:rsidRPr="00A81626">
        <w:rPr>
          <w:rFonts w:cs="Arial"/>
          <w:b/>
        </w:rPr>
        <w:t>Figure 6</w:t>
      </w:r>
      <w:r w:rsidRPr="00A81626">
        <w:rPr>
          <w:rFonts w:cs="Arial"/>
        </w:rPr>
        <w:t xml:space="preserve">: </w:t>
      </w:r>
      <w:r w:rsidRPr="00A81626">
        <w:rPr>
          <w:rFonts w:cs="Arial"/>
        </w:rPr>
        <w:tab/>
      </w:r>
      <w:r w:rsidRPr="00755F2F">
        <w:rPr>
          <w:rFonts w:cs="Arial"/>
          <w:bCs/>
        </w:rPr>
        <w:t>Damage classification system comprising the ranges of α and η for each damage level.</w:t>
      </w:r>
    </w:p>
    <w:p w:rsidR="007D46F0" w:rsidRDefault="007D46F0" w:rsidP="003677DA">
      <w:pPr>
        <w:spacing w:before="240" w:after="240" w:line="480" w:lineRule="auto"/>
        <w:jc w:val="both"/>
      </w:pPr>
    </w:p>
    <w:p w:rsidR="003677DA" w:rsidRDefault="003677DA" w:rsidP="003677DA">
      <w:pPr>
        <w:spacing w:before="240" w:after="240" w:line="480" w:lineRule="auto"/>
        <w:jc w:val="both"/>
      </w:pPr>
    </w:p>
    <w:p w:rsidR="003677DA" w:rsidRDefault="003677DA" w:rsidP="003677DA">
      <w:pPr>
        <w:spacing w:before="240" w:after="240" w:line="480" w:lineRule="auto"/>
        <w:jc w:val="both"/>
      </w:pPr>
    </w:p>
    <w:p w:rsidR="003677DA" w:rsidRDefault="003677DA" w:rsidP="003677DA">
      <w:pPr>
        <w:spacing w:before="240" w:after="240" w:line="480" w:lineRule="auto"/>
        <w:jc w:val="both"/>
      </w:pPr>
    </w:p>
    <w:p w:rsidR="003677DA" w:rsidRDefault="003677DA" w:rsidP="003677DA">
      <w:pPr>
        <w:spacing w:before="240" w:after="240" w:line="480" w:lineRule="auto"/>
        <w:jc w:val="both"/>
      </w:pPr>
    </w:p>
    <w:p w:rsidR="007D46F0" w:rsidRDefault="007D46F0" w:rsidP="003677DA">
      <w:pPr>
        <w:spacing w:before="240" w:after="240" w:line="480" w:lineRule="auto"/>
        <w:jc w:val="both"/>
      </w:pPr>
    </w:p>
    <w:p w:rsidR="00595DC8" w:rsidRDefault="00595DC8" w:rsidP="003677DA">
      <w:pPr>
        <w:spacing w:before="240" w:after="240" w:line="480" w:lineRule="auto"/>
        <w:jc w:val="both"/>
      </w:pPr>
    </w:p>
    <w:p w:rsidR="00595DC8" w:rsidRDefault="00595DC8" w:rsidP="003677DA">
      <w:pPr>
        <w:spacing w:before="240" w:after="240" w:line="480" w:lineRule="auto"/>
        <w:jc w:val="both"/>
        <w:sectPr w:rsidR="00595DC8" w:rsidSect="009E4109">
          <w:type w:val="continuous"/>
          <w:pgSz w:w="11906" w:h="16838" w:code="9"/>
          <w:pgMar w:top="1134" w:right="1077" w:bottom="1134" w:left="1247" w:header="709" w:footer="709" w:gutter="0"/>
          <w:cols w:space="708"/>
          <w:docGrid w:linePitch="360"/>
        </w:sect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8"/>
        <w:gridCol w:w="683"/>
        <w:gridCol w:w="683"/>
        <w:gridCol w:w="516"/>
        <w:gridCol w:w="561"/>
        <w:gridCol w:w="516"/>
        <w:gridCol w:w="964"/>
        <w:gridCol w:w="359"/>
        <w:gridCol w:w="838"/>
        <w:gridCol w:w="606"/>
        <w:gridCol w:w="606"/>
        <w:gridCol w:w="606"/>
        <w:gridCol w:w="495"/>
        <w:gridCol w:w="550"/>
        <w:gridCol w:w="606"/>
        <w:gridCol w:w="606"/>
        <w:gridCol w:w="606"/>
        <w:gridCol w:w="606"/>
        <w:gridCol w:w="606"/>
        <w:gridCol w:w="519"/>
        <w:gridCol w:w="439"/>
        <w:gridCol w:w="439"/>
        <w:gridCol w:w="439"/>
        <w:gridCol w:w="550"/>
      </w:tblGrid>
      <w:tr w:rsidR="007D46F0" w:rsidRPr="00E80FCE" w:rsidTr="00050163">
        <w:trPr>
          <w:jc w:val="center"/>
        </w:trPr>
        <w:tc>
          <w:tcPr>
            <w:tcW w:w="0" w:type="auto"/>
            <w:vMerge w:val="restart"/>
            <w:tcBorders>
              <w:top w:val="single" w:sz="4" w:space="0" w:color="auto"/>
            </w:tcBorders>
            <w:vAlign w:val="center"/>
          </w:tcPr>
          <w:p w:rsidR="007D46F0" w:rsidRPr="00E80FCE" w:rsidRDefault="007D46F0" w:rsidP="00050163">
            <w:pPr>
              <w:tabs>
                <w:tab w:val="left" w:pos="2415"/>
              </w:tabs>
              <w:spacing w:before="60" w:after="60"/>
              <w:jc w:val="center"/>
              <w:rPr>
                <w:rFonts w:asciiTheme="minorBidi" w:hAnsiTheme="minorBidi"/>
                <w:sz w:val="20"/>
                <w:szCs w:val="20"/>
              </w:rPr>
            </w:pPr>
            <w:r w:rsidRPr="00E80FCE">
              <w:rPr>
                <w:rFonts w:asciiTheme="minorBidi" w:hAnsiTheme="minorBidi"/>
                <w:sz w:val="20"/>
                <w:szCs w:val="20"/>
              </w:rPr>
              <w:lastRenderedPageBreak/>
              <w:t>No.</w:t>
            </w:r>
          </w:p>
        </w:tc>
        <w:tc>
          <w:tcPr>
            <w:tcW w:w="0" w:type="auto"/>
            <w:vMerge w:val="restart"/>
            <w:tcBorders>
              <w:top w:val="single" w:sz="4" w:space="0" w:color="auto"/>
            </w:tcBorders>
            <w:vAlign w:val="center"/>
          </w:tcPr>
          <w:p w:rsidR="007D46F0" w:rsidRPr="00E80FCE" w:rsidRDefault="007D46F0" w:rsidP="00050163">
            <w:pPr>
              <w:spacing w:before="60" w:after="60"/>
              <w:jc w:val="center"/>
              <w:rPr>
                <w:rFonts w:asciiTheme="minorBidi" w:hAnsiTheme="minorBidi"/>
                <w:sz w:val="20"/>
                <w:szCs w:val="20"/>
              </w:rPr>
            </w:pPr>
            <w:r w:rsidRPr="00E80FCE">
              <w:rPr>
                <w:rFonts w:asciiTheme="minorBidi" w:hAnsiTheme="minorBidi"/>
                <w:sz w:val="20"/>
                <w:szCs w:val="20"/>
              </w:rPr>
              <w:t>B</w:t>
            </w:r>
          </w:p>
          <w:p w:rsidR="007D46F0" w:rsidRPr="00E80FCE" w:rsidRDefault="007D46F0" w:rsidP="00050163">
            <w:pPr>
              <w:spacing w:before="60" w:after="60"/>
              <w:jc w:val="center"/>
              <w:rPr>
                <w:rFonts w:asciiTheme="minorBidi" w:hAnsiTheme="minorBidi"/>
                <w:sz w:val="20"/>
                <w:szCs w:val="20"/>
              </w:rPr>
            </w:pPr>
            <w:r w:rsidRPr="00E80FCE">
              <w:rPr>
                <w:rFonts w:asciiTheme="minorBidi" w:hAnsiTheme="minorBidi"/>
                <w:sz w:val="20"/>
                <w:szCs w:val="20"/>
              </w:rPr>
              <w:t>(mm)</w:t>
            </w:r>
          </w:p>
        </w:tc>
        <w:tc>
          <w:tcPr>
            <w:tcW w:w="0" w:type="auto"/>
            <w:vMerge w:val="restart"/>
            <w:tcBorders>
              <w:top w:val="single" w:sz="4" w:space="0" w:color="auto"/>
            </w:tcBorders>
            <w:vAlign w:val="center"/>
          </w:tcPr>
          <w:p w:rsidR="007D46F0" w:rsidRPr="00E80FCE" w:rsidRDefault="007D46F0" w:rsidP="00050163">
            <w:pPr>
              <w:spacing w:before="60" w:after="60"/>
              <w:jc w:val="center"/>
              <w:rPr>
                <w:rFonts w:asciiTheme="minorBidi" w:hAnsiTheme="minorBidi"/>
                <w:sz w:val="20"/>
                <w:szCs w:val="20"/>
              </w:rPr>
            </w:pPr>
            <w:r w:rsidRPr="00E80FCE">
              <w:rPr>
                <w:rFonts w:asciiTheme="minorBidi" w:hAnsiTheme="minorBidi"/>
                <w:sz w:val="20"/>
                <w:szCs w:val="20"/>
              </w:rPr>
              <w:t>D</w:t>
            </w:r>
          </w:p>
          <w:p w:rsidR="007D46F0" w:rsidRPr="00E80FCE" w:rsidRDefault="007D46F0" w:rsidP="00050163">
            <w:pPr>
              <w:spacing w:before="60" w:after="60"/>
              <w:jc w:val="center"/>
              <w:rPr>
                <w:rFonts w:asciiTheme="minorBidi" w:hAnsiTheme="minorBidi"/>
                <w:sz w:val="20"/>
                <w:szCs w:val="20"/>
              </w:rPr>
            </w:pPr>
            <w:r w:rsidRPr="00E80FCE">
              <w:rPr>
                <w:rFonts w:asciiTheme="minorBidi" w:hAnsiTheme="minorBidi"/>
                <w:sz w:val="20"/>
                <w:szCs w:val="20"/>
              </w:rPr>
              <w:t>(mm)</w:t>
            </w:r>
          </w:p>
        </w:tc>
        <w:tc>
          <w:tcPr>
            <w:tcW w:w="0" w:type="auto"/>
            <w:vMerge w:val="restart"/>
            <w:tcBorders>
              <w:top w:val="single" w:sz="4" w:space="0" w:color="auto"/>
            </w:tcBorders>
            <w:vAlign w:val="center"/>
          </w:tcPr>
          <w:p w:rsidR="007D46F0" w:rsidRPr="00E80FCE" w:rsidRDefault="007D46F0" w:rsidP="00050163">
            <w:pPr>
              <w:spacing w:before="60" w:after="60"/>
              <w:jc w:val="center"/>
              <w:rPr>
                <w:rFonts w:asciiTheme="minorBidi" w:hAnsiTheme="minorBidi"/>
                <w:sz w:val="20"/>
                <w:szCs w:val="20"/>
              </w:rPr>
            </w:pPr>
            <w:r w:rsidRPr="00E80FCE">
              <w:rPr>
                <w:rFonts w:asciiTheme="minorBidi" w:hAnsiTheme="minorBidi"/>
                <w:sz w:val="20"/>
                <w:szCs w:val="20"/>
              </w:rPr>
              <w:t>H</w:t>
            </w:r>
          </w:p>
          <w:p w:rsidR="007D46F0" w:rsidRPr="00E80FCE" w:rsidRDefault="007D46F0" w:rsidP="00050163">
            <w:pPr>
              <w:spacing w:before="60" w:after="60"/>
              <w:jc w:val="center"/>
              <w:rPr>
                <w:rFonts w:asciiTheme="minorBidi" w:hAnsiTheme="minorBidi"/>
                <w:sz w:val="20"/>
                <w:szCs w:val="20"/>
              </w:rPr>
            </w:pPr>
            <w:r w:rsidRPr="00E80FCE">
              <w:rPr>
                <w:rFonts w:asciiTheme="minorBidi" w:hAnsiTheme="minorBidi"/>
                <w:sz w:val="20"/>
                <w:szCs w:val="20"/>
              </w:rPr>
              <w:t>(m)</w:t>
            </w:r>
          </w:p>
        </w:tc>
        <w:tc>
          <w:tcPr>
            <w:tcW w:w="0" w:type="auto"/>
            <w:vMerge w:val="restart"/>
            <w:tcBorders>
              <w:top w:val="single" w:sz="4" w:space="0" w:color="auto"/>
            </w:tcBorders>
            <w:vAlign w:val="center"/>
          </w:tcPr>
          <w:p w:rsidR="007D46F0" w:rsidRPr="00E80FCE" w:rsidRDefault="007D46F0" w:rsidP="00050163">
            <w:pPr>
              <w:spacing w:before="60" w:after="60"/>
              <w:jc w:val="center"/>
              <w:rPr>
                <w:rFonts w:asciiTheme="minorBidi" w:hAnsiTheme="minorBidi"/>
                <w:sz w:val="20"/>
                <w:szCs w:val="20"/>
              </w:rPr>
            </w:pPr>
            <w:r w:rsidRPr="00E80FCE">
              <w:rPr>
                <w:rFonts w:asciiTheme="minorBidi" w:hAnsiTheme="minorBidi"/>
                <w:sz w:val="20"/>
                <w:szCs w:val="20"/>
              </w:rPr>
              <w:t>M</w:t>
            </w:r>
          </w:p>
          <w:p w:rsidR="007D46F0" w:rsidRPr="00E80FCE" w:rsidRDefault="007D46F0" w:rsidP="00050163">
            <w:pPr>
              <w:spacing w:before="60" w:after="60"/>
              <w:jc w:val="center"/>
              <w:rPr>
                <w:rFonts w:asciiTheme="minorBidi" w:hAnsiTheme="minorBidi"/>
                <w:sz w:val="20"/>
                <w:szCs w:val="20"/>
              </w:rPr>
            </w:pPr>
            <w:r w:rsidRPr="00E80FCE">
              <w:rPr>
                <w:rFonts w:asciiTheme="minorBidi" w:hAnsiTheme="minorBidi"/>
                <w:sz w:val="20"/>
                <w:szCs w:val="20"/>
              </w:rPr>
              <w:t>(kg)</w:t>
            </w:r>
          </w:p>
        </w:tc>
        <w:tc>
          <w:tcPr>
            <w:tcW w:w="0" w:type="auto"/>
            <w:vMerge w:val="restart"/>
            <w:tcBorders>
              <w:top w:val="single" w:sz="4" w:space="0" w:color="auto"/>
            </w:tcBorders>
            <w:vAlign w:val="center"/>
          </w:tcPr>
          <w:p w:rsidR="007D46F0" w:rsidRPr="00E80FCE" w:rsidRDefault="007D46F0" w:rsidP="00050163">
            <w:pPr>
              <w:spacing w:before="60" w:after="60"/>
              <w:jc w:val="center"/>
              <w:rPr>
                <w:rFonts w:asciiTheme="minorBidi" w:hAnsiTheme="minorBidi"/>
                <w:sz w:val="20"/>
                <w:szCs w:val="20"/>
              </w:rPr>
            </w:pPr>
            <w:r w:rsidRPr="00E80FCE">
              <w:rPr>
                <w:rFonts w:asciiTheme="minorBidi" w:hAnsiTheme="minorBidi"/>
                <w:sz w:val="20"/>
                <w:szCs w:val="20"/>
              </w:rPr>
              <w:t>R</w:t>
            </w:r>
          </w:p>
          <w:p w:rsidR="007D46F0" w:rsidRPr="00E80FCE" w:rsidRDefault="007D46F0" w:rsidP="00050163">
            <w:pPr>
              <w:spacing w:before="60" w:after="60"/>
              <w:jc w:val="center"/>
              <w:rPr>
                <w:rFonts w:asciiTheme="minorBidi" w:hAnsiTheme="minorBidi"/>
                <w:sz w:val="20"/>
                <w:szCs w:val="20"/>
              </w:rPr>
            </w:pPr>
            <w:r w:rsidRPr="00E80FCE">
              <w:rPr>
                <w:rFonts w:asciiTheme="minorBidi" w:hAnsiTheme="minorBidi"/>
                <w:sz w:val="20"/>
                <w:szCs w:val="20"/>
              </w:rPr>
              <w:t>(m)</w:t>
            </w:r>
          </w:p>
        </w:tc>
        <w:tc>
          <w:tcPr>
            <w:tcW w:w="0" w:type="auto"/>
            <w:vMerge w:val="restart"/>
            <w:tcBorders>
              <w:top w:val="single" w:sz="4" w:space="0" w:color="auto"/>
            </w:tcBorders>
            <w:vAlign w:val="center"/>
          </w:tcPr>
          <w:p w:rsidR="007D46F0" w:rsidRPr="00E80FCE" w:rsidRDefault="007D46F0" w:rsidP="00050163">
            <w:pPr>
              <w:spacing w:before="60" w:after="60"/>
              <w:jc w:val="center"/>
              <w:rPr>
                <w:rFonts w:asciiTheme="minorBidi" w:hAnsiTheme="minorBidi"/>
                <w:sz w:val="20"/>
                <w:szCs w:val="20"/>
              </w:rPr>
            </w:pPr>
            <w:r w:rsidRPr="00E80FCE">
              <w:rPr>
                <w:rFonts w:asciiTheme="minorBidi" w:hAnsiTheme="minorBidi"/>
                <w:sz w:val="20"/>
                <w:szCs w:val="20"/>
              </w:rPr>
              <w:t>Z</w:t>
            </w:r>
          </w:p>
          <w:p w:rsidR="007D46F0" w:rsidRPr="00E80FCE" w:rsidRDefault="007D46F0" w:rsidP="00050163">
            <w:pPr>
              <w:spacing w:before="60" w:after="60"/>
              <w:jc w:val="center"/>
              <w:rPr>
                <w:rFonts w:asciiTheme="minorBidi" w:hAnsiTheme="minorBidi"/>
                <w:sz w:val="20"/>
                <w:szCs w:val="20"/>
              </w:rPr>
            </w:pPr>
            <w:r w:rsidRPr="00E80FCE">
              <w:rPr>
                <w:rFonts w:asciiTheme="minorBidi" w:hAnsiTheme="minorBidi"/>
                <w:sz w:val="20"/>
                <w:szCs w:val="20"/>
              </w:rPr>
              <w:t>(m/kg</w:t>
            </w:r>
            <w:r w:rsidRPr="00E80FCE">
              <w:rPr>
                <w:rFonts w:asciiTheme="minorBidi" w:hAnsiTheme="minorBidi"/>
                <w:sz w:val="20"/>
                <w:szCs w:val="20"/>
                <w:vertAlign w:val="superscript"/>
              </w:rPr>
              <w:t>1/3</w:t>
            </w:r>
            <w:r w:rsidRPr="00E80FCE">
              <w:rPr>
                <w:rFonts w:asciiTheme="minorBidi" w:hAnsiTheme="minorBidi"/>
                <w:sz w:val="20"/>
                <w:szCs w:val="20"/>
              </w:rPr>
              <w:t>)</w:t>
            </w:r>
          </w:p>
        </w:tc>
        <w:tc>
          <w:tcPr>
            <w:tcW w:w="0" w:type="auto"/>
            <w:vMerge w:val="restart"/>
            <w:tcBorders>
              <w:top w:val="single" w:sz="4" w:space="0" w:color="auto"/>
            </w:tcBorders>
            <w:vAlign w:val="center"/>
          </w:tcPr>
          <w:p w:rsidR="007D46F0" w:rsidRPr="00E80FCE" w:rsidRDefault="007D46F0" w:rsidP="00050163">
            <w:pPr>
              <w:spacing w:before="60" w:after="60"/>
              <w:jc w:val="center"/>
              <w:rPr>
                <w:rFonts w:asciiTheme="minorBidi" w:hAnsiTheme="minorBidi"/>
                <w:color w:val="000000" w:themeColor="text1"/>
                <w:sz w:val="20"/>
                <w:szCs w:val="20"/>
              </w:rPr>
            </w:pPr>
            <w:proofErr w:type="spellStart"/>
            <w:r w:rsidRPr="00E80FCE">
              <w:rPr>
                <w:rFonts w:asciiTheme="minorBidi" w:hAnsiTheme="minorBidi"/>
                <w:sz w:val="20"/>
                <w:szCs w:val="20"/>
              </w:rPr>
              <w:t>ρ</w:t>
            </w:r>
            <w:r w:rsidRPr="00E80FCE">
              <w:rPr>
                <w:rFonts w:asciiTheme="minorBidi" w:hAnsiTheme="minorBidi"/>
                <w:sz w:val="20"/>
                <w:szCs w:val="20"/>
                <w:vertAlign w:val="subscript"/>
              </w:rPr>
              <w:t>l</w:t>
            </w:r>
            <w:proofErr w:type="spellEnd"/>
          </w:p>
        </w:tc>
        <w:tc>
          <w:tcPr>
            <w:tcW w:w="0" w:type="auto"/>
            <w:vMerge w:val="restart"/>
            <w:tcBorders>
              <w:top w:val="single" w:sz="4" w:space="0" w:color="auto"/>
              <w:right w:val="single" w:sz="4" w:space="0" w:color="auto"/>
            </w:tcBorders>
            <w:vAlign w:val="center"/>
          </w:tcPr>
          <w:p w:rsidR="007D46F0" w:rsidRPr="00E80FCE" w:rsidRDefault="007D46F0" w:rsidP="00050163">
            <w:pPr>
              <w:spacing w:before="60" w:after="60"/>
              <w:jc w:val="center"/>
              <w:rPr>
                <w:rFonts w:asciiTheme="minorBidi" w:hAnsiTheme="minorBidi"/>
                <w:color w:val="000000" w:themeColor="text1"/>
                <w:sz w:val="20"/>
                <w:szCs w:val="20"/>
              </w:rPr>
            </w:pPr>
            <w:proofErr w:type="spellStart"/>
            <w:r w:rsidRPr="00E80FCE">
              <w:rPr>
                <w:rFonts w:asciiTheme="minorBidi" w:hAnsiTheme="minorBidi"/>
                <w:color w:val="000000" w:themeColor="text1"/>
                <w:sz w:val="20"/>
                <w:szCs w:val="20"/>
              </w:rPr>
              <w:t>A</w:t>
            </w:r>
            <w:r w:rsidRPr="00E80FCE">
              <w:rPr>
                <w:rFonts w:asciiTheme="minorBidi" w:hAnsiTheme="minorBidi"/>
                <w:color w:val="000000" w:themeColor="text1"/>
                <w:sz w:val="20"/>
                <w:szCs w:val="20"/>
                <w:vertAlign w:val="subscript"/>
              </w:rPr>
              <w:t>st</w:t>
            </w:r>
            <w:r w:rsidRPr="00E80FCE">
              <w:rPr>
                <w:rFonts w:asciiTheme="minorBidi" w:hAnsiTheme="minorBidi"/>
                <w:color w:val="000000" w:themeColor="text1"/>
                <w:sz w:val="20"/>
                <w:szCs w:val="20"/>
              </w:rPr>
              <w:t>df</w:t>
            </w:r>
            <w:r w:rsidRPr="00E80FCE">
              <w:rPr>
                <w:rFonts w:asciiTheme="minorBidi" w:hAnsiTheme="minorBidi"/>
                <w:color w:val="000000" w:themeColor="text1"/>
                <w:sz w:val="20"/>
                <w:szCs w:val="20"/>
                <w:vertAlign w:val="subscript"/>
              </w:rPr>
              <w:t>y</w:t>
            </w:r>
            <w:proofErr w:type="spellEnd"/>
            <w:r w:rsidRPr="00E80FCE">
              <w:rPr>
                <w:rFonts w:asciiTheme="minorBidi" w:hAnsiTheme="minorBidi"/>
                <w:color w:val="000000" w:themeColor="text1"/>
                <w:sz w:val="20"/>
                <w:szCs w:val="20"/>
              </w:rPr>
              <w:t>/s</w:t>
            </w:r>
          </w:p>
          <w:p w:rsidR="007D46F0" w:rsidRPr="00E80FCE" w:rsidRDefault="007D46F0" w:rsidP="00050163">
            <w:pPr>
              <w:spacing w:before="60" w:after="60"/>
              <w:jc w:val="center"/>
              <w:rPr>
                <w:rFonts w:asciiTheme="minorBidi" w:hAnsiTheme="minorBidi"/>
                <w:color w:val="FF0000"/>
                <w:sz w:val="20"/>
                <w:szCs w:val="20"/>
              </w:rPr>
            </w:pPr>
            <w:r w:rsidRPr="00E80FCE">
              <w:rPr>
                <w:rFonts w:asciiTheme="minorBidi" w:hAnsiTheme="minorBidi"/>
                <w:color w:val="000000" w:themeColor="text1"/>
                <w:sz w:val="20"/>
                <w:szCs w:val="20"/>
              </w:rPr>
              <w:t>(</w:t>
            </w:r>
            <w:proofErr w:type="spellStart"/>
            <w:r w:rsidRPr="00E80FCE">
              <w:rPr>
                <w:rFonts w:asciiTheme="minorBidi" w:hAnsiTheme="minorBidi"/>
                <w:color w:val="000000" w:themeColor="text1"/>
                <w:sz w:val="20"/>
                <w:szCs w:val="20"/>
              </w:rPr>
              <w:t>kN</w:t>
            </w:r>
            <w:proofErr w:type="spellEnd"/>
            <w:r w:rsidRPr="00E80FCE">
              <w:rPr>
                <w:rFonts w:asciiTheme="minorBidi" w:hAnsiTheme="minorBidi"/>
                <w:color w:val="000000" w:themeColor="text1"/>
                <w:sz w:val="20"/>
                <w:szCs w:val="20"/>
              </w:rPr>
              <w:t>)</w:t>
            </w:r>
          </w:p>
        </w:tc>
        <w:tc>
          <w:tcPr>
            <w:tcW w:w="0" w:type="auto"/>
            <w:gridSpan w:val="15"/>
            <w:tcBorders>
              <w:top w:val="single" w:sz="4" w:space="0" w:color="auto"/>
              <w:left w:val="single" w:sz="4" w:space="0" w:color="auto"/>
              <w:bottom w:val="single" w:sz="4" w:space="0" w:color="auto"/>
            </w:tcBorders>
            <w:vAlign w:val="center"/>
          </w:tcPr>
          <w:p w:rsidR="007D46F0" w:rsidRPr="00E80FCE" w:rsidRDefault="007D46F0" w:rsidP="00050163">
            <w:pPr>
              <w:tabs>
                <w:tab w:val="left" w:pos="2415"/>
              </w:tabs>
              <w:spacing w:before="60" w:after="60"/>
              <w:rPr>
                <w:rFonts w:asciiTheme="minorBidi" w:hAnsiTheme="minorBidi"/>
                <w:sz w:val="20"/>
                <w:szCs w:val="20"/>
              </w:rPr>
            </w:pPr>
            <w:r w:rsidRPr="00E80FCE">
              <w:rPr>
                <w:rFonts w:asciiTheme="minorBidi" w:hAnsiTheme="minorBidi"/>
                <w:sz w:val="20"/>
                <w:szCs w:val="20"/>
              </w:rPr>
              <w:t>Parametric study outputs</w:t>
            </w:r>
          </w:p>
        </w:tc>
      </w:tr>
      <w:tr w:rsidR="007D46F0" w:rsidRPr="00E80FCE" w:rsidTr="00050163">
        <w:trPr>
          <w:trHeight w:val="134"/>
          <w:jc w:val="center"/>
        </w:trPr>
        <w:tc>
          <w:tcPr>
            <w:tcW w:w="0" w:type="auto"/>
            <w:vMerge/>
            <w:vAlign w:val="center"/>
          </w:tcPr>
          <w:p w:rsidR="007D46F0" w:rsidRPr="00E80FCE" w:rsidRDefault="007D46F0" w:rsidP="00050163">
            <w:pPr>
              <w:tabs>
                <w:tab w:val="left" w:pos="2415"/>
              </w:tabs>
              <w:spacing w:before="60" w:after="60"/>
              <w:jc w:val="center"/>
              <w:rPr>
                <w:rFonts w:asciiTheme="minorBidi" w:hAnsiTheme="minorBidi"/>
                <w:sz w:val="20"/>
                <w:szCs w:val="20"/>
              </w:rPr>
            </w:pPr>
          </w:p>
        </w:tc>
        <w:tc>
          <w:tcPr>
            <w:tcW w:w="0" w:type="auto"/>
            <w:vMerge/>
            <w:vAlign w:val="center"/>
          </w:tcPr>
          <w:p w:rsidR="007D46F0" w:rsidRPr="00E80FCE" w:rsidRDefault="007D46F0" w:rsidP="00050163">
            <w:pPr>
              <w:spacing w:before="60" w:after="60"/>
              <w:jc w:val="center"/>
              <w:rPr>
                <w:rFonts w:asciiTheme="minorBidi" w:hAnsiTheme="minorBidi"/>
                <w:b/>
                <w:bCs/>
                <w:sz w:val="20"/>
                <w:szCs w:val="20"/>
              </w:rPr>
            </w:pPr>
          </w:p>
        </w:tc>
        <w:tc>
          <w:tcPr>
            <w:tcW w:w="0" w:type="auto"/>
            <w:vMerge/>
            <w:vAlign w:val="center"/>
          </w:tcPr>
          <w:p w:rsidR="007D46F0" w:rsidRPr="00E80FCE" w:rsidRDefault="007D46F0" w:rsidP="00050163">
            <w:pPr>
              <w:spacing w:before="60" w:after="60"/>
              <w:jc w:val="center"/>
              <w:rPr>
                <w:rFonts w:asciiTheme="minorBidi" w:hAnsiTheme="minorBidi"/>
                <w:b/>
                <w:bCs/>
                <w:sz w:val="20"/>
                <w:szCs w:val="20"/>
              </w:rPr>
            </w:pPr>
          </w:p>
        </w:tc>
        <w:tc>
          <w:tcPr>
            <w:tcW w:w="0" w:type="auto"/>
            <w:vMerge/>
            <w:vAlign w:val="center"/>
          </w:tcPr>
          <w:p w:rsidR="007D46F0" w:rsidRPr="00E80FCE" w:rsidRDefault="007D46F0" w:rsidP="00050163">
            <w:pPr>
              <w:spacing w:before="60" w:after="60"/>
              <w:jc w:val="center"/>
              <w:rPr>
                <w:rFonts w:asciiTheme="minorBidi" w:hAnsiTheme="minorBidi"/>
                <w:b/>
                <w:bCs/>
                <w:sz w:val="20"/>
                <w:szCs w:val="20"/>
              </w:rPr>
            </w:pPr>
          </w:p>
        </w:tc>
        <w:tc>
          <w:tcPr>
            <w:tcW w:w="0" w:type="auto"/>
            <w:vMerge/>
            <w:vAlign w:val="center"/>
          </w:tcPr>
          <w:p w:rsidR="007D46F0" w:rsidRPr="00E80FCE" w:rsidRDefault="007D46F0" w:rsidP="00050163">
            <w:pPr>
              <w:spacing w:before="60" w:after="60"/>
              <w:jc w:val="center"/>
              <w:rPr>
                <w:rFonts w:asciiTheme="minorBidi" w:hAnsiTheme="minorBidi"/>
                <w:b/>
                <w:bCs/>
                <w:sz w:val="20"/>
                <w:szCs w:val="20"/>
              </w:rPr>
            </w:pPr>
          </w:p>
        </w:tc>
        <w:tc>
          <w:tcPr>
            <w:tcW w:w="0" w:type="auto"/>
            <w:vMerge/>
            <w:vAlign w:val="center"/>
          </w:tcPr>
          <w:p w:rsidR="007D46F0" w:rsidRPr="00E80FCE" w:rsidRDefault="007D46F0" w:rsidP="00050163">
            <w:pPr>
              <w:spacing w:before="60" w:after="60"/>
              <w:jc w:val="center"/>
              <w:rPr>
                <w:rFonts w:asciiTheme="minorBidi" w:hAnsiTheme="minorBidi"/>
                <w:b/>
                <w:bCs/>
                <w:sz w:val="20"/>
                <w:szCs w:val="20"/>
              </w:rPr>
            </w:pPr>
          </w:p>
        </w:tc>
        <w:tc>
          <w:tcPr>
            <w:tcW w:w="0" w:type="auto"/>
            <w:vMerge/>
            <w:vAlign w:val="center"/>
          </w:tcPr>
          <w:p w:rsidR="007D46F0" w:rsidRPr="00E80FCE" w:rsidRDefault="007D46F0" w:rsidP="00050163">
            <w:pPr>
              <w:spacing w:before="60" w:after="60"/>
              <w:jc w:val="center"/>
              <w:rPr>
                <w:rFonts w:asciiTheme="minorBidi" w:hAnsiTheme="minorBidi"/>
                <w:b/>
                <w:bCs/>
                <w:sz w:val="20"/>
                <w:szCs w:val="20"/>
              </w:rPr>
            </w:pPr>
          </w:p>
        </w:tc>
        <w:tc>
          <w:tcPr>
            <w:tcW w:w="0" w:type="auto"/>
            <w:vMerge/>
            <w:vAlign w:val="center"/>
          </w:tcPr>
          <w:p w:rsidR="007D46F0" w:rsidRPr="00E80FCE" w:rsidRDefault="007D46F0" w:rsidP="00050163">
            <w:pPr>
              <w:spacing w:before="60" w:after="60"/>
              <w:jc w:val="center"/>
              <w:rPr>
                <w:rFonts w:asciiTheme="minorBidi" w:hAnsiTheme="minorBidi"/>
                <w:b/>
                <w:bCs/>
                <w:sz w:val="20"/>
                <w:szCs w:val="20"/>
              </w:rPr>
            </w:pPr>
          </w:p>
        </w:tc>
        <w:tc>
          <w:tcPr>
            <w:tcW w:w="0" w:type="auto"/>
            <w:vMerge/>
            <w:tcBorders>
              <w:right w:val="single" w:sz="4" w:space="0" w:color="auto"/>
            </w:tcBorders>
            <w:vAlign w:val="center"/>
          </w:tcPr>
          <w:p w:rsidR="007D46F0" w:rsidRPr="00E80FCE" w:rsidRDefault="007D46F0" w:rsidP="00050163">
            <w:pPr>
              <w:spacing w:before="60" w:after="60"/>
              <w:jc w:val="center"/>
              <w:rPr>
                <w:rFonts w:asciiTheme="minorBidi" w:hAnsiTheme="minorBidi"/>
                <w:b/>
                <w:bCs/>
                <w:color w:val="000000" w:themeColor="text1"/>
                <w:sz w:val="20"/>
                <w:szCs w:val="20"/>
              </w:rPr>
            </w:pPr>
          </w:p>
        </w:tc>
        <w:tc>
          <w:tcPr>
            <w:tcW w:w="0" w:type="auto"/>
            <w:gridSpan w:val="5"/>
            <w:tcBorders>
              <w:top w:val="single" w:sz="4" w:space="0" w:color="auto"/>
              <w:left w:val="single" w:sz="4" w:space="0" w:color="auto"/>
              <w:bottom w:val="single" w:sz="4" w:space="0" w:color="auto"/>
            </w:tcBorders>
            <w:vAlign w:val="center"/>
          </w:tcPr>
          <w:p w:rsidR="007D46F0" w:rsidRPr="00E80FCE" w:rsidRDefault="007D46F0" w:rsidP="00050163">
            <w:pPr>
              <w:tabs>
                <w:tab w:val="left" w:pos="2415"/>
              </w:tabs>
              <w:spacing w:before="60" w:after="60"/>
              <w:jc w:val="center"/>
              <w:rPr>
                <w:rFonts w:asciiTheme="minorBidi" w:hAnsiTheme="minorBidi"/>
                <w:sz w:val="20"/>
                <w:szCs w:val="20"/>
              </w:rPr>
            </w:pPr>
            <w:r w:rsidRPr="00E80FCE">
              <w:rPr>
                <w:rFonts w:asciiTheme="minorBidi" w:hAnsiTheme="minorBidi"/>
                <w:sz w:val="20"/>
                <w:szCs w:val="20"/>
              </w:rPr>
              <w:t>η</w:t>
            </w:r>
          </w:p>
        </w:tc>
        <w:tc>
          <w:tcPr>
            <w:tcW w:w="0" w:type="auto"/>
            <w:gridSpan w:val="5"/>
            <w:tcBorders>
              <w:top w:val="single" w:sz="4" w:space="0" w:color="auto"/>
              <w:left w:val="nil"/>
              <w:bottom w:val="single" w:sz="4" w:space="0" w:color="auto"/>
            </w:tcBorders>
            <w:vAlign w:val="center"/>
          </w:tcPr>
          <w:p w:rsidR="007D46F0" w:rsidRPr="00E80FCE" w:rsidRDefault="007D46F0" w:rsidP="00050163">
            <w:pPr>
              <w:tabs>
                <w:tab w:val="left" w:pos="2415"/>
              </w:tabs>
              <w:spacing w:before="60" w:after="60"/>
              <w:jc w:val="center"/>
              <w:rPr>
                <w:rFonts w:asciiTheme="minorBidi" w:hAnsiTheme="minorBidi"/>
                <w:sz w:val="20"/>
                <w:szCs w:val="20"/>
              </w:rPr>
            </w:pPr>
            <w:r w:rsidRPr="00E80FCE">
              <w:rPr>
                <w:rFonts w:asciiTheme="minorBidi" w:hAnsiTheme="minorBidi"/>
                <w:sz w:val="20"/>
                <w:szCs w:val="20"/>
              </w:rPr>
              <w:t>α</w:t>
            </w:r>
          </w:p>
        </w:tc>
        <w:tc>
          <w:tcPr>
            <w:tcW w:w="0" w:type="auto"/>
            <w:gridSpan w:val="5"/>
            <w:tcBorders>
              <w:top w:val="single" w:sz="4" w:space="0" w:color="auto"/>
              <w:bottom w:val="single" w:sz="4" w:space="0" w:color="auto"/>
            </w:tcBorders>
            <w:vAlign w:val="center"/>
          </w:tcPr>
          <w:p w:rsidR="007D46F0" w:rsidRPr="00E80FCE" w:rsidRDefault="007D46F0" w:rsidP="00050163">
            <w:pPr>
              <w:tabs>
                <w:tab w:val="left" w:pos="2415"/>
              </w:tabs>
              <w:spacing w:before="60" w:after="60"/>
              <w:jc w:val="center"/>
              <w:rPr>
                <w:rFonts w:asciiTheme="minorBidi" w:hAnsiTheme="minorBidi"/>
                <w:sz w:val="20"/>
                <w:szCs w:val="20"/>
              </w:rPr>
            </w:pPr>
            <w:r w:rsidRPr="00E80FCE">
              <w:rPr>
                <w:rFonts w:asciiTheme="minorBidi" w:hAnsiTheme="minorBidi"/>
                <w:sz w:val="20"/>
                <w:szCs w:val="20"/>
              </w:rPr>
              <w:t>Damage class</w:t>
            </w:r>
          </w:p>
        </w:tc>
      </w:tr>
      <w:tr w:rsidR="007D46F0" w:rsidRPr="00E80FCE" w:rsidTr="00050163">
        <w:trPr>
          <w:trHeight w:val="134"/>
          <w:jc w:val="center"/>
        </w:trPr>
        <w:tc>
          <w:tcPr>
            <w:tcW w:w="0" w:type="auto"/>
            <w:vMerge/>
            <w:tcBorders>
              <w:bottom w:val="single" w:sz="4" w:space="0" w:color="auto"/>
            </w:tcBorders>
            <w:vAlign w:val="center"/>
          </w:tcPr>
          <w:p w:rsidR="007D46F0" w:rsidRPr="00E80FCE" w:rsidRDefault="007D46F0" w:rsidP="00050163">
            <w:pPr>
              <w:tabs>
                <w:tab w:val="left" w:pos="2415"/>
              </w:tabs>
              <w:spacing w:before="60" w:after="60"/>
              <w:jc w:val="center"/>
              <w:rPr>
                <w:rFonts w:asciiTheme="minorBidi" w:hAnsiTheme="minorBidi"/>
                <w:sz w:val="20"/>
                <w:szCs w:val="20"/>
              </w:rPr>
            </w:pPr>
          </w:p>
        </w:tc>
        <w:tc>
          <w:tcPr>
            <w:tcW w:w="0" w:type="auto"/>
            <w:vMerge/>
            <w:tcBorders>
              <w:bottom w:val="single" w:sz="4" w:space="0" w:color="auto"/>
            </w:tcBorders>
            <w:vAlign w:val="center"/>
          </w:tcPr>
          <w:p w:rsidR="007D46F0" w:rsidRPr="00E80FCE" w:rsidRDefault="007D46F0" w:rsidP="00050163">
            <w:pPr>
              <w:spacing w:before="60" w:after="60"/>
              <w:jc w:val="center"/>
              <w:rPr>
                <w:rFonts w:asciiTheme="minorBidi" w:hAnsiTheme="minorBidi"/>
                <w:b/>
                <w:bCs/>
                <w:sz w:val="20"/>
                <w:szCs w:val="20"/>
              </w:rPr>
            </w:pPr>
          </w:p>
        </w:tc>
        <w:tc>
          <w:tcPr>
            <w:tcW w:w="0" w:type="auto"/>
            <w:vMerge/>
            <w:tcBorders>
              <w:bottom w:val="single" w:sz="4" w:space="0" w:color="auto"/>
            </w:tcBorders>
            <w:vAlign w:val="center"/>
          </w:tcPr>
          <w:p w:rsidR="007D46F0" w:rsidRPr="00E80FCE" w:rsidRDefault="007D46F0" w:rsidP="00050163">
            <w:pPr>
              <w:spacing w:before="60" w:after="60"/>
              <w:jc w:val="center"/>
              <w:rPr>
                <w:rFonts w:asciiTheme="minorBidi" w:hAnsiTheme="minorBidi"/>
                <w:b/>
                <w:bCs/>
                <w:sz w:val="20"/>
                <w:szCs w:val="20"/>
              </w:rPr>
            </w:pPr>
          </w:p>
        </w:tc>
        <w:tc>
          <w:tcPr>
            <w:tcW w:w="0" w:type="auto"/>
            <w:vMerge/>
            <w:tcBorders>
              <w:bottom w:val="single" w:sz="4" w:space="0" w:color="auto"/>
            </w:tcBorders>
            <w:vAlign w:val="center"/>
          </w:tcPr>
          <w:p w:rsidR="007D46F0" w:rsidRPr="00E80FCE" w:rsidRDefault="007D46F0" w:rsidP="00050163">
            <w:pPr>
              <w:spacing w:before="60" w:after="60"/>
              <w:jc w:val="center"/>
              <w:rPr>
                <w:rFonts w:asciiTheme="minorBidi" w:hAnsiTheme="minorBidi"/>
                <w:b/>
                <w:bCs/>
                <w:sz w:val="20"/>
                <w:szCs w:val="20"/>
              </w:rPr>
            </w:pPr>
          </w:p>
        </w:tc>
        <w:tc>
          <w:tcPr>
            <w:tcW w:w="0" w:type="auto"/>
            <w:vMerge/>
            <w:tcBorders>
              <w:bottom w:val="single" w:sz="4" w:space="0" w:color="auto"/>
            </w:tcBorders>
            <w:vAlign w:val="center"/>
          </w:tcPr>
          <w:p w:rsidR="007D46F0" w:rsidRPr="00E80FCE" w:rsidRDefault="007D46F0" w:rsidP="00050163">
            <w:pPr>
              <w:spacing w:before="60" w:after="60"/>
              <w:jc w:val="center"/>
              <w:rPr>
                <w:rFonts w:asciiTheme="minorBidi" w:hAnsiTheme="minorBidi"/>
                <w:b/>
                <w:bCs/>
                <w:sz w:val="20"/>
                <w:szCs w:val="20"/>
              </w:rPr>
            </w:pPr>
          </w:p>
        </w:tc>
        <w:tc>
          <w:tcPr>
            <w:tcW w:w="0" w:type="auto"/>
            <w:vMerge/>
            <w:tcBorders>
              <w:bottom w:val="single" w:sz="4" w:space="0" w:color="auto"/>
            </w:tcBorders>
            <w:vAlign w:val="center"/>
          </w:tcPr>
          <w:p w:rsidR="007D46F0" w:rsidRPr="00E80FCE" w:rsidRDefault="007D46F0" w:rsidP="00050163">
            <w:pPr>
              <w:spacing w:before="60" w:after="60"/>
              <w:jc w:val="center"/>
              <w:rPr>
                <w:rFonts w:asciiTheme="minorBidi" w:hAnsiTheme="minorBidi"/>
                <w:b/>
                <w:bCs/>
                <w:sz w:val="20"/>
                <w:szCs w:val="20"/>
              </w:rPr>
            </w:pPr>
          </w:p>
        </w:tc>
        <w:tc>
          <w:tcPr>
            <w:tcW w:w="0" w:type="auto"/>
            <w:vMerge/>
            <w:tcBorders>
              <w:bottom w:val="single" w:sz="4" w:space="0" w:color="auto"/>
            </w:tcBorders>
            <w:vAlign w:val="center"/>
          </w:tcPr>
          <w:p w:rsidR="007D46F0" w:rsidRPr="00E80FCE" w:rsidRDefault="007D46F0" w:rsidP="00050163">
            <w:pPr>
              <w:spacing w:before="60" w:after="60"/>
              <w:jc w:val="center"/>
              <w:rPr>
                <w:rFonts w:asciiTheme="minorBidi" w:hAnsiTheme="minorBidi"/>
                <w:b/>
                <w:bCs/>
                <w:sz w:val="20"/>
                <w:szCs w:val="20"/>
              </w:rPr>
            </w:pPr>
          </w:p>
        </w:tc>
        <w:tc>
          <w:tcPr>
            <w:tcW w:w="0" w:type="auto"/>
            <w:vMerge/>
            <w:tcBorders>
              <w:bottom w:val="single" w:sz="4" w:space="0" w:color="auto"/>
            </w:tcBorders>
            <w:vAlign w:val="center"/>
          </w:tcPr>
          <w:p w:rsidR="007D46F0" w:rsidRPr="00E80FCE" w:rsidRDefault="007D46F0" w:rsidP="00050163">
            <w:pPr>
              <w:spacing w:before="60" w:after="60"/>
              <w:jc w:val="center"/>
              <w:rPr>
                <w:rFonts w:asciiTheme="minorBidi" w:hAnsiTheme="minorBidi"/>
                <w:b/>
                <w:bCs/>
                <w:sz w:val="20"/>
                <w:szCs w:val="20"/>
              </w:rPr>
            </w:pPr>
          </w:p>
        </w:tc>
        <w:tc>
          <w:tcPr>
            <w:tcW w:w="0" w:type="auto"/>
            <w:vMerge/>
            <w:tcBorders>
              <w:bottom w:val="single" w:sz="4" w:space="0" w:color="auto"/>
              <w:right w:val="single" w:sz="4" w:space="0" w:color="auto"/>
            </w:tcBorders>
            <w:vAlign w:val="center"/>
          </w:tcPr>
          <w:p w:rsidR="007D46F0" w:rsidRPr="00E80FCE" w:rsidRDefault="007D46F0" w:rsidP="00050163">
            <w:pPr>
              <w:spacing w:before="60" w:after="60"/>
              <w:jc w:val="center"/>
              <w:rPr>
                <w:rFonts w:asciiTheme="minorBidi" w:hAnsiTheme="minorBidi"/>
                <w:b/>
                <w:bCs/>
                <w:color w:val="000000" w:themeColor="text1"/>
                <w:sz w:val="20"/>
                <w:szCs w:val="20"/>
              </w:rPr>
            </w:pPr>
          </w:p>
        </w:tc>
        <w:tc>
          <w:tcPr>
            <w:tcW w:w="0" w:type="auto"/>
            <w:tcBorders>
              <w:top w:val="single" w:sz="4" w:space="0" w:color="auto"/>
              <w:left w:val="single" w:sz="4" w:space="0" w:color="auto"/>
              <w:bottom w:val="single" w:sz="4" w:space="0" w:color="auto"/>
            </w:tcBorders>
            <w:vAlign w:val="center"/>
          </w:tcPr>
          <w:p w:rsidR="007D46F0" w:rsidRDefault="007D46F0" w:rsidP="00050163">
            <w:pPr>
              <w:tabs>
                <w:tab w:val="left" w:pos="2415"/>
              </w:tabs>
              <w:spacing w:before="60" w:after="60"/>
              <w:jc w:val="center"/>
              <w:rPr>
                <w:rFonts w:asciiTheme="minorBidi" w:hAnsiTheme="minorBidi"/>
                <w:sz w:val="20"/>
                <w:szCs w:val="20"/>
              </w:rPr>
            </w:pPr>
            <w:proofErr w:type="spellStart"/>
            <w:r w:rsidRPr="00956DAC">
              <w:rPr>
                <w:rFonts w:asciiTheme="minorBidi" w:hAnsiTheme="minorBidi"/>
                <w:i/>
                <w:iCs/>
                <w:sz w:val="20"/>
                <w:szCs w:val="20"/>
              </w:rPr>
              <w:t>f</w:t>
            </w:r>
            <w:r w:rsidRPr="00956DAC">
              <w:rPr>
                <w:rFonts w:asciiTheme="minorBidi" w:hAnsiTheme="minorBidi"/>
                <w:i/>
                <w:iCs/>
                <w:sz w:val="20"/>
                <w:szCs w:val="20"/>
                <w:vertAlign w:val="subscript"/>
              </w:rPr>
              <w:t>ck</w:t>
            </w:r>
            <w:proofErr w:type="spellEnd"/>
            <w:r>
              <w:rPr>
                <w:rFonts w:asciiTheme="minorBidi" w:hAnsiTheme="minorBidi"/>
                <w:sz w:val="20"/>
                <w:szCs w:val="20"/>
              </w:rPr>
              <w:t>=</w:t>
            </w:r>
          </w:p>
          <w:p w:rsidR="007D46F0" w:rsidRPr="00E80FCE" w:rsidRDefault="007D46F0" w:rsidP="00050163">
            <w:pPr>
              <w:tabs>
                <w:tab w:val="left" w:pos="2415"/>
              </w:tabs>
              <w:spacing w:before="60" w:after="60"/>
              <w:jc w:val="center"/>
              <w:rPr>
                <w:rFonts w:asciiTheme="minorBidi" w:hAnsiTheme="minorBidi"/>
                <w:sz w:val="20"/>
                <w:szCs w:val="20"/>
              </w:rPr>
            </w:pPr>
            <w:r w:rsidRPr="00E80FCE">
              <w:rPr>
                <w:rFonts w:asciiTheme="minorBidi" w:hAnsiTheme="minorBidi"/>
                <w:sz w:val="20"/>
                <w:szCs w:val="20"/>
              </w:rPr>
              <w:t>30</w:t>
            </w:r>
          </w:p>
        </w:tc>
        <w:tc>
          <w:tcPr>
            <w:tcW w:w="0" w:type="auto"/>
            <w:tcBorders>
              <w:top w:val="single" w:sz="4" w:space="0" w:color="auto"/>
              <w:bottom w:val="single" w:sz="4" w:space="0" w:color="auto"/>
            </w:tcBorders>
            <w:vAlign w:val="center"/>
          </w:tcPr>
          <w:p w:rsidR="007D46F0" w:rsidRPr="00E80FCE" w:rsidRDefault="007D46F0" w:rsidP="00050163">
            <w:pPr>
              <w:tabs>
                <w:tab w:val="left" w:pos="2415"/>
              </w:tabs>
              <w:spacing w:before="60" w:after="60"/>
              <w:jc w:val="center"/>
              <w:rPr>
                <w:rFonts w:asciiTheme="minorBidi" w:hAnsiTheme="minorBidi"/>
                <w:sz w:val="20"/>
                <w:szCs w:val="20"/>
              </w:rPr>
            </w:pPr>
            <w:r w:rsidRPr="00E80FCE">
              <w:rPr>
                <w:rFonts w:asciiTheme="minorBidi" w:hAnsiTheme="minorBidi"/>
                <w:sz w:val="20"/>
                <w:szCs w:val="20"/>
              </w:rPr>
              <w:t>40</w:t>
            </w:r>
          </w:p>
        </w:tc>
        <w:tc>
          <w:tcPr>
            <w:tcW w:w="0" w:type="auto"/>
            <w:tcBorders>
              <w:top w:val="single" w:sz="4" w:space="0" w:color="auto"/>
              <w:bottom w:val="single" w:sz="4" w:space="0" w:color="auto"/>
            </w:tcBorders>
            <w:vAlign w:val="center"/>
          </w:tcPr>
          <w:p w:rsidR="007D46F0" w:rsidRPr="00E80FCE" w:rsidRDefault="007D46F0" w:rsidP="00050163">
            <w:pPr>
              <w:tabs>
                <w:tab w:val="left" w:pos="2415"/>
              </w:tabs>
              <w:spacing w:before="60" w:after="60"/>
              <w:jc w:val="center"/>
              <w:rPr>
                <w:rFonts w:asciiTheme="minorBidi" w:hAnsiTheme="minorBidi"/>
                <w:sz w:val="20"/>
                <w:szCs w:val="20"/>
              </w:rPr>
            </w:pPr>
            <w:r w:rsidRPr="00E80FCE">
              <w:rPr>
                <w:rFonts w:asciiTheme="minorBidi" w:hAnsiTheme="minorBidi"/>
                <w:sz w:val="20"/>
                <w:szCs w:val="20"/>
              </w:rPr>
              <w:t>50</w:t>
            </w:r>
          </w:p>
        </w:tc>
        <w:tc>
          <w:tcPr>
            <w:tcW w:w="0" w:type="auto"/>
            <w:tcBorders>
              <w:top w:val="single" w:sz="4" w:space="0" w:color="auto"/>
              <w:bottom w:val="single" w:sz="4" w:space="0" w:color="auto"/>
            </w:tcBorders>
            <w:vAlign w:val="center"/>
          </w:tcPr>
          <w:p w:rsidR="007D46F0" w:rsidRPr="00E80FCE" w:rsidRDefault="007D46F0" w:rsidP="00050163">
            <w:pPr>
              <w:tabs>
                <w:tab w:val="left" w:pos="2415"/>
              </w:tabs>
              <w:spacing w:before="60" w:after="60"/>
              <w:jc w:val="center"/>
              <w:rPr>
                <w:rFonts w:asciiTheme="minorBidi" w:hAnsiTheme="minorBidi"/>
                <w:sz w:val="20"/>
                <w:szCs w:val="20"/>
              </w:rPr>
            </w:pPr>
            <w:r w:rsidRPr="00E80FCE">
              <w:rPr>
                <w:rFonts w:asciiTheme="minorBidi" w:hAnsiTheme="minorBidi"/>
                <w:sz w:val="20"/>
                <w:szCs w:val="20"/>
              </w:rPr>
              <w:t>60</w:t>
            </w:r>
          </w:p>
        </w:tc>
        <w:tc>
          <w:tcPr>
            <w:tcW w:w="0" w:type="auto"/>
            <w:tcBorders>
              <w:top w:val="single" w:sz="4" w:space="0" w:color="auto"/>
              <w:bottom w:val="single" w:sz="4" w:space="0" w:color="auto"/>
            </w:tcBorders>
            <w:vAlign w:val="center"/>
          </w:tcPr>
          <w:p w:rsidR="007D46F0" w:rsidRPr="00E80FCE" w:rsidRDefault="007D46F0" w:rsidP="00050163">
            <w:pPr>
              <w:tabs>
                <w:tab w:val="left" w:pos="2415"/>
              </w:tabs>
              <w:spacing w:before="60" w:after="60"/>
              <w:jc w:val="center"/>
              <w:rPr>
                <w:rFonts w:asciiTheme="minorBidi" w:hAnsiTheme="minorBidi"/>
                <w:sz w:val="20"/>
                <w:szCs w:val="20"/>
              </w:rPr>
            </w:pPr>
            <w:r w:rsidRPr="00E80FCE">
              <w:rPr>
                <w:rFonts w:asciiTheme="minorBidi" w:hAnsiTheme="minorBidi"/>
                <w:sz w:val="20"/>
                <w:szCs w:val="20"/>
              </w:rPr>
              <w:t>100</w:t>
            </w:r>
          </w:p>
        </w:tc>
        <w:tc>
          <w:tcPr>
            <w:tcW w:w="0" w:type="auto"/>
            <w:tcBorders>
              <w:top w:val="single" w:sz="4" w:space="0" w:color="auto"/>
              <w:left w:val="nil"/>
              <w:bottom w:val="single" w:sz="4" w:space="0" w:color="auto"/>
            </w:tcBorders>
            <w:vAlign w:val="center"/>
          </w:tcPr>
          <w:p w:rsidR="007D46F0" w:rsidRDefault="007D46F0" w:rsidP="00050163">
            <w:pPr>
              <w:tabs>
                <w:tab w:val="left" w:pos="2415"/>
              </w:tabs>
              <w:spacing w:before="60" w:after="60"/>
              <w:jc w:val="center"/>
              <w:rPr>
                <w:rFonts w:asciiTheme="minorBidi" w:hAnsiTheme="minorBidi"/>
                <w:sz w:val="20"/>
                <w:szCs w:val="20"/>
              </w:rPr>
            </w:pPr>
            <w:proofErr w:type="spellStart"/>
            <w:r w:rsidRPr="00956DAC">
              <w:rPr>
                <w:rFonts w:asciiTheme="minorBidi" w:hAnsiTheme="minorBidi"/>
                <w:i/>
                <w:iCs/>
                <w:sz w:val="20"/>
                <w:szCs w:val="20"/>
              </w:rPr>
              <w:t>f</w:t>
            </w:r>
            <w:r w:rsidRPr="00956DAC">
              <w:rPr>
                <w:rFonts w:asciiTheme="minorBidi" w:hAnsiTheme="minorBidi"/>
                <w:i/>
                <w:iCs/>
                <w:sz w:val="20"/>
                <w:szCs w:val="20"/>
                <w:vertAlign w:val="subscript"/>
              </w:rPr>
              <w:t>ck</w:t>
            </w:r>
            <w:proofErr w:type="spellEnd"/>
            <w:r>
              <w:rPr>
                <w:rFonts w:asciiTheme="minorBidi" w:hAnsiTheme="minorBidi"/>
                <w:sz w:val="20"/>
                <w:szCs w:val="20"/>
              </w:rPr>
              <w:t>=</w:t>
            </w:r>
          </w:p>
          <w:p w:rsidR="007D46F0" w:rsidRPr="00E80FCE" w:rsidRDefault="007D46F0" w:rsidP="00050163">
            <w:pPr>
              <w:tabs>
                <w:tab w:val="left" w:pos="2415"/>
              </w:tabs>
              <w:spacing w:before="60" w:after="60"/>
              <w:jc w:val="center"/>
              <w:rPr>
                <w:rFonts w:asciiTheme="minorBidi" w:hAnsiTheme="minorBidi"/>
                <w:sz w:val="20"/>
                <w:szCs w:val="20"/>
              </w:rPr>
            </w:pPr>
            <w:r w:rsidRPr="00E80FCE">
              <w:rPr>
                <w:rFonts w:asciiTheme="minorBidi" w:hAnsiTheme="minorBidi"/>
                <w:sz w:val="20"/>
                <w:szCs w:val="20"/>
              </w:rPr>
              <w:t>30</w:t>
            </w:r>
          </w:p>
        </w:tc>
        <w:tc>
          <w:tcPr>
            <w:tcW w:w="0" w:type="auto"/>
            <w:tcBorders>
              <w:top w:val="single" w:sz="4" w:space="0" w:color="auto"/>
              <w:bottom w:val="single" w:sz="4" w:space="0" w:color="auto"/>
            </w:tcBorders>
            <w:vAlign w:val="center"/>
          </w:tcPr>
          <w:p w:rsidR="007D46F0" w:rsidRPr="00E80FCE" w:rsidRDefault="007D46F0" w:rsidP="00050163">
            <w:pPr>
              <w:tabs>
                <w:tab w:val="left" w:pos="2415"/>
              </w:tabs>
              <w:spacing w:before="60" w:after="60"/>
              <w:jc w:val="center"/>
              <w:rPr>
                <w:rFonts w:asciiTheme="minorBidi" w:hAnsiTheme="minorBidi"/>
                <w:sz w:val="20"/>
                <w:szCs w:val="20"/>
              </w:rPr>
            </w:pPr>
            <w:r w:rsidRPr="00E80FCE">
              <w:rPr>
                <w:rFonts w:asciiTheme="minorBidi" w:hAnsiTheme="minorBidi"/>
                <w:sz w:val="20"/>
                <w:szCs w:val="20"/>
              </w:rPr>
              <w:t>40</w:t>
            </w:r>
          </w:p>
        </w:tc>
        <w:tc>
          <w:tcPr>
            <w:tcW w:w="0" w:type="auto"/>
            <w:tcBorders>
              <w:top w:val="single" w:sz="4" w:space="0" w:color="auto"/>
              <w:bottom w:val="single" w:sz="4" w:space="0" w:color="auto"/>
            </w:tcBorders>
            <w:vAlign w:val="center"/>
          </w:tcPr>
          <w:p w:rsidR="007D46F0" w:rsidRPr="00E80FCE" w:rsidRDefault="007D46F0" w:rsidP="00050163">
            <w:pPr>
              <w:tabs>
                <w:tab w:val="left" w:pos="2415"/>
              </w:tabs>
              <w:spacing w:before="60" w:after="60"/>
              <w:jc w:val="center"/>
              <w:rPr>
                <w:rFonts w:asciiTheme="minorBidi" w:hAnsiTheme="minorBidi"/>
                <w:sz w:val="20"/>
                <w:szCs w:val="20"/>
              </w:rPr>
            </w:pPr>
            <w:r w:rsidRPr="00E80FCE">
              <w:rPr>
                <w:rFonts w:asciiTheme="minorBidi" w:hAnsiTheme="minorBidi"/>
                <w:sz w:val="20"/>
                <w:szCs w:val="20"/>
              </w:rPr>
              <w:t>50</w:t>
            </w:r>
          </w:p>
        </w:tc>
        <w:tc>
          <w:tcPr>
            <w:tcW w:w="0" w:type="auto"/>
            <w:tcBorders>
              <w:top w:val="single" w:sz="4" w:space="0" w:color="auto"/>
              <w:bottom w:val="single" w:sz="4" w:space="0" w:color="auto"/>
            </w:tcBorders>
            <w:vAlign w:val="center"/>
          </w:tcPr>
          <w:p w:rsidR="007D46F0" w:rsidRPr="00E80FCE" w:rsidRDefault="007D46F0" w:rsidP="00050163">
            <w:pPr>
              <w:tabs>
                <w:tab w:val="left" w:pos="2415"/>
              </w:tabs>
              <w:spacing w:before="60" w:after="60"/>
              <w:jc w:val="center"/>
              <w:rPr>
                <w:rFonts w:asciiTheme="minorBidi" w:hAnsiTheme="minorBidi"/>
                <w:sz w:val="20"/>
                <w:szCs w:val="20"/>
              </w:rPr>
            </w:pPr>
            <w:r w:rsidRPr="00E80FCE">
              <w:rPr>
                <w:rFonts w:asciiTheme="minorBidi" w:hAnsiTheme="minorBidi"/>
                <w:sz w:val="20"/>
                <w:szCs w:val="20"/>
              </w:rPr>
              <w:t>60</w:t>
            </w:r>
          </w:p>
        </w:tc>
        <w:tc>
          <w:tcPr>
            <w:tcW w:w="0" w:type="auto"/>
            <w:tcBorders>
              <w:top w:val="single" w:sz="4" w:space="0" w:color="auto"/>
              <w:bottom w:val="single" w:sz="4" w:space="0" w:color="auto"/>
            </w:tcBorders>
            <w:vAlign w:val="center"/>
          </w:tcPr>
          <w:p w:rsidR="007D46F0" w:rsidRPr="00E80FCE" w:rsidRDefault="007D46F0" w:rsidP="00050163">
            <w:pPr>
              <w:tabs>
                <w:tab w:val="left" w:pos="2415"/>
              </w:tabs>
              <w:spacing w:before="60" w:after="60"/>
              <w:jc w:val="center"/>
              <w:rPr>
                <w:rFonts w:asciiTheme="minorBidi" w:hAnsiTheme="minorBidi"/>
                <w:sz w:val="20"/>
                <w:szCs w:val="20"/>
              </w:rPr>
            </w:pPr>
            <w:r w:rsidRPr="00E80FCE">
              <w:rPr>
                <w:rFonts w:asciiTheme="minorBidi" w:hAnsiTheme="minorBidi"/>
                <w:sz w:val="20"/>
                <w:szCs w:val="20"/>
              </w:rPr>
              <w:t>100</w:t>
            </w:r>
          </w:p>
        </w:tc>
        <w:tc>
          <w:tcPr>
            <w:tcW w:w="0" w:type="auto"/>
            <w:tcBorders>
              <w:top w:val="single" w:sz="4" w:space="0" w:color="auto"/>
              <w:bottom w:val="single" w:sz="4" w:space="0" w:color="auto"/>
            </w:tcBorders>
            <w:vAlign w:val="center"/>
          </w:tcPr>
          <w:p w:rsidR="007D46F0" w:rsidRDefault="007D46F0" w:rsidP="00050163">
            <w:pPr>
              <w:tabs>
                <w:tab w:val="left" w:pos="2415"/>
              </w:tabs>
              <w:spacing w:before="60" w:after="60"/>
              <w:jc w:val="center"/>
              <w:rPr>
                <w:rFonts w:asciiTheme="minorBidi" w:hAnsiTheme="minorBidi"/>
                <w:sz w:val="20"/>
                <w:szCs w:val="20"/>
              </w:rPr>
            </w:pPr>
            <w:proofErr w:type="spellStart"/>
            <w:r w:rsidRPr="00956DAC">
              <w:rPr>
                <w:rFonts w:asciiTheme="minorBidi" w:hAnsiTheme="minorBidi"/>
                <w:i/>
                <w:iCs/>
                <w:sz w:val="20"/>
                <w:szCs w:val="20"/>
              </w:rPr>
              <w:t>f</w:t>
            </w:r>
            <w:r w:rsidRPr="00956DAC">
              <w:rPr>
                <w:rFonts w:asciiTheme="minorBidi" w:hAnsiTheme="minorBidi"/>
                <w:i/>
                <w:iCs/>
                <w:sz w:val="20"/>
                <w:szCs w:val="20"/>
                <w:vertAlign w:val="subscript"/>
              </w:rPr>
              <w:t>ck</w:t>
            </w:r>
            <w:proofErr w:type="spellEnd"/>
            <w:r>
              <w:rPr>
                <w:rFonts w:asciiTheme="minorBidi" w:hAnsiTheme="minorBidi"/>
                <w:sz w:val="20"/>
                <w:szCs w:val="20"/>
              </w:rPr>
              <w:t>=</w:t>
            </w:r>
          </w:p>
          <w:p w:rsidR="007D46F0" w:rsidRPr="00E80FCE" w:rsidRDefault="007D46F0" w:rsidP="00050163">
            <w:pPr>
              <w:tabs>
                <w:tab w:val="left" w:pos="2415"/>
              </w:tabs>
              <w:spacing w:before="60" w:after="60"/>
              <w:jc w:val="center"/>
              <w:rPr>
                <w:rFonts w:asciiTheme="minorBidi" w:hAnsiTheme="minorBidi"/>
                <w:sz w:val="20"/>
                <w:szCs w:val="20"/>
              </w:rPr>
            </w:pPr>
            <w:r w:rsidRPr="00E80FCE">
              <w:rPr>
                <w:rFonts w:asciiTheme="minorBidi" w:hAnsiTheme="minorBidi"/>
                <w:sz w:val="20"/>
                <w:szCs w:val="20"/>
              </w:rPr>
              <w:t>30</w:t>
            </w:r>
          </w:p>
        </w:tc>
        <w:tc>
          <w:tcPr>
            <w:tcW w:w="0" w:type="auto"/>
            <w:tcBorders>
              <w:top w:val="single" w:sz="4" w:space="0" w:color="auto"/>
              <w:bottom w:val="single" w:sz="4" w:space="0" w:color="auto"/>
            </w:tcBorders>
            <w:vAlign w:val="center"/>
          </w:tcPr>
          <w:p w:rsidR="007D46F0" w:rsidRPr="00E80FCE" w:rsidRDefault="007D46F0" w:rsidP="00050163">
            <w:pPr>
              <w:tabs>
                <w:tab w:val="left" w:pos="2415"/>
              </w:tabs>
              <w:spacing w:before="60" w:after="60"/>
              <w:jc w:val="center"/>
              <w:rPr>
                <w:rFonts w:asciiTheme="minorBidi" w:hAnsiTheme="minorBidi"/>
                <w:sz w:val="20"/>
                <w:szCs w:val="20"/>
              </w:rPr>
            </w:pPr>
            <w:r w:rsidRPr="00E80FCE">
              <w:rPr>
                <w:rFonts w:asciiTheme="minorBidi" w:hAnsiTheme="minorBidi"/>
                <w:sz w:val="20"/>
                <w:szCs w:val="20"/>
              </w:rPr>
              <w:t>40</w:t>
            </w:r>
          </w:p>
        </w:tc>
        <w:tc>
          <w:tcPr>
            <w:tcW w:w="0" w:type="auto"/>
            <w:tcBorders>
              <w:top w:val="single" w:sz="4" w:space="0" w:color="auto"/>
              <w:bottom w:val="single" w:sz="4" w:space="0" w:color="auto"/>
            </w:tcBorders>
            <w:vAlign w:val="center"/>
          </w:tcPr>
          <w:p w:rsidR="007D46F0" w:rsidRPr="00E80FCE" w:rsidRDefault="007D46F0" w:rsidP="00050163">
            <w:pPr>
              <w:tabs>
                <w:tab w:val="left" w:pos="2415"/>
              </w:tabs>
              <w:spacing w:before="60" w:after="60"/>
              <w:jc w:val="center"/>
              <w:rPr>
                <w:rFonts w:asciiTheme="minorBidi" w:hAnsiTheme="minorBidi"/>
                <w:sz w:val="20"/>
                <w:szCs w:val="20"/>
              </w:rPr>
            </w:pPr>
            <w:r w:rsidRPr="00E80FCE">
              <w:rPr>
                <w:rFonts w:asciiTheme="minorBidi" w:hAnsiTheme="minorBidi"/>
                <w:sz w:val="20"/>
                <w:szCs w:val="20"/>
              </w:rPr>
              <w:t>50</w:t>
            </w:r>
          </w:p>
        </w:tc>
        <w:tc>
          <w:tcPr>
            <w:tcW w:w="0" w:type="auto"/>
            <w:tcBorders>
              <w:top w:val="single" w:sz="4" w:space="0" w:color="auto"/>
              <w:bottom w:val="single" w:sz="4" w:space="0" w:color="auto"/>
            </w:tcBorders>
            <w:vAlign w:val="center"/>
          </w:tcPr>
          <w:p w:rsidR="007D46F0" w:rsidRPr="00E80FCE" w:rsidRDefault="007D46F0" w:rsidP="00050163">
            <w:pPr>
              <w:tabs>
                <w:tab w:val="left" w:pos="2415"/>
              </w:tabs>
              <w:spacing w:before="60" w:after="60"/>
              <w:jc w:val="center"/>
              <w:rPr>
                <w:rFonts w:asciiTheme="minorBidi" w:hAnsiTheme="minorBidi"/>
                <w:sz w:val="20"/>
                <w:szCs w:val="20"/>
              </w:rPr>
            </w:pPr>
            <w:r w:rsidRPr="00E80FCE">
              <w:rPr>
                <w:rFonts w:asciiTheme="minorBidi" w:hAnsiTheme="minorBidi"/>
                <w:sz w:val="20"/>
                <w:szCs w:val="20"/>
              </w:rPr>
              <w:t>60</w:t>
            </w:r>
          </w:p>
        </w:tc>
        <w:tc>
          <w:tcPr>
            <w:tcW w:w="0" w:type="auto"/>
            <w:tcBorders>
              <w:top w:val="single" w:sz="4" w:space="0" w:color="auto"/>
              <w:bottom w:val="single" w:sz="4" w:space="0" w:color="auto"/>
            </w:tcBorders>
            <w:vAlign w:val="center"/>
          </w:tcPr>
          <w:p w:rsidR="007D46F0" w:rsidRPr="00E80FCE" w:rsidRDefault="007D46F0" w:rsidP="00050163">
            <w:pPr>
              <w:tabs>
                <w:tab w:val="left" w:pos="2415"/>
              </w:tabs>
              <w:spacing w:before="60" w:after="60"/>
              <w:jc w:val="center"/>
              <w:rPr>
                <w:rFonts w:asciiTheme="minorBidi" w:hAnsiTheme="minorBidi"/>
                <w:sz w:val="20"/>
                <w:szCs w:val="20"/>
              </w:rPr>
            </w:pPr>
            <w:r w:rsidRPr="00E80FCE">
              <w:rPr>
                <w:rFonts w:asciiTheme="minorBidi" w:hAnsiTheme="minorBidi"/>
                <w:sz w:val="20"/>
                <w:szCs w:val="20"/>
              </w:rPr>
              <w:t>100</w:t>
            </w:r>
          </w:p>
        </w:tc>
      </w:tr>
      <w:tr w:rsidR="007D46F0" w:rsidRPr="00E80FCE" w:rsidTr="00050163">
        <w:trPr>
          <w:jc w:val="center"/>
        </w:trPr>
        <w:tc>
          <w:tcPr>
            <w:tcW w:w="0" w:type="auto"/>
            <w:tcBorders>
              <w:top w:val="single" w:sz="4" w:space="0" w:color="auto"/>
            </w:tcBorders>
            <w:vAlign w:val="center"/>
          </w:tcPr>
          <w:p w:rsidR="007D46F0" w:rsidRPr="00E80FCE" w:rsidRDefault="007D46F0" w:rsidP="00050163">
            <w:pPr>
              <w:jc w:val="center"/>
              <w:rPr>
                <w:rFonts w:asciiTheme="minorBidi" w:hAnsiTheme="minorBidi"/>
                <w:sz w:val="20"/>
                <w:szCs w:val="20"/>
              </w:rPr>
            </w:pPr>
            <w:r w:rsidRPr="00E80FCE">
              <w:rPr>
                <w:rFonts w:asciiTheme="minorBidi" w:hAnsiTheme="minorBidi"/>
                <w:sz w:val="20"/>
                <w:szCs w:val="20"/>
              </w:rPr>
              <w:t>1</w:t>
            </w:r>
          </w:p>
        </w:tc>
        <w:tc>
          <w:tcPr>
            <w:tcW w:w="0" w:type="auto"/>
            <w:tcBorders>
              <w:top w:val="single" w:sz="4" w:space="0" w:color="auto"/>
            </w:tcBorders>
            <w:vAlign w:val="center"/>
          </w:tcPr>
          <w:p w:rsidR="007D46F0" w:rsidRPr="00E80FCE" w:rsidRDefault="007D46F0" w:rsidP="00050163">
            <w:pPr>
              <w:jc w:val="center"/>
              <w:rPr>
                <w:rFonts w:asciiTheme="minorBidi" w:hAnsiTheme="minorBidi"/>
                <w:color w:val="000000"/>
                <w:sz w:val="20"/>
                <w:szCs w:val="20"/>
              </w:rPr>
            </w:pPr>
            <w:r w:rsidRPr="00E80FCE">
              <w:rPr>
                <w:rFonts w:asciiTheme="minorBidi" w:hAnsiTheme="minorBidi"/>
                <w:color w:val="000000"/>
                <w:sz w:val="20"/>
                <w:szCs w:val="20"/>
              </w:rPr>
              <w:t>400</w:t>
            </w:r>
          </w:p>
        </w:tc>
        <w:tc>
          <w:tcPr>
            <w:tcW w:w="0" w:type="auto"/>
            <w:tcBorders>
              <w:top w:val="single" w:sz="4" w:space="0" w:color="auto"/>
            </w:tcBorders>
            <w:vAlign w:val="center"/>
          </w:tcPr>
          <w:p w:rsidR="007D46F0" w:rsidRPr="00E80FCE" w:rsidRDefault="007D46F0" w:rsidP="00050163">
            <w:pPr>
              <w:jc w:val="center"/>
              <w:rPr>
                <w:rFonts w:asciiTheme="minorBidi" w:hAnsiTheme="minorBidi"/>
                <w:color w:val="000000"/>
                <w:sz w:val="20"/>
                <w:szCs w:val="20"/>
              </w:rPr>
            </w:pPr>
            <w:r w:rsidRPr="00E80FCE">
              <w:rPr>
                <w:rFonts w:asciiTheme="minorBidi" w:hAnsiTheme="minorBidi"/>
                <w:color w:val="000000"/>
                <w:sz w:val="20"/>
                <w:szCs w:val="20"/>
              </w:rPr>
              <w:t>400</w:t>
            </w:r>
          </w:p>
        </w:tc>
        <w:tc>
          <w:tcPr>
            <w:tcW w:w="0" w:type="auto"/>
            <w:tcBorders>
              <w:top w:val="single" w:sz="4" w:space="0" w:color="auto"/>
            </w:tcBorders>
            <w:vAlign w:val="center"/>
          </w:tcPr>
          <w:p w:rsidR="007D46F0" w:rsidRPr="00E80FCE" w:rsidRDefault="007D46F0" w:rsidP="00050163">
            <w:pPr>
              <w:jc w:val="center"/>
              <w:rPr>
                <w:rFonts w:asciiTheme="minorBidi" w:hAnsiTheme="minorBidi"/>
                <w:color w:val="000000"/>
                <w:sz w:val="20"/>
                <w:szCs w:val="20"/>
              </w:rPr>
            </w:pPr>
            <w:r w:rsidRPr="00E80FCE">
              <w:rPr>
                <w:rFonts w:asciiTheme="minorBidi" w:hAnsiTheme="minorBidi"/>
                <w:color w:val="000000"/>
                <w:sz w:val="20"/>
                <w:szCs w:val="20"/>
              </w:rPr>
              <w:t>3.0</w:t>
            </w:r>
          </w:p>
        </w:tc>
        <w:tc>
          <w:tcPr>
            <w:tcW w:w="0" w:type="auto"/>
            <w:tcBorders>
              <w:top w:val="single" w:sz="4" w:space="0" w:color="auto"/>
            </w:tcBorders>
            <w:vAlign w:val="center"/>
          </w:tcPr>
          <w:p w:rsidR="007D46F0" w:rsidRPr="00E80FCE" w:rsidRDefault="007D46F0" w:rsidP="00050163">
            <w:pPr>
              <w:jc w:val="center"/>
              <w:rPr>
                <w:rFonts w:asciiTheme="minorBidi" w:hAnsiTheme="minorBidi"/>
                <w:color w:val="000000"/>
                <w:sz w:val="20"/>
                <w:szCs w:val="20"/>
              </w:rPr>
            </w:pPr>
            <w:r w:rsidRPr="00E80FCE">
              <w:rPr>
                <w:rFonts w:asciiTheme="minorBidi" w:hAnsiTheme="minorBidi"/>
                <w:color w:val="000000"/>
                <w:sz w:val="20"/>
                <w:szCs w:val="20"/>
              </w:rPr>
              <w:t>40</w:t>
            </w:r>
          </w:p>
        </w:tc>
        <w:tc>
          <w:tcPr>
            <w:tcW w:w="0" w:type="auto"/>
            <w:tcBorders>
              <w:top w:val="single" w:sz="4" w:space="0" w:color="auto"/>
            </w:tcBorders>
            <w:vAlign w:val="center"/>
          </w:tcPr>
          <w:p w:rsidR="007D46F0" w:rsidRPr="00E80FCE" w:rsidRDefault="007D46F0" w:rsidP="00050163">
            <w:pPr>
              <w:jc w:val="center"/>
              <w:rPr>
                <w:rFonts w:asciiTheme="minorBidi" w:hAnsiTheme="minorBidi"/>
                <w:color w:val="000000"/>
                <w:sz w:val="20"/>
                <w:szCs w:val="20"/>
              </w:rPr>
            </w:pPr>
            <w:r w:rsidRPr="00E80FCE">
              <w:rPr>
                <w:rFonts w:asciiTheme="minorBidi" w:hAnsiTheme="minorBidi"/>
                <w:color w:val="000000"/>
                <w:sz w:val="20"/>
                <w:szCs w:val="20"/>
              </w:rPr>
              <w:t>2</w:t>
            </w:r>
          </w:p>
        </w:tc>
        <w:tc>
          <w:tcPr>
            <w:tcW w:w="0" w:type="auto"/>
            <w:tcBorders>
              <w:top w:val="single" w:sz="4" w:space="0" w:color="auto"/>
            </w:tcBorders>
            <w:vAlign w:val="center"/>
          </w:tcPr>
          <w:p w:rsidR="007D46F0" w:rsidRPr="00E80FCE" w:rsidRDefault="007D46F0" w:rsidP="00050163">
            <w:pPr>
              <w:jc w:val="center"/>
              <w:rPr>
                <w:rFonts w:asciiTheme="minorBidi" w:hAnsiTheme="minorBidi"/>
                <w:sz w:val="20"/>
                <w:szCs w:val="20"/>
              </w:rPr>
            </w:pPr>
            <w:r w:rsidRPr="00E80FCE">
              <w:rPr>
                <w:rFonts w:asciiTheme="minorBidi" w:hAnsiTheme="minorBidi"/>
                <w:sz w:val="20"/>
                <w:szCs w:val="20"/>
              </w:rPr>
              <w:t>0.58</w:t>
            </w:r>
          </w:p>
        </w:tc>
        <w:tc>
          <w:tcPr>
            <w:tcW w:w="0" w:type="auto"/>
            <w:tcBorders>
              <w:top w:val="single" w:sz="4" w:space="0" w:color="auto"/>
            </w:tcBorders>
            <w:vAlign w:val="center"/>
          </w:tcPr>
          <w:p w:rsidR="007D46F0" w:rsidRPr="00E80FCE" w:rsidRDefault="007D46F0" w:rsidP="00050163">
            <w:pPr>
              <w:jc w:val="center"/>
              <w:rPr>
                <w:rFonts w:asciiTheme="minorBidi" w:hAnsiTheme="minorBidi"/>
                <w:color w:val="000000"/>
                <w:sz w:val="20"/>
                <w:szCs w:val="20"/>
              </w:rPr>
            </w:pPr>
            <w:r w:rsidRPr="00E80FCE">
              <w:rPr>
                <w:rFonts w:asciiTheme="minorBidi" w:hAnsiTheme="minorBidi"/>
                <w:color w:val="000000"/>
                <w:sz w:val="20"/>
                <w:szCs w:val="20"/>
              </w:rPr>
              <w:t>4</w:t>
            </w:r>
          </w:p>
        </w:tc>
        <w:tc>
          <w:tcPr>
            <w:tcW w:w="0" w:type="auto"/>
            <w:tcBorders>
              <w:top w:val="single" w:sz="4" w:space="0" w:color="auto"/>
              <w:right w:val="single" w:sz="4" w:space="0" w:color="auto"/>
            </w:tcBorders>
            <w:vAlign w:val="center"/>
          </w:tcPr>
          <w:p w:rsidR="007D46F0" w:rsidRPr="00E80FCE" w:rsidRDefault="007D46F0" w:rsidP="00050163">
            <w:pPr>
              <w:jc w:val="center"/>
              <w:rPr>
                <w:rFonts w:asciiTheme="minorBidi" w:hAnsiTheme="minorBidi"/>
                <w:color w:val="000000"/>
                <w:sz w:val="20"/>
                <w:szCs w:val="20"/>
              </w:rPr>
            </w:pPr>
            <w:r w:rsidRPr="00E80FCE">
              <w:rPr>
                <w:rFonts w:asciiTheme="minorBidi" w:hAnsiTheme="minorBidi"/>
                <w:color w:val="000000"/>
                <w:sz w:val="20"/>
                <w:szCs w:val="20"/>
              </w:rPr>
              <w:t>165.7</w:t>
            </w:r>
          </w:p>
        </w:tc>
        <w:tc>
          <w:tcPr>
            <w:tcW w:w="0" w:type="auto"/>
            <w:tcBorders>
              <w:top w:val="single" w:sz="4" w:space="0" w:color="auto"/>
              <w:left w:val="single" w:sz="4" w:space="0" w:color="auto"/>
            </w:tcBorders>
            <w:vAlign w:val="center"/>
          </w:tcPr>
          <w:p w:rsidR="007D46F0" w:rsidRPr="00E80FCE" w:rsidRDefault="007D46F0" w:rsidP="00050163">
            <w:pPr>
              <w:jc w:val="center"/>
              <w:rPr>
                <w:rFonts w:asciiTheme="minorBidi" w:hAnsiTheme="minorBidi"/>
                <w:color w:val="000000"/>
                <w:sz w:val="20"/>
                <w:szCs w:val="20"/>
              </w:rPr>
            </w:pPr>
            <w:r w:rsidRPr="00E80FCE">
              <w:rPr>
                <w:rFonts w:asciiTheme="minorBidi" w:hAnsiTheme="minorBidi"/>
                <w:color w:val="000000"/>
                <w:sz w:val="20"/>
                <w:szCs w:val="20"/>
              </w:rPr>
              <w:t>5.00</w:t>
            </w:r>
          </w:p>
        </w:tc>
        <w:tc>
          <w:tcPr>
            <w:tcW w:w="0" w:type="auto"/>
            <w:tcBorders>
              <w:top w:val="single" w:sz="4" w:space="0" w:color="auto"/>
            </w:tcBorders>
            <w:vAlign w:val="center"/>
          </w:tcPr>
          <w:p w:rsidR="007D46F0" w:rsidRPr="00E80FCE" w:rsidRDefault="007D46F0" w:rsidP="00050163">
            <w:pPr>
              <w:jc w:val="center"/>
              <w:rPr>
                <w:rFonts w:asciiTheme="minorBidi" w:hAnsiTheme="minorBidi"/>
                <w:color w:val="000000" w:themeColor="text1"/>
                <w:sz w:val="20"/>
                <w:szCs w:val="20"/>
              </w:rPr>
            </w:pPr>
            <w:r w:rsidRPr="00E80FCE">
              <w:rPr>
                <w:rFonts w:asciiTheme="minorBidi" w:hAnsiTheme="minorBidi"/>
                <w:color w:val="000000" w:themeColor="text1"/>
                <w:sz w:val="20"/>
                <w:szCs w:val="20"/>
              </w:rPr>
              <w:t>5.00</w:t>
            </w:r>
          </w:p>
        </w:tc>
        <w:tc>
          <w:tcPr>
            <w:tcW w:w="0" w:type="auto"/>
            <w:tcBorders>
              <w:top w:val="single" w:sz="4" w:space="0" w:color="auto"/>
            </w:tcBorders>
            <w:vAlign w:val="center"/>
          </w:tcPr>
          <w:p w:rsidR="007D46F0" w:rsidRPr="00E80FCE" w:rsidRDefault="007D46F0" w:rsidP="00050163">
            <w:pPr>
              <w:jc w:val="center"/>
              <w:rPr>
                <w:rFonts w:asciiTheme="minorBidi" w:hAnsiTheme="minorBidi"/>
                <w:color w:val="000000" w:themeColor="text1"/>
                <w:sz w:val="20"/>
                <w:szCs w:val="20"/>
              </w:rPr>
            </w:pPr>
            <w:r w:rsidRPr="00E80FCE">
              <w:rPr>
                <w:rFonts w:asciiTheme="minorBidi" w:hAnsiTheme="minorBidi"/>
                <w:color w:val="000000" w:themeColor="text1"/>
                <w:sz w:val="20"/>
                <w:szCs w:val="20"/>
              </w:rPr>
              <w:t>4.00</w:t>
            </w:r>
          </w:p>
        </w:tc>
        <w:tc>
          <w:tcPr>
            <w:tcW w:w="0" w:type="auto"/>
            <w:tcBorders>
              <w:top w:val="single" w:sz="4" w:space="0" w:color="auto"/>
            </w:tcBorders>
            <w:vAlign w:val="center"/>
          </w:tcPr>
          <w:p w:rsidR="007D46F0" w:rsidRPr="00E80FCE" w:rsidRDefault="007D46F0" w:rsidP="00050163">
            <w:pPr>
              <w:jc w:val="center"/>
              <w:rPr>
                <w:rFonts w:asciiTheme="minorBidi" w:hAnsiTheme="minorBidi"/>
                <w:color w:val="000000" w:themeColor="text1"/>
                <w:sz w:val="20"/>
                <w:szCs w:val="20"/>
              </w:rPr>
            </w:pPr>
            <w:r w:rsidRPr="00E80FCE">
              <w:rPr>
                <w:rFonts w:asciiTheme="minorBidi" w:hAnsiTheme="minorBidi"/>
                <w:color w:val="000000" w:themeColor="text1"/>
                <w:sz w:val="20"/>
                <w:szCs w:val="20"/>
              </w:rPr>
              <w:t>3.5</w:t>
            </w:r>
          </w:p>
        </w:tc>
        <w:tc>
          <w:tcPr>
            <w:tcW w:w="0" w:type="auto"/>
            <w:tcBorders>
              <w:top w:val="single" w:sz="4" w:space="0" w:color="auto"/>
              <w:right w:val="single" w:sz="4" w:space="0" w:color="auto"/>
            </w:tcBorders>
            <w:vAlign w:val="center"/>
          </w:tcPr>
          <w:p w:rsidR="007D46F0" w:rsidRPr="00E80FCE" w:rsidRDefault="007D46F0" w:rsidP="00050163">
            <w:pPr>
              <w:jc w:val="center"/>
              <w:rPr>
                <w:rFonts w:asciiTheme="minorBidi" w:hAnsiTheme="minorBidi"/>
                <w:color w:val="000000" w:themeColor="text1"/>
                <w:sz w:val="20"/>
                <w:szCs w:val="20"/>
              </w:rPr>
            </w:pPr>
            <w:r w:rsidRPr="00E80FCE">
              <w:rPr>
                <w:rFonts w:asciiTheme="minorBidi" w:hAnsiTheme="minorBidi"/>
                <w:color w:val="000000" w:themeColor="text1"/>
                <w:sz w:val="20"/>
                <w:szCs w:val="20"/>
              </w:rPr>
              <w:t>2.0</w:t>
            </w:r>
          </w:p>
        </w:tc>
        <w:tc>
          <w:tcPr>
            <w:tcW w:w="0" w:type="auto"/>
            <w:tcBorders>
              <w:top w:val="single" w:sz="4" w:space="0" w:color="auto"/>
              <w:left w:val="single" w:sz="4" w:space="0" w:color="auto"/>
            </w:tcBorders>
            <w:vAlign w:val="center"/>
          </w:tcPr>
          <w:p w:rsidR="007D46F0" w:rsidRPr="00E80FCE" w:rsidRDefault="007D46F0" w:rsidP="00050163">
            <w:pPr>
              <w:jc w:val="center"/>
              <w:rPr>
                <w:rFonts w:asciiTheme="minorBidi" w:hAnsiTheme="minorBidi"/>
                <w:sz w:val="20"/>
                <w:szCs w:val="20"/>
              </w:rPr>
            </w:pPr>
            <w:r w:rsidRPr="00E80FCE">
              <w:rPr>
                <w:rFonts w:asciiTheme="minorBidi" w:hAnsiTheme="minorBidi"/>
                <w:sz w:val="20"/>
                <w:szCs w:val="20"/>
              </w:rPr>
              <w:t>0.94</w:t>
            </w:r>
          </w:p>
        </w:tc>
        <w:tc>
          <w:tcPr>
            <w:tcW w:w="0" w:type="auto"/>
            <w:tcBorders>
              <w:top w:val="single" w:sz="4" w:space="0" w:color="auto"/>
            </w:tcBorders>
            <w:vAlign w:val="center"/>
          </w:tcPr>
          <w:p w:rsidR="007D46F0" w:rsidRPr="00E80FCE" w:rsidRDefault="007D46F0" w:rsidP="00050163">
            <w:pPr>
              <w:jc w:val="center"/>
              <w:rPr>
                <w:rFonts w:asciiTheme="minorBidi" w:hAnsiTheme="minorBidi"/>
                <w:sz w:val="20"/>
                <w:szCs w:val="20"/>
              </w:rPr>
            </w:pPr>
            <w:r w:rsidRPr="00E80FCE">
              <w:rPr>
                <w:rFonts w:asciiTheme="minorBidi" w:hAnsiTheme="minorBidi"/>
                <w:sz w:val="20"/>
                <w:szCs w:val="20"/>
              </w:rPr>
              <w:t>0.95</w:t>
            </w:r>
          </w:p>
        </w:tc>
        <w:tc>
          <w:tcPr>
            <w:tcW w:w="0" w:type="auto"/>
            <w:tcBorders>
              <w:top w:val="single" w:sz="4" w:space="0" w:color="auto"/>
            </w:tcBorders>
            <w:vAlign w:val="center"/>
          </w:tcPr>
          <w:p w:rsidR="007D46F0" w:rsidRPr="00E80FCE" w:rsidRDefault="007D46F0" w:rsidP="00050163">
            <w:pPr>
              <w:jc w:val="center"/>
              <w:rPr>
                <w:rFonts w:asciiTheme="minorBidi" w:hAnsiTheme="minorBidi"/>
                <w:color w:val="000000" w:themeColor="text1"/>
                <w:sz w:val="20"/>
                <w:szCs w:val="20"/>
              </w:rPr>
            </w:pPr>
            <w:r w:rsidRPr="00E80FCE">
              <w:rPr>
                <w:rFonts w:asciiTheme="minorBidi" w:hAnsiTheme="minorBidi"/>
                <w:color w:val="000000" w:themeColor="text1"/>
                <w:sz w:val="20"/>
                <w:szCs w:val="20"/>
              </w:rPr>
              <w:t>0.97</w:t>
            </w:r>
          </w:p>
        </w:tc>
        <w:tc>
          <w:tcPr>
            <w:tcW w:w="0" w:type="auto"/>
            <w:tcBorders>
              <w:top w:val="single" w:sz="4" w:space="0" w:color="auto"/>
            </w:tcBorders>
            <w:vAlign w:val="center"/>
          </w:tcPr>
          <w:p w:rsidR="007D46F0" w:rsidRPr="00E80FCE" w:rsidRDefault="007D46F0" w:rsidP="00050163">
            <w:pPr>
              <w:jc w:val="center"/>
              <w:rPr>
                <w:rFonts w:asciiTheme="minorBidi" w:hAnsiTheme="minorBidi"/>
                <w:color w:val="000000" w:themeColor="text1"/>
                <w:sz w:val="20"/>
                <w:szCs w:val="20"/>
              </w:rPr>
            </w:pPr>
            <w:r w:rsidRPr="00E80FCE">
              <w:rPr>
                <w:rFonts w:asciiTheme="minorBidi" w:hAnsiTheme="minorBidi"/>
                <w:color w:val="000000" w:themeColor="text1"/>
                <w:sz w:val="20"/>
                <w:szCs w:val="20"/>
              </w:rPr>
              <w:t>1.00</w:t>
            </w:r>
          </w:p>
        </w:tc>
        <w:tc>
          <w:tcPr>
            <w:tcW w:w="0" w:type="auto"/>
            <w:tcBorders>
              <w:top w:val="single" w:sz="4" w:space="0" w:color="auto"/>
              <w:right w:val="single" w:sz="4" w:space="0" w:color="auto"/>
            </w:tcBorders>
            <w:vAlign w:val="center"/>
          </w:tcPr>
          <w:p w:rsidR="007D46F0" w:rsidRPr="00E80FCE" w:rsidRDefault="007D46F0" w:rsidP="00050163">
            <w:pPr>
              <w:jc w:val="center"/>
              <w:rPr>
                <w:rFonts w:asciiTheme="minorBidi" w:hAnsiTheme="minorBidi"/>
                <w:color w:val="000000" w:themeColor="text1"/>
                <w:sz w:val="20"/>
                <w:szCs w:val="20"/>
              </w:rPr>
            </w:pPr>
            <w:r w:rsidRPr="00E80FCE">
              <w:rPr>
                <w:rFonts w:asciiTheme="minorBidi" w:hAnsiTheme="minorBidi"/>
                <w:color w:val="000000" w:themeColor="text1"/>
                <w:sz w:val="20"/>
                <w:szCs w:val="20"/>
              </w:rPr>
              <w:t>1.00</w:t>
            </w:r>
          </w:p>
        </w:tc>
        <w:tc>
          <w:tcPr>
            <w:tcW w:w="0" w:type="auto"/>
            <w:tcBorders>
              <w:top w:val="single" w:sz="4" w:space="0" w:color="auto"/>
              <w:left w:val="single" w:sz="4" w:space="0" w:color="auto"/>
            </w:tcBorders>
            <w:vAlign w:val="center"/>
          </w:tcPr>
          <w:p w:rsidR="007D46F0" w:rsidRPr="00E80FCE" w:rsidRDefault="007D46F0" w:rsidP="00050163">
            <w:pPr>
              <w:jc w:val="center"/>
              <w:rPr>
                <w:rFonts w:asciiTheme="minorBidi" w:hAnsiTheme="minorBidi"/>
                <w:sz w:val="20"/>
                <w:szCs w:val="20"/>
              </w:rPr>
            </w:pPr>
            <w:r w:rsidRPr="00E80FCE">
              <w:rPr>
                <w:rFonts w:asciiTheme="minorBidi" w:hAnsiTheme="minorBidi"/>
                <w:sz w:val="20"/>
                <w:szCs w:val="20"/>
              </w:rPr>
              <w:t>2</w:t>
            </w:r>
          </w:p>
        </w:tc>
        <w:tc>
          <w:tcPr>
            <w:tcW w:w="0" w:type="auto"/>
            <w:tcBorders>
              <w:top w:val="single" w:sz="4" w:space="0" w:color="auto"/>
            </w:tcBorders>
            <w:vAlign w:val="center"/>
          </w:tcPr>
          <w:p w:rsidR="007D46F0" w:rsidRPr="00E80FCE" w:rsidRDefault="007D46F0" w:rsidP="00050163">
            <w:pPr>
              <w:jc w:val="center"/>
              <w:rPr>
                <w:rFonts w:asciiTheme="minorBidi" w:hAnsiTheme="minorBidi"/>
                <w:sz w:val="20"/>
                <w:szCs w:val="20"/>
              </w:rPr>
            </w:pPr>
            <w:r w:rsidRPr="00E80FCE">
              <w:rPr>
                <w:rFonts w:asciiTheme="minorBidi" w:hAnsiTheme="minorBidi"/>
                <w:sz w:val="20"/>
                <w:szCs w:val="20"/>
              </w:rPr>
              <w:t>2</w:t>
            </w:r>
          </w:p>
        </w:tc>
        <w:tc>
          <w:tcPr>
            <w:tcW w:w="0" w:type="auto"/>
            <w:tcBorders>
              <w:top w:val="single" w:sz="4" w:space="0" w:color="auto"/>
            </w:tcBorders>
            <w:vAlign w:val="center"/>
          </w:tcPr>
          <w:p w:rsidR="007D46F0" w:rsidRPr="00E80FCE" w:rsidRDefault="007D46F0" w:rsidP="00050163">
            <w:pPr>
              <w:jc w:val="center"/>
              <w:rPr>
                <w:rFonts w:asciiTheme="minorBidi" w:hAnsiTheme="minorBidi"/>
                <w:color w:val="000000" w:themeColor="text1"/>
                <w:sz w:val="20"/>
                <w:szCs w:val="20"/>
              </w:rPr>
            </w:pPr>
            <w:r w:rsidRPr="00E80FCE">
              <w:rPr>
                <w:rFonts w:asciiTheme="minorBidi" w:hAnsiTheme="minorBidi"/>
                <w:color w:val="000000" w:themeColor="text1"/>
                <w:sz w:val="20"/>
                <w:szCs w:val="20"/>
              </w:rPr>
              <w:t>2</w:t>
            </w:r>
          </w:p>
        </w:tc>
        <w:tc>
          <w:tcPr>
            <w:tcW w:w="0" w:type="auto"/>
            <w:tcBorders>
              <w:top w:val="single" w:sz="4" w:space="0" w:color="auto"/>
            </w:tcBorders>
            <w:vAlign w:val="center"/>
          </w:tcPr>
          <w:p w:rsidR="007D46F0" w:rsidRPr="00E80FCE" w:rsidRDefault="007D46F0" w:rsidP="00050163">
            <w:pPr>
              <w:jc w:val="center"/>
              <w:rPr>
                <w:rFonts w:asciiTheme="minorBidi" w:hAnsiTheme="minorBidi"/>
                <w:color w:val="000000" w:themeColor="text1"/>
                <w:sz w:val="20"/>
                <w:szCs w:val="20"/>
              </w:rPr>
            </w:pPr>
            <w:r w:rsidRPr="00E80FCE">
              <w:rPr>
                <w:rFonts w:asciiTheme="minorBidi" w:hAnsiTheme="minorBidi"/>
                <w:color w:val="000000" w:themeColor="text1"/>
                <w:sz w:val="20"/>
                <w:szCs w:val="20"/>
              </w:rPr>
              <w:t>1</w:t>
            </w:r>
          </w:p>
        </w:tc>
        <w:tc>
          <w:tcPr>
            <w:tcW w:w="0" w:type="auto"/>
            <w:tcBorders>
              <w:top w:val="single" w:sz="4" w:space="0" w:color="auto"/>
            </w:tcBorders>
            <w:vAlign w:val="center"/>
          </w:tcPr>
          <w:p w:rsidR="007D46F0" w:rsidRPr="00E80FCE" w:rsidRDefault="007D46F0" w:rsidP="00050163">
            <w:pPr>
              <w:jc w:val="center"/>
              <w:rPr>
                <w:rFonts w:asciiTheme="minorBidi" w:hAnsiTheme="minorBidi"/>
                <w:color w:val="000000" w:themeColor="text1"/>
                <w:sz w:val="20"/>
                <w:szCs w:val="20"/>
              </w:rPr>
            </w:pPr>
            <w:r w:rsidRPr="00E80FCE">
              <w:rPr>
                <w:rFonts w:asciiTheme="minorBidi" w:hAnsiTheme="minorBidi"/>
                <w:color w:val="000000" w:themeColor="text1"/>
                <w:sz w:val="20"/>
                <w:szCs w:val="20"/>
              </w:rPr>
              <w:t>1</w:t>
            </w:r>
          </w:p>
        </w:tc>
      </w:tr>
      <w:tr w:rsidR="007D46F0" w:rsidRPr="00E80FCE" w:rsidTr="00050163">
        <w:trPr>
          <w:jc w:val="center"/>
        </w:trPr>
        <w:tc>
          <w:tcPr>
            <w:tcW w:w="0" w:type="auto"/>
            <w:vAlign w:val="center"/>
          </w:tcPr>
          <w:p w:rsidR="007D46F0" w:rsidRPr="00E80FCE" w:rsidRDefault="007D46F0" w:rsidP="00050163">
            <w:pPr>
              <w:jc w:val="center"/>
              <w:rPr>
                <w:rFonts w:asciiTheme="minorBidi" w:hAnsiTheme="minorBidi"/>
                <w:sz w:val="20"/>
                <w:szCs w:val="20"/>
              </w:rPr>
            </w:pPr>
            <w:r w:rsidRPr="00E80FCE">
              <w:rPr>
                <w:rFonts w:asciiTheme="minorBidi" w:hAnsiTheme="minorBidi"/>
                <w:sz w:val="20"/>
                <w:szCs w:val="20"/>
              </w:rPr>
              <w:t>2</w:t>
            </w:r>
          </w:p>
        </w:tc>
        <w:tc>
          <w:tcPr>
            <w:tcW w:w="0" w:type="auto"/>
            <w:vAlign w:val="center"/>
          </w:tcPr>
          <w:p w:rsidR="007D46F0" w:rsidRPr="00E80FCE" w:rsidRDefault="007D46F0" w:rsidP="00050163">
            <w:pPr>
              <w:jc w:val="center"/>
              <w:rPr>
                <w:rFonts w:asciiTheme="minorBidi" w:hAnsiTheme="minorBidi"/>
                <w:sz w:val="20"/>
                <w:szCs w:val="20"/>
              </w:rPr>
            </w:pPr>
            <w:r w:rsidRPr="00E80FCE">
              <w:rPr>
                <w:rFonts w:asciiTheme="minorBidi" w:hAnsiTheme="minorBidi"/>
                <w:sz w:val="20"/>
                <w:szCs w:val="20"/>
              </w:rPr>
              <w:t>350</w:t>
            </w:r>
          </w:p>
        </w:tc>
        <w:tc>
          <w:tcPr>
            <w:tcW w:w="0" w:type="auto"/>
            <w:vAlign w:val="center"/>
          </w:tcPr>
          <w:p w:rsidR="007D46F0" w:rsidRPr="00E80FCE" w:rsidRDefault="007D46F0" w:rsidP="00050163">
            <w:pPr>
              <w:jc w:val="center"/>
              <w:rPr>
                <w:rFonts w:asciiTheme="minorBidi" w:hAnsiTheme="minorBidi"/>
                <w:sz w:val="20"/>
                <w:szCs w:val="20"/>
              </w:rPr>
            </w:pPr>
            <w:r w:rsidRPr="00E80FCE">
              <w:rPr>
                <w:rFonts w:asciiTheme="minorBidi" w:hAnsiTheme="minorBidi"/>
                <w:sz w:val="20"/>
                <w:szCs w:val="20"/>
              </w:rPr>
              <w:t>400</w:t>
            </w:r>
          </w:p>
        </w:tc>
        <w:tc>
          <w:tcPr>
            <w:tcW w:w="0" w:type="auto"/>
            <w:vAlign w:val="center"/>
          </w:tcPr>
          <w:p w:rsidR="007D46F0" w:rsidRPr="00E80FCE" w:rsidRDefault="007D46F0" w:rsidP="00050163">
            <w:pPr>
              <w:jc w:val="center"/>
              <w:rPr>
                <w:rFonts w:asciiTheme="minorBidi" w:hAnsiTheme="minorBidi"/>
                <w:sz w:val="20"/>
                <w:szCs w:val="20"/>
              </w:rPr>
            </w:pPr>
            <w:r w:rsidRPr="00E80FCE">
              <w:rPr>
                <w:rFonts w:asciiTheme="minorBidi" w:hAnsiTheme="minorBidi"/>
                <w:sz w:val="20"/>
                <w:szCs w:val="20"/>
              </w:rPr>
              <w:t>4.0</w:t>
            </w:r>
          </w:p>
        </w:tc>
        <w:tc>
          <w:tcPr>
            <w:tcW w:w="0" w:type="auto"/>
            <w:vAlign w:val="center"/>
          </w:tcPr>
          <w:p w:rsidR="007D46F0" w:rsidRPr="00E80FCE" w:rsidRDefault="007D46F0" w:rsidP="00050163">
            <w:pPr>
              <w:jc w:val="center"/>
              <w:rPr>
                <w:rFonts w:asciiTheme="minorBidi" w:hAnsiTheme="minorBidi"/>
                <w:color w:val="000000"/>
                <w:sz w:val="20"/>
                <w:szCs w:val="20"/>
              </w:rPr>
            </w:pPr>
            <w:r w:rsidRPr="00E80FCE">
              <w:rPr>
                <w:rFonts w:asciiTheme="minorBidi" w:hAnsiTheme="minorBidi"/>
                <w:color w:val="000000"/>
                <w:sz w:val="20"/>
                <w:szCs w:val="20"/>
              </w:rPr>
              <w:t>200</w:t>
            </w:r>
          </w:p>
        </w:tc>
        <w:tc>
          <w:tcPr>
            <w:tcW w:w="0" w:type="auto"/>
            <w:vAlign w:val="center"/>
          </w:tcPr>
          <w:p w:rsidR="007D46F0" w:rsidRPr="00E80FCE" w:rsidRDefault="007D46F0" w:rsidP="00050163">
            <w:pPr>
              <w:jc w:val="center"/>
              <w:rPr>
                <w:rFonts w:asciiTheme="minorBidi" w:hAnsiTheme="minorBidi"/>
                <w:color w:val="000000"/>
                <w:sz w:val="20"/>
                <w:szCs w:val="20"/>
              </w:rPr>
            </w:pPr>
            <w:r w:rsidRPr="00E80FCE">
              <w:rPr>
                <w:rFonts w:asciiTheme="minorBidi" w:hAnsiTheme="minorBidi"/>
                <w:color w:val="000000"/>
                <w:sz w:val="20"/>
                <w:szCs w:val="20"/>
              </w:rPr>
              <w:t>4</w:t>
            </w:r>
          </w:p>
        </w:tc>
        <w:tc>
          <w:tcPr>
            <w:tcW w:w="0" w:type="auto"/>
            <w:vAlign w:val="center"/>
          </w:tcPr>
          <w:p w:rsidR="007D46F0" w:rsidRPr="00E80FCE" w:rsidRDefault="007D46F0" w:rsidP="00050163">
            <w:pPr>
              <w:jc w:val="center"/>
              <w:rPr>
                <w:rFonts w:asciiTheme="minorBidi" w:hAnsiTheme="minorBidi"/>
                <w:sz w:val="20"/>
                <w:szCs w:val="20"/>
              </w:rPr>
            </w:pPr>
            <w:r w:rsidRPr="00E80FCE">
              <w:rPr>
                <w:rFonts w:asciiTheme="minorBidi" w:hAnsiTheme="minorBidi"/>
                <w:sz w:val="20"/>
                <w:szCs w:val="20"/>
              </w:rPr>
              <w:t>0.68</w:t>
            </w:r>
          </w:p>
        </w:tc>
        <w:tc>
          <w:tcPr>
            <w:tcW w:w="0" w:type="auto"/>
            <w:vAlign w:val="center"/>
          </w:tcPr>
          <w:p w:rsidR="007D46F0" w:rsidRPr="00E80FCE" w:rsidRDefault="007D46F0" w:rsidP="00050163">
            <w:pPr>
              <w:jc w:val="center"/>
              <w:rPr>
                <w:rFonts w:asciiTheme="minorBidi" w:hAnsiTheme="minorBidi"/>
                <w:color w:val="000000"/>
                <w:sz w:val="20"/>
                <w:szCs w:val="20"/>
              </w:rPr>
            </w:pPr>
            <w:r w:rsidRPr="00E80FCE">
              <w:rPr>
                <w:rFonts w:asciiTheme="minorBidi" w:hAnsiTheme="minorBidi"/>
                <w:color w:val="000000"/>
                <w:sz w:val="20"/>
                <w:szCs w:val="20"/>
              </w:rPr>
              <w:t>6</w:t>
            </w:r>
          </w:p>
        </w:tc>
        <w:tc>
          <w:tcPr>
            <w:tcW w:w="0" w:type="auto"/>
            <w:tcBorders>
              <w:right w:val="single" w:sz="4" w:space="0" w:color="auto"/>
            </w:tcBorders>
            <w:vAlign w:val="center"/>
          </w:tcPr>
          <w:p w:rsidR="007D46F0" w:rsidRPr="00E80FCE" w:rsidRDefault="007D46F0" w:rsidP="00050163">
            <w:pPr>
              <w:jc w:val="center"/>
              <w:rPr>
                <w:rFonts w:asciiTheme="minorBidi" w:hAnsiTheme="minorBidi"/>
                <w:color w:val="000000"/>
                <w:sz w:val="20"/>
                <w:szCs w:val="20"/>
              </w:rPr>
            </w:pPr>
            <w:r w:rsidRPr="00E80FCE">
              <w:rPr>
                <w:rFonts w:asciiTheme="minorBidi" w:hAnsiTheme="minorBidi"/>
                <w:color w:val="000000"/>
                <w:sz w:val="20"/>
                <w:szCs w:val="20"/>
              </w:rPr>
              <w:t>123.4</w:t>
            </w:r>
          </w:p>
        </w:tc>
        <w:tc>
          <w:tcPr>
            <w:tcW w:w="0" w:type="auto"/>
            <w:tcBorders>
              <w:left w:val="single" w:sz="4" w:space="0" w:color="auto"/>
            </w:tcBorders>
            <w:vAlign w:val="center"/>
          </w:tcPr>
          <w:p w:rsidR="007D46F0" w:rsidRPr="00E80FCE" w:rsidRDefault="007D46F0" w:rsidP="00050163">
            <w:pPr>
              <w:jc w:val="center"/>
              <w:rPr>
                <w:rFonts w:asciiTheme="minorBidi" w:hAnsiTheme="minorBidi"/>
                <w:color w:val="000000"/>
                <w:sz w:val="20"/>
                <w:szCs w:val="20"/>
              </w:rPr>
            </w:pPr>
            <w:r w:rsidRPr="00E80FCE">
              <w:rPr>
                <w:rFonts w:asciiTheme="minorBidi" w:hAnsiTheme="minorBidi"/>
                <w:color w:val="000000"/>
                <w:sz w:val="20"/>
                <w:szCs w:val="20"/>
              </w:rPr>
              <w:t>10.0</w:t>
            </w:r>
          </w:p>
        </w:tc>
        <w:tc>
          <w:tcPr>
            <w:tcW w:w="0" w:type="auto"/>
            <w:vAlign w:val="center"/>
          </w:tcPr>
          <w:p w:rsidR="007D46F0" w:rsidRPr="00E80FCE" w:rsidRDefault="007D46F0" w:rsidP="00050163">
            <w:pPr>
              <w:jc w:val="center"/>
              <w:rPr>
                <w:rFonts w:asciiTheme="minorBidi" w:hAnsiTheme="minorBidi"/>
                <w:color w:val="000000" w:themeColor="text1"/>
                <w:sz w:val="20"/>
                <w:szCs w:val="20"/>
              </w:rPr>
            </w:pPr>
            <w:r w:rsidRPr="00E80FCE">
              <w:rPr>
                <w:rFonts w:asciiTheme="minorBidi" w:hAnsiTheme="minorBidi"/>
                <w:color w:val="000000" w:themeColor="text1"/>
                <w:sz w:val="20"/>
                <w:szCs w:val="20"/>
              </w:rPr>
              <w:t>8.00</w:t>
            </w:r>
          </w:p>
        </w:tc>
        <w:tc>
          <w:tcPr>
            <w:tcW w:w="0" w:type="auto"/>
            <w:vAlign w:val="center"/>
          </w:tcPr>
          <w:p w:rsidR="007D46F0" w:rsidRPr="00E80FCE" w:rsidRDefault="007D46F0" w:rsidP="00050163">
            <w:pPr>
              <w:jc w:val="center"/>
              <w:rPr>
                <w:rFonts w:asciiTheme="minorBidi" w:hAnsiTheme="minorBidi"/>
                <w:color w:val="000000" w:themeColor="text1"/>
                <w:sz w:val="20"/>
                <w:szCs w:val="20"/>
              </w:rPr>
            </w:pPr>
            <w:r w:rsidRPr="00E80FCE">
              <w:rPr>
                <w:rFonts w:asciiTheme="minorBidi" w:hAnsiTheme="minorBidi"/>
                <w:color w:val="000000" w:themeColor="text1"/>
                <w:sz w:val="20"/>
                <w:szCs w:val="20"/>
              </w:rPr>
              <w:t>6.00</w:t>
            </w:r>
          </w:p>
        </w:tc>
        <w:tc>
          <w:tcPr>
            <w:tcW w:w="0" w:type="auto"/>
            <w:vAlign w:val="center"/>
          </w:tcPr>
          <w:p w:rsidR="007D46F0" w:rsidRPr="00E80FCE" w:rsidRDefault="007D46F0" w:rsidP="00050163">
            <w:pPr>
              <w:jc w:val="center"/>
              <w:rPr>
                <w:rFonts w:asciiTheme="minorBidi" w:hAnsiTheme="minorBidi"/>
                <w:color w:val="000000" w:themeColor="text1"/>
                <w:sz w:val="20"/>
                <w:szCs w:val="20"/>
              </w:rPr>
            </w:pPr>
            <w:r w:rsidRPr="00E80FCE">
              <w:rPr>
                <w:rFonts w:asciiTheme="minorBidi" w:hAnsiTheme="minorBidi"/>
                <w:color w:val="000000" w:themeColor="text1"/>
                <w:sz w:val="20"/>
                <w:szCs w:val="20"/>
              </w:rPr>
              <w:t>5.5</w:t>
            </w:r>
          </w:p>
        </w:tc>
        <w:tc>
          <w:tcPr>
            <w:tcW w:w="0" w:type="auto"/>
            <w:tcBorders>
              <w:right w:val="single" w:sz="4" w:space="0" w:color="auto"/>
            </w:tcBorders>
            <w:vAlign w:val="center"/>
          </w:tcPr>
          <w:p w:rsidR="007D46F0" w:rsidRPr="00E80FCE" w:rsidRDefault="007D46F0" w:rsidP="00050163">
            <w:pPr>
              <w:jc w:val="center"/>
              <w:rPr>
                <w:rFonts w:asciiTheme="minorBidi" w:hAnsiTheme="minorBidi"/>
                <w:color w:val="000000" w:themeColor="text1"/>
                <w:sz w:val="20"/>
                <w:szCs w:val="20"/>
              </w:rPr>
            </w:pPr>
            <w:r w:rsidRPr="00E80FCE">
              <w:rPr>
                <w:rFonts w:asciiTheme="minorBidi" w:hAnsiTheme="minorBidi"/>
                <w:color w:val="000000" w:themeColor="text1"/>
                <w:sz w:val="20"/>
                <w:szCs w:val="20"/>
              </w:rPr>
              <w:t>3.2</w:t>
            </w:r>
          </w:p>
        </w:tc>
        <w:tc>
          <w:tcPr>
            <w:tcW w:w="0" w:type="auto"/>
            <w:tcBorders>
              <w:left w:val="single" w:sz="4" w:space="0" w:color="auto"/>
            </w:tcBorders>
            <w:vAlign w:val="center"/>
          </w:tcPr>
          <w:p w:rsidR="007D46F0" w:rsidRPr="00E80FCE" w:rsidRDefault="007D46F0" w:rsidP="00050163">
            <w:pPr>
              <w:jc w:val="center"/>
              <w:rPr>
                <w:rFonts w:asciiTheme="minorBidi" w:hAnsiTheme="minorBidi"/>
                <w:sz w:val="20"/>
                <w:szCs w:val="20"/>
              </w:rPr>
            </w:pPr>
            <w:r w:rsidRPr="00E80FCE">
              <w:rPr>
                <w:rFonts w:asciiTheme="minorBidi" w:hAnsiTheme="minorBidi"/>
                <w:sz w:val="20"/>
                <w:szCs w:val="20"/>
              </w:rPr>
              <w:t>0.75</w:t>
            </w:r>
          </w:p>
        </w:tc>
        <w:tc>
          <w:tcPr>
            <w:tcW w:w="0" w:type="auto"/>
            <w:vAlign w:val="center"/>
          </w:tcPr>
          <w:p w:rsidR="007D46F0" w:rsidRPr="00E80FCE" w:rsidRDefault="007D46F0" w:rsidP="00050163">
            <w:pPr>
              <w:jc w:val="center"/>
              <w:rPr>
                <w:rFonts w:asciiTheme="minorBidi" w:hAnsiTheme="minorBidi"/>
                <w:sz w:val="20"/>
                <w:szCs w:val="20"/>
              </w:rPr>
            </w:pPr>
            <w:r w:rsidRPr="00E80FCE">
              <w:rPr>
                <w:rFonts w:asciiTheme="minorBidi" w:hAnsiTheme="minorBidi"/>
                <w:sz w:val="20"/>
                <w:szCs w:val="20"/>
              </w:rPr>
              <w:t>0.90</w:t>
            </w:r>
          </w:p>
        </w:tc>
        <w:tc>
          <w:tcPr>
            <w:tcW w:w="0" w:type="auto"/>
            <w:vAlign w:val="center"/>
          </w:tcPr>
          <w:p w:rsidR="007D46F0" w:rsidRPr="00E80FCE" w:rsidRDefault="007D46F0" w:rsidP="00050163">
            <w:pPr>
              <w:jc w:val="center"/>
              <w:rPr>
                <w:rFonts w:asciiTheme="minorBidi" w:hAnsiTheme="minorBidi"/>
                <w:color w:val="000000" w:themeColor="text1"/>
                <w:sz w:val="20"/>
                <w:szCs w:val="20"/>
              </w:rPr>
            </w:pPr>
            <w:r w:rsidRPr="00E80FCE">
              <w:rPr>
                <w:rFonts w:asciiTheme="minorBidi" w:hAnsiTheme="minorBidi"/>
                <w:color w:val="000000" w:themeColor="text1"/>
                <w:sz w:val="20"/>
                <w:szCs w:val="20"/>
              </w:rPr>
              <w:t>0.93</w:t>
            </w:r>
          </w:p>
        </w:tc>
        <w:tc>
          <w:tcPr>
            <w:tcW w:w="0" w:type="auto"/>
            <w:vAlign w:val="center"/>
          </w:tcPr>
          <w:p w:rsidR="007D46F0" w:rsidRPr="00E80FCE" w:rsidRDefault="007D46F0" w:rsidP="00050163">
            <w:pPr>
              <w:jc w:val="center"/>
              <w:rPr>
                <w:rFonts w:asciiTheme="minorBidi" w:hAnsiTheme="minorBidi"/>
                <w:color w:val="000000" w:themeColor="text1"/>
                <w:sz w:val="20"/>
                <w:szCs w:val="20"/>
              </w:rPr>
            </w:pPr>
            <w:r w:rsidRPr="00E80FCE">
              <w:rPr>
                <w:rFonts w:asciiTheme="minorBidi" w:hAnsiTheme="minorBidi"/>
                <w:color w:val="000000" w:themeColor="text1"/>
                <w:sz w:val="20"/>
                <w:szCs w:val="20"/>
              </w:rPr>
              <w:t>0.94</w:t>
            </w:r>
          </w:p>
        </w:tc>
        <w:tc>
          <w:tcPr>
            <w:tcW w:w="0" w:type="auto"/>
            <w:tcBorders>
              <w:right w:val="single" w:sz="4" w:space="0" w:color="auto"/>
            </w:tcBorders>
            <w:vAlign w:val="center"/>
          </w:tcPr>
          <w:p w:rsidR="007D46F0" w:rsidRPr="00E80FCE" w:rsidRDefault="007D46F0" w:rsidP="00050163">
            <w:pPr>
              <w:jc w:val="center"/>
              <w:rPr>
                <w:rFonts w:asciiTheme="minorBidi" w:hAnsiTheme="minorBidi"/>
                <w:color w:val="000000" w:themeColor="text1"/>
                <w:sz w:val="20"/>
                <w:szCs w:val="20"/>
              </w:rPr>
            </w:pPr>
            <w:r w:rsidRPr="00E80FCE">
              <w:rPr>
                <w:rFonts w:asciiTheme="minorBidi" w:hAnsiTheme="minorBidi"/>
                <w:color w:val="000000" w:themeColor="text1"/>
                <w:sz w:val="20"/>
                <w:szCs w:val="20"/>
              </w:rPr>
              <w:t>1.00</w:t>
            </w:r>
          </w:p>
        </w:tc>
        <w:tc>
          <w:tcPr>
            <w:tcW w:w="0" w:type="auto"/>
            <w:tcBorders>
              <w:left w:val="single" w:sz="4" w:space="0" w:color="auto"/>
            </w:tcBorders>
            <w:vAlign w:val="center"/>
          </w:tcPr>
          <w:p w:rsidR="007D46F0" w:rsidRPr="00E80FCE" w:rsidRDefault="007D46F0" w:rsidP="00050163">
            <w:pPr>
              <w:jc w:val="center"/>
              <w:rPr>
                <w:rFonts w:asciiTheme="minorBidi" w:hAnsiTheme="minorBidi"/>
                <w:sz w:val="20"/>
                <w:szCs w:val="20"/>
              </w:rPr>
            </w:pPr>
            <w:r w:rsidRPr="00E80FCE">
              <w:rPr>
                <w:rFonts w:asciiTheme="minorBidi" w:hAnsiTheme="minorBidi"/>
                <w:sz w:val="20"/>
                <w:szCs w:val="20"/>
              </w:rPr>
              <w:t>3</w:t>
            </w:r>
          </w:p>
        </w:tc>
        <w:tc>
          <w:tcPr>
            <w:tcW w:w="0" w:type="auto"/>
            <w:vAlign w:val="center"/>
          </w:tcPr>
          <w:p w:rsidR="007D46F0" w:rsidRPr="00E80FCE" w:rsidRDefault="007D46F0" w:rsidP="00050163">
            <w:pPr>
              <w:jc w:val="center"/>
              <w:rPr>
                <w:rFonts w:asciiTheme="minorBidi" w:hAnsiTheme="minorBidi"/>
                <w:sz w:val="20"/>
                <w:szCs w:val="20"/>
              </w:rPr>
            </w:pPr>
            <w:r w:rsidRPr="00E80FCE">
              <w:rPr>
                <w:rFonts w:asciiTheme="minorBidi" w:hAnsiTheme="minorBidi"/>
                <w:sz w:val="20"/>
                <w:szCs w:val="20"/>
              </w:rPr>
              <w:t>3</w:t>
            </w:r>
          </w:p>
        </w:tc>
        <w:tc>
          <w:tcPr>
            <w:tcW w:w="0" w:type="auto"/>
            <w:vAlign w:val="center"/>
          </w:tcPr>
          <w:p w:rsidR="007D46F0" w:rsidRPr="00E80FCE" w:rsidRDefault="007D46F0" w:rsidP="00050163">
            <w:pPr>
              <w:jc w:val="center"/>
              <w:rPr>
                <w:rFonts w:asciiTheme="minorBidi" w:hAnsiTheme="minorBidi"/>
                <w:color w:val="000000" w:themeColor="text1"/>
                <w:sz w:val="20"/>
                <w:szCs w:val="20"/>
              </w:rPr>
            </w:pPr>
            <w:r w:rsidRPr="00E80FCE">
              <w:rPr>
                <w:rFonts w:asciiTheme="minorBidi" w:hAnsiTheme="minorBidi"/>
                <w:color w:val="000000" w:themeColor="text1"/>
                <w:sz w:val="20"/>
                <w:szCs w:val="20"/>
              </w:rPr>
              <w:t>2</w:t>
            </w:r>
          </w:p>
        </w:tc>
        <w:tc>
          <w:tcPr>
            <w:tcW w:w="0" w:type="auto"/>
            <w:vAlign w:val="center"/>
          </w:tcPr>
          <w:p w:rsidR="007D46F0" w:rsidRPr="00E80FCE" w:rsidRDefault="007D46F0" w:rsidP="00050163">
            <w:pPr>
              <w:jc w:val="center"/>
              <w:rPr>
                <w:rFonts w:asciiTheme="minorBidi" w:hAnsiTheme="minorBidi"/>
                <w:color w:val="000000" w:themeColor="text1"/>
                <w:sz w:val="20"/>
                <w:szCs w:val="20"/>
              </w:rPr>
            </w:pPr>
            <w:r w:rsidRPr="00E80FCE">
              <w:rPr>
                <w:rFonts w:asciiTheme="minorBidi" w:hAnsiTheme="minorBidi"/>
                <w:color w:val="000000" w:themeColor="text1"/>
                <w:sz w:val="20"/>
                <w:szCs w:val="20"/>
              </w:rPr>
              <w:t>2</w:t>
            </w:r>
          </w:p>
        </w:tc>
        <w:tc>
          <w:tcPr>
            <w:tcW w:w="0" w:type="auto"/>
            <w:vAlign w:val="center"/>
          </w:tcPr>
          <w:p w:rsidR="007D46F0" w:rsidRPr="00E80FCE" w:rsidRDefault="007D46F0" w:rsidP="00050163">
            <w:pPr>
              <w:jc w:val="center"/>
              <w:rPr>
                <w:rFonts w:asciiTheme="minorBidi" w:hAnsiTheme="minorBidi"/>
                <w:color w:val="000000" w:themeColor="text1"/>
                <w:sz w:val="20"/>
                <w:szCs w:val="20"/>
              </w:rPr>
            </w:pPr>
            <w:r w:rsidRPr="00E80FCE">
              <w:rPr>
                <w:rFonts w:asciiTheme="minorBidi" w:hAnsiTheme="minorBidi"/>
                <w:color w:val="000000" w:themeColor="text1"/>
                <w:sz w:val="20"/>
                <w:szCs w:val="20"/>
              </w:rPr>
              <w:t>1</w:t>
            </w:r>
          </w:p>
        </w:tc>
      </w:tr>
      <w:tr w:rsidR="007D46F0" w:rsidRPr="00E80FCE" w:rsidTr="00050163">
        <w:trPr>
          <w:jc w:val="center"/>
        </w:trPr>
        <w:tc>
          <w:tcPr>
            <w:tcW w:w="0" w:type="auto"/>
            <w:vAlign w:val="center"/>
          </w:tcPr>
          <w:p w:rsidR="007D46F0" w:rsidRPr="00E80FCE" w:rsidRDefault="007D46F0" w:rsidP="00050163">
            <w:pPr>
              <w:jc w:val="center"/>
              <w:rPr>
                <w:rFonts w:asciiTheme="minorBidi" w:hAnsiTheme="minorBidi"/>
                <w:sz w:val="20"/>
                <w:szCs w:val="20"/>
              </w:rPr>
            </w:pPr>
            <w:r w:rsidRPr="00E80FCE">
              <w:rPr>
                <w:rFonts w:asciiTheme="minorBidi" w:hAnsiTheme="minorBidi"/>
                <w:sz w:val="20"/>
                <w:szCs w:val="20"/>
              </w:rPr>
              <w:t>3</w:t>
            </w:r>
          </w:p>
        </w:tc>
        <w:tc>
          <w:tcPr>
            <w:tcW w:w="0" w:type="auto"/>
            <w:vAlign w:val="center"/>
          </w:tcPr>
          <w:p w:rsidR="007D46F0" w:rsidRPr="00E80FCE" w:rsidRDefault="007D46F0" w:rsidP="00050163">
            <w:pPr>
              <w:jc w:val="center"/>
              <w:rPr>
                <w:rFonts w:asciiTheme="minorBidi" w:hAnsiTheme="minorBidi"/>
                <w:color w:val="000000"/>
                <w:sz w:val="20"/>
                <w:szCs w:val="20"/>
              </w:rPr>
            </w:pPr>
            <w:r w:rsidRPr="00E80FCE">
              <w:rPr>
                <w:rFonts w:asciiTheme="minorBidi" w:hAnsiTheme="minorBidi"/>
                <w:color w:val="000000"/>
                <w:sz w:val="20"/>
                <w:szCs w:val="20"/>
              </w:rPr>
              <w:t>400</w:t>
            </w:r>
          </w:p>
        </w:tc>
        <w:tc>
          <w:tcPr>
            <w:tcW w:w="0" w:type="auto"/>
            <w:vAlign w:val="center"/>
          </w:tcPr>
          <w:p w:rsidR="007D46F0" w:rsidRPr="00E80FCE" w:rsidRDefault="007D46F0" w:rsidP="00050163">
            <w:pPr>
              <w:jc w:val="center"/>
              <w:rPr>
                <w:rFonts w:asciiTheme="minorBidi" w:hAnsiTheme="minorBidi"/>
                <w:color w:val="000000"/>
                <w:sz w:val="20"/>
                <w:szCs w:val="20"/>
              </w:rPr>
            </w:pPr>
            <w:r w:rsidRPr="00E80FCE">
              <w:rPr>
                <w:rFonts w:asciiTheme="minorBidi" w:hAnsiTheme="minorBidi"/>
                <w:color w:val="000000"/>
                <w:sz w:val="20"/>
                <w:szCs w:val="20"/>
              </w:rPr>
              <w:t>300</w:t>
            </w:r>
          </w:p>
        </w:tc>
        <w:tc>
          <w:tcPr>
            <w:tcW w:w="0" w:type="auto"/>
            <w:vAlign w:val="center"/>
          </w:tcPr>
          <w:p w:rsidR="007D46F0" w:rsidRPr="00E80FCE" w:rsidRDefault="007D46F0" w:rsidP="00050163">
            <w:pPr>
              <w:jc w:val="center"/>
              <w:rPr>
                <w:rFonts w:asciiTheme="minorBidi" w:hAnsiTheme="minorBidi"/>
                <w:color w:val="000000"/>
                <w:sz w:val="20"/>
                <w:szCs w:val="20"/>
              </w:rPr>
            </w:pPr>
            <w:r w:rsidRPr="00E80FCE">
              <w:rPr>
                <w:rFonts w:asciiTheme="minorBidi" w:hAnsiTheme="minorBidi"/>
                <w:color w:val="000000"/>
                <w:sz w:val="20"/>
                <w:szCs w:val="20"/>
              </w:rPr>
              <w:t>3.2</w:t>
            </w:r>
          </w:p>
        </w:tc>
        <w:tc>
          <w:tcPr>
            <w:tcW w:w="0" w:type="auto"/>
            <w:vAlign w:val="center"/>
          </w:tcPr>
          <w:p w:rsidR="007D46F0" w:rsidRPr="00E80FCE" w:rsidRDefault="007D46F0" w:rsidP="00050163">
            <w:pPr>
              <w:jc w:val="center"/>
              <w:rPr>
                <w:rFonts w:asciiTheme="minorBidi" w:hAnsiTheme="minorBidi"/>
                <w:color w:val="000000"/>
                <w:sz w:val="20"/>
                <w:szCs w:val="20"/>
              </w:rPr>
            </w:pPr>
            <w:r w:rsidRPr="00E80FCE">
              <w:rPr>
                <w:rFonts w:asciiTheme="minorBidi" w:hAnsiTheme="minorBidi"/>
                <w:color w:val="000000"/>
                <w:sz w:val="20"/>
                <w:szCs w:val="20"/>
              </w:rPr>
              <w:t>120</w:t>
            </w:r>
          </w:p>
        </w:tc>
        <w:tc>
          <w:tcPr>
            <w:tcW w:w="0" w:type="auto"/>
            <w:vAlign w:val="center"/>
          </w:tcPr>
          <w:p w:rsidR="007D46F0" w:rsidRPr="00E80FCE" w:rsidRDefault="007D46F0" w:rsidP="00050163">
            <w:pPr>
              <w:jc w:val="center"/>
              <w:rPr>
                <w:rFonts w:asciiTheme="minorBidi" w:hAnsiTheme="minorBidi"/>
                <w:color w:val="000000"/>
                <w:sz w:val="20"/>
                <w:szCs w:val="20"/>
              </w:rPr>
            </w:pPr>
            <w:r w:rsidRPr="00E80FCE">
              <w:rPr>
                <w:rFonts w:asciiTheme="minorBidi" w:hAnsiTheme="minorBidi"/>
                <w:color w:val="000000"/>
                <w:sz w:val="20"/>
                <w:szCs w:val="20"/>
              </w:rPr>
              <w:t>4</w:t>
            </w:r>
          </w:p>
        </w:tc>
        <w:tc>
          <w:tcPr>
            <w:tcW w:w="0" w:type="auto"/>
            <w:vAlign w:val="center"/>
          </w:tcPr>
          <w:p w:rsidR="007D46F0" w:rsidRPr="00E80FCE" w:rsidRDefault="007D46F0" w:rsidP="00050163">
            <w:pPr>
              <w:jc w:val="center"/>
              <w:rPr>
                <w:rFonts w:asciiTheme="minorBidi" w:hAnsiTheme="minorBidi"/>
                <w:sz w:val="20"/>
                <w:szCs w:val="20"/>
              </w:rPr>
            </w:pPr>
            <w:r w:rsidRPr="00E80FCE">
              <w:rPr>
                <w:rFonts w:asciiTheme="minorBidi" w:hAnsiTheme="minorBidi"/>
                <w:sz w:val="20"/>
                <w:szCs w:val="20"/>
              </w:rPr>
              <w:t>0.81</w:t>
            </w:r>
          </w:p>
        </w:tc>
        <w:tc>
          <w:tcPr>
            <w:tcW w:w="0" w:type="auto"/>
            <w:vAlign w:val="center"/>
          </w:tcPr>
          <w:p w:rsidR="007D46F0" w:rsidRPr="00E80FCE" w:rsidRDefault="007D46F0" w:rsidP="00050163">
            <w:pPr>
              <w:jc w:val="center"/>
              <w:rPr>
                <w:rFonts w:asciiTheme="minorBidi" w:hAnsiTheme="minorBidi"/>
                <w:color w:val="000000"/>
                <w:sz w:val="20"/>
                <w:szCs w:val="20"/>
              </w:rPr>
            </w:pPr>
            <w:r w:rsidRPr="00E80FCE">
              <w:rPr>
                <w:rFonts w:asciiTheme="minorBidi" w:hAnsiTheme="minorBidi"/>
                <w:color w:val="000000"/>
                <w:sz w:val="20"/>
                <w:szCs w:val="20"/>
              </w:rPr>
              <w:t>3</w:t>
            </w:r>
          </w:p>
        </w:tc>
        <w:tc>
          <w:tcPr>
            <w:tcW w:w="0" w:type="auto"/>
            <w:tcBorders>
              <w:right w:val="single" w:sz="4" w:space="0" w:color="auto"/>
            </w:tcBorders>
            <w:vAlign w:val="center"/>
          </w:tcPr>
          <w:p w:rsidR="007D46F0" w:rsidRPr="00E80FCE" w:rsidRDefault="007D46F0" w:rsidP="00050163">
            <w:pPr>
              <w:jc w:val="center"/>
              <w:rPr>
                <w:rFonts w:asciiTheme="minorBidi" w:hAnsiTheme="minorBidi"/>
                <w:color w:val="000000"/>
                <w:sz w:val="20"/>
                <w:szCs w:val="20"/>
              </w:rPr>
            </w:pPr>
            <w:r w:rsidRPr="00E80FCE">
              <w:rPr>
                <w:rFonts w:asciiTheme="minorBidi" w:hAnsiTheme="minorBidi"/>
                <w:color w:val="000000"/>
                <w:sz w:val="20"/>
                <w:szCs w:val="20"/>
              </w:rPr>
              <w:t>89.6</w:t>
            </w:r>
          </w:p>
        </w:tc>
        <w:tc>
          <w:tcPr>
            <w:tcW w:w="0" w:type="auto"/>
            <w:tcBorders>
              <w:left w:val="single" w:sz="4" w:space="0" w:color="auto"/>
            </w:tcBorders>
            <w:vAlign w:val="center"/>
          </w:tcPr>
          <w:p w:rsidR="007D46F0" w:rsidRPr="00E80FCE" w:rsidRDefault="007D46F0" w:rsidP="00050163">
            <w:pPr>
              <w:jc w:val="center"/>
              <w:rPr>
                <w:rFonts w:asciiTheme="minorBidi" w:hAnsiTheme="minorBidi"/>
                <w:color w:val="000000"/>
                <w:sz w:val="20"/>
                <w:szCs w:val="20"/>
              </w:rPr>
            </w:pPr>
            <w:r w:rsidRPr="00E80FCE">
              <w:rPr>
                <w:rFonts w:asciiTheme="minorBidi" w:hAnsiTheme="minorBidi"/>
                <w:color w:val="000000"/>
                <w:sz w:val="20"/>
                <w:szCs w:val="20"/>
              </w:rPr>
              <w:t>12.0</w:t>
            </w:r>
          </w:p>
        </w:tc>
        <w:tc>
          <w:tcPr>
            <w:tcW w:w="0" w:type="auto"/>
            <w:vAlign w:val="center"/>
          </w:tcPr>
          <w:p w:rsidR="007D46F0" w:rsidRPr="00E80FCE" w:rsidRDefault="007D46F0" w:rsidP="00050163">
            <w:pPr>
              <w:jc w:val="center"/>
              <w:rPr>
                <w:rFonts w:asciiTheme="minorBidi" w:hAnsiTheme="minorBidi"/>
                <w:color w:val="000000" w:themeColor="text1"/>
                <w:sz w:val="20"/>
                <w:szCs w:val="20"/>
              </w:rPr>
            </w:pPr>
            <w:r w:rsidRPr="00E80FCE">
              <w:rPr>
                <w:rFonts w:asciiTheme="minorBidi" w:hAnsiTheme="minorBidi"/>
                <w:color w:val="000000" w:themeColor="text1"/>
                <w:sz w:val="20"/>
                <w:szCs w:val="20"/>
              </w:rPr>
              <w:t>10.0</w:t>
            </w:r>
          </w:p>
        </w:tc>
        <w:tc>
          <w:tcPr>
            <w:tcW w:w="0" w:type="auto"/>
            <w:vAlign w:val="center"/>
          </w:tcPr>
          <w:p w:rsidR="007D46F0" w:rsidRPr="00E80FCE" w:rsidRDefault="007D46F0" w:rsidP="00050163">
            <w:pPr>
              <w:jc w:val="center"/>
              <w:rPr>
                <w:rFonts w:asciiTheme="minorBidi" w:hAnsiTheme="minorBidi"/>
                <w:color w:val="000000" w:themeColor="text1"/>
                <w:sz w:val="20"/>
                <w:szCs w:val="20"/>
              </w:rPr>
            </w:pPr>
            <w:r w:rsidRPr="00E80FCE">
              <w:rPr>
                <w:rFonts w:asciiTheme="minorBidi" w:hAnsiTheme="minorBidi"/>
                <w:color w:val="000000" w:themeColor="text1"/>
                <w:sz w:val="20"/>
                <w:szCs w:val="20"/>
              </w:rPr>
              <w:t>8.00</w:t>
            </w:r>
          </w:p>
        </w:tc>
        <w:tc>
          <w:tcPr>
            <w:tcW w:w="0" w:type="auto"/>
            <w:vAlign w:val="center"/>
          </w:tcPr>
          <w:p w:rsidR="007D46F0" w:rsidRPr="00E80FCE" w:rsidRDefault="007D46F0" w:rsidP="00050163">
            <w:pPr>
              <w:jc w:val="center"/>
              <w:rPr>
                <w:rFonts w:asciiTheme="minorBidi" w:hAnsiTheme="minorBidi"/>
                <w:color w:val="000000" w:themeColor="text1"/>
                <w:sz w:val="20"/>
                <w:szCs w:val="20"/>
              </w:rPr>
            </w:pPr>
            <w:r w:rsidRPr="00E80FCE">
              <w:rPr>
                <w:rFonts w:asciiTheme="minorBidi" w:hAnsiTheme="minorBidi"/>
                <w:color w:val="000000" w:themeColor="text1"/>
                <w:sz w:val="20"/>
                <w:szCs w:val="20"/>
              </w:rPr>
              <w:t>6</w:t>
            </w:r>
          </w:p>
        </w:tc>
        <w:tc>
          <w:tcPr>
            <w:tcW w:w="0" w:type="auto"/>
            <w:tcBorders>
              <w:right w:val="single" w:sz="4" w:space="0" w:color="auto"/>
            </w:tcBorders>
            <w:vAlign w:val="center"/>
          </w:tcPr>
          <w:p w:rsidR="007D46F0" w:rsidRPr="00E80FCE" w:rsidRDefault="007D46F0" w:rsidP="00050163">
            <w:pPr>
              <w:jc w:val="center"/>
              <w:rPr>
                <w:rFonts w:asciiTheme="minorBidi" w:hAnsiTheme="minorBidi"/>
                <w:color w:val="000000" w:themeColor="text1"/>
                <w:sz w:val="20"/>
                <w:szCs w:val="20"/>
              </w:rPr>
            </w:pPr>
            <w:r w:rsidRPr="00E80FCE">
              <w:rPr>
                <w:rFonts w:asciiTheme="minorBidi" w:hAnsiTheme="minorBidi"/>
                <w:color w:val="000000" w:themeColor="text1"/>
                <w:sz w:val="20"/>
                <w:szCs w:val="20"/>
              </w:rPr>
              <w:t>4.0</w:t>
            </w:r>
          </w:p>
        </w:tc>
        <w:tc>
          <w:tcPr>
            <w:tcW w:w="0" w:type="auto"/>
            <w:tcBorders>
              <w:left w:val="single" w:sz="4" w:space="0" w:color="auto"/>
            </w:tcBorders>
            <w:vAlign w:val="center"/>
          </w:tcPr>
          <w:p w:rsidR="007D46F0" w:rsidRPr="00E80FCE" w:rsidRDefault="007D46F0" w:rsidP="00050163">
            <w:pPr>
              <w:jc w:val="center"/>
              <w:rPr>
                <w:rFonts w:asciiTheme="minorBidi" w:hAnsiTheme="minorBidi"/>
                <w:sz w:val="20"/>
                <w:szCs w:val="20"/>
              </w:rPr>
            </w:pPr>
            <w:r w:rsidRPr="00E80FCE">
              <w:rPr>
                <w:rFonts w:asciiTheme="minorBidi" w:hAnsiTheme="minorBidi"/>
                <w:sz w:val="20"/>
                <w:szCs w:val="20"/>
              </w:rPr>
              <w:t>0.70</w:t>
            </w:r>
          </w:p>
        </w:tc>
        <w:tc>
          <w:tcPr>
            <w:tcW w:w="0" w:type="auto"/>
            <w:vAlign w:val="center"/>
          </w:tcPr>
          <w:p w:rsidR="007D46F0" w:rsidRPr="00E80FCE" w:rsidRDefault="007D46F0" w:rsidP="00050163">
            <w:pPr>
              <w:jc w:val="center"/>
              <w:rPr>
                <w:rFonts w:asciiTheme="minorBidi" w:hAnsiTheme="minorBidi"/>
                <w:sz w:val="20"/>
                <w:szCs w:val="20"/>
              </w:rPr>
            </w:pPr>
            <w:r w:rsidRPr="00E80FCE">
              <w:rPr>
                <w:rFonts w:asciiTheme="minorBidi" w:hAnsiTheme="minorBidi"/>
                <w:sz w:val="20"/>
                <w:szCs w:val="20"/>
              </w:rPr>
              <w:t>0.76</w:t>
            </w:r>
          </w:p>
        </w:tc>
        <w:tc>
          <w:tcPr>
            <w:tcW w:w="0" w:type="auto"/>
            <w:vAlign w:val="center"/>
          </w:tcPr>
          <w:p w:rsidR="007D46F0" w:rsidRPr="00E80FCE" w:rsidRDefault="007D46F0" w:rsidP="00050163">
            <w:pPr>
              <w:jc w:val="center"/>
              <w:rPr>
                <w:rFonts w:asciiTheme="minorBidi" w:hAnsiTheme="minorBidi"/>
                <w:color w:val="000000" w:themeColor="text1"/>
                <w:sz w:val="20"/>
                <w:szCs w:val="20"/>
              </w:rPr>
            </w:pPr>
            <w:r w:rsidRPr="00E80FCE">
              <w:rPr>
                <w:rFonts w:asciiTheme="minorBidi" w:hAnsiTheme="minorBidi"/>
                <w:color w:val="000000" w:themeColor="text1"/>
                <w:sz w:val="20"/>
                <w:szCs w:val="20"/>
              </w:rPr>
              <w:t>0.91</w:t>
            </w:r>
          </w:p>
        </w:tc>
        <w:tc>
          <w:tcPr>
            <w:tcW w:w="0" w:type="auto"/>
            <w:vAlign w:val="center"/>
          </w:tcPr>
          <w:p w:rsidR="007D46F0" w:rsidRPr="00E80FCE" w:rsidRDefault="007D46F0" w:rsidP="00050163">
            <w:pPr>
              <w:jc w:val="center"/>
              <w:rPr>
                <w:rFonts w:asciiTheme="minorBidi" w:hAnsiTheme="minorBidi"/>
                <w:color w:val="000000" w:themeColor="text1"/>
                <w:sz w:val="20"/>
                <w:szCs w:val="20"/>
              </w:rPr>
            </w:pPr>
            <w:r w:rsidRPr="00E80FCE">
              <w:rPr>
                <w:rFonts w:asciiTheme="minorBidi" w:hAnsiTheme="minorBidi"/>
                <w:color w:val="000000" w:themeColor="text1"/>
                <w:sz w:val="20"/>
                <w:szCs w:val="20"/>
              </w:rPr>
              <w:t>0.94</w:t>
            </w:r>
          </w:p>
        </w:tc>
        <w:tc>
          <w:tcPr>
            <w:tcW w:w="0" w:type="auto"/>
            <w:tcBorders>
              <w:right w:val="single" w:sz="4" w:space="0" w:color="auto"/>
            </w:tcBorders>
            <w:vAlign w:val="center"/>
          </w:tcPr>
          <w:p w:rsidR="007D46F0" w:rsidRPr="00E80FCE" w:rsidRDefault="007D46F0" w:rsidP="00050163">
            <w:pPr>
              <w:jc w:val="center"/>
              <w:rPr>
                <w:rFonts w:asciiTheme="minorBidi" w:hAnsiTheme="minorBidi"/>
                <w:color w:val="000000" w:themeColor="text1"/>
                <w:sz w:val="20"/>
                <w:szCs w:val="20"/>
              </w:rPr>
            </w:pPr>
            <w:r w:rsidRPr="00E80FCE">
              <w:rPr>
                <w:rFonts w:asciiTheme="minorBidi" w:hAnsiTheme="minorBidi"/>
                <w:color w:val="000000" w:themeColor="text1"/>
                <w:sz w:val="20"/>
                <w:szCs w:val="20"/>
              </w:rPr>
              <w:t>0.99</w:t>
            </w:r>
          </w:p>
        </w:tc>
        <w:tc>
          <w:tcPr>
            <w:tcW w:w="0" w:type="auto"/>
            <w:tcBorders>
              <w:left w:val="single" w:sz="4" w:space="0" w:color="auto"/>
            </w:tcBorders>
            <w:vAlign w:val="center"/>
          </w:tcPr>
          <w:p w:rsidR="007D46F0" w:rsidRPr="00E80FCE" w:rsidRDefault="007D46F0" w:rsidP="00050163">
            <w:pPr>
              <w:jc w:val="center"/>
              <w:rPr>
                <w:rFonts w:asciiTheme="minorBidi" w:hAnsiTheme="minorBidi"/>
                <w:sz w:val="20"/>
                <w:szCs w:val="20"/>
              </w:rPr>
            </w:pPr>
            <w:r w:rsidRPr="00E80FCE">
              <w:rPr>
                <w:rFonts w:asciiTheme="minorBidi" w:hAnsiTheme="minorBidi"/>
                <w:sz w:val="20"/>
                <w:szCs w:val="20"/>
              </w:rPr>
              <w:t>3</w:t>
            </w:r>
          </w:p>
        </w:tc>
        <w:tc>
          <w:tcPr>
            <w:tcW w:w="0" w:type="auto"/>
            <w:vAlign w:val="center"/>
          </w:tcPr>
          <w:p w:rsidR="007D46F0" w:rsidRPr="00E80FCE" w:rsidRDefault="007D46F0" w:rsidP="00050163">
            <w:pPr>
              <w:jc w:val="center"/>
              <w:rPr>
                <w:rFonts w:asciiTheme="minorBidi" w:hAnsiTheme="minorBidi"/>
                <w:sz w:val="20"/>
                <w:szCs w:val="20"/>
              </w:rPr>
            </w:pPr>
            <w:r w:rsidRPr="00E80FCE">
              <w:rPr>
                <w:rFonts w:asciiTheme="minorBidi" w:hAnsiTheme="minorBidi"/>
                <w:sz w:val="20"/>
                <w:szCs w:val="20"/>
              </w:rPr>
              <w:t>3</w:t>
            </w:r>
          </w:p>
        </w:tc>
        <w:tc>
          <w:tcPr>
            <w:tcW w:w="0" w:type="auto"/>
            <w:vAlign w:val="center"/>
          </w:tcPr>
          <w:p w:rsidR="007D46F0" w:rsidRPr="00E80FCE" w:rsidRDefault="007D46F0" w:rsidP="00050163">
            <w:pPr>
              <w:jc w:val="center"/>
              <w:rPr>
                <w:rFonts w:asciiTheme="minorBidi" w:hAnsiTheme="minorBidi"/>
                <w:color w:val="000000" w:themeColor="text1"/>
                <w:sz w:val="20"/>
                <w:szCs w:val="20"/>
              </w:rPr>
            </w:pPr>
            <w:r w:rsidRPr="00E80FCE">
              <w:rPr>
                <w:rFonts w:asciiTheme="minorBidi" w:hAnsiTheme="minorBidi"/>
                <w:color w:val="000000" w:themeColor="text1"/>
                <w:sz w:val="20"/>
                <w:szCs w:val="20"/>
              </w:rPr>
              <w:t>3</w:t>
            </w:r>
          </w:p>
        </w:tc>
        <w:tc>
          <w:tcPr>
            <w:tcW w:w="0" w:type="auto"/>
            <w:vAlign w:val="center"/>
          </w:tcPr>
          <w:p w:rsidR="007D46F0" w:rsidRPr="00E80FCE" w:rsidRDefault="007D46F0" w:rsidP="00050163">
            <w:pPr>
              <w:jc w:val="center"/>
              <w:rPr>
                <w:rFonts w:asciiTheme="minorBidi" w:hAnsiTheme="minorBidi"/>
                <w:color w:val="000000" w:themeColor="text1"/>
                <w:sz w:val="20"/>
                <w:szCs w:val="20"/>
              </w:rPr>
            </w:pPr>
            <w:r w:rsidRPr="00E80FCE">
              <w:rPr>
                <w:rFonts w:asciiTheme="minorBidi" w:hAnsiTheme="minorBidi"/>
                <w:color w:val="000000" w:themeColor="text1"/>
                <w:sz w:val="20"/>
                <w:szCs w:val="20"/>
              </w:rPr>
              <w:t>2</w:t>
            </w:r>
          </w:p>
        </w:tc>
        <w:tc>
          <w:tcPr>
            <w:tcW w:w="0" w:type="auto"/>
            <w:vAlign w:val="center"/>
          </w:tcPr>
          <w:p w:rsidR="007D46F0" w:rsidRPr="00E80FCE" w:rsidRDefault="007D46F0" w:rsidP="00050163">
            <w:pPr>
              <w:jc w:val="center"/>
              <w:rPr>
                <w:rFonts w:asciiTheme="minorBidi" w:hAnsiTheme="minorBidi"/>
                <w:color w:val="000000" w:themeColor="text1"/>
                <w:sz w:val="20"/>
                <w:szCs w:val="20"/>
              </w:rPr>
            </w:pPr>
            <w:r w:rsidRPr="00E80FCE">
              <w:rPr>
                <w:rFonts w:asciiTheme="minorBidi" w:hAnsiTheme="minorBidi"/>
                <w:color w:val="000000" w:themeColor="text1"/>
                <w:sz w:val="20"/>
                <w:szCs w:val="20"/>
              </w:rPr>
              <w:t>2</w:t>
            </w:r>
          </w:p>
        </w:tc>
      </w:tr>
      <w:tr w:rsidR="007D46F0" w:rsidRPr="00E80FCE" w:rsidTr="00050163">
        <w:trPr>
          <w:jc w:val="center"/>
        </w:trPr>
        <w:tc>
          <w:tcPr>
            <w:tcW w:w="0" w:type="auto"/>
            <w:vAlign w:val="center"/>
          </w:tcPr>
          <w:p w:rsidR="007D46F0" w:rsidRPr="00E80FCE" w:rsidRDefault="007D46F0" w:rsidP="00050163">
            <w:pPr>
              <w:jc w:val="center"/>
              <w:rPr>
                <w:rFonts w:asciiTheme="minorBidi" w:hAnsiTheme="minorBidi"/>
                <w:sz w:val="20"/>
                <w:szCs w:val="20"/>
              </w:rPr>
            </w:pPr>
            <w:r w:rsidRPr="00E80FCE">
              <w:rPr>
                <w:rFonts w:asciiTheme="minorBidi" w:hAnsiTheme="minorBidi"/>
                <w:sz w:val="20"/>
                <w:szCs w:val="20"/>
              </w:rPr>
              <w:t>4</w:t>
            </w:r>
          </w:p>
        </w:tc>
        <w:tc>
          <w:tcPr>
            <w:tcW w:w="0" w:type="auto"/>
            <w:vAlign w:val="center"/>
          </w:tcPr>
          <w:p w:rsidR="007D46F0" w:rsidRPr="00E80FCE" w:rsidRDefault="007D46F0" w:rsidP="00050163">
            <w:pPr>
              <w:jc w:val="center"/>
              <w:rPr>
                <w:rFonts w:asciiTheme="minorBidi" w:hAnsiTheme="minorBidi"/>
                <w:color w:val="000000"/>
                <w:sz w:val="20"/>
                <w:szCs w:val="20"/>
              </w:rPr>
            </w:pPr>
            <w:r w:rsidRPr="00E80FCE">
              <w:rPr>
                <w:rFonts w:asciiTheme="minorBidi" w:hAnsiTheme="minorBidi"/>
                <w:color w:val="000000"/>
                <w:sz w:val="20"/>
                <w:szCs w:val="20"/>
              </w:rPr>
              <w:t>350</w:t>
            </w:r>
          </w:p>
        </w:tc>
        <w:tc>
          <w:tcPr>
            <w:tcW w:w="0" w:type="auto"/>
            <w:vAlign w:val="center"/>
          </w:tcPr>
          <w:p w:rsidR="007D46F0" w:rsidRPr="00E80FCE" w:rsidRDefault="007D46F0" w:rsidP="00050163">
            <w:pPr>
              <w:jc w:val="center"/>
              <w:rPr>
                <w:rFonts w:asciiTheme="minorBidi" w:hAnsiTheme="minorBidi"/>
                <w:color w:val="000000"/>
                <w:sz w:val="20"/>
                <w:szCs w:val="20"/>
              </w:rPr>
            </w:pPr>
            <w:r w:rsidRPr="00E80FCE">
              <w:rPr>
                <w:rFonts w:asciiTheme="minorBidi" w:hAnsiTheme="minorBidi"/>
                <w:color w:val="000000"/>
                <w:sz w:val="20"/>
                <w:szCs w:val="20"/>
              </w:rPr>
              <w:t>400</w:t>
            </w:r>
          </w:p>
        </w:tc>
        <w:tc>
          <w:tcPr>
            <w:tcW w:w="0" w:type="auto"/>
            <w:vAlign w:val="center"/>
          </w:tcPr>
          <w:p w:rsidR="007D46F0" w:rsidRPr="00E80FCE" w:rsidRDefault="007D46F0" w:rsidP="00050163">
            <w:pPr>
              <w:jc w:val="center"/>
              <w:rPr>
                <w:rFonts w:asciiTheme="minorBidi" w:hAnsiTheme="minorBidi"/>
                <w:color w:val="000000"/>
                <w:sz w:val="20"/>
                <w:szCs w:val="20"/>
              </w:rPr>
            </w:pPr>
            <w:r w:rsidRPr="00E80FCE">
              <w:rPr>
                <w:rFonts w:asciiTheme="minorBidi" w:hAnsiTheme="minorBidi"/>
                <w:color w:val="000000"/>
                <w:sz w:val="20"/>
                <w:szCs w:val="20"/>
              </w:rPr>
              <w:t>4.0</w:t>
            </w:r>
          </w:p>
        </w:tc>
        <w:tc>
          <w:tcPr>
            <w:tcW w:w="0" w:type="auto"/>
            <w:vAlign w:val="center"/>
          </w:tcPr>
          <w:p w:rsidR="007D46F0" w:rsidRPr="00E80FCE" w:rsidRDefault="007D46F0" w:rsidP="00050163">
            <w:pPr>
              <w:jc w:val="center"/>
              <w:rPr>
                <w:rFonts w:asciiTheme="minorBidi" w:hAnsiTheme="minorBidi"/>
                <w:color w:val="000000"/>
                <w:sz w:val="20"/>
                <w:szCs w:val="20"/>
              </w:rPr>
            </w:pPr>
            <w:r w:rsidRPr="00E80FCE">
              <w:rPr>
                <w:rFonts w:asciiTheme="minorBidi" w:hAnsiTheme="minorBidi"/>
                <w:color w:val="000000"/>
                <w:sz w:val="20"/>
                <w:szCs w:val="20"/>
              </w:rPr>
              <w:t>80</w:t>
            </w:r>
          </w:p>
        </w:tc>
        <w:tc>
          <w:tcPr>
            <w:tcW w:w="0" w:type="auto"/>
            <w:vAlign w:val="center"/>
          </w:tcPr>
          <w:p w:rsidR="007D46F0" w:rsidRPr="00E80FCE" w:rsidRDefault="007D46F0" w:rsidP="00050163">
            <w:pPr>
              <w:jc w:val="center"/>
              <w:rPr>
                <w:rFonts w:asciiTheme="minorBidi" w:hAnsiTheme="minorBidi"/>
                <w:color w:val="000000"/>
                <w:sz w:val="20"/>
                <w:szCs w:val="20"/>
              </w:rPr>
            </w:pPr>
            <w:r w:rsidRPr="00E80FCE">
              <w:rPr>
                <w:rFonts w:asciiTheme="minorBidi" w:hAnsiTheme="minorBidi"/>
                <w:color w:val="000000"/>
                <w:sz w:val="20"/>
                <w:szCs w:val="20"/>
              </w:rPr>
              <w:t>3</w:t>
            </w:r>
          </w:p>
        </w:tc>
        <w:tc>
          <w:tcPr>
            <w:tcW w:w="0" w:type="auto"/>
            <w:vAlign w:val="center"/>
          </w:tcPr>
          <w:p w:rsidR="007D46F0" w:rsidRPr="00E80FCE" w:rsidRDefault="007D46F0" w:rsidP="00050163">
            <w:pPr>
              <w:jc w:val="center"/>
              <w:rPr>
                <w:rFonts w:asciiTheme="minorBidi" w:hAnsiTheme="minorBidi"/>
                <w:sz w:val="20"/>
                <w:szCs w:val="20"/>
              </w:rPr>
            </w:pPr>
            <w:r w:rsidRPr="00E80FCE">
              <w:rPr>
                <w:rFonts w:asciiTheme="minorBidi" w:hAnsiTheme="minorBidi"/>
                <w:sz w:val="20"/>
                <w:szCs w:val="20"/>
              </w:rPr>
              <w:t>0.70</w:t>
            </w:r>
          </w:p>
        </w:tc>
        <w:tc>
          <w:tcPr>
            <w:tcW w:w="0" w:type="auto"/>
            <w:vAlign w:val="center"/>
          </w:tcPr>
          <w:p w:rsidR="007D46F0" w:rsidRPr="00E80FCE" w:rsidRDefault="007D46F0" w:rsidP="00050163">
            <w:pPr>
              <w:jc w:val="center"/>
              <w:rPr>
                <w:rFonts w:asciiTheme="minorBidi" w:hAnsiTheme="minorBidi"/>
                <w:color w:val="000000"/>
                <w:sz w:val="20"/>
                <w:szCs w:val="20"/>
              </w:rPr>
            </w:pPr>
            <w:r w:rsidRPr="00E80FCE">
              <w:rPr>
                <w:rFonts w:asciiTheme="minorBidi" w:hAnsiTheme="minorBidi"/>
                <w:color w:val="000000"/>
                <w:sz w:val="20"/>
                <w:szCs w:val="20"/>
              </w:rPr>
              <w:t>3</w:t>
            </w:r>
          </w:p>
        </w:tc>
        <w:tc>
          <w:tcPr>
            <w:tcW w:w="0" w:type="auto"/>
            <w:tcBorders>
              <w:right w:val="single" w:sz="4" w:space="0" w:color="auto"/>
            </w:tcBorders>
            <w:vAlign w:val="center"/>
          </w:tcPr>
          <w:p w:rsidR="007D46F0" w:rsidRPr="00E80FCE" w:rsidRDefault="007D46F0" w:rsidP="00050163">
            <w:pPr>
              <w:jc w:val="center"/>
              <w:rPr>
                <w:rFonts w:asciiTheme="minorBidi" w:hAnsiTheme="minorBidi"/>
                <w:color w:val="000000"/>
                <w:sz w:val="20"/>
                <w:szCs w:val="20"/>
              </w:rPr>
            </w:pPr>
            <w:r w:rsidRPr="00E80FCE">
              <w:rPr>
                <w:rFonts w:asciiTheme="minorBidi" w:hAnsiTheme="minorBidi"/>
                <w:color w:val="000000"/>
                <w:sz w:val="20"/>
                <w:szCs w:val="20"/>
              </w:rPr>
              <w:t>100.3</w:t>
            </w:r>
          </w:p>
        </w:tc>
        <w:tc>
          <w:tcPr>
            <w:tcW w:w="0" w:type="auto"/>
            <w:tcBorders>
              <w:left w:val="single" w:sz="4" w:space="0" w:color="auto"/>
            </w:tcBorders>
            <w:vAlign w:val="center"/>
          </w:tcPr>
          <w:p w:rsidR="007D46F0" w:rsidRPr="00E80FCE" w:rsidRDefault="007D46F0" w:rsidP="00050163">
            <w:pPr>
              <w:jc w:val="center"/>
              <w:rPr>
                <w:rFonts w:asciiTheme="minorBidi" w:hAnsiTheme="minorBidi"/>
                <w:color w:val="000000"/>
                <w:sz w:val="20"/>
                <w:szCs w:val="20"/>
              </w:rPr>
            </w:pPr>
            <w:r w:rsidRPr="00E80FCE">
              <w:rPr>
                <w:rFonts w:asciiTheme="minorBidi" w:hAnsiTheme="minorBidi"/>
                <w:color w:val="000000"/>
                <w:sz w:val="20"/>
                <w:szCs w:val="20"/>
              </w:rPr>
              <w:t>4.50</w:t>
            </w:r>
          </w:p>
        </w:tc>
        <w:tc>
          <w:tcPr>
            <w:tcW w:w="0" w:type="auto"/>
            <w:vAlign w:val="center"/>
          </w:tcPr>
          <w:p w:rsidR="007D46F0" w:rsidRPr="00E80FCE" w:rsidRDefault="007D46F0" w:rsidP="00050163">
            <w:pPr>
              <w:jc w:val="center"/>
              <w:rPr>
                <w:rFonts w:asciiTheme="minorBidi" w:hAnsiTheme="minorBidi"/>
                <w:color w:val="000000" w:themeColor="text1"/>
                <w:sz w:val="20"/>
                <w:szCs w:val="20"/>
              </w:rPr>
            </w:pPr>
            <w:r w:rsidRPr="00E80FCE">
              <w:rPr>
                <w:rFonts w:asciiTheme="minorBidi" w:hAnsiTheme="minorBidi"/>
                <w:color w:val="000000" w:themeColor="text1"/>
                <w:sz w:val="20"/>
                <w:szCs w:val="20"/>
              </w:rPr>
              <w:t>4.00</w:t>
            </w:r>
          </w:p>
        </w:tc>
        <w:tc>
          <w:tcPr>
            <w:tcW w:w="0" w:type="auto"/>
            <w:vAlign w:val="center"/>
          </w:tcPr>
          <w:p w:rsidR="007D46F0" w:rsidRPr="00E80FCE" w:rsidRDefault="007D46F0" w:rsidP="00050163">
            <w:pPr>
              <w:jc w:val="center"/>
              <w:rPr>
                <w:rFonts w:asciiTheme="minorBidi" w:hAnsiTheme="minorBidi"/>
                <w:color w:val="000000" w:themeColor="text1"/>
                <w:sz w:val="20"/>
                <w:szCs w:val="20"/>
              </w:rPr>
            </w:pPr>
            <w:r w:rsidRPr="00E80FCE">
              <w:rPr>
                <w:rFonts w:asciiTheme="minorBidi" w:hAnsiTheme="minorBidi"/>
                <w:color w:val="000000" w:themeColor="text1"/>
                <w:sz w:val="20"/>
                <w:szCs w:val="20"/>
              </w:rPr>
              <w:t>3.50</w:t>
            </w:r>
          </w:p>
        </w:tc>
        <w:tc>
          <w:tcPr>
            <w:tcW w:w="0" w:type="auto"/>
            <w:vAlign w:val="center"/>
          </w:tcPr>
          <w:p w:rsidR="007D46F0" w:rsidRPr="00E80FCE" w:rsidRDefault="007D46F0" w:rsidP="00050163">
            <w:pPr>
              <w:jc w:val="center"/>
              <w:rPr>
                <w:rFonts w:asciiTheme="minorBidi" w:hAnsiTheme="minorBidi"/>
                <w:color w:val="000000" w:themeColor="text1"/>
                <w:sz w:val="20"/>
                <w:szCs w:val="20"/>
              </w:rPr>
            </w:pPr>
            <w:r w:rsidRPr="00E80FCE">
              <w:rPr>
                <w:rFonts w:asciiTheme="minorBidi" w:hAnsiTheme="minorBidi"/>
                <w:color w:val="000000" w:themeColor="text1"/>
                <w:sz w:val="20"/>
                <w:szCs w:val="20"/>
              </w:rPr>
              <w:t>3</w:t>
            </w:r>
          </w:p>
        </w:tc>
        <w:tc>
          <w:tcPr>
            <w:tcW w:w="0" w:type="auto"/>
            <w:tcBorders>
              <w:right w:val="single" w:sz="4" w:space="0" w:color="auto"/>
            </w:tcBorders>
            <w:vAlign w:val="center"/>
          </w:tcPr>
          <w:p w:rsidR="007D46F0" w:rsidRPr="00E80FCE" w:rsidRDefault="007D46F0" w:rsidP="00050163">
            <w:pPr>
              <w:jc w:val="center"/>
              <w:rPr>
                <w:rFonts w:asciiTheme="minorBidi" w:hAnsiTheme="minorBidi"/>
                <w:color w:val="000000" w:themeColor="text1"/>
                <w:sz w:val="20"/>
                <w:szCs w:val="20"/>
              </w:rPr>
            </w:pPr>
            <w:r w:rsidRPr="00E80FCE">
              <w:rPr>
                <w:rFonts w:asciiTheme="minorBidi" w:hAnsiTheme="minorBidi"/>
                <w:color w:val="000000" w:themeColor="text1"/>
                <w:sz w:val="20"/>
                <w:szCs w:val="20"/>
              </w:rPr>
              <w:t>1.5</w:t>
            </w:r>
          </w:p>
        </w:tc>
        <w:tc>
          <w:tcPr>
            <w:tcW w:w="0" w:type="auto"/>
            <w:tcBorders>
              <w:left w:val="single" w:sz="4" w:space="0" w:color="auto"/>
            </w:tcBorders>
            <w:vAlign w:val="center"/>
          </w:tcPr>
          <w:p w:rsidR="007D46F0" w:rsidRPr="00E80FCE" w:rsidRDefault="007D46F0" w:rsidP="00050163">
            <w:pPr>
              <w:jc w:val="center"/>
              <w:rPr>
                <w:rFonts w:asciiTheme="minorBidi" w:hAnsiTheme="minorBidi"/>
                <w:sz w:val="20"/>
                <w:szCs w:val="20"/>
              </w:rPr>
            </w:pPr>
            <w:r w:rsidRPr="00E80FCE">
              <w:rPr>
                <w:rFonts w:asciiTheme="minorBidi" w:hAnsiTheme="minorBidi"/>
                <w:sz w:val="20"/>
                <w:szCs w:val="20"/>
              </w:rPr>
              <w:t>0.94</w:t>
            </w:r>
          </w:p>
        </w:tc>
        <w:tc>
          <w:tcPr>
            <w:tcW w:w="0" w:type="auto"/>
            <w:vAlign w:val="center"/>
          </w:tcPr>
          <w:p w:rsidR="007D46F0" w:rsidRPr="00E80FCE" w:rsidRDefault="007D46F0" w:rsidP="00050163">
            <w:pPr>
              <w:jc w:val="center"/>
              <w:rPr>
                <w:rFonts w:asciiTheme="minorBidi" w:hAnsiTheme="minorBidi"/>
                <w:sz w:val="20"/>
                <w:szCs w:val="20"/>
              </w:rPr>
            </w:pPr>
            <w:r w:rsidRPr="00E80FCE">
              <w:rPr>
                <w:rFonts w:asciiTheme="minorBidi" w:hAnsiTheme="minorBidi"/>
                <w:sz w:val="20"/>
                <w:szCs w:val="20"/>
              </w:rPr>
              <w:t>0.96</w:t>
            </w:r>
          </w:p>
        </w:tc>
        <w:tc>
          <w:tcPr>
            <w:tcW w:w="0" w:type="auto"/>
            <w:vAlign w:val="center"/>
          </w:tcPr>
          <w:p w:rsidR="007D46F0" w:rsidRPr="00E80FCE" w:rsidRDefault="007D46F0" w:rsidP="00050163">
            <w:pPr>
              <w:jc w:val="center"/>
              <w:rPr>
                <w:rFonts w:asciiTheme="minorBidi" w:hAnsiTheme="minorBidi"/>
                <w:color w:val="000000" w:themeColor="text1"/>
                <w:sz w:val="20"/>
                <w:szCs w:val="20"/>
              </w:rPr>
            </w:pPr>
            <w:r w:rsidRPr="00E80FCE">
              <w:rPr>
                <w:rFonts w:asciiTheme="minorBidi" w:hAnsiTheme="minorBidi"/>
                <w:color w:val="000000" w:themeColor="text1"/>
                <w:sz w:val="20"/>
                <w:szCs w:val="20"/>
              </w:rPr>
              <w:t>1.00</w:t>
            </w:r>
          </w:p>
        </w:tc>
        <w:tc>
          <w:tcPr>
            <w:tcW w:w="0" w:type="auto"/>
            <w:vAlign w:val="center"/>
          </w:tcPr>
          <w:p w:rsidR="007D46F0" w:rsidRPr="00E80FCE" w:rsidRDefault="007D46F0" w:rsidP="00050163">
            <w:pPr>
              <w:jc w:val="center"/>
              <w:rPr>
                <w:rFonts w:asciiTheme="minorBidi" w:hAnsiTheme="minorBidi"/>
                <w:color w:val="000000" w:themeColor="text1"/>
                <w:sz w:val="20"/>
                <w:szCs w:val="20"/>
              </w:rPr>
            </w:pPr>
            <w:r w:rsidRPr="00E80FCE">
              <w:rPr>
                <w:rFonts w:asciiTheme="minorBidi" w:hAnsiTheme="minorBidi"/>
                <w:color w:val="000000" w:themeColor="text1"/>
                <w:sz w:val="20"/>
                <w:szCs w:val="20"/>
              </w:rPr>
              <w:t>1.00</w:t>
            </w:r>
          </w:p>
        </w:tc>
        <w:tc>
          <w:tcPr>
            <w:tcW w:w="0" w:type="auto"/>
            <w:tcBorders>
              <w:right w:val="single" w:sz="4" w:space="0" w:color="auto"/>
            </w:tcBorders>
            <w:vAlign w:val="center"/>
          </w:tcPr>
          <w:p w:rsidR="007D46F0" w:rsidRPr="00E80FCE" w:rsidRDefault="007D46F0" w:rsidP="00050163">
            <w:pPr>
              <w:jc w:val="center"/>
              <w:rPr>
                <w:rFonts w:asciiTheme="minorBidi" w:hAnsiTheme="minorBidi"/>
                <w:color w:val="000000" w:themeColor="text1"/>
                <w:sz w:val="20"/>
                <w:szCs w:val="20"/>
              </w:rPr>
            </w:pPr>
            <w:r w:rsidRPr="00E80FCE">
              <w:rPr>
                <w:rFonts w:asciiTheme="minorBidi" w:hAnsiTheme="minorBidi"/>
                <w:color w:val="000000" w:themeColor="text1"/>
                <w:sz w:val="20"/>
                <w:szCs w:val="20"/>
              </w:rPr>
              <w:t>1.00</w:t>
            </w:r>
          </w:p>
        </w:tc>
        <w:tc>
          <w:tcPr>
            <w:tcW w:w="0" w:type="auto"/>
            <w:tcBorders>
              <w:left w:val="single" w:sz="4" w:space="0" w:color="auto"/>
            </w:tcBorders>
            <w:vAlign w:val="center"/>
          </w:tcPr>
          <w:p w:rsidR="007D46F0" w:rsidRPr="00E80FCE" w:rsidRDefault="007D46F0" w:rsidP="00050163">
            <w:pPr>
              <w:jc w:val="center"/>
              <w:rPr>
                <w:rFonts w:asciiTheme="minorBidi" w:hAnsiTheme="minorBidi"/>
                <w:sz w:val="20"/>
                <w:szCs w:val="20"/>
              </w:rPr>
            </w:pPr>
            <w:r w:rsidRPr="00E80FCE">
              <w:rPr>
                <w:rFonts w:asciiTheme="minorBidi" w:hAnsiTheme="minorBidi"/>
                <w:sz w:val="20"/>
                <w:szCs w:val="20"/>
              </w:rPr>
              <w:t>2</w:t>
            </w:r>
          </w:p>
        </w:tc>
        <w:tc>
          <w:tcPr>
            <w:tcW w:w="0" w:type="auto"/>
            <w:vAlign w:val="center"/>
          </w:tcPr>
          <w:p w:rsidR="007D46F0" w:rsidRPr="00E80FCE" w:rsidRDefault="007D46F0" w:rsidP="00050163">
            <w:pPr>
              <w:jc w:val="center"/>
              <w:rPr>
                <w:rFonts w:asciiTheme="minorBidi" w:hAnsiTheme="minorBidi"/>
                <w:sz w:val="20"/>
                <w:szCs w:val="20"/>
              </w:rPr>
            </w:pPr>
            <w:r w:rsidRPr="00E80FCE">
              <w:rPr>
                <w:rFonts w:asciiTheme="minorBidi" w:hAnsiTheme="minorBidi"/>
                <w:sz w:val="20"/>
                <w:szCs w:val="20"/>
              </w:rPr>
              <w:t>2</w:t>
            </w:r>
          </w:p>
        </w:tc>
        <w:tc>
          <w:tcPr>
            <w:tcW w:w="0" w:type="auto"/>
            <w:vAlign w:val="center"/>
          </w:tcPr>
          <w:p w:rsidR="007D46F0" w:rsidRPr="00E80FCE" w:rsidRDefault="007D46F0" w:rsidP="00050163">
            <w:pPr>
              <w:jc w:val="center"/>
              <w:rPr>
                <w:rFonts w:asciiTheme="minorBidi" w:hAnsiTheme="minorBidi"/>
                <w:color w:val="000000" w:themeColor="text1"/>
                <w:sz w:val="20"/>
                <w:szCs w:val="20"/>
              </w:rPr>
            </w:pPr>
            <w:r w:rsidRPr="00E80FCE">
              <w:rPr>
                <w:rFonts w:asciiTheme="minorBidi" w:hAnsiTheme="minorBidi"/>
                <w:color w:val="000000" w:themeColor="text1"/>
                <w:sz w:val="20"/>
                <w:szCs w:val="20"/>
              </w:rPr>
              <w:t>1</w:t>
            </w:r>
          </w:p>
        </w:tc>
        <w:tc>
          <w:tcPr>
            <w:tcW w:w="0" w:type="auto"/>
            <w:vAlign w:val="center"/>
          </w:tcPr>
          <w:p w:rsidR="007D46F0" w:rsidRPr="00E80FCE" w:rsidRDefault="007D46F0" w:rsidP="00050163">
            <w:pPr>
              <w:jc w:val="center"/>
              <w:rPr>
                <w:rFonts w:asciiTheme="minorBidi" w:hAnsiTheme="minorBidi"/>
                <w:color w:val="000000" w:themeColor="text1"/>
                <w:sz w:val="20"/>
                <w:szCs w:val="20"/>
              </w:rPr>
            </w:pPr>
            <w:r w:rsidRPr="00E80FCE">
              <w:rPr>
                <w:rFonts w:asciiTheme="minorBidi" w:hAnsiTheme="minorBidi"/>
                <w:color w:val="000000" w:themeColor="text1"/>
                <w:sz w:val="20"/>
                <w:szCs w:val="20"/>
              </w:rPr>
              <w:t>1</w:t>
            </w:r>
          </w:p>
        </w:tc>
        <w:tc>
          <w:tcPr>
            <w:tcW w:w="0" w:type="auto"/>
            <w:vAlign w:val="center"/>
          </w:tcPr>
          <w:p w:rsidR="007D46F0" w:rsidRPr="00E80FCE" w:rsidRDefault="007D46F0" w:rsidP="00050163">
            <w:pPr>
              <w:jc w:val="center"/>
              <w:rPr>
                <w:rFonts w:asciiTheme="minorBidi" w:hAnsiTheme="minorBidi"/>
                <w:color w:val="000000" w:themeColor="text1"/>
                <w:sz w:val="20"/>
                <w:szCs w:val="20"/>
              </w:rPr>
            </w:pPr>
            <w:r w:rsidRPr="00E80FCE">
              <w:rPr>
                <w:rFonts w:asciiTheme="minorBidi" w:hAnsiTheme="minorBidi"/>
                <w:color w:val="000000" w:themeColor="text1"/>
                <w:sz w:val="20"/>
                <w:szCs w:val="20"/>
              </w:rPr>
              <w:t>1</w:t>
            </w:r>
          </w:p>
        </w:tc>
      </w:tr>
      <w:tr w:rsidR="007D46F0" w:rsidRPr="00E80FCE" w:rsidTr="00050163">
        <w:trPr>
          <w:jc w:val="center"/>
        </w:trPr>
        <w:tc>
          <w:tcPr>
            <w:tcW w:w="0" w:type="auto"/>
            <w:vAlign w:val="center"/>
          </w:tcPr>
          <w:p w:rsidR="007D46F0" w:rsidRPr="00E80FCE" w:rsidRDefault="007D46F0" w:rsidP="00050163">
            <w:pPr>
              <w:jc w:val="center"/>
              <w:rPr>
                <w:rFonts w:asciiTheme="minorBidi" w:hAnsiTheme="minorBidi"/>
                <w:sz w:val="20"/>
                <w:szCs w:val="20"/>
              </w:rPr>
            </w:pPr>
            <w:r w:rsidRPr="00E80FCE">
              <w:rPr>
                <w:rFonts w:asciiTheme="minorBidi" w:hAnsiTheme="minorBidi"/>
                <w:sz w:val="20"/>
                <w:szCs w:val="20"/>
              </w:rPr>
              <w:t>5</w:t>
            </w:r>
          </w:p>
        </w:tc>
        <w:tc>
          <w:tcPr>
            <w:tcW w:w="0" w:type="auto"/>
            <w:vAlign w:val="center"/>
          </w:tcPr>
          <w:p w:rsidR="007D46F0" w:rsidRPr="00E80FCE" w:rsidRDefault="007D46F0" w:rsidP="00050163">
            <w:pPr>
              <w:jc w:val="center"/>
              <w:rPr>
                <w:rFonts w:asciiTheme="minorBidi" w:hAnsiTheme="minorBidi"/>
                <w:color w:val="000000"/>
                <w:sz w:val="20"/>
                <w:szCs w:val="20"/>
              </w:rPr>
            </w:pPr>
            <w:r w:rsidRPr="00E80FCE">
              <w:rPr>
                <w:rFonts w:asciiTheme="minorBidi" w:hAnsiTheme="minorBidi"/>
                <w:color w:val="000000"/>
                <w:sz w:val="20"/>
                <w:szCs w:val="20"/>
              </w:rPr>
              <w:t>350</w:t>
            </w:r>
          </w:p>
        </w:tc>
        <w:tc>
          <w:tcPr>
            <w:tcW w:w="0" w:type="auto"/>
            <w:vAlign w:val="center"/>
          </w:tcPr>
          <w:p w:rsidR="007D46F0" w:rsidRPr="00E80FCE" w:rsidRDefault="007D46F0" w:rsidP="00050163">
            <w:pPr>
              <w:jc w:val="center"/>
              <w:rPr>
                <w:rFonts w:asciiTheme="minorBidi" w:hAnsiTheme="minorBidi"/>
                <w:color w:val="000000"/>
                <w:sz w:val="20"/>
                <w:szCs w:val="20"/>
              </w:rPr>
            </w:pPr>
            <w:r w:rsidRPr="00E80FCE">
              <w:rPr>
                <w:rFonts w:asciiTheme="minorBidi" w:hAnsiTheme="minorBidi"/>
                <w:color w:val="000000"/>
                <w:sz w:val="20"/>
                <w:szCs w:val="20"/>
              </w:rPr>
              <w:t>300</w:t>
            </w:r>
          </w:p>
        </w:tc>
        <w:tc>
          <w:tcPr>
            <w:tcW w:w="0" w:type="auto"/>
            <w:vAlign w:val="center"/>
          </w:tcPr>
          <w:p w:rsidR="007D46F0" w:rsidRPr="00E80FCE" w:rsidRDefault="007D46F0" w:rsidP="00050163">
            <w:pPr>
              <w:jc w:val="center"/>
              <w:rPr>
                <w:rFonts w:asciiTheme="minorBidi" w:hAnsiTheme="minorBidi"/>
                <w:color w:val="000000"/>
                <w:sz w:val="20"/>
                <w:szCs w:val="20"/>
              </w:rPr>
            </w:pPr>
            <w:r w:rsidRPr="00E80FCE">
              <w:rPr>
                <w:rFonts w:asciiTheme="minorBidi" w:hAnsiTheme="minorBidi"/>
                <w:color w:val="000000"/>
                <w:sz w:val="20"/>
                <w:szCs w:val="20"/>
              </w:rPr>
              <w:t>3.5</w:t>
            </w:r>
          </w:p>
        </w:tc>
        <w:tc>
          <w:tcPr>
            <w:tcW w:w="0" w:type="auto"/>
            <w:vAlign w:val="center"/>
          </w:tcPr>
          <w:p w:rsidR="007D46F0" w:rsidRPr="00E80FCE" w:rsidRDefault="007D46F0" w:rsidP="00050163">
            <w:pPr>
              <w:jc w:val="center"/>
              <w:rPr>
                <w:rFonts w:asciiTheme="minorBidi" w:hAnsiTheme="minorBidi"/>
                <w:color w:val="000000"/>
                <w:sz w:val="20"/>
                <w:szCs w:val="20"/>
              </w:rPr>
            </w:pPr>
            <w:r w:rsidRPr="00E80FCE">
              <w:rPr>
                <w:rFonts w:asciiTheme="minorBidi" w:hAnsiTheme="minorBidi"/>
                <w:color w:val="000000"/>
                <w:sz w:val="20"/>
                <w:szCs w:val="20"/>
              </w:rPr>
              <w:t>5</w:t>
            </w:r>
          </w:p>
        </w:tc>
        <w:tc>
          <w:tcPr>
            <w:tcW w:w="0" w:type="auto"/>
            <w:vAlign w:val="center"/>
          </w:tcPr>
          <w:p w:rsidR="007D46F0" w:rsidRPr="00E80FCE" w:rsidRDefault="007D46F0" w:rsidP="00050163">
            <w:pPr>
              <w:jc w:val="center"/>
              <w:rPr>
                <w:rFonts w:asciiTheme="minorBidi" w:hAnsiTheme="minorBidi"/>
                <w:color w:val="000000"/>
                <w:sz w:val="20"/>
                <w:szCs w:val="20"/>
              </w:rPr>
            </w:pPr>
            <w:r w:rsidRPr="00E80FCE">
              <w:rPr>
                <w:rFonts w:asciiTheme="minorBidi" w:hAnsiTheme="minorBidi"/>
                <w:color w:val="000000"/>
                <w:sz w:val="20"/>
                <w:szCs w:val="20"/>
              </w:rPr>
              <w:t>2.5</w:t>
            </w:r>
          </w:p>
        </w:tc>
        <w:tc>
          <w:tcPr>
            <w:tcW w:w="0" w:type="auto"/>
            <w:vAlign w:val="center"/>
          </w:tcPr>
          <w:p w:rsidR="007D46F0" w:rsidRPr="00E80FCE" w:rsidRDefault="007D46F0" w:rsidP="00050163">
            <w:pPr>
              <w:jc w:val="center"/>
              <w:rPr>
                <w:rFonts w:asciiTheme="minorBidi" w:hAnsiTheme="minorBidi"/>
                <w:sz w:val="20"/>
                <w:szCs w:val="20"/>
              </w:rPr>
            </w:pPr>
            <w:r w:rsidRPr="00E80FCE">
              <w:rPr>
                <w:rFonts w:asciiTheme="minorBidi" w:hAnsiTheme="minorBidi"/>
                <w:sz w:val="20"/>
                <w:szCs w:val="20"/>
              </w:rPr>
              <w:t>1.46</w:t>
            </w:r>
          </w:p>
        </w:tc>
        <w:tc>
          <w:tcPr>
            <w:tcW w:w="0" w:type="auto"/>
            <w:vAlign w:val="center"/>
          </w:tcPr>
          <w:p w:rsidR="007D46F0" w:rsidRPr="00E80FCE" w:rsidRDefault="007D46F0" w:rsidP="00050163">
            <w:pPr>
              <w:jc w:val="center"/>
              <w:rPr>
                <w:rFonts w:asciiTheme="minorBidi" w:hAnsiTheme="minorBidi"/>
                <w:color w:val="000000"/>
                <w:sz w:val="20"/>
                <w:szCs w:val="20"/>
              </w:rPr>
            </w:pPr>
            <w:r w:rsidRPr="00E80FCE">
              <w:rPr>
                <w:rFonts w:asciiTheme="minorBidi" w:hAnsiTheme="minorBidi"/>
                <w:color w:val="000000"/>
                <w:sz w:val="20"/>
                <w:szCs w:val="20"/>
              </w:rPr>
              <w:t>4</w:t>
            </w:r>
          </w:p>
        </w:tc>
        <w:tc>
          <w:tcPr>
            <w:tcW w:w="0" w:type="auto"/>
            <w:tcBorders>
              <w:right w:val="single" w:sz="4" w:space="0" w:color="auto"/>
            </w:tcBorders>
            <w:vAlign w:val="center"/>
          </w:tcPr>
          <w:p w:rsidR="007D46F0" w:rsidRPr="00E80FCE" w:rsidRDefault="007D46F0" w:rsidP="00050163">
            <w:pPr>
              <w:jc w:val="center"/>
              <w:rPr>
                <w:rFonts w:asciiTheme="minorBidi" w:hAnsiTheme="minorBidi"/>
                <w:color w:val="000000"/>
                <w:sz w:val="20"/>
                <w:szCs w:val="20"/>
              </w:rPr>
            </w:pPr>
            <w:r w:rsidRPr="00E80FCE">
              <w:rPr>
                <w:rFonts w:asciiTheme="minorBidi" w:hAnsiTheme="minorBidi"/>
                <w:color w:val="000000"/>
                <w:sz w:val="20"/>
                <w:szCs w:val="20"/>
              </w:rPr>
              <w:t>119</w:t>
            </w:r>
          </w:p>
        </w:tc>
        <w:tc>
          <w:tcPr>
            <w:tcW w:w="0" w:type="auto"/>
            <w:tcBorders>
              <w:left w:val="single" w:sz="4" w:space="0" w:color="auto"/>
            </w:tcBorders>
            <w:vAlign w:val="center"/>
          </w:tcPr>
          <w:p w:rsidR="007D46F0" w:rsidRPr="00E80FCE" w:rsidRDefault="007D46F0" w:rsidP="00050163">
            <w:pPr>
              <w:jc w:val="center"/>
              <w:rPr>
                <w:rFonts w:asciiTheme="minorBidi" w:hAnsiTheme="minorBidi"/>
                <w:color w:val="000000"/>
                <w:sz w:val="20"/>
                <w:szCs w:val="20"/>
              </w:rPr>
            </w:pPr>
            <w:r w:rsidRPr="00E80FCE">
              <w:rPr>
                <w:rFonts w:asciiTheme="minorBidi" w:hAnsiTheme="minorBidi"/>
                <w:color w:val="000000"/>
                <w:sz w:val="20"/>
                <w:szCs w:val="20"/>
              </w:rPr>
              <w:t>2.50</w:t>
            </w:r>
          </w:p>
        </w:tc>
        <w:tc>
          <w:tcPr>
            <w:tcW w:w="0" w:type="auto"/>
            <w:vAlign w:val="center"/>
          </w:tcPr>
          <w:p w:rsidR="007D46F0" w:rsidRPr="00E80FCE" w:rsidRDefault="007D46F0" w:rsidP="00050163">
            <w:pPr>
              <w:jc w:val="center"/>
              <w:rPr>
                <w:rFonts w:asciiTheme="minorBidi" w:hAnsiTheme="minorBidi"/>
                <w:color w:val="000000" w:themeColor="text1"/>
                <w:sz w:val="20"/>
                <w:szCs w:val="20"/>
              </w:rPr>
            </w:pPr>
            <w:r w:rsidRPr="00E80FCE">
              <w:rPr>
                <w:rFonts w:asciiTheme="minorBidi" w:hAnsiTheme="minorBidi"/>
                <w:color w:val="000000" w:themeColor="text1"/>
                <w:sz w:val="20"/>
                <w:szCs w:val="20"/>
              </w:rPr>
              <w:t>2.00</w:t>
            </w:r>
          </w:p>
        </w:tc>
        <w:tc>
          <w:tcPr>
            <w:tcW w:w="0" w:type="auto"/>
            <w:vAlign w:val="center"/>
          </w:tcPr>
          <w:p w:rsidR="007D46F0" w:rsidRPr="00E80FCE" w:rsidRDefault="007D46F0" w:rsidP="00050163">
            <w:pPr>
              <w:jc w:val="center"/>
              <w:rPr>
                <w:rFonts w:asciiTheme="minorBidi" w:hAnsiTheme="minorBidi"/>
                <w:color w:val="000000" w:themeColor="text1"/>
                <w:sz w:val="20"/>
                <w:szCs w:val="20"/>
              </w:rPr>
            </w:pPr>
            <w:r w:rsidRPr="00E80FCE">
              <w:rPr>
                <w:rFonts w:asciiTheme="minorBidi" w:hAnsiTheme="minorBidi"/>
                <w:color w:val="000000" w:themeColor="text1"/>
                <w:sz w:val="20"/>
                <w:szCs w:val="20"/>
              </w:rPr>
              <w:t>1.50</w:t>
            </w:r>
          </w:p>
        </w:tc>
        <w:tc>
          <w:tcPr>
            <w:tcW w:w="0" w:type="auto"/>
            <w:vAlign w:val="center"/>
          </w:tcPr>
          <w:p w:rsidR="007D46F0" w:rsidRPr="00E80FCE" w:rsidRDefault="007D46F0" w:rsidP="00050163">
            <w:pPr>
              <w:jc w:val="center"/>
              <w:rPr>
                <w:rFonts w:asciiTheme="minorBidi" w:hAnsiTheme="minorBidi"/>
                <w:color w:val="000000" w:themeColor="text1"/>
                <w:sz w:val="20"/>
                <w:szCs w:val="20"/>
              </w:rPr>
            </w:pPr>
            <w:r w:rsidRPr="00E80FCE">
              <w:rPr>
                <w:rFonts w:asciiTheme="minorBidi" w:hAnsiTheme="minorBidi"/>
                <w:color w:val="000000" w:themeColor="text1"/>
                <w:sz w:val="20"/>
                <w:szCs w:val="20"/>
              </w:rPr>
              <w:t>1</w:t>
            </w:r>
          </w:p>
        </w:tc>
        <w:tc>
          <w:tcPr>
            <w:tcW w:w="0" w:type="auto"/>
            <w:tcBorders>
              <w:right w:val="single" w:sz="4" w:space="0" w:color="auto"/>
            </w:tcBorders>
            <w:vAlign w:val="center"/>
          </w:tcPr>
          <w:p w:rsidR="007D46F0" w:rsidRPr="00E80FCE" w:rsidRDefault="007D46F0" w:rsidP="00050163">
            <w:pPr>
              <w:jc w:val="center"/>
              <w:rPr>
                <w:rFonts w:asciiTheme="minorBidi" w:hAnsiTheme="minorBidi"/>
                <w:color w:val="000000" w:themeColor="text1"/>
                <w:sz w:val="20"/>
                <w:szCs w:val="20"/>
              </w:rPr>
            </w:pPr>
            <w:r w:rsidRPr="00E80FCE">
              <w:rPr>
                <w:rFonts w:asciiTheme="minorBidi" w:hAnsiTheme="minorBidi"/>
                <w:color w:val="000000" w:themeColor="text1"/>
                <w:sz w:val="20"/>
                <w:szCs w:val="20"/>
              </w:rPr>
              <w:t>0.2</w:t>
            </w:r>
          </w:p>
        </w:tc>
        <w:tc>
          <w:tcPr>
            <w:tcW w:w="0" w:type="auto"/>
            <w:tcBorders>
              <w:left w:val="single" w:sz="4" w:space="0" w:color="auto"/>
            </w:tcBorders>
            <w:vAlign w:val="center"/>
          </w:tcPr>
          <w:p w:rsidR="007D46F0" w:rsidRPr="00E80FCE" w:rsidRDefault="007D46F0" w:rsidP="00050163">
            <w:pPr>
              <w:jc w:val="center"/>
              <w:rPr>
                <w:rFonts w:asciiTheme="minorBidi" w:hAnsiTheme="minorBidi"/>
                <w:sz w:val="20"/>
                <w:szCs w:val="20"/>
              </w:rPr>
            </w:pPr>
            <w:r w:rsidRPr="00E80FCE">
              <w:rPr>
                <w:rFonts w:asciiTheme="minorBidi" w:hAnsiTheme="minorBidi"/>
                <w:sz w:val="20"/>
                <w:szCs w:val="20"/>
              </w:rPr>
              <w:t>1.0</w:t>
            </w:r>
          </w:p>
        </w:tc>
        <w:tc>
          <w:tcPr>
            <w:tcW w:w="0" w:type="auto"/>
            <w:vAlign w:val="center"/>
          </w:tcPr>
          <w:p w:rsidR="007D46F0" w:rsidRPr="00E80FCE" w:rsidRDefault="007D46F0" w:rsidP="00050163">
            <w:pPr>
              <w:jc w:val="center"/>
              <w:rPr>
                <w:rFonts w:asciiTheme="minorBidi" w:hAnsiTheme="minorBidi"/>
                <w:sz w:val="20"/>
                <w:szCs w:val="20"/>
              </w:rPr>
            </w:pPr>
            <w:r w:rsidRPr="00E80FCE">
              <w:rPr>
                <w:rFonts w:asciiTheme="minorBidi" w:hAnsiTheme="minorBidi"/>
                <w:sz w:val="20"/>
                <w:szCs w:val="20"/>
              </w:rPr>
              <w:t>1.00</w:t>
            </w:r>
          </w:p>
        </w:tc>
        <w:tc>
          <w:tcPr>
            <w:tcW w:w="0" w:type="auto"/>
            <w:vAlign w:val="center"/>
          </w:tcPr>
          <w:p w:rsidR="007D46F0" w:rsidRPr="00E80FCE" w:rsidRDefault="007D46F0" w:rsidP="00050163">
            <w:pPr>
              <w:jc w:val="center"/>
              <w:rPr>
                <w:rFonts w:asciiTheme="minorBidi" w:hAnsiTheme="minorBidi"/>
                <w:color w:val="000000" w:themeColor="text1"/>
                <w:sz w:val="20"/>
                <w:szCs w:val="20"/>
              </w:rPr>
            </w:pPr>
            <w:r w:rsidRPr="00E80FCE">
              <w:rPr>
                <w:rFonts w:asciiTheme="minorBidi" w:hAnsiTheme="minorBidi"/>
                <w:color w:val="000000" w:themeColor="text1"/>
                <w:sz w:val="20"/>
                <w:szCs w:val="20"/>
              </w:rPr>
              <w:t>1.00</w:t>
            </w:r>
          </w:p>
        </w:tc>
        <w:tc>
          <w:tcPr>
            <w:tcW w:w="0" w:type="auto"/>
            <w:vAlign w:val="center"/>
          </w:tcPr>
          <w:p w:rsidR="007D46F0" w:rsidRPr="00E80FCE" w:rsidRDefault="007D46F0" w:rsidP="00050163">
            <w:pPr>
              <w:jc w:val="center"/>
              <w:rPr>
                <w:rFonts w:asciiTheme="minorBidi" w:hAnsiTheme="minorBidi"/>
                <w:color w:val="000000" w:themeColor="text1"/>
                <w:sz w:val="20"/>
                <w:szCs w:val="20"/>
              </w:rPr>
            </w:pPr>
            <w:r w:rsidRPr="00E80FCE">
              <w:rPr>
                <w:rFonts w:asciiTheme="minorBidi" w:hAnsiTheme="minorBidi"/>
                <w:color w:val="000000" w:themeColor="text1"/>
                <w:sz w:val="20"/>
                <w:szCs w:val="20"/>
              </w:rPr>
              <w:t>1.00</w:t>
            </w:r>
          </w:p>
        </w:tc>
        <w:tc>
          <w:tcPr>
            <w:tcW w:w="0" w:type="auto"/>
            <w:tcBorders>
              <w:right w:val="single" w:sz="4" w:space="0" w:color="auto"/>
            </w:tcBorders>
            <w:vAlign w:val="center"/>
          </w:tcPr>
          <w:p w:rsidR="007D46F0" w:rsidRPr="00E80FCE" w:rsidRDefault="007D46F0" w:rsidP="00050163">
            <w:pPr>
              <w:jc w:val="center"/>
              <w:rPr>
                <w:rFonts w:asciiTheme="minorBidi" w:hAnsiTheme="minorBidi"/>
                <w:color w:val="000000" w:themeColor="text1"/>
                <w:sz w:val="20"/>
                <w:szCs w:val="20"/>
              </w:rPr>
            </w:pPr>
            <w:r w:rsidRPr="00E80FCE">
              <w:rPr>
                <w:rFonts w:asciiTheme="minorBidi" w:hAnsiTheme="minorBidi"/>
                <w:color w:val="000000" w:themeColor="text1"/>
                <w:sz w:val="20"/>
                <w:szCs w:val="20"/>
              </w:rPr>
              <w:t>1.00</w:t>
            </w:r>
          </w:p>
        </w:tc>
        <w:tc>
          <w:tcPr>
            <w:tcW w:w="0" w:type="auto"/>
            <w:tcBorders>
              <w:left w:val="single" w:sz="4" w:space="0" w:color="auto"/>
            </w:tcBorders>
            <w:vAlign w:val="center"/>
          </w:tcPr>
          <w:p w:rsidR="007D46F0" w:rsidRPr="00E80FCE" w:rsidRDefault="007D46F0" w:rsidP="00050163">
            <w:pPr>
              <w:jc w:val="center"/>
              <w:rPr>
                <w:rFonts w:asciiTheme="minorBidi" w:hAnsiTheme="minorBidi"/>
                <w:sz w:val="20"/>
                <w:szCs w:val="20"/>
              </w:rPr>
            </w:pPr>
            <w:r w:rsidRPr="00E80FCE">
              <w:rPr>
                <w:rFonts w:asciiTheme="minorBidi" w:hAnsiTheme="minorBidi"/>
                <w:sz w:val="20"/>
                <w:szCs w:val="20"/>
              </w:rPr>
              <w:t>1</w:t>
            </w:r>
          </w:p>
        </w:tc>
        <w:tc>
          <w:tcPr>
            <w:tcW w:w="0" w:type="auto"/>
            <w:vAlign w:val="center"/>
          </w:tcPr>
          <w:p w:rsidR="007D46F0" w:rsidRPr="00E80FCE" w:rsidRDefault="007D46F0" w:rsidP="00050163">
            <w:pPr>
              <w:jc w:val="center"/>
              <w:rPr>
                <w:rFonts w:asciiTheme="minorBidi" w:hAnsiTheme="minorBidi"/>
                <w:sz w:val="20"/>
                <w:szCs w:val="20"/>
              </w:rPr>
            </w:pPr>
            <w:r w:rsidRPr="00E80FCE">
              <w:rPr>
                <w:rFonts w:asciiTheme="minorBidi" w:hAnsiTheme="minorBidi"/>
                <w:sz w:val="20"/>
                <w:szCs w:val="20"/>
              </w:rPr>
              <w:t>1</w:t>
            </w:r>
          </w:p>
        </w:tc>
        <w:tc>
          <w:tcPr>
            <w:tcW w:w="0" w:type="auto"/>
            <w:vAlign w:val="center"/>
          </w:tcPr>
          <w:p w:rsidR="007D46F0" w:rsidRPr="00E80FCE" w:rsidRDefault="007D46F0" w:rsidP="00050163">
            <w:pPr>
              <w:jc w:val="center"/>
              <w:rPr>
                <w:rFonts w:asciiTheme="minorBidi" w:hAnsiTheme="minorBidi"/>
                <w:color w:val="000000" w:themeColor="text1"/>
                <w:sz w:val="20"/>
                <w:szCs w:val="20"/>
              </w:rPr>
            </w:pPr>
            <w:r w:rsidRPr="00E80FCE">
              <w:rPr>
                <w:rFonts w:asciiTheme="minorBidi" w:hAnsiTheme="minorBidi"/>
                <w:color w:val="000000" w:themeColor="text1"/>
                <w:sz w:val="20"/>
                <w:szCs w:val="20"/>
              </w:rPr>
              <w:t>1</w:t>
            </w:r>
          </w:p>
        </w:tc>
        <w:tc>
          <w:tcPr>
            <w:tcW w:w="0" w:type="auto"/>
            <w:vAlign w:val="center"/>
          </w:tcPr>
          <w:p w:rsidR="007D46F0" w:rsidRPr="00E80FCE" w:rsidRDefault="007D46F0" w:rsidP="00050163">
            <w:pPr>
              <w:jc w:val="center"/>
              <w:rPr>
                <w:rFonts w:asciiTheme="minorBidi" w:hAnsiTheme="minorBidi"/>
                <w:color w:val="000000" w:themeColor="text1"/>
                <w:sz w:val="20"/>
                <w:szCs w:val="20"/>
              </w:rPr>
            </w:pPr>
            <w:r w:rsidRPr="00E80FCE">
              <w:rPr>
                <w:rFonts w:asciiTheme="minorBidi" w:hAnsiTheme="minorBidi"/>
                <w:color w:val="000000" w:themeColor="text1"/>
                <w:sz w:val="20"/>
                <w:szCs w:val="20"/>
              </w:rPr>
              <w:t>1</w:t>
            </w:r>
          </w:p>
        </w:tc>
        <w:tc>
          <w:tcPr>
            <w:tcW w:w="0" w:type="auto"/>
            <w:vAlign w:val="center"/>
          </w:tcPr>
          <w:p w:rsidR="007D46F0" w:rsidRPr="00E80FCE" w:rsidRDefault="007D46F0" w:rsidP="00050163">
            <w:pPr>
              <w:jc w:val="center"/>
              <w:rPr>
                <w:rFonts w:asciiTheme="minorBidi" w:hAnsiTheme="minorBidi"/>
                <w:color w:val="000000" w:themeColor="text1"/>
                <w:sz w:val="20"/>
                <w:szCs w:val="20"/>
              </w:rPr>
            </w:pPr>
            <w:r w:rsidRPr="00E80FCE">
              <w:rPr>
                <w:rFonts w:asciiTheme="minorBidi" w:hAnsiTheme="minorBidi"/>
                <w:color w:val="000000" w:themeColor="text1"/>
                <w:sz w:val="20"/>
                <w:szCs w:val="20"/>
              </w:rPr>
              <w:t>1</w:t>
            </w:r>
          </w:p>
        </w:tc>
      </w:tr>
      <w:tr w:rsidR="007D46F0" w:rsidRPr="00E80FCE" w:rsidTr="00050163">
        <w:trPr>
          <w:jc w:val="center"/>
        </w:trPr>
        <w:tc>
          <w:tcPr>
            <w:tcW w:w="0" w:type="auto"/>
            <w:vAlign w:val="center"/>
          </w:tcPr>
          <w:p w:rsidR="007D46F0" w:rsidRPr="00E80FCE" w:rsidRDefault="007D46F0" w:rsidP="00050163">
            <w:pPr>
              <w:jc w:val="center"/>
              <w:rPr>
                <w:rFonts w:asciiTheme="minorBidi" w:hAnsiTheme="minorBidi"/>
                <w:sz w:val="20"/>
                <w:szCs w:val="20"/>
              </w:rPr>
            </w:pPr>
            <w:r w:rsidRPr="00E80FCE">
              <w:rPr>
                <w:rFonts w:asciiTheme="minorBidi" w:hAnsiTheme="minorBidi"/>
                <w:sz w:val="20"/>
                <w:szCs w:val="20"/>
              </w:rPr>
              <w:t>6</w:t>
            </w:r>
          </w:p>
        </w:tc>
        <w:tc>
          <w:tcPr>
            <w:tcW w:w="0" w:type="auto"/>
            <w:vAlign w:val="center"/>
          </w:tcPr>
          <w:p w:rsidR="007D46F0" w:rsidRPr="00E80FCE" w:rsidRDefault="007D46F0" w:rsidP="00050163">
            <w:pPr>
              <w:jc w:val="center"/>
              <w:rPr>
                <w:rFonts w:asciiTheme="minorBidi" w:hAnsiTheme="minorBidi"/>
                <w:color w:val="000000"/>
                <w:sz w:val="20"/>
                <w:szCs w:val="20"/>
              </w:rPr>
            </w:pPr>
            <w:r w:rsidRPr="00E80FCE">
              <w:rPr>
                <w:rFonts w:asciiTheme="minorBidi" w:hAnsiTheme="minorBidi"/>
                <w:color w:val="000000"/>
                <w:sz w:val="20"/>
                <w:szCs w:val="20"/>
              </w:rPr>
              <w:t>400</w:t>
            </w:r>
          </w:p>
        </w:tc>
        <w:tc>
          <w:tcPr>
            <w:tcW w:w="0" w:type="auto"/>
            <w:vAlign w:val="center"/>
          </w:tcPr>
          <w:p w:rsidR="007D46F0" w:rsidRPr="00E80FCE" w:rsidRDefault="007D46F0" w:rsidP="00050163">
            <w:pPr>
              <w:jc w:val="center"/>
              <w:rPr>
                <w:rFonts w:asciiTheme="minorBidi" w:hAnsiTheme="minorBidi"/>
                <w:color w:val="000000"/>
                <w:sz w:val="20"/>
                <w:szCs w:val="20"/>
              </w:rPr>
            </w:pPr>
            <w:r w:rsidRPr="00E80FCE">
              <w:rPr>
                <w:rFonts w:asciiTheme="minorBidi" w:hAnsiTheme="minorBidi"/>
                <w:color w:val="000000"/>
                <w:sz w:val="20"/>
                <w:szCs w:val="20"/>
              </w:rPr>
              <w:t>350</w:t>
            </w:r>
          </w:p>
        </w:tc>
        <w:tc>
          <w:tcPr>
            <w:tcW w:w="0" w:type="auto"/>
            <w:vAlign w:val="center"/>
          </w:tcPr>
          <w:p w:rsidR="007D46F0" w:rsidRPr="00E80FCE" w:rsidRDefault="007D46F0" w:rsidP="00050163">
            <w:pPr>
              <w:jc w:val="center"/>
              <w:rPr>
                <w:rFonts w:asciiTheme="minorBidi" w:hAnsiTheme="minorBidi"/>
                <w:color w:val="000000"/>
                <w:sz w:val="20"/>
                <w:szCs w:val="20"/>
              </w:rPr>
            </w:pPr>
            <w:r w:rsidRPr="00E80FCE">
              <w:rPr>
                <w:rFonts w:asciiTheme="minorBidi" w:hAnsiTheme="minorBidi"/>
                <w:color w:val="000000"/>
                <w:sz w:val="20"/>
                <w:szCs w:val="20"/>
              </w:rPr>
              <w:t>3.2</w:t>
            </w:r>
          </w:p>
        </w:tc>
        <w:tc>
          <w:tcPr>
            <w:tcW w:w="0" w:type="auto"/>
            <w:vAlign w:val="center"/>
          </w:tcPr>
          <w:p w:rsidR="007D46F0" w:rsidRPr="00E80FCE" w:rsidRDefault="007D46F0" w:rsidP="00050163">
            <w:pPr>
              <w:jc w:val="center"/>
              <w:rPr>
                <w:rFonts w:asciiTheme="minorBidi" w:hAnsiTheme="minorBidi"/>
                <w:color w:val="000000"/>
                <w:sz w:val="20"/>
                <w:szCs w:val="20"/>
              </w:rPr>
            </w:pPr>
            <w:r w:rsidRPr="00E80FCE">
              <w:rPr>
                <w:rFonts w:asciiTheme="minorBidi" w:hAnsiTheme="minorBidi"/>
                <w:color w:val="000000"/>
                <w:sz w:val="20"/>
                <w:szCs w:val="20"/>
              </w:rPr>
              <w:t>136</w:t>
            </w:r>
          </w:p>
        </w:tc>
        <w:tc>
          <w:tcPr>
            <w:tcW w:w="0" w:type="auto"/>
            <w:vAlign w:val="center"/>
          </w:tcPr>
          <w:p w:rsidR="007D46F0" w:rsidRPr="00E80FCE" w:rsidRDefault="007D46F0" w:rsidP="00050163">
            <w:pPr>
              <w:jc w:val="center"/>
              <w:rPr>
                <w:rFonts w:asciiTheme="minorBidi" w:hAnsiTheme="minorBidi"/>
                <w:color w:val="000000"/>
                <w:sz w:val="20"/>
                <w:szCs w:val="20"/>
              </w:rPr>
            </w:pPr>
            <w:r w:rsidRPr="00E80FCE">
              <w:rPr>
                <w:rFonts w:asciiTheme="minorBidi" w:hAnsiTheme="minorBidi"/>
                <w:color w:val="000000"/>
                <w:sz w:val="20"/>
                <w:szCs w:val="20"/>
              </w:rPr>
              <w:t>1.8</w:t>
            </w:r>
          </w:p>
        </w:tc>
        <w:tc>
          <w:tcPr>
            <w:tcW w:w="0" w:type="auto"/>
            <w:vAlign w:val="center"/>
          </w:tcPr>
          <w:p w:rsidR="007D46F0" w:rsidRPr="00E80FCE" w:rsidRDefault="007D46F0" w:rsidP="00050163">
            <w:pPr>
              <w:jc w:val="center"/>
              <w:rPr>
                <w:rFonts w:asciiTheme="minorBidi" w:hAnsiTheme="minorBidi"/>
                <w:color w:val="000000"/>
                <w:sz w:val="20"/>
                <w:szCs w:val="20"/>
              </w:rPr>
            </w:pPr>
            <w:r w:rsidRPr="00E80FCE">
              <w:rPr>
                <w:rFonts w:asciiTheme="minorBidi" w:hAnsiTheme="minorBidi"/>
                <w:color w:val="000000"/>
                <w:sz w:val="20"/>
                <w:szCs w:val="20"/>
              </w:rPr>
              <w:t>0.35</w:t>
            </w:r>
          </w:p>
        </w:tc>
        <w:tc>
          <w:tcPr>
            <w:tcW w:w="0" w:type="auto"/>
            <w:vAlign w:val="center"/>
          </w:tcPr>
          <w:p w:rsidR="007D46F0" w:rsidRPr="00E80FCE" w:rsidRDefault="007D46F0" w:rsidP="00050163">
            <w:pPr>
              <w:jc w:val="center"/>
              <w:rPr>
                <w:rFonts w:asciiTheme="minorBidi" w:hAnsiTheme="minorBidi"/>
                <w:color w:val="000000"/>
                <w:sz w:val="20"/>
                <w:szCs w:val="20"/>
              </w:rPr>
            </w:pPr>
            <w:r w:rsidRPr="00E80FCE">
              <w:rPr>
                <w:rFonts w:asciiTheme="minorBidi" w:hAnsiTheme="minorBidi"/>
                <w:color w:val="000000"/>
                <w:sz w:val="20"/>
                <w:szCs w:val="20"/>
              </w:rPr>
              <w:t>6</w:t>
            </w:r>
          </w:p>
        </w:tc>
        <w:tc>
          <w:tcPr>
            <w:tcW w:w="0" w:type="auto"/>
            <w:tcBorders>
              <w:right w:val="single" w:sz="4" w:space="0" w:color="auto"/>
            </w:tcBorders>
            <w:vAlign w:val="center"/>
          </w:tcPr>
          <w:p w:rsidR="007D46F0" w:rsidRPr="00E80FCE" w:rsidRDefault="007D46F0" w:rsidP="00050163">
            <w:pPr>
              <w:jc w:val="center"/>
              <w:rPr>
                <w:rFonts w:asciiTheme="minorBidi" w:hAnsiTheme="minorBidi"/>
                <w:color w:val="000000"/>
                <w:sz w:val="20"/>
                <w:szCs w:val="20"/>
              </w:rPr>
            </w:pPr>
            <w:r w:rsidRPr="00E80FCE">
              <w:rPr>
                <w:rFonts w:asciiTheme="minorBidi" w:hAnsiTheme="minorBidi"/>
                <w:color w:val="000000"/>
                <w:sz w:val="20"/>
                <w:szCs w:val="20"/>
              </w:rPr>
              <w:t>140.5</w:t>
            </w:r>
          </w:p>
        </w:tc>
        <w:tc>
          <w:tcPr>
            <w:tcW w:w="0" w:type="auto"/>
            <w:tcBorders>
              <w:left w:val="single" w:sz="4" w:space="0" w:color="auto"/>
            </w:tcBorders>
            <w:vAlign w:val="center"/>
          </w:tcPr>
          <w:p w:rsidR="007D46F0" w:rsidRPr="00E80FCE" w:rsidRDefault="007D46F0" w:rsidP="00050163">
            <w:pPr>
              <w:jc w:val="center"/>
              <w:rPr>
                <w:rFonts w:asciiTheme="minorBidi" w:hAnsiTheme="minorBidi"/>
                <w:color w:val="000000"/>
                <w:sz w:val="20"/>
                <w:szCs w:val="20"/>
              </w:rPr>
            </w:pPr>
            <w:r w:rsidRPr="00E80FCE">
              <w:rPr>
                <w:rFonts w:asciiTheme="minorBidi" w:hAnsiTheme="minorBidi"/>
                <w:color w:val="000000"/>
                <w:sz w:val="20"/>
                <w:szCs w:val="20"/>
              </w:rPr>
              <w:t>50.0</w:t>
            </w:r>
          </w:p>
        </w:tc>
        <w:tc>
          <w:tcPr>
            <w:tcW w:w="0" w:type="auto"/>
            <w:vAlign w:val="center"/>
          </w:tcPr>
          <w:p w:rsidR="007D46F0" w:rsidRPr="00E80FCE" w:rsidRDefault="007D46F0" w:rsidP="00050163">
            <w:pPr>
              <w:jc w:val="center"/>
              <w:rPr>
                <w:rFonts w:asciiTheme="minorBidi" w:hAnsiTheme="minorBidi"/>
                <w:color w:val="000000" w:themeColor="text1"/>
                <w:sz w:val="20"/>
                <w:szCs w:val="20"/>
              </w:rPr>
            </w:pPr>
            <w:r w:rsidRPr="00E80FCE">
              <w:rPr>
                <w:rFonts w:asciiTheme="minorBidi" w:hAnsiTheme="minorBidi"/>
                <w:color w:val="000000" w:themeColor="text1"/>
                <w:sz w:val="20"/>
                <w:szCs w:val="20"/>
              </w:rPr>
              <w:t>45.0</w:t>
            </w:r>
          </w:p>
        </w:tc>
        <w:tc>
          <w:tcPr>
            <w:tcW w:w="0" w:type="auto"/>
            <w:vAlign w:val="center"/>
          </w:tcPr>
          <w:p w:rsidR="007D46F0" w:rsidRPr="00E80FCE" w:rsidRDefault="007D46F0" w:rsidP="00050163">
            <w:pPr>
              <w:jc w:val="center"/>
              <w:rPr>
                <w:rFonts w:asciiTheme="minorBidi" w:hAnsiTheme="minorBidi"/>
                <w:color w:val="000000" w:themeColor="text1"/>
                <w:sz w:val="20"/>
                <w:szCs w:val="20"/>
              </w:rPr>
            </w:pPr>
            <w:r w:rsidRPr="00E80FCE">
              <w:rPr>
                <w:rFonts w:asciiTheme="minorBidi" w:hAnsiTheme="minorBidi"/>
                <w:color w:val="000000" w:themeColor="text1"/>
                <w:sz w:val="20"/>
                <w:szCs w:val="20"/>
              </w:rPr>
              <w:t>40.0</w:t>
            </w:r>
          </w:p>
        </w:tc>
        <w:tc>
          <w:tcPr>
            <w:tcW w:w="0" w:type="auto"/>
            <w:vAlign w:val="center"/>
          </w:tcPr>
          <w:p w:rsidR="007D46F0" w:rsidRPr="00E80FCE" w:rsidRDefault="007D46F0" w:rsidP="00050163">
            <w:pPr>
              <w:jc w:val="center"/>
              <w:rPr>
                <w:rFonts w:asciiTheme="minorBidi" w:hAnsiTheme="minorBidi"/>
                <w:color w:val="000000" w:themeColor="text1"/>
                <w:sz w:val="20"/>
                <w:szCs w:val="20"/>
              </w:rPr>
            </w:pPr>
            <w:r w:rsidRPr="00E80FCE">
              <w:rPr>
                <w:rFonts w:asciiTheme="minorBidi" w:hAnsiTheme="minorBidi"/>
                <w:color w:val="000000" w:themeColor="text1"/>
                <w:sz w:val="20"/>
                <w:szCs w:val="20"/>
              </w:rPr>
              <w:t>35</w:t>
            </w:r>
          </w:p>
        </w:tc>
        <w:tc>
          <w:tcPr>
            <w:tcW w:w="0" w:type="auto"/>
            <w:tcBorders>
              <w:right w:val="single" w:sz="4" w:space="0" w:color="auto"/>
            </w:tcBorders>
            <w:vAlign w:val="center"/>
          </w:tcPr>
          <w:p w:rsidR="007D46F0" w:rsidRPr="00E80FCE" w:rsidRDefault="007D46F0" w:rsidP="00050163">
            <w:pPr>
              <w:jc w:val="center"/>
              <w:rPr>
                <w:rFonts w:asciiTheme="minorBidi" w:hAnsiTheme="minorBidi"/>
                <w:color w:val="000000" w:themeColor="text1"/>
                <w:sz w:val="20"/>
                <w:szCs w:val="20"/>
              </w:rPr>
            </w:pPr>
            <w:r w:rsidRPr="00E80FCE">
              <w:rPr>
                <w:rFonts w:asciiTheme="minorBidi" w:hAnsiTheme="minorBidi"/>
                <w:color w:val="000000" w:themeColor="text1"/>
                <w:sz w:val="20"/>
                <w:szCs w:val="20"/>
              </w:rPr>
              <w:t>32</w:t>
            </w:r>
          </w:p>
        </w:tc>
        <w:tc>
          <w:tcPr>
            <w:tcW w:w="0" w:type="auto"/>
            <w:tcBorders>
              <w:left w:val="single" w:sz="4" w:space="0" w:color="auto"/>
            </w:tcBorders>
            <w:vAlign w:val="center"/>
          </w:tcPr>
          <w:p w:rsidR="007D46F0" w:rsidRPr="00E80FCE" w:rsidRDefault="007D46F0" w:rsidP="00050163">
            <w:pPr>
              <w:jc w:val="center"/>
              <w:rPr>
                <w:rFonts w:asciiTheme="minorBidi" w:hAnsiTheme="minorBidi"/>
                <w:sz w:val="20"/>
                <w:szCs w:val="20"/>
              </w:rPr>
            </w:pPr>
            <w:r w:rsidRPr="00E80FCE">
              <w:rPr>
                <w:rFonts w:asciiTheme="minorBidi" w:hAnsiTheme="minorBidi"/>
                <w:sz w:val="20"/>
                <w:szCs w:val="20"/>
              </w:rPr>
              <w:t>0.0</w:t>
            </w:r>
          </w:p>
        </w:tc>
        <w:tc>
          <w:tcPr>
            <w:tcW w:w="0" w:type="auto"/>
            <w:vAlign w:val="center"/>
          </w:tcPr>
          <w:p w:rsidR="007D46F0" w:rsidRPr="00E80FCE" w:rsidRDefault="007D46F0" w:rsidP="00050163">
            <w:pPr>
              <w:jc w:val="center"/>
              <w:rPr>
                <w:rFonts w:asciiTheme="minorBidi" w:hAnsiTheme="minorBidi"/>
                <w:sz w:val="20"/>
                <w:szCs w:val="20"/>
              </w:rPr>
            </w:pPr>
            <w:r w:rsidRPr="00E80FCE">
              <w:rPr>
                <w:rFonts w:asciiTheme="minorBidi" w:hAnsiTheme="minorBidi"/>
                <w:sz w:val="20"/>
                <w:szCs w:val="20"/>
              </w:rPr>
              <w:t>0.00</w:t>
            </w:r>
          </w:p>
        </w:tc>
        <w:tc>
          <w:tcPr>
            <w:tcW w:w="0" w:type="auto"/>
            <w:vAlign w:val="center"/>
          </w:tcPr>
          <w:p w:rsidR="007D46F0" w:rsidRPr="00E80FCE" w:rsidRDefault="007D46F0" w:rsidP="00050163">
            <w:pPr>
              <w:jc w:val="center"/>
              <w:rPr>
                <w:rFonts w:asciiTheme="minorBidi" w:hAnsiTheme="minorBidi"/>
                <w:color w:val="000000" w:themeColor="text1"/>
                <w:sz w:val="20"/>
                <w:szCs w:val="20"/>
              </w:rPr>
            </w:pPr>
            <w:r w:rsidRPr="00E80FCE">
              <w:rPr>
                <w:rFonts w:asciiTheme="minorBidi" w:hAnsiTheme="minorBidi"/>
                <w:color w:val="000000" w:themeColor="text1"/>
                <w:sz w:val="20"/>
                <w:szCs w:val="20"/>
              </w:rPr>
              <w:t>0.00</w:t>
            </w:r>
          </w:p>
        </w:tc>
        <w:tc>
          <w:tcPr>
            <w:tcW w:w="0" w:type="auto"/>
            <w:vAlign w:val="center"/>
          </w:tcPr>
          <w:p w:rsidR="007D46F0" w:rsidRPr="00E80FCE" w:rsidRDefault="007D46F0" w:rsidP="00050163">
            <w:pPr>
              <w:jc w:val="center"/>
              <w:rPr>
                <w:rFonts w:asciiTheme="minorBidi" w:hAnsiTheme="minorBidi"/>
                <w:color w:val="000000" w:themeColor="text1"/>
                <w:sz w:val="20"/>
                <w:szCs w:val="20"/>
              </w:rPr>
            </w:pPr>
            <w:r w:rsidRPr="00E80FCE">
              <w:rPr>
                <w:rFonts w:asciiTheme="minorBidi" w:hAnsiTheme="minorBidi"/>
                <w:color w:val="000000" w:themeColor="text1"/>
                <w:sz w:val="20"/>
                <w:szCs w:val="20"/>
              </w:rPr>
              <w:t>0.00</w:t>
            </w:r>
          </w:p>
        </w:tc>
        <w:tc>
          <w:tcPr>
            <w:tcW w:w="0" w:type="auto"/>
            <w:tcBorders>
              <w:right w:val="single" w:sz="4" w:space="0" w:color="auto"/>
            </w:tcBorders>
            <w:vAlign w:val="center"/>
          </w:tcPr>
          <w:p w:rsidR="007D46F0" w:rsidRPr="00E80FCE" w:rsidRDefault="007D46F0" w:rsidP="00050163">
            <w:pPr>
              <w:jc w:val="center"/>
              <w:rPr>
                <w:rFonts w:asciiTheme="minorBidi" w:hAnsiTheme="minorBidi"/>
                <w:color w:val="000000" w:themeColor="text1"/>
                <w:sz w:val="20"/>
                <w:szCs w:val="20"/>
              </w:rPr>
            </w:pPr>
            <w:r w:rsidRPr="00E80FCE">
              <w:rPr>
                <w:rFonts w:asciiTheme="minorBidi" w:hAnsiTheme="minorBidi"/>
                <w:color w:val="000000" w:themeColor="text1"/>
                <w:sz w:val="20"/>
                <w:szCs w:val="20"/>
              </w:rPr>
              <w:t>0.04</w:t>
            </w:r>
          </w:p>
        </w:tc>
        <w:tc>
          <w:tcPr>
            <w:tcW w:w="0" w:type="auto"/>
            <w:tcBorders>
              <w:left w:val="single" w:sz="4" w:space="0" w:color="auto"/>
            </w:tcBorders>
            <w:vAlign w:val="center"/>
          </w:tcPr>
          <w:p w:rsidR="007D46F0" w:rsidRPr="00E80FCE" w:rsidRDefault="007D46F0" w:rsidP="00050163">
            <w:pPr>
              <w:jc w:val="center"/>
              <w:rPr>
                <w:rFonts w:asciiTheme="minorBidi" w:hAnsiTheme="minorBidi"/>
                <w:sz w:val="20"/>
                <w:szCs w:val="20"/>
              </w:rPr>
            </w:pPr>
            <w:r w:rsidRPr="00E80FCE">
              <w:rPr>
                <w:rFonts w:asciiTheme="minorBidi" w:hAnsiTheme="minorBidi"/>
                <w:sz w:val="20"/>
                <w:szCs w:val="20"/>
              </w:rPr>
              <w:t>5</w:t>
            </w:r>
          </w:p>
        </w:tc>
        <w:tc>
          <w:tcPr>
            <w:tcW w:w="0" w:type="auto"/>
            <w:vAlign w:val="center"/>
          </w:tcPr>
          <w:p w:rsidR="007D46F0" w:rsidRPr="00E80FCE" w:rsidRDefault="007D46F0" w:rsidP="00050163">
            <w:pPr>
              <w:jc w:val="center"/>
              <w:rPr>
                <w:rFonts w:asciiTheme="minorBidi" w:hAnsiTheme="minorBidi"/>
                <w:sz w:val="20"/>
                <w:szCs w:val="20"/>
              </w:rPr>
            </w:pPr>
            <w:r w:rsidRPr="00E80FCE">
              <w:rPr>
                <w:rFonts w:asciiTheme="minorBidi" w:hAnsiTheme="minorBidi"/>
                <w:sz w:val="20"/>
                <w:szCs w:val="20"/>
              </w:rPr>
              <w:t>5</w:t>
            </w:r>
          </w:p>
        </w:tc>
        <w:tc>
          <w:tcPr>
            <w:tcW w:w="0" w:type="auto"/>
            <w:vAlign w:val="center"/>
          </w:tcPr>
          <w:p w:rsidR="007D46F0" w:rsidRPr="00E80FCE" w:rsidRDefault="007D46F0" w:rsidP="00050163">
            <w:pPr>
              <w:jc w:val="center"/>
              <w:rPr>
                <w:rFonts w:asciiTheme="minorBidi" w:hAnsiTheme="minorBidi"/>
                <w:color w:val="000000" w:themeColor="text1"/>
                <w:sz w:val="20"/>
                <w:szCs w:val="20"/>
              </w:rPr>
            </w:pPr>
            <w:r w:rsidRPr="00E80FCE">
              <w:rPr>
                <w:rFonts w:asciiTheme="minorBidi" w:hAnsiTheme="minorBidi"/>
                <w:color w:val="000000" w:themeColor="text1"/>
                <w:sz w:val="20"/>
                <w:szCs w:val="20"/>
              </w:rPr>
              <w:t>5</w:t>
            </w:r>
          </w:p>
        </w:tc>
        <w:tc>
          <w:tcPr>
            <w:tcW w:w="0" w:type="auto"/>
            <w:vAlign w:val="center"/>
          </w:tcPr>
          <w:p w:rsidR="007D46F0" w:rsidRPr="00E80FCE" w:rsidRDefault="007D46F0" w:rsidP="00050163">
            <w:pPr>
              <w:jc w:val="center"/>
              <w:rPr>
                <w:rFonts w:asciiTheme="minorBidi" w:hAnsiTheme="minorBidi"/>
                <w:color w:val="000000" w:themeColor="text1"/>
                <w:sz w:val="20"/>
                <w:szCs w:val="20"/>
              </w:rPr>
            </w:pPr>
            <w:r w:rsidRPr="00E80FCE">
              <w:rPr>
                <w:rFonts w:asciiTheme="minorBidi" w:hAnsiTheme="minorBidi"/>
                <w:color w:val="000000" w:themeColor="text1"/>
                <w:sz w:val="20"/>
                <w:szCs w:val="20"/>
              </w:rPr>
              <w:t>5</w:t>
            </w:r>
          </w:p>
        </w:tc>
        <w:tc>
          <w:tcPr>
            <w:tcW w:w="0" w:type="auto"/>
            <w:vAlign w:val="center"/>
          </w:tcPr>
          <w:p w:rsidR="007D46F0" w:rsidRPr="00E80FCE" w:rsidRDefault="007D46F0" w:rsidP="00050163">
            <w:pPr>
              <w:jc w:val="center"/>
              <w:rPr>
                <w:rFonts w:asciiTheme="minorBidi" w:hAnsiTheme="minorBidi"/>
                <w:color w:val="000000" w:themeColor="text1"/>
                <w:sz w:val="20"/>
                <w:szCs w:val="20"/>
              </w:rPr>
            </w:pPr>
            <w:r w:rsidRPr="00E80FCE">
              <w:rPr>
                <w:rFonts w:asciiTheme="minorBidi" w:hAnsiTheme="minorBidi"/>
                <w:color w:val="000000" w:themeColor="text1"/>
                <w:sz w:val="20"/>
                <w:szCs w:val="20"/>
              </w:rPr>
              <w:t>5</w:t>
            </w:r>
          </w:p>
        </w:tc>
      </w:tr>
      <w:tr w:rsidR="007D46F0" w:rsidRPr="00E80FCE" w:rsidTr="00050163">
        <w:trPr>
          <w:jc w:val="center"/>
        </w:trPr>
        <w:tc>
          <w:tcPr>
            <w:tcW w:w="0" w:type="auto"/>
            <w:vAlign w:val="center"/>
          </w:tcPr>
          <w:p w:rsidR="007D46F0" w:rsidRPr="00E80FCE" w:rsidRDefault="007D46F0" w:rsidP="00050163">
            <w:pPr>
              <w:jc w:val="center"/>
              <w:rPr>
                <w:rFonts w:asciiTheme="minorBidi" w:hAnsiTheme="minorBidi"/>
                <w:sz w:val="20"/>
                <w:szCs w:val="20"/>
              </w:rPr>
            </w:pPr>
            <w:r w:rsidRPr="00E80FCE">
              <w:rPr>
                <w:rFonts w:asciiTheme="minorBidi" w:hAnsiTheme="minorBidi"/>
                <w:sz w:val="20"/>
                <w:szCs w:val="20"/>
              </w:rPr>
              <w:t>7</w:t>
            </w:r>
          </w:p>
        </w:tc>
        <w:tc>
          <w:tcPr>
            <w:tcW w:w="0" w:type="auto"/>
            <w:vAlign w:val="center"/>
          </w:tcPr>
          <w:p w:rsidR="007D46F0" w:rsidRPr="00E80FCE" w:rsidRDefault="007D46F0" w:rsidP="00050163">
            <w:pPr>
              <w:jc w:val="center"/>
              <w:rPr>
                <w:rFonts w:asciiTheme="minorBidi" w:hAnsiTheme="minorBidi"/>
                <w:sz w:val="20"/>
                <w:szCs w:val="20"/>
              </w:rPr>
            </w:pPr>
            <w:r w:rsidRPr="00E80FCE">
              <w:rPr>
                <w:rFonts w:asciiTheme="minorBidi" w:hAnsiTheme="minorBidi"/>
                <w:sz w:val="20"/>
                <w:szCs w:val="20"/>
              </w:rPr>
              <w:t>400</w:t>
            </w:r>
          </w:p>
        </w:tc>
        <w:tc>
          <w:tcPr>
            <w:tcW w:w="0" w:type="auto"/>
            <w:vAlign w:val="center"/>
          </w:tcPr>
          <w:p w:rsidR="007D46F0" w:rsidRPr="00E80FCE" w:rsidRDefault="007D46F0" w:rsidP="00050163">
            <w:pPr>
              <w:jc w:val="center"/>
              <w:rPr>
                <w:rFonts w:asciiTheme="minorBidi" w:hAnsiTheme="minorBidi"/>
                <w:sz w:val="20"/>
                <w:szCs w:val="20"/>
              </w:rPr>
            </w:pPr>
            <w:r w:rsidRPr="00E80FCE">
              <w:rPr>
                <w:rFonts w:asciiTheme="minorBidi" w:hAnsiTheme="minorBidi"/>
                <w:sz w:val="20"/>
                <w:szCs w:val="20"/>
              </w:rPr>
              <w:t>400</w:t>
            </w:r>
          </w:p>
        </w:tc>
        <w:tc>
          <w:tcPr>
            <w:tcW w:w="0" w:type="auto"/>
            <w:vAlign w:val="center"/>
          </w:tcPr>
          <w:p w:rsidR="007D46F0" w:rsidRPr="00E80FCE" w:rsidRDefault="007D46F0" w:rsidP="00050163">
            <w:pPr>
              <w:jc w:val="center"/>
              <w:rPr>
                <w:rFonts w:asciiTheme="minorBidi" w:hAnsiTheme="minorBidi"/>
                <w:sz w:val="20"/>
                <w:szCs w:val="20"/>
              </w:rPr>
            </w:pPr>
            <w:r w:rsidRPr="00E80FCE">
              <w:rPr>
                <w:rFonts w:asciiTheme="minorBidi" w:hAnsiTheme="minorBidi"/>
                <w:sz w:val="20"/>
                <w:szCs w:val="20"/>
              </w:rPr>
              <w:t>3.0</w:t>
            </w:r>
          </w:p>
        </w:tc>
        <w:tc>
          <w:tcPr>
            <w:tcW w:w="0" w:type="auto"/>
            <w:vAlign w:val="center"/>
          </w:tcPr>
          <w:p w:rsidR="007D46F0" w:rsidRPr="00E80FCE" w:rsidRDefault="007D46F0" w:rsidP="00050163">
            <w:pPr>
              <w:jc w:val="center"/>
              <w:rPr>
                <w:rFonts w:asciiTheme="minorBidi" w:hAnsiTheme="minorBidi"/>
                <w:color w:val="000000"/>
                <w:sz w:val="20"/>
                <w:szCs w:val="20"/>
              </w:rPr>
            </w:pPr>
            <w:r w:rsidRPr="00E80FCE">
              <w:rPr>
                <w:rFonts w:asciiTheme="minorBidi" w:hAnsiTheme="minorBidi"/>
                <w:color w:val="000000"/>
                <w:sz w:val="20"/>
                <w:szCs w:val="20"/>
              </w:rPr>
              <w:t>79</w:t>
            </w:r>
          </w:p>
        </w:tc>
        <w:tc>
          <w:tcPr>
            <w:tcW w:w="0" w:type="auto"/>
            <w:vAlign w:val="center"/>
          </w:tcPr>
          <w:p w:rsidR="007D46F0" w:rsidRPr="00E80FCE" w:rsidRDefault="007D46F0" w:rsidP="00050163">
            <w:pPr>
              <w:jc w:val="center"/>
              <w:rPr>
                <w:rFonts w:asciiTheme="minorBidi" w:hAnsiTheme="minorBidi"/>
                <w:color w:val="000000"/>
                <w:sz w:val="20"/>
                <w:szCs w:val="20"/>
              </w:rPr>
            </w:pPr>
            <w:r w:rsidRPr="00E80FCE">
              <w:rPr>
                <w:rFonts w:asciiTheme="minorBidi" w:hAnsiTheme="minorBidi"/>
                <w:color w:val="000000"/>
                <w:sz w:val="20"/>
                <w:szCs w:val="20"/>
              </w:rPr>
              <w:t>3</w:t>
            </w:r>
          </w:p>
        </w:tc>
        <w:tc>
          <w:tcPr>
            <w:tcW w:w="0" w:type="auto"/>
            <w:vAlign w:val="center"/>
          </w:tcPr>
          <w:p w:rsidR="007D46F0" w:rsidRPr="00E80FCE" w:rsidRDefault="007D46F0" w:rsidP="00050163">
            <w:pPr>
              <w:jc w:val="center"/>
              <w:rPr>
                <w:rFonts w:asciiTheme="minorBidi" w:hAnsiTheme="minorBidi"/>
                <w:color w:val="000000"/>
                <w:sz w:val="20"/>
                <w:szCs w:val="20"/>
              </w:rPr>
            </w:pPr>
            <w:r w:rsidRPr="00E80FCE">
              <w:rPr>
                <w:rFonts w:asciiTheme="minorBidi" w:hAnsiTheme="minorBidi"/>
                <w:color w:val="000000"/>
                <w:sz w:val="20"/>
                <w:szCs w:val="20"/>
              </w:rPr>
              <w:t>0.70</w:t>
            </w:r>
          </w:p>
        </w:tc>
        <w:tc>
          <w:tcPr>
            <w:tcW w:w="0" w:type="auto"/>
            <w:vAlign w:val="center"/>
          </w:tcPr>
          <w:p w:rsidR="007D46F0" w:rsidRPr="00E80FCE" w:rsidRDefault="007D46F0" w:rsidP="00050163">
            <w:pPr>
              <w:jc w:val="center"/>
              <w:rPr>
                <w:rFonts w:asciiTheme="minorBidi" w:hAnsiTheme="minorBidi"/>
                <w:color w:val="000000"/>
                <w:sz w:val="20"/>
                <w:szCs w:val="20"/>
              </w:rPr>
            </w:pPr>
            <w:r w:rsidRPr="00E80FCE">
              <w:rPr>
                <w:rFonts w:asciiTheme="minorBidi" w:hAnsiTheme="minorBidi"/>
                <w:color w:val="000000"/>
                <w:sz w:val="20"/>
                <w:szCs w:val="20"/>
              </w:rPr>
              <w:t>5</w:t>
            </w:r>
          </w:p>
        </w:tc>
        <w:tc>
          <w:tcPr>
            <w:tcW w:w="0" w:type="auto"/>
            <w:tcBorders>
              <w:right w:val="single" w:sz="4" w:space="0" w:color="auto"/>
            </w:tcBorders>
            <w:vAlign w:val="center"/>
          </w:tcPr>
          <w:p w:rsidR="007D46F0" w:rsidRPr="00E80FCE" w:rsidRDefault="007D46F0" w:rsidP="00050163">
            <w:pPr>
              <w:jc w:val="center"/>
              <w:rPr>
                <w:rFonts w:asciiTheme="minorBidi" w:hAnsiTheme="minorBidi"/>
                <w:color w:val="000000"/>
                <w:sz w:val="20"/>
                <w:szCs w:val="20"/>
              </w:rPr>
            </w:pPr>
            <w:r w:rsidRPr="00E80FCE">
              <w:rPr>
                <w:rFonts w:asciiTheme="minorBidi" w:hAnsiTheme="minorBidi"/>
                <w:color w:val="000000"/>
                <w:sz w:val="20"/>
                <w:szCs w:val="20"/>
              </w:rPr>
              <w:t>123.6</w:t>
            </w:r>
          </w:p>
        </w:tc>
        <w:tc>
          <w:tcPr>
            <w:tcW w:w="0" w:type="auto"/>
            <w:tcBorders>
              <w:left w:val="single" w:sz="4" w:space="0" w:color="auto"/>
            </w:tcBorders>
            <w:vAlign w:val="center"/>
          </w:tcPr>
          <w:p w:rsidR="007D46F0" w:rsidRPr="00E80FCE" w:rsidRDefault="007D46F0" w:rsidP="00050163">
            <w:pPr>
              <w:jc w:val="center"/>
              <w:rPr>
                <w:rFonts w:asciiTheme="minorBidi" w:hAnsiTheme="minorBidi"/>
                <w:color w:val="000000"/>
                <w:sz w:val="20"/>
                <w:szCs w:val="20"/>
              </w:rPr>
            </w:pPr>
            <w:r w:rsidRPr="00E80FCE">
              <w:rPr>
                <w:rFonts w:asciiTheme="minorBidi" w:hAnsiTheme="minorBidi"/>
                <w:color w:val="000000"/>
                <w:sz w:val="20"/>
                <w:szCs w:val="20"/>
              </w:rPr>
              <w:t>7.00</w:t>
            </w:r>
          </w:p>
        </w:tc>
        <w:tc>
          <w:tcPr>
            <w:tcW w:w="0" w:type="auto"/>
            <w:vAlign w:val="center"/>
          </w:tcPr>
          <w:p w:rsidR="007D46F0" w:rsidRPr="00E80FCE" w:rsidRDefault="007D46F0" w:rsidP="00050163">
            <w:pPr>
              <w:jc w:val="center"/>
              <w:rPr>
                <w:rFonts w:asciiTheme="minorBidi" w:hAnsiTheme="minorBidi"/>
                <w:color w:val="000000" w:themeColor="text1"/>
                <w:sz w:val="20"/>
                <w:szCs w:val="20"/>
              </w:rPr>
            </w:pPr>
            <w:r w:rsidRPr="00E80FCE">
              <w:rPr>
                <w:rFonts w:asciiTheme="minorBidi" w:hAnsiTheme="minorBidi"/>
                <w:color w:val="000000" w:themeColor="text1"/>
                <w:sz w:val="20"/>
                <w:szCs w:val="20"/>
              </w:rPr>
              <w:t>6.00</w:t>
            </w:r>
          </w:p>
        </w:tc>
        <w:tc>
          <w:tcPr>
            <w:tcW w:w="0" w:type="auto"/>
            <w:vAlign w:val="center"/>
          </w:tcPr>
          <w:p w:rsidR="007D46F0" w:rsidRPr="00E80FCE" w:rsidRDefault="007D46F0" w:rsidP="00050163">
            <w:pPr>
              <w:jc w:val="center"/>
              <w:rPr>
                <w:rFonts w:asciiTheme="minorBidi" w:hAnsiTheme="minorBidi"/>
                <w:color w:val="000000" w:themeColor="text1"/>
                <w:sz w:val="20"/>
                <w:szCs w:val="20"/>
              </w:rPr>
            </w:pPr>
            <w:r w:rsidRPr="00E80FCE">
              <w:rPr>
                <w:rFonts w:asciiTheme="minorBidi" w:hAnsiTheme="minorBidi"/>
                <w:color w:val="000000" w:themeColor="text1"/>
                <w:sz w:val="20"/>
                <w:szCs w:val="20"/>
              </w:rPr>
              <w:t>4.00</w:t>
            </w:r>
          </w:p>
        </w:tc>
        <w:tc>
          <w:tcPr>
            <w:tcW w:w="0" w:type="auto"/>
            <w:vAlign w:val="center"/>
          </w:tcPr>
          <w:p w:rsidR="007D46F0" w:rsidRPr="00E80FCE" w:rsidRDefault="007D46F0" w:rsidP="00050163">
            <w:pPr>
              <w:jc w:val="center"/>
              <w:rPr>
                <w:rFonts w:asciiTheme="minorBidi" w:hAnsiTheme="minorBidi"/>
                <w:color w:val="000000" w:themeColor="text1"/>
                <w:sz w:val="20"/>
                <w:szCs w:val="20"/>
              </w:rPr>
            </w:pPr>
            <w:r w:rsidRPr="00E80FCE">
              <w:rPr>
                <w:rFonts w:asciiTheme="minorBidi" w:hAnsiTheme="minorBidi"/>
                <w:color w:val="000000" w:themeColor="text1"/>
                <w:sz w:val="20"/>
                <w:szCs w:val="20"/>
              </w:rPr>
              <w:t>3</w:t>
            </w:r>
          </w:p>
        </w:tc>
        <w:tc>
          <w:tcPr>
            <w:tcW w:w="0" w:type="auto"/>
            <w:tcBorders>
              <w:right w:val="single" w:sz="4" w:space="0" w:color="auto"/>
            </w:tcBorders>
            <w:vAlign w:val="center"/>
          </w:tcPr>
          <w:p w:rsidR="007D46F0" w:rsidRPr="00E80FCE" w:rsidRDefault="007D46F0" w:rsidP="00050163">
            <w:pPr>
              <w:jc w:val="center"/>
              <w:rPr>
                <w:rFonts w:asciiTheme="minorBidi" w:hAnsiTheme="minorBidi"/>
                <w:color w:val="000000" w:themeColor="text1"/>
                <w:sz w:val="20"/>
                <w:szCs w:val="20"/>
              </w:rPr>
            </w:pPr>
            <w:r w:rsidRPr="00E80FCE">
              <w:rPr>
                <w:rFonts w:asciiTheme="minorBidi" w:hAnsiTheme="minorBidi"/>
                <w:color w:val="000000" w:themeColor="text1"/>
                <w:sz w:val="20"/>
                <w:szCs w:val="20"/>
              </w:rPr>
              <w:t>1.0</w:t>
            </w:r>
          </w:p>
        </w:tc>
        <w:tc>
          <w:tcPr>
            <w:tcW w:w="0" w:type="auto"/>
            <w:tcBorders>
              <w:left w:val="single" w:sz="4" w:space="0" w:color="auto"/>
            </w:tcBorders>
            <w:vAlign w:val="center"/>
          </w:tcPr>
          <w:p w:rsidR="007D46F0" w:rsidRPr="00E80FCE" w:rsidRDefault="007D46F0" w:rsidP="00050163">
            <w:pPr>
              <w:jc w:val="center"/>
              <w:rPr>
                <w:rFonts w:asciiTheme="minorBidi" w:hAnsiTheme="minorBidi"/>
                <w:sz w:val="20"/>
                <w:szCs w:val="20"/>
              </w:rPr>
            </w:pPr>
            <w:r w:rsidRPr="00E80FCE">
              <w:rPr>
                <w:rFonts w:asciiTheme="minorBidi" w:hAnsiTheme="minorBidi"/>
                <w:sz w:val="20"/>
                <w:szCs w:val="20"/>
              </w:rPr>
              <w:t>0.92</w:t>
            </w:r>
          </w:p>
        </w:tc>
        <w:tc>
          <w:tcPr>
            <w:tcW w:w="0" w:type="auto"/>
            <w:vAlign w:val="center"/>
          </w:tcPr>
          <w:p w:rsidR="007D46F0" w:rsidRPr="00E80FCE" w:rsidRDefault="007D46F0" w:rsidP="00050163">
            <w:pPr>
              <w:jc w:val="center"/>
              <w:rPr>
                <w:rFonts w:asciiTheme="minorBidi" w:hAnsiTheme="minorBidi"/>
                <w:sz w:val="20"/>
                <w:szCs w:val="20"/>
              </w:rPr>
            </w:pPr>
            <w:r w:rsidRPr="00E80FCE">
              <w:rPr>
                <w:rFonts w:asciiTheme="minorBidi" w:hAnsiTheme="minorBidi"/>
                <w:sz w:val="20"/>
                <w:szCs w:val="20"/>
              </w:rPr>
              <w:t>0.94</w:t>
            </w:r>
          </w:p>
        </w:tc>
        <w:tc>
          <w:tcPr>
            <w:tcW w:w="0" w:type="auto"/>
            <w:vAlign w:val="center"/>
          </w:tcPr>
          <w:p w:rsidR="007D46F0" w:rsidRPr="00E80FCE" w:rsidRDefault="007D46F0" w:rsidP="00050163">
            <w:pPr>
              <w:jc w:val="center"/>
              <w:rPr>
                <w:rFonts w:asciiTheme="minorBidi" w:hAnsiTheme="minorBidi"/>
                <w:color w:val="000000" w:themeColor="text1"/>
                <w:sz w:val="20"/>
                <w:szCs w:val="20"/>
              </w:rPr>
            </w:pPr>
            <w:r w:rsidRPr="00E80FCE">
              <w:rPr>
                <w:rFonts w:asciiTheme="minorBidi" w:hAnsiTheme="minorBidi"/>
                <w:color w:val="000000" w:themeColor="text1"/>
                <w:sz w:val="20"/>
                <w:szCs w:val="20"/>
              </w:rPr>
              <w:t>0.98</w:t>
            </w:r>
          </w:p>
        </w:tc>
        <w:tc>
          <w:tcPr>
            <w:tcW w:w="0" w:type="auto"/>
            <w:vAlign w:val="center"/>
          </w:tcPr>
          <w:p w:rsidR="007D46F0" w:rsidRPr="00E80FCE" w:rsidRDefault="007D46F0" w:rsidP="00050163">
            <w:pPr>
              <w:jc w:val="center"/>
              <w:rPr>
                <w:rFonts w:asciiTheme="minorBidi" w:hAnsiTheme="minorBidi"/>
                <w:color w:val="000000" w:themeColor="text1"/>
                <w:sz w:val="20"/>
                <w:szCs w:val="20"/>
              </w:rPr>
            </w:pPr>
            <w:r w:rsidRPr="00E80FCE">
              <w:rPr>
                <w:rFonts w:asciiTheme="minorBidi" w:hAnsiTheme="minorBidi"/>
                <w:color w:val="000000" w:themeColor="text1"/>
                <w:sz w:val="20"/>
                <w:szCs w:val="20"/>
              </w:rPr>
              <w:t>1.00</w:t>
            </w:r>
          </w:p>
        </w:tc>
        <w:tc>
          <w:tcPr>
            <w:tcW w:w="0" w:type="auto"/>
            <w:tcBorders>
              <w:right w:val="single" w:sz="4" w:space="0" w:color="auto"/>
            </w:tcBorders>
            <w:vAlign w:val="center"/>
          </w:tcPr>
          <w:p w:rsidR="007D46F0" w:rsidRPr="00E80FCE" w:rsidRDefault="007D46F0" w:rsidP="00050163">
            <w:pPr>
              <w:jc w:val="center"/>
              <w:rPr>
                <w:rFonts w:asciiTheme="minorBidi" w:hAnsiTheme="minorBidi"/>
                <w:color w:val="000000" w:themeColor="text1"/>
                <w:sz w:val="20"/>
                <w:szCs w:val="20"/>
              </w:rPr>
            </w:pPr>
            <w:r w:rsidRPr="00E80FCE">
              <w:rPr>
                <w:rFonts w:asciiTheme="minorBidi" w:hAnsiTheme="minorBidi"/>
                <w:color w:val="000000" w:themeColor="text1"/>
                <w:sz w:val="20"/>
                <w:szCs w:val="20"/>
              </w:rPr>
              <w:t>1.00</w:t>
            </w:r>
          </w:p>
        </w:tc>
        <w:tc>
          <w:tcPr>
            <w:tcW w:w="0" w:type="auto"/>
            <w:tcBorders>
              <w:left w:val="single" w:sz="4" w:space="0" w:color="auto"/>
            </w:tcBorders>
            <w:vAlign w:val="center"/>
          </w:tcPr>
          <w:p w:rsidR="007D46F0" w:rsidRPr="00E80FCE" w:rsidRDefault="007D46F0" w:rsidP="00050163">
            <w:pPr>
              <w:jc w:val="center"/>
              <w:rPr>
                <w:rFonts w:asciiTheme="minorBidi" w:hAnsiTheme="minorBidi"/>
                <w:sz w:val="20"/>
                <w:szCs w:val="20"/>
              </w:rPr>
            </w:pPr>
            <w:r w:rsidRPr="00E80FCE">
              <w:rPr>
                <w:rFonts w:asciiTheme="minorBidi" w:hAnsiTheme="minorBidi"/>
                <w:sz w:val="20"/>
                <w:szCs w:val="20"/>
              </w:rPr>
              <w:t>2</w:t>
            </w:r>
          </w:p>
        </w:tc>
        <w:tc>
          <w:tcPr>
            <w:tcW w:w="0" w:type="auto"/>
            <w:vAlign w:val="center"/>
          </w:tcPr>
          <w:p w:rsidR="007D46F0" w:rsidRPr="00E80FCE" w:rsidRDefault="007D46F0" w:rsidP="00050163">
            <w:pPr>
              <w:jc w:val="center"/>
              <w:rPr>
                <w:rFonts w:asciiTheme="minorBidi" w:hAnsiTheme="minorBidi"/>
                <w:sz w:val="20"/>
                <w:szCs w:val="20"/>
              </w:rPr>
            </w:pPr>
            <w:r w:rsidRPr="00E80FCE">
              <w:rPr>
                <w:rFonts w:asciiTheme="minorBidi" w:hAnsiTheme="minorBidi"/>
                <w:sz w:val="20"/>
                <w:szCs w:val="20"/>
              </w:rPr>
              <w:t>2</w:t>
            </w:r>
          </w:p>
        </w:tc>
        <w:tc>
          <w:tcPr>
            <w:tcW w:w="0" w:type="auto"/>
            <w:vAlign w:val="center"/>
          </w:tcPr>
          <w:p w:rsidR="007D46F0" w:rsidRPr="00E80FCE" w:rsidRDefault="007D46F0" w:rsidP="00050163">
            <w:pPr>
              <w:jc w:val="center"/>
              <w:rPr>
                <w:rFonts w:asciiTheme="minorBidi" w:hAnsiTheme="minorBidi"/>
                <w:color w:val="000000" w:themeColor="text1"/>
                <w:sz w:val="20"/>
                <w:szCs w:val="20"/>
              </w:rPr>
            </w:pPr>
            <w:r w:rsidRPr="00E80FCE">
              <w:rPr>
                <w:rFonts w:asciiTheme="minorBidi" w:hAnsiTheme="minorBidi"/>
                <w:color w:val="000000" w:themeColor="text1"/>
                <w:sz w:val="20"/>
                <w:szCs w:val="20"/>
              </w:rPr>
              <w:t>2</w:t>
            </w:r>
          </w:p>
        </w:tc>
        <w:tc>
          <w:tcPr>
            <w:tcW w:w="0" w:type="auto"/>
            <w:vAlign w:val="center"/>
          </w:tcPr>
          <w:p w:rsidR="007D46F0" w:rsidRPr="00E80FCE" w:rsidRDefault="007D46F0" w:rsidP="00050163">
            <w:pPr>
              <w:jc w:val="center"/>
              <w:rPr>
                <w:rFonts w:asciiTheme="minorBidi" w:hAnsiTheme="minorBidi"/>
                <w:color w:val="000000" w:themeColor="text1"/>
                <w:sz w:val="20"/>
                <w:szCs w:val="20"/>
              </w:rPr>
            </w:pPr>
            <w:r w:rsidRPr="00E80FCE">
              <w:rPr>
                <w:rFonts w:asciiTheme="minorBidi" w:hAnsiTheme="minorBidi"/>
                <w:color w:val="000000" w:themeColor="text1"/>
                <w:sz w:val="20"/>
                <w:szCs w:val="20"/>
              </w:rPr>
              <w:t>1</w:t>
            </w:r>
          </w:p>
        </w:tc>
        <w:tc>
          <w:tcPr>
            <w:tcW w:w="0" w:type="auto"/>
            <w:vAlign w:val="center"/>
          </w:tcPr>
          <w:p w:rsidR="007D46F0" w:rsidRPr="00E80FCE" w:rsidRDefault="007D46F0" w:rsidP="00050163">
            <w:pPr>
              <w:jc w:val="center"/>
              <w:rPr>
                <w:rFonts w:asciiTheme="minorBidi" w:hAnsiTheme="minorBidi"/>
                <w:color w:val="000000" w:themeColor="text1"/>
                <w:sz w:val="20"/>
                <w:szCs w:val="20"/>
              </w:rPr>
            </w:pPr>
            <w:r w:rsidRPr="00E80FCE">
              <w:rPr>
                <w:rFonts w:asciiTheme="minorBidi" w:hAnsiTheme="minorBidi"/>
                <w:color w:val="000000" w:themeColor="text1"/>
                <w:sz w:val="20"/>
                <w:szCs w:val="20"/>
              </w:rPr>
              <w:t>1</w:t>
            </w:r>
          </w:p>
        </w:tc>
      </w:tr>
      <w:tr w:rsidR="007D46F0" w:rsidRPr="00E80FCE" w:rsidTr="00050163">
        <w:trPr>
          <w:jc w:val="center"/>
        </w:trPr>
        <w:tc>
          <w:tcPr>
            <w:tcW w:w="0" w:type="auto"/>
            <w:vAlign w:val="center"/>
          </w:tcPr>
          <w:p w:rsidR="007D46F0" w:rsidRPr="00E80FCE" w:rsidRDefault="007D46F0" w:rsidP="00050163">
            <w:pPr>
              <w:jc w:val="center"/>
              <w:rPr>
                <w:rFonts w:asciiTheme="minorBidi" w:hAnsiTheme="minorBidi"/>
                <w:sz w:val="20"/>
                <w:szCs w:val="20"/>
              </w:rPr>
            </w:pPr>
            <w:r w:rsidRPr="00E80FCE">
              <w:rPr>
                <w:rFonts w:asciiTheme="minorBidi" w:hAnsiTheme="minorBidi"/>
                <w:sz w:val="20"/>
                <w:szCs w:val="20"/>
              </w:rPr>
              <w:t>8</w:t>
            </w:r>
          </w:p>
        </w:tc>
        <w:tc>
          <w:tcPr>
            <w:tcW w:w="0" w:type="auto"/>
            <w:vAlign w:val="center"/>
          </w:tcPr>
          <w:p w:rsidR="007D46F0" w:rsidRPr="00E80FCE" w:rsidRDefault="007D46F0" w:rsidP="00050163">
            <w:pPr>
              <w:jc w:val="center"/>
              <w:rPr>
                <w:rFonts w:asciiTheme="minorBidi" w:hAnsiTheme="minorBidi"/>
                <w:color w:val="000000"/>
                <w:sz w:val="20"/>
                <w:szCs w:val="20"/>
              </w:rPr>
            </w:pPr>
            <w:r w:rsidRPr="00E80FCE">
              <w:rPr>
                <w:rFonts w:asciiTheme="minorBidi" w:hAnsiTheme="minorBidi"/>
                <w:color w:val="000000"/>
                <w:sz w:val="20"/>
                <w:szCs w:val="20"/>
              </w:rPr>
              <w:t>400</w:t>
            </w:r>
          </w:p>
        </w:tc>
        <w:tc>
          <w:tcPr>
            <w:tcW w:w="0" w:type="auto"/>
            <w:vAlign w:val="center"/>
          </w:tcPr>
          <w:p w:rsidR="007D46F0" w:rsidRPr="00E80FCE" w:rsidRDefault="007D46F0" w:rsidP="00050163">
            <w:pPr>
              <w:jc w:val="center"/>
              <w:rPr>
                <w:rFonts w:asciiTheme="minorBidi" w:hAnsiTheme="minorBidi"/>
                <w:color w:val="000000"/>
                <w:sz w:val="20"/>
                <w:szCs w:val="20"/>
              </w:rPr>
            </w:pPr>
            <w:r w:rsidRPr="00E80FCE">
              <w:rPr>
                <w:rFonts w:asciiTheme="minorBidi" w:hAnsiTheme="minorBidi"/>
                <w:color w:val="000000"/>
                <w:sz w:val="20"/>
                <w:szCs w:val="20"/>
              </w:rPr>
              <w:t>300</w:t>
            </w:r>
          </w:p>
        </w:tc>
        <w:tc>
          <w:tcPr>
            <w:tcW w:w="0" w:type="auto"/>
            <w:vAlign w:val="center"/>
          </w:tcPr>
          <w:p w:rsidR="007D46F0" w:rsidRPr="00E80FCE" w:rsidRDefault="007D46F0" w:rsidP="00050163">
            <w:pPr>
              <w:jc w:val="center"/>
              <w:rPr>
                <w:rFonts w:asciiTheme="minorBidi" w:hAnsiTheme="minorBidi"/>
                <w:color w:val="000000"/>
                <w:sz w:val="20"/>
                <w:szCs w:val="20"/>
              </w:rPr>
            </w:pPr>
            <w:r w:rsidRPr="00E80FCE">
              <w:rPr>
                <w:rFonts w:asciiTheme="minorBidi" w:hAnsiTheme="minorBidi"/>
                <w:color w:val="000000"/>
                <w:sz w:val="20"/>
                <w:szCs w:val="20"/>
              </w:rPr>
              <w:t>3.5</w:t>
            </w:r>
          </w:p>
        </w:tc>
        <w:tc>
          <w:tcPr>
            <w:tcW w:w="0" w:type="auto"/>
            <w:vAlign w:val="center"/>
          </w:tcPr>
          <w:p w:rsidR="007D46F0" w:rsidRPr="00E80FCE" w:rsidRDefault="007D46F0" w:rsidP="00050163">
            <w:pPr>
              <w:jc w:val="center"/>
              <w:rPr>
                <w:rFonts w:asciiTheme="minorBidi" w:hAnsiTheme="minorBidi"/>
                <w:color w:val="000000"/>
                <w:sz w:val="20"/>
                <w:szCs w:val="20"/>
              </w:rPr>
            </w:pPr>
            <w:r w:rsidRPr="00E80FCE">
              <w:rPr>
                <w:rFonts w:asciiTheme="minorBidi" w:hAnsiTheme="minorBidi"/>
                <w:color w:val="000000"/>
                <w:sz w:val="20"/>
                <w:szCs w:val="20"/>
              </w:rPr>
              <w:t>22</w:t>
            </w:r>
          </w:p>
        </w:tc>
        <w:tc>
          <w:tcPr>
            <w:tcW w:w="0" w:type="auto"/>
            <w:vAlign w:val="center"/>
          </w:tcPr>
          <w:p w:rsidR="007D46F0" w:rsidRPr="00E80FCE" w:rsidRDefault="007D46F0" w:rsidP="00050163">
            <w:pPr>
              <w:jc w:val="center"/>
              <w:rPr>
                <w:rFonts w:asciiTheme="minorBidi" w:hAnsiTheme="minorBidi"/>
                <w:color w:val="000000"/>
                <w:sz w:val="20"/>
                <w:szCs w:val="20"/>
              </w:rPr>
            </w:pPr>
            <w:r w:rsidRPr="00E80FCE">
              <w:rPr>
                <w:rFonts w:asciiTheme="minorBidi" w:hAnsiTheme="minorBidi"/>
                <w:color w:val="000000"/>
                <w:sz w:val="20"/>
                <w:szCs w:val="20"/>
              </w:rPr>
              <w:t>2.8</w:t>
            </w:r>
          </w:p>
        </w:tc>
        <w:tc>
          <w:tcPr>
            <w:tcW w:w="0" w:type="auto"/>
            <w:vAlign w:val="center"/>
          </w:tcPr>
          <w:p w:rsidR="007D46F0" w:rsidRPr="00E80FCE" w:rsidRDefault="007D46F0" w:rsidP="00050163">
            <w:pPr>
              <w:jc w:val="center"/>
              <w:rPr>
                <w:rFonts w:asciiTheme="minorBidi" w:hAnsiTheme="minorBidi"/>
                <w:color w:val="000000"/>
                <w:sz w:val="20"/>
                <w:szCs w:val="20"/>
              </w:rPr>
            </w:pPr>
            <w:r w:rsidRPr="00E80FCE">
              <w:rPr>
                <w:rFonts w:asciiTheme="minorBidi" w:hAnsiTheme="minorBidi"/>
                <w:color w:val="000000"/>
                <w:sz w:val="20"/>
                <w:szCs w:val="20"/>
              </w:rPr>
              <w:t>1.00</w:t>
            </w:r>
          </w:p>
        </w:tc>
        <w:tc>
          <w:tcPr>
            <w:tcW w:w="0" w:type="auto"/>
            <w:vAlign w:val="center"/>
          </w:tcPr>
          <w:p w:rsidR="007D46F0" w:rsidRPr="00E80FCE" w:rsidRDefault="007D46F0" w:rsidP="00050163">
            <w:pPr>
              <w:jc w:val="center"/>
              <w:rPr>
                <w:rFonts w:asciiTheme="minorBidi" w:hAnsiTheme="minorBidi"/>
                <w:color w:val="000000"/>
                <w:sz w:val="20"/>
                <w:szCs w:val="20"/>
              </w:rPr>
            </w:pPr>
            <w:r w:rsidRPr="00E80FCE">
              <w:rPr>
                <w:rFonts w:asciiTheme="minorBidi" w:hAnsiTheme="minorBidi"/>
                <w:color w:val="000000"/>
                <w:sz w:val="20"/>
                <w:szCs w:val="20"/>
              </w:rPr>
              <w:t>6</w:t>
            </w:r>
          </w:p>
        </w:tc>
        <w:tc>
          <w:tcPr>
            <w:tcW w:w="0" w:type="auto"/>
            <w:tcBorders>
              <w:right w:val="single" w:sz="4" w:space="0" w:color="auto"/>
            </w:tcBorders>
            <w:vAlign w:val="center"/>
          </w:tcPr>
          <w:p w:rsidR="007D46F0" w:rsidRPr="00E80FCE" w:rsidRDefault="007D46F0" w:rsidP="00050163">
            <w:pPr>
              <w:jc w:val="center"/>
              <w:rPr>
                <w:rFonts w:asciiTheme="minorBidi" w:hAnsiTheme="minorBidi"/>
                <w:color w:val="000000"/>
                <w:sz w:val="20"/>
                <w:szCs w:val="20"/>
              </w:rPr>
            </w:pPr>
            <w:r w:rsidRPr="00E80FCE">
              <w:rPr>
                <w:rFonts w:asciiTheme="minorBidi" w:hAnsiTheme="minorBidi"/>
                <w:color w:val="000000"/>
                <w:sz w:val="20"/>
                <w:szCs w:val="20"/>
              </w:rPr>
              <w:t>117</w:t>
            </w:r>
          </w:p>
        </w:tc>
        <w:tc>
          <w:tcPr>
            <w:tcW w:w="0" w:type="auto"/>
            <w:tcBorders>
              <w:left w:val="single" w:sz="4" w:space="0" w:color="auto"/>
            </w:tcBorders>
            <w:vAlign w:val="center"/>
          </w:tcPr>
          <w:p w:rsidR="007D46F0" w:rsidRPr="00E80FCE" w:rsidRDefault="007D46F0" w:rsidP="00050163">
            <w:pPr>
              <w:jc w:val="center"/>
              <w:rPr>
                <w:rFonts w:asciiTheme="minorBidi" w:hAnsiTheme="minorBidi"/>
                <w:color w:val="000000"/>
                <w:sz w:val="20"/>
                <w:szCs w:val="20"/>
              </w:rPr>
            </w:pPr>
            <w:r w:rsidRPr="00E80FCE">
              <w:rPr>
                <w:rFonts w:asciiTheme="minorBidi" w:hAnsiTheme="minorBidi"/>
                <w:color w:val="000000"/>
                <w:sz w:val="20"/>
                <w:szCs w:val="20"/>
              </w:rPr>
              <w:t>4.00</w:t>
            </w:r>
          </w:p>
        </w:tc>
        <w:tc>
          <w:tcPr>
            <w:tcW w:w="0" w:type="auto"/>
            <w:vAlign w:val="center"/>
          </w:tcPr>
          <w:p w:rsidR="007D46F0" w:rsidRPr="00E80FCE" w:rsidRDefault="007D46F0" w:rsidP="00050163">
            <w:pPr>
              <w:jc w:val="center"/>
              <w:rPr>
                <w:rFonts w:asciiTheme="minorBidi" w:hAnsiTheme="minorBidi"/>
                <w:color w:val="000000" w:themeColor="text1"/>
                <w:sz w:val="20"/>
                <w:szCs w:val="20"/>
              </w:rPr>
            </w:pPr>
            <w:r w:rsidRPr="00E80FCE">
              <w:rPr>
                <w:rFonts w:asciiTheme="minorBidi" w:hAnsiTheme="minorBidi"/>
                <w:color w:val="000000" w:themeColor="text1"/>
                <w:sz w:val="20"/>
                <w:szCs w:val="20"/>
              </w:rPr>
              <w:t>3.00</w:t>
            </w:r>
          </w:p>
        </w:tc>
        <w:tc>
          <w:tcPr>
            <w:tcW w:w="0" w:type="auto"/>
            <w:vAlign w:val="center"/>
          </w:tcPr>
          <w:p w:rsidR="007D46F0" w:rsidRPr="00E80FCE" w:rsidRDefault="007D46F0" w:rsidP="00050163">
            <w:pPr>
              <w:jc w:val="center"/>
              <w:rPr>
                <w:rFonts w:asciiTheme="minorBidi" w:hAnsiTheme="minorBidi"/>
                <w:color w:val="000000" w:themeColor="text1"/>
                <w:sz w:val="20"/>
                <w:szCs w:val="20"/>
              </w:rPr>
            </w:pPr>
            <w:r w:rsidRPr="00E80FCE">
              <w:rPr>
                <w:rFonts w:asciiTheme="minorBidi" w:hAnsiTheme="minorBidi"/>
                <w:color w:val="000000" w:themeColor="text1"/>
                <w:sz w:val="20"/>
                <w:szCs w:val="20"/>
              </w:rPr>
              <w:t>2.00</w:t>
            </w:r>
          </w:p>
        </w:tc>
        <w:tc>
          <w:tcPr>
            <w:tcW w:w="0" w:type="auto"/>
            <w:vAlign w:val="center"/>
          </w:tcPr>
          <w:p w:rsidR="007D46F0" w:rsidRPr="00E80FCE" w:rsidRDefault="007D46F0" w:rsidP="00050163">
            <w:pPr>
              <w:jc w:val="center"/>
              <w:rPr>
                <w:rFonts w:asciiTheme="minorBidi" w:hAnsiTheme="minorBidi"/>
                <w:color w:val="000000" w:themeColor="text1"/>
                <w:sz w:val="20"/>
                <w:szCs w:val="20"/>
              </w:rPr>
            </w:pPr>
            <w:r w:rsidRPr="00E80FCE">
              <w:rPr>
                <w:rFonts w:asciiTheme="minorBidi" w:hAnsiTheme="minorBidi"/>
                <w:color w:val="000000" w:themeColor="text1"/>
                <w:sz w:val="20"/>
                <w:szCs w:val="20"/>
              </w:rPr>
              <w:t>1</w:t>
            </w:r>
          </w:p>
        </w:tc>
        <w:tc>
          <w:tcPr>
            <w:tcW w:w="0" w:type="auto"/>
            <w:tcBorders>
              <w:right w:val="single" w:sz="4" w:space="0" w:color="auto"/>
            </w:tcBorders>
            <w:vAlign w:val="center"/>
          </w:tcPr>
          <w:p w:rsidR="007D46F0" w:rsidRPr="00E80FCE" w:rsidRDefault="007D46F0" w:rsidP="00050163">
            <w:pPr>
              <w:jc w:val="center"/>
              <w:rPr>
                <w:rFonts w:asciiTheme="minorBidi" w:hAnsiTheme="minorBidi"/>
                <w:color w:val="000000" w:themeColor="text1"/>
                <w:sz w:val="20"/>
                <w:szCs w:val="20"/>
              </w:rPr>
            </w:pPr>
            <w:r w:rsidRPr="00E80FCE">
              <w:rPr>
                <w:rFonts w:asciiTheme="minorBidi" w:hAnsiTheme="minorBidi"/>
                <w:color w:val="000000" w:themeColor="text1"/>
                <w:sz w:val="20"/>
                <w:szCs w:val="20"/>
              </w:rPr>
              <w:t>0.1</w:t>
            </w:r>
          </w:p>
        </w:tc>
        <w:tc>
          <w:tcPr>
            <w:tcW w:w="0" w:type="auto"/>
            <w:tcBorders>
              <w:left w:val="single" w:sz="4" w:space="0" w:color="auto"/>
            </w:tcBorders>
            <w:vAlign w:val="center"/>
          </w:tcPr>
          <w:p w:rsidR="007D46F0" w:rsidRPr="00E80FCE" w:rsidRDefault="007D46F0" w:rsidP="00050163">
            <w:pPr>
              <w:jc w:val="center"/>
              <w:rPr>
                <w:rFonts w:asciiTheme="minorBidi" w:hAnsiTheme="minorBidi"/>
                <w:sz w:val="20"/>
                <w:szCs w:val="20"/>
              </w:rPr>
            </w:pPr>
            <w:r w:rsidRPr="00E80FCE">
              <w:rPr>
                <w:rFonts w:asciiTheme="minorBidi" w:hAnsiTheme="minorBidi"/>
                <w:sz w:val="20"/>
                <w:szCs w:val="20"/>
              </w:rPr>
              <w:t>0.97</w:t>
            </w:r>
          </w:p>
        </w:tc>
        <w:tc>
          <w:tcPr>
            <w:tcW w:w="0" w:type="auto"/>
            <w:vAlign w:val="center"/>
          </w:tcPr>
          <w:p w:rsidR="007D46F0" w:rsidRPr="00E80FCE" w:rsidRDefault="007D46F0" w:rsidP="00050163">
            <w:pPr>
              <w:jc w:val="center"/>
              <w:rPr>
                <w:rFonts w:asciiTheme="minorBidi" w:hAnsiTheme="minorBidi"/>
                <w:sz w:val="20"/>
                <w:szCs w:val="20"/>
              </w:rPr>
            </w:pPr>
            <w:r w:rsidRPr="00E80FCE">
              <w:rPr>
                <w:rFonts w:asciiTheme="minorBidi" w:hAnsiTheme="minorBidi"/>
                <w:sz w:val="20"/>
                <w:szCs w:val="20"/>
              </w:rPr>
              <w:t>1.00</w:t>
            </w:r>
          </w:p>
        </w:tc>
        <w:tc>
          <w:tcPr>
            <w:tcW w:w="0" w:type="auto"/>
            <w:vAlign w:val="center"/>
          </w:tcPr>
          <w:p w:rsidR="007D46F0" w:rsidRPr="00E80FCE" w:rsidRDefault="007D46F0" w:rsidP="00050163">
            <w:pPr>
              <w:jc w:val="center"/>
              <w:rPr>
                <w:rFonts w:asciiTheme="minorBidi" w:hAnsiTheme="minorBidi"/>
                <w:color w:val="000000" w:themeColor="text1"/>
                <w:sz w:val="20"/>
                <w:szCs w:val="20"/>
              </w:rPr>
            </w:pPr>
            <w:r w:rsidRPr="00E80FCE">
              <w:rPr>
                <w:rFonts w:asciiTheme="minorBidi" w:hAnsiTheme="minorBidi"/>
                <w:color w:val="000000" w:themeColor="text1"/>
                <w:sz w:val="20"/>
                <w:szCs w:val="20"/>
              </w:rPr>
              <w:t>0.00</w:t>
            </w:r>
          </w:p>
        </w:tc>
        <w:tc>
          <w:tcPr>
            <w:tcW w:w="0" w:type="auto"/>
            <w:vAlign w:val="center"/>
          </w:tcPr>
          <w:p w:rsidR="007D46F0" w:rsidRPr="00E80FCE" w:rsidRDefault="007D46F0" w:rsidP="00050163">
            <w:pPr>
              <w:jc w:val="center"/>
              <w:rPr>
                <w:rFonts w:asciiTheme="minorBidi" w:hAnsiTheme="minorBidi"/>
                <w:color w:val="000000" w:themeColor="text1"/>
                <w:sz w:val="20"/>
                <w:szCs w:val="20"/>
              </w:rPr>
            </w:pPr>
            <w:r w:rsidRPr="00E80FCE">
              <w:rPr>
                <w:rFonts w:asciiTheme="minorBidi" w:hAnsiTheme="minorBidi"/>
                <w:color w:val="000000" w:themeColor="text1"/>
                <w:sz w:val="20"/>
                <w:szCs w:val="20"/>
              </w:rPr>
              <w:t>1.00</w:t>
            </w:r>
          </w:p>
        </w:tc>
        <w:tc>
          <w:tcPr>
            <w:tcW w:w="0" w:type="auto"/>
            <w:tcBorders>
              <w:right w:val="single" w:sz="4" w:space="0" w:color="auto"/>
            </w:tcBorders>
            <w:vAlign w:val="center"/>
          </w:tcPr>
          <w:p w:rsidR="007D46F0" w:rsidRPr="00E80FCE" w:rsidRDefault="007D46F0" w:rsidP="00050163">
            <w:pPr>
              <w:jc w:val="center"/>
              <w:rPr>
                <w:rFonts w:asciiTheme="minorBidi" w:hAnsiTheme="minorBidi"/>
                <w:color w:val="000000" w:themeColor="text1"/>
                <w:sz w:val="20"/>
                <w:szCs w:val="20"/>
              </w:rPr>
            </w:pPr>
            <w:r w:rsidRPr="00E80FCE">
              <w:rPr>
                <w:rFonts w:asciiTheme="minorBidi" w:hAnsiTheme="minorBidi"/>
                <w:color w:val="000000" w:themeColor="text1"/>
                <w:sz w:val="20"/>
                <w:szCs w:val="20"/>
              </w:rPr>
              <w:t>1.00</w:t>
            </w:r>
          </w:p>
        </w:tc>
        <w:tc>
          <w:tcPr>
            <w:tcW w:w="0" w:type="auto"/>
            <w:tcBorders>
              <w:left w:val="single" w:sz="4" w:space="0" w:color="auto"/>
            </w:tcBorders>
            <w:vAlign w:val="center"/>
          </w:tcPr>
          <w:p w:rsidR="007D46F0" w:rsidRPr="00E80FCE" w:rsidRDefault="007D46F0" w:rsidP="00050163">
            <w:pPr>
              <w:jc w:val="center"/>
              <w:rPr>
                <w:rFonts w:asciiTheme="minorBidi" w:hAnsiTheme="minorBidi"/>
                <w:sz w:val="20"/>
                <w:szCs w:val="20"/>
              </w:rPr>
            </w:pPr>
            <w:r w:rsidRPr="00E80FCE">
              <w:rPr>
                <w:rFonts w:asciiTheme="minorBidi" w:hAnsiTheme="minorBidi"/>
                <w:sz w:val="20"/>
                <w:szCs w:val="20"/>
              </w:rPr>
              <w:t>2</w:t>
            </w:r>
          </w:p>
        </w:tc>
        <w:tc>
          <w:tcPr>
            <w:tcW w:w="0" w:type="auto"/>
            <w:vAlign w:val="center"/>
          </w:tcPr>
          <w:p w:rsidR="007D46F0" w:rsidRPr="00E80FCE" w:rsidRDefault="007D46F0" w:rsidP="00050163">
            <w:pPr>
              <w:jc w:val="center"/>
              <w:rPr>
                <w:rFonts w:asciiTheme="minorBidi" w:hAnsiTheme="minorBidi"/>
                <w:sz w:val="20"/>
                <w:szCs w:val="20"/>
              </w:rPr>
            </w:pPr>
            <w:r w:rsidRPr="00E80FCE">
              <w:rPr>
                <w:rFonts w:asciiTheme="minorBidi" w:hAnsiTheme="minorBidi"/>
                <w:sz w:val="20"/>
                <w:szCs w:val="20"/>
              </w:rPr>
              <w:t>2</w:t>
            </w:r>
          </w:p>
        </w:tc>
        <w:tc>
          <w:tcPr>
            <w:tcW w:w="0" w:type="auto"/>
            <w:vAlign w:val="center"/>
          </w:tcPr>
          <w:p w:rsidR="007D46F0" w:rsidRPr="00E80FCE" w:rsidRDefault="007D46F0" w:rsidP="00050163">
            <w:pPr>
              <w:jc w:val="center"/>
              <w:rPr>
                <w:rFonts w:asciiTheme="minorBidi" w:hAnsiTheme="minorBidi"/>
                <w:color w:val="000000" w:themeColor="text1"/>
                <w:sz w:val="20"/>
                <w:szCs w:val="20"/>
              </w:rPr>
            </w:pPr>
            <w:r w:rsidRPr="00E80FCE">
              <w:rPr>
                <w:rFonts w:asciiTheme="minorBidi" w:hAnsiTheme="minorBidi"/>
                <w:color w:val="000000" w:themeColor="text1"/>
                <w:sz w:val="20"/>
                <w:szCs w:val="20"/>
              </w:rPr>
              <w:t>1</w:t>
            </w:r>
          </w:p>
        </w:tc>
        <w:tc>
          <w:tcPr>
            <w:tcW w:w="0" w:type="auto"/>
            <w:vAlign w:val="center"/>
          </w:tcPr>
          <w:p w:rsidR="007D46F0" w:rsidRPr="00E80FCE" w:rsidRDefault="007D46F0" w:rsidP="00050163">
            <w:pPr>
              <w:jc w:val="center"/>
              <w:rPr>
                <w:rFonts w:asciiTheme="minorBidi" w:hAnsiTheme="minorBidi"/>
                <w:color w:val="000000" w:themeColor="text1"/>
                <w:sz w:val="20"/>
                <w:szCs w:val="20"/>
              </w:rPr>
            </w:pPr>
            <w:r w:rsidRPr="00E80FCE">
              <w:rPr>
                <w:rFonts w:asciiTheme="minorBidi" w:hAnsiTheme="minorBidi"/>
                <w:color w:val="000000" w:themeColor="text1"/>
                <w:sz w:val="20"/>
                <w:szCs w:val="20"/>
              </w:rPr>
              <w:t>1</w:t>
            </w:r>
          </w:p>
        </w:tc>
        <w:tc>
          <w:tcPr>
            <w:tcW w:w="0" w:type="auto"/>
            <w:vAlign w:val="center"/>
          </w:tcPr>
          <w:p w:rsidR="007D46F0" w:rsidRPr="00E80FCE" w:rsidRDefault="007D46F0" w:rsidP="00050163">
            <w:pPr>
              <w:jc w:val="center"/>
              <w:rPr>
                <w:rFonts w:asciiTheme="minorBidi" w:hAnsiTheme="minorBidi"/>
                <w:color w:val="000000" w:themeColor="text1"/>
                <w:sz w:val="20"/>
                <w:szCs w:val="20"/>
              </w:rPr>
            </w:pPr>
            <w:r w:rsidRPr="00E80FCE">
              <w:rPr>
                <w:rFonts w:asciiTheme="minorBidi" w:hAnsiTheme="minorBidi"/>
                <w:color w:val="000000" w:themeColor="text1"/>
                <w:sz w:val="20"/>
                <w:szCs w:val="20"/>
              </w:rPr>
              <w:t>1</w:t>
            </w:r>
          </w:p>
        </w:tc>
      </w:tr>
      <w:tr w:rsidR="007D46F0" w:rsidRPr="00E80FCE" w:rsidTr="00050163">
        <w:trPr>
          <w:jc w:val="center"/>
        </w:trPr>
        <w:tc>
          <w:tcPr>
            <w:tcW w:w="0" w:type="auto"/>
            <w:vAlign w:val="center"/>
          </w:tcPr>
          <w:p w:rsidR="007D46F0" w:rsidRPr="00E80FCE" w:rsidRDefault="007D46F0" w:rsidP="00050163">
            <w:pPr>
              <w:jc w:val="center"/>
              <w:rPr>
                <w:rFonts w:asciiTheme="minorBidi" w:hAnsiTheme="minorBidi"/>
                <w:sz w:val="20"/>
                <w:szCs w:val="20"/>
              </w:rPr>
            </w:pPr>
            <w:r w:rsidRPr="00E80FCE">
              <w:rPr>
                <w:rFonts w:asciiTheme="minorBidi" w:hAnsiTheme="minorBidi"/>
                <w:sz w:val="20"/>
                <w:szCs w:val="20"/>
              </w:rPr>
              <w:t>9</w:t>
            </w:r>
          </w:p>
        </w:tc>
        <w:tc>
          <w:tcPr>
            <w:tcW w:w="0" w:type="auto"/>
            <w:vAlign w:val="center"/>
          </w:tcPr>
          <w:p w:rsidR="007D46F0" w:rsidRPr="00E80FCE" w:rsidRDefault="007D46F0" w:rsidP="00050163">
            <w:pPr>
              <w:jc w:val="center"/>
              <w:rPr>
                <w:rFonts w:asciiTheme="minorBidi" w:hAnsiTheme="minorBidi"/>
                <w:sz w:val="20"/>
                <w:szCs w:val="20"/>
              </w:rPr>
            </w:pPr>
            <w:r w:rsidRPr="00E80FCE">
              <w:rPr>
                <w:rFonts w:asciiTheme="minorBidi" w:hAnsiTheme="minorBidi"/>
                <w:sz w:val="20"/>
                <w:szCs w:val="20"/>
              </w:rPr>
              <w:t>300</w:t>
            </w:r>
          </w:p>
        </w:tc>
        <w:tc>
          <w:tcPr>
            <w:tcW w:w="0" w:type="auto"/>
            <w:vAlign w:val="center"/>
          </w:tcPr>
          <w:p w:rsidR="007D46F0" w:rsidRPr="00E80FCE" w:rsidRDefault="007D46F0" w:rsidP="00050163">
            <w:pPr>
              <w:jc w:val="center"/>
              <w:rPr>
                <w:rFonts w:asciiTheme="minorBidi" w:hAnsiTheme="minorBidi"/>
                <w:sz w:val="20"/>
                <w:szCs w:val="20"/>
              </w:rPr>
            </w:pPr>
            <w:r w:rsidRPr="00E80FCE">
              <w:rPr>
                <w:rFonts w:asciiTheme="minorBidi" w:hAnsiTheme="minorBidi"/>
                <w:sz w:val="20"/>
                <w:szCs w:val="20"/>
              </w:rPr>
              <w:t>300</w:t>
            </w:r>
          </w:p>
        </w:tc>
        <w:tc>
          <w:tcPr>
            <w:tcW w:w="0" w:type="auto"/>
            <w:vAlign w:val="center"/>
          </w:tcPr>
          <w:p w:rsidR="007D46F0" w:rsidRPr="00E80FCE" w:rsidRDefault="007D46F0" w:rsidP="00050163">
            <w:pPr>
              <w:jc w:val="center"/>
              <w:rPr>
                <w:rFonts w:asciiTheme="minorBidi" w:hAnsiTheme="minorBidi"/>
                <w:sz w:val="20"/>
                <w:szCs w:val="20"/>
              </w:rPr>
            </w:pPr>
            <w:r w:rsidRPr="00E80FCE">
              <w:rPr>
                <w:rFonts w:asciiTheme="minorBidi" w:hAnsiTheme="minorBidi"/>
                <w:sz w:val="20"/>
                <w:szCs w:val="20"/>
              </w:rPr>
              <w:t>3.5</w:t>
            </w:r>
          </w:p>
        </w:tc>
        <w:tc>
          <w:tcPr>
            <w:tcW w:w="0" w:type="auto"/>
            <w:vAlign w:val="center"/>
          </w:tcPr>
          <w:p w:rsidR="007D46F0" w:rsidRPr="00E80FCE" w:rsidRDefault="007D46F0" w:rsidP="00050163">
            <w:pPr>
              <w:jc w:val="center"/>
              <w:rPr>
                <w:rFonts w:asciiTheme="minorBidi" w:hAnsiTheme="minorBidi"/>
                <w:color w:val="000000"/>
                <w:sz w:val="20"/>
                <w:szCs w:val="20"/>
              </w:rPr>
            </w:pPr>
            <w:r w:rsidRPr="00E80FCE">
              <w:rPr>
                <w:rFonts w:asciiTheme="minorBidi" w:hAnsiTheme="minorBidi"/>
                <w:color w:val="000000"/>
                <w:sz w:val="20"/>
                <w:szCs w:val="20"/>
              </w:rPr>
              <w:t>248</w:t>
            </w:r>
          </w:p>
        </w:tc>
        <w:tc>
          <w:tcPr>
            <w:tcW w:w="0" w:type="auto"/>
            <w:vAlign w:val="center"/>
          </w:tcPr>
          <w:p w:rsidR="007D46F0" w:rsidRPr="00E80FCE" w:rsidRDefault="007D46F0" w:rsidP="00050163">
            <w:pPr>
              <w:jc w:val="center"/>
              <w:rPr>
                <w:rFonts w:asciiTheme="minorBidi" w:hAnsiTheme="minorBidi"/>
                <w:color w:val="000000"/>
                <w:sz w:val="20"/>
                <w:szCs w:val="20"/>
              </w:rPr>
            </w:pPr>
            <w:r w:rsidRPr="00E80FCE">
              <w:rPr>
                <w:rFonts w:asciiTheme="minorBidi" w:hAnsiTheme="minorBidi"/>
                <w:color w:val="000000"/>
                <w:sz w:val="20"/>
                <w:szCs w:val="20"/>
              </w:rPr>
              <w:t>2.2</w:t>
            </w:r>
          </w:p>
        </w:tc>
        <w:tc>
          <w:tcPr>
            <w:tcW w:w="0" w:type="auto"/>
            <w:vAlign w:val="center"/>
          </w:tcPr>
          <w:p w:rsidR="007D46F0" w:rsidRPr="00E80FCE" w:rsidRDefault="007D46F0" w:rsidP="00050163">
            <w:pPr>
              <w:jc w:val="center"/>
              <w:rPr>
                <w:rFonts w:asciiTheme="minorBidi" w:hAnsiTheme="minorBidi"/>
                <w:color w:val="000000"/>
                <w:sz w:val="20"/>
                <w:szCs w:val="20"/>
              </w:rPr>
            </w:pPr>
            <w:r w:rsidRPr="00E80FCE">
              <w:rPr>
                <w:rFonts w:asciiTheme="minorBidi" w:hAnsiTheme="minorBidi"/>
                <w:color w:val="000000"/>
                <w:sz w:val="20"/>
                <w:szCs w:val="20"/>
              </w:rPr>
              <w:t>0.35</w:t>
            </w:r>
          </w:p>
        </w:tc>
        <w:tc>
          <w:tcPr>
            <w:tcW w:w="0" w:type="auto"/>
            <w:vAlign w:val="center"/>
          </w:tcPr>
          <w:p w:rsidR="007D46F0" w:rsidRPr="00E80FCE" w:rsidRDefault="007D46F0" w:rsidP="00050163">
            <w:pPr>
              <w:jc w:val="center"/>
              <w:rPr>
                <w:rFonts w:asciiTheme="minorBidi" w:hAnsiTheme="minorBidi"/>
                <w:color w:val="000000"/>
                <w:sz w:val="20"/>
                <w:szCs w:val="20"/>
              </w:rPr>
            </w:pPr>
            <w:r w:rsidRPr="00E80FCE">
              <w:rPr>
                <w:rFonts w:asciiTheme="minorBidi" w:hAnsiTheme="minorBidi"/>
                <w:color w:val="000000"/>
                <w:sz w:val="20"/>
                <w:szCs w:val="20"/>
              </w:rPr>
              <w:t>6</w:t>
            </w:r>
          </w:p>
        </w:tc>
        <w:tc>
          <w:tcPr>
            <w:tcW w:w="0" w:type="auto"/>
            <w:tcBorders>
              <w:right w:val="single" w:sz="4" w:space="0" w:color="auto"/>
            </w:tcBorders>
            <w:vAlign w:val="center"/>
          </w:tcPr>
          <w:p w:rsidR="007D46F0" w:rsidRPr="00E80FCE" w:rsidRDefault="007D46F0" w:rsidP="00050163">
            <w:pPr>
              <w:jc w:val="center"/>
              <w:rPr>
                <w:rFonts w:asciiTheme="minorBidi" w:hAnsiTheme="minorBidi"/>
                <w:color w:val="000000"/>
                <w:sz w:val="20"/>
                <w:szCs w:val="20"/>
              </w:rPr>
            </w:pPr>
            <w:r w:rsidRPr="00E80FCE">
              <w:rPr>
                <w:rFonts w:asciiTheme="minorBidi" w:hAnsiTheme="minorBidi"/>
                <w:color w:val="000000"/>
                <w:sz w:val="20"/>
                <w:szCs w:val="20"/>
              </w:rPr>
              <w:t>177.2</w:t>
            </w:r>
          </w:p>
        </w:tc>
        <w:tc>
          <w:tcPr>
            <w:tcW w:w="0" w:type="auto"/>
            <w:tcBorders>
              <w:left w:val="single" w:sz="4" w:space="0" w:color="auto"/>
            </w:tcBorders>
            <w:vAlign w:val="center"/>
          </w:tcPr>
          <w:p w:rsidR="007D46F0" w:rsidRPr="00E80FCE" w:rsidRDefault="007D46F0" w:rsidP="00050163">
            <w:pPr>
              <w:jc w:val="center"/>
              <w:rPr>
                <w:rFonts w:asciiTheme="minorBidi" w:hAnsiTheme="minorBidi"/>
                <w:color w:val="000000"/>
                <w:sz w:val="20"/>
                <w:szCs w:val="20"/>
              </w:rPr>
            </w:pPr>
            <w:r w:rsidRPr="00E80FCE">
              <w:rPr>
                <w:rFonts w:asciiTheme="minorBidi" w:hAnsiTheme="minorBidi"/>
                <w:color w:val="000000"/>
                <w:sz w:val="20"/>
                <w:szCs w:val="20"/>
              </w:rPr>
              <w:t>65.0</w:t>
            </w:r>
          </w:p>
        </w:tc>
        <w:tc>
          <w:tcPr>
            <w:tcW w:w="0" w:type="auto"/>
            <w:vAlign w:val="center"/>
          </w:tcPr>
          <w:p w:rsidR="007D46F0" w:rsidRPr="00E80FCE" w:rsidRDefault="007D46F0" w:rsidP="00050163">
            <w:pPr>
              <w:jc w:val="center"/>
              <w:rPr>
                <w:rFonts w:asciiTheme="minorBidi" w:hAnsiTheme="minorBidi"/>
                <w:color w:val="000000" w:themeColor="text1"/>
                <w:sz w:val="20"/>
                <w:szCs w:val="20"/>
              </w:rPr>
            </w:pPr>
            <w:r w:rsidRPr="00E80FCE">
              <w:rPr>
                <w:rFonts w:asciiTheme="minorBidi" w:hAnsiTheme="minorBidi"/>
                <w:color w:val="000000" w:themeColor="text1"/>
                <w:sz w:val="20"/>
                <w:szCs w:val="20"/>
              </w:rPr>
              <w:t>60.0</w:t>
            </w:r>
          </w:p>
        </w:tc>
        <w:tc>
          <w:tcPr>
            <w:tcW w:w="0" w:type="auto"/>
            <w:vAlign w:val="center"/>
          </w:tcPr>
          <w:p w:rsidR="007D46F0" w:rsidRPr="00E80FCE" w:rsidRDefault="007D46F0" w:rsidP="00050163">
            <w:pPr>
              <w:jc w:val="center"/>
              <w:rPr>
                <w:rFonts w:asciiTheme="minorBidi" w:hAnsiTheme="minorBidi"/>
                <w:color w:val="000000" w:themeColor="text1"/>
                <w:sz w:val="20"/>
                <w:szCs w:val="20"/>
              </w:rPr>
            </w:pPr>
            <w:r w:rsidRPr="00E80FCE">
              <w:rPr>
                <w:rFonts w:asciiTheme="minorBidi" w:hAnsiTheme="minorBidi"/>
                <w:color w:val="000000" w:themeColor="text1"/>
                <w:sz w:val="20"/>
                <w:szCs w:val="20"/>
              </w:rPr>
              <w:t>56.0</w:t>
            </w:r>
          </w:p>
        </w:tc>
        <w:tc>
          <w:tcPr>
            <w:tcW w:w="0" w:type="auto"/>
            <w:vAlign w:val="center"/>
          </w:tcPr>
          <w:p w:rsidR="007D46F0" w:rsidRPr="00E80FCE" w:rsidRDefault="007D46F0" w:rsidP="00050163">
            <w:pPr>
              <w:jc w:val="center"/>
              <w:rPr>
                <w:rFonts w:asciiTheme="minorBidi" w:hAnsiTheme="minorBidi"/>
                <w:color w:val="000000" w:themeColor="text1"/>
                <w:sz w:val="20"/>
                <w:szCs w:val="20"/>
              </w:rPr>
            </w:pPr>
            <w:r w:rsidRPr="00E80FCE">
              <w:rPr>
                <w:rFonts w:asciiTheme="minorBidi" w:hAnsiTheme="minorBidi"/>
                <w:color w:val="000000" w:themeColor="text1"/>
                <w:sz w:val="20"/>
                <w:szCs w:val="20"/>
              </w:rPr>
              <w:t>52</w:t>
            </w:r>
          </w:p>
        </w:tc>
        <w:tc>
          <w:tcPr>
            <w:tcW w:w="0" w:type="auto"/>
            <w:tcBorders>
              <w:right w:val="single" w:sz="4" w:space="0" w:color="auto"/>
            </w:tcBorders>
            <w:vAlign w:val="center"/>
          </w:tcPr>
          <w:p w:rsidR="007D46F0" w:rsidRPr="00E80FCE" w:rsidRDefault="007D46F0" w:rsidP="00050163">
            <w:pPr>
              <w:jc w:val="center"/>
              <w:rPr>
                <w:rFonts w:asciiTheme="minorBidi" w:hAnsiTheme="minorBidi"/>
                <w:color w:val="000000" w:themeColor="text1"/>
                <w:sz w:val="20"/>
                <w:szCs w:val="20"/>
              </w:rPr>
            </w:pPr>
            <w:r w:rsidRPr="00E80FCE">
              <w:rPr>
                <w:rFonts w:asciiTheme="minorBidi" w:hAnsiTheme="minorBidi"/>
                <w:color w:val="000000" w:themeColor="text1"/>
                <w:sz w:val="20"/>
                <w:szCs w:val="20"/>
              </w:rPr>
              <w:t>46</w:t>
            </w:r>
          </w:p>
        </w:tc>
        <w:tc>
          <w:tcPr>
            <w:tcW w:w="0" w:type="auto"/>
            <w:tcBorders>
              <w:left w:val="single" w:sz="4" w:space="0" w:color="auto"/>
            </w:tcBorders>
            <w:vAlign w:val="center"/>
          </w:tcPr>
          <w:p w:rsidR="007D46F0" w:rsidRPr="00E80FCE" w:rsidRDefault="007D46F0" w:rsidP="00050163">
            <w:pPr>
              <w:jc w:val="center"/>
              <w:rPr>
                <w:rFonts w:asciiTheme="minorBidi" w:hAnsiTheme="minorBidi"/>
                <w:sz w:val="20"/>
                <w:szCs w:val="20"/>
              </w:rPr>
            </w:pPr>
            <w:r w:rsidRPr="00E80FCE">
              <w:rPr>
                <w:rFonts w:asciiTheme="minorBidi" w:hAnsiTheme="minorBidi"/>
                <w:sz w:val="20"/>
                <w:szCs w:val="20"/>
              </w:rPr>
              <w:t>0.0</w:t>
            </w:r>
          </w:p>
        </w:tc>
        <w:tc>
          <w:tcPr>
            <w:tcW w:w="0" w:type="auto"/>
            <w:vAlign w:val="center"/>
          </w:tcPr>
          <w:p w:rsidR="007D46F0" w:rsidRPr="00E80FCE" w:rsidRDefault="007D46F0" w:rsidP="00050163">
            <w:pPr>
              <w:jc w:val="center"/>
              <w:rPr>
                <w:rFonts w:asciiTheme="minorBidi" w:hAnsiTheme="minorBidi"/>
                <w:sz w:val="20"/>
                <w:szCs w:val="20"/>
              </w:rPr>
            </w:pPr>
            <w:r w:rsidRPr="00E80FCE">
              <w:rPr>
                <w:rFonts w:asciiTheme="minorBidi" w:hAnsiTheme="minorBidi"/>
                <w:sz w:val="20"/>
                <w:szCs w:val="20"/>
              </w:rPr>
              <w:t>0.00</w:t>
            </w:r>
          </w:p>
        </w:tc>
        <w:tc>
          <w:tcPr>
            <w:tcW w:w="0" w:type="auto"/>
            <w:vAlign w:val="center"/>
          </w:tcPr>
          <w:p w:rsidR="007D46F0" w:rsidRPr="00E80FCE" w:rsidRDefault="007D46F0" w:rsidP="00050163">
            <w:pPr>
              <w:jc w:val="center"/>
              <w:rPr>
                <w:rFonts w:asciiTheme="minorBidi" w:hAnsiTheme="minorBidi"/>
                <w:color w:val="000000" w:themeColor="text1"/>
                <w:sz w:val="20"/>
                <w:szCs w:val="20"/>
              </w:rPr>
            </w:pPr>
            <w:r w:rsidRPr="00E80FCE">
              <w:rPr>
                <w:rFonts w:asciiTheme="minorBidi" w:hAnsiTheme="minorBidi"/>
                <w:color w:val="000000" w:themeColor="text1"/>
                <w:sz w:val="20"/>
                <w:szCs w:val="20"/>
              </w:rPr>
              <w:t>0.00</w:t>
            </w:r>
          </w:p>
        </w:tc>
        <w:tc>
          <w:tcPr>
            <w:tcW w:w="0" w:type="auto"/>
            <w:vAlign w:val="center"/>
          </w:tcPr>
          <w:p w:rsidR="007D46F0" w:rsidRPr="00E80FCE" w:rsidRDefault="007D46F0" w:rsidP="00050163">
            <w:pPr>
              <w:jc w:val="center"/>
              <w:rPr>
                <w:rFonts w:asciiTheme="minorBidi" w:hAnsiTheme="minorBidi"/>
                <w:color w:val="000000" w:themeColor="text1"/>
                <w:sz w:val="20"/>
                <w:szCs w:val="20"/>
              </w:rPr>
            </w:pPr>
            <w:r w:rsidRPr="00E80FCE">
              <w:rPr>
                <w:rFonts w:asciiTheme="minorBidi" w:hAnsiTheme="minorBidi"/>
                <w:color w:val="000000" w:themeColor="text1"/>
                <w:sz w:val="20"/>
                <w:szCs w:val="20"/>
              </w:rPr>
              <w:t>0.00</w:t>
            </w:r>
          </w:p>
        </w:tc>
        <w:tc>
          <w:tcPr>
            <w:tcW w:w="0" w:type="auto"/>
            <w:tcBorders>
              <w:right w:val="single" w:sz="4" w:space="0" w:color="auto"/>
            </w:tcBorders>
            <w:vAlign w:val="center"/>
          </w:tcPr>
          <w:p w:rsidR="007D46F0" w:rsidRPr="00E80FCE" w:rsidRDefault="007D46F0" w:rsidP="00050163">
            <w:pPr>
              <w:jc w:val="center"/>
              <w:rPr>
                <w:rFonts w:asciiTheme="minorBidi" w:hAnsiTheme="minorBidi"/>
                <w:color w:val="000000" w:themeColor="text1"/>
                <w:sz w:val="20"/>
                <w:szCs w:val="20"/>
              </w:rPr>
            </w:pPr>
            <w:r w:rsidRPr="00E80FCE">
              <w:rPr>
                <w:rFonts w:asciiTheme="minorBidi" w:hAnsiTheme="minorBidi"/>
                <w:color w:val="000000" w:themeColor="text1"/>
                <w:sz w:val="20"/>
                <w:szCs w:val="20"/>
              </w:rPr>
              <w:t>0.00</w:t>
            </w:r>
          </w:p>
        </w:tc>
        <w:tc>
          <w:tcPr>
            <w:tcW w:w="0" w:type="auto"/>
            <w:tcBorders>
              <w:left w:val="single" w:sz="4" w:space="0" w:color="auto"/>
            </w:tcBorders>
            <w:vAlign w:val="center"/>
          </w:tcPr>
          <w:p w:rsidR="007D46F0" w:rsidRPr="00E80FCE" w:rsidRDefault="007D46F0" w:rsidP="00050163">
            <w:pPr>
              <w:jc w:val="center"/>
              <w:rPr>
                <w:rFonts w:asciiTheme="minorBidi" w:hAnsiTheme="minorBidi"/>
                <w:sz w:val="20"/>
                <w:szCs w:val="20"/>
              </w:rPr>
            </w:pPr>
            <w:r w:rsidRPr="00E80FCE">
              <w:rPr>
                <w:rFonts w:asciiTheme="minorBidi" w:hAnsiTheme="minorBidi"/>
                <w:sz w:val="20"/>
                <w:szCs w:val="20"/>
              </w:rPr>
              <w:t>5</w:t>
            </w:r>
          </w:p>
        </w:tc>
        <w:tc>
          <w:tcPr>
            <w:tcW w:w="0" w:type="auto"/>
            <w:vAlign w:val="center"/>
          </w:tcPr>
          <w:p w:rsidR="007D46F0" w:rsidRPr="00E80FCE" w:rsidRDefault="007D46F0" w:rsidP="00050163">
            <w:pPr>
              <w:jc w:val="center"/>
              <w:rPr>
                <w:rFonts w:asciiTheme="minorBidi" w:hAnsiTheme="minorBidi"/>
                <w:sz w:val="20"/>
                <w:szCs w:val="20"/>
              </w:rPr>
            </w:pPr>
            <w:r w:rsidRPr="00E80FCE">
              <w:rPr>
                <w:rFonts w:asciiTheme="minorBidi" w:hAnsiTheme="minorBidi"/>
                <w:sz w:val="20"/>
                <w:szCs w:val="20"/>
              </w:rPr>
              <w:t>5</w:t>
            </w:r>
          </w:p>
        </w:tc>
        <w:tc>
          <w:tcPr>
            <w:tcW w:w="0" w:type="auto"/>
            <w:vAlign w:val="center"/>
          </w:tcPr>
          <w:p w:rsidR="007D46F0" w:rsidRPr="00E80FCE" w:rsidRDefault="007D46F0" w:rsidP="00050163">
            <w:pPr>
              <w:jc w:val="center"/>
              <w:rPr>
                <w:rFonts w:asciiTheme="minorBidi" w:hAnsiTheme="minorBidi"/>
                <w:color w:val="000000" w:themeColor="text1"/>
                <w:sz w:val="20"/>
                <w:szCs w:val="20"/>
              </w:rPr>
            </w:pPr>
            <w:r w:rsidRPr="00E80FCE">
              <w:rPr>
                <w:rFonts w:asciiTheme="minorBidi" w:hAnsiTheme="minorBidi"/>
                <w:color w:val="000000" w:themeColor="text1"/>
                <w:sz w:val="20"/>
                <w:szCs w:val="20"/>
              </w:rPr>
              <w:t>5</w:t>
            </w:r>
          </w:p>
        </w:tc>
        <w:tc>
          <w:tcPr>
            <w:tcW w:w="0" w:type="auto"/>
            <w:vAlign w:val="center"/>
          </w:tcPr>
          <w:p w:rsidR="007D46F0" w:rsidRPr="00E80FCE" w:rsidRDefault="007D46F0" w:rsidP="00050163">
            <w:pPr>
              <w:jc w:val="center"/>
              <w:rPr>
                <w:rFonts w:asciiTheme="minorBidi" w:hAnsiTheme="minorBidi"/>
                <w:color w:val="000000" w:themeColor="text1"/>
                <w:sz w:val="20"/>
                <w:szCs w:val="20"/>
              </w:rPr>
            </w:pPr>
            <w:r w:rsidRPr="00E80FCE">
              <w:rPr>
                <w:rFonts w:asciiTheme="minorBidi" w:hAnsiTheme="minorBidi"/>
                <w:color w:val="000000" w:themeColor="text1"/>
                <w:sz w:val="20"/>
                <w:szCs w:val="20"/>
              </w:rPr>
              <w:t>5</w:t>
            </w:r>
          </w:p>
        </w:tc>
        <w:tc>
          <w:tcPr>
            <w:tcW w:w="0" w:type="auto"/>
            <w:vAlign w:val="center"/>
          </w:tcPr>
          <w:p w:rsidR="007D46F0" w:rsidRPr="00E80FCE" w:rsidRDefault="007D46F0" w:rsidP="00050163">
            <w:pPr>
              <w:jc w:val="center"/>
              <w:rPr>
                <w:rFonts w:asciiTheme="minorBidi" w:hAnsiTheme="minorBidi"/>
                <w:color w:val="000000" w:themeColor="text1"/>
                <w:sz w:val="20"/>
                <w:szCs w:val="20"/>
              </w:rPr>
            </w:pPr>
            <w:r w:rsidRPr="00E80FCE">
              <w:rPr>
                <w:rFonts w:asciiTheme="minorBidi" w:hAnsiTheme="minorBidi"/>
                <w:color w:val="000000" w:themeColor="text1"/>
                <w:sz w:val="20"/>
                <w:szCs w:val="20"/>
              </w:rPr>
              <w:t>5</w:t>
            </w:r>
          </w:p>
        </w:tc>
      </w:tr>
      <w:tr w:rsidR="007D46F0" w:rsidRPr="00E80FCE" w:rsidTr="00050163">
        <w:trPr>
          <w:jc w:val="center"/>
        </w:trPr>
        <w:tc>
          <w:tcPr>
            <w:tcW w:w="0" w:type="auto"/>
            <w:vAlign w:val="center"/>
          </w:tcPr>
          <w:p w:rsidR="007D46F0" w:rsidRPr="00E80FCE" w:rsidRDefault="007D46F0" w:rsidP="00050163">
            <w:pPr>
              <w:jc w:val="center"/>
              <w:rPr>
                <w:rFonts w:asciiTheme="minorBidi" w:hAnsiTheme="minorBidi"/>
                <w:sz w:val="20"/>
                <w:szCs w:val="20"/>
              </w:rPr>
            </w:pPr>
            <w:r w:rsidRPr="00E80FCE">
              <w:rPr>
                <w:rFonts w:asciiTheme="minorBidi" w:hAnsiTheme="minorBidi"/>
                <w:sz w:val="20"/>
                <w:szCs w:val="20"/>
              </w:rPr>
              <w:t>10</w:t>
            </w:r>
          </w:p>
        </w:tc>
        <w:tc>
          <w:tcPr>
            <w:tcW w:w="0" w:type="auto"/>
            <w:vAlign w:val="center"/>
          </w:tcPr>
          <w:p w:rsidR="007D46F0" w:rsidRPr="00E80FCE" w:rsidRDefault="007D46F0" w:rsidP="00050163">
            <w:pPr>
              <w:jc w:val="center"/>
              <w:rPr>
                <w:rFonts w:asciiTheme="minorBidi" w:hAnsiTheme="minorBidi"/>
                <w:sz w:val="20"/>
                <w:szCs w:val="20"/>
              </w:rPr>
            </w:pPr>
            <w:r w:rsidRPr="00E80FCE">
              <w:rPr>
                <w:rFonts w:asciiTheme="minorBidi" w:hAnsiTheme="minorBidi"/>
                <w:sz w:val="20"/>
                <w:szCs w:val="20"/>
              </w:rPr>
              <w:t>350</w:t>
            </w:r>
          </w:p>
        </w:tc>
        <w:tc>
          <w:tcPr>
            <w:tcW w:w="0" w:type="auto"/>
            <w:vAlign w:val="center"/>
          </w:tcPr>
          <w:p w:rsidR="007D46F0" w:rsidRPr="00E80FCE" w:rsidRDefault="007D46F0" w:rsidP="00050163">
            <w:pPr>
              <w:jc w:val="center"/>
              <w:rPr>
                <w:rFonts w:asciiTheme="minorBidi" w:hAnsiTheme="minorBidi"/>
                <w:sz w:val="20"/>
                <w:szCs w:val="20"/>
              </w:rPr>
            </w:pPr>
            <w:r w:rsidRPr="00E80FCE">
              <w:rPr>
                <w:rFonts w:asciiTheme="minorBidi" w:hAnsiTheme="minorBidi"/>
                <w:sz w:val="20"/>
                <w:szCs w:val="20"/>
              </w:rPr>
              <w:t>400</w:t>
            </w:r>
          </w:p>
        </w:tc>
        <w:tc>
          <w:tcPr>
            <w:tcW w:w="0" w:type="auto"/>
            <w:vAlign w:val="center"/>
          </w:tcPr>
          <w:p w:rsidR="007D46F0" w:rsidRPr="00E80FCE" w:rsidRDefault="007D46F0" w:rsidP="00050163">
            <w:pPr>
              <w:jc w:val="center"/>
              <w:rPr>
                <w:rFonts w:asciiTheme="minorBidi" w:hAnsiTheme="minorBidi"/>
                <w:sz w:val="20"/>
                <w:szCs w:val="20"/>
              </w:rPr>
            </w:pPr>
            <w:r w:rsidRPr="00E80FCE">
              <w:rPr>
                <w:rFonts w:asciiTheme="minorBidi" w:hAnsiTheme="minorBidi"/>
                <w:sz w:val="20"/>
                <w:szCs w:val="20"/>
              </w:rPr>
              <w:t>4.0</w:t>
            </w:r>
          </w:p>
        </w:tc>
        <w:tc>
          <w:tcPr>
            <w:tcW w:w="0" w:type="auto"/>
            <w:vAlign w:val="center"/>
          </w:tcPr>
          <w:p w:rsidR="007D46F0" w:rsidRPr="00E80FCE" w:rsidRDefault="007D46F0" w:rsidP="00050163">
            <w:pPr>
              <w:jc w:val="center"/>
              <w:rPr>
                <w:rFonts w:asciiTheme="minorBidi" w:hAnsiTheme="minorBidi"/>
                <w:color w:val="000000"/>
                <w:sz w:val="20"/>
                <w:szCs w:val="20"/>
              </w:rPr>
            </w:pPr>
            <w:r w:rsidRPr="00E80FCE">
              <w:rPr>
                <w:rFonts w:asciiTheme="minorBidi" w:hAnsiTheme="minorBidi"/>
                <w:color w:val="000000"/>
                <w:sz w:val="20"/>
                <w:szCs w:val="20"/>
              </w:rPr>
              <w:t>244</w:t>
            </w:r>
          </w:p>
        </w:tc>
        <w:tc>
          <w:tcPr>
            <w:tcW w:w="0" w:type="auto"/>
            <w:vAlign w:val="center"/>
          </w:tcPr>
          <w:p w:rsidR="007D46F0" w:rsidRPr="00E80FCE" w:rsidRDefault="007D46F0" w:rsidP="00050163">
            <w:pPr>
              <w:jc w:val="center"/>
              <w:rPr>
                <w:rFonts w:asciiTheme="minorBidi" w:hAnsiTheme="minorBidi"/>
                <w:color w:val="000000"/>
                <w:sz w:val="20"/>
                <w:szCs w:val="20"/>
              </w:rPr>
            </w:pPr>
            <w:r w:rsidRPr="00E80FCE">
              <w:rPr>
                <w:rFonts w:asciiTheme="minorBidi" w:hAnsiTheme="minorBidi"/>
                <w:color w:val="000000"/>
                <w:sz w:val="20"/>
                <w:szCs w:val="20"/>
              </w:rPr>
              <w:t>2.5</w:t>
            </w:r>
          </w:p>
        </w:tc>
        <w:tc>
          <w:tcPr>
            <w:tcW w:w="0" w:type="auto"/>
            <w:vAlign w:val="center"/>
          </w:tcPr>
          <w:p w:rsidR="007D46F0" w:rsidRPr="00E80FCE" w:rsidRDefault="007D46F0" w:rsidP="00050163">
            <w:pPr>
              <w:jc w:val="center"/>
              <w:rPr>
                <w:rFonts w:asciiTheme="minorBidi" w:hAnsiTheme="minorBidi"/>
                <w:color w:val="000000"/>
                <w:sz w:val="20"/>
                <w:szCs w:val="20"/>
              </w:rPr>
            </w:pPr>
            <w:r w:rsidRPr="00E80FCE">
              <w:rPr>
                <w:rFonts w:asciiTheme="minorBidi" w:hAnsiTheme="minorBidi"/>
                <w:color w:val="000000"/>
                <w:sz w:val="20"/>
                <w:szCs w:val="20"/>
              </w:rPr>
              <w:t>0.40</w:t>
            </w:r>
          </w:p>
        </w:tc>
        <w:tc>
          <w:tcPr>
            <w:tcW w:w="0" w:type="auto"/>
            <w:vAlign w:val="center"/>
          </w:tcPr>
          <w:p w:rsidR="007D46F0" w:rsidRPr="00E80FCE" w:rsidRDefault="007D46F0" w:rsidP="00050163">
            <w:pPr>
              <w:jc w:val="center"/>
              <w:rPr>
                <w:rFonts w:asciiTheme="minorBidi" w:hAnsiTheme="minorBidi"/>
                <w:color w:val="000000"/>
                <w:sz w:val="20"/>
                <w:szCs w:val="20"/>
              </w:rPr>
            </w:pPr>
            <w:r w:rsidRPr="00E80FCE">
              <w:rPr>
                <w:rFonts w:asciiTheme="minorBidi" w:hAnsiTheme="minorBidi"/>
                <w:color w:val="000000"/>
                <w:sz w:val="20"/>
                <w:szCs w:val="20"/>
              </w:rPr>
              <w:t>4</w:t>
            </w:r>
          </w:p>
        </w:tc>
        <w:tc>
          <w:tcPr>
            <w:tcW w:w="0" w:type="auto"/>
            <w:tcBorders>
              <w:right w:val="single" w:sz="4" w:space="0" w:color="auto"/>
            </w:tcBorders>
            <w:vAlign w:val="center"/>
          </w:tcPr>
          <w:p w:rsidR="007D46F0" w:rsidRPr="00E80FCE" w:rsidRDefault="007D46F0" w:rsidP="00050163">
            <w:pPr>
              <w:jc w:val="center"/>
              <w:rPr>
                <w:rFonts w:asciiTheme="minorBidi" w:hAnsiTheme="minorBidi"/>
                <w:color w:val="000000"/>
                <w:sz w:val="20"/>
                <w:szCs w:val="20"/>
              </w:rPr>
            </w:pPr>
            <w:r w:rsidRPr="00E80FCE">
              <w:rPr>
                <w:rFonts w:asciiTheme="minorBidi" w:hAnsiTheme="minorBidi"/>
                <w:color w:val="000000"/>
                <w:sz w:val="20"/>
                <w:szCs w:val="20"/>
              </w:rPr>
              <w:t>166.2</w:t>
            </w:r>
          </w:p>
        </w:tc>
        <w:tc>
          <w:tcPr>
            <w:tcW w:w="0" w:type="auto"/>
            <w:tcBorders>
              <w:left w:val="single" w:sz="4" w:space="0" w:color="auto"/>
            </w:tcBorders>
            <w:vAlign w:val="center"/>
          </w:tcPr>
          <w:p w:rsidR="007D46F0" w:rsidRPr="00E80FCE" w:rsidRDefault="007D46F0" w:rsidP="00050163">
            <w:pPr>
              <w:jc w:val="center"/>
              <w:rPr>
                <w:rFonts w:asciiTheme="minorBidi" w:hAnsiTheme="minorBidi"/>
                <w:color w:val="000000"/>
                <w:sz w:val="20"/>
                <w:szCs w:val="20"/>
              </w:rPr>
            </w:pPr>
            <w:r w:rsidRPr="00E80FCE">
              <w:rPr>
                <w:rFonts w:asciiTheme="minorBidi" w:hAnsiTheme="minorBidi"/>
                <w:color w:val="000000"/>
                <w:sz w:val="20"/>
                <w:szCs w:val="20"/>
              </w:rPr>
              <w:t>40.0</w:t>
            </w:r>
          </w:p>
        </w:tc>
        <w:tc>
          <w:tcPr>
            <w:tcW w:w="0" w:type="auto"/>
            <w:vAlign w:val="center"/>
          </w:tcPr>
          <w:p w:rsidR="007D46F0" w:rsidRPr="00E80FCE" w:rsidRDefault="007D46F0" w:rsidP="00050163">
            <w:pPr>
              <w:jc w:val="center"/>
              <w:rPr>
                <w:rFonts w:asciiTheme="minorBidi" w:hAnsiTheme="minorBidi"/>
                <w:color w:val="000000" w:themeColor="text1"/>
                <w:sz w:val="20"/>
                <w:szCs w:val="20"/>
              </w:rPr>
            </w:pPr>
            <w:r w:rsidRPr="00E80FCE">
              <w:rPr>
                <w:rFonts w:asciiTheme="minorBidi" w:hAnsiTheme="minorBidi"/>
                <w:color w:val="000000" w:themeColor="text1"/>
                <w:sz w:val="20"/>
                <w:szCs w:val="20"/>
              </w:rPr>
              <w:t>40.0</w:t>
            </w:r>
          </w:p>
        </w:tc>
        <w:tc>
          <w:tcPr>
            <w:tcW w:w="0" w:type="auto"/>
            <w:vAlign w:val="center"/>
          </w:tcPr>
          <w:p w:rsidR="007D46F0" w:rsidRPr="00E80FCE" w:rsidRDefault="007D46F0" w:rsidP="00050163">
            <w:pPr>
              <w:jc w:val="center"/>
              <w:rPr>
                <w:rFonts w:asciiTheme="minorBidi" w:hAnsiTheme="minorBidi"/>
                <w:color w:val="000000" w:themeColor="text1"/>
                <w:sz w:val="20"/>
                <w:szCs w:val="20"/>
              </w:rPr>
            </w:pPr>
            <w:r w:rsidRPr="00E80FCE">
              <w:rPr>
                <w:rFonts w:asciiTheme="minorBidi" w:hAnsiTheme="minorBidi"/>
                <w:color w:val="000000" w:themeColor="text1"/>
                <w:sz w:val="20"/>
                <w:szCs w:val="20"/>
              </w:rPr>
              <w:t>37.0</w:t>
            </w:r>
          </w:p>
        </w:tc>
        <w:tc>
          <w:tcPr>
            <w:tcW w:w="0" w:type="auto"/>
            <w:vAlign w:val="center"/>
          </w:tcPr>
          <w:p w:rsidR="007D46F0" w:rsidRPr="00E80FCE" w:rsidRDefault="007D46F0" w:rsidP="00050163">
            <w:pPr>
              <w:jc w:val="center"/>
              <w:rPr>
                <w:rFonts w:asciiTheme="minorBidi" w:hAnsiTheme="minorBidi"/>
                <w:color w:val="000000" w:themeColor="text1"/>
                <w:sz w:val="20"/>
                <w:szCs w:val="20"/>
              </w:rPr>
            </w:pPr>
            <w:r w:rsidRPr="00E80FCE">
              <w:rPr>
                <w:rFonts w:asciiTheme="minorBidi" w:hAnsiTheme="minorBidi"/>
                <w:color w:val="000000" w:themeColor="text1"/>
                <w:sz w:val="20"/>
                <w:szCs w:val="20"/>
              </w:rPr>
              <w:t>35</w:t>
            </w:r>
          </w:p>
        </w:tc>
        <w:tc>
          <w:tcPr>
            <w:tcW w:w="0" w:type="auto"/>
            <w:tcBorders>
              <w:right w:val="single" w:sz="4" w:space="0" w:color="auto"/>
            </w:tcBorders>
            <w:vAlign w:val="center"/>
          </w:tcPr>
          <w:p w:rsidR="007D46F0" w:rsidRPr="00E80FCE" w:rsidRDefault="007D46F0" w:rsidP="00050163">
            <w:pPr>
              <w:jc w:val="center"/>
              <w:rPr>
                <w:rFonts w:asciiTheme="minorBidi" w:hAnsiTheme="minorBidi"/>
                <w:color w:val="000000" w:themeColor="text1"/>
                <w:sz w:val="20"/>
                <w:szCs w:val="20"/>
              </w:rPr>
            </w:pPr>
            <w:r w:rsidRPr="00E80FCE">
              <w:rPr>
                <w:rFonts w:asciiTheme="minorBidi" w:hAnsiTheme="minorBidi"/>
                <w:color w:val="000000" w:themeColor="text1"/>
                <w:sz w:val="20"/>
                <w:szCs w:val="20"/>
              </w:rPr>
              <w:t>31</w:t>
            </w:r>
          </w:p>
        </w:tc>
        <w:tc>
          <w:tcPr>
            <w:tcW w:w="0" w:type="auto"/>
            <w:tcBorders>
              <w:left w:val="single" w:sz="4" w:space="0" w:color="auto"/>
            </w:tcBorders>
            <w:vAlign w:val="center"/>
          </w:tcPr>
          <w:p w:rsidR="007D46F0" w:rsidRPr="00E80FCE" w:rsidRDefault="007D46F0" w:rsidP="00050163">
            <w:pPr>
              <w:jc w:val="center"/>
              <w:rPr>
                <w:rFonts w:asciiTheme="minorBidi" w:hAnsiTheme="minorBidi"/>
                <w:sz w:val="20"/>
                <w:szCs w:val="20"/>
              </w:rPr>
            </w:pPr>
            <w:r w:rsidRPr="00E80FCE">
              <w:rPr>
                <w:rFonts w:asciiTheme="minorBidi" w:hAnsiTheme="minorBidi"/>
                <w:sz w:val="20"/>
                <w:szCs w:val="20"/>
              </w:rPr>
              <w:t>0.0</w:t>
            </w:r>
          </w:p>
        </w:tc>
        <w:tc>
          <w:tcPr>
            <w:tcW w:w="0" w:type="auto"/>
            <w:vAlign w:val="center"/>
          </w:tcPr>
          <w:p w:rsidR="007D46F0" w:rsidRPr="00E80FCE" w:rsidRDefault="007D46F0" w:rsidP="00050163">
            <w:pPr>
              <w:jc w:val="center"/>
              <w:rPr>
                <w:rFonts w:asciiTheme="minorBidi" w:hAnsiTheme="minorBidi"/>
                <w:sz w:val="20"/>
                <w:szCs w:val="20"/>
              </w:rPr>
            </w:pPr>
            <w:r w:rsidRPr="00E80FCE">
              <w:rPr>
                <w:rFonts w:asciiTheme="minorBidi" w:hAnsiTheme="minorBidi"/>
                <w:sz w:val="20"/>
                <w:szCs w:val="20"/>
              </w:rPr>
              <w:t>0.00</w:t>
            </w:r>
          </w:p>
        </w:tc>
        <w:tc>
          <w:tcPr>
            <w:tcW w:w="0" w:type="auto"/>
            <w:vAlign w:val="center"/>
          </w:tcPr>
          <w:p w:rsidR="007D46F0" w:rsidRPr="00E80FCE" w:rsidRDefault="007D46F0" w:rsidP="00050163">
            <w:pPr>
              <w:jc w:val="center"/>
              <w:rPr>
                <w:rFonts w:asciiTheme="minorBidi" w:hAnsiTheme="minorBidi"/>
                <w:color w:val="000000" w:themeColor="text1"/>
                <w:sz w:val="20"/>
                <w:szCs w:val="20"/>
              </w:rPr>
            </w:pPr>
            <w:r w:rsidRPr="00E80FCE">
              <w:rPr>
                <w:rFonts w:asciiTheme="minorBidi" w:hAnsiTheme="minorBidi"/>
                <w:color w:val="000000" w:themeColor="text1"/>
                <w:sz w:val="20"/>
                <w:szCs w:val="20"/>
              </w:rPr>
              <w:t>0.00</w:t>
            </w:r>
          </w:p>
        </w:tc>
        <w:tc>
          <w:tcPr>
            <w:tcW w:w="0" w:type="auto"/>
            <w:vAlign w:val="center"/>
          </w:tcPr>
          <w:p w:rsidR="007D46F0" w:rsidRPr="00E80FCE" w:rsidRDefault="007D46F0" w:rsidP="00050163">
            <w:pPr>
              <w:jc w:val="center"/>
              <w:rPr>
                <w:rFonts w:asciiTheme="minorBidi" w:hAnsiTheme="minorBidi"/>
                <w:color w:val="000000" w:themeColor="text1"/>
                <w:sz w:val="20"/>
                <w:szCs w:val="20"/>
              </w:rPr>
            </w:pPr>
            <w:r w:rsidRPr="00E80FCE">
              <w:rPr>
                <w:rFonts w:asciiTheme="minorBidi" w:hAnsiTheme="minorBidi"/>
                <w:color w:val="000000" w:themeColor="text1"/>
                <w:sz w:val="20"/>
                <w:szCs w:val="20"/>
              </w:rPr>
              <w:t>0.08</w:t>
            </w:r>
          </w:p>
        </w:tc>
        <w:tc>
          <w:tcPr>
            <w:tcW w:w="0" w:type="auto"/>
            <w:tcBorders>
              <w:right w:val="single" w:sz="4" w:space="0" w:color="auto"/>
            </w:tcBorders>
            <w:vAlign w:val="center"/>
          </w:tcPr>
          <w:p w:rsidR="007D46F0" w:rsidRPr="00E80FCE" w:rsidRDefault="007D46F0" w:rsidP="00050163">
            <w:pPr>
              <w:jc w:val="center"/>
              <w:rPr>
                <w:rFonts w:asciiTheme="minorBidi" w:hAnsiTheme="minorBidi"/>
                <w:color w:val="000000" w:themeColor="text1"/>
                <w:sz w:val="20"/>
                <w:szCs w:val="20"/>
              </w:rPr>
            </w:pPr>
            <w:r w:rsidRPr="00E80FCE">
              <w:rPr>
                <w:rFonts w:asciiTheme="minorBidi" w:hAnsiTheme="minorBidi"/>
                <w:color w:val="000000" w:themeColor="text1"/>
                <w:sz w:val="20"/>
                <w:szCs w:val="20"/>
              </w:rPr>
              <w:t>0.02</w:t>
            </w:r>
          </w:p>
        </w:tc>
        <w:tc>
          <w:tcPr>
            <w:tcW w:w="0" w:type="auto"/>
            <w:tcBorders>
              <w:left w:val="single" w:sz="4" w:space="0" w:color="auto"/>
            </w:tcBorders>
            <w:vAlign w:val="center"/>
          </w:tcPr>
          <w:p w:rsidR="007D46F0" w:rsidRPr="00E80FCE" w:rsidRDefault="007D46F0" w:rsidP="00050163">
            <w:pPr>
              <w:jc w:val="center"/>
              <w:rPr>
                <w:rFonts w:asciiTheme="minorBidi" w:hAnsiTheme="minorBidi"/>
                <w:sz w:val="20"/>
                <w:szCs w:val="20"/>
              </w:rPr>
            </w:pPr>
            <w:r w:rsidRPr="00E80FCE">
              <w:rPr>
                <w:rFonts w:asciiTheme="minorBidi" w:hAnsiTheme="minorBidi"/>
                <w:sz w:val="20"/>
                <w:szCs w:val="20"/>
              </w:rPr>
              <w:t>5</w:t>
            </w:r>
          </w:p>
        </w:tc>
        <w:tc>
          <w:tcPr>
            <w:tcW w:w="0" w:type="auto"/>
            <w:vAlign w:val="center"/>
          </w:tcPr>
          <w:p w:rsidR="007D46F0" w:rsidRPr="00E80FCE" w:rsidRDefault="007D46F0" w:rsidP="00050163">
            <w:pPr>
              <w:jc w:val="center"/>
              <w:rPr>
                <w:rFonts w:asciiTheme="minorBidi" w:hAnsiTheme="minorBidi"/>
                <w:sz w:val="20"/>
                <w:szCs w:val="20"/>
              </w:rPr>
            </w:pPr>
            <w:r w:rsidRPr="00E80FCE">
              <w:rPr>
                <w:rFonts w:asciiTheme="minorBidi" w:hAnsiTheme="minorBidi"/>
                <w:sz w:val="20"/>
                <w:szCs w:val="20"/>
              </w:rPr>
              <w:t>5</w:t>
            </w:r>
          </w:p>
        </w:tc>
        <w:tc>
          <w:tcPr>
            <w:tcW w:w="0" w:type="auto"/>
            <w:vAlign w:val="center"/>
          </w:tcPr>
          <w:p w:rsidR="007D46F0" w:rsidRPr="00E80FCE" w:rsidRDefault="007D46F0" w:rsidP="00050163">
            <w:pPr>
              <w:jc w:val="center"/>
              <w:rPr>
                <w:rFonts w:asciiTheme="minorBidi" w:hAnsiTheme="minorBidi"/>
                <w:color w:val="000000" w:themeColor="text1"/>
                <w:sz w:val="20"/>
                <w:szCs w:val="20"/>
              </w:rPr>
            </w:pPr>
            <w:r w:rsidRPr="00E80FCE">
              <w:rPr>
                <w:rFonts w:asciiTheme="minorBidi" w:hAnsiTheme="minorBidi"/>
                <w:color w:val="000000" w:themeColor="text1"/>
                <w:sz w:val="20"/>
                <w:szCs w:val="20"/>
              </w:rPr>
              <w:t>5</w:t>
            </w:r>
          </w:p>
        </w:tc>
        <w:tc>
          <w:tcPr>
            <w:tcW w:w="0" w:type="auto"/>
            <w:vAlign w:val="center"/>
          </w:tcPr>
          <w:p w:rsidR="007D46F0" w:rsidRPr="00E80FCE" w:rsidRDefault="007D46F0" w:rsidP="00050163">
            <w:pPr>
              <w:jc w:val="center"/>
              <w:rPr>
                <w:rFonts w:asciiTheme="minorBidi" w:hAnsiTheme="minorBidi"/>
                <w:color w:val="000000" w:themeColor="text1"/>
                <w:sz w:val="20"/>
                <w:szCs w:val="20"/>
              </w:rPr>
            </w:pPr>
            <w:r w:rsidRPr="00E80FCE">
              <w:rPr>
                <w:rFonts w:asciiTheme="minorBidi" w:hAnsiTheme="minorBidi"/>
                <w:color w:val="000000" w:themeColor="text1"/>
                <w:sz w:val="20"/>
                <w:szCs w:val="20"/>
              </w:rPr>
              <w:t>5</w:t>
            </w:r>
          </w:p>
        </w:tc>
        <w:tc>
          <w:tcPr>
            <w:tcW w:w="0" w:type="auto"/>
            <w:vAlign w:val="center"/>
          </w:tcPr>
          <w:p w:rsidR="007D46F0" w:rsidRPr="00E80FCE" w:rsidRDefault="007D46F0" w:rsidP="00050163">
            <w:pPr>
              <w:jc w:val="center"/>
              <w:rPr>
                <w:rFonts w:asciiTheme="minorBidi" w:hAnsiTheme="minorBidi"/>
                <w:color w:val="000000" w:themeColor="text1"/>
                <w:sz w:val="20"/>
                <w:szCs w:val="20"/>
              </w:rPr>
            </w:pPr>
            <w:r w:rsidRPr="00E80FCE">
              <w:rPr>
                <w:rFonts w:asciiTheme="minorBidi" w:hAnsiTheme="minorBidi"/>
                <w:color w:val="000000" w:themeColor="text1"/>
                <w:sz w:val="20"/>
                <w:szCs w:val="20"/>
              </w:rPr>
              <w:t>4</w:t>
            </w:r>
          </w:p>
        </w:tc>
      </w:tr>
      <w:tr w:rsidR="007D46F0" w:rsidRPr="00E80FCE" w:rsidTr="00050163">
        <w:trPr>
          <w:jc w:val="center"/>
        </w:trPr>
        <w:tc>
          <w:tcPr>
            <w:tcW w:w="0" w:type="auto"/>
            <w:vAlign w:val="center"/>
          </w:tcPr>
          <w:p w:rsidR="007D46F0" w:rsidRPr="00E80FCE" w:rsidRDefault="007D46F0" w:rsidP="00050163">
            <w:pPr>
              <w:jc w:val="center"/>
              <w:rPr>
                <w:rFonts w:asciiTheme="minorBidi" w:hAnsiTheme="minorBidi"/>
                <w:sz w:val="20"/>
                <w:szCs w:val="20"/>
              </w:rPr>
            </w:pPr>
            <w:r w:rsidRPr="00E80FCE">
              <w:rPr>
                <w:rFonts w:asciiTheme="minorBidi" w:hAnsiTheme="minorBidi"/>
                <w:sz w:val="20"/>
                <w:szCs w:val="20"/>
              </w:rPr>
              <w:t>11</w:t>
            </w:r>
          </w:p>
        </w:tc>
        <w:tc>
          <w:tcPr>
            <w:tcW w:w="0" w:type="auto"/>
            <w:vAlign w:val="center"/>
          </w:tcPr>
          <w:p w:rsidR="007D46F0" w:rsidRPr="00E80FCE" w:rsidRDefault="007D46F0" w:rsidP="00050163">
            <w:pPr>
              <w:jc w:val="center"/>
              <w:rPr>
                <w:rFonts w:asciiTheme="minorBidi" w:hAnsiTheme="minorBidi"/>
                <w:sz w:val="20"/>
                <w:szCs w:val="20"/>
              </w:rPr>
            </w:pPr>
            <w:r w:rsidRPr="00E80FCE">
              <w:rPr>
                <w:rFonts w:asciiTheme="minorBidi" w:hAnsiTheme="minorBidi"/>
                <w:sz w:val="20"/>
                <w:szCs w:val="20"/>
              </w:rPr>
              <w:t>400</w:t>
            </w:r>
          </w:p>
        </w:tc>
        <w:tc>
          <w:tcPr>
            <w:tcW w:w="0" w:type="auto"/>
            <w:vAlign w:val="center"/>
          </w:tcPr>
          <w:p w:rsidR="007D46F0" w:rsidRPr="00E80FCE" w:rsidRDefault="007D46F0" w:rsidP="00050163">
            <w:pPr>
              <w:jc w:val="center"/>
              <w:rPr>
                <w:rFonts w:asciiTheme="minorBidi" w:hAnsiTheme="minorBidi"/>
                <w:sz w:val="20"/>
                <w:szCs w:val="20"/>
              </w:rPr>
            </w:pPr>
            <w:r w:rsidRPr="00E80FCE">
              <w:rPr>
                <w:rFonts w:asciiTheme="minorBidi" w:hAnsiTheme="minorBidi"/>
                <w:sz w:val="20"/>
                <w:szCs w:val="20"/>
              </w:rPr>
              <w:t>300</w:t>
            </w:r>
          </w:p>
        </w:tc>
        <w:tc>
          <w:tcPr>
            <w:tcW w:w="0" w:type="auto"/>
            <w:vAlign w:val="center"/>
          </w:tcPr>
          <w:p w:rsidR="007D46F0" w:rsidRPr="00E80FCE" w:rsidRDefault="007D46F0" w:rsidP="00050163">
            <w:pPr>
              <w:jc w:val="center"/>
              <w:rPr>
                <w:rFonts w:asciiTheme="minorBidi" w:hAnsiTheme="minorBidi"/>
                <w:sz w:val="20"/>
                <w:szCs w:val="20"/>
              </w:rPr>
            </w:pPr>
            <w:r w:rsidRPr="00E80FCE">
              <w:rPr>
                <w:rFonts w:asciiTheme="minorBidi" w:hAnsiTheme="minorBidi"/>
                <w:sz w:val="20"/>
                <w:szCs w:val="20"/>
              </w:rPr>
              <w:t>3.0</w:t>
            </w:r>
          </w:p>
        </w:tc>
        <w:tc>
          <w:tcPr>
            <w:tcW w:w="0" w:type="auto"/>
            <w:vAlign w:val="center"/>
          </w:tcPr>
          <w:p w:rsidR="007D46F0" w:rsidRPr="00E80FCE" w:rsidRDefault="007D46F0" w:rsidP="00050163">
            <w:pPr>
              <w:jc w:val="center"/>
              <w:rPr>
                <w:rFonts w:asciiTheme="minorBidi" w:hAnsiTheme="minorBidi"/>
                <w:color w:val="000000"/>
                <w:sz w:val="20"/>
                <w:szCs w:val="20"/>
              </w:rPr>
            </w:pPr>
            <w:r w:rsidRPr="00E80FCE">
              <w:rPr>
                <w:rFonts w:asciiTheme="minorBidi" w:hAnsiTheme="minorBidi"/>
                <w:color w:val="000000"/>
                <w:sz w:val="20"/>
                <w:szCs w:val="20"/>
              </w:rPr>
              <w:t>296</w:t>
            </w:r>
          </w:p>
        </w:tc>
        <w:tc>
          <w:tcPr>
            <w:tcW w:w="0" w:type="auto"/>
            <w:vAlign w:val="center"/>
          </w:tcPr>
          <w:p w:rsidR="007D46F0" w:rsidRPr="00E80FCE" w:rsidRDefault="007D46F0" w:rsidP="00050163">
            <w:pPr>
              <w:jc w:val="center"/>
              <w:rPr>
                <w:rFonts w:asciiTheme="minorBidi" w:hAnsiTheme="minorBidi"/>
                <w:color w:val="000000"/>
                <w:sz w:val="20"/>
                <w:szCs w:val="20"/>
              </w:rPr>
            </w:pPr>
            <w:r w:rsidRPr="00E80FCE">
              <w:rPr>
                <w:rFonts w:asciiTheme="minorBidi" w:hAnsiTheme="minorBidi"/>
                <w:color w:val="000000"/>
                <w:sz w:val="20"/>
                <w:szCs w:val="20"/>
              </w:rPr>
              <w:t>4</w:t>
            </w:r>
          </w:p>
        </w:tc>
        <w:tc>
          <w:tcPr>
            <w:tcW w:w="0" w:type="auto"/>
            <w:vAlign w:val="center"/>
          </w:tcPr>
          <w:p w:rsidR="007D46F0" w:rsidRPr="00E80FCE" w:rsidRDefault="007D46F0" w:rsidP="00050163">
            <w:pPr>
              <w:jc w:val="center"/>
              <w:rPr>
                <w:rFonts w:asciiTheme="minorBidi" w:hAnsiTheme="minorBidi"/>
                <w:color w:val="000000"/>
                <w:sz w:val="20"/>
                <w:szCs w:val="20"/>
              </w:rPr>
            </w:pPr>
            <w:r w:rsidRPr="00E80FCE">
              <w:rPr>
                <w:rFonts w:asciiTheme="minorBidi" w:hAnsiTheme="minorBidi"/>
                <w:color w:val="000000"/>
                <w:sz w:val="20"/>
                <w:szCs w:val="20"/>
              </w:rPr>
              <w:t>0.60</w:t>
            </w:r>
          </w:p>
        </w:tc>
        <w:tc>
          <w:tcPr>
            <w:tcW w:w="0" w:type="auto"/>
            <w:vAlign w:val="center"/>
          </w:tcPr>
          <w:p w:rsidR="007D46F0" w:rsidRPr="00E80FCE" w:rsidRDefault="007D46F0" w:rsidP="00050163">
            <w:pPr>
              <w:jc w:val="center"/>
              <w:rPr>
                <w:rFonts w:asciiTheme="minorBidi" w:hAnsiTheme="minorBidi"/>
                <w:color w:val="000000"/>
                <w:sz w:val="20"/>
                <w:szCs w:val="20"/>
              </w:rPr>
            </w:pPr>
            <w:r w:rsidRPr="00E80FCE">
              <w:rPr>
                <w:rFonts w:asciiTheme="minorBidi" w:hAnsiTheme="minorBidi"/>
                <w:color w:val="000000"/>
                <w:sz w:val="20"/>
                <w:szCs w:val="20"/>
              </w:rPr>
              <w:t>6</w:t>
            </w:r>
          </w:p>
        </w:tc>
        <w:tc>
          <w:tcPr>
            <w:tcW w:w="0" w:type="auto"/>
            <w:tcBorders>
              <w:right w:val="single" w:sz="4" w:space="0" w:color="auto"/>
            </w:tcBorders>
            <w:vAlign w:val="center"/>
          </w:tcPr>
          <w:p w:rsidR="007D46F0" w:rsidRPr="00E80FCE" w:rsidRDefault="007D46F0" w:rsidP="00050163">
            <w:pPr>
              <w:jc w:val="center"/>
              <w:rPr>
                <w:rFonts w:asciiTheme="minorBidi" w:hAnsiTheme="minorBidi"/>
                <w:color w:val="000000"/>
                <w:sz w:val="20"/>
                <w:szCs w:val="20"/>
              </w:rPr>
            </w:pPr>
            <w:r w:rsidRPr="00E80FCE">
              <w:rPr>
                <w:rFonts w:asciiTheme="minorBidi" w:hAnsiTheme="minorBidi"/>
                <w:color w:val="000000"/>
                <w:sz w:val="20"/>
                <w:szCs w:val="20"/>
              </w:rPr>
              <w:t>87.8</w:t>
            </w:r>
          </w:p>
        </w:tc>
        <w:tc>
          <w:tcPr>
            <w:tcW w:w="0" w:type="auto"/>
            <w:tcBorders>
              <w:left w:val="single" w:sz="4" w:space="0" w:color="auto"/>
            </w:tcBorders>
            <w:vAlign w:val="center"/>
          </w:tcPr>
          <w:p w:rsidR="007D46F0" w:rsidRPr="00E80FCE" w:rsidRDefault="007D46F0" w:rsidP="00050163">
            <w:pPr>
              <w:jc w:val="center"/>
              <w:rPr>
                <w:rFonts w:asciiTheme="minorBidi" w:hAnsiTheme="minorBidi"/>
                <w:color w:val="000000"/>
                <w:sz w:val="20"/>
                <w:szCs w:val="20"/>
              </w:rPr>
            </w:pPr>
            <w:r w:rsidRPr="00E80FCE">
              <w:rPr>
                <w:rFonts w:asciiTheme="minorBidi" w:hAnsiTheme="minorBidi"/>
                <w:color w:val="000000"/>
                <w:sz w:val="20"/>
                <w:szCs w:val="20"/>
              </w:rPr>
              <w:t>26.0</w:t>
            </w:r>
          </w:p>
        </w:tc>
        <w:tc>
          <w:tcPr>
            <w:tcW w:w="0" w:type="auto"/>
            <w:vAlign w:val="center"/>
          </w:tcPr>
          <w:p w:rsidR="007D46F0" w:rsidRPr="00E80FCE" w:rsidRDefault="007D46F0" w:rsidP="00050163">
            <w:pPr>
              <w:jc w:val="center"/>
              <w:rPr>
                <w:rFonts w:asciiTheme="minorBidi" w:hAnsiTheme="minorBidi"/>
                <w:color w:val="000000" w:themeColor="text1"/>
                <w:sz w:val="20"/>
                <w:szCs w:val="20"/>
              </w:rPr>
            </w:pPr>
            <w:r w:rsidRPr="00E80FCE">
              <w:rPr>
                <w:rFonts w:asciiTheme="minorBidi" w:hAnsiTheme="minorBidi"/>
                <w:color w:val="000000" w:themeColor="text1"/>
                <w:sz w:val="20"/>
                <w:szCs w:val="20"/>
              </w:rPr>
              <w:t>24.0</w:t>
            </w:r>
          </w:p>
        </w:tc>
        <w:tc>
          <w:tcPr>
            <w:tcW w:w="0" w:type="auto"/>
            <w:vAlign w:val="center"/>
          </w:tcPr>
          <w:p w:rsidR="007D46F0" w:rsidRPr="00E80FCE" w:rsidRDefault="007D46F0" w:rsidP="00050163">
            <w:pPr>
              <w:jc w:val="center"/>
              <w:rPr>
                <w:rFonts w:asciiTheme="minorBidi" w:hAnsiTheme="minorBidi"/>
                <w:color w:val="000000" w:themeColor="text1"/>
                <w:sz w:val="20"/>
                <w:szCs w:val="20"/>
              </w:rPr>
            </w:pPr>
            <w:r w:rsidRPr="00E80FCE">
              <w:rPr>
                <w:rFonts w:asciiTheme="minorBidi" w:hAnsiTheme="minorBidi"/>
                <w:color w:val="000000" w:themeColor="text1"/>
                <w:sz w:val="20"/>
                <w:szCs w:val="20"/>
              </w:rPr>
              <w:t>22.0</w:t>
            </w:r>
          </w:p>
        </w:tc>
        <w:tc>
          <w:tcPr>
            <w:tcW w:w="0" w:type="auto"/>
            <w:vAlign w:val="center"/>
          </w:tcPr>
          <w:p w:rsidR="007D46F0" w:rsidRPr="00E80FCE" w:rsidRDefault="007D46F0" w:rsidP="00050163">
            <w:pPr>
              <w:jc w:val="center"/>
              <w:rPr>
                <w:rFonts w:asciiTheme="minorBidi" w:hAnsiTheme="minorBidi"/>
                <w:color w:val="000000" w:themeColor="text1"/>
                <w:sz w:val="20"/>
                <w:szCs w:val="20"/>
              </w:rPr>
            </w:pPr>
            <w:r w:rsidRPr="00E80FCE">
              <w:rPr>
                <w:rFonts w:asciiTheme="minorBidi" w:hAnsiTheme="minorBidi"/>
                <w:color w:val="000000" w:themeColor="text1"/>
                <w:sz w:val="20"/>
                <w:szCs w:val="20"/>
              </w:rPr>
              <w:t>22</w:t>
            </w:r>
          </w:p>
        </w:tc>
        <w:tc>
          <w:tcPr>
            <w:tcW w:w="0" w:type="auto"/>
            <w:tcBorders>
              <w:right w:val="single" w:sz="4" w:space="0" w:color="auto"/>
            </w:tcBorders>
            <w:vAlign w:val="center"/>
          </w:tcPr>
          <w:p w:rsidR="007D46F0" w:rsidRPr="00E80FCE" w:rsidRDefault="007D46F0" w:rsidP="00050163">
            <w:pPr>
              <w:jc w:val="center"/>
              <w:rPr>
                <w:rFonts w:asciiTheme="minorBidi" w:hAnsiTheme="minorBidi"/>
                <w:color w:val="000000" w:themeColor="text1"/>
                <w:sz w:val="20"/>
                <w:szCs w:val="20"/>
              </w:rPr>
            </w:pPr>
            <w:r w:rsidRPr="00E80FCE">
              <w:rPr>
                <w:rFonts w:asciiTheme="minorBidi" w:hAnsiTheme="minorBidi"/>
                <w:color w:val="000000" w:themeColor="text1"/>
                <w:sz w:val="20"/>
                <w:szCs w:val="20"/>
              </w:rPr>
              <w:t>18</w:t>
            </w:r>
          </w:p>
        </w:tc>
        <w:tc>
          <w:tcPr>
            <w:tcW w:w="0" w:type="auto"/>
            <w:tcBorders>
              <w:left w:val="single" w:sz="4" w:space="0" w:color="auto"/>
            </w:tcBorders>
            <w:vAlign w:val="center"/>
          </w:tcPr>
          <w:p w:rsidR="007D46F0" w:rsidRPr="00E80FCE" w:rsidRDefault="007D46F0" w:rsidP="00050163">
            <w:pPr>
              <w:jc w:val="center"/>
              <w:rPr>
                <w:rFonts w:asciiTheme="minorBidi" w:hAnsiTheme="minorBidi"/>
                <w:sz w:val="20"/>
                <w:szCs w:val="20"/>
              </w:rPr>
            </w:pPr>
            <w:r w:rsidRPr="00E80FCE">
              <w:rPr>
                <w:rFonts w:asciiTheme="minorBidi" w:hAnsiTheme="minorBidi"/>
                <w:sz w:val="20"/>
                <w:szCs w:val="20"/>
              </w:rPr>
              <w:t>0.35</w:t>
            </w:r>
          </w:p>
        </w:tc>
        <w:tc>
          <w:tcPr>
            <w:tcW w:w="0" w:type="auto"/>
            <w:vAlign w:val="center"/>
          </w:tcPr>
          <w:p w:rsidR="007D46F0" w:rsidRPr="00E80FCE" w:rsidRDefault="007D46F0" w:rsidP="00050163">
            <w:pPr>
              <w:jc w:val="center"/>
              <w:rPr>
                <w:rFonts w:asciiTheme="minorBidi" w:hAnsiTheme="minorBidi"/>
                <w:sz w:val="20"/>
                <w:szCs w:val="20"/>
              </w:rPr>
            </w:pPr>
            <w:r w:rsidRPr="00E80FCE">
              <w:rPr>
                <w:rFonts w:asciiTheme="minorBidi" w:hAnsiTheme="minorBidi"/>
                <w:sz w:val="20"/>
                <w:szCs w:val="20"/>
              </w:rPr>
              <w:t>0.30</w:t>
            </w:r>
          </w:p>
        </w:tc>
        <w:tc>
          <w:tcPr>
            <w:tcW w:w="0" w:type="auto"/>
            <w:vAlign w:val="center"/>
          </w:tcPr>
          <w:p w:rsidR="007D46F0" w:rsidRPr="00E80FCE" w:rsidRDefault="007D46F0" w:rsidP="00050163">
            <w:pPr>
              <w:jc w:val="center"/>
              <w:rPr>
                <w:rFonts w:asciiTheme="minorBidi" w:hAnsiTheme="minorBidi"/>
                <w:color w:val="000000" w:themeColor="text1"/>
                <w:sz w:val="20"/>
                <w:szCs w:val="20"/>
              </w:rPr>
            </w:pPr>
            <w:r w:rsidRPr="00E80FCE">
              <w:rPr>
                <w:rFonts w:asciiTheme="minorBidi" w:hAnsiTheme="minorBidi"/>
                <w:color w:val="000000" w:themeColor="text1"/>
                <w:sz w:val="20"/>
                <w:szCs w:val="20"/>
              </w:rPr>
              <w:t>0.34</w:t>
            </w:r>
          </w:p>
        </w:tc>
        <w:tc>
          <w:tcPr>
            <w:tcW w:w="0" w:type="auto"/>
            <w:vAlign w:val="center"/>
          </w:tcPr>
          <w:p w:rsidR="007D46F0" w:rsidRPr="00E80FCE" w:rsidRDefault="007D46F0" w:rsidP="00050163">
            <w:pPr>
              <w:jc w:val="center"/>
              <w:rPr>
                <w:rFonts w:asciiTheme="minorBidi" w:hAnsiTheme="minorBidi"/>
                <w:color w:val="000000" w:themeColor="text1"/>
                <w:sz w:val="20"/>
                <w:szCs w:val="20"/>
              </w:rPr>
            </w:pPr>
            <w:r w:rsidRPr="00E80FCE">
              <w:rPr>
                <w:rFonts w:asciiTheme="minorBidi" w:hAnsiTheme="minorBidi"/>
                <w:color w:val="000000" w:themeColor="text1"/>
                <w:sz w:val="20"/>
                <w:szCs w:val="20"/>
              </w:rPr>
              <w:t>0.34</w:t>
            </w:r>
          </w:p>
        </w:tc>
        <w:tc>
          <w:tcPr>
            <w:tcW w:w="0" w:type="auto"/>
            <w:tcBorders>
              <w:right w:val="single" w:sz="4" w:space="0" w:color="auto"/>
            </w:tcBorders>
            <w:vAlign w:val="center"/>
          </w:tcPr>
          <w:p w:rsidR="007D46F0" w:rsidRPr="00E80FCE" w:rsidRDefault="007D46F0" w:rsidP="00050163">
            <w:pPr>
              <w:jc w:val="center"/>
              <w:rPr>
                <w:rFonts w:asciiTheme="minorBidi" w:hAnsiTheme="minorBidi"/>
                <w:color w:val="000000" w:themeColor="text1"/>
                <w:sz w:val="20"/>
                <w:szCs w:val="20"/>
              </w:rPr>
            </w:pPr>
            <w:r w:rsidRPr="00E80FCE">
              <w:rPr>
                <w:rFonts w:asciiTheme="minorBidi" w:hAnsiTheme="minorBidi"/>
                <w:color w:val="000000" w:themeColor="text1"/>
                <w:sz w:val="20"/>
                <w:szCs w:val="20"/>
              </w:rPr>
              <w:t>0.42</w:t>
            </w:r>
          </w:p>
        </w:tc>
        <w:tc>
          <w:tcPr>
            <w:tcW w:w="0" w:type="auto"/>
            <w:tcBorders>
              <w:left w:val="single" w:sz="4" w:space="0" w:color="auto"/>
            </w:tcBorders>
            <w:vAlign w:val="center"/>
          </w:tcPr>
          <w:p w:rsidR="007D46F0" w:rsidRPr="00E80FCE" w:rsidRDefault="007D46F0" w:rsidP="00050163">
            <w:pPr>
              <w:jc w:val="center"/>
              <w:rPr>
                <w:rFonts w:asciiTheme="minorBidi" w:hAnsiTheme="minorBidi"/>
                <w:sz w:val="20"/>
                <w:szCs w:val="20"/>
              </w:rPr>
            </w:pPr>
            <w:r w:rsidRPr="00E80FCE">
              <w:rPr>
                <w:rFonts w:asciiTheme="minorBidi" w:hAnsiTheme="minorBidi"/>
                <w:sz w:val="20"/>
                <w:szCs w:val="20"/>
              </w:rPr>
              <w:t>4</w:t>
            </w:r>
          </w:p>
        </w:tc>
        <w:tc>
          <w:tcPr>
            <w:tcW w:w="0" w:type="auto"/>
            <w:vAlign w:val="center"/>
          </w:tcPr>
          <w:p w:rsidR="007D46F0" w:rsidRPr="00E80FCE" w:rsidRDefault="007D46F0" w:rsidP="00050163">
            <w:pPr>
              <w:jc w:val="center"/>
              <w:rPr>
                <w:rFonts w:asciiTheme="minorBidi" w:hAnsiTheme="minorBidi"/>
                <w:sz w:val="20"/>
                <w:szCs w:val="20"/>
              </w:rPr>
            </w:pPr>
            <w:r w:rsidRPr="00E80FCE">
              <w:rPr>
                <w:rFonts w:asciiTheme="minorBidi" w:hAnsiTheme="minorBidi"/>
                <w:sz w:val="20"/>
                <w:szCs w:val="20"/>
              </w:rPr>
              <w:t>4</w:t>
            </w:r>
          </w:p>
        </w:tc>
        <w:tc>
          <w:tcPr>
            <w:tcW w:w="0" w:type="auto"/>
            <w:vAlign w:val="center"/>
          </w:tcPr>
          <w:p w:rsidR="007D46F0" w:rsidRPr="00E80FCE" w:rsidRDefault="007D46F0" w:rsidP="00050163">
            <w:pPr>
              <w:jc w:val="center"/>
              <w:rPr>
                <w:rFonts w:asciiTheme="minorBidi" w:hAnsiTheme="minorBidi"/>
                <w:color w:val="000000" w:themeColor="text1"/>
                <w:sz w:val="20"/>
                <w:szCs w:val="20"/>
              </w:rPr>
            </w:pPr>
            <w:r w:rsidRPr="00E80FCE">
              <w:rPr>
                <w:rFonts w:asciiTheme="minorBidi" w:hAnsiTheme="minorBidi"/>
                <w:color w:val="000000" w:themeColor="text1"/>
                <w:sz w:val="20"/>
                <w:szCs w:val="20"/>
              </w:rPr>
              <w:t>4</w:t>
            </w:r>
          </w:p>
        </w:tc>
        <w:tc>
          <w:tcPr>
            <w:tcW w:w="0" w:type="auto"/>
            <w:vAlign w:val="center"/>
          </w:tcPr>
          <w:p w:rsidR="007D46F0" w:rsidRPr="00E80FCE" w:rsidRDefault="007D46F0" w:rsidP="00050163">
            <w:pPr>
              <w:jc w:val="center"/>
              <w:rPr>
                <w:rFonts w:asciiTheme="minorBidi" w:hAnsiTheme="minorBidi"/>
                <w:color w:val="000000" w:themeColor="text1"/>
                <w:sz w:val="20"/>
                <w:szCs w:val="20"/>
              </w:rPr>
            </w:pPr>
            <w:r w:rsidRPr="00E80FCE">
              <w:rPr>
                <w:rFonts w:asciiTheme="minorBidi" w:hAnsiTheme="minorBidi"/>
                <w:color w:val="000000" w:themeColor="text1"/>
                <w:sz w:val="20"/>
                <w:szCs w:val="20"/>
              </w:rPr>
              <w:t>4</w:t>
            </w:r>
          </w:p>
        </w:tc>
        <w:tc>
          <w:tcPr>
            <w:tcW w:w="0" w:type="auto"/>
            <w:vAlign w:val="center"/>
          </w:tcPr>
          <w:p w:rsidR="007D46F0" w:rsidRPr="00E80FCE" w:rsidRDefault="007D46F0" w:rsidP="00050163">
            <w:pPr>
              <w:jc w:val="center"/>
              <w:rPr>
                <w:rFonts w:asciiTheme="minorBidi" w:hAnsiTheme="minorBidi"/>
                <w:color w:val="000000" w:themeColor="text1"/>
                <w:sz w:val="20"/>
                <w:szCs w:val="20"/>
              </w:rPr>
            </w:pPr>
            <w:r w:rsidRPr="00E80FCE">
              <w:rPr>
                <w:rFonts w:asciiTheme="minorBidi" w:hAnsiTheme="minorBidi"/>
                <w:color w:val="000000" w:themeColor="text1"/>
                <w:sz w:val="20"/>
                <w:szCs w:val="20"/>
              </w:rPr>
              <w:t>4</w:t>
            </w:r>
          </w:p>
        </w:tc>
      </w:tr>
      <w:tr w:rsidR="007D46F0" w:rsidRPr="00E80FCE" w:rsidTr="00050163">
        <w:trPr>
          <w:jc w:val="center"/>
        </w:trPr>
        <w:tc>
          <w:tcPr>
            <w:tcW w:w="0" w:type="auto"/>
            <w:vAlign w:val="center"/>
          </w:tcPr>
          <w:p w:rsidR="007D46F0" w:rsidRPr="00E80FCE" w:rsidRDefault="007D46F0" w:rsidP="00050163">
            <w:pPr>
              <w:jc w:val="center"/>
              <w:rPr>
                <w:rFonts w:asciiTheme="minorBidi" w:hAnsiTheme="minorBidi"/>
                <w:sz w:val="20"/>
                <w:szCs w:val="20"/>
              </w:rPr>
            </w:pPr>
            <w:r w:rsidRPr="00E80FCE">
              <w:rPr>
                <w:rFonts w:asciiTheme="minorBidi" w:hAnsiTheme="minorBidi"/>
                <w:sz w:val="20"/>
                <w:szCs w:val="20"/>
              </w:rPr>
              <w:t>12</w:t>
            </w:r>
          </w:p>
        </w:tc>
        <w:tc>
          <w:tcPr>
            <w:tcW w:w="0" w:type="auto"/>
            <w:vAlign w:val="center"/>
          </w:tcPr>
          <w:p w:rsidR="007D46F0" w:rsidRPr="00E80FCE" w:rsidRDefault="007D46F0" w:rsidP="00050163">
            <w:pPr>
              <w:jc w:val="center"/>
              <w:rPr>
                <w:rFonts w:asciiTheme="minorBidi" w:hAnsiTheme="minorBidi"/>
                <w:sz w:val="20"/>
                <w:szCs w:val="20"/>
              </w:rPr>
            </w:pPr>
            <w:r w:rsidRPr="00E80FCE">
              <w:rPr>
                <w:rFonts w:asciiTheme="minorBidi" w:hAnsiTheme="minorBidi"/>
                <w:sz w:val="20"/>
                <w:szCs w:val="20"/>
              </w:rPr>
              <w:t>300</w:t>
            </w:r>
          </w:p>
        </w:tc>
        <w:tc>
          <w:tcPr>
            <w:tcW w:w="0" w:type="auto"/>
            <w:vAlign w:val="center"/>
          </w:tcPr>
          <w:p w:rsidR="007D46F0" w:rsidRPr="00E80FCE" w:rsidRDefault="007D46F0" w:rsidP="00050163">
            <w:pPr>
              <w:jc w:val="center"/>
              <w:rPr>
                <w:rFonts w:asciiTheme="minorBidi" w:hAnsiTheme="minorBidi"/>
                <w:sz w:val="20"/>
                <w:szCs w:val="20"/>
              </w:rPr>
            </w:pPr>
            <w:r w:rsidRPr="00E80FCE">
              <w:rPr>
                <w:rFonts w:asciiTheme="minorBidi" w:hAnsiTheme="minorBidi"/>
                <w:sz w:val="20"/>
                <w:szCs w:val="20"/>
              </w:rPr>
              <w:t>350</w:t>
            </w:r>
          </w:p>
        </w:tc>
        <w:tc>
          <w:tcPr>
            <w:tcW w:w="0" w:type="auto"/>
            <w:vAlign w:val="center"/>
          </w:tcPr>
          <w:p w:rsidR="007D46F0" w:rsidRPr="00E80FCE" w:rsidRDefault="007D46F0" w:rsidP="00050163">
            <w:pPr>
              <w:jc w:val="center"/>
              <w:rPr>
                <w:rFonts w:asciiTheme="minorBidi" w:hAnsiTheme="minorBidi"/>
                <w:sz w:val="20"/>
                <w:szCs w:val="20"/>
              </w:rPr>
            </w:pPr>
            <w:r w:rsidRPr="00E80FCE">
              <w:rPr>
                <w:rFonts w:asciiTheme="minorBidi" w:hAnsiTheme="minorBidi"/>
                <w:sz w:val="20"/>
                <w:szCs w:val="20"/>
              </w:rPr>
              <w:t>3.2</w:t>
            </w:r>
          </w:p>
        </w:tc>
        <w:tc>
          <w:tcPr>
            <w:tcW w:w="0" w:type="auto"/>
            <w:vAlign w:val="center"/>
          </w:tcPr>
          <w:p w:rsidR="007D46F0" w:rsidRPr="00E80FCE" w:rsidRDefault="007D46F0" w:rsidP="00050163">
            <w:pPr>
              <w:jc w:val="center"/>
              <w:rPr>
                <w:rFonts w:asciiTheme="minorBidi" w:hAnsiTheme="minorBidi"/>
                <w:color w:val="000000"/>
                <w:sz w:val="20"/>
                <w:szCs w:val="20"/>
              </w:rPr>
            </w:pPr>
            <w:r w:rsidRPr="00E80FCE">
              <w:rPr>
                <w:rFonts w:asciiTheme="minorBidi" w:hAnsiTheme="minorBidi"/>
                <w:color w:val="000000"/>
                <w:sz w:val="20"/>
                <w:szCs w:val="20"/>
              </w:rPr>
              <w:t>2</w:t>
            </w:r>
          </w:p>
        </w:tc>
        <w:tc>
          <w:tcPr>
            <w:tcW w:w="0" w:type="auto"/>
            <w:vAlign w:val="center"/>
          </w:tcPr>
          <w:p w:rsidR="007D46F0" w:rsidRPr="00E80FCE" w:rsidRDefault="007D46F0" w:rsidP="00050163">
            <w:pPr>
              <w:jc w:val="center"/>
              <w:rPr>
                <w:rFonts w:asciiTheme="minorBidi" w:hAnsiTheme="minorBidi"/>
                <w:color w:val="000000"/>
                <w:sz w:val="20"/>
                <w:szCs w:val="20"/>
              </w:rPr>
            </w:pPr>
            <w:r w:rsidRPr="00E80FCE">
              <w:rPr>
                <w:rFonts w:asciiTheme="minorBidi" w:hAnsiTheme="minorBidi"/>
                <w:color w:val="000000"/>
                <w:sz w:val="20"/>
                <w:szCs w:val="20"/>
              </w:rPr>
              <w:t>2.2</w:t>
            </w:r>
          </w:p>
        </w:tc>
        <w:tc>
          <w:tcPr>
            <w:tcW w:w="0" w:type="auto"/>
            <w:vAlign w:val="center"/>
          </w:tcPr>
          <w:p w:rsidR="007D46F0" w:rsidRPr="00E80FCE" w:rsidRDefault="007D46F0" w:rsidP="00050163">
            <w:pPr>
              <w:jc w:val="center"/>
              <w:rPr>
                <w:rFonts w:asciiTheme="minorBidi" w:hAnsiTheme="minorBidi"/>
                <w:color w:val="000000"/>
                <w:sz w:val="20"/>
                <w:szCs w:val="20"/>
              </w:rPr>
            </w:pPr>
            <w:r w:rsidRPr="00E80FCE">
              <w:rPr>
                <w:rFonts w:asciiTheme="minorBidi" w:hAnsiTheme="minorBidi"/>
                <w:color w:val="000000"/>
                <w:sz w:val="20"/>
                <w:szCs w:val="20"/>
              </w:rPr>
              <w:t>1.70</w:t>
            </w:r>
          </w:p>
        </w:tc>
        <w:tc>
          <w:tcPr>
            <w:tcW w:w="0" w:type="auto"/>
            <w:vAlign w:val="center"/>
          </w:tcPr>
          <w:p w:rsidR="007D46F0" w:rsidRPr="00E80FCE" w:rsidRDefault="007D46F0" w:rsidP="00050163">
            <w:pPr>
              <w:jc w:val="center"/>
              <w:rPr>
                <w:rFonts w:asciiTheme="minorBidi" w:hAnsiTheme="minorBidi"/>
                <w:color w:val="000000"/>
                <w:sz w:val="20"/>
                <w:szCs w:val="20"/>
              </w:rPr>
            </w:pPr>
            <w:r w:rsidRPr="00E80FCE">
              <w:rPr>
                <w:rFonts w:asciiTheme="minorBidi" w:hAnsiTheme="minorBidi"/>
                <w:color w:val="000000"/>
                <w:sz w:val="20"/>
                <w:szCs w:val="20"/>
              </w:rPr>
              <w:t>5</w:t>
            </w:r>
          </w:p>
        </w:tc>
        <w:tc>
          <w:tcPr>
            <w:tcW w:w="0" w:type="auto"/>
            <w:tcBorders>
              <w:right w:val="single" w:sz="4" w:space="0" w:color="auto"/>
            </w:tcBorders>
            <w:vAlign w:val="center"/>
          </w:tcPr>
          <w:p w:rsidR="007D46F0" w:rsidRPr="00E80FCE" w:rsidRDefault="007D46F0" w:rsidP="00050163">
            <w:pPr>
              <w:jc w:val="center"/>
              <w:rPr>
                <w:rFonts w:asciiTheme="minorBidi" w:hAnsiTheme="minorBidi"/>
                <w:color w:val="000000"/>
                <w:sz w:val="20"/>
                <w:szCs w:val="20"/>
              </w:rPr>
            </w:pPr>
            <w:r w:rsidRPr="00E80FCE">
              <w:rPr>
                <w:rFonts w:asciiTheme="minorBidi" w:hAnsiTheme="minorBidi"/>
                <w:color w:val="000000"/>
                <w:sz w:val="20"/>
                <w:szCs w:val="20"/>
              </w:rPr>
              <w:t>142.3</w:t>
            </w:r>
          </w:p>
        </w:tc>
        <w:tc>
          <w:tcPr>
            <w:tcW w:w="0" w:type="auto"/>
            <w:tcBorders>
              <w:left w:val="single" w:sz="4" w:space="0" w:color="auto"/>
            </w:tcBorders>
            <w:vAlign w:val="center"/>
          </w:tcPr>
          <w:p w:rsidR="007D46F0" w:rsidRPr="00E80FCE" w:rsidRDefault="007D46F0" w:rsidP="00050163">
            <w:pPr>
              <w:jc w:val="center"/>
              <w:rPr>
                <w:rFonts w:asciiTheme="minorBidi" w:hAnsiTheme="minorBidi"/>
                <w:color w:val="000000"/>
                <w:sz w:val="20"/>
                <w:szCs w:val="20"/>
              </w:rPr>
            </w:pPr>
            <w:r w:rsidRPr="00E80FCE">
              <w:rPr>
                <w:rFonts w:asciiTheme="minorBidi" w:hAnsiTheme="minorBidi"/>
                <w:color w:val="000000"/>
                <w:sz w:val="20"/>
                <w:szCs w:val="20"/>
              </w:rPr>
              <w:t>1.50</w:t>
            </w:r>
          </w:p>
        </w:tc>
        <w:tc>
          <w:tcPr>
            <w:tcW w:w="0" w:type="auto"/>
            <w:vAlign w:val="center"/>
          </w:tcPr>
          <w:p w:rsidR="007D46F0" w:rsidRPr="00E80FCE" w:rsidRDefault="007D46F0" w:rsidP="00050163">
            <w:pPr>
              <w:jc w:val="center"/>
              <w:rPr>
                <w:rFonts w:asciiTheme="minorBidi" w:hAnsiTheme="minorBidi"/>
                <w:color w:val="000000" w:themeColor="text1"/>
                <w:sz w:val="20"/>
                <w:szCs w:val="20"/>
              </w:rPr>
            </w:pPr>
            <w:r w:rsidRPr="00E80FCE">
              <w:rPr>
                <w:rFonts w:asciiTheme="minorBidi" w:hAnsiTheme="minorBidi"/>
                <w:color w:val="000000" w:themeColor="text1"/>
                <w:sz w:val="20"/>
                <w:szCs w:val="20"/>
              </w:rPr>
              <w:t>1.50</w:t>
            </w:r>
          </w:p>
        </w:tc>
        <w:tc>
          <w:tcPr>
            <w:tcW w:w="0" w:type="auto"/>
            <w:vAlign w:val="center"/>
          </w:tcPr>
          <w:p w:rsidR="007D46F0" w:rsidRPr="00E80FCE" w:rsidRDefault="007D46F0" w:rsidP="00050163">
            <w:pPr>
              <w:jc w:val="center"/>
              <w:rPr>
                <w:rFonts w:asciiTheme="minorBidi" w:hAnsiTheme="minorBidi"/>
                <w:color w:val="000000" w:themeColor="text1"/>
                <w:sz w:val="20"/>
                <w:szCs w:val="20"/>
              </w:rPr>
            </w:pPr>
            <w:r w:rsidRPr="00E80FCE">
              <w:rPr>
                <w:rFonts w:asciiTheme="minorBidi" w:hAnsiTheme="minorBidi"/>
                <w:color w:val="000000" w:themeColor="text1"/>
                <w:sz w:val="20"/>
                <w:szCs w:val="20"/>
              </w:rPr>
              <w:t>1.00</w:t>
            </w:r>
          </w:p>
        </w:tc>
        <w:tc>
          <w:tcPr>
            <w:tcW w:w="0" w:type="auto"/>
            <w:vAlign w:val="center"/>
          </w:tcPr>
          <w:p w:rsidR="007D46F0" w:rsidRPr="00E80FCE" w:rsidRDefault="007D46F0" w:rsidP="00050163">
            <w:pPr>
              <w:jc w:val="center"/>
              <w:rPr>
                <w:rFonts w:asciiTheme="minorBidi" w:hAnsiTheme="minorBidi"/>
                <w:color w:val="000000" w:themeColor="text1"/>
                <w:sz w:val="20"/>
                <w:szCs w:val="20"/>
              </w:rPr>
            </w:pPr>
            <w:r w:rsidRPr="00E80FCE">
              <w:rPr>
                <w:rFonts w:asciiTheme="minorBidi" w:hAnsiTheme="minorBidi"/>
                <w:color w:val="000000" w:themeColor="text1"/>
                <w:sz w:val="20"/>
                <w:szCs w:val="20"/>
              </w:rPr>
              <w:t>0.5</w:t>
            </w:r>
          </w:p>
        </w:tc>
        <w:tc>
          <w:tcPr>
            <w:tcW w:w="0" w:type="auto"/>
            <w:tcBorders>
              <w:right w:val="single" w:sz="4" w:space="0" w:color="auto"/>
            </w:tcBorders>
            <w:vAlign w:val="center"/>
          </w:tcPr>
          <w:p w:rsidR="007D46F0" w:rsidRPr="00E80FCE" w:rsidRDefault="007D46F0" w:rsidP="00050163">
            <w:pPr>
              <w:jc w:val="center"/>
              <w:rPr>
                <w:rFonts w:asciiTheme="minorBidi" w:hAnsiTheme="minorBidi"/>
                <w:color w:val="000000" w:themeColor="text1"/>
                <w:sz w:val="20"/>
                <w:szCs w:val="20"/>
              </w:rPr>
            </w:pPr>
            <w:r w:rsidRPr="00E80FCE">
              <w:rPr>
                <w:rFonts w:asciiTheme="minorBidi" w:hAnsiTheme="minorBidi"/>
                <w:color w:val="000000" w:themeColor="text1"/>
                <w:sz w:val="20"/>
                <w:szCs w:val="20"/>
              </w:rPr>
              <w:t>0.0</w:t>
            </w:r>
          </w:p>
        </w:tc>
        <w:tc>
          <w:tcPr>
            <w:tcW w:w="0" w:type="auto"/>
            <w:tcBorders>
              <w:left w:val="single" w:sz="4" w:space="0" w:color="auto"/>
            </w:tcBorders>
            <w:vAlign w:val="center"/>
          </w:tcPr>
          <w:p w:rsidR="007D46F0" w:rsidRPr="00E80FCE" w:rsidRDefault="007D46F0" w:rsidP="00050163">
            <w:pPr>
              <w:jc w:val="center"/>
              <w:rPr>
                <w:rFonts w:asciiTheme="minorBidi" w:hAnsiTheme="minorBidi"/>
                <w:sz w:val="20"/>
                <w:szCs w:val="20"/>
              </w:rPr>
            </w:pPr>
            <w:r w:rsidRPr="00E80FCE">
              <w:rPr>
                <w:rFonts w:asciiTheme="minorBidi" w:hAnsiTheme="minorBidi"/>
                <w:sz w:val="20"/>
                <w:szCs w:val="20"/>
              </w:rPr>
              <w:t>1.0</w:t>
            </w:r>
          </w:p>
        </w:tc>
        <w:tc>
          <w:tcPr>
            <w:tcW w:w="0" w:type="auto"/>
            <w:vAlign w:val="center"/>
          </w:tcPr>
          <w:p w:rsidR="007D46F0" w:rsidRPr="00E80FCE" w:rsidRDefault="007D46F0" w:rsidP="00050163">
            <w:pPr>
              <w:jc w:val="center"/>
              <w:rPr>
                <w:rFonts w:asciiTheme="minorBidi" w:hAnsiTheme="minorBidi"/>
                <w:sz w:val="20"/>
                <w:szCs w:val="20"/>
              </w:rPr>
            </w:pPr>
            <w:r w:rsidRPr="00E80FCE">
              <w:rPr>
                <w:rFonts w:asciiTheme="minorBidi" w:hAnsiTheme="minorBidi"/>
                <w:sz w:val="20"/>
                <w:szCs w:val="20"/>
              </w:rPr>
              <w:t>1.00</w:t>
            </w:r>
          </w:p>
        </w:tc>
        <w:tc>
          <w:tcPr>
            <w:tcW w:w="0" w:type="auto"/>
            <w:vAlign w:val="center"/>
          </w:tcPr>
          <w:p w:rsidR="007D46F0" w:rsidRPr="00E80FCE" w:rsidRDefault="007D46F0" w:rsidP="00050163">
            <w:pPr>
              <w:jc w:val="center"/>
              <w:rPr>
                <w:rFonts w:asciiTheme="minorBidi" w:hAnsiTheme="minorBidi"/>
                <w:color w:val="000000" w:themeColor="text1"/>
                <w:sz w:val="20"/>
                <w:szCs w:val="20"/>
              </w:rPr>
            </w:pPr>
            <w:r w:rsidRPr="00E80FCE">
              <w:rPr>
                <w:rFonts w:asciiTheme="minorBidi" w:hAnsiTheme="minorBidi"/>
                <w:color w:val="000000" w:themeColor="text1"/>
                <w:sz w:val="20"/>
                <w:szCs w:val="20"/>
              </w:rPr>
              <w:t>0.00</w:t>
            </w:r>
          </w:p>
        </w:tc>
        <w:tc>
          <w:tcPr>
            <w:tcW w:w="0" w:type="auto"/>
            <w:vAlign w:val="center"/>
          </w:tcPr>
          <w:p w:rsidR="007D46F0" w:rsidRPr="00E80FCE" w:rsidRDefault="007D46F0" w:rsidP="00050163">
            <w:pPr>
              <w:jc w:val="center"/>
              <w:rPr>
                <w:rFonts w:asciiTheme="minorBidi" w:hAnsiTheme="minorBidi"/>
                <w:color w:val="000000" w:themeColor="text1"/>
                <w:sz w:val="20"/>
                <w:szCs w:val="20"/>
              </w:rPr>
            </w:pPr>
            <w:r w:rsidRPr="00E80FCE">
              <w:rPr>
                <w:rFonts w:asciiTheme="minorBidi" w:hAnsiTheme="minorBidi"/>
                <w:color w:val="000000" w:themeColor="text1"/>
                <w:sz w:val="20"/>
                <w:szCs w:val="20"/>
              </w:rPr>
              <w:t>1.00</w:t>
            </w:r>
          </w:p>
        </w:tc>
        <w:tc>
          <w:tcPr>
            <w:tcW w:w="0" w:type="auto"/>
            <w:tcBorders>
              <w:right w:val="single" w:sz="4" w:space="0" w:color="auto"/>
            </w:tcBorders>
            <w:vAlign w:val="center"/>
          </w:tcPr>
          <w:p w:rsidR="007D46F0" w:rsidRPr="00E80FCE" w:rsidRDefault="007D46F0" w:rsidP="00050163">
            <w:pPr>
              <w:jc w:val="center"/>
              <w:rPr>
                <w:rFonts w:asciiTheme="minorBidi" w:hAnsiTheme="minorBidi"/>
                <w:color w:val="000000" w:themeColor="text1"/>
                <w:sz w:val="20"/>
                <w:szCs w:val="20"/>
              </w:rPr>
            </w:pPr>
            <w:r w:rsidRPr="00E80FCE">
              <w:rPr>
                <w:rFonts w:asciiTheme="minorBidi" w:hAnsiTheme="minorBidi"/>
                <w:color w:val="000000" w:themeColor="text1"/>
                <w:sz w:val="20"/>
                <w:szCs w:val="20"/>
              </w:rPr>
              <w:t>1.00</w:t>
            </w:r>
          </w:p>
        </w:tc>
        <w:tc>
          <w:tcPr>
            <w:tcW w:w="0" w:type="auto"/>
            <w:tcBorders>
              <w:left w:val="single" w:sz="4" w:space="0" w:color="auto"/>
            </w:tcBorders>
            <w:vAlign w:val="center"/>
          </w:tcPr>
          <w:p w:rsidR="007D46F0" w:rsidRPr="00E80FCE" w:rsidRDefault="007D46F0" w:rsidP="00050163">
            <w:pPr>
              <w:jc w:val="center"/>
              <w:rPr>
                <w:rFonts w:asciiTheme="minorBidi" w:hAnsiTheme="minorBidi"/>
                <w:sz w:val="20"/>
                <w:szCs w:val="20"/>
              </w:rPr>
            </w:pPr>
            <w:r w:rsidRPr="00E80FCE">
              <w:rPr>
                <w:rFonts w:asciiTheme="minorBidi" w:hAnsiTheme="minorBidi"/>
                <w:sz w:val="20"/>
                <w:szCs w:val="20"/>
              </w:rPr>
              <w:t>1</w:t>
            </w:r>
          </w:p>
        </w:tc>
        <w:tc>
          <w:tcPr>
            <w:tcW w:w="0" w:type="auto"/>
            <w:vAlign w:val="center"/>
          </w:tcPr>
          <w:p w:rsidR="007D46F0" w:rsidRPr="00E80FCE" w:rsidRDefault="007D46F0" w:rsidP="00050163">
            <w:pPr>
              <w:jc w:val="center"/>
              <w:rPr>
                <w:rFonts w:asciiTheme="minorBidi" w:hAnsiTheme="minorBidi"/>
                <w:sz w:val="20"/>
                <w:szCs w:val="20"/>
              </w:rPr>
            </w:pPr>
            <w:r w:rsidRPr="00E80FCE">
              <w:rPr>
                <w:rFonts w:asciiTheme="minorBidi" w:hAnsiTheme="minorBidi"/>
                <w:sz w:val="20"/>
                <w:szCs w:val="20"/>
              </w:rPr>
              <w:t>1</w:t>
            </w:r>
          </w:p>
        </w:tc>
        <w:tc>
          <w:tcPr>
            <w:tcW w:w="0" w:type="auto"/>
            <w:vAlign w:val="center"/>
          </w:tcPr>
          <w:p w:rsidR="007D46F0" w:rsidRPr="00E80FCE" w:rsidRDefault="007D46F0" w:rsidP="00050163">
            <w:pPr>
              <w:jc w:val="center"/>
              <w:rPr>
                <w:rFonts w:asciiTheme="minorBidi" w:hAnsiTheme="minorBidi"/>
                <w:color w:val="000000" w:themeColor="text1"/>
                <w:sz w:val="20"/>
                <w:szCs w:val="20"/>
              </w:rPr>
            </w:pPr>
            <w:r w:rsidRPr="00E80FCE">
              <w:rPr>
                <w:rFonts w:asciiTheme="minorBidi" w:hAnsiTheme="minorBidi"/>
                <w:color w:val="000000" w:themeColor="text1"/>
                <w:sz w:val="20"/>
                <w:szCs w:val="20"/>
              </w:rPr>
              <w:t>1</w:t>
            </w:r>
          </w:p>
        </w:tc>
        <w:tc>
          <w:tcPr>
            <w:tcW w:w="0" w:type="auto"/>
            <w:vAlign w:val="center"/>
          </w:tcPr>
          <w:p w:rsidR="007D46F0" w:rsidRPr="00E80FCE" w:rsidRDefault="007D46F0" w:rsidP="00050163">
            <w:pPr>
              <w:jc w:val="center"/>
              <w:rPr>
                <w:rFonts w:asciiTheme="minorBidi" w:hAnsiTheme="minorBidi"/>
                <w:color w:val="000000" w:themeColor="text1"/>
                <w:sz w:val="20"/>
                <w:szCs w:val="20"/>
              </w:rPr>
            </w:pPr>
            <w:r w:rsidRPr="00E80FCE">
              <w:rPr>
                <w:rFonts w:asciiTheme="minorBidi" w:hAnsiTheme="minorBidi"/>
                <w:color w:val="000000" w:themeColor="text1"/>
                <w:sz w:val="20"/>
                <w:szCs w:val="20"/>
              </w:rPr>
              <w:t>1</w:t>
            </w:r>
          </w:p>
        </w:tc>
        <w:tc>
          <w:tcPr>
            <w:tcW w:w="0" w:type="auto"/>
            <w:vAlign w:val="center"/>
          </w:tcPr>
          <w:p w:rsidR="007D46F0" w:rsidRPr="00E80FCE" w:rsidRDefault="007D46F0" w:rsidP="00050163">
            <w:pPr>
              <w:jc w:val="center"/>
              <w:rPr>
                <w:rFonts w:asciiTheme="minorBidi" w:hAnsiTheme="minorBidi"/>
                <w:color w:val="000000" w:themeColor="text1"/>
                <w:sz w:val="20"/>
                <w:szCs w:val="20"/>
              </w:rPr>
            </w:pPr>
            <w:r w:rsidRPr="00E80FCE">
              <w:rPr>
                <w:rFonts w:asciiTheme="minorBidi" w:hAnsiTheme="minorBidi"/>
                <w:color w:val="000000" w:themeColor="text1"/>
                <w:sz w:val="20"/>
                <w:szCs w:val="20"/>
              </w:rPr>
              <w:t>1</w:t>
            </w:r>
          </w:p>
        </w:tc>
      </w:tr>
      <w:tr w:rsidR="007D46F0" w:rsidRPr="00E80FCE" w:rsidTr="00050163">
        <w:trPr>
          <w:jc w:val="center"/>
        </w:trPr>
        <w:tc>
          <w:tcPr>
            <w:tcW w:w="0" w:type="auto"/>
            <w:vAlign w:val="center"/>
          </w:tcPr>
          <w:p w:rsidR="007D46F0" w:rsidRPr="00E80FCE" w:rsidRDefault="007D46F0" w:rsidP="00050163">
            <w:pPr>
              <w:jc w:val="center"/>
              <w:rPr>
                <w:rFonts w:asciiTheme="minorBidi" w:hAnsiTheme="minorBidi"/>
                <w:sz w:val="20"/>
                <w:szCs w:val="20"/>
              </w:rPr>
            </w:pPr>
            <w:r w:rsidRPr="00E80FCE">
              <w:rPr>
                <w:rFonts w:asciiTheme="minorBidi" w:hAnsiTheme="minorBidi"/>
                <w:sz w:val="20"/>
                <w:szCs w:val="20"/>
              </w:rPr>
              <w:t>13</w:t>
            </w:r>
          </w:p>
        </w:tc>
        <w:tc>
          <w:tcPr>
            <w:tcW w:w="0" w:type="auto"/>
            <w:vAlign w:val="center"/>
          </w:tcPr>
          <w:p w:rsidR="007D46F0" w:rsidRPr="00E80FCE" w:rsidRDefault="007D46F0" w:rsidP="00050163">
            <w:pPr>
              <w:jc w:val="center"/>
              <w:rPr>
                <w:rFonts w:asciiTheme="minorBidi" w:hAnsiTheme="minorBidi"/>
                <w:sz w:val="20"/>
                <w:szCs w:val="20"/>
              </w:rPr>
            </w:pPr>
            <w:r w:rsidRPr="00E80FCE">
              <w:rPr>
                <w:rFonts w:asciiTheme="minorBidi" w:hAnsiTheme="minorBidi"/>
                <w:sz w:val="20"/>
                <w:szCs w:val="20"/>
              </w:rPr>
              <w:t>400</w:t>
            </w:r>
          </w:p>
        </w:tc>
        <w:tc>
          <w:tcPr>
            <w:tcW w:w="0" w:type="auto"/>
            <w:vAlign w:val="center"/>
          </w:tcPr>
          <w:p w:rsidR="007D46F0" w:rsidRPr="00E80FCE" w:rsidRDefault="007D46F0" w:rsidP="00050163">
            <w:pPr>
              <w:jc w:val="center"/>
              <w:rPr>
                <w:rFonts w:asciiTheme="minorBidi" w:hAnsiTheme="minorBidi"/>
                <w:sz w:val="20"/>
                <w:szCs w:val="20"/>
              </w:rPr>
            </w:pPr>
            <w:r w:rsidRPr="00E80FCE">
              <w:rPr>
                <w:rFonts w:asciiTheme="minorBidi" w:hAnsiTheme="minorBidi"/>
                <w:sz w:val="20"/>
                <w:szCs w:val="20"/>
              </w:rPr>
              <w:t>300</w:t>
            </w:r>
          </w:p>
        </w:tc>
        <w:tc>
          <w:tcPr>
            <w:tcW w:w="0" w:type="auto"/>
            <w:vAlign w:val="center"/>
          </w:tcPr>
          <w:p w:rsidR="007D46F0" w:rsidRPr="00E80FCE" w:rsidRDefault="007D46F0" w:rsidP="00050163">
            <w:pPr>
              <w:jc w:val="center"/>
              <w:rPr>
                <w:rFonts w:asciiTheme="minorBidi" w:hAnsiTheme="minorBidi"/>
                <w:sz w:val="20"/>
                <w:szCs w:val="20"/>
              </w:rPr>
            </w:pPr>
            <w:r w:rsidRPr="00E80FCE">
              <w:rPr>
                <w:rFonts w:asciiTheme="minorBidi" w:hAnsiTheme="minorBidi"/>
                <w:sz w:val="20"/>
                <w:szCs w:val="20"/>
              </w:rPr>
              <w:t>4.0</w:t>
            </w:r>
          </w:p>
        </w:tc>
        <w:tc>
          <w:tcPr>
            <w:tcW w:w="0" w:type="auto"/>
            <w:vAlign w:val="center"/>
          </w:tcPr>
          <w:p w:rsidR="007D46F0" w:rsidRPr="00E80FCE" w:rsidRDefault="007D46F0" w:rsidP="00050163">
            <w:pPr>
              <w:jc w:val="center"/>
              <w:rPr>
                <w:rFonts w:asciiTheme="minorBidi" w:hAnsiTheme="minorBidi"/>
                <w:color w:val="000000"/>
                <w:sz w:val="20"/>
                <w:szCs w:val="20"/>
              </w:rPr>
            </w:pPr>
            <w:r w:rsidRPr="00E80FCE">
              <w:rPr>
                <w:rFonts w:asciiTheme="minorBidi" w:hAnsiTheme="minorBidi"/>
                <w:color w:val="000000"/>
                <w:sz w:val="20"/>
                <w:szCs w:val="20"/>
              </w:rPr>
              <w:t>200</w:t>
            </w:r>
          </w:p>
        </w:tc>
        <w:tc>
          <w:tcPr>
            <w:tcW w:w="0" w:type="auto"/>
            <w:vAlign w:val="center"/>
          </w:tcPr>
          <w:p w:rsidR="007D46F0" w:rsidRPr="00E80FCE" w:rsidRDefault="007D46F0" w:rsidP="00050163">
            <w:pPr>
              <w:jc w:val="center"/>
              <w:rPr>
                <w:rFonts w:asciiTheme="minorBidi" w:hAnsiTheme="minorBidi"/>
                <w:color w:val="000000"/>
                <w:sz w:val="20"/>
                <w:szCs w:val="20"/>
              </w:rPr>
            </w:pPr>
            <w:r w:rsidRPr="00E80FCE">
              <w:rPr>
                <w:rFonts w:asciiTheme="minorBidi" w:hAnsiTheme="minorBidi"/>
                <w:color w:val="000000"/>
                <w:sz w:val="20"/>
                <w:szCs w:val="20"/>
              </w:rPr>
              <w:t>3.8</w:t>
            </w:r>
          </w:p>
        </w:tc>
        <w:tc>
          <w:tcPr>
            <w:tcW w:w="0" w:type="auto"/>
            <w:vAlign w:val="center"/>
          </w:tcPr>
          <w:p w:rsidR="007D46F0" w:rsidRPr="00E80FCE" w:rsidRDefault="007D46F0" w:rsidP="00050163">
            <w:pPr>
              <w:jc w:val="center"/>
              <w:rPr>
                <w:rFonts w:asciiTheme="minorBidi" w:hAnsiTheme="minorBidi"/>
                <w:color w:val="000000"/>
                <w:sz w:val="20"/>
                <w:szCs w:val="20"/>
              </w:rPr>
            </w:pPr>
            <w:r w:rsidRPr="00E80FCE">
              <w:rPr>
                <w:rFonts w:asciiTheme="minorBidi" w:hAnsiTheme="minorBidi"/>
                <w:color w:val="000000"/>
                <w:sz w:val="20"/>
                <w:szCs w:val="20"/>
              </w:rPr>
              <w:t>0.65</w:t>
            </w:r>
          </w:p>
        </w:tc>
        <w:tc>
          <w:tcPr>
            <w:tcW w:w="0" w:type="auto"/>
            <w:vAlign w:val="center"/>
          </w:tcPr>
          <w:p w:rsidR="007D46F0" w:rsidRPr="00E80FCE" w:rsidRDefault="007D46F0" w:rsidP="00050163">
            <w:pPr>
              <w:jc w:val="center"/>
              <w:rPr>
                <w:rFonts w:asciiTheme="minorBidi" w:hAnsiTheme="minorBidi"/>
                <w:color w:val="000000"/>
                <w:sz w:val="20"/>
                <w:szCs w:val="20"/>
              </w:rPr>
            </w:pPr>
            <w:r w:rsidRPr="00E80FCE">
              <w:rPr>
                <w:rFonts w:asciiTheme="minorBidi" w:hAnsiTheme="minorBidi"/>
                <w:color w:val="000000"/>
                <w:sz w:val="20"/>
                <w:szCs w:val="20"/>
              </w:rPr>
              <w:t>6</w:t>
            </w:r>
          </w:p>
        </w:tc>
        <w:tc>
          <w:tcPr>
            <w:tcW w:w="0" w:type="auto"/>
            <w:tcBorders>
              <w:right w:val="single" w:sz="4" w:space="0" w:color="auto"/>
            </w:tcBorders>
            <w:vAlign w:val="center"/>
          </w:tcPr>
          <w:p w:rsidR="007D46F0" w:rsidRPr="00E80FCE" w:rsidRDefault="007D46F0" w:rsidP="00050163">
            <w:pPr>
              <w:jc w:val="center"/>
              <w:rPr>
                <w:rFonts w:asciiTheme="minorBidi" w:hAnsiTheme="minorBidi"/>
                <w:color w:val="000000"/>
                <w:sz w:val="20"/>
                <w:szCs w:val="20"/>
              </w:rPr>
            </w:pPr>
            <w:r w:rsidRPr="00E80FCE">
              <w:rPr>
                <w:rFonts w:asciiTheme="minorBidi" w:hAnsiTheme="minorBidi"/>
                <w:color w:val="000000"/>
                <w:sz w:val="20"/>
                <w:szCs w:val="20"/>
              </w:rPr>
              <w:t>87.8</w:t>
            </w:r>
          </w:p>
        </w:tc>
        <w:tc>
          <w:tcPr>
            <w:tcW w:w="0" w:type="auto"/>
            <w:tcBorders>
              <w:left w:val="single" w:sz="4" w:space="0" w:color="auto"/>
            </w:tcBorders>
            <w:vAlign w:val="center"/>
          </w:tcPr>
          <w:p w:rsidR="007D46F0" w:rsidRPr="00E80FCE" w:rsidRDefault="007D46F0" w:rsidP="00050163">
            <w:pPr>
              <w:jc w:val="center"/>
              <w:rPr>
                <w:rFonts w:asciiTheme="minorBidi" w:hAnsiTheme="minorBidi"/>
                <w:color w:val="000000"/>
                <w:sz w:val="20"/>
                <w:szCs w:val="20"/>
              </w:rPr>
            </w:pPr>
            <w:r w:rsidRPr="00E80FCE">
              <w:rPr>
                <w:rFonts w:asciiTheme="minorBidi" w:hAnsiTheme="minorBidi"/>
                <w:color w:val="000000"/>
                <w:sz w:val="20"/>
                <w:szCs w:val="20"/>
              </w:rPr>
              <w:t>20.0</w:t>
            </w:r>
          </w:p>
        </w:tc>
        <w:tc>
          <w:tcPr>
            <w:tcW w:w="0" w:type="auto"/>
            <w:vAlign w:val="center"/>
          </w:tcPr>
          <w:p w:rsidR="007D46F0" w:rsidRPr="00E80FCE" w:rsidRDefault="007D46F0" w:rsidP="00050163">
            <w:pPr>
              <w:jc w:val="center"/>
              <w:rPr>
                <w:rFonts w:asciiTheme="minorBidi" w:hAnsiTheme="minorBidi"/>
                <w:color w:val="000000" w:themeColor="text1"/>
                <w:sz w:val="20"/>
                <w:szCs w:val="20"/>
              </w:rPr>
            </w:pPr>
            <w:r w:rsidRPr="00E80FCE">
              <w:rPr>
                <w:rFonts w:asciiTheme="minorBidi" w:hAnsiTheme="minorBidi"/>
                <w:color w:val="000000" w:themeColor="text1"/>
                <w:sz w:val="20"/>
                <w:szCs w:val="20"/>
              </w:rPr>
              <w:t>17.0</w:t>
            </w:r>
          </w:p>
        </w:tc>
        <w:tc>
          <w:tcPr>
            <w:tcW w:w="0" w:type="auto"/>
            <w:vAlign w:val="center"/>
          </w:tcPr>
          <w:p w:rsidR="007D46F0" w:rsidRPr="00E80FCE" w:rsidRDefault="007D46F0" w:rsidP="00050163">
            <w:pPr>
              <w:jc w:val="center"/>
              <w:rPr>
                <w:rFonts w:asciiTheme="minorBidi" w:hAnsiTheme="minorBidi"/>
                <w:color w:val="000000" w:themeColor="text1"/>
                <w:sz w:val="20"/>
                <w:szCs w:val="20"/>
              </w:rPr>
            </w:pPr>
            <w:r w:rsidRPr="00E80FCE">
              <w:rPr>
                <w:rFonts w:asciiTheme="minorBidi" w:hAnsiTheme="minorBidi"/>
                <w:color w:val="000000" w:themeColor="text1"/>
                <w:sz w:val="20"/>
                <w:szCs w:val="20"/>
              </w:rPr>
              <w:t>14.0</w:t>
            </w:r>
          </w:p>
        </w:tc>
        <w:tc>
          <w:tcPr>
            <w:tcW w:w="0" w:type="auto"/>
            <w:vAlign w:val="center"/>
          </w:tcPr>
          <w:p w:rsidR="007D46F0" w:rsidRPr="00E80FCE" w:rsidRDefault="007D46F0" w:rsidP="00050163">
            <w:pPr>
              <w:jc w:val="center"/>
              <w:rPr>
                <w:rFonts w:asciiTheme="minorBidi" w:hAnsiTheme="minorBidi"/>
                <w:color w:val="000000" w:themeColor="text1"/>
                <w:sz w:val="20"/>
                <w:szCs w:val="20"/>
              </w:rPr>
            </w:pPr>
            <w:r w:rsidRPr="00E80FCE">
              <w:rPr>
                <w:rFonts w:asciiTheme="minorBidi" w:hAnsiTheme="minorBidi"/>
                <w:color w:val="000000" w:themeColor="text1"/>
                <w:sz w:val="20"/>
                <w:szCs w:val="20"/>
              </w:rPr>
              <w:t>12</w:t>
            </w:r>
          </w:p>
        </w:tc>
        <w:tc>
          <w:tcPr>
            <w:tcW w:w="0" w:type="auto"/>
            <w:tcBorders>
              <w:right w:val="single" w:sz="4" w:space="0" w:color="auto"/>
            </w:tcBorders>
            <w:vAlign w:val="center"/>
          </w:tcPr>
          <w:p w:rsidR="007D46F0" w:rsidRPr="00E80FCE" w:rsidRDefault="007D46F0" w:rsidP="00050163">
            <w:pPr>
              <w:jc w:val="center"/>
              <w:rPr>
                <w:rFonts w:asciiTheme="minorBidi" w:hAnsiTheme="minorBidi"/>
                <w:color w:val="000000" w:themeColor="text1"/>
                <w:sz w:val="20"/>
                <w:szCs w:val="20"/>
              </w:rPr>
            </w:pPr>
            <w:r w:rsidRPr="00E80FCE">
              <w:rPr>
                <w:rFonts w:asciiTheme="minorBidi" w:hAnsiTheme="minorBidi"/>
                <w:color w:val="000000" w:themeColor="text1"/>
                <w:sz w:val="20"/>
                <w:szCs w:val="20"/>
              </w:rPr>
              <w:t>8.0</w:t>
            </w:r>
          </w:p>
        </w:tc>
        <w:tc>
          <w:tcPr>
            <w:tcW w:w="0" w:type="auto"/>
            <w:tcBorders>
              <w:left w:val="single" w:sz="4" w:space="0" w:color="auto"/>
            </w:tcBorders>
            <w:vAlign w:val="center"/>
          </w:tcPr>
          <w:p w:rsidR="007D46F0" w:rsidRPr="00E80FCE" w:rsidRDefault="007D46F0" w:rsidP="00050163">
            <w:pPr>
              <w:jc w:val="center"/>
              <w:rPr>
                <w:rFonts w:asciiTheme="minorBidi" w:hAnsiTheme="minorBidi"/>
                <w:sz w:val="20"/>
                <w:szCs w:val="20"/>
              </w:rPr>
            </w:pPr>
            <w:r w:rsidRPr="00E80FCE">
              <w:rPr>
                <w:rFonts w:asciiTheme="minorBidi" w:hAnsiTheme="minorBidi"/>
                <w:sz w:val="20"/>
                <w:szCs w:val="20"/>
              </w:rPr>
              <w:t>0.29</w:t>
            </w:r>
          </w:p>
        </w:tc>
        <w:tc>
          <w:tcPr>
            <w:tcW w:w="0" w:type="auto"/>
            <w:vAlign w:val="center"/>
          </w:tcPr>
          <w:p w:rsidR="007D46F0" w:rsidRPr="00E80FCE" w:rsidRDefault="007D46F0" w:rsidP="00050163">
            <w:pPr>
              <w:jc w:val="center"/>
              <w:rPr>
                <w:rFonts w:asciiTheme="minorBidi" w:hAnsiTheme="minorBidi"/>
                <w:sz w:val="20"/>
                <w:szCs w:val="20"/>
              </w:rPr>
            </w:pPr>
            <w:r w:rsidRPr="00E80FCE">
              <w:rPr>
                <w:rFonts w:asciiTheme="minorBidi" w:hAnsiTheme="minorBidi"/>
                <w:sz w:val="20"/>
                <w:szCs w:val="20"/>
              </w:rPr>
              <w:t>0.45</w:t>
            </w:r>
          </w:p>
        </w:tc>
        <w:tc>
          <w:tcPr>
            <w:tcW w:w="0" w:type="auto"/>
            <w:vAlign w:val="center"/>
          </w:tcPr>
          <w:p w:rsidR="007D46F0" w:rsidRPr="00E80FCE" w:rsidRDefault="007D46F0" w:rsidP="00050163">
            <w:pPr>
              <w:jc w:val="center"/>
              <w:rPr>
                <w:rFonts w:asciiTheme="minorBidi" w:hAnsiTheme="minorBidi"/>
                <w:color w:val="000000" w:themeColor="text1"/>
                <w:sz w:val="20"/>
                <w:szCs w:val="20"/>
              </w:rPr>
            </w:pPr>
            <w:r w:rsidRPr="00E80FCE">
              <w:rPr>
                <w:rFonts w:asciiTheme="minorBidi" w:hAnsiTheme="minorBidi"/>
                <w:color w:val="000000" w:themeColor="text1"/>
                <w:sz w:val="20"/>
                <w:szCs w:val="20"/>
              </w:rPr>
              <w:t>0.66</w:t>
            </w:r>
          </w:p>
        </w:tc>
        <w:tc>
          <w:tcPr>
            <w:tcW w:w="0" w:type="auto"/>
            <w:vAlign w:val="center"/>
          </w:tcPr>
          <w:p w:rsidR="007D46F0" w:rsidRPr="00E80FCE" w:rsidRDefault="007D46F0" w:rsidP="00050163">
            <w:pPr>
              <w:jc w:val="center"/>
              <w:rPr>
                <w:rFonts w:asciiTheme="minorBidi" w:hAnsiTheme="minorBidi"/>
                <w:color w:val="000000" w:themeColor="text1"/>
                <w:sz w:val="20"/>
                <w:szCs w:val="20"/>
              </w:rPr>
            </w:pPr>
            <w:r w:rsidRPr="00E80FCE">
              <w:rPr>
                <w:rFonts w:asciiTheme="minorBidi" w:hAnsiTheme="minorBidi"/>
                <w:color w:val="000000" w:themeColor="text1"/>
                <w:sz w:val="20"/>
                <w:szCs w:val="20"/>
              </w:rPr>
              <w:t>0.72</w:t>
            </w:r>
          </w:p>
        </w:tc>
        <w:tc>
          <w:tcPr>
            <w:tcW w:w="0" w:type="auto"/>
            <w:tcBorders>
              <w:right w:val="single" w:sz="4" w:space="0" w:color="auto"/>
            </w:tcBorders>
            <w:vAlign w:val="center"/>
          </w:tcPr>
          <w:p w:rsidR="007D46F0" w:rsidRPr="00E80FCE" w:rsidRDefault="007D46F0" w:rsidP="00050163">
            <w:pPr>
              <w:jc w:val="center"/>
              <w:rPr>
                <w:rFonts w:asciiTheme="minorBidi" w:hAnsiTheme="minorBidi"/>
                <w:color w:val="000000" w:themeColor="text1"/>
                <w:sz w:val="20"/>
                <w:szCs w:val="20"/>
              </w:rPr>
            </w:pPr>
            <w:r w:rsidRPr="00E80FCE">
              <w:rPr>
                <w:rFonts w:asciiTheme="minorBidi" w:hAnsiTheme="minorBidi"/>
                <w:color w:val="000000" w:themeColor="text1"/>
                <w:sz w:val="20"/>
                <w:szCs w:val="20"/>
              </w:rPr>
              <w:t>0.85</w:t>
            </w:r>
          </w:p>
        </w:tc>
        <w:tc>
          <w:tcPr>
            <w:tcW w:w="0" w:type="auto"/>
            <w:tcBorders>
              <w:left w:val="single" w:sz="4" w:space="0" w:color="auto"/>
            </w:tcBorders>
            <w:vAlign w:val="center"/>
          </w:tcPr>
          <w:p w:rsidR="007D46F0" w:rsidRPr="00E80FCE" w:rsidRDefault="007D46F0" w:rsidP="00050163">
            <w:pPr>
              <w:jc w:val="center"/>
              <w:rPr>
                <w:rFonts w:asciiTheme="minorBidi" w:hAnsiTheme="minorBidi"/>
                <w:sz w:val="20"/>
                <w:szCs w:val="20"/>
              </w:rPr>
            </w:pPr>
            <w:r w:rsidRPr="00E80FCE">
              <w:rPr>
                <w:rFonts w:asciiTheme="minorBidi" w:hAnsiTheme="minorBidi"/>
                <w:sz w:val="20"/>
                <w:szCs w:val="20"/>
              </w:rPr>
              <w:t>4</w:t>
            </w:r>
          </w:p>
        </w:tc>
        <w:tc>
          <w:tcPr>
            <w:tcW w:w="0" w:type="auto"/>
            <w:vAlign w:val="center"/>
          </w:tcPr>
          <w:p w:rsidR="007D46F0" w:rsidRPr="00E80FCE" w:rsidRDefault="007D46F0" w:rsidP="00050163">
            <w:pPr>
              <w:jc w:val="center"/>
              <w:rPr>
                <w:rFonts w:asciiTheme="minorBidi" w:hAnsiTheme="minorBidi"/>
                <w:sz w:val="20"/>
                <w:szCs w:val="20"/>
              </w:rPr>
            </w:pPr>
            <w:r w:rsidRPr="00E80FCE">
              <w:rPr>
                <w:rFonts w:asciiTheme="minorBidi" w:hAnsiTheme="minorBidi"/>
                <w:sz w:val="20"/>
                <w:szCs w:val="20"/>
              </w:rPr>
              <w:t>4</w:t>
            </w:r>
          </w:p>
        </w:tc>
        <w:tc>
          <w:tcPr>
            <w:tcW w:w="0" w:type="auto"/>
            <w:vAlign w:val="center"/>
          </w:tcPr>
          <w:p w:rsidR="007D46F0" w:rsidRPr="00E80FCE" w:rsidRDefault="007D46F0" w:rsidP="00050163">
            <w:pPr>
              <w:jc w:val="center"/>
              <w:rPr>
                <w:rFonts w:asciiTheme="minorBidi" w:hAnsiTheme="minorBidi"/>
                <w:color w:val="000000" w:themeColor="text1"/>
                <w:sz w:val="20"/>
                <w:szCs w:val="20"/>
              </w:rPr>
            </w:pPr>
            <w:r w:rsidRPr="00E80FCE">
              <w:rPr>
                <w:rFonts w:asciiTheme="minorBidi" w:hAnsiTheme="minorBidi"/>
                <w:color w:val="000000" w:themeColor="text1"/>
                <w:sz w:val="20"/>
                <w:szCs w:val="20"/>
              </w:rPr>
              <w:t>3</w:t>
            </w:r>
          </w:p>
        </w:tc>
        <w:tc>
          <w:tcPr>
            <w:tcW w:w="0" w:type="auto"/>
            <w:vAlign w:val="center"/>
          </w:tcPr>
          <w:p w:rsidR="007D46F0" w:rsidRPr="00E80FCE" w:rsidRDefault="007D46F0" w:rsidP="00050163">
            <w:pPr>
              <w:jc w:val="center"/>
              <w:rPr>
                <w:rFonts w:asciiTheme="minorBidi" w:hAnsiTheme="minorBidi"/>
                <w:color w:val="000000" w:themeColor="text1"/>
                <w:sz w:val="20"/>
                <w:szCs w:val="20"/>
              </w:rPr>
            </w:pPr>
            <w:r w:rsidRPr="00E80FCE">
              <w:rPr>
                <w:rFonts w:asciiTheme="minorBidi" w:hAnsiTheme="minorBidi"/>
                <w:color w:val="000000" w:themeColor="text1"/>
                <w:sz w:val="20"/>
                <w:szCs w:val="20"/>
              </w:rPr>
              <w:t>3</w:t>
            </w:r>
          </w:p>
        </w:tc>
        <w:tc>
          <w:tcPr>
            <w:tcW w:w="0" w:type="auto"/>
            <w:vAlign w:val="center"/>
          </w:tcPr>
          <w:p w:rsidR="007D46F0" w:rsidRPr="00E80FCE" w:rsidRDefault="007D46F0" w:rsidP="00050163">
            <w:pPr>
              <w:jc w:val="center"/>
              <w:rPr>
                <w:rFonts w:asciiTheme="minorBidi" w:hAnsiTheme="minorBidi"/>
                <w:color w:val="000000" w:themeColor="text1"/>
                <w:sz w:val="20"/>
                <w:szCs w:val="20"/>
              </w:rPr>
            </w:pPr>
            <w:r w:rsidRPr="00E80FCE">
              <w:rPr>
                <w:rFonts w:asciiTheme="minorBidi" w:hAnsiTheme="minorBidi"/>
                <w:color w:val="000000" w:themeColor="text1"/>
                <w:sz w:val="20"/>
                <w:szCs w:val="20"/>
              </w:rPr>
              <w:t>3</w:t>
            </w:r>
          </w:p>
        </w:tc>
      </w:tr>
      <w:tr w:rsidR="007D46F0" w:rsidRPr="00E80FCE" w:rsidTr="00050163">
        <w:trPr>
          <w:jc w:val="center"/>
        </w:trPr>
        <w:tc>
          <w:tcPr>
            <w:tcW w:w="0" w:type="auto"/>
            <w:vAlign w:val="center"/>
          </w:tcPr>
          <w:p w:rsidR="007D46F0" w:rsidRPr="00E80FCE" w:rsidRDefault="007D46F0" w:rsidP="00050163">
            <w:pPr>
              <w:jc w:val="center"/>
              <w:rPr>
                <w:rFonts w:asciiTheme="minorBidi" w:hAnsiTheme="minorBidi"/>
                <w:sz w:val="20"/>
                <w:szCs w:val="20"/>
              </w:rPr>
            </w:pPr>
            <w:r w:rsidRPr="00E80FCE">
              <w:rPr>
                <w:rFonts w:asciiTheme="minorBidi" w:hAnsiTheme="minorBidi"/>
                <w:sz w:val="20"/>
                <w:szCs w:val="20"/>
              </w:rPr>
              <w:t>14</w:t>
            </w:r>
          </w:p>
        </w:tc>
        <w:tc>
          <w:tcPr>
            <w:tcW w:w="0" w:type="auto"/>
            <w:vAlign w:val="center"/>
          </w:tcPr>
          <w:p w:rsidR="007D46F0" w:rsidRPr="00E80FCE" w:rsidRDefault="007D46F0" w:rsidP="00050163">
            <w:pPr>
              <w:jc w:val="center"/>
              <w:rPr>
                <w:rFonts w:asciiTheme="minorBidi" w:hAnsiTheme="minorBidi"/>
                <w:sz w:val="20"/>
                <w:szCs w:val="20"/>
              </w:rPr>
            </w:pPr>
            <w:r w:rsidRPr="00E80FCE">
              <w:rPr>
                <w:rFonts w:asciiTheme="minorBidi" w:hAnsiTheme="minorBidi"/>
                <w:sz w:val="20"/>
                <w:szCs w:val="20"/>
              </w:rPr>
              <w:t>250</w:t>
            </w:r>
          </w:p>
        </w:tc>
        <w:tc>
          <w:tcPr>
            <w:tcW w:w="0" w:type="auto"/>
            <w:vAlign w:val="center"/>
          </w:tcPr>
          <w:p w:rsidR="007D46F0" w:rsidRPr="00E80FCE" w:rsidRDefault="007D46F0" w:rsidP="00050163">
            <w:pPr>
              <w:jc w:val="center"/>
              <w:rPr>
                <w:rFonts w:asciiTheme="minorBidi" w:hAnsiTheme="minorBidi"/>
                <w:sz w:val="20"/>
                <w:szCs w:val="20"/>
              </w:rPr>
            </w:pPr>
            <w:r w:rsidRPr="00E80FCE">
              <w:rPr>
                <w:rFonts w:asciiTheme="minorBidi" w:hAnsiTheme="minorBidi"/>
                <w:sz w:val="20"/>
                <w:szCs w:val="20"/>
              </w:rPr>
              <w:t>350</w:t>
            </w:r>
          </w:p>
        </w:tc>
        <w:tc>
          <w:tcPr>
            <w:tcW w:w="0" w:type="auto"/>
            <w:vAlign w:val="center"/>
          </w:tcPr>
          <w:p w:rsidR="007D46F0" w:rsidRPr="00E80FCE" w:rsidRDefault="007D46F0" w:rsidP="00050163">
            <w:pPr>
              <w:jc w:val="center"/>
              <w:rPr>
                <w:rFonts w:asciiTheme="minorBidi" w:hAnsiTheme="minorBidi"/>
                <w:sz w:val="20"/>
                <w:szCs w:val="20"/>
              </w:rPr>
            </w:pPr>
            <w:r w:rsidRPr="00E80FCE">
              <w:rPr>
                <w:rFonts w:asciiTheme="minorBidi" w:hAnsiTheme="minorBidi"/>
                <w:sz w:val="20"/>
                <w:szCs w:val="20"/>
              </w:rPr>
              <w:t>3.2</w:t>
            </w:r>
          </w:p>
        </w:tc>
        <w:tc>
          <w:tcPr>
            <w:tcW w:w="0" w:type="auto"/>
            <w:vAlign w:val="center"/>
          </w:tcPr>
          <w:p w:rsidR="007D46F0" w:rsidRPr="00E80FCE" w:rsidRDefault="007D46F0" w:rsidP="00050163">
            <w:pPr>
              <w:jc w:val="center"/>
              <w:rPr>
                <w:rFonts w:asciiTheme="minorBidi" w:hAnsiTheme="minorBidi"/>
                <w:color w:val="000000"/>
                <w:sz w:val="20"/>
                <w:szCs w:val="20"/>
              </w:rPr>
            </w:pPr>
            <w:r w:rsidRPr="00E80FCE">
              <w:rPr>
                <w:rFonts w:asciiTheme="minorBidi" w:hAnsiTheme="minorBidi"/>
                <w:color w:val="000000"/>
                <w:sz w:val="20"/>
                <w:szCs w:val="20"/>
              </w:rPr>
              <w:t>117</w:t>
            </w:r>
          </w:p>
        </w:tc>
        <w:tc>
          <w:tcPr>
            <w:tcW w:w="0" w:type="auto"/>
            <w:vAlign w:val="center"/>
          </w:tcPr>
          <w:p w:rsidR="007D46F0" w:rsidRPr="00E80FCE" w:rsidRDefault="007D46F0" w:rsidP="00050163">
            <w:pPr>
              <w:jc w:val="center"/>
              <w:rPr>
                <w:rFonts w:asciiTheme="minorBidi" w:hAnsiTheme="minorBidi"/>
                <w:color w:val="000000"/>
                <w:sz w:val="20"/>
                <w:szCs w:val="20"/>
              </w:rPr>
            </w:pPr>
            <w:r w:rsidRPr="00E80FCE">
              <w:rPr>
                <w:rFonts w:asciiTheme="minorBidi" w:hAnsiTheme="minorBidi"/>
                <w:color w:val="000000"/>
                <w:sz w:val="20"/>
                <w:szCs w:val="20"/>
              </w:rPr>
              <w:t>2.2</w:t>
            </w:r>
          </w:p>
        </w:tc>
        <w:tc>
          <w:tcPr>
            <w:tcW w:w="0" w:type="auto"/>
            <w:vAlign w:val="center"/>
          </w:tcPr>
          <w:p w:rsidR="007D46F0" w:rsidRPr="00E80FCE" w:rsidRDefault="007D46F0" w:rsidP="00050163">
            <w:pPr>
              <w:jc w:val="center"/>
              <w:rPr>
                <w:rFonts w:asciiTheme="minorBidi" w:hAnsiTheme="minorBidi"/>
                <w:color w:val="000000"/>
                <w:sz w:val="20"/>
                <w:szCs w:val="20"/>
              </w:rPr>
            </w:pPr>
            <w:r w:rsidRPr="00E80FCE">
              <w:rPr>
                <w:rFonts w:asciiTheme="minorBidi" w:hAnsiTheme="minorBidi"/>
                <w:color w:val="000000"/>
                <w:sz w:val="20"/>
                <w:szCs w:val="20"/>
              </w:rPr>
              <w:t>0.45</w:t>
            </w:r>
          </w:p>
        </w:tc>
        <w:tc>
          <w:tcPr>
            <w:tcW w:w="0" w:type="auto"/>
            <w:vAlign w:val="center"/>
          </w:tcPr>
          <w:p w:rsidR="007D46F0" w:rsidRPr="00E80FCE" w:rsidRDefault="007D46F0" w:rsidP="00050163">
            <w:pPr>
              <w:jc w:val="center"/>
              <w:rPr>
                <w:rFonts w:asciiTheme="minorBidi" w:hAnsiTheme="minorBidi"/>
                <w:color w:val="000000"/>
                <w:sz w:val="20"/>
                <w:szCs w:val="20"/>
              </w:rPr>
            </w:pPr>
            <w:r w:rsidRPr="00E80FCE">
              <w:rPr>
                <w:rFonts w:asciiTheme="minorBidi" w:hAnsiTheme="minorBidi"/>
                <w:color w:val="000000"/>
                <w:sz w:val="20"/>
                <w:szCs w:val="20"/>
              </w:rPr>
              <w:t>4</w:t>
            </w:r>
          </w:p>
        </w:tc>
        <w:tc>
          <w:tcPr>
            <w:tcW w:w="0" w:type="auto"/>
            <w:tcBorders>
              <w:right w:val="single" w:sz="4" w:space="0" w:color="auto"/>
            </w:tcBorders>
            <w:vAlign w:val="center"/>
          </w:tcPr>
          <w:p w:rsidR="007D46F0" w:rsidRPr="00E80FCE" w:rsidRDefault="007D46F0" w:rsidP="00050163">
            <w:pPr>
              <w:jc w:val="center"/>
              <w:rPr>
                <w:rFonts w:asciiTheme="minorBidi" w:hAnsiTheme="minorBidi"/>
                <w:color w:val="000000"/>
                <w:sz w:val="20"/>
                <w:szCs w:val="20"/>
              </w:rPr>
            </w:pPr>
            <w:r w:rsidRPr="00E80FCE">
              <w:rPr>
                <w:rFonts w:asciiTheme="minorBidi" w:hAnsiTheme="minorBidi"/>
                <w:color w:val="000000"/>
                <w:sz w:val="20"/>
                <w:szCs w:val="20"/>
              </w:rPr>
              <w:t>107.7</w:t>
            </w:r>
          </w:p>
        </w:tc>
        <w:tc>
          <w:tcPr>
            <w:tcW w:w="0" w:type="auto"/>
            <w:tcBorders>
              <w:left w:val="single" w:sz="4" w:space="0" w:color="auto"/>
            </w:tcBorders>
            <w:vAlign w:val="center"/>
          </w:tcPr>
          <w:p w:rsidR="007D46F0" w:rsidRPr="00E80FCE" w:rsidRDefault="007D46F0" w:rsidP="00050163">
            <w:pPr>
              <w:jc w:val="center"/>
              <w:rPr>
                <w:rFonts w:asciiTheme="minorBidi" w:hAnsiTheme="minorBidi"/>
                <w:color w:val="000000"/>
                <w:sz w:val="20"/>
                <w:szCs w:val="20"/>
              </w:rPr>
            </w:pPr>
            <w:r w:rsidRPr="00E80FCE">
              <w:rPr>
                <w:rFonts w:asciiTheme="minorBidi" w:hAnsiTheme="minorBidi"/>
                <w:color w:val="000000"/>
                <w:sz w:val="20"/>
                <w:szCs w:val="20"/>
              </w:rPr>
              <w:t>24.0</w:t>
            </w:r>
          </w:p>
        </w:tc>
        <w:tc>
          <w:tcPr>
            <w:tcW w:w="0" w:type="auto"/>
            <w:vAlign w:val="center"/>
          </w:tcPr>
          <w:p w:rsidR="007D46F0" w:rsidRPr="00E80FCE" w:rsidRDefault="007D46F0" w:rsidP="00050163">
            <w:pPr>
              <w:jc w:val="center"/>
              <w:rPr>
                <w:rFonts w:asciiTheme="minorBidi" w:hAnsiTheme="minorBidi"/>
                <w:color w:val="000000" w:themeColor="text1"/>
                <w:sz w:val="20"/>
                <w:szCs w:val="20"/>
              </w:rPr>
            </w:pPr>
            <w:r w:rsidRPr="00E80FCE">
              <w:rPr>
                <w:rFonts w:asciiTheme="minorBidi" w:hAnsiTheme="minorBidi"/>
                <w:color w:val="000000" w:themeColor="text1"/>
                <w:sz w:val="20"/>
                <w:szCs w:val="20"/>
              </w:rPr>
              <w:t>20.0</w:t>
            </w:r>
          </w:p>
        </w:tc>
        <w:tc>
          <w:tcPr>
            <w:tcW w:w="0" w:type="auto"/>
            <w:vAlign w:val="center"/>
          </w:tcPr>
          <w:p w:rsidR="007D46F0" w:rsidRPr="00E80FCE" w:rsidRDefault="007D46F0" w:rsidP="00050163">
            <w:pPr>
              <w:jc w:val="center"/>
              <w:rPr>
                <w:rFonts w:asciiTheme="minorBidi" w:hAnsiTheme="minorBidi"/>
                <w:color w:val="000000" w:themeColor="text1"/>
                <w:sz w:val="20"/>
                <w:szCs w:val="20"/>
              </w:rPr>
            </w:pPr>
            <w:r w:rsidRPr="00E80FCE">
              <w:rPr>
                <w:rFonts w:asciiTheme="minorBidi" w:hAnsiTheme="minorBidi"/>
                <w:color w:val="000000" w:themeColor="text1"/>
                <w:sz w:val="20"/>
                <w:szCs w:val="20"/>
              </w:rPr>
              <w:t>16.0</w:t>
            </w:r>
          </w:p>
        </w:tc>
        <w:tc>
          <w:tcPr>
            <w:tcW w:w="0" w:type="auto"/>
            <w:vAlign w:val="center"/>
          </w:tcPr>
          <w:p w:rsidR="007D46F0" w:rsidRPr="00E80FCE" w:rsidRDefault="007D46F0" w:rsidP="00050163">
            <w:pPr>
              <w:jc w:val="center"/>
              <w:rPr>
                <w:rFonts w:asciiTheme="minorBidi" w:hAnsiTheme="minorBidi"/>
                <w:color w:val="000000" w:themeColor="text1"/>
                <w:sz w:val="20"/>
                <w:szCs w:val="20"/>
              </w:rPr>
            </w:pPr>
            <w:r w:rsidRPr="00E80FCE">
              <w:rPr>
                <w:rFonts w:asciiTheme="minorBidi" w:hAnsiTheme="minorBidi"/>
                <w:color w:val="000000" w:themeColor="text1"/>
                <w:sz w:val="20"/>
                <w:szCs w:val="20"/>
              </w:rPr>
              <w:t>14</w:t>
            </w:r>
          </w:p>
        </w:tc>
        <w:tc>
          <w:tcPr>
            <w:tcW w:w="0" w:type="auto"/>
            <w:tcBorders>
              <w:right w:val="single" w:sz="4" w:space="0" w:color="auto"/>
            </w:tcBorders>
            <w:vAlign w:val="center"/>
          </w:tcPr>
          <w:p w:rsidR="007D46F0" w:rsidRPr="00E80FCE" w:rsidRDefault="007D46F0" w:rsidP="00050163">
            <w:pPr>
              <w:jc w:val="center"/>
              <w:rPr>
                <w:rFonts w:asciiTheme="minorBidi" w:hAnsiTheme="minorBidi"/>
                <w:color w:val="000000" w:themeColor="text1"/>
                <w:sz w:val="20"/>
                <w:szCs w:val="20"/>
              </w:rPr>
            </w:pPr>
            <w:r w:rsidRPr="00E80FCE">
              <w:rPr>
                <w:rFonts w:asciiTheme="minorBidi" w:hAnsiTheme="minorBidi"/>
                <w:color w:val="000000" w:themeColor="text1"/>
                <w:sz w:val="20"/>
                <w:szCs w:val="20"/>
              </w:rPr>
              <w:t>9.0</w:t>
            </w:r>
          </w:p>
        </w:tc>
        <w:tc>
          <w:tcPr>
            <w:tcW w:w="0" w:type="auto"/>
            <w:tcBorders>
              <w:left w:val="single" w:sz="4" w:space="0" w:color="auto"/>
            </w:tcBorders>
            <w:vAlign w:val="center"/>
          </w:tcPr>
          <w:p w:rsidR="007D46F0" w:rsidRPr="00E80FCE" w:rsidRDefault="007D46F0" w:rsidP="00050163">
            <w:pPr>
              <w:jc w:val="center"/>
              <w:rPr>
                <w:rFonts w:asciiTheme="minorBidi" w:hAnsiTheme="minorBidi"/>
                <w:sz w:val="20"/>
                <w:szCs w:val="20"/>
              </w:rPr>
            </w:pPr>
            <w:r w:rsidRPr="00E80FCE">
              <w:rPr>
                <w:rFonts w:asciiTheme="minorBidi" w:hAnsiTheme="minorBidi"/>
                <w:sz w:val="20"/>
                <w:szCs w:val="20"/>
              </w:rPr>
              <w:t>0.26</w:t>
            </w:r>
          </w:p>
        </w:tc>
        <w:tc>
          <w:tcPr>
            <w:tcW w:w="0" w:type="auto"/>
            <w:vAlign w:val="center"/>
          </w:tcPr>
          <w:p w:rsidR="007D46F0" w:rsidRPr="00E80FCE" w:rsidRDefault="007D46F0" w:rsidP="00050163">
            <w:pPr>
              <w:jc w:val="center"/>
              <w:rPr>
                <w:rFonts w:asciiTheme="minorBidi" w:hAnsiTheme="minorBidi"/>
                <w:sz w:val="20"/>
                <w:szCs w:val="20"/>
              </w:rPr>
            </w:pPr>
            <w:r w:rsidRPr="00E80FCE">
              <w:rPr>
                <w:rFonts w:asciiTheme="minorBidi" w:hAnsiTheme="minorBidi"/>
                <w:sz w:val="20"/>
                <w:szCs w:val="20"/>
              </w:rPr>
              <w:t>0.39</w:t>
            </w:r>
          </w:p>
        </w:tc>
        <w:tc>
          <w:tcPr>
            <w:tcW w:w="0" w:type="auto"/>
            <w:vAlign w:val="center"/>
          </w:tcPr>
          <w:p w:rsidR="007D46F0" w:rsidRPr="00E80FCE" w:rsidRDefault="007D46F0" w:rsidP="00050163">
            <w:pPr>
              <w:jc w:val="center"/>
              <w:rPr>
                <w:rFonts w:asciiTheme="minorBidi" w:hAnsiTheme="minorBidi"/>
                <w:color w:val="000000" w:themeColor="text1"/>
                <w:sz w:val="20"/>
                <w:szCs w:val="20"/>
              </w:rPr>
            </w:pPr>
            <w:r w:rsidRPr="00E80FCE">
              <w:rPr>
                <w:rFonts w:asciiTheme="minorBidi" w:hAnsiTheme="minorBidi"/>
                <w:color w:val="000000" w:themeColor="text1"/>
                <w:sz w:val="20"/>
                <w:szCs w:val="20"/>
              </w:rPr>
              <w:t>0.62</w:t>
            </w:r>
          </w:p>
        </w:tc>
        <w:tc>
          <w:tcPr>
            <w:tcW w:w="0" w:type="auto"/>
            <w:vAlign w:val="center"/>
          </w:tcPr>
          <w:p w:rsidR="007D46F0" w:rsidRPr="00E80FCE" w:rsidRDefault="007D46F0" w:rsidP="00050163">
            <w:pPr>
              <w:jc w:val="center"/>
              <w:rPr>
                <w:rFonts w:asciiTheme="minorBidi" w:hAnsiTheme="minorBidi"/>
                <w:color w:val="000000" w:themeColor="text1"/>
                <w:sz w:val="20"/>
                <w:szCs w:val="20"/>
              </w:rPr>
            </w:pPr>
            <w:r w:rsidRPr="00E80FCE">
              <w:rPr>
                <w:rFonts w:asciiTheme="minorBidi" w:hAnsiTheme="minorBidi"/>
                <w:color w:val="000000" w:themeColor="text1"/>
                <w:sz w:val="20"/>
                <w:szCs w:val="20"/>
              </w:rPr>
              <w:t>0.68</w:t>
            </w:r>
          </w:p>
        </w:tc>
        <w:tc>
          <w:tcPr>
            <w:tcW w:w="0" w:type="auto"/>
            <w:tcBorders>
              <w:right w:val="single" w:sz="4" w:space="0" w:color="auto"/>
            </w:tcBorders>
            <w:vAlign w:val="center"/>
          </w:tcPr>
          <w:p w:rsidR="007D46F0" w:rsidRPr="00E80FCE" w:rsidRDefault="007D46F0" w:rsidP="00050163">
            <w:pPr>
              <w:jc w:val="center"/>
              <w:rPr>
                <w:rFonts w:asciiTheme="minorBidi" w:hAnsiTheme="minorBidi"/>
                <w:color w:val="000000" w:themeColor="text1"/>
                <w:sz w:val="20"/>
                <w:szCs w:val="20"/>
              </w:rPr>
            </w:pPr>
            <w:r w:rsidRPr="00E80FCE">
              <w:rPr>
                <w:rFonts w:asciiTheme="minorBidi" w:hAnsiTheme="minorBidi"/>
                <w:color w:val="000000" w:themeColor="text1"/>
                <w:sz w:val="20"/>
                <w:szCs w:val="20"/>
              </w:rPr>
              <w:t>0.79</w:t>
            </w:r>
          </w:p>
        </w:tc>
        <w:tc>
          <w:tcPr>
            <w:tcW w:w="0" w:type="auto"/>
            <w:tcBorders>
              <w:left w:val="single" w:sz="4" w:space="0" w:color="auto"/>
            </w:tcBorders>
            <w:vAlign w:val="center"/>
          </w:tcPr>
          <w:p w:rsidR="007D46F0" w:rsidRPr="00E80FCE" w:rsidRDefault="007D46F0" w:rsidP="00050163">
            <w:pPr>
              <w:jc w:val="center"/>
              <w:rPr>
                <w:rFonts w:asciiTheme="minorBidi" w:hAnsiTheme="minorBidi"/>
                <w:sz w:val="20"/>
                <w:szCs w:val="20"/>
              </w:rPr>
            </w:pPr>
            <w:r w:rsidRPr="00E80FCE">
              <w:rPr>
                <w:rFonts w:asciiTheme="minorBidi" w:hAnsiTheme="minorBidi"/>
                <w:sz w:val="20"/>
                <w:szCs w:val="20"/>
              </w:rPr>
              <w:t>4</w:t>
            </w:r>
          </w:p>
        </w:tc>
        <w:tc>
          <w:tcPr>
            <w:tcW w:w="0" w:type="auto"/>
            <w:vAlign w:val="center"/>
          </w:tcPr>
          <w:p w:rsidR="007D46F0" w:rsidRPr="00E80FCE" w:rsidRDefault="007D46F0" w:rsidP="00050163">
            <w:pPr>
              <w:jc w:val="center"/>
              <w:rPr>
                <w:rFonts w:asciiTheme="minorBidi" w:hAnsiTheme="minorBidi"/>
                <w:sz w:val="20"/>
                <w:szCs w:val="20"/>
              </w:rPr>
            </w:pPr>
            <w:r w:rsidRPr="00E80FCE">
              <w:rPr>
                <w:rFonts w:asciiTheme="minorBidi" w:hAnsiTheme="minorBidi"/>
                <w:sz w:val="20"/>
                <w:szCs w:val="20"/>
              </w:rPr>
              <w:t>4</w:t>
            </w:r>
          </w:p>
        </w:tc>
        <w:tc>
          <w:tcPr>
            <w:tcW w:w="0" w:type="auto"/>
            <w:vAlign w:val="center"/>
          </w:tcPr>
          <w:p w:rsidR="007D46F0" w:rsidRPr="00E80FCE" w:rsidRDefault="007D46F0" w:rsidP="00050163">
            <w:pPr>
              <w:jc w:val="center"/>
              <w:rPr>
                <w:rFonts w:asciiTheme="minorBidi" w:hAnsiTheme="minorBidi"/>
                <w:color w:val="000000" w:themeColor="text1"/>
                <w:sz w:val="20"/>
                <w:szCs w:val="20"/>
              </w:rPr>
            </w:pPr>
            <w:r w:rsidRPr="00E80FCE">
              <w:rPr>
                <w:rFonts w:asciiTheme="minorBidi" w:hAnsiTheme="minorBidi"/>
                <w:color w:val="000000" w:themeColor="text1"/>
                <w:sz w:val="20"/>
                <w:szCs w:val="20"/>
              </w:rPr>
              <w:t>4</w:t>
            </w:r>
          </w:p>
        </w:tc>
        <w:tc>
          <w:tcPr>
            <w:tcW w:w="0" w:type="auto"/>
            <w:vAlign w:val="center"/>
          </w:tcPr>
          <w:p w:rsidR="007D46F0" w:rsidRPr="00E80FCE" w:rsidRDefault="007D46F0" w:rsidP="00050163">
            <w:pPr>
              <w:jc w:val="center"/>
              <w:rPr>
                <w:rFonts w:asciiTheme="minorBidi" w:hAnsiTheme="minorBidi"/>
                <w:color w:val="000000" w:themeColor="text1"/>
                <w:sz w:val="20"/>
                <w:szCs w:val="20"/>
              </w:rPr>
            </w:pPr>
            <w:r w:rsidRPr="00E80FCE">
              <w:rPr>
                <w:rFonts w:asciiTheme="minorBidi" w:hAnsiTheme="minorBidi"/>
                <w:color w:val="000000" w:themeColor="text1"/>
                <w:sz w:val="20"/>
                <w:szCs w:val="20"/>
              </w:rPr>
              <w:t>3</w:t>
            </w:r>
          </w:p>
        </w:tc>
        <w:tc>
          <w:tcPr>
            <w:tcW w:w="0" w:type="auto"/>
            <w:vAlign w:val="center"/>
          </w:tcPr>
          <w:p w:rsidR="007D46F0" w:rsidRPr="00E80FCE" w:rsidRDefault="007D46F0" w:rsidP="00050163">
            <w:pPr>
              <w:jc w:val="center"/>
              <w:rPr>
                <w:rFonts w:asciiTheme="minorBidi" w:hAnsiTheme="minorBidi"/>
                <w:color w:val="000000" w:themeColor="text1"/>
                <w:sz w:val="20"/>
                <w:szCs w:val="20"/>
              </w:rPr>
            </w:pPr>
            <w:r w:rsidRPr="00E80FCE">
              <w:rPr>
                <w:rFonts w:asciiTheme="minorBidi" w:hAnsiTheme="minorBidi"/>
                <w:color w:val="000000" w:themeColor="text1"/>
                <w:sz w:val="20"/>
                <w:szCs w:val="20"/>
              </w:rPr>
              <w:t>3</w:t>
            </w:r>
          </w:p>
        </w:tc>
      </w:tr>
      <w:tr w:rsidR="007D46F0" w:rsidRPr="00E80FCE" w:rsidTr="00050163">
        <w:trPr>
          <w:jc w:val="center"/>
        </w:trPr>
        <w:tc>
          <w:tcPr>
            <w:tcW w:w="0" w:type="auto"/>
            <w:vAlign w:val="center"/>
          </w:tcPr>
          <w:p w:rsidR="007D46F0" w:rsidRPr="00E80FCE" w:rsidRDefault="007D46F0" w:rsidP="00050163">
            <w:pPr>
              <w:jc w:val="center"/>
              <w:rPr>
                <w:rFonts w:asciiTheme="minorBidi" w:hAnsiTheme="minorBidi"/>
                <w:sz w:val="20"/>
                <w:szCs w:val="20"/>
              </w:rPr>
            </w:pPr>
            <w:r w:rsidRPr="00E80FCE">
              <w:rPr>
                <w:rFonts w:asciiTheme="minorBidi" w:hAnsiTheme="minorBidi"/>
                <w:sz w:val="20"/>
                <w:szCs w:val="20"/>
              </w:rPr>
              <w:t>15</w:t>
            </w:r>
          </w:p>
        </w:tc>
        <w:tc>
          <w:tcPr>
            <w:tcW w:w="0" w:type="auto"/>
            <w:vAlign w:val="center"/>
          </w:tcPr>
          <w:p w:rsidR="007D46F0" w:rsidRPr="00E80FCE" w:rsidRDefault="007D46F0" w:rsidP="00050163">
            <w:pPr>
              <w:jc w:val="center"/>
              <w:rPr>
                <w:rFonts w:asciiTheme="minorBidi" w:hAnsiTheme="minorBidi"/>
                <w:sz w:val="20"/>
                <w:szCs w:val="20"/>
              </w:rPr>
            </w:pPr>
            <w:r w:rsidRPr="00E80FCE">
              <w:rPr>
                <w:rFonts w:asciiTheme="minorBidi" w:hAnsiTheme="minorBidi"/>
                <w:sz w:val="20"/>
                <w:szCs w:val="20"/>
              </w:rPr>
              <w:t>250</w:t>
            </w:r>
          </w:p>
        </w:tc>
        <w:tc>
          <w:tcPr>
            <w:tcW w:w="0" w:type="auto"/>
            <w:vAlign w:val="center"/>
          </w:tcPr>
          <w:p w:rsidR="007D46F0" w:rsidRPr="00E80FCE" w:rsidRDefault="007D46F0" w:rsidP="00050163">
            <w:pPr>
              <w:jc w:val="center"/>
              <w:rPr>
                <w:rFonts w:asciiTheme="minorBidi" w:hAnsiTheme="minorBidi"/>
                <w:sz w:val="20"/>
                <w:szCs w:val="20"/>
              </w:rPr>
            </w:pPr>
            <w:r w:rsidRPr="00E80FCE">
              <w:rPr>
                <w:rFonts w:asciiTheme="minorBidi" w:hAnsiTheme="minorBidi"/>
                <w:sz w:val="20"/>
                <w:szCs w:val="20"/>
              </w:rPr>
              <w:t>300</w:t>
            </w:r>
          </w:p>
        </w:tc>
        <w:tc>
          <w:tcPr>
            <w:tcW w:w="0" w:type="auto"/>
            <w:vAlign w:val="center"/>
          </w:tcPr>
          <w:p w:rsidR="007D46F0" w:rsidRPr="00E80FCE" w:rsidRDefault="007D46F0" w:rsidP="00050163">
            <w:pPr>
              <w:jc w:val="center"/>
              <w:rPr>
                <w:rFonts w:asciiTheme="minorBidi" w:hAnsiTheme="minorBidi"/>
                <w:sz w:val="20"/>
                <w:szCs w:val="20"/>
              </w:rPr>
            </w:pPr>
            <w:r w:rsidRPr="00E80FCE">
              <w:rPr>
                <w:rFonts w:asciiTheme="minorBidi" w:hAnsiTheme="minorBidi"/>
                <w:sz w:val="20"/>
                <w:szCs w:val="20"/>
              </w:rPr>
              <w:t>3.0</w:t>
            </w:r>
          </w:p>
        </w:tc>
        <w:tc>
          <w:tcPr>
            <w:tcW w:w="0" w:type="auto"/>
            <w:vAlign w:val="center"/>
          </w:tcPr>
          <w:p w:rsidR="007D46F0" w:rsidRPr="00E80FCE" w:rsidRDefault="007D46F0" w:rsidP="00050163">
            <w:pPr>
              <w:jc w:val="center"/>
              <w:rPr>
                <w:rFonts w:asciiTheme="minorBidi" w:hAnsiTheme="minorBidi"/>
                <w:color w:val="000000"/>
                <w:sz w:val="20"/>
                <w:szCs w:val="20"/>
              </w:rPr>
            </w:pPr>
            <w:r w:rsidRPr="00E80FCE">
              <w:rPr>
                <w:rFonts w:asciiTheme="minorBidi" w:hAnsiTheme="minorBidi"/>
                <w:color w:val="000000"/>
                <w:sz w:val="20"/>
                <w:szCs w:val="20"/>
              </w:rPr>
              <w:t>50</w:t>
            </w:r>
          </w:p>
        </w:tc>
        <w:tc>
          <w:tcPr>
            <w:tcW w:w="0" w:type="auto"/>
            <w:vAlign w:val="center"/>
          </w:tcPr>
          <w:p w:rsidR="007D46F0" w:rsidRPr="00E80FCE" w:rsidRDefault="007D46F0" w:rsidP="00050163">
            <w:pPr>
              <w:jc w:val="center"/>
              <w:rPr>
                <w:rFonts w:asciiTheme="minorBidi" w:hAnsiTheme="minorBidi"/>
                <w:color w:val="000000"/>
                <w:sz w:val="20"/>
                <w:szCs w:val="20"/>
              </w:rPr>
            </w:pPr>
            <w:r w:rsidRPr="00E80FCE">
              <w:rPr>
                <w:rFonts w:asciiTheme="minorBidi" w:hAnsiTheme="minorBidi"/>
                <w:color w:val="000000"/>
                <w:sz w:val="20"/>
                <w:szCs w:val="20"/>
              </w:rPr>
              <w:t>2.4</w:t>
            </w:r>
          </w:p>
        </w:tc>
        <w:tc>
          <w:tcPr>
            <w:tcW w:w="0" w:type="auto"/>
            <w:vAlign w:val="center"/>
          </w:tcPr>
          <w:p w:rsidR="007D46F0" w:rsidRPr="00E80FCE" w:rsidRDefault="007D46F0" w:rsidP="00050163">
            <w:pPr>
              <w:jc w:val="center"/>
              <w:rPr>
                <w:rFonts w:asciiTheme="minorBidi" w:hAnsiTheme="minorBidi"/>
                <w:color w:val="000000"/>
                <w:sz w:val="20"/>
                <w:szCs w:val="20"/>
              </w:rPr>
            </w:pPr>
            <w:r w:rsidRPr="00E80FCE">
              <w:rPr>
                <w:rFonts w:asciiTheme="minorBidi" w:hAnsiTheme="minorBidi"/>
                <w:color w:val="000000"/>
                <w:sz w:val="20"/>
                <w:szCs w:val="20"/>
              </w:rPr>
              <w:t>0.65</w:t>
            </w:r>
          </w:p>
        </w:tc>
        <w:tc>
          <w:tcPr>
            <w:tcW w:w="0" w:type="auto"/>
            <w:vAlign w:val="center"/>
          </w:tcPr>
          <w:p w:rsidR="007D46F0" w:rsidRPr="00E80FCE" w:rsidRDefault="007D46F0" w:rsidP="00050163">
            <w:pPr>
              <w:jc w:val="center"/>
              <w:rPr>
                <w:rFonts w:asciiTheme="minorBidi" w:hAnsiTheme="minorBidi"/>
                <w:color w:val="000000"/>
                <w:sz w:val="20"/>
                <w:szCs w:val="20"/>
              </w:rPr>
            </w:pPr>
            <w:r w:rsidRPr="00E80FCE">
              <w:rPr>
                <w:rFonts w:asciiTheme="minorBidi" w:hAnsiTheme="minorBidi"/>
                <w:color w:val="000000"/>
                <w:sz w:val="20"/>
                <w:szCs w:val="20"/>
              </w:rPr>
              <w:t>4</w:t>
            </w:r>
          </w:p>
        </w:tc>
        <w:tc>
          <w:tcPr>
            <w:tcW w:w="0" w:type="auto"/>
            <w:tcBorders>
              <w:right w:val="single" w:sz="4" w:space="0" w:color="auto"/>
            </w:tcBorders>
            <w:vAlign w:val="center"/>
          </w:tcPr>
          <w:p w:rsidR="007D46F0" w:rsidRPr="00E80FCE" w:rsidRDefault="007D46F0" w:rsidP="00050163">
            <w:pPr>
              <w:jc w:val="center"/>
              <w:rPr>
                <w:rFonts w:asciiTheme="minorBidi" w:hAnsiTheme="minorBidi"/>
                <w:color w:val="000000"/>
                <w:sz w:val="20"/>
                <w:szCs w:val="20"/>
              </w:rPr>
            </w:pPr>
            <w:r w:rsidRPr="00E80FCE">
              <w:rPr>
                <w:rFonts w:asciiTheme="minorBidi" w:hAnsiTheme="minorBidi"/>
                <w:color w:val="000000"/>
                <w:sz w:val="20"/>
                <w:szCs w:val="20"/>
              </w:rPr>
              <w:t>119.9</w:t>
            </w:r>
          </w:p>
        </w:tc>
        <w:tc>
          <w:tcPr>
            <w:tcW w:w="0" w:type="auto"/>
            <w:tcBorders>
              <w:left w:val="single" w:sz="4" w:space="0" w:color="auto"/>
            </w:tcBorders>
            <w:vAlign w:val="center"/>
          </w:tcPr>
          <w:p w:rsidR="007D46F0" w:rsidRPr="00E80FCE" w:rsidRDefault="007D46F0" w:rsidP="00050163">
            <w:pPr>
              <w:jc w:val="center"/>
              <w:rPr>
                <w:rFonts w:asciiTheme="minorBidi" w:hAnsiTheme="minorBidi"/>
                <w:color w:val="000000"/>
                <w:sz w:val="20"/>
                <w:szCs w:val="20"/>
              </w:rPr>
            </w:pPr>
            <w:r w:rsidRPr="00E80FCE">
              <w:rPr>
                <w:rFonts w:asciiTheme="minorBidi" w:hAnsiTheme="minorBidi"/>
                <w:color w:val="000000"/>
                <w:sz w:val="20"/>
                <w:szCs w:val="20"/>
              </w:rPr>
              <w:t>6.00</w:t>
            </w:r>
          </w:p>
        </w:tc>
        <w:tc>
          <w:tcPr>
            <w:tcW w:w="0" w:type="auto"/>
            <w:vAlign w:val="center"/>
          </w:tcPr>
          <w:p w:rsidR="007D46F0" w:rsidRPr="00E80FCE" w:rsidRDefault="007D46F0" w:rsidP="00050163">
            <w:pPr>
              <w:jc w:val="center"/>
              <w:rPr>
                <w:rFonts w:asciiTheme="minorBidi" w:hAnsiTheme="minorBidi"/>
                <w:color w:val="000000" w:themeColor="text1"/>
                <w:sz w:val="20"/>
                <w:szCs w:val="20"/>
              </w:rPr>
            </w:pPr>
            <w:r w:rsidRPr="00E80FCE">
              <w:rPr>
                <w:rFonts w:asciiTheme="minorBidi" w:hAnsiTheme="minorBidi"/>
                <w:color w:val="000000" w:themeColor="text1"/>
                <w:sz w:val="20"/>
                <w:szCs w:val="20"/>
              </w:rPr>
              <w:t>5.00</w:t>
            </w:r>
          </w:p>
        </w:tc>
        <w:tc>
          <w:tcPr>
            <w:tcW w:w="0" w:type="auto"/>
            <w:vAlign w:val="center"/>
          </w:tcPr>
          <w:p w:rsidR="007D46F0" w:rsidRPr="00E80FCE" w:rsidRDefault="007D46F0" w:rsidP="00050163">
            <w:pPr>
              <w:jc w:val="center"/>
              <w:rPr>
                <w:rFonts w:asciiTheme="minorBidi" w:hAnsiTheme="minorBidi"/>
                <w:color w:val="000000" w:themeColor="text1"/>
                <w:sz w:val="20"/>
                <w:szCs w:val="20"/>
              </w:rPr>
            </w:pPr>
            <w:r w:rsidRPr="00E80FCE">
              <w:rPr>
                <w:rFonts w:asciiTheme="minorBidi" w:hAnsiTheme="minorBidi"/>
                <w:color w:val="000000" w:themeColor="text1"/>
                <w:sz w:val="20"/>
                <w:szCs w:val="20"/>
              </w:rPr>
              <w:t>4.00</w:t>
            </w:r>
          </w:p>
        </w:tc>
        <w:tc>
          <w:tcPr>
            <w:tcW w:w="0" w:type="auto"/>
            <w:vAlign w:val="center"/>
          </w:tcPr>
          <w:p w:rsidR="007D46F0" w:rsidRPr="00E80FCE" w:rsidRDefault="007D46F0" w:rsidP="00050163">
            <w:pPr>
              <w:jc w:val="center"/>
              <w:rPr>
                <w:rFonts w:asciiTheme="minorBidi" w:hAnsiTheme="minorBidi"/>
                <w:color w:val="000000" w:themeColor="text1"/>
                <w:sz w:val="20"/>
                <w:szCs w:val="20"/>
              </w:rPr>
            </w:pPr>
            <w:r w:rsidRPr="00E80FCE">
              <w:rPr>
                <w:rFonts w:asciiTheme="minorBidi" w:hAnsiTheme="minorBidi"/>
                <w:color w:val="000000" w:themeColor="text1"/>
                <w:sz w:val="20"/>
                <w:szCs w:val="20"/>
              </w:rPr>
              <w:t>2</w:t>
            </w:r>
          </w:p>
        </w:tc>
        <w:tc>
          <w:tcPr>
            <w:tcW w:w="0" w:type="auto"/>
            <w:tcBorders>
              <w:right w:val="single" w:sz="4" w:space="0" w:color="auto"/>
            </w:tcBorders>
            <w:vAlign w:val="center"/>
          </w:tcPr>
          <w:p w:rsidR="007D46F0" w:rsidRPr="00E80FCE" w:rsidRDefault="007D46F0" w:rsidP="00050163">
            <w:pPr>
              <w:jc w:val="center"/>
              <w:rPr>
                <w:rFonts w:asciiTheme="minorBidi" w:hAnsiTheme="minorBidi"/>
                <w:color w:val="000000" w:themeColor="text1"/>
                <w:sz w:val="20"/>
                <w:szCs w:val="20"/>
              </w:rPr>
            </w:pPr>
            <w:r w:rsidRPr="00E80FCE">
              <w:rPr>
                <w:rFonts w:asciiTheme="minorBidi" w:hAnsiTheme="minorBidi"/>
                <w:color w:val="000000" w:themeColor="text1"/>
                <w:sz w:val="20"/>
                <w:szCs w:val="20"/>
              </w:rPr>
              <w:t>0.4</w:t>
            </w:r>
          </w:p>
        </w:tc>
        <w:tc>
          <w:tcPr>
            <w:tcW w:w="0" w:type="auto"/>
            <w:tcBorders>
              <w:left w:val="single" w:sz="4" w:space="0" w:color="auto"/>
            </w:tcBorders>
            <w:vAlign w:val="center"/>
          </w:tcPr>
          <w:p w:rsidR="007D46F0" w:rsidRPr="00E80FCE" w:rsidRDefault="007D46F0" w:rsidP="00050163">
            <w:pPr>
              <w:jc w:val="center"/>
              <w:rPr>
                <w:rFonts w:asciiTheme="minorBidi" w:hAnsiTheme="minorBidi"/>
                <w:sz w:val="20"/>
                <w:szCs w:val="20"/>
              </w:rPr>
            </w:pPr>
            <w:r w:rsidRPr="00E80FCE">
              <w:rPr>
                <w:rFonts w:asciiTheme="minorBidi" w:hAnsiTheme="minorBidi"/>
                <w:sz w:val="20"/>
                <w:szCs w:val="20"/>
              </w:rPr>
              <w:t>0.95</w:t>
            </w:r>
          </w:p>
        </w:tc>
        <w:tc>
          <w:tcPr>
            <w:tcW w:w="0" w:type="auto"/>
            <w:vAlign w:val="center"/>
          </w:tcPr>
          <w:p w:rsidR="007D46F0" w:rsidRPr="00E80FCE" w:rsidRDefault="007D46F0" w:rsidP="00050163">
            <w:pPr>
              <w:jc w:val="center"/>
              <w:rPr>
                <w:rFonts w:asciiTheme="minorBidi" w:hAnsiTheme="minorBidi"/>
                <w:sz w:val="20"/>
                <w:szCs w:val="20"/>
              </w:rPr>
            </w:pPr>
            <w:r w:rsidRPr="00E80FCE">
              <w:rPr>
                <w:rFonts w:asciiTheme="minorBidi" w:hAnsiTheme="minorBidi"/>
                <w:sz w:val="20"/>
                <w:szCs w:val="20"/>
              </w:rPr>
              <w:t>0.96</w:t>
            </w:r>
          </w:p>
        </w:tc>
        <w:tc>
          <w:tcPr>
            <w:tcW w:w="0" w:type="auto"/>
            <w:vAlign w:val="center"/>
          </w:tcPr>
          <w:p w:rsidR="007D46F0" w:rsidRPr="00E80FCE" w:rsidRDefault="007D46F0" w:rsidP="00050163">
            <w:pPr>
              <w:jc w:val="center"/>
              <w:rPr>
                <w:rFonts w:asciiTheme="minorBidi" w:hAnsiTheme="minorBidi"/>
                <w:color w:val="000000" w:themeColor="text1"/>
                <w:sz w:val="20"/>
                <w:szCs w:val="20"/>
              </w:rPr>
            </w:pPr>
            <w:r w:rsidRPr="00E80FCE">
              <w:rPr>
                <w:rFonts w:asciiTheme="minorBidi" w:hAnsiTheme="minorBidi"/>
                <w:color w:val="000000" w:themeColor="text1"/>
                <w:sz w:val="20"/>
                <w:szCs w:val="20"/>
              </w:rPr>
              <w:t>0.97</w:t>
            </w:r>
          </w:p>
        </w:tc>
        <w:tc>
          <w:tcPr>
            <w:tcW w:w="0" w:type="auto"/>
            <w:vAlign w:val="center"/>
          </w:tcPr>
          <w:p w:rsidR="007D46F0" w:rsidRPr="00E80FCE" w:rsidRDefault="007D46F0" w:rsidP="00050163">
            <w:pPr>
              <w:jc w:val="center"/>
              <w:rPr>
                <w:rFonts w:asciiTheme="minorBidi" w:hAnsiTheme="minorBidi"/>
                <w:color w:val="000000" w:themeColor="text1"/>
                <w:sz w:val="20"/>
                <w:szCs w:val="20"/>
              </w:rPr>
            </w:pPr>
            <w:r w:rsidRPr="00E80FCE">
              <w:rPr>
                <w:rFonts w:asciiTheme="minorBidi" w:hAnsiTheme="minorBidi"/>
                <w:color w:val="000000" w:themeColor="text1"/>
                <w:sz w:val="20"/>
                <w:szCs w:val="20"/>
              </w:rPr>
              <w:t>1.00</w:t>
            </w:r>
          </w:p>
        </w:tc>
        <w:tc>
          <w:tcPr>
            <w:tcW w:w="0" w:type="auto"/>
            <w:tcBorders>
              <w:right w:val="single" w:sz="4" w:space="0" w:color="auto"/>
            </w:tcBorders>
            <w:vAlign w:val="center"/>
          </w:tcPr>
          <w:p w:rsidR="007D46F0" w:rsidRPr="00E80FCE" w:rsidRDefault="007D46F0" w:rsidP="00050163">
            <w:pPr>
              <w:jc w:val="center"/>
              <w:rPr>
                <w:rFonts w:asciiTheme="minorBidi" w:hAnsiTheme="minorBidi"/>
                <w:color w:val="000000" w:themeColor="text1"/>
                <w:sz w:val="20"/>
                <w:szCs w:val="20"/>
              </w:rPr>
            </w:pPr>
            <w:r w:rsidRPr="00E80FCE">
              <w:rPr>
                <w:rFonts w:asciiTheme="minorBidi" w:hAnsiTheme="minorBidi"/>
                <w:color w:val="000000" w:themeColor="text1"/>
                <w:sz w:val="20"/>
                <w:szCs w:val="20"/>
              </w:rPr>
              <w:t>1.00</w:t>
            </w:r>
          </w:p>
        </w:tc>
        <w:tc>
          <w:tcPr>
            <w:tcW w:w="0" w:type="auto"/>
            <w:tcBorders>
              <w:left w:val="single" w:sz="4" w:space="0" w:color="auto"/>
            </w:tcBorders>
            <w:vAlign w:val="center"/>
          </w:tcPr>
          <w:p w:rsidR="007D46F0" w:rsidRPr="00E80FCE" w:rsidRDefault="007D46F0" w:rsidP="00050163">
            <w:pPr>
              <w:jc w:val="center"/>
              <w:rPr>
                <w:rFonts w:asciiTheme="minorBidi" w:hAnsiTheme="minorBidi"/>
                <w:sz w:val="20"/>
                <w:szCs w:val="20"/>
              </w:rPr>
            </w:pPr>
            <w:r w:rsidRPr="00E80FCE">
              <w:rPr>
                <w:rFonts w:asciiTheme="minorBidi" w:hAnsiTheme="minorBidi"/>
                <w:sz w:val="20"/>
                <w:szCs w:val="20"/>
              </w:rPr>
              <w:t>2</w:t>
            </w:r>
          </w:p>
        </w:tc>
        <w:tc>
          <w:tcPr>
            <w:tcW w:w="0" w:type="auto"/>
            <w:vAlign w:val="center"/>
          </w:tcPr>
          <w:p w:rsidR="007D46F0" w:rsidRPr="00E80FCE" w:rsidRDefault="007D46F0" w:rsidP="00050163">
            <w:pPr>
              <w:jc w:val="center"/>
              <w:rPr>
                <w:rFonts w:asciiTheme="minorBidi" w:hAnsiTheme="minorBidi"/>
                <w:sz w:val="20"/>
                <w:szCs w:val="20"/>
              </w:rPr>
            </w:pPr>
            <w:r w:rsidRPr="00E80FCE">
              <w:rPr>
                <w:rFonts w:asciiTheme="minorBidi" w:hAnsiTheme="minorBidi"/>
                <w:sz w:val="20"/>
                <w:szCs w:val="20"/>
              </w:rPr>
              <w:t>2</w:t>
            </w:r>
          </w:p>
        </w:tc>
        <w:tc>
          <w:tcPr>
            <w:tcW w:w="0" w:type="auto"/>
            <w:vAlign w:val="center"/>
          </w:tcPr>
          <w:p w:rsidR="007D46F0" w:rsidRPr="00E80FCE" w:rsidRDefault="007D46F0" w:rsidP="00050163">
            <w:pPr>
              <w:jc w:val="center"/>
              <w:rPr>
                <w:rFonts w:asciiTheme="minorBidi" w:hAnsiTheme="minorBidi"/>
                <w:color w:val="000000" w:themeColor="text1"/>
                <w:sz w:val="20"/>
                <w:szCs w:val="20"/>
              </w:rPr>
            </w:pPr>
            <w:r w:rsidRPr="00E80FCE">
              <w:rPr>
                <w:rFonts w:asciiTheme="minorBidi" w:hAnsiTheme="minorBidi"/>
                <w:color w:val="000000" w:themeColor="text1"/>
                <w:sz w:val="20"/>
                <w:szCs w:val="20"/>
              </w:rPr>
              <w:t>2</w:t>
            </w:r>
          </w:p>
        </w:tc>
        <w:tc>
          <w:tcPr>
            <w:tcW w:w="0" w:type="auto"/>
            <w:vAlign w:val="center"/>
          </w:tcPr>
          <w:p w:rsidR="007D46F0" w:rsidRPr="00E80FCE" w:rsidRDefault="007D46F0" w:rsidP="00050163">
            <w:pPr>
              <w:jc w:val="center"/>
              <w:rPr>
                <w:rFonts w:asciiTheme="minorBidi" w:hAnsiTheme="minorBidi"/>
                <w:color w:val="000000" w:themeColor="text1"/>
                <w:sz w:val="20"/>
                <w:szCs w:val="20"/>
              </w:rPr>
            </w:pPr>
            <w:r w:rsidRPr="00E80FCE">
              <w:rPr>
                <w:rFonts w:asciiTheme="minorBidi" w:hAnsiTheme="minorBidi"/>
                <w:color w:val="000000" w:themeColor="text1"/>
                <w:sz w:val="20"/>
                <w:szCs w:val="20"/>
              </w:rPr>
              <w:t>1</w:t>
            </w:r>
          </w:p>
        </w:tc>
        <w:tc>
          <w:tcPr>
            <w:tcW w:w="0" w:type="auto"/>
            <w:vAlign w:val="center"/>
          </w:tcPr>
          <w:p w:rsidR="007D46F0" w:rsidRPr="00E80FCE" w:rsidRDefault="007D46F0" w:rsidP="00050163">
            <w:pPr>
              <w:jc w:val="center"/>
              <w:rPr>
                <w:rFonts w:asciiTheme="minorBidi" w:hAnsiTheme="minorBidi"/>
                <w:color w:val="000000" w:themeColor="text1"/>
                <w:sz w:val="20"/>
                <w:szCs w:val="20"/>
              </w:rPr>
            </w:pPr>
            <w:r w:rsidRPr="00E80FCE">
              <w:rPr>
                <w:rFonts w:asciiTheme="minorBidi" w:hAnsiTheme="minorBidi"/>
                <w:color w:val="000000" w:themeColor="text1"/>
                <w:sz w:val="20"/>
                <w:szCs w:val="20"/>
              </w:rPr>
              <w:t>1</w:t>
            </w:r>
          </w:p>
        </w:tc>
      </w:tr>
      <w:tr w:rsidR="007D46F0" w:rsidRPr="00E80FCE" w:rsidTr="00050163">
        <w:trPr>
          <w:jc w:val="center"/>
        </w:trPr>
        <w:tc>
          <w:tcPr>
            <w:tcW w:w="0" w:type="auto"/>
            <w:vAlign w:val="center"/>
          </w:tcPr>
          <w:p w:rsidR="007D46F0" w:rsidRPr="00E80FCE" w:rsidRDefault="007D46F0" w:rsidP="00050163">
            <w:pPr>
              <w:jc w:val="center"/>
              <w:rPr>
                <w:rFonts w:asciiTheme="minorBidi" w:hAnsiTheme="minorBidi"/>
                <w:sz w:val="20"/>
                <w:szCs w:val="20"/>
              </w:rPr>
            </w:pPr>
            <w:r w:rsidRPr="00E80FCE">
              <w:rPr>
                <w:rFonts w:asciiTheme="minorBidi" w:hAnsiTheme="minorBidi"/>
                <w:sz w:val="20"/>
                <w:szCs w:val="20"/>
              </w:rPr>
              <w:t>16</w:t>
            </w:r>
          </w:p>
        </w:tc>
        <w:tc>
          <w:tcPr>
            <w:tcW w:w="0" w:type="auto"/>
            <w:vAlign w:val="center"/>
          </w:tcPr>
          <w:p w:rsidR="007D46F0" w:rsidRPr="00E80FCE" w:rsidRDefault="007D46F0" w:rsidP="00050163">
            <w:pPr>
              <w:jc w:val="center"/>
              <w:rPr>
                <w:rFonts w:asciiTheme="minorBidi" w:hAnsiTheme="minorBidi"/>
                <w:sz w:val="20"/>
                <w:szCs w:val="20"/>
              </w:rPr>
            </w:pPr>
            <w:r w:rsidRPr="00E80FCE">
              <w:rPr>
                <w:rFonts w:asciiTheme="minorBidi" w:hAnsiTheme="minorBidi"/>
                <w:sz w:val="20"/>
                <w:szCs w:val="20"/>
              </w:rPr>
              <w:t>350</w:t>
            </w:r>
          </w:p>
        </w:tc>
        <w:tc>
          <w:tcPr>
            <w:tcW w:w="0" w:type="auto"/>
            <w:vAlign w:val="center"/>
          </w:tcPr>
          <w:p w:rsidR="007D46F0" w:rsidRPr="00E80FCE" w:rsidRDefault="007D46F0" w:rsidP="00050163">
            <w:pPr>
              <w:jc w:val="center"/>
              <w:rPr>
                <w:rFonts w:asciiTheme="minorBidi" w:hAnsiTheme="minorBidi"/>
                <w:sz w:val="20"/>
                <w:szCs w:val="20"/>
              </w:rPr>
            </w:pPr>
            <w:r w:rsidRPr="00E80FCE">
              <w:rPr>
                <w:rFonts w:asciiTheme="minorBidi" w:hAnsiTheme="minorBidi"/>
                <w:sz w:val="20"/>
                <w:szCs w:val="20"/>
              </w:rPr>
              <w:t>300</w:t>
            </w:r>
          </w:p>
        </w:tc>
        <w:tc>
          <w:tcPr>
            <w:tcW w:w="0" w:type="auto"/>
            <w:vAlign w:val="center"/>
          </w:tcPr>
          <w:p w:rsidR="007D46F0" w:rsidRPr="00E80FCE" w:rsidRDefault="007D46F0" w:rsidP="00050163">
            <w:pPr>
              <w:jc w:val="center"/>
              <w:rPr>
                <w:rFonts w:asciiTheme="minorBidi" w:hAnsiTheme="minorBidi"/>
                <w:sz w:val="20"/>
                <w:szCs w:val="20"/>
              </w:rPr>
            </w:pPr>
            <w:r w:rsidRPr="00E80FCE">
              <w:rPr>
                <w:rFonts w:asciiTheme="minorBidi" w:hAnsiTheme="minorBidi"/>
                <w:sz w:val="20"/>
                <w:szCs w:val="20"/>
              </w:rPr>
              <w:t>3.5</w:t>
            </w:r>
          </w:p>
        </w:tc>
        <w:tc>
          <w:tcPr>
            <w:tcW w:w="0" w:type="auto"/>
            <w:vAlign w:val="center"/>
          </w:tcPr>
          <w:p w:rsidR="007D46F0" w:rsidRPr="00E80FCE" w:rsidRDefault="007D46F0" w:rsidP="00050163">
            <w:pPr>
              <w:jc w:val="center"/>
              <w:rPr>
                <w:rFonts w:asciiTheme="minorBidi" w:hAnsiTheme="minorBidi"/>
                <w:color w:val="000000"/>
                <w:sz w:val="20"/>
                <w:szCs w:val="20"/>
              </w:rPr>
            </w:pPr>
            <w:r w:rsidRPr="00E80FCE">
              <w:rPr>
                <w:rFonts w:asciiTheme="minorBidi" w:hAnsiTheme="minorBidi"/>
                <w:color w:val="000000"/>
                <w:sz w:val="20"/>
                <w:szCs w:val="20"/>
              </w:rPr>
              <w:t>296</w:t>
            </w:r>
          </w:p>
        </w:tc>
        <w:tc>
          <w:tcPr>
            <w:tcW w:w="0" w:type="auto"/>
            <w:vAlign w:val="center"/>
          </w:tcPr>
          <w:p w:rsidR="007D46F0" w:rsidRPr="00E80FCE" w:rsidRDefault="007D46F0" w:rsidP="00050163">
            <w:pPr>
              <w:jc w:val="center"/>
              <w:rPr>
                <w:rFonts w:asciiTheme="minorBidi" w:hAnsiTheme="minorBidi"/>
                <w:color w:val="000000"/>
                <w:sz w:val="20"/>
                <w:szCs w:val="20"/>
              </w:rPr>
            </w:pPr>
            <w:r w:rsidRPr="00E80FCE">
              <w:rPr>
                <w:rFonts w:asciiTheme="minorBidi" w:hAnsiTheme="minorBidi"/>
                <w:color w:val="000000"/>
                <w:sz w:val="20"/>
                <w:szCs w:val="20"/>
              </w:rPr>
              <w:t>2</w:t>
            </w:r>
          </w:p>
        </w:tc>
        <w:tc>
          <w:tcPr>
            <w:tcW w:w="0" w:type="auto"/>
            <w:vAlign w:val="center"/>
          </w:tcPr>
          <w:p w:rsidR="007D46F0" w:rsidRPr="00E80FCE" w:rsidRDefault="007D46F0" w:rsidP="00050163">
            <w:pPr>
              <w:jc w:val="center"/>
              <w:rPr>
                <w:rFonts w:asciiTheme="minorBidi" w:hAnsiTheme="minorBidi"/>
                <w:color w:val="000000"/>
                <w:sz w:val="20"/>
                <w:szCs w:val="20"/>
              </w:rPr>
            </w:pPr>
            <w:r w:rsidRPr="00E80FCE">
              <w:rPr>
                <w:rFonts w:asciiTheme="minorBidi" w:hAnsiTheme="minorBidi"/>
                <w:color w:val="000000"/>
                <w:sz w:val="20"/>
                <w:szCs w:val="20"/>
              </w:rPr>
              <w:t>0.30</w:t>
            </w:r>
          </w:p>
        </w:tc>
        <w:tc>
          <w:tcPr>
            <w:tcW w:w="0" w:type="auto"/>
            <w:vAlign w:val="center"/>
          </w:tcPr>
          <w:p w:rsidR="007D46F0" w:rsidRPr="00E80FCE" w:rsidRDefault="007D46F0" w:rsidP="00050163">
            <w:pPr>
              <w:jc w:val="center"/>
              <w:rPr>
                <w:rFonts w:asciiTheme="minorBidi" w:hAnsiTheme="minorBidi"/>
                <w:color w:val="000000"/>
                <w:sz w:val="20"/>
                <w:szCs w:val="20"/>
              </w:rPr>
            </w:pPr>
            <w:r w:rsidRPr="00E80FCE">
              <w:rPr>
                <w:rFonts w:asciiTheme="minorBidi" w:hAnsiTheme="minorBidi"/>
                <w:color w:val="000000"/>
                <w:sz w:val="20"/>
                <w:szCs w:val="20"/>
              </w:rPr>
              <w:t>4</w:t>
            </w:r>
          </w:p>
        </w:tc>
        <w:tc>
          <w:tcPr>
            <w:tcW w:w="0" w:type="auto"/>
            <w:tcBorders>
              <w:right w:val="single" w:sz="4" w:space="0" w:color="auto"/>
            </w:tcBorders>
            <w:vAlign w:val="center"/>
          </w:tcPr>
          <w:p w:rsidR="007D46F0" w:rsidRPr="00E80FCE" w:rsidRDefault="007D46F0" w:rsidP="00050163">
            <w:pPr>
              <w:jc w:val="center"/>
              <w:rPr>
                <w:rFonts w:asciiTheme="minorBidi" w:hAnsiTheme="minorBidi"/>
                <w:color w:val="000000"/>
                <w:sz w:val="20"/>
                <w:szCs w:val="20"/>
              </w:rPr>
            </w:pPr>
            <w:r w:rsidRPr="00E80FCE">
              <w:rPr>
                <w:rFonts w:asciiTheme="minorBidi" w:hAnsiTheme="minorBidi"/>
                <w:color w:val="000000"/>
                <w:sz w:val="20"/>
                <w:szCs w:val="20"/>
              </w:rPr>
              <w:t>119</w:t>
            </w:r>
          </w:p>
        </w:tc>
        <w:tc>
          <w:tcPr>
            <w:tcW w:w="0" w:type="auto"/>
            <w:tcBorders>
              <w:left w:val="single" w:sz="4" w:space="0" w:color="auto"/>
            </w:tcBorders>
            <w:vAlign w:val="center"/>
          </w:tcPr>
          <w:p w:rsidR="007D46F0" w:rsidRPr="00E80FCE" w:rsidRDefault="007D46F0" w:rsidP="00050163">
            <w:pPr>
              <w:jc w:val="center"/>
              <w:rPr>
                <w:rFonts w:asciiTheme="minorBidi" w:hAnsiTheme="minorBidi"/>
                <w:color w:val="000000"/>
                <w:sz w:val="20"/>
                <w:szCs w:val="20"/>
              </w:rPr>
            </w:pPr>
            <w:r w:rsidRPr="00E80FCE">
              <w:rPr>
                <w:rFonts w:asciiTheme="minorBidi" w:hAnsiTheme="minorBidi"/>
                <w:color w:val="000000"/>
                <w:sz w:val="20"/>
                <w:szCs w:val="20"/>
              </w:rPr>
              <w:t>80.0</w:t>
            </w:r>
          </w:p>
        </w:tc>
        <w:tc>
          <w:tcPr>
            <w:tcW w:w="0" w:type="auto"/>
            <w:vAlign w:val="center"/>
          </w:tcPr>
          <w:p w:rsidR="007D46F0" w:rsidRPr="00E80FCE" w:rsidRDefault="007D46F0" w:rsidP="00050163">
            <w:pPr>
              <w:jc w:val="center"/>
              <w:rPr>
                <w:rFonts w:asciiTheme="minorBidi" w:hAnsiTheme="minorBidi"/>
                <w:color w:val="000000" w:themeColor="text1"/>
                <w:sz w:val="20"/>
                <w:szCs w:val="20"/>
              </w:rPr>
            </w:pPr>
            <w:r w:rsidRPr="00E80FCE">
              <w:rPr>
                <w:rFonts w:asciiTheme="minorBidi" w:hAnsiTheme="minorBidi"/>
                <w:color w:val="000000" w:themeColor="text1"/>
                <w:sz w:val="20"/>
                <w:szCs w:val="20"/>
              </w:rPr>
              <w:t>75.0</w:t>
            </w:r>
          </w:p>
        </w:tc>
        <w:tc>
          <w:tcPr>
            <w:tcW w:w="0" w:type="auto"/>
            <w:vAlign w:val="center"/>
          </w:tcPr>
          <w:p w:rsidR="007D46F0" w:rsidRPr="00E80FCE" w:rsidRDefault="007D46F0" w:rsidP="00050163">
            <w:pPr>
              <w:jc w:val="center"/>
              <w:rPr>
                <w:rFonts w:asciiTheme="minorBidi" w:hAnsiTheme="minorBidi"/>
                <w:color w:val="000000" w:themeColor="text1"/>
                <w:sz w:val="20"/>
                <w:szCs w:val="20"/>
              </w:rPr>
            </w:pPr>
            <w:r w:rsidRPr="00E80FCE">
              <w:rPr>
                <w:rFonts w:asciiTheme="minorBidi" w:hAnsiTheme="minorBidi"/>
                <w:color w:val="000000" w:themeColor="text1"/>
                <w:sz w:val="20"/>
                <w:szCs w:val="20"/>
              </w:rPr>
              <w:t>69.0</w:t>
            </w:r>
          </w:p>
        </w:tc>
        <w:tc>
          <w:tcPr>
            <w:tcW w:w="0" w:type="auto"/>
            <w:vAlign w:val="center"/>
          </w:tcPr>
          <w:p w:rsidR="007D46F0" w:rsidRPr="00E80FCE" w:rsidRDefault="007D46F0" w:rsidP="00050163">
            <w:pPr>
              <w:jc w:val="center"/>
              <w:rPr>
                <w:rFonts w:asciiTheme="minorBidi" w:hAnsiTheme="minorBidi"/>
                <w:color w:val="000000" w:themeColor="text1"/>
                <w:sz w:val="20"/>
                <w:szCs w:val="20"/>
              </w:rPr>
            </w:pPr>
            <w:r w:rsidRPr="00E80FCE">
              <w:rPr>
                <w:rFonts w:asciiTheme="minorBidi" w:hAnsiTheme="minorBidi"/>
                <w:color w:val="000000" w:themeColor="text1"/>
                <w:sz w:val="20"/>
                <w:szCs w:val="20"/>
              </w:rPr>
              <w:t>66</w:t>
            </w:r>
          </w:p>
        </w:tc>
        <w:tc>
          <w:tcPr>
            <w:tcW w:w="0" w:type="auto"/>
            <w:tcBorders>
              <w:right w:val="single" w:sz="4" w:space="0" w:color="auto"/>
            </w:tcBorders>
            <w:vAlign w:val="center"/>
          </w:tcPr>
          <w:p w:rsidR="007D46F0" w:rsidRPr="00E80FCE" w:rsidRDefault="007D46F0" w:rsidP="00050163">
            <w:pPr>
              <w:jc w:val="center"/>
              <w:rPr>
                <w:rFonts w:asciiTheme="minorBidi" w:hAnsiTheme="minorBidi"/>
                <w:color w:val="000000" w:themeColor="text1"/>
                <w:sz w:val="20"/>
                <w:szCs w:val="20"/>
              </w:rPr>
            </w:pPr>
            <w:r w:rsidRPr="00E80FCE">
              <w:rPr>
                <w:rFonts w:asciiTheme="minorBidi" w:hAnsiTheme="minorBidi"/>
                <w:color w:val="000000" w:themeColor="text1"/>
                <w:sz w:val="20"/>
                <w:szCs w:val="20"/>
              </w:rPr>
              <w:t>60</w:t>
            </w:r>
          </w:p>
        </w:tc>
        <w:tc>
          <w:tcPr>
            <w:tcW w:w="0" w:type="auto"/>
            <w:tcBorders>
              <w:left w:val="single" w:sz="4" w:space="0" w:color="auto"/>
            </w:tcBorders>
            <w:vAlign w:val="center"/>
          </w:tcPr>
          <w:p w:rsidR="007D46F0" w:rsidRPr="00E80FCE" w:rsidRDefault="007D46F0" w:rsidP="00050163">
            <w:pPr>
              <w:jc w:val="center"/>
              <w:rPr>
                <w:rFonts w:asciiTheme="minorBidi" w:hAnsiTheme="minorBidi"/>
                <w:sz w:val="20"/>
                <w:szCs w:val="20"/>
              </w:rPr>
            </w:pPr>
            <w:r w:rsidRPr="00E80FCE">
              <w:rPr>
                <w:rFonts w:asciiTheme="minorBidi" w:hAnsiTheme="minorBidi"/>
                <w:sz w:val="20"/>
                <w:szCs w:val="20"/>
              </w:rPr>
              <w:t>0.0</w:t>
            </w:r>
          </w:p>
        </w:tc>
        <w:tc>
          <w:tcPr>
            <w:tcW w:w="0" w:type="auto"/>
            <w:vAlign w:val="center"/>
          </w:tcPr>
          <w:p w:rsidR="007D46F0" w:rsidRPr="00E80FCE" w:rsidRDefault="007D46F0" w:rsidP="00050163">
            <w:pPr>
              <w:jc w:val="center"/>
              <w:rPr>
                <w:rFonts w:asciiTheme="minorBidi" w:hAnsiTheme="minorBidi"/>
                <w:sz w:val="20"/>
                <w:szCs w:val="20"/>
              </w:rPr>
            </w:pPr>
            <w:r w:rsidRPr="00E80FCE">
              <w:rPr>
                <w:rFonts w:asciiTheme="minorBidi" w:hAnsiTheme="minorBidi"/>
                <w:sz w:val="20"/>
                <w:szCs w:val="20"/>
              </w:rPr>
              <w:t>0.00</w:t>
            </w:r>
          </w:p>
        </w:tc>
        <w:tc>
          <w:tcPr>
            <w:tcW w:w="0" w:type="auto"/>
            <w:vAlign w:val="center"/>
          </w:tcPr>
          <w:p w:rsidR="007D46F0" w:rsidRPr="00E80FCE" w:rsidRDefault="007D46F0" w:rsidP="00050163">
            <w:pPr>
              <w:jc w:val="center"/>
              <w:rPr>
                <w:rFonts w:asciiTheme="minorBidi" w:hAnsiTheme="minorBidi"/>
                <w:color w:val="000000" w:themeColor="text1"/>
                <w:sz w:val="20"/>
                <w:szCs w:val="20"/>
              </w:rPr>
            </w:pPr>
            <w:r w:rsidRPr="00E80FCE">
              <w:rPr>
                <w:rFonts w:asciiTheme="minorBidi" w:hAnsiTheme="minorBidi"/>
                <w:color w:val="000000" w:themeColor="text1"/>
                <w:sz w:val="20"/>
                <w:szCs w:val="20"/>
              </w:rPr>
              <w:t>0.00</w:t>
            </w:r>
          </w:p>
        </w:tc>
        <w:tc>
          <w:tcPr>
            <w:tcW w:w="0" w:type="auto"/>
            <w:vAlign w:val="center"/>
          </w:tcPr>
          <w:p w:rsidR="007D46F0" w:rsidRPr="00E80FCE" w:rsidRDefault="007D46F0" w:rsidP="00050163">
            <w:pPr>
              <w:jc w:val="center"/>
              <w:rPr>
                <w:rFonts w:asciiTheme="minorBidi" w:hAnsiTheme="minorBidi"/>
                <w:color w:val="000000" w:themeColor="text1"/>
                <w:sz w:val="20"/>
                <w:szCs w:val="20"/>
              </w:rPr>
            </w:pPr>
            <w:r w:rsidRPr="00E80FCE">
              <w:rPr>
                <w:rFonts w:asciiTheme="minorBidi" w:hAnsiTheme="minorBidi"/>
                <w:color w:val="000000" w:themeColor="text1"/>
                <w:sz w:val="20"/>
                <w:szCs w:val="20"/>
              </w:rPr>
              <w:t>0.00</w:t>
            </w:r>
          </w:p>
        </w:tc>
        <w:tc>
          <w:tcPr>
            <w:tcW w:w="0" w:type="auto"/>
            <w:tcBorders>
              <w:right w:val="single" w:sz="4" w:space="0" w:color="auto"/>
            </w:tcBorders>
            <w:vAlign w:val="center"/>
          </w:tcPr>
          <w:p w:rsidR="007D46F0" w:rsidRPr="00E80FCE" w:rsidRDefault="007D46F0" w:rsidP="00050163">
            <w:pPr>
              <w:jc w:val="center"/>
              <w:rPr>
                <w:rFonts w:asciiTheme="minorBidi" w:hAnsiTheme="minorBidi"/>
                <w:color w:val="000000" w:themeColor="text1"/>
                <w:sz w:val="20"/>
                <w:szCs w:val="20"/>
              </w:rPr>
            </w:pPr>
            <w:r w:rsidRPr="00E80FCE">
              <w:rPr>
                <w:rFonts w:asciiTheme="minorBidi" w:hAnsiTheme="minorBidi"/>
                <w:color w:val="000000" w:themeColor="text1"/>
                <w:sz w:val="20"/>
                <w:szCs w:val="20"/>
              </w:rPr>
              <w:t>0.00</w:t>
            </w:r>
          </w:p>
        </w:tc>
        <w:tc>
          <w:tcPr>
            <w:tcW w:w="0" w:type="auto"/>
            <w:tcBorders>
              <w:left w:val="single" w:sz="4" w:space="0" w:color="auto"/>
            </w:tcBorders>
            <w:vAlign w:val="center"/>
          </w:tcPr>
          <w:p w:rsidR="007D46F0" w:rsidRPr="00E80FCE" w:rsidRDefault="007D46F0" w:rsidP="00050163">
            <w:pPr>
              <w:jc w:val="center"/>
              <w:rPr>
                <w:rFonts w:asciiTheme="minorBidi" w:hAnsiTheme="minorBidi"/>
                <w:sz w:val="20"/>
                <w:szCs w:val="20"/>
              </w:rPr>
            </w:pPr>
            <w:r w:rsidRPr="00E80FCE">
              <w:rPr>
                <w:rFonts w:asciiTheme="minorBidi" w:hAnsiTheme="minorBidi"/>
                <w:sz w:val="20"/>
                <w:szCs w:val="20"/>
              </w:rPr>
              <w:t>5</w:t>
            </w:r>
          </w:p>
        </w:tc>
        <w:tc>
          <w:tcPr>
            <w:tcW w:w="0" w:type="auto"/>
            <w:vAlign w:val="center"/>
          </w:tcPr>
          <w:p w:rsidR="007D46F0" w:rsidRPr="00E80FCE" w:rsidRDefault="007D46F0" w:rsidP="00050163">
            <w:pPr>
              <w:jc w:val="center"/>
              <w:rPr>
                <w:rFonts w:asciiTheme="minorBidi" w:hAnsiTheme="minorBidi"/>
                <w:sz w:val="20"/>
                <w:szCs w:val="20"/>
              </w:rPr>
            </w:pPr>
            <w:r w:rsidRPr="00E80FCE">
              <w:rPr>
                <w:rFonts w:asciiTheme="minorBidi" w:hAnsiTheme="minorBidi"/>
                <w:sz w:val="20"/>
                <w:szCs w:val="20"/>
              </w:rPr>
              <w:t>5</w:t>
            </w:r>
          </w:p>
        </w:tc>
        <w:tc>
          <w:tcPr>
            <w:tcW w:w="0" w:type="auto"/>
            <w:vAlign w:val="center"/>
          </w:tcPr>
          <w:p w:rsidR="007D46F0" w:rsidRPr="00E80FCE" w:rsidRDefault="007D46F0" w:rsidP="00050163">
            <w:pPr>
              <w:jc w:val="center"/>
              <w:rPr>
                <w:rFonts w:asciiTheme="minorBidi" w:hAnsiTheme="minorBidi"/>
                <w:color w:val="000000" w:themeColor="text1"/>
                <w:sz w:val="20"/>
                <w:szCs w:val="20"/>
              </w:rPr>
            </w:pPr>
            <w:r w:rsidRPr="00E80FCE">
              <w:rPr>
                <w:rFonts w:asciiTheme="minorBidi" w:hAnsiTheme="minorBidi"/>
                <w:color w:val="000000" w:themeColor="text1"/>
                <w:sz w:val="20"/>
                <w:szCs w:val="20"/>
              </w:rPr>
              <w:t>5</w:t>
            </w:r>
          </w:p>
        </w:tc>
        <w:tc>
          <w:tcPr>
            <w:tcW w:w="0" w:type="auto"/>
            <w:vAlign w:val="center"/>
          </w:tcPr>
          <w:p w:rsidR="007D46F0" w:rsidRPr="00E80FCE" w:rsidRDefault="007D46F0" w:rsidP="00050163">
            <w:pPr>
              <w:jc w:val="center"/>
              <w:rPr>
                <w:rFonts w:asciiTheme="minorBidi" w:hAnsiTheme="minorBidi"/>
                <w:color w:val="000000" w:themeColor="text1"/>
                <w:sz w:val="20"/>
                <w:szCs w:val="20"/>
              </w:rPr>
            </w:pPr>
            <w:r w:rsidRPr="00E80FCE">
              <w:rPr>
                <w:rFonts w:asciiTheme="minorBidi" w:hAnsiTheme="minorBidi"/>
                <w:color w:val="000000" w:themeColor="text1"/>
                <w:sz w:val="20"/>
                <w:szCs w:val="20"/>
              </w:rPr>
              <w:t>5</w:t>
            </w:r>
          </w:p>
        </w:tc>
        <w:tc>
          <w:tcPr>
            <w:tcW w:w="0" w:type="auto"/>
            <w:vAlign w:val="center"/>
          </w:tcPr>
          <w:p w:rsidR="007D46F0" w:rsidRPr="00E80FCE" w:rsidRDefault="007D46F0" w:rsidP="00050163">
            <w:pPr>
              <w:jc w:val="center"/>
              <w:rPr>
                <w:rFonts w:asciiTheme="minorBidi" w:hAnsiTheme="minorBidi"/>
                <w:color w:val="000000" w:themeColor="text1"/>
                <w:sz w:val="20"/>
                <w:szCs w:val="20"/>
              </w:rPr>
            </w:pPr>
            <w:r w:rsidRPr="00E80FCE">
              <w:rPr>
                <w:rFonts w:asciiTheme="minorBidi" w:hAnsiTheme="minorBidi"/>
                <w:color w:val="000000" w:themeColor="text1"/>
                <w:sz w:val="20"/>
                <w:szCs w:val="20"/>
              </w:rPr>
              <w:t>5</w:t>
            </w:r>
          </w:p>
        </w:tc>
      </w:tr>
      <w:tr w:rsidR="007D46F0" w:rsidRPr="00E80FCE" w:rsidTr="00050163">
        <w:trPr>
          <w:jc w:val="center"/>
        </w:trPr>
        <w:tc>
          <w:tcPr>
            <w:tcW w:w="0" w:type="auto"/>
            <w:vAlign w:val="center"/>
          </w:tcPr>
          <w:p w:rsidR="007D46F0" w:rsidRPr="00E80FCE" w:rsidRDefault="007D46F0" w:rsidP="00050163">
            <w:pPr>
              <w:jc w:val="center"/>
              <w:rPr>
                <w:rFonts w:asciiTheme="minorBidi" w:hAnsiTheme="minorBidi"/>
                <w:sz w:val="20"/>
                <w:szCs w:val="20"/>
              </w:rPr>
            </w:pPr>
            <w:r w:rsidRPr="00E80FCE">
              <w:rPr>
                <w:rFonts w:asciiTheme="minorBidi" w:hAnsiTheme="minorBidi"/>
                <w:sz w:val="20"/>
                <w:szCs w:val="20"/>
              </w:rPr>
              <w:t>17</w:t>
            </w:r>
          </w:p>
        </w:tc>
        <w:tc>
          <w:tcPr>
            <w:tcW w:w="0" w:type="auto"/>
            <w:vAlign w:val="center"/>
          </w:tcPr>
          <w:p w:rsidR="007D46F0" w:rsidRPr="00E80FCE" w:rsidRDefault="007D46F0" w:rsidP="00050163">
            <w:pPr>
              <w:jc w:val="center"/>
              <w:rPr>
                <w:rFonts w:asciiTheme="minorBidi" w:hAnsiTheme="minorBidi"/>
                <w:sz w:val="20"/>
                <w:szCs w:val="20"/>
              </w:rPr>
            </w:pPr>
            <w:r w:rsidRPr="00E80FCE">
              <w:rPr>
                <w:rFonts w:asciiTheme="minorBidi" w:hAnsiTheme="minorBidi"/>
                <w:sz w:val="20"/>
                <w:szCs w:val="20"/>
              </w:rPr>
              <w:t>300</w:t>
            </w:r>
          </w:p>
        </w:tc>
        <w:tc>
          <w:tcPr>
            <w:tcW w:w="0" w:type="auto"/>
            <w:vAlign w:val="center"/>
          </w:tcPr>
          <w:p w:rsidR="007D46F0" w:rsidRPr="00E80FCE" w:rsidRDefault="007D46F0" w:rsidP="00050163">
            <w:pPr>
              <w:jc w:val="center"/>
              <w:rPr>
                <w:rFonts w:asciiTheme="minorBidi" w:hAnsiTheme="minorBidi"/>
                <w:sz w:val="20"/>
                <w:szCs w:val="20"/>
              </w:rPr>
            </w:pPr>
            <w:r w:rsidRPr="00E80FCE">
              <w:rPr>
                <w:rFonts w:asciiTheme="minorBidi" w:hAnsiTheme="minorBidi"/>
                <w:sz w:val="20"/>
                <w:szCs w:val="20"/>
              </w:rPr>
              <w:t>350</w:t>
            </w:r>
          </w:p>
        </w:tc>
        <w:tc>
          <w:tcPr>
            <w:tcW w:w="0" w:type="auto"/>
            <w:vAlign w:val="center"/>
          </w:tcPr>
          <w:p w:rsidR="007D46F0" w:rsidRPr="00E80FCE" w:rsidRDefault="007D46F0" w:rsidP="00050163">
            <w:pPr>
              <w:jc w:val="center"/>
              <w:rPr>
                <w:rFonts w:asciiTheme="minorBidi" w:hAnsiTheme="minorBidi"/>
                <w:sz w:val="20"/>
                <w:szCs w:val="20"/>
              </w:rPr>
            </w:pPr>
            <w:r w:rsidRPr="00E80FCE">
              <w:rPr>
                <w:rFonts w:asciiTheme="minorBidi" w:hAnsiTheme="minorBidi"/>
                <w:sz w:val="20"/>
                <w:szCs w:val="20"/>
              </w:rPr>
              <w:t>3.0</w:t>
            </w:r>
          </w:p>
        </w:tc>
        <w:tc>
          <w:tcPr>
            <w:tcW w:w="0" w:type="auto"/>
            <w:vAlign w:val="center"/>
          </w:tcPr>
          <w:p w:rsidR="007D46F0" w:rsidRPr="00E80FCE" w:rsidRDefault="007D46F0" w:rsidP="00050163">
            <w:pPr>
              <w:jc w:val="center"/>
              <w:rPr>
                <w:rFonts w:asciiTheme="minorBidi" w:hAnsiTheme="minorBidi"/>
                <w:color w:val="000000"/>
                <w:sz w:val="20"/>
                <w:szCs w:val="20"/>
              </w:rPr>
            </w:pPr>
            <w:r w:rsidRPr="00E80FCE">
              <w:rPr>
                <w:rFonts w:asciiTheme="minorBidi" w:hAnsiTheme="minorBidi"/>
                <w:color w:val="000000"/>
                <w:sz w:val="20"/>
                <w:szCs w:val="20"/>
              </w:rPr>
              <w:t>125</w:t>
            </w:r>
          </w:p>
        </w:tc>
        <w:tc>
          <w:tcPr>
            <w:tcW w:w="0" w:type="auto"/>
            <w:vAlign w:val="center"/>
          </w:tcPr>
          <w:p w:rsidR="007D46F0" w:rsidRPr="00E80FCE" w:rsidRDefault="007D46F0" w:rsidP="00050163">
            <w:pPr>
              <w:jc w:val="center"/>
              <w:rPr>
                <w:rFonts w:asciiTheme="minorBidi" w:hAnsiTheme="minorBidi"/>
                <w:color w:val="000000"/>
                <w:sz w:val="20"/>
                <w:szCs w:val="20"/>
              </w:rPr>
            </w:pPr>
            <w:r w:rsidRPr="00E80FCE">
              <w:rPr>
                <w:rFonts w:asciiTheme="minorBidi" w:hAnsiTheme="minorBidi"/>
                <w:color w:val="000000"/>
                <w:sz w:val="20"/>
                <w:szCs w:val="20"/>
              </w:rPr>
              <w:t>3</w:t>
            </w:r>
          </w:p>
        </w:tc>
        <w:tc>
          <w:tcPr>
            <w:tcW w:w="0" w:type="auto"/>
            <w:vAlign w:val="center"/>
          </w:tcPr>
          <w:p w:rsidR="007D46F0" w:rsidRPr="00E80FCE" w:rsidRDefault="007D46F0" w:rsidP="00050163">
            <w:pPr>
              <w:jc w:val="center"/>
              <w:rPr>
                <w:rFonts w:asciiTheme="minorBidi" w:hAnsiTheme="minorBidi"/>
                <w:color w:val="000000"/>
                <w:sz w:val="20"/>
                <w:szCs w:val="20"/>
              </w:rPr>
            </w:pPr>
            <w:r w:rsidRPr="00E80FCE">
              <w:rPr>
                <w:rFonts w:asciiTheme="minorBidi" w:hAnsiTheme="minorBidi"/>
                <w:color w:val="000000"/>
                <w:sz w:val="20"/>
                <w:szCs w:val="20"/>
              </w:rPr>
              <w:t>0.60</w:t>
            </w:r>
          </w:p>
        </w:tc>
        <w:tc>
          <w:tcPr>
            <w:tcW w:w="0" w:type="auto"/>
            <w:vAlign w:val="center"/>
          </w:tcPr>
          <w:p w:rsidR="007D46F0" w:rsidRPr="00E80FCE" w:rsidRDefault="007D46F0" w:rsidP="00050163">
            <w:pPr>
              <w:jc w:val="center"/>
              <w:rPr>
                <w:rFonts w:asciiTheme="minorBidi" w:hAnsiTheme="minorBidi"/>
                <w:color w:val="000000"/>
                <w:sz w:val="20"/>
                <w:szCs w:val="20"/>
              </w:rPr>
            </w:pPr>
            <w:r w:rsidRPr="00E80FCE">
              <w:rPr>
                <w:rFonts w:asciiTheme="minorBidi" w:hAnsiTheme="minorBidi"/>
                <w:color w:val="000000"/>
                <w:sz w:val="20"/>
                <w:szCs w:val="20"/>
              </w:rPr>
              <w:t>6</w:t>
            </w:r>
          </w:p>
        </w:tc>
        <w:tc>
          <w:tcPr>
            <w:tcW w:w="0" w:type="auto"/>
            <w:tcBorders>
              <w:right w:val="single" w:sz="4" w:space="0" w:color="auto"/>
            </w:tcBorders>
            <w:vAlign w:val="center"/>
          </w:tcPr>
          <w:p w:rsidR="007D46F0" w:rsidRPr="00E80FCE" w:rsidRDefault="007D46F0" w:rsidP="00050163">
            <w:pPr>
              <w:jc w:val="center"/>
              <w:rPr>
                <w:rFonts w:asciiTheme="minorBidi" w:hAnsiTheme="minorBidi"/>
                <w:color w:val="000000"/>
                <w:sz w:val="20"/>
                <w:szCs w:val="20"/>
              </w:rPr>
            </w:pPr>
            <w:r w:rsidRPr="00E80FCE">
              <w:rPr>
                <w:rFonts w:asciiTheme="minorBidi" w:hAnsiTheme="minorBidi"/>
                <w:color w:val="000000"/>
                <w:sz w:val="20"/>
                <w:szCs w:val="20"/>
              </w:rPr>
              <w:t>106.2</w:t>
            </w:r>
          </w:p>
        </w:tc>
        <w:tc>
          <w:tcPr>
            <w:tcW w:w="0" w:type="auto"/>
            <w:tcBorders>
              <w:left w:val="single" w:sz="4" w:space="0" w:color="auto"/>
            </w:tcBorders>
            <w:vAlign w:val="center"/>
          </w:tcPr>
          <w:p w:rsidR="007D46F0" w:rsidRPr="00E80FCE" w:rsidRDefault="007D46F0" w:rsidP="00050163">
            <w:pPr>
              <w:jc w:val="center"/>
              <w:rPr>
                <w:rFonts w:asciiTheme="minorBidi" w:hAnsiTheme="minorBidi"/>
                <w:color w:val="000000"/>
                <w:sz w:val="20"/>
                <w:szCs w:val="20"/>
              </w:rPr>
            </w:pPr>
            <w:r w:rsidRPr="00E80FCE">
              <w:rPr>
                <w:rFonts w:asciiTheme="minorBidi" w:hAnsiTheme="minorBidi"/>
                <w:color w:val="000000"/>
                <w:sz w:val="20"/>
                <w:szCs w:val="20"/>
              </w:rPr>
              <w:t>18.0</w:t>
            </w:r>
          </w:p>
        </w:tc>
        <w:tc>
          <w:tcPr>
            <w:tcW w:w="0" w:type="auto"/>
            <w:vAlign w:val="center"/>
          </w:tcPr>
          <w:p w:rsidR="007D46F0" w:rsidRPr="00E80FCE" w:rsidRDefault="007D46F0" w:rsidP="00050163">
            <w:pPr>
              <w:jc w:val="center"/>
              <w:rPr>
                <w:rFonts w:asciiTheme="minorBidi" w:hAnsiTheme="minorBidi"/>
                <w:color w:val="000000" w:themeColor="text1"/>
                <w:sz w:val="20"/>
                <w:szCs w:val="20"/>
              </w:rPr>
            </w:pPr>
            <w:r w:rsidRPr="00E80FCE">
              <w:rPr>
                <w:rFonts w:asciiTheme="minorBidi" w:hAnsiTheme="minorBidi"/>
                <w:color w:val="000000" w:themeColor="text1"/>
                <w:sz w:val="20"/>
                <w:szCs w:val="20"/>
              </w:rPr>
              <w:t>15.0</w:t>
            </w:r>
          </w:p>
        </w:tc>
        <w:tc>
          <w:tcPr>
            <w:tcW w:w="0" w:type="auto"/>
            <w:vAlign w:val="center"/>
          </w:tcPr>
          <w:p w:rsidR="007D46F0" w:rsidRPr="00E80FCE" w:rsidRDefault="007D46F0" w:rsidP="00050163">
            <w:pPr>
              <w:jc w:val="center"/>
              <w:rPr>
                <w:rFonts w:asciiTheme="minorBidi" w:hAnsiTheme="minorBidi"/>
                <w:color w:val="000000" w:themeColor="text1"/>
                <w:sz w:val="20"/>
                <w:szCs w:val="20"/>
              </w:rPr>
            </w:pPr>
            <w:r w:rsidRPr="00E80FCE">
              <w:rPr>
                <w:rFonts w:asciiTheme="minorBidi" w:hAnsiTheme="minorBidi"/>
                <w:color w:val="000000" w:themeColor="text1"/>
                <w:sz w:val="20"/>
                <w:szCs w:val="20"/>
              </w:rPr>
              <w:t>11.0</w:t>
            </w:r>
          </w:p>
        </w:tc>
        <w:tc>
          <w:tcPr>
            <w:tcW w:w="0" w:type="auto"/>
            <w:vAlign w:val="center"/>
          </w:tcPr>
          <w:p w:rsidR="007D46F0" w:rsidRPr="00E80FCE" w:rsidRDefault="007D46F0" w:rsidP="00050163">
            <w:pPr>
              <w:jc w:val="center"/>
              <w:rPr>
                <w:rFonts w:asciiTheme="minorBidi" w:hAnsiTheme="minorBidi"/>
                <w:color w:val="000000" w:themeColor="text1"/>
                <w:sz w:val="20"/>
                <w:szCs w:val="20"/>
              </w:rPr>
            </w:pPr>
            <w:r w:rsidRPr="00E80FCE">
              <w:rPr>
                <w:rFonts w:asciiTheme="minorBidi" w:hAnsiTheme="minorBidi"/>
                <w:color w:val="000000" w:themeColor="text1"/>
                <w:sz w:val="20"/>
                <w:szCs w:val="20"/>
              </w:rPr>
              <w:t>9</w:t>
            </w:r>
          </w:p>
        </w:tc>
        <w:tc>
          <w:tcPr>
            <w:tcW w:w="0" w:type="auto"/>
            <w:tcBorders>
              <w:right w:val="single" w:sz="4" w:space="0" w:color="auto"/>
            </w:tcBorders>
            <w:vAlign w:val="center"/>
          </w:tcPr>
          <w:p w:rsidR="007D46F0" w:rsidRPr="00E80FCE" w:rsidRDefault="007D46F0" w:rsidP="00050163">
            <w:pPr>
              <w:jc w:val="center"/>
              <w:rPr>
                <w:rFonts w:asciiTheme="minorBidi" w:hAnsiTheme="minorBidi"/>
                <w:color w:val="000000" w:themeColor="text1"/>
                <w:sz w:val="20"/>
                <w:szCs w:val="20"/>
              </w:rPr>
            </w:pPr>
            <w:r w:rsidRPr="00E80FCE">
              <w:rPr>
                <w:rFonts w:asciiTheme="minorBidi" w:hAnsiTheme="minorBidi"/>
                <w:color w:val="000000" w:themeColor="text1"/>
                <w:sz w:val="20"/>
                <w:szCs w:val="20"/>
              </w:rPr>
              <w:t>5.0</w:t>
            </w:r>
          </w:p>
        </w:tc>
        <w:tc>
          <w:tcPr>
            <w:tcW w:w="0" w:type="auto"/>
            <w:tcBorders>
              <w:left w:val="single" w:sz="4" w:space="0" w:color="auto"/>
            </w:tcBorders>
            <w:vAlign w:val="center"/>
          </w:tcPr>
          <w:p w:rsidR="007D46F0" w:rsidRPr="00E80FCE" w:rsidRDefault="007D46F0" w:rsidP="00050163">
            <w:pPr>
              <w:jc w:val="center"/>
              <w:rPr>
                <w:rFonts w:asciiTheme="minorBidi" w:hAnsiTheme="minorBidi"/>
                <w:sz w:val="20"/>
                <w:szCs w:val="20"/>
              </w:rPr>
            </w:pPr>
            <w:r w:rsidRPr="00E80FCE">
              <w:rPr>
                <w:rFonts w:asciiTheme="minorBidi" w:hAnsiTheme="minorBidi"/>
                <w:sz w:val="20"/>
                <w:szCs w:val="20"/>
              </w:rPr>
              <w:t>0.46</w:t>
            </w:r>
          </w:p>
        </w:tc>
        <w:tc>
          <w:tcPr>
            <w:tcW w:w="0" w:type="auto"/>
            <w:vAlign w:val="center"/>
          </w:tcPr>
          <w:p w:rsidR="007D46F0" w:rsidRPr="00E80FCE" w:rsidRDefault="007D46F0" w:rsidP="00050163">
            <w:pPr>
              <w:jc w:val="center"/>
              <w:rPr>
                <w:rFonts w:asciiTheme="minorBidi" w:hAnsiTheme="minorBidi"/>
                <w:sz w:val="20"/>
                <w:szCs w:val="20"/>
              </w:rPr>
            </w:pPr>
            <w:r w:rsidRPr="00E80FCE">
              <w:rPr>
                <w:rFonts w:asciiTheme="minorBidi" w:hAnsiTheme="minorBidi"/>
                <w:sz w:val="20"/>
                <w:szCs w:val="20"/>
              </w:rPr>
              <w:t>0.64</w:t>
            </w:r>
          </w:p>
        </w:tc>
        <w:tc>
          <w:tcPr>
            <w:tcW w:w="0" w:type="auto"/>
            <w:vAlign w:val="center"/>
          </w:tcPr>
          <w:p w:rsidR="007D46F0" w:rsidRPr="00E80FCE" w:rsidRDefault="007D46F0" w:rsidP="00050163">
            <w:pPr>
              <w:jc w:val="center"/>
              <w:rPr>
                <w:rFonts w:asciiTheme="minorBidi" w:hAnsiTheme="minorBidi"/>
                <w:color w:val="000000" w:themeColor="text1"/>
                <w:sz w:val="20"/>
                <w:szCs w:val="20"/>
              </w:rPr>
            </w:pPr>
            <w:r w:rsidRPr="00E80FCE">
              <w:rPr>
                <w:rFonts w:asciiTheme="minorBidi" w:hAnsiTheme="minorBidi"/>
                <w:color w:val="000000" w:themeColor="text1"/>
                <w:sz w:val="20"/>
                <w:szCs w:val="20"/>
              </w:rPr>
              <w:t>0.74</w:t>
            </w:r>
          </w:p>
        </w:tc>
        <w:tc>
          <w:tcPr>
            <w:tcW w:w="0" w:type="auto"/>
            <w:vAlign w:val="center"/>
          </w:tcPr>
          <w:p w:rsidR="007D46F0" w:rsidRPr="00E80FCE" w:rsidRDefault="007D46F0" w:rsidP="00050163">
            <w:pPr>
              <w:jc w:val="center"/>
              <w:rPr>
                <w:rFonts w:asciiTheme="minorBidi" w:hAnsiTheme="minorBidi"/>
                <w:color w:val="000000" w:themeColor="text1"/>
                <w:sz w:val="20"/>
                <w:szCs w:val="20"/>
              </w:rPr>
            </w:pPr>
            <w:r w:rsidRPr="00E80FCE">
              <w:rPr>
                <w:rFonts w:asciiTheme="minorBidi" w:hAnsiTheme="minorBidi"/>
                <w:color w:val="000000" w:themeColor="text1"/>
                <w:sz w:val="20"/>
                <w:szCs w:val="20"/>
              </w:rPr>
              <w:t>0.81</w:t>
            </w:r>
          </w:p>
        </w:tc>
        <w:tc>
          <w:tcPr>
            <w:tcW w:w="0" w:type="auto"/>
            <w:tcBorders>
              <w:right w:val="single" w:sz="4" w:space="0" w:color="auto"/>
            </w:tcBorders>
            <w:vAlign w:val="center"/>
          </w:tcPr>
          <w:p w:rsidR="007D46F0" w:rsidRPr="00E80FCE" w:rsidRDefault="007D46F0" w:rsidP="00050163">
            <w:pPr>
              <w:jc w:val="center"/>
              <w:rPr>
                <w:rFonts w:asciiTheme="minorBidi" w:hAnsiTheme="minorBidi"/>
                <w:color w:val="000000" w:themeColor="text1"/>
                <w:sz w:val="20"/>
                <w:szCs w:val="20"/>
              </w:rPr>
            </w:pPr>
            <w:r w:rsidRPr="00E80FCE">
              <w:rPr>
                <w:rFonts w:asciiTheme="minorBidi" w:hAnsiTheme="minorBidi"/>
                <w:color w:val="000000" w:themeColor="text1"/>
                <w:sz w:val="20"/>
                <w:szCs w:val="20"/>
              </w:rPr>
              <w:t>0.95</w:t>
            </w:r>
          </w:p>
        </w:tc>
        <w:tc>
          <w:tcPr>
            <w:tcW w:w="0" w:type="auto"/>
            <w:tcBorders>
              <w:left w:val="single" w:sz="4" w:space="0" w:color="auto"/>
            </w:tcBorders>
            <w:vAlign w:val="center"/>
          </w:tcPr>
          <w:p w:rsidR="007D46F0" w:rsidRPr="00E80FCE" w:rsidRDefault="007D46F0" w:rsidP="00050163">
            <w:pPr>
              <w:jc w:val="center"/>
              <w:rPr>
                <w:rFonts w:asciiTheme="minorBidi" w:hAnsiTheme="minorBidi"/>
                <w:sz w:val="20"/>
                <w:szCs w:val="20"/>
              </w:rPr>
            </w:pPr>
            <w:r w:rsidRPr="00E80FCE">
              <w:rPr>
                <w:rFonts w:asciiTheme="minorBidi" w:hAnsiTheme="minorBidi"/>
                <w:sz w:val="20"/>
                <w:szCs w:val="20"/>
              </w:rPr>
              <w:t>4</w:t>
            </w:r>
          </w:p>
        </w:tc>
        <w:tc>
          <w:tcPr>
            <w:tcW w:w="0" w:type="auto"/>
            <w:vAlign w:val="center"/>
          </w:tcPr>
          <w:p w:rsidR="007D46F0" w:rsidRPr="00E80FCE" w:rsidRDefault="007D46F0" w:rsidP="00050163">
            <w:pPr>
              <w:jc w:val="center"/>
              <w:rPr>
                <w:rFonts w:asciiTheme="minorBidi" w:hAnsiTheme="minorBidi"/>
                <w:sz w:val="20"/>
                <w:szCs w:val="20"/>
              </w:rPr>
            </w:pPr>
            <w:r w:rsidRPr="00E80FCE">
              <w:rPr>
                <w:rFonts w:asciiTheme="minorBidi" w:hAnsiTheme="minorBidi"/>
                <w:sz w:val="20"/>
                <w:szCs w:val="20"/>
              </w:rPr>
              <w:t>3</w:t>
            </w:r>
          </w:p>
        </w:tc>
        <w:tc>
          <w:tcPr>
            <w:tcW w:w="0" w:type="auto"/>
            <w:vAlign w:val="center"/>
          </w:tcPr>
          <w:p w:rsidR="007D46F0" w:rsidRPr="00E80FCE" w:rsidRDefault="007D46F0" w:rsidP="00050163">
            <w:pPr>
              <w:jc w:val="center"/>
              <w:rPr>
                <w:rFonts w:asciiTheme="minorBidi" w:hAnsiTheme="minorBidi"/>
                <w:color w:val="000000" w:themeColor="text1"/>
                <w:sz w:val="20"/>
                <w:szCs w:val="20"/>
              </w:rPr>
            </w:pPr>
            <w:r w:rsidRPr="00E80FCE">
              <w:rPr>
                <w:rFonts w:asciiTheme="minorBidi" w:hAnsiTheme="minorBidi"/>
                <w:color w:val="000000" w:themeColor="text1"/>
                <w:sz w:val="20"/>
                <w:szCs w:val="20"/>
              </w:rPr>
              <w:t>3</w:t>
            </w:r>
          </w:p>
        </w:tc>
        <w:tc>
          <w:tcPr>
            <w:tcW w:w="0" w:type="auto"/>
            <w:vAlign w:val="center"/>
          </w:tcPr>
          <w:p w:rsidR="007D46F0" w:rsidRPr="00E80FCE" w:rsidRDefault="007D46F0" w:rsidP="00050163">
            <w:pPr>
              <w:jc w:val="center"/>
              <w:rPr>
                <w:rFonts w:asciiTheme="minorBidi" w:hAnsiTheme="minorBidi"/>
                <w:color w:val="000000" w:themeColor="text1"/>
                <w:sz w:val="20"/>
                <w:szCs w:val="20"/>
              </w:rPr>
            </w:pPr>
            <w:r w:rsidRPr="00E80FCE">
              <w:rPr>
                <w:rFonts w:asciiTheme="minorBidi" w:hAnsiTheme="minorBidi"/>
                <w:color w:val="000000" w:themeColor="text1"/>
                <w:sz w:val="20"/>
                <w:szCs w:val="20"/>
              </w:rPr>
              <w:t>3</w:t>
            </w:r>
          </w:p>
        </w:tc>
        <w:tc>
          <w:tcPr>
            <w:tcW w:w="0" w:type="auto"/>
            <w:vAlign w:val="center"/>
          </w:tcPr>
          <w:p w:rsidR="007D46F0" w:rsidRPr="00E80FCE" w:rsidRDefault="007D46F0" w:rsidP="00050163">
            <w:pPr>
              <w:jc w:val="center"/>
              <w:rPr>
                <w:rFonts w:asciiTheme="minorBidi" w:hAnsiTheme="minorBidi"/>
                <w:color w:val="000000" w:themeColor="text1"/>
                <w:sz w:val="20"/>
                <w:szCs w:val="20"/>
              </w:rPr>
            </w:pPr>
            <w:r w:rsidRPr="00E80FCE">
              <w:rPr>
                <w:rFonts w:asciiTheme="minorBidi" w:hAnsiTheme="minorBidi"/>
                <w:color w:val="000000" w:themeColor="text1"/>
                <w:sz w:val="20"/>
                <w:szCs w:val="20"/>
              </w:rPr>
              <w:t>2</w:t>
            </w:r>
          </w:p>
        </w:tc>
      </w:tr>
      <w:tr w:rsidR="007D46F0" w:rsidRPr="00E80FCE" w:rsidTr="00050163">
        <w:trPr>
          <w:jc w:val="center"/>
        </w:trPr>
        <w:tc>
          <w:tcPr>
            <w:tcW w:w="0" w:type="auto"/>
            <w:vAlign w:val="center"/>
          </w:tcPr>
          <w:p w:rsidR="007D46F0" w:rsidRPr="00E80FCE" w:rsidRDefault="007D46F0" w:rsidP="00050163">
            <w:pPr>
              <w:jc w:val="center"/>
              <w:rPr>
                <w:rFonts w:asciiTheme="minorBidi" w:hAnsiTheme="minorBidi"/>
                <w:sz w:val="20"/>
                <w:szCs w:val="20"/>
              </w:rPr>
            </w:pPr>
            <w:r w:rsidRPr="00E80FCE">
              <w:rPr>
                <w:rFonts w:asciiTheme="minorBidi" w:hAnsiTheme="minorBidi"/>
                <w:sz w:val="20"/>
                <w:szCs w:val="20"/>
              </w:rPr>
              <w:t>18</w:t>
            </w:r>
          </w:p>
        </w:tc>
        <w:tc>
          <w:tcPr>
            <w:tcW w:w="0" w:type="auto"/>
            <w:vAlign w:val="center"/>
          </w:tcPr>
          <w:p w:rsidR="007D46F0" w:rsidRPr="00E80FCE" w:rsidRDefault="007D46F0" w:rsidP="00050163">
            <w:pPr>
              <w:jc w:val="center"/>
              <w:rPr>
                <w:rFonts w:asciiTheme="minorBidi" w:hAnsiTheme="minorBidi"/>
                <w:sz w:val="20"/>
                <w:szCs w:val="20"/>
              </w:rPr>
            </w:pPr>
            <w:r w:rsidRPr="00E80FCE">
              <w:rPr>
                <w:rFonts w:asciiTheme="minorBidi" w:hAnsiTheme="minorBidi"/>
                <w:sz w:val="20"/>
                <w:szCs w:val="20"/>
              </w:rPr>
              <w:t>300</w:t>
            </w:r>
          </w:p>
        </w:tc>
        <w:tc>
          <w:tcPr>
            <w:tcW w:w="0" w:type="auto"/>
            <w:vAlign w:val="center"/>
          </w:tcPr>
          <w:p w:rsidR="007D46F0" w:rsidRPr="00E80FCE" w:rsidRDefault="007D46F0" w:rsidP="00050163">
            <w:pPr>
              <w:jc w:val="center"/>
              <w:rPr>
                <w:rFonts w:asciiTheme="minorBidi" w:hAnsiTheme="minorBidi"/>
                <w:sz w:val="20"/>
                <w:szCs w:val="20"/>
              </w:rPr>
            </w:pPr>
            <w:r w:rsidRPr="00E80FCE">
              <w:rPr>
                <w:rFonts w:asciiTheme="minorBidi" w:hAnsiTheme="minorBidi"/>
                <w:sz w:val="20"/>
                <w:szCs w:val="20"/>
              </w:rPr>
              <w:t>250</w:t>
            </w:r>
          </w:p>
        </w:tc>
        <w:tc>
          <w:tcPr>
            <w:tcW w:w="0" w:type="auto"/>
            <w:vAlign w:val="center"/>
          </w:tcPr>
          <w:p w:rsidR="007D46F0" w:rsidRPr="00E80FCE" w:rsidRDefault="007D46F0" w:rsidP="00050163">
            <w:pPr>
              <w:jc w:val="center"/>
              <w:rPr>
                <w:rFonts w:asciiTheme="minorBidi" w:hAnsiTheme="minorBidi"/>
                <w:sz w:val="20"/>
                <w:szCs w:val="20"/>
              </w:rPr>
            </w:pPr>
            <w:r w:rsidRPr="00E80FCE">
              <w:rPr>
                <w:rFonts w:asciiTheme="minorBidi" w:hAnsiTheme="minorBidi"/>
                <w:sz w:val="20"/>
                <w:szCs w:val="20"/>
              </w:rPr>
              <w:t>4.0</w:t>
            </w:r>
          </w:p>
        </w:tc>
        <w:tc>
          <w:tcPr>
            <w:tcW w:w="0" w:type="auto"/>
            <w:vAlign w:val="center"/>
          </w:tcPr>
          <w:p w:rsidR="007D46F0" w:rsidRPr="00E80FCE" w:rsidRDefault="007D46F0" w:rsidP="00050163">
            <w:pPr>
              <w:jc w:val="center"/>
              <w:rPr>
                <w:rFonts w:asciiTheme="minorBidi" w:hAnsiTheme="minorBidi"/>
                <w:color w:val="000000"/>
                <w:sz w:val="20"/>
                <w:szCs w:val="20"/>
              </w:rPr>
            </w:pPr>
            <w:r w:rsidRPr="00E80FCE">
              <w:rPr>
                <w:rFonts w:asciiTheme="minorBidi" w:hAnsiTheme="minorBidi"/>
                <w:color w:val="000000"/>
                <w:sz w:val="20"/>
                <w:szCs w:val="20"/>
              </w:rPr>
              <w:t>19</w:t>
            </w:r>
          </w:p>
        </w:tc>
        <w:tc>
          <w:tcPr>
            <w:tcW w:w="0" w:type="auto"/>
            <w:vAlign w:val="center"/>
          </w:tcPr>
          <w:p w:rsidR="007D46F0" w:rsidRPr="00E80FCE" w:rsidRDefault="007D46F0" w:rsidP="00050163">
            <w:pPr>
              <w:jc w:val="center"/>
              <w:rPr>
                <w:rFonts w:asciiTheme="minorBidi" w:hAnsiTheme="minorBidi"/>
                <w:color w:val="000000"/>
                <w:sz w:val="20"/>
                <w:szCs w:val="20"/>
              </w:rPr>
            </w:pPr>
            <w:r w:rsidRPr="00E80FCE">
              <w:rPr>
                <w:rFonts w:asciiTheme="minorBidi" w:hAnsiTheme="minorBidi"/>
                <w:color w:val="000000"/>
                <w:sz w:val="20"/>
                <w:szCs w:val="20"/>
              </w:rPr>
              <w:t>4</w:t>
            </w:r>
          </w:p>
        </w:tc>
        <w:tc>
          <w:tcPr>
            <w:tcW w:w="0" w:type="auto"/>
            <w:vAlign w:val="center"/>
          </w:tcPr>
          <w:p w:rsidR="007D46F0" w:rsidRPr="00E80FCE" w:rsidRDefault="007D46F0" w:rsidP="00050163">
            <w:pPr>
              <w:jc w:val="center"/>
              <w:rPr>
                <w:rFonts w:asciiTheme="minorBidi" w:hAnsiTheme="minorBidi"/>
                <w:color w:val="000000"/>
                <w:sz w:val="20"/>
                <w:szCs w:val="20"/>
              </w:rPr>
            </w:pPr>
            <w:r w:rsidRPr="00E80FCE">
              <w:rPr>
                <w:rFonts w:asciiTheme="minorBidi" w:hAnsiTheme="minorBidi"/>
                <w:color w:val="000000"/>
                <w:sz w:val="20"/>
                <w:szCs w:val="20"/>
              </w:rPr>
              <w:t>1.50</w:t>
            </w:r>
          </w:p>
        </w:tc>
        <w:tc>
          <w:tcPr>
            <w:tcW w:w="0" w:type="auto"/>
            <w:vAlign w:val="center"/>
          </w:tcPr>
          <w:p w:rsidR="007D46F0" w:rsidRPr="00E80FCE" w:rsidRDefault="007D46F0" w:rsidP="00050163">
            <w:pPr>
              <w:jc w:val="center"/>
              <w:rPr>
                <w:rFonts w:asciiTheme="minorBidi" w:hAnsiTheme="minorBidi"/>
                <w:color w:val="000000"/>
                <w:sz w:val="20"/>
                <w:szCs w:val="20"/>
              </w:rPr>
            </w:pPr>
            <w:r w:rsidRPr="00E80FCE">
              <w:rPr>
                <w:rFonts w:asciiTheme="minorBidi" w:hAnsiTheme="minorBidi"/>
                <w:color w:val="000000"/>
                <w:sz w:val="20"/>
                <w:szCs w:val="20"/>
              </w:rPr>
              <w:t>3</w:t>
            </w:r>
          </w:p>
        </w:tc>
        <w:tc>
          <w:tcPr>
            <w:tcW w:w="0" w:type="auto"/>
            <w:tcBorders>
              <w:right w:val="single" w:sz="4" w:space="0" w:color="auto"/>
            </w:tcBorders>
            <w:vAlign w:val="center"/>
          </w:tcPr>
          <w:p w:rsidR="007D46F0" w:rsidRPr="00E80FCE" w:rsidRDefault="007D46F0" w:rsidP="00050163">
            <w:pPr>
              <w:jc w:val="center"/>
              <w:rPr>
                <w:rFonts w:asciiTheme="minorBidi" w:hAnsiTheme="minorBidi"/>
                <w:color w:val="000000"/>
                <w:sz w:val="20"/>
                <w:szCs w:val="20"/>
              </w:rPr>
            </w:pPr>
            <w:r w:rsidRPr="00E80FCE">
              <w:rPr>
                <w:rFonts w:asciiTheme="minorBidi" w:hAnsiTheme="minorBidi"/>
                <w:color w:val="000000"/>
                <w:sz w:val="20"/>
                <w:szCs w:val="20"/>
              </w:rPr>
              <w:t>144.9</w:t>
            </w:r>
          </w:p>
        </w:tc>
        <w:tc>
          <w:tcPr>
            <w:tcW w:w="0" w:type="auto"/>
            <w:tcBorders>
              <w:left w:val="single" w:sz="4" w:space="0" w:color="auto"/>
            </w:tcBorders>
            <w:vAlign w:val="center"/>
          </w:tcPr>
          <w:p w:rsidR="007D46F0" w:rsidRPr="00E80FCE" w:rsidRDefault="007D46F0" w:rsidP="00050163">
            <w:pPr>
              <w:jc w:val="center"/>
              <w:rPr>
                <w:rFonts w:asciiTheme="minorBidi" w:hAnsiTheme="minorBidi"/>
                <w:color w:val="000000"/>
                <w:sz w:val="20"/>
                <w:szCs w:val="20"/>
              </w:rPr>
            </w:pPr>
            <w:r w:rsidRPr="00E80FCE">
              <w:rPr>
                <w:rFonts w:asciiTheme="minorBidi" w:hAnsiTheme="minorBidi"/>
                <w:color w:val="000000"/>
                <w:sz w:val="20"/>
                <w:szCs w:val="20"/>
              </w:rPr>
              <w:t>2.00</w:t>
            </w:r>
          </w:p>
        </w:tc>
        <w:tc>
          <w:tcPr>
            <w:tcW w:w="0" w:type="auto"/>
            <w:vAlign w:val="center"/>
          </w:tcPr>
          <w:p w:rsidR="007D46F0" w:rsidRPr="00E80FCE" w:rsidRDefault="007D46F0" w:rsidP="00050163">
            <w:pPr>
              <w:jc w:val="center"/>
              <w:rPr>
                <w:rFonts w:asciiTheme="minorBidi" w:hAnsiTheme="minorBidi"/>
                <w:color w:val="000000" w:themeColor="text1"/>
                <w:sz w:val="20"/>
                <w:szCs w:val="20"/>
              </w:rPr>
            </w:pPr>
            <w:r w:rsidRPr="00E80FCE">
              <w:rPr>
                <w:rFonts w:asciiTheme="minorBidi" w:hAnsiTheme="minorBidi"/>
                <w:color w:val="000000" w:themeColor="text1"/>
                <w:sz w:val="20"/>
                <w:szCs w:val="20"/>
              </w:rPr>
              <w:t>2.00</w:t>
            </w:r>
          </w:p>
        </w:tc>
        <w:tc>
          <w:tcPr>
            <w:tcW w:w="0" w:type="auto"/>
            <w:vAlign w:val="center"/>
          </w:tcPr>
          <w:p w:rsidR="007D46F0" w:rsidRPr="00E80FCE" w:rsidRDefault="007D46F0" w:rsidP="00050163">
            <w:pPr>
              <w:jc w:val="center"/>
              <w:rPr>
                <w:rFonts w:asciiTheme="minorBidi" w:hAnsiTheme="minorBidi"/>
                <w:color w:val="000000" w:themeColor="text1"/>
                <w:sz w:val="20"/>
                <w:szCs w:val="20"/>
              </w:rPr>
            </w:pPr>
            <w:r w:rsidRPr="00E80FCE">
              <w:rPr>
                <w:rFonts w:asciiTheme="minorBidi" w:hAnsiTheme="minorBidi"/>
                <w:color w:val="000000" w:themeColor="text1"/>
                <w:sz w:val="20"/>
                <w:szCs w:val="20"/>
              </w:rPr>
              <w:t>1.50</w:t>
            </w:r>
          </w:p>
        </w:tc>
        <w:tc>
          <w:tcPr>
            <w:tcW w:w="0" w:type="auto"/>
            <w:vAlign w:val="center"/>
          </w:tcPr>
          <w:p w:rsidR="007D46F0" w:rsidRPr="00E80FCE" w:rsidRDefault="007D46F0" w:rsidP="00050163">
            <w:pPr>
              <w:jc w:val="center"/>
              <w:rPr>
                <w:rFonts w:asciiTheme="minorBidi" w:hAnsiTheme="minorBidi"/>
                <w:color w:val="000000" w:themeColor="text1"/>
                <w:sz w:val="20"/>
                <w:szCs w:val="20"/>
              </w:rPr>
            </w:pPr>
            <w:r w:rsidRPr="00E80FCE">
              <w:rPr>
                <w:rFonts w:asciiTheme="minorBidi" w:hAnsiTheme="minorBidi"/>
                <w:color w:val="000000" w:themeColor="text1"/>
                <w:sz w:val="20"/>
                <w:szCs w:val="20"/>
              </w:rPr>
              <w:t>0.6</w:t>
            </w:r>
          </w:p>
        </w:tc>
        <w:tc>
          <w:tcPr>
            <w:tcW w:w="0" w:type="auto"/>
            <w:tcBorders>
              <w:right w:val="single" w:sz="4" w:space="0" w:color="auto"/>
            </w:tcBorders>
            <w:vAlign w:val="center"/>
          </w:tcPr>
          <w:p w:rsidR="007D46F0" w:rsidRPr="00E80FCE" w:rsidRDefault="007D46F0" w:rsidP="00050163">
            <w:pPr>
              <w:jc w:val="center"/>
              <w:rPr>
                <w:rFonts w:asciiTheme="minorBidi" w:hAnsiTheme="minorBidi"/>
                <w:color w:val="000000" w:themeColor="text1"/>
                <w:sz w:val="20"/>
                <w:szCs w:val="20"/>
              </w:rPr>
            </w:pPr>
            <w:r w:rsidRPr="00E80FCE">
              <w:rPr>
                <w:rFonts w:asciiTheme="minorBidi" w:hAnsiTheme="minorBidi"/>
                <w:color w:val="000000" w:themeColor="text1"/>
                <w:sz w:val="20"/>
                <w:szCs w:val="20"/>
              </w:rPr>
              <w:t>0.0</w:t>
            </w:r>
          </w:p>
        </w:tc>
        <w:tc>
          <w:tcPr>
            <w:tcW w:w="0" w:type="auto"/>
            <w:tcBorders>
              <w:left w:val="single" w:sz="4" w:space="0" w:color="auto"/>
            </w:tcBorders>
            <w:vAlign w:val="center"/>
          </w:tcPr>
          <w:p w:rsidR="007D46F0" w:rsidRPr="00E80FCE" w:rsidRDefault="007D46F0" w:rsidP="00050163">
            <w:pPr>
              <w:jc w:val="center"/>
              <w:rPr>
                <w:rFonts w:asciiTheme="minorBidi" w:hAnsiTheme="minorBidi"/>
                <w:sz w:val="20"/>
                <w:szCs w:val="20"/>
              </w:rPr>
            </w:pPr>
            <w:r w:rsidRPr="00E80FCE">
              <w:rPr>
                <w:rFonts w:asciiTheme="minorBidi" w:hAnsiTheme="minorBidi"/>
                <w:sz w:val="20"/>
                <w:szCs w:val="20"/>
              </w:rPr>
              <w:t>1.0</w:t>
            </w:r>
          </w:p>
        </w:tc>
        <w:tc>
          <w:tcPr>
            <w:tcW w:w="0" w:type="auto"/>
            <w:vAlign w:val="center"/>
          </w:tcPr>
          <w:p w:rsidR="007D46F0" w:rsidRPr="00E80FCE" w:rsidRDefault="007D46F0" w:rsidP="00050163">
            <w:pPr>
              <w:jc w:val="center"/>
              <w:rPr>
                <w:rFonts w:asciiTheme="minorBidi" w:hAnsiTheme="minorBidi"/>
                <w:sz w:val="20"/>
                <w:szCs w:val="20"/>
              </w:rPr>
            </w:pPr>
            <w:r w:rsidRPr="00E80FCE">
              <w:rPr>
                <w:rFonts w:asciiTheme="minorBidi" w:hAnsiTheme="minorBidi"/>
                <w:sz w:val="20"/>
                <w:szCs w:val="20"/>
              </w:rPr>
              <w:t>1.00</w:t>
            </w:r>
          </w:p>
        </w:tc>
        <w:tc>
          <w:tcPr>
            <w:tcW w:w="0" w:type="auto"/>
            <w:vAlign w:val="center"/>
          </w:tcPr>
          <w:p w:rsidR="007D46F0" w:rsidRPr="00E80FCE" w:rsidRDefault="007D46F0" w:rsidP="00050163">
            <w:pPr>
              <w:jc w:val="center"/>
              <w:rPr>
                <w:rFonts w:asciiTheme="minorBidi" w:hAnsiTheme="minorBidi"/>
                <w:color w:val="000000" w:themeColor="text1"/>
                <w:sz w:val="20"/>
                <w:szCs w:val="20"/>
              </w:rPr>
            </w:pPr>
            <w:r w:rsidRPr="00E80FCE">
              <w:rPr>
                <w:rFonts w:asciiTheme="minorBidi" w:hAnsiTheme="minorBidi"/>
                <w:color w:val="000000" w:themeColor="text1"/>
                <w:sz w:val="20"/>
                <w:szCs w:val="20"/>
              </w:rPr>
              <w:t>1.00</w:t>
            </w:r>
          </w:p>
        </w:tc>
        <w:tc>
          <w:tcPr>
            <w:tcW w:w="0" w:type="auto"/>
            <w:vAlign w:val="center"/>
          </w:tcPr>
          <w:p w:rsidR="007D46F0" w:rsidRPr="00E80FCE" w:rsidRDefault="007D46F0" w:rsidP="00050163">
            <w:pPr>
              <w:jc w:val="center"/>
              <w:rPr>
                <w:rFonts w:asciiTheme="minorBidi" w:hAnsiTheme="minorBidi"/>
                <w:color w:val="000000" w:themeColor="text1"/>
                <w:sz w:val="20"/>
                <w:szCs w:val="20"/>
              </w:rPr>
            </w:pPr>
            <w:r w:rsidRPr="00E80FCE">
              <w:rPr>
                <w:rFonts w:asciiTheme="minorBidi" w:hAnsiTheme="minorBidi"/>
                <w:color w:val="000000" w:themeColor="text1"/>
                <w:sz w:val="20"/>
                <w:szCs w:val="20"/>
              </w:rPr>
              <w:t>1.00</w:t>
            </w:r>
          </w:p>
        </w:tc>
        <w:tc>
          <w:tcPr>
            <w:tcW w:w="0" w:type="auto"/>
            <w:tcBorders>
              <w:right w:val="single" w:sz="4" w:space="0" w:color="auto"/>
            </w:tcBorders>
            <w:vAlign w:val="center"/>
          </w:tcPr>
          <w:p w:rsidR="007D46F0" w:rsidRPr="00E80FCE" w:rsidRDefault="007D46F0" w:rsidP="00050163">
            <w:pPr>
              <w:jc w:val="center"/>
              <w:rPr>
                <w:rFonts w:asciiTheme="minorBidi" w:hAnsiTheme="minorBidi"/>
                <w:color w:val="000000" w:themeColor="text1"/>
                <w:sz w:val="20"/>
                <w:szCs w:val="20"/>
              </w:rPr>
            </w:pPr>
            <w:r w:rsidRPr="00E80FCE">
              <w:rPr>
                <w:rFonts w:asciiTheme="minorBidi" w:hAnsiTheme="minorBidi"/>
                <w:color w:val="000000" w:themeColor="text1"/>
                <w:sz w:val="20"/>
                <w:szCs w:val="20"/>
              </w:rPr>
              <w:t>1.00</w:t>
            </w:r>
          </w:p>
        </w:tc>
        <w:tc>
          <w:tcPr>
            <w:tcW w:w="0" w:type="auto"/>
            <w:tcBorders>
              <w:left w:val="single" w:sz="4" w:space="0" w:color="auto"/>
            </w:tcBorders>
            <w:vAlign w:val="center"/>
          </w:tcPr>
          <w:p w:rsidR="007D46F0" w:rsidRPr="00E80FCE" w:rsidRDefault="007D46F0" w:rsidP="00050163">
            <w:pPr>
              <w:jc w:val="center"/>
              <w:rPr>
                <w:rFonts w:asciiTheme="minorBidi" w:hAnsiTheme="minorBidi"/>
                <w:sz w:val="20"/>
                <w:szCs w:val="20"/>
              </w:rPr>
            </w:pPr>
            <w:r w:rsidRPr="00E80FCE">
              <w:rPr>
                <w:rFonts w:asciiTheme="minorBidi" w:hAnsiTheme="minorBidi"/>
                <w:sz w:val="20"/>
                <w:szCs w:val="20"/>
              </w:rPr>
              <w:t>1</w:t>
            </w:r>
          </w:p>
        </w:tc>
        <w:tc>
          <w:tcPr>
            <w:tcW w:w="0" w:type="auto"/>
            <w:vAlign w:val="center"/>
          </w:tcPr>
          <w:p w:rsidR="007D46F0" w:rsidRPr="00E80FCE" w:rsidRDefault="007D46F0" w:rsidP="00050163">
            <w:pPr>
              <w:jc w:val="center"/>
              <w:rPr>
                <w:rFonts w:asciiTheme="minorBidi" w:hAnsiTheme="minorBidi"/>
                <w:sz w:val="20"/>
                <w:szCs w:val="20"/>
              </w:rPr>
            </w:pPr>
            <w:r w:rsidRPr="00E80FCE">
              <w:rPr>
                <w:rFonts w:asciiTheme="minorBidi" w:hAnsiTheme="minorBidi"/>
                <w:sz w:val="20"/>
                <w:szCs w:val="20"/>
              </w:rPr>
              <w:t>1</w:t>
            </w:r>
          </w:p>
        </w:tc>
        <w:tc>
          <w:tcPr>
            <w:tcW w:w="0" w:type="auto"/>
            <w:vAlign w:val="center"/>
          </w:tcPr>
          <w:p w:rsidR="007D46F0" w:rsidRPr="00E80FCE" w:rsidRDefault="007D46F0" w:rsidP="00050163">
            <w:pPr>
              <w:jc w:val="center"/>
              <w:rPr>
                <w:rFonts w:asciiTheme="minorBidi" w:hAnsiTheme="minorBidi"/>
                <w:color w:val="000000" w:themeColor="text1"/>
                <w:sz w:val="20"/>
                <w:szCs w:val="20"/>
              </w:rPr>
            </w:pPr>
            <w:r w:rsidRPr="00E80FCE">
              <w:rPr>
                <w:rFonts w:asciiTheme="minorBidi" w:hAnsiTheme="minorBidi"/>
                <w:color w:val="000000" w:themeColor="text1"/>
                <w:sz w:val="20"/>
                <w:szCs w:val="20"/>
              </w:rPr>
              <w:t>1</w:t>
            </w:r>
          </w:p>
        </w:tc>
        <w:tc>
          <w:tcPr>
            <w:tcW w:w="0" w:type="auto"/>
            <w:vAlign w:val="center"/>
          </w:tcPr>
          <w:p w:rsidR="007D46F0" w:rsidRPr="00E80FCE" w:rsidRDefault="007D46F0" w:rsidP="00050163">
            <w:pPr>
              <w:jc w:val="center"/>
              <w:rPr>
                <w:rFonts w:asciiTheme="minorBidi" w:hAnsiTheme="minorBidi"/>
                <w:color w:val="000000" w:themeColor="text1"/>
                <w:sz w:val="20"/>
                <w:szCs w:val="20"/>
              </w:rPr>
            </w:pPr>
            <w:r w:rsidRPr="00E80FCE">
              <w:rPr>
                <w:rFonts w:asciiTheme="minorBidi" w:hAnsiTheme="minorBidi"/>
                <w:color w:val="000000" w:themeColor="text1"/>
                <w:sz w:val="20"/>
                <w:szCs w:val="20"/>
              </w:rPr>
              <w:t>1</w:t>
            </w:r>
          </w:p>
        </w:tc>
        <w:tc>
          <w:tcPr>
            <w:tcW w:w="0" w:type="auto"/>
            <w:vAlign w:val="center"/>
          </w:tcPr>
          <w:p w:rsidR="007D46F0" w:rsidRPr="00E80FCE" w:rsidRDefault="007D46F0" w:rsidP="00050163">
            <w:pPr>
              <w:jc w:val="center"/>
              <w:rPr>
                <w:rFonts w:asciiTheme="minorBidi" w:hAnsiTheme="minorBidi"/>
                <w:color w:val="000000" w:themeColor="text1"/>
                <w:sz w:val="20"/>
                <w:szCs w:val="20"/>
              </w:rPr>
            </w:pPr>
            <w:r w:rsidRPr="00E80FCE">
              <w:rPr>
                <w:rFonts w:asciiTheme="minorBidi" w:hAnsiTheme="minorBidi"/>
                <w:color w:val="000000" w:themeColor="text1"/>
                <w:sz w:val="20"/>
                <w:szCs w:val="20"/>
              </w:rPr>
              <w:t>1</w:t>
            </w:r>
          </w:p>
        </w:tc>
      </w:tr>
      <w:tr w:rsidR="007D46F0" w:rsidRPr="00E80FCE" w:rsidTr="00050163">
        <w:trPr>
          <w:jc w:val="center"/>
        </w:trPr>
        <w:tc>
          <w:tcPr>
            <w:tcW w:w="0" w:type="auto"/>
            <w:vAlign w:val="center"/>
          </w:tcPr>
          <w:p w:rsidR="007D46F0" w:rsidRPr="00E80FCE" w:rsidRDefault="007D46F0" w:rsidP="00050163">
            <w:pPr>
              <w:jc w:val="center"/>
              <w:rPr>
                <w:rFonts w:asciiTheme="minorBidi" w:hAnsiTheme="minorBidi"/>
                <w:sz w:val="20"/>
                <w:szCs w:val="20"/>
              </w:rPr>
            </w:pPr>
            <w:r w:rsidRPr="00E80FCE">
              <w:rPr>
                <w:rFonts w:asciiTheme="minorBidi" w:hAnsiTheme="minorBidi"/>
                <w:sz w:val="20"/>
                <w:szCs w:val="20"/>
              </w:rPr>
              <w:t>19</w:t>
            </w:r>
          </w:p>
        </w:tc>
        <w:tc>
          <w:tcPr>
            <w:tcW w:w="0" w:type="auto"/>
            <w:vAlign w:val="center"/>
          </w:tcPr>
          <w:p w:rsidR="007D46F0" w:rsidRPr="00E80FCE" w:rsidRDefault="007D46F0" w:rsidP="00050163">
            <w:pPr>
              <w:jc w:val="center"/>
              <w:rPr>
                <w:rFonts w:asciiTheme="minorBidi" w:hAnsiTheme="minorBidi"/>
                <w:sz w:val="20"/>
                <w:szCs w:val="20"/>
              </w:rPr>
            </w:pPr>
            <w:r w:rsidRPr="00E80FCE">
              <w:rPr>
                <w:rFonts w:asciiTheme="minorBidi" w:hAnsiTheme="minorBidi"/>
                <w:sz w:val="20"/>
                <w:szCs w:val="20"/>
              </w:rPr>
              <w:t>250</w:t>
            </w:r>
          </w:p>
        </w:tc>
        <w:tc>
          <w:tcPr>
            <w:tcW w:w="0" w:type="auto"/>
            <w:vAlign w:val="center"/>
          </w:tcPr>
          <w:p w:rsidR="007D46F0" w:rsidRPr="00E80FCE" w:rsidRDefault="007D46F0" w:rsidP="00050163">
            <w:pPr>
              <w:jc w:val="center"/>
              <w:rPr>
                <w:rFonts w:asciiTheme="minorBidi" w:hAnsiTheme="minorBidi"/>
                <w:sz w:val="20"/>
                <w:szCs w:val="20"/>
              </w:rPr>
            </w:pPr>
            <w:r w:rsidRPr="00E80FCE">
              <w:rPr>
                <w:rFonts w:asciiTheme="minorBidi" w:hAnsiTheme="minorBidi"/>
                <w:sz w:val="20"/>
                <w:szCs w:val="20"/>
              </w:rPr>
              <w:t>300</w:t>
            </w:r>
          </w:p>
        </w:tc>
        <w:tc>
          <w:tcPr>
            <w:tcW w:w="0" w:type="auto"/>
            <w:vAlign w:val="center"/>
          </w:tcPr>
          <w:p w:rsidR="007D46F0" w:rsidRPr="00E80FCE" w:rsidRDefault="007D46F0" w:rsidP="00050163">
            <w:pPr>
              <w:jc w:val="center"/>
              <w:rPr>
                <w:rFonts w:asciiTheme="minorBidi" w:hAnsiTheme="minorBidi"/>
                <w:sz w:val="20"/>
                <w:szCs w:val="20"/>
              </w:rPr>
            </w:pPr>
            <w:r w:rsidRPr="00E80FCE">
              <w:rPr>
                <w:rFonts w:asciiTheme="minorBidi" w:hAnsiTheme="minorBidi"/>
                <w:sz w:val="20"/>
                <w:szCs w:val="20"/>
              </w:rPr>
              <w:t>3.2</w:t>
            </w:r>
          </w:p>
        </w:tc>
        <w:tc>
          <w:tcPr>
            <w:tcW w:w="0" w:type="auto"/>
            <w:vAlign w:val="center"/>
          </w:tcPr>
          <w:p w:rsidR="007D46F0" w:rsidRPr="00E80FCE" w:rsidRDefault="007D46F0" w:rsidP="00050163">
            <w:pPr>
              <w:jc w:val="center"/>
              <w:rPr>
                <w:rFonts w:asciiTheme="minorBidi" w:hAnsiTheme="minorBidi"/>
                <w:color w:val="000000"/>
                <w:sz w:val="20"/>
                <w:szCs w:val="20"/>
              </w:rPr>
            </w:pPr>
            <w:r w:rsidRPr="00E80FCE">
              <w:rPr>
                <w:rFonts w:asciiTheme="minorBidi" w:hAnsiTheme="minorBidi"/>
                <w:color w:val="000000"/>
                <w:sz w:val="20"/>
                <w:szCs w:val="20"/>
              </w:rPr>
              <w:t>187</w:t>
            </w:r>
          </w:p>
        </w:tc>
        <w:tc>
          <w:tcPr>
            <w:tcW w:w="0" w:type="auto"/>
            <w:vAlign w:val="center"/>
          </w:tcPr>
          <w:p w:rsidR="007D46F0" w:rsidRPr="00E80FCE" w:rsidRDefault="007D46F0" w:rsidP="00050163">
            <w:pPr>
              <w:jc w:val="center"/>
              <w:rPr>
                <w:rFonts w:asciiTheme="minorBidi" w:hAnsiTheme="minorBidi"/>
                <w:color w:val="000000"/>
                <w:sz w:val="20"/>
                <w:szCs w:val="20"/>
              </w:rPr>
            </w:pPr>
            <w:r w:rsidRPr="00E80FCE">
              <w:rPr>
                <w:rFonts w:asciiTheme="minorBidi" w:hAnsiTheme="minorBidi"/>
                <w:color w:val="000000"/>
                <w:sz w:val="20"/>
                <w:szCs w:val="20"/>
              </w:rPr>
              <w:t>2</w:t>
            </w:r>
          </w:p>
        </w:tc>
        <w:tc>
          <w:tcPr>
            <w:tcW w:w="0" w:type="auto"/>
            <w:vAlign w:val="center"/>
          </w:tcPr>
          <w:p w:rsidR="007D46F0" w:rsidRPr="00E80FCE" w:rsidRDefault="007D46F0" w:rsidP="00050163">
            <w:pPr>
              <w:jc w:val="center"/>
              <w:rPr>
                <w:rFonts w:asciiTheme="minorBidi" w:hAnsiTheme="minorBidi"/>
                <w:color w:val="000000"/>
                <w:sz w:val="20"/>
                <w:szCs w:val="20"/>
              </w:rPr>
            </w:pPr>
            <w:r w:rsidRPr="00E80FCE">
              <w:rPr>
                <w:rFonts w:asciiTheme="minorBidi" w:hAnsiTheme="minorBidi"/>
                <w:color w:val="000000"/>
                <w:sz w:val="20"/>
                <w:szCs w:val="20"/>
              </w:rPr>
              <w:t>0.35</w:t>
            </w:r>
          </w:p>
        </w:tc>
        <w:tc>
          <w:tcPr>
            <w:tcW w:w="0" w:type="auto"/>
            <w:vAlign w:val="center"/>
          </w:tcPr>
          <w:p w:rsidR="007D46F0" w:rsidRPr="00E80FCE" w:rsidRDefault="007D46F0" w:rsidP="00050163">
            <w:pPr>
              <w:jc w:val="center"/>
              <w:rPr>
                <w:rFonts w:asciiTheme="minorBidi" w:hAnsiTheme="minorBidi"/>
                <w:color w:val="000000"/>
                <w:sz w:val="20"/>
                <w:szCs w:val="20"/>
              </w:rPr>
            </w:pPr>
            <w:r w:rsidRPr="00E80FCE">
              <w:rPr>
                <w:rFonts w:asciiTheme="minorBidi" w:hAnsiTheme="minorBidi"/>
                <w:color w:val="000000"/>
                <w:sz w:val="20"/>
                <w:szCs w:val="20"/>
              </w:rPr>
              <w:t>3</w:t>
            </w:r>
          </w:p>
        </w:tc>
        <w:tc>
          <w:tcPr>
            <w:tcW w:w="0" w:type="auto"/>
            <w:tcBorders>
              <w:right w:val="single" w:sz="4" w:space="0" w:color="auto"/>
            </w:tcBorders>
            <w:vAlign w:val="center"/>
          </w:tcPr>
          <w:p w:rsidR="007D46F0" w:rsidRPr="00E80FCE" w:rsidRDefault="007D46F0" w:rsidP="00050163">
            <w:pPr>
              <w:jc w:val="center"/>
              <w:rPr>
                <w:rFonts w:asciiTheme="minorBidi" w:hAnsiTheme="minorBidi"/>
                <w:color w:val="000000"/>
                <w:sz w:val="20"/>
                <w:szCs w:val="20"/>
              </w:rPr>
            </w:pPr>
            <w:r w:rsidRPr="00E80FCE">
              <w:rPr>
                <w:rFonts w:asciiTheme="minorBidi" w:hAnsiTheme="minorBidi"/>
                <w:color w:val="000000"/>
                <w:sz w:val="20"/>
                <w:szCs w:val="20"/>
              </w:rPr>
              <w:t>120.6</w:t>
            </w:r>
          </w:p>
        </w:tc>
        <w:tc>
          <w:tcPr>
            <w:tcW w:w="0" w:type="auto"/>
            <w:tcBorders>
              <w:left w:val="single" w:sz="4" w:space="0" w:color="auto"/>
            </w:tcBorders>
            <w:vAlign w:val="center"/>
          </w:tcPr>
          <w:p w:rsidR="007D46F0" w:rsidRPr="00E80FCE" w:rsidRDefault="007D46F0" w:rsidP="00050163">
            <w:pPr>
              <w:jc w:val="center"/>
              <w:rPr>
                <w:rFonts w:asciiTheme="minorBidi" w:hAnsiTheme="minorBidi"/>
                <w:color w:val="000000"/>
                <w:sz w:val="20"/>
                <w:szCs w:val="20"/>
              </w:rPr>
            </w:pPr>
            <w:r w:rsidRPr="00E80FCE">
              <w:rPr>
                <w:rFonts w:asciiTheme="minorBidi" w:hAnsiTheme="minorBidi"/>
                <w:color w:val="000000"/>
                <w:sz w:val="20"/>
                <w:szCs w:val="20"/>
              </w:rPr>
              <w:t>60.0</w:t>
            </w:r>
          </w:p>
        </w:tc>
        <w:tc>
          <w:tcPr>
            <w:tcW w:w="0" w:type="auto"/>
            <w:vAlign w:val="center"/>
          </w:tcPr>
          <w:p w:rsidR="007D46F0" w:rsidRPr="00E80FCE" w:rsidRDefault="007D46F0" w:rsidP="00050163">
            <w:pPr>
              <w:jc w:val="center"/>
              <w:rPr>
                <w:rFonts w:asciiTheme="minorBidi" w:hAnsiTheme="minorBidi"/>
                <w:color w:val="000000" w:themeColor="text1"/>
                <w:sz w:val="20"/>
                <w:szCs w:val="20"/>
              </w:rPr>
            </w:pPr>
            <w:r w:rsidRPr="00E80FCE">
              <w:rPr>
                <w:rFonts w:asciiTheme="minorBidi" w:hAnsiTheme="minorBidi"/>
                <w:color w:val="000000" w:themeColor="text1"/>
                <w:sz w:val="20"/>
                <w:szCs w:val="20"/>
              </w:rPr>
              <w:t>55.0</w:t>
            </w:r>
          </w:p>
        </w:tc>
        <w:tc>
          <w:tcPr>
            <w:tcW w:w="0" w:type="auto"/>
            <w:vAlign w:val="center"/>
          </w:tcPr>
          <w:p w:rsidR="007D46F0" w:rsidRPr="00E80FCE" w:rsidRDefault="007D46F0" w:rsidP="00050163">
            <w:pPr>
              <w:jc w:val="center"/>
              <w:rPr>
                <w:rFonts w:asciiTheme="minorBidi" w:hAnsiTheme="minorBidi"/>
                <w:color w:val="000000" w:themeColor="text1"/>
                <w:sz w:val="20"/>
                <w:szCs w:val="20"/>
              </w:rPr>
            </w:pPr>
            <w:r w:rsidRPr="00E80FCE">
              <w:rPr>
                <w:rFonts w:asciiTheme="minorBidi" w:hAnsiTheme="minorBidi"/>
                <w:color w:val="000000" w:themeColor="text1"/>
                <w:sz w:val="20"/>
                <w:szCs w:val="20"/>
              </w:rPr>
              <w:t>51.0</w:t>
            </w:r>
          </w:p>
        </w:tc>
        <w:tc>
          <w:tcPr>
            <w:tcW w:w="0" w:type="auto"/>
            <w:vAlign w:val="center"/>
          </w:tcPr>
          <w:p w:rsidR="007D46F0" w:rsidRPr="00E80FCE" w:rsidRDefault="007D46F0" w:rsidP="00050163">
            <w:pPr>
              <w:jc w:val="center"/>
              <w:rPr>
                <w:rFonts w:asciiTheme="minorBidi" w:hAnsiTheme="minorBidi"/>
                <w:color w:val="000000" w:themeColor="text1"/>
                <w:sz w:val="20"/>
                <w:szCs w:val="20"/>
              </w:rPr>
            </w:pPr>
            <w:r w:rsidRPr="00E80FCE">
              <w:rPr>
                <w:rFonts w:asciiTheme="minorBidi" w:hAnsiTheme="minorBidi"/>
                <w:color w:val="000000" w:themeColor="text1"/>
                <w:sz w:val="20"/>
                <w:szCs w:val="20"/>
              </w:rPr>
              <w:t>50</w:t>
            </w:r>
          </w:p>
        </w:tc>
        <w:tc>
          <w:tcPr>
            <w:tcW w:w="0" w:type="auto"/>
            <w:tcBorders>
              <w:right w:val="single" w:sz="4" w:space="0" w:color="auto"/>
            </w:tcBorders>
            <w:vAlign w:val="center"/>
          </w:tcPr>
          <w:p w:rsidR="007D46F0" w:rsidRPr="00E80FCE" w:rsidRDefault="007D46F0" w:rsidP="00050163">
            <w:pPr>
              <w:jc w:val="center"/>
              <w:rPr>
                <w:rFonts w:asciiTheme="minorBidi" w:hAnsiTheme="minorBidi"/>
                <w:color w:val="000000" w:themeColor="text1"/>
                <w:sz w:val="20"/>
                <w:szCs w:val="20"/>
              </w:rPr>
            </w:pPr>
            <w:r w:rsidRPr="00E80FCE">
              <w:rPr>
                <w:rFonts w:asciiTheme="minorBidi" w:hAnsiTheme="minorBidi"/>
                <w:color w:val="000000" w:themeColor="text1"/>
                <w:sz w:val="20"/>
                <w:szCs w:val="20"/>
              </w:rPr>
              <w:t>45</w:t>
            </w:r>
          </w:p>
        </w:tc>
        <w:tc>
          <w:tcPr>
            <w:tcW w:w="0" w:type="auto"/>
            <w:tcBorders>
              <w:left w:val="single" w:sz="4" w:space="0" w:color="auto"/>
            </w:tcBorders>
            <w:vAlign w:val="center"/>
          </w:tcPr>
          <w:p w:rsidR="007D46F0" w:rsidRPr="00E80FCE" w:rsidRDefault="007D46F0" w:rsidP="00050163">
            <w:pPr>
              <w:jc w:val="center"/>
              <w:rPr>
                <w:rFonts w:asciiTheme="minorBidi" w:hAnsiTheme="minorBidi"/>
                <w:sz w:val="20"/>
                <w:szCs w:val="20"/>
              </w:rPr>
            </w:pPr>
            <w:r w:rsidRPr="00E80FCE">
              <w:rPr>
                <w:rFonts w:asciiTheme="minorBidi" w:hAnsiTheme="minorBidi"/>
                <w:sz w:val="20"/>
                <w:szCs w:val="20"/>
              </w:rPr>
              <w:t>0.0</w:t>
            </w:r>
          </w:p>
        </w:tc>
        <w:tc>
          <w:tcPr>
            <w:tcW w:w="0" w:type="auto"/>
            <w:vAlign w:val="center"/>
          </w:tcPr>
          <w:p w:rsidR="007D46F0" w:rsidRPr="00E80FCE" w:rsidRDefault="007D46F0" w:rsidP="00050163">
            <w:pPr>
              <w:jc w:val="center"/>
              <w:rPr>
                <w:rFonts w:asciiTheme="minorBidi" w:hAnsiTheme="minorBidi"/>
                <w:sz w:val="20"/>
                <w:szCs w:val="20"/>
              </w:rPr>
            </w:pPr>
            <w:r w:rsidRPr="00E80FCE">
              <w:rPr>
                <w:rFonts w:asciiTheme="minorBidi" w:hAnsiTheme="minorBidi"/>
                <w:sz w:val="20"/>
                <w:szCs w:val="20"/>
              </w:rPr>
              <w:t>0.00</w:t>
            </w:r>
          </w:p>
        </w:tc>
        <w:tc>
          <w:tcPr>
            <w:tcW w:w="0" w:type="auto"/>
            <w:vAlign w:val="center"/>
          </w:tcPr>
          <w:p w:rsidR="007D46F0" w:rsidRPr="00E80FCE" w:rsidRDefault="007D46F0" w:rsidP="00050163">
            <w:pPr>
              <w:jc w:val="center"/>
              <w:rPr>
                <w:rFonts w:asciiTheme="minorBidi" w:hAnsiTheme="minorBidi"/>
                <w:color w:val="000000" w:themeColor="text1"/>
                <w:sz w:val="20"/>
                <w:szCs w:val="20"/>
              </w:rPr>
            </w:pPr>
            <w:r w:rsidRPr="00E80FCE">
              <w:rPr>
                <w:rFonts w:asciiTheme="minorBidi" w:hAnsiTheme="minorBidi"/>
                <w:color w:val="000000" w:themeColor="text1"/>
                <w:sz w:val="20"/>
                <w:szCs w:val="20"/>
              </w:rPr>
              <w:t>0.00</w:t>
            </w:r>
          </w:p>
        </w:tc>
        <w:tc>
          <w:tcPr>
            <w:tcW w:w="0" w:type="auto"/>
            <w:vAlign w:val="center"/>
          </w:tcPr>
          <w:p w:rsidR="007D46F0" w:rsidRPr="00E80FCE" w:rsidRDefault="007D46F0" w:rsidP="00050163">
            <w:pPr>
              <w:jc w:val="center"/>
              <w:rPr>
                <w:rFonts w:asciiTheme="minorBidi" w:hAnsiTheme="minorBidi"/>
                <w:color w:val="000000" w:themeColor="text1"/>
                <w:sz w:val="20"/>
                <w:szCs w:val="20"/>
              </w:rPr>
            </w:pPr>
            <w:r w:rsidRPr="00E80FCE">
              <w:rPr>
                <w:rFonts w:asciiTheme="minorBidi" w:hAnsiTheme="minorBidi"/>
                <w:color w:val="000000" w:themeColor="text1"/>
                <w:sz w:val="20"/>
                <w:szCs w:val="20"/>
              </w:rPr>
              <w:t>0.00</w:t>
            </w:r>
          </w:p>
        </w:tc>
        <w:tc>
          <w:tcPr>
            <w:tcW w:w="0" w:type="auto"/>
            <w:tcBorders>
              <w:right w:val="single" w:sz="4" w:space="0" w:color="auto"/>
            </w:tcBorders>
            <w:vAlign w:val="center"/>
          </w:tcPr>
          <w:p w:rsidR="007D46F0" w:rsidRPr="00E80FCE" w:rsidRDefault="007D46F0" w:rsidP="00050163">
            <w:pPr>
              <w:jc w:val="center"/>
              <w:rPr>
                <w:rFonts w:asciiTheme="minorBidi" w:hAnsiTheme="minorBidi"/>
                <w:color w:val="000000" w:themeColor="text1"/>
                <w:sz w:val="20"/>
                <w:szCs w:val="20"/>
              </w:rPr>
            </w:pPr>
            <w:r w:rsidRPr="00E80FCE">
              <w:rPr>
                <w:rFonts w:asciiTheme="minorBidi" w:hAnsiTheme="minorBidi"/>
                <w:color w:val="000000" w:themeColor="text1"/>
                <w:sz w:val="20"/>
                <w:szCs w:val="20"/>
              </w:rPr>
              <w:t>0.00</w:t>
            </w:r>
          </w:p>
        </w:tc>
        <w:tc>
          <w:tcPr>
            <w:tcW w:w="0" w:type="auto"/>
            <w:tcBorders>
              <w:left w:val="single" w:sz="4" w:space="0" w:color="auto"/>
            </w:tcBorders>
            <w:vAlign w:val="center"/>
          </w:tcPr>
          <w:p w:rsidR="007D46F0" w:rsidRPr="00E80FCE" w:rsidRDefault="007D46F0" w:rsidP="00050163">
            <w:pPr>
              <w:jc w:val="center"/>
              <w:rPr>
                <w:rFonts w:asciiTheme="minorBidi" w:hAnsiTheme="minorBidi"/>
                <w:sz w:val="20"/>
                <w:szCs w:val="20"/>
              </w:rPr>
            </w:pPr>
            <w:r w:rsidRPr="00E80FCE">
              <w:rPr>
                <w:rFonts w:asciiTheme="minorBidi" w:hAnsiTheme="minorBidi"/>
                <w:sz w:val="20"/>
                <w:szCs w:val="20"/>
              </w:rPr>
              <w:t>5</w:t>
            </w:r>
          </w:p>
        </w:tc>
        <w:tc>
          <w:tcPr>
            <w:tcW w:w="0" w:type="auto"/>
            <w:vAlign w:val="center"/>
          </w:tcPr>
          <w:p w:rsidR="007D46F0" w:rsidRPr="00E80FCE" w:rsidRDefault="007D46F0" w:rsidP="00050163">
            <w:pPr>
              <w:jc w:val="center"/>
              <w:rPr>
                <w:rFonts w:asciiTheme="minorBidi" w:hAnsiTheme="minorBidi"/>
                <w:sz w:val="20"/>
                <w:szCs w:val="20"/>
              </w:rPr>
            </w:pPr>
            <w:r w:rsidRPr="00E80FCE">
              <w:rPr>
                <w:rFonts w:asciiTheme="minorBidi" w:hAnsiTheme="minorBidi"/>
                <w:sz w:val="20"/>
                <w:szCs w:val="20"/>
              </w:rPr>
              <w:t>5</w:t>
            </w:r>
          </w:p>
        </w:tc>
        <w:tc>
          <w:tcPr>
            <w:tcW w:w="0" w:type="auto"/>
            <w:vAlign w:val="center"/>
          </w:tcPr>
          <w:p w:rsidR="007D46F0" w:rsidRPr="00E80FCE" w:rsidRDefault="007D46F0" w:rsidP="00050163">
            <w:pPr>
              <w:jc w:val="center"/>
              <w:rPr>
                <w:rFonts w:asciiTheme="minorBidi" w:hAnsiTheme="minorBidi"/>
                <w:color w:val="000000" w:themeColor="text1"/>
                <w:sz w:val="20"/>
                <w:szCs w:val="20"/>
              </w:rPr>
            </w:pPr>
            <w:r w:rsidRPr="00E80FCE">
              <w:rPr>
                <w:rFonts w:asciiTheme="minorBidi" w:hAnsiTheme="minorBidi"/>
                <w:color w:val="000000" w:themeColor="text1"/>
                <w:sz w:val="20"/>
                <w:szCs w:val="20"/>
              </w:rPr>
              <w:t>5</w:t>
            </w:r>
          </w:p>
        </w:tc>
        <w:tc>
          <w:tcPr>
            <w:tcW w:w="0" w:type="auto"/>
            <w:vAlign w:val="center"/>
          </w:tcPr>
          <w:p w:rsidR="007D46F0" w:rsidRPr="00E80FCE" w:rsidRDefault="007D46F0" w:rsidP="00050163">
            <w:pPr>
              <w:jc w:val="center"/>
              <w:rPr>
                <w:rFonts w:asciiTheme="minorBidi" w:hAnsiTheme="minorBidi"/>
                <w:color w:val="000000" w:themeColor="text1"/>
                <w:sz w:val="20"/>
                <w:szCs w:val="20"/>
              </w:rPr>
            </w:pPr>
            <w:r w:rsidRPr="00E80FCE">
              <w:rPr>
                <w:rFonts w:asciiTheme="minorBidi" w:hAnsiTheme="minorBidi"/>
                <w:color w:val="000000" w:themeColor="text1"/>
                <w:sz w:val="20"/>
                <w:szCs w:val="20"/>
              </w:rPr>
              <w:t>5</w:t>
            </w:r>
          </w:p>
        </w:tc>
        <w:tc>
          <w:tcPr>
            <w:tcW w:w="0" w:type="auto"/>
            <w:vAlign w:val="center"/>
          </w:tcPr>
          <w:p w:rsidR="007D46F0" w:rsidRPr="00E80FCE" w:rsidRDefault="007D46F0" w:rsidP="00050163">
            <w:pPr>
              <w:jc w:val="center"/>
              <w:rPr>
                <w:rFonts w:asciiTheme="minorBidi" w:hAnsiTheme="minorBidi"/>
                <w:color w:val="000000" w:themeColor="text1"/>
                <w:sz w:val="20"/>
                <w:szCs w:val="20"/>
              </w:rPr>
            </w:pPr>
            <w:r w:rsidRPr="00E80FCE">
              <w:rPr>
                <w:rFonts w:asciiTheme="minorBidi" w:hAnsiTheme="minorBidi"/>
                <w:color w:val="000000" w:themeColor="text1"/>
                <w:sz w:val="20"/>
                <w:szCs w:val="20"/>
              </w:rPr>
              <w:t>5</w:t>
            </w:r>
          </w:p>
        </w:tc>
      </w:tr>
      <w:tr w:rsidR="007D46F0" w:rsidRPr="00E80FCE" w:rsidTr="00050163">
        <w:trPr>
          <w:jc w:val="center"/>
        </w:trPr>
        <w:tc>
          <w:tcPr>
            <w:tcW w:w="0" w:type="auto"/>
            <w:vAlign w:val="center"/>
          </w:tcPr>
          <w:p w:rsidR="007D46F0" w:rsidRPr="00E80FCE" w:rsidRDefault="007D46F0" w:rsidP="00050163">
            <w:pPr>
              <w:jc w:val="center"/>
              <w:rPr>
                <w:rFonts w:asciiTheme="minorBidi" w:hAnsiTheme="minorBidi"/>
                <w:sz w:val="20"/>
                <w:szCs w:val="20"/>
              </w:rPr>
            </w:pPr>
            <w:r w:rsidRPr="00E80FCE">
              <w:rPr>
                <w:rFonts w:asciiTheme="minorBidi" w:hAnsiTheme="minorBidi"/>
                <w:sz w:val="20"/>
                <w:szCs w:val="20"/>
              </w:rPr>
              <w:t>20</w:t>
            </w:r>
          </w:p>
        </w:tc>
        <w:tc>
          <w:tcPr>
            <w:tcW w:w="0" w:type="auto"/>
            <w:vAlign w:val="center"/>
          </w:tcPr>
          <w:p w:rsidR="007D46F0" w:rsidRPr="00E80FCE" w:rsidRDefault="007D46F0" w:rsidP="00050163">
            <w:pPr>
              <w:jc w:val="center"/>
              <w:rPr>
                <w:rFonts w:asciiTheme="minorBidi" w:hAnsiTheme="minorBidi"/>
                <w:sz w:val="20"/>
                <w:szCs w:val="20"/>
              </w:rPr>
            </w:pPr>
            <w:r w:rsidRPr="00E80FCE">
              <w:rPr>
                <w:rFonts w:asciiTheme="minorBidi" w:hAnsiTheme="minorBidi"/>
                <w:sz w:val="20"/>
                <w:szCs w:val="20"/>
              </w:rPr>
              <w:t>300</w:t>
            </w:r>
          </w:p>
        </w:tc>
        <w:tc>
          <w:tcPr>
            <w:tcW w:w="0" w:type="auto"/>
            <w:vAlign w:val="center"/>
          </w:tcPr>
          <w:p w:rsidR="007D46F0" w:rsidRPr="00E80FCE" w:rsidRDefault="007D46F0" w:rsidP="00050163">
            <w:pPr>
              <w:jc w:val="center"/>
              <w:rPr>
                <w:rFonts w:asciiTheme="minorBidi" w:hAnsiTheme="minorBidi"/>
                <w:sz w:val="20"/>
                <w:szCs w:val="20"/>
              </w:rPr>
            </w:pPr>
            <w:r w:rsidRPr="00E80FCE">
              <w:rPr>
                <w:rFonts w:asciiTheme="minorBidi" w:hAnsiTheme="minorBidi"/>
                <w:sz w:val="20"/>
                <w:szCs w:val="20"/>
              </w:rPr>
              <w:t>250</w:t>
            </w:r>
          </w:p>
        </w:tc>
        <w:tc>
          <w:tcPr>
            <w:tcW w:w="0" w:type="auto"/>
            <w:vAlign w:val="center"/>
          </w:tcPr>
          <w:p w:rsidR="007D46F0" w:rsidRPr="00E80FCE" w:rsidRDefault="007D46F0" w:rsidP="00050163">
            <w:pPr>
              <w:jc w:val="center"/>
              <w:rPr>
                <w:rFonts w:asciiTheme="minorBidi" w:hAnsiTheme="minorBidi"/>
                <w:sz w:val="20"/>
                <w:szCs w:val="20"/>
              </w:rPr>
            </w:pPr>
            <w:r w:rsidRPr="00E80FCE">
              <w:rPr>
                <w:rFonts w:asciiTheme="minorBidi" w:hAnsiTheme="minorBidi"/>
                <w:sz w:val="20"/>
                <w:szCs w:val="20"/>
              </w:rPr>
              <w:t>3.0</w:t>
            </w:r>
          </w:p>
        </w:tc>
        <w:tc>
          <w:tcPr>
            <w:tcW w:w="0" w:type="auto"/>
            <w:vAlign w:val="center"/>
          </w:tcPr>
          <w:p w:rsidR="007D46F0" w:rsidRPr="00E80FCE" w:rsidRDefault="007D46F0" w:rsidP="00050163">
            <w:pPr>
              <w:jc w:val="center"/>
              <w:rPr>
                <w:rFonts w:asciiTheme="minorBidi" w:hAnsiTheme="minorBidi"/>
                <w:color w:val="000000"/>
                <w:sz w:val="20"/>
                <w:szCs w:val="20"/>
              </w:rPr>
            </w:pPr>
            <w:r w:rsidRPr="00E80FCE">
              <w:rPr>
                <w:rFonts w:asciiTheme="minorBidi" w:hAnsiTheme="minorBidi"/>
                <w:color w:val="000000"/>
                <w:sz w:val="20"/>
                <w:szCs w:val="20"/>
              </w:rPr>
              <w:t>85</w:t>
            </w:r>
          </w:p>
        </w:tc>
        <w:tc>
          <w:tcPr>
            <w:tcW w:w="0" w:type="auto"/>
            <w:vAlign w:val="center"/>
          </w:tcPr>
          <w:p w:rsidR="007D46F0" w:rsidRPr="00E80FCE" w:rsidRDefault="007D46F0" w:rsidP="00050163">
            <w:pPr>
              <w:jc w:val="center"/>
              <w:rPr>
                <w:rFonts w:asciiTheme="minorBidi" w:hAnsiTheme="minorBidi"/>
                <w:color w:val="000000"/>
                <w:sz w:val="20"/>
                <w:szCs w:val="20"/>
              </w:rPr>
            </w:pPr>
            <w:r w:rsidRPr="00E80FCE">
              <w:rPr>
                <w:rFonts w:asciiTheme="minorBidi" w:hAnsiTheme="minorBidi"/>
                <w:color w:val="000000"/>
                <w:sz w:val="20"/>
                <w:szCs w:val="20"/>
              </w:rPr>
              <w:t>2.2</w:t>
            </w:r>
          </w:p>
        </w:tc>
        <w:tc>
          <w:tcPr>
            <w:tcW w:w="0" w:type="auto"/>
            <w:vAlign w:val="center"/>
          </w:tcPr>
          <w:p w:rsidR="007D46F0" w:rsidRPr="00E80FCE" w:rsidRDefault="007D46F0" w:rsidP="00050163">
            <w:pPr>
              <w:jc w:val="center"/>
              <w:rPr>
                <w:rFonts w:asciiTheme="minorBidi" w:hAnsiTheme="minorBidi"/>
                <w:color w:val="000000"/>
                <w:sz w:val="20"/>
                <w:szCs w:val="20"/>
              </w:rPr>
            </w:pPr>
            <w:r w:rsidRPr="00E80FCE">
              <w:rPr>
                <w:rFonts w:asciiTheme="minorBidi" w:hAnsiTheme="minorBidi"/>
                <w:color w:val="000000"/>
                <w:sz w:val="20"/>
                <w:szCs w:val="20"/>
              </w:rPr>
              <w:t>0.50</w:t>
            </w:r>
          </w:p>
        </w:tc>
        <w:tc>
          <w:tcPr>
            <w:tcW w:w="0" w:type="auto"/>
            <w:vAlign w:val="center"/>
          </w:tcPr>
          <w:p w:rsidR="007D46F0" w:rsidRPr="00E80FCE" w:rsidRDefault="007D46F0" w:rsidP="00050163">
            <w:pPr>
              <w:jc w:val="center"/>
              <w:rPr>
                <w:rFonts w:asciiTheme="minorBidi" w:hAnsiTheme="minorBidi"/>
                <w:color w:val="000000"/>
                <w:sz w:val="20"/>
                <w:szCs w:val="20"/>
              </w:rPr>
            </w:pPr>
            <w:r w:rsidRPr="00E80FCE">
              <w:rPr>
                <w:rFonts w:asciiTheme="minorBidi" w:hAnsiTheme="minorBidi"/>
                <w:color w:val="000000"/>
                <w:sz w:val="20"/>
                <w:szCs w:val="20"/>
              </w:rPr>
              <w:t>5</w:t>
            </w:r>
          </w:p>
        </w:tc>
        <w:tc>
          <w:tcPr>
            <w:tcW w:w="0" w:type="auto"/>
            <w:tcBorders>
              <w:right w:val="single" w:sz="4" w:space="0" w:color="auto"/>
            </w:tcBorders>
            <w:vAlign w:val="center"/>
          </w:tcPr>
          <w:p w:rsidR="007D46F0" w:rsidRPr="00E80FCE" w:rsidRDefault="007D46F0" w:rsidP="00050163">
            <w:pPr>
              <w:jc w:val="center"/>
              <w:rPr>
                <w:rFonts w:asciiTheme="minorBidi" w:hAnsiTheme="minorBidi"/>
                <w:color w:val="000000"/>
                <w:sz w:val="20"/>
                <w:szCs w:val="20"/>
              </w:rPr>
            </w:pPr>
            <w:r w:rsidRPr="00E80FCE">
              <w:rPr>
                <w:rFonts w:asciiTheme="minorBidi" w:hAnsiTheme="minorBidi"/>
                <w:color w:val="000000"/>
                <w:sz w:val="20"/>
                <w:szCs w:val="20"/>
              </w:rPr>
              <w:t>95.2</w:t>
            </w:r>
          </w:p>
        </w:tc>
        <w:tc>
          <w:tcPr>
            <w:tcW w:w="0" w:type="auto"/>
            <w:tcBorders>
              <w:left w:val="single" w:sz="4" w:space="0" w:color="auto"/>
            </w:tcBorders>
            <w:vAlign w:val="center"/>
          </w:tcPr>
          <w:p w:rsidR="007D46F0" w:rsidRPr="00E80FCE" w:rsidRDefault="007D46F0" w:rsidP="00050163">
            <w:pPr>
              <w:jc w:val="center"/>
              <w:rPr>
                <w:rFonts w:asciiTheme="minorBidi" w:hAnsiTheme="minorBidi"/>
                <w:color w:val="000000"/>
                <w:sz w:val="20"/>
                <w:szCs w:val="20"/>
              </w:rPr>
            </w:pPr>
            <w:r w:rsidRPr="00E80FCE">
              <w:rPr>
                <w:rFonts w:asciiTheme="minorBidi" w:hAnsiTheme="minorBidi"/>
                <w:color w:val="000000"/>
                <w:sz w:val="20"/>
                <w:szCs w:val="20"/>
              </w:rPr>
              <w:t>22.0</w:t>
            </w:r>
          </w:p>
        </w:tc>
        <w:tc>
          <w:tcPr>
            <w:tcW w:w="0" w:type="auto"/>
            <w:vAlign w:val="center"/>
          </w:tcPr>
          <w:p w:rsidR="007D46F0" w:rsidRPr="00E80FCE" w:rsidRDefault="007D46F0" w:rsidP="00050163">
            <w:pPr>
              <w:jc w:val="center"/>
              <w:rPr>
                <w:rFonts w:asciiTheme="minorBidi" w:hAnsiTheme="minorBidi"/>
                <w:color w:val="000000" w:themeColor="text1"/>
                <w:sz w:val="20"/>
                <w:szCs w:val="20"/>
              </w:rPr>
            </w:pPr>
            <w:r w:rsidRPr="00E80FCE">
              <w:rPr>
                <w:rFonts w:asciiTheme="minorBidi" w:hAnsiTheme="minorBidi"/>
                <w:color w:val="000000" w:themeColor="text1"/>
                <w:sz w:val="20"/>
                <w:szCs w:val="20"/>
              </w:rPr>
              <w:t>20.0</w:t>
            </w:r>
          </w:p>
        </w:tc>
        <w:tc>
          <w:tcPr>
            <w:tcW w:w="0" w:type="auto"/>
            <w:vAlign w:val="center"/>
          </w:tcPr>
          <w:p w:rsidR="007D46F0" w:rsidRPr="00E80FCE" w:rsidRDefault="007D46F0" w:rsidP="00050163">
            <w:pPr>
              <w:jc w:val="center"/>
              <w:rPr>
                <w:rFonts w:asciiTheme="minorBidi" w:hAnsiTheme="minorBidi"/>
                <w:color w:val="000000" w:themeColor="text1"/>
                <w:sz w:val="20"/>
                <w:szCs w:val="20"/>
              </w:rPr>
            </w:pPr>
            <w:r w:rsidRPr="00E80FCE">
              <w:rPr>
                <w:rFonts w:asciiTheme="minorBidi" w:hAnsiTheme="minorBidi"/>
                <w:color w:val="000000" w:themeColor="text1"/>
                <w:sz w:val="20"/>
                <w:szCs w:val="20"/>
              </w:rPr>
              <w:t>19.0</w:t>
            </w:r>
          </w:p>
        </w:tc>
        <w:tc>
          <w:tcPr>
            <w:tcW w:w="0" w:type="auto"/>
            <w:vAlign w:val="center"/>
          </w:tcPr>
          <w:p w:rsidR="007D46F0" w:rsidRPr="00E80FCE" w:rsidRDefault="007D46F0" w:rsidP="00050163">
            <w:pPr>
              <w:jc w:val="center"/>
              <w:rPr>
                <w:rFonts w:asciiTheme="minorBidi" w:hAnsiTheme="minorBidi"/>
                <w:color w:val="000000" w:themeColor="text1"/>
                <w:sz w:val="20"/>
                <w:szCs w:val="20"/>
              </w:rPr>
            </w:pPr>
            <w:r w:rsidRPr="00E80FCE">
              <w:rPr>
                <w:rFonts w:asciiTheme="minorBidi" w:hAnsiTheme="minorBidi"/>
                <w:color w:val="000000" w:themeColor="text1"/>
                <w:sz w:val="20"/>
                <w:szCs w:val="20"/>
              </w:rPr>
              <w:t>15</w:t>
            </w:r>
          </w:p>
        </w:tc>
        <w:tc>
          <w:tcPr>
            <w:tcW w:w="0" w:type="auto"/>
            <w:tcBorders>
              <w:right w:val="single" w:sz="4" w:space="0" w:color="auto"/>
            </w:tcBorders>
            <w:vAlign w:val="center"/>
          </w:tcPr>
          <w:p w:rsidR="007D46F0" w:rsidRPr="00E80FCE" w:rsidRDefault="007D46F0" w:rsidP="00050163">
            <w:pPr>
              <w:jc w:val="center"/>
              <w:rPr>
                <w:rFonts w:asciiTheme="minorBidi" w:hAnsiTheme="minorBidi"/>
                <w:color w:val="000000" w:themeColor="text1"/>
                <w:sz w:val="20"/>
                <w:szCs w:val="20"/>
              </w:rPr>
            </w:pPr>
            <w:r w:rsidRPr="00E80FCE">
              <w:rPr>
                <w:rFonts w:asciiTheme="minorBidi" w:hAnsiTheme="minorBidi"/>
                <w:color w:val="000000" w:themeColor="text1"/>
                <w:sz w:val="20"/>
                <w:szCs w:val="20"/>
              </w:rPr>
              <w:t>10</w:t>
            </w:r>
          </w:p>
        </w:tc>
        <w:tc>
          <w:tcPr>
            <w:tcW w:w="0" w:type="auto"/>
            <w:tcBorders>
              <w:left w:val="single" w:sz="4" w:space="0" w:color="auto"/>
            </w:tcBorders>
            <w:vAlign w:val="center"/>
          </w:tcPr>
          <w:p w:rsidR="007D46F0" w:rsidRPr="00E80FCE" w:rsidRDefault="007D46F0" w:rsidP="00050163">
            <w:pPr>
              <w:jc w:val="center"/>
              <w:rPr>
                <w:rFonts w:asciiTheme="minorBidi" w:hAnsiTheme="minorBidi"/>
                <w:sz w:val="20"/>
                <w:szCs w:val="20"/>
              </w:rPr>
            </w:pPr>
            <w:r w:rsidRPr="00E80FCE">
              <w:rPr>
                <w:rFonts w:asciiTheme="minorBidi" w:hAnsiTheme="minorBidi"/>
                <w:sz w:val="20"/>
                <w:szCs w:val="20"/>
              </w:rPr>
              <w:t>0.26</w:t>
            </w:r>
          </w:p>
        </w:tc>
        <w:tc>
          <w:tcPr>
            <w:tcW w:w="0" w:type="auto"/>
            <w:vAlign w:val="center"/>
          </w:tcPr>
          <w:p w:rsidR="007D46F0" w:rsidRPr="00E80FCE" w:rsidRDefault="007D46F0" w:rsidP="00050163">
            <w:pPr>
              <w:jc w:val="center"/>
              <w:rPr>
                <w:rFonts w:asciiTheme="minorBidi" w:hAnsiTheme="minorBidi"/>
                <w:sz w:val="20"/>
                <w:szCs w:val="20"/>
              </w:rPr>
            </w:pPr>
            <w:r w:rsidRPr="00E80FCE">
              <w:rPr>
                <w:rFonts w:asciiTheme="minorBidi" w:hAnsiTheme="minorBidi"/>
                <w:sz w:val="20"/>
                <w:szCs w:val="20"/>
              </w:rPr>
              <w:t>0.38</w:t>
            </w:r>
          </w:p>
        </w:tc>
        <w:tc>
          <w:tcPr>
            <w:tcW w:w="0" w:type="auto"/>
            <w:vAlign w:val="center"/>
          </w:tcPr>
          <w:p w:rsidR="007D46F0" w:rsidRPr="00E80FCE" w:rsidRDefault="007D46F0" w:rsidP="00050163">
            <w:pPr>
              <w:jc w:val="center"/>
              <w:rPr>
                <w:rFonts w:asciiTheme="minorBidi" w:hAnsiTheme="minorBidi"/>
                <w:color w:val="000000" w:themeColor="text1"/>
                <w:sz w:val="20"/>
                <w:szCs w:val="20"/>
              </w:rPr>
            </w:pPr>
            <w:r w:rsidRPr="00E80FCE">
              <w:rPr>
                <w:rFonts w:asciiTheme="minorBidi" w:hAnsiTheme="minorBidi"/>
                <w:color w:val="000000" w:themeColor="text1"/>
                <w:sz w:val="20"/>
                <w:szCs w:val="20"/>
              </w:rPr>
              <w:t>0.41</w:t>
            </w:r>
          </w:p>
        </w:tc>
        <w:tc>
          <w:tcPr>
            <w:tcW w:w="0" w:type="auto"/>
            <w:vAlign w:val="center"/>
          </w:tcPr>
          <w:p w:rsidR="007D46F0" w:rsidRPr="00E80FCE" w:rsidRDefault="007D46F0" w:rsidP="00050163">
            <w:pPr>
              <w:jc w:val="center"/>
              <w:rPr>
                <w:rFonts w:asciiTheme="minorBidi" w:hAnsiTheme="minorBidi"/>
                <w:color w:val="000000" w:themeColor="text1"/>
                <w:sz w:val="20"/>
                <w:szCs w:val="20"/>
              </w:rPr>
            </w:pPr>
            <w:r w:rsidRPr="00E80FCE">
              <w:rPr>
                <w:rFonts w:asciiTheme="minorBidi" w:hAnsiTheme="minorBidi"/>
                <w:color w:val="000000" w:themeColor="text1"/>
                <w:sz w:val="20"/>
                <w:szCs w:val="20"/>
              </w:rPr>
              <w:t>0.64</w:t>
            </w:r>
          </w:p>
        </w:tc>
        <w:tc>
          <w:tcPr>
            <w:tcW w:w="0" w:type="auto"/>
            <w:tcBorders>
              <w:right w:val="single" w:sz="4" w:space="0" w:color="auto"/>
            </w:tcBorders>
            <w:vAlign w:val="center"/>
          </w:tcPr>
          <w:p w:rsidR="007D46F0" w:rsidRPr="00E80FCE" w:rsidRDefault="007D46F0" w:rsidP="00050163">
            <w:pPr>
              <w:jc w:val="center"/>
              <w:rPr>
                <w:rFonts w:asciiTheme="minorBidi" w:hAnsiTheme="minorBidi"/>
                <w:color w:val="000000" w:themeColor="text1"/>
                <w:sz w:val="20"/>
                <w:szCs w:val="20"/>
              </w:rPr>
            </w:pPr>
            <w:r w:rsidRPr="00E80FCE">
              <w:rPr>
                <w:rFonts w:asciiTheme="minorBidi" w:hAnsiTheme="minorBidi"/>
                <w:color w:val="000000" w:themeColor="text1"/>
                <w:sz w:val="20"/>
                <w:szCs w:val="20"/>
              </w:rPr>
              <w:t>0.77</w:t>
            </w:r>
          </w:p>
        </w:tc>
        <w:tc>
          <w:tcPr>
            <w:tcW w:w="0" w:type="auto"/>
            <w:tcBorders>
              <w:left w:val="single" w:sz="4" w:space="0" w:color="auto"/>
            </w:tcBorders>
            <w:vAlign w:val="center"/>
          </w:tcPr>
          <w:p w:rsidR="007D46F0" w:rsidRPr="00E80FCE" w:rsidRDefault="007D46F0" w:rsidP="00050163">
            <w:pPr>
              <w:jc w:val="center"/>
              <w:rPr>
                <w:rFonts w:asciiTheme="minorBidi" w:hAnsiTheme="minorBidi"/>
                <w:sz w:val="20"/>
                <w:szCs w:val="20"/>
              </w:rPr>
            </w:pPr>
            <w:r w:rsidRPr="00E80FCE">
              <w:rPr>
                <w:rFonts w:asciiTheme="minorBidi" w:hAnsiTheme="minorBidi"/>
                <w:sz w:val="20"/>
                <w:szCs w:val="20"/>
              </w:rPr>
              <w:t>4</w:t>
            </w:r>
          </w:p>
        </w:tc>
        <w:tc>
          <w:tcPr>
            <w:tcW w:w="0" w:type="auto"/>
            <w:vAlign w:val="center"/>
          </w:tcPr>
          <w:p w:rsidR="007D46F0" w:rsidRPr="00E80FCE" w:rsidRDefault="007D46F0" w:rsidP="00050163">
            <w:pPr>
              <w:jc w:val="center"/>
              <w:rPr>
                <w:rFonts w:asciiTheme="minorBidi" w:hAnsiTheme="minorBidi"/>
                <w:sz w:val="20"/>
                <w:szCs w:val="20"/>
              </w:rPr>
            </w:pPr>
            <w:r w:rsidRPr="00E80FCE">
              <w:rPr>
                <w:rFonts w:asciiTheme="minorBidi" w:hAnsiTheme="minorBidi"/>
                <w:sz w:val="20"/>
                <w:szCs w:val="20"/>
              </w:rPr>
              <w:t>4</w:t>
            </w:r>
          </w:p>
        </w:tc>
        <w:tc>
          <w:tcPr>
            <w:tcW w:w="0" w:type="auto"/>
            <w:vAlign w:val="center"/>
          </w:tcPr>
          <w:p w:rsidR="007D46F0" w:rsidRPr="00E80FCE" w:rsidRDefault="007D46F0" w:rsidP="00050163">
            <w:pPr>
              <w:jc w:val="center"/>
              <w:rPr>
                <w:rFonts w:asciiTheme="minorBidi" w:hAnsiTheme="minorBidi"/>
                <w:color w:val="000000" w:themeColor="text1"/>
                <w:sz w:val="20"/>
                <w:szCs w:val="20"/>
              </w:rPr>
            </w:pPr>
            <w:r w:rsidRPr="00E80FCE">
              <w:rPr>
                <w:rFonts w:asciiTheme="minorBidi" w:hAnsiTheme="minorBidi"/>
                <w:color w:val="000000" w:themeColor="text1"/>
                <w:sz w:val="20"/>
                <w:szCs w:val="20"/>
              </w:rPr>
              <w:t>4</w:t>
            </w:r>
          </w:p>
        </w:tc>
        <w:tc>
          <w:tcPr>
            <w:tcW w:w="0" w:type="auto"/>
            <w:vAlign w:val="center"/>
          </w:tcPr>
          <w:p w:rsidR="007D46F0" w:rsidRPr="00E80FCE" w:rsidRDefault="007D46F0" w:rsidP="00050163">
            <w:pPr>
              <w:jc w:val="center"/>
              <w:rPr>
                <w:rFonts w:asciiTheme="minorBidi" w:hAnsiTheme="minorBidi"/>
                <w:color w:val="000000" w:themeColor="text1"/>
                <w:sz w:val="20"/>
                <w:szCs w:val="20"/>
              </w:rPr>
            </w:pPr>
            <w:r w:rsidRPr="00E80FCE">
              <w:rPr>
                <w:rFonts w:asciiTheme="minorBidi" w:hAnsiTheme="minorBidi"/>
                <w:color w:val="000000" w:themeColor="text1"/>
                <w:sz w:val="20"/>
                <w:szCs w:val="20"/>
              </w:rPr>
              <w:t>3</w:t>
            </w:r>
          </w:p>
        </w:tc>
        <w:tc>
          <w:tcPr>
            <w:tcW w:w="0" w:type="auto"/>
            <w:vAlign w:val="center"/>
          </w:tcPr>
          <w:p w:rsidR="007D46F0" w:rsidRPr="00E80FCE" w:rsidRDefault="007D46F0" w:rsidP="00050163">
            <w:pPr>
              <w:jc w:val="center"/>
              <w:rPr>
                <w:rFonts w:asciiTheme="minorBidi" w:hAnsiTheme="minorBidi"/>
                <w:color w:val="000000" w:themeColor="text1"/>
                <w:sz w:val="20"/>
                <w:szCs w:val="20"/>
              </w:rPr>
            </w:pPr>
            <w:r w:rsidRPr="00E80FCE">
              <w:rPr>
                <w:rFonts w:asciiTheme="minorBidi" w:hAnsiTheme="minorBidi"/>
                <w:color w:val="000000" w:themeColor="text1"/>
                <w:sz w:val="20"/>
                <w:szCs w:val="20"/>
              </w:rPr>
              <w:t>3</w:t>
            </w:r>
          </w:p>
        </w:tc>
      </w:tr>
      <w:tr w:rsidR="007D46F0" w:rsidRPr="00E80FCE" w:rsidTr="00050163">
        <w:trPr>
          <w:jc w:val="center"/>
        </w:trPr>
        <w:tc>
          <w:tcPr>
            <w:tcW w:w="0" w:type="auto"/>
            <w:vAlign w:val="center"/>
          </w:tcPr>
          <w:p w:rsidR="007D46F0" w:rsidRPr="00E80FCE" w:rsidRDefault="007D46F0" w:rsidP="00050163">
            <w:pPr>
              <w:jc w:val="center"/>
              <w:rPr>
                <w:rFonts w:asciiTheme="minorBidi" w:hAnsiTheme="minorBidi"/>
                <w:sz w:val="20"/>
                <w:szCs w:val="20"/>
              </w:rPr>
            </w:pPr>
            <w:r w:rsidRPr="00E80FCE">
              <w:rPr>
                <w:rFonts w:asciiTheme="minorBidi" w:hAnsiTheme="minorBidi"/>
                <w:sz w:val="20"/>
                <w:szCs w:val="20"/>
              </w:rPr>
              <w:t>21</w:t>
            </w:r>
          </w:p>
        </w:tc>
        <w:tc>
          <w:tcPr>
            <w:tcW w:w="0" w:type="auto"/>
            <w:vAlign w:val="center"/>
          </w:tcPr>
          <w:p w:rsidR="007D46F0" w:rsidRPr="00E80FCE" w:rsidRDefault="007D46F0" w:rsidP="00050163">
            <w:pPr>
              <w:jc w:val="center"/>
              <w:rPr>
                <w:rFonts w:asciiTheme="minorBidi" w:hAnsiTheme="minorBidi"/>
                <w:sz w:val="20"/>
                <w:szCs w:val="20"/>
              </w:rPr>
            </w:pPr>
            <w:r w:rsidRPr="00E80FCE">
              <w:rPr>
                <w:rFonts w:asciiTheme="minorBidi" w:hAnsiTheme="minorBidi"/>
                <w:sz w:val="20"/>
                <w:szCs w:val="20"/>
              </w:rPr>
              <w:t>400</w:t>
            </w:r>
          </w:p>
        </w:tc>
        <w:tc>
          <w:tcPr>
            <w:tcW w:w="0" w:type="auto"/>
            <w:vAlign w:val="center"/>
          </w:tcPr>
          <w:p w:rsidR="007D46F0" w:rsidRPr="00E80FCE" w:rsidRDefault="007D46F0" w:rsidP="00050163">
            <w:pPr>
              <w:jc w:val="center"/>
              <w:rPr>
                <w:rFonts w:asciiTheme="minorBidi" w:hAnsiTheme="minorBidi"/>
                <w:sz w:val="20"/>
                <w:szCs w:val="20"/>
              </w:rPr>
            </w:pPr>
            <w:r w:rsidRPr="00E80FCE">
              <w:rPr>
                <w:rFonts w:asciiTheme="minorBidi" w:hAnsiTheme="minorBidi"/>
                <w:sz w:val="20"/>
                <w:szCs w:val="20"/>
              </w:rPr>
              <w:t>350</w:t>
            </w:r>
          </w:p>
        </w:tc>
        <w:tc>
          <w:tcPr>
            <w:tcW w:w="0" w:type="auto"/>
            <w:vAlign w:val="center"/>
          </w:tcPr>
          <w:p w:rsidR="007D46F0" w:rsidRPr="00E80FCE" w:rsidRDefault="007D46F0" w:rsidP="00050163">
            <w:pPr>
              <w:jc w:val="center"/>
              <w:rPr>
                <w:rFonts w:asciiTheme="minorBidi" w:hAnsiTheme="minorBidi"/>
                <w:sz w:val="20"/>
                <w:szCs w:val="20"/>
              </w:rPr>
            </w:pPr>
            <w:r w:rsidRPr="00E80FCE">
              <w:rPr>
                <w:rFonts w:asciiTheme="minorBidi" w:hAnsiTheme="minorBidi"/>
                <w:sz w:val="20"/>
                <w:szCs w:val="20"/>
              </w:rPr>
              <w:t>3.2</w:t>
            </w:r>
          </w:p>
        </w:tc>
        <w:tc>
          <w:tcPr>
            <w:tcW w:w="0" w:type="auto"/>
            <w:vAlign w:val="center"/>
          </w:tcPr>
          <w:p w:rsidR="007D46F0" w:rsidRPr="00E80FCE" w:rsidRDefault="007D46F0" w:rsidP="00050163">
            <w:pPr>
              <w:jc w:val="center"/>
              <w:rPr>
                <w:rFonts w:asciiTheme="minorBidi" w:hAnsiTheme="minorBidi"/>
                <w:color w:val="000000"/>
                <w:sz w:val="20"/>
                <w:szCs w:val="20"/>
              </w:rPr>
            </w:pPr>
            <w:r w:rsidRPr="00E80FCE">
              <w:rPr>
                <w:rFonts w:asciiTheme="minorBidi" w:hAnsiTheme="minorBidi"/>
                <w:color w:val="000000"/>
                <w:sz w:val="20"/>
                <w:szCs w:val="20"/>
              </w:rPr>
              <w:t>3</w:t>
            </w:r>
          </w:p>
        </w:tc>
        <w:tc>
          <w:tcPr>
            <w:tcW w:w="0" w:type="auto"/>
            <w:vAlign w:val="center"/>
          </w:tcPr>
          <w:p w:rsidR="007D46F0" w:rsidRPr="00E80FCE" w:rsidRDefault="007D46F0" w:rsidP="00050163">
            <w:pPr>
              <w:jc w:val="center"/>
              <w:rPr>
                <w:rFonts w:asciiTheme="minorBidi" w:hAnsiTheme="minorBidi"/>
                <w:color w:val="000000"/>
                <w:sz w:val="20"/>
                <w:szCs w:val="20"/>
              </w:rPr>
            </w:pPr>
            <w:r w:rsidRPr="00E80FCE">
              <w:rPr>
                <w:rFonts w:asciiTheme="minorBidi" w:hAnsiTheme="minorBidi"/>
                <w:color w:val="000000"/>
                <w:sz w:val="20"/>
                <w:szCs w:val="20"/>
              </w:rPr>
              <w:t>3</w:t>
            </w:r>
          </w:p>
        </w:tc>
        <w:tc>
          <w:tcPr>
            <w:tcW w:w="0" w:type="auto"/>
            <w:vAlign w:val="center"/>
          </w:tcPr>
          <w:p w:rsidR="007D46F0" w:rsidRPr="00E80FCE" w:rsidRDefault="007D46F0" w:rsidP="00050163">
            <w:pPr>
              <w:jc w:val="center"/>
              <w:rPr>
                <w:rFonts w:asciiTheme="minorBidi" w:hAnsiTheme="minorBidi"/>
                <w:color w:val="000000"/>
                <w:sz w:val="20"/>
                <w:szCs w:val="20"/>
              </w:rPr>
            </w:pPr>
            <w:r w:rsidRPr="00E80FCE">
              <w:rPr>
                <w:rFonts w:asciiTheme="minorBidi" w:hAnsiTheme="minorBidi"/>
                <w:color w:val="000000"/>
                <w:sz w:val="20"/>
                <w:szCs w:val="20"/>
              </w:rPr>
              <w:t>2.00</w:t>
            </w:r>
          </w:p>
        </w:tc>
        <w:tc>
          <w:tcPr>
            <w:tcW w:w="0" w:type="auto"/>
            <w:vAlign w:val="center"/>
          </w:tcPr>
          <w:p w:rsidR="007D46F0" w:rsidRPr="00E80FCE" w:rsidRDefault="007D46F0" w:rsidP="00050163">
            <w:pPr>
              <w:jc w:val="center"/>
              <w:rPr>
                <w:rFonts w:asciiTheme="minorBidi" w:hAnsiTheme="minorBidi"/>
                <w:color w:val="000000"/>
                <w:sz w:val="20"/>
                <w:szCs w:val="20"/>
              </w:rPr>
            </w:pPr>
            <w:r w:rsidRPr="00E80FCE">
              <w:rPr>
                <w:rFonts w:asciiTheme="minorBidi" w:hAnsiTheme="minorBidi"/>
                <w:color w:val="000000"/>
                <w:sz w:val="20"/>
                <w:szCs w:val="20"/>
              </w:rPr>
              <w:t>3</w:t>
            </w:r>
          </w:p>
        </w:tc>
        <w:tc>
          <w:tcPr>
            <w:tcW w:w="0" w:type="auto"/>
            <w:tcBorders>
              <w:right w:val="single" w:sz="4" w:space="0" w:color="auto"/>
            </w:tcBorders>
            <w:vAlign w:val="center"/>
          </w:tcPr>
          <w:p w:rsidR="007D46F0" w:rsidRPr="00E80FCE" w:rsidRDefault="007D46F0" w:rsidP="00050163">
            <w:pPr>
              <w:jc w:val="center"/>
              <w:rPr>
                <w:rFonts w:asciiTheme="minorBidi" w:hAnsiTheme="minorBidi"/>
                <w:color w:val="000000"/>
                <w:sz w:val="20"/>
                <w:szCs w:val="20"/>
              </w:rPr>
            </w:pPr>
            <w:r w:rsidRPr="00E80FCE">
              <w:rPr>
                <w:rFonts w:asciiTheme="minorBidi" w:hAnsiTheme="minorBidi"/>
                <w:color w:val="000000"/>
                <w:sz w:val="20"/>
                <w:szCs w:val="20"/>
              </w:rPr>
              <w:t>85.8</w:t>
            </w:r>
          </w:p>
        </w:tc>
        <w:tc>
          <w:tcPr>
            <w:tcW w:w="0" w:type="auto"/>
            <w:tcBorders>
              <w:left w:val="single" w:sz="4" w:space="0" w:color="auto"/>
            </w:tcBorders>
            <w:vAlign w:val="center"/>
          </w:tcPr>
          <w:p w:rsidR="007D46F0" w:rsidRPr="00E80FCE" w:rsidRDefault="007D46F0" w:rsidP="00050163">
            <w:pPr>
              <w:jc w:val="center"/>
              <w:rPr>
                <w:rFonts w:asciiTheme="minorBidi" w:hAnsiTheme="minorBidi"/>
                <w:color w:val="000000"/>
                <w:sz w:val="20"/>
                <w:szCs w:val="20"/>
              </w:rPr>
            </w:pPr>
            <w:r w:rsidRPr="00E80FCE">
              <w:rPr>
                <w:rFonts w:asciiTheme="minorBidi" w:hAnsiTheme="minorBidi"/>
                <w:color w:val="000000"/>
                <w:sz w:val="20"/>
                <w:szCs w:val="20"/>
              </w:rPr>
              <w:t>1.00</w:t>
            </w:r>
          </w:p>
        </w:tc>
        <w:tc>
          <w:tcPr>
            <w:tcW w:w="0" w:type="auto"/>
            <w:vAlign w:val="center"/>
          </w:tcPr>
          <w:p w:rsidR="007D46F0" w:rsidRPr="00E80FCE" w:rsidRDefault="007D46F0" w:rsidP="00050163">
            <w:pPr>
              <w:jc w:val="center"/>
              <w:rPr>
                <w:rFonts w:asciiTheme="minorBidi" w:hAnsiTheme="minorBidi"/>
                <w:color w:val="000000" w:themeColor="text1"/>
                <w:sz w:val="20"/>
                <w:szCs w:val="20"/>
              </w:rPr>
            </w:pPr>
            <w:r w:rsidRPr="00E80FCE">
              <w:rPr>
                <w:rFonts w:asciiTheme="minorBidi" w:hAnsiTheme="minorBidi"/>
                <w:color w:val="000000" w:themeColor="text1"/>
                <w:sz w:val="20"/>
                <w:szCs w:val="20"/>
              </w:rPr>
              <w:t>1.00</w:t>
            </w:r>
          </w:p>
        </w:tc>
        <w:tc>
          <w:tcPr>
            <w:tcW w:w="0" w:type="auto"/>
            <w:vAlign w:val="center"/>
          </w:tcPr>
          <w:p w:rsidR="007D46F0" w:rsidRPr="00E80FCE" w:rsidRDefault="007D46F0" w:rsidP="00050163">
            <w:pPr>
              <w:jc w:val="center"/>
              <w:rPr>
                <w:rFonts w:asciiTheme="minorBidi" w:hAnsiTheme="minorBidi"/>
                <w:color w:val="000000" w:themeColor="text1"/>
                <w:sz w:val="20"/>
                <w:szCs w:val="20"/>
              </w:rPr>
            </w:pPr>
            <w:r w:rsidRPr="00E80FCE">
              <w:rPr>
                <w:rFonts w:asciiTheme="minorBidi" w:hAnsiTheme="minorBidi"/>
                <w:color w:val="000000" w:themeColor="text1"/>
                <w:sz w:val="20"/>
                <w:szCs w:val="20"/>
              </w:rPr>
              <w:t>0.50</w:t>
            </w:r>
          </w:p>
        </w:tc>
        <w:tc>
          <w:tcPr>
            <w:tcW w:w="0" w:type="auto"/>
            <w:vAlign w:val="center"/>
          </w:tcPr>
          <w:p w:rsidR="007D46F0" w:rsidRPr="00E80FCE" w:rsidRDefault="007D46F0" w:rsidP="00050163">
            <w:pPr>
              <w:jc w:val="center"/>
              <w:rPr>
                <w:rFonts w:asciiTheme="minorBidi" w:hAnsiTheme="minorBidi"/>
                <w:color w:val="000000" w:themeColor="text1"/>
                <w:sz w:val="20"/>
                <w:szCs w:val="20"/>
              </w:rPr>
            </w:pPr>
            <w:r w:rsidRPr="00E80FCE">
              <w:rPr>
                <w:rFonts w:asciiTheme="minorBidi" w:hAnsiTheme="minorBidi"/>
                <w:color w:val="000000" w:themeColor="text1"/>
                <w:sz w:val="20"/>
                <w:szCs w:val="20"/>
              </w:rPr>
              <w:t>0.5</w:t>
            </w:r>
          </w:p>
        </w:tc>
        <w:tc>
          <w:tcPr>
            <w:tcW w:w="0" w:type="auto"/>
            <w:tcBorders>
              <w:right w:val="single" w:sz="4" w:space="0" w:color="auto"/>
            </w:tcBorders>
            <w:vAlign w:val="center"/>
          </w:tcPr>
          <w:p w:rsidR="007D46F0" w:rsidRPr="00E80FCE" w:rsidRDefault="007D46F0" w:rsidP="00050163">
            <w:pPr>
              <w:jc w:val="center"/>
              <w:rPr>
                <w:rFonts w:asciiTheme="minorBidi" w:hAnsiTheme="minorBidi"/>
                <w:color w:val="000000" w:themeColor="text1"/>
                <w:sz w:val="20"/>
                <w:szCs w:val="20"/>
              </w:rPr>
            </w:pPr>
            <w:r w:rsidRPr="00E80FCE">
              <w:rPr>
                <w:rFonts w:asciiTheme="minorBidi" w:hAnsiTheme="minorBidi"/>
                <w:color w:val="000000" w:themeColor="text1"/>
                <w:sz w:val="20"/>
                <w:szCs w:val="20"/>
              </w:rPr>
              <w:t>0.1</w:t>
            </w:r>
          </w:p>
        </w:tc>
        <w:tc>
          <w:tcPr>
            <w:tcW w:w="0" w:type="auto"/>
            <w:tcBorders>
              <w:left w:val="single" w:sz="4" w:space="0" w:color="auto"/>
            </w:tcBorders>
            <w:vAlign w:val="center"/>
          </w:tcPr>
          <w:p w:rsidR="007D46F0" w:rsidRPr="00E80FCE" w:rsidRDefault="007D46F0" w:rsidP="00050163">
            <w:pPr>
              <w:jc w:val="center"/>
              <w:rPr>
                <w:rFonts w:asciiTheme="minorBidi" w:hAnsiTheme="minorBidi"/>
                <w:sz w:val="20"/>
                <w:szCs w:val="20"/>
              </w:rPr>
            </w:pPr>
            <w:r w:rsidRPr="00E80FCE">
              <w:rPr>
                <w:rFonts w:asciiTheme="minorBidi" w:hAnsiTheme="minorBidi"/>
                <w:sz w:val="20"/>
                <w:szCs w:val="20"/>
              </w:rPr>
              <w:t>1.0</w:t>
            </w:r>
          </w:p>
        </w:tc>
        <w:tc>
          <w:tcPr>
            <w:tcW w:w="0" w:type="auto"/>
            <w:vAlign w:val="center"/>
          </w:tcPr>
          <w:p w:rsidR="007D46F0" w:rsidRPr="00E80FCE" w:rsidRDefault="007D46F0" w:rsidP="00050163">
            <w:pPr>
              <w:jc w:val="center"/>
              <w:rPr>
                <w:rFonts w:asciiTheme="minorBidi" w:hAnsiTheme="minorBidi"/>
                <w:sz w:val="20"/>
                <w:szCs w:val="20"/>
              </w:rPr>
            </w:pPr>
            <w:r w:rsidRPr="00E80FCE">
              <w:rPr>
                <w:rFonts w:asciiTheme="minorBidi" w:hAnsiTheme="minorBidi"/>
                <w:sz w:val="20"/>
                <w:szCs w:val="20"/>
              </w:rPr>
              <w:t>1.00</w:t>
            </w:r>
          </w:p>
        </w:tc>
        <w:tc>
          <w:tcPr>
            <w:tcW w:w="0" w:type="auto"/>
            <w:vAlign w:val="center"/>
          </w:tcPr>
          <w:p w:rsidR="007D46F0" w:rsidRPr="00E80FCE" w:rsidRDefault="007D46F0" w:rsidP="00050163">
            <w:pPr>
              <w:jc w:val="center"/>
              <w:rPr>
                <w:rFonts w:asciiTheme="minorBidi" w:hAnsiTheme="minorBidi"/>
                <w:color w:val="000000" w:themeColor="text1"/>
                <w:sz w:val="20"/>
                <w:szCs w:val="20"/>
              </w:rPr>
            </w:pPr>
            <w:r w:rsidRPr="00E80FCE">
              <w:rPr>
                <w:rFonts w:asciiTheme="minorBidi" w:hAnsiTheme="minorBidi"/>
                <w:color w:val="000000" w:themeColor="text1"/>
                <w:sz w:val="20"/>
                <w:szCs w:val="20"/>
              </w:rPr>
              <w:t>1.00</w:t>
            </w:r>
          </w:p>
        </w:tc>
        <w:tc>
          <w:tcPr>
            <w:tcW w:w="0" w:type="auto"/>
            <w:vAlign w:val="center"/>
          </w:tcPr>
          <w:p w:rsidR="007D46F0" w:rsidRPr="00E80FCE" w:rsidRDefault="007D46F0" w:rsidP="00050163">
            <w:pPr>
              <w:jc w:val="center"/>
              <w:rPr>
                <w:rFonts w:asciiTheme="minorBidi" w:hAnsiTheme="minorBidi"/>
                <w:color w:val="000000" w:themeColor="text1"/>
                <w:sz w:val="20"/>
                <w:szCs w:val="20"/>
              </w:rPr>
            </w:pPr>
            <w:r w:rsidRPr="00E80FCE">
              <w:rPr>
                <w:rFonts w:asciiTheme="minorBidi" w:hAnsiTheme="minorBidi"/>
                <w:color w:val="000000" w:themeColor="text1"/>
                <w:sz w:val="20"/>
                <w:szCs w:val="20"/>
              </w:rPr>
              <w:t>1.00</w:t>
            </w:r>
          </w:p>
        </w:tc>
        <w:tc>
          <w:tcPr>
            <w:tcW w:w="0" w:type="auto"/>
            <w:tcBorders>
              <w:right w:val="single" w:sz="4" w:space="0" w:color="auto"/>
            </w:tcBorders>
            <w:vAlign w:val="center"/>
          </w:tcPr>
          <w:p w:rsidR="007D46F0" w:rsidRPr="00E80FCE" w:rsidRDefault="007D46F0" w:rsidP="00050163">
            <w:pPr>
              <w:jc w:val="center"/>
              <w:rPr>
                <w:rFonts w:asciiTheme="minorBidi" w:hAnsiTheme="minorBidi"/>
                <w:color w:val="000000" w:themeColor="text1"/>
                <w:sz w:val="20"/>
                <w:szCs w:val="20"/>
              </w:rPr>
            </w:pPr>
            <w:r w:rsidRPr="00E80FCE">
              <w:rPr>
                <w:rFonts w:asciiTheme="minorBidi" w:hAnsiTheme="minorBidi"/>
                <w:color w:val="000000" w:themeColor="text1"/>
                <w:sz w:val="20"/>
                <w:szCs w:val="20"/>
              </w:rPr>
              <w:t>1.00</w:t>
            </w:r>
          </w:p>
        </w:tc>
        <w:tc>
          <w:tcPr>
            <w:tcW w:w="0" w:type="auto"/>
            <w:tcBorders>
              <w:left w:val="single" w:sz="4" w:space="0" w:color="auto"/>
            </w:tcBorders>
            <w:vAlign w:val="center"/>
          </w:tcPr>
          <w:p w:rsidR="007D46F0" w:rsidRPr="00E80FCE" w:rsidRDefault="007D46F0" w:rsidP="00050163">
            <w:pPr>
              <w:jc w:val="center"/>
              <w:rPr>
                <w:rFonts w:asciiTheme="minorBidi" w:hAnsiTheme="minorBidi"/>
                <w:sz w:val="20"/>
                <w:szCs w:val="20"/>
              </w:rPr>
            </w:pPr>
            <w:r w:rsidRPr="00E80FCE">
              <w:rPr>
                <w:rFonts w:asciiTheme="minorBidi" w:hAnsiTheme="minorBidi"/>
                <w:sz w:val="20"/>
                <w:szCs w:val="20"/>
              </w:rPr>
              <w:t>1</w:t>
            </w:r>
          </w:p>
        </w:tc>
        <w:tc>
          <w:tcPr>
            <w:tcW w:w="0" w:type="auto"/>
            <w:vAlign w:val="center"/>
          </w:tcPr>
          <w:p w:rsidR="007D46F0" w:rsidRPr="00E80FCE" w:rsidRDefault="007D46F0" w:rsidP="00050163">
            <w:pPr>
              <w:jc w:val="center"/>
              <w:rPr>
                <w:rFonts w:asciiTheme="minorBidi" w:hAnsiTheme="minorBidi"/>
                <w:sz w:val="20"/>
                <w:szCs w:val="20"/>
              </w:rPr>
            </w:pPr>
            <w:r w:rsidRPr="00E80FCE">
              <w:rPr>
                <w:rFonts w:asciiTheme="minorBidi" w:hAnsiTheme="minorBidi"/>
                <w:sz w:val="20"/>
                <w:szCs w:val="20"/>
              </w:rPr>
              <w:t>1</w:t>
            </w:r>
          </w:p>
        </w:tc>
        <w:tc>
          <w:tcPr>
            <w:tcW w:w="0" w:type="auto"/>
            <w:vAlign w:val="center"/>
          </w:tcPr>
          <w:p w:rsidR="007D46F0" w:rsidRPr="00E80FCE" w:rsidRDefault="007D46F0" w:rsidP="00050163">
            <w:pPr>
              <w:jc w:val="center"/>
              <w:rPr>
                <w:rFonts w:asciiTheme="minorBidi" w:hAnsiTheme="minorBidi"/>
                <w:color w:val="000000" w:themeColor="text1"/>
                <w:sz w:val="20"/>
                <w:szCs w:val="20"/>
              </w:rPr>
            </w:pPr>
            <w:r w:rsidRPr="00E80FCE">
              <w:rPr>
                <w:rFonts w:asciiTheme="minorBidi" w:hAnsiTheme="minorBidi"/>
                <w:color w:val="000000" w:themeColor="text1"/>
                <w:sz w:val="20"/>
                <w:szCs w:val="20"/>
              </w:rPr>
              <w:t>1</w:t>
            </w:r>
          </w:p>
        </w:tc>
        <w:tc>
          <w:tcPr>
            <w:tcW w:w="0" w:type="auto"/>
            <w:vAlign w:val="center"/>
          </w:tcPr>
          <w:p w:rsidR="007D46F0" w:rsidRPr="00E80FCE" w:rsidRDefault="007D46F0" w:rsidP="00050163">
            <w:pPr>
              <w:jc w:val="center"/>
              <w:rPr>
                <w:rFonts w:asciiTheme="minorBidi" w:hAnsiTheme="minorBidi"/>
                <w:color w:val="000000" w:themeColor="text1"/>
                <w:sz w:val="20"/>
                <w:szCs w:val="20"/>
              </w:rPr>
            </w:pPr>
            <w:r w:rsidRPr="00E80FCE">
              <w:rPr>
                <w:rFonts w:asciiTheme="minorBidi" w:hAnsiTheme="minorBidi"/>
                <w:color w:val="000000" w:themeColor="text1"/>
                <w:sz w:val="20"/>
                <w:szCs w:val="20"/>
              </w:rPr>
              <w:t>1</w:t>
            </w:r>
          </w:p>
        </w:tc>
        <w:tc>
          <w:tcPr>
            <w:tcW w:w="0" w:type="auto"/>
            <w:vAlign w:val="center"/>
          </w:tcPr>
          <w:p w:rsidR="007D46F0" w:rsidRPr="00E80FCE" w:rsidRDefault="007D46F0" w:rsidP="00050163">
            <w:pPr>
              <w:jc w:val="center"/>
              <w:rPr>
                <w:rFonts w:asciiTheme="minorBidi" w:hAnsiTheme="minorBidi"/>
                <w:color w:val="000000" w:themeColor="text1"/>
                <w:sz w:val="20"/>
                <w:szCs w:val="20"/>
              </w:rPr>
            </w:pPr>
            <w:r w:rsidRPr="00E80FCE">
              <w:rPr>
                <w:rFonts w:asciiTheme="minorBidi" w:hAnsiTheme="minorBidi"/>
                <w:color w:val="000000" w:themeColor="text1"/>
                <w:sz w:val="20"/>
                <w:szCs w:val="20"/>
              </w:rPr>
              <w:t>1</w:t>
            </w:r>
          </w:p>
        </w:tc>
      </w:tr>
      <w:tr w:rsidR="007D46F0" w:rsidRPr="00E80FCE" w:rsidTr="00050163">
        <w:trPr>
          <w:jc w:val="center"/>
        </w:trPr>
        <w:tc>
          <w:tcPr>
            <w:tcW w:w="0" w:type="auto"/>
            <w:vAlign w:val="center"/>
          </w:tcPr>
          <w:p w:rsidR="007D46F0" w:rsidRPr="00E80FCE" w:rsidRDefault="007D46F0" w:rsidP="00050163">
            <w:pPr>
              <w:jc w:val="center"/>
              <w:rPr>
                <w:rFonts w:asciiTheme="minorBidi" w:hAnsiTheme="minorBidi"/>
                <w:sz w:val="20"/>
                <w:szCs w:val="20"/>
              </w:rPr>
            </w:pPr>
            <w:r w:rsidRPr="00E80FCE">
              <w:rPr>
                <w:rFonts w:asciiTheme="minorBidi" w:hAnsiTheme="minorBidi"/>
                <w:sz w:val="20"/>
                <w:szCs w:val="20"/>
              </w:rPr>
              <w:t>22</w:t>
            </w:r>
          </w:p>
        </w:tc>
        <w:tc>
          <w:tcPr>
            <w:tcW w:w="0" w:type="auto"/>
            <w:vAlign w:val="center"/>
          </w:tcPr>
          <w:p w:rsidR="007D46F0" w:rsidRPr="00E80FCE" w:rsidRDefault="007D46F0" w:rsidP="00050163">
            <w:pPr>
              <w:jc w:val="center"/>
              <w:rPr>
                <w:rFonts w:asciiTheme="minorBidi" w:hAnsiTheme="minorBidi"/>
                <w:color w:val="000000"/>
                <w:sz w:val="20"/>
                <w:szCs w:val="20"/>
              </w:rPr>
            </w:pPr>
            <w:r w:rsidRPr="00E80FCE">
              <w:rPr>
                <w:rFonts w:asciiTheme="minorBidi" w:hAnsiTheme="minorBidi"/>
                <w:color w:val="000000"/>
                <w:sz w:val="20"/>
                <w:szCs w:val="20"/>
              </w:rPr>
              <w:t>250</w:t>
            </w:r>
          </w:p>
        </w:tc>
        <w:tc>
          <w:tcPr>
            <w:tcW w:w="0" w:type="auto"/>
            <w:vAlign w:val="center"/>
          </w:tcPr>
          <w:p w:rsidR="007D46F0" w:rsidRPr="00E80FCE" w:rsidRDefault="007D46F0" w:rsidP="00050163">
            <w:pPr>
              <w:jc w:val="center"/>
              <w:rPr>
                <w:rFonts w:asciiTheme="minorBidi" w:hAnsiTheme="minorBidi"/>
                <w:color w:val="000000"/>
                <w:sz w:val="20"/>
                <w:szCs w:val="20"/>
              </w:rPr>
            </w:pPr>
            <w:r w:rsidRPr="00E80FCE">
              <w:rPr>
                <w:rFonts w:asciiTheme="minorBidi" w:hAnsiTheme="minorBidi"/>
                <w:color w:val="000000"/>
                <w:sz w:val="20"/>
                <w:szCs w:val="20"/>
              </w:rPr>
              <w:t>250</w:t>
            </w:r>
          </w:p>
        </w:tc>
        <w:tc>
          <w:tcPr>
            <w:tcW w:w="0" w:type="auto"/>
            <w:vAlign w:val="center"/>
          </w:tcPr>
          <w:p w:rsidR="007D46F0" w:rsidRPr="00E80FCE" w:rsidRDefault="007D46F0" w:rsidP="00050163">
            <w:pPr>
              <w:jc w:val="center"/>
              <w:rPr>
                <w:rFonts w:asciiTheme="minorBidi" w:hAnsiTheme="minorBidi"/>
                <w:color w:val="000000"/>
                <w:sz w:val="20"/>
                <w:szCs w:val="20"/>
              </w:rPr>
            </w:pPr>
            <w:r w:rsidRPr="00E80FCE">
              <w:rPr>
                <w:rFonts w:asciiTheme="minorBidi" w:hAnsiTheme="minorBidi"/>
                <w:color w:val="000000"/>
                <w:sz w:val="20"/>
                <w:szCs w:val="20"/>
              </w:rPr>
              <w:t>3.0</w:t>
            </w:r>
          </w:p>
        </w:tc>
        <w:tc>
          <w:tcPr>
            <w:tcW w:w="0" w:type="auto"/>
            <w:vAlign w:val="center"/>
          </w:tcPr>
          <w:p w:rsidR="007D46F0" w:rsidRPr="00E80FCE" w:rsidRDefault="007D46F0" w:rsidP="00050163">
            <w:pPr>
              <w:jc w:val="center"/>
              <w:rPr>
                <w:rFonts w:asciiTheme="minorBidi" w:hAnsiTheme="minorBidi"/>
                <w:color w:val="000000"/>
                <w:sz w:val="20"/>
                <w:szCs w:val="20"/>
              </w:rPr>
            </w:pPr>
            <w:r w:rsidRPr="00E80FCE">
              <w:rPr>
                <w:rFonts w:asciiTheme="minorBidi" w:hAnsiTheme="minorBidi"/>
                <w:color w:val="000000"/>
                <w:sz w:val="20"/>
                <w:szCs w:val="20"/>
              </w:rPr>
              <w:t>296</w:t>
            </w:r>
          </w:p>
        </w:tc>
        <w:tc>
          <w:tcPr>
            <w:tcW w:w="0" w:type="auto"/>
            <w:vAlign w:val="center"/>
          </w:tcPr>
          <w:p w:rsidR="007D46F0" w:rsidRPr="00E80FCE" w:rsidRDefault="007D46F0" w:rsidP="00050163">
            <w:pPr>
              <w:jc w:val="center"/>
              <w:rPr>
                <w:rFonts w:asciiTheme="minorBidi" w:hAnsiTheme="minorBidi"/>
                <w:color w:val="000000"/>
                <w:sz w:val="20"/>
                <w:szCs w:val="20"/>
              </w:rPr>
            </w:pPr>
            <w:r w:rsidRPr="00E80FCE">
              <w:rPr>
                <w:rFonts w:asciiTheme="minorBidi" w:hAnsiTheme="minorBidi"/>
                <w:color w:val="000000"/>
                <w:sz w:val="20"/>
                <w:szCs w:val="20"/>
              </w:rPr>
              <w:t>3</w:t>
            </w:r>
          </w:p>
        </w:tc>
        <w:tc>
          <w:tcPr>
            <w:tcW w:w="0" w:type="auto"/>
            <w:vAlign w:val="center"/>
          </w:tcPr>
          <w:p w:rsidR="007D46F0" w:rsidRPr="00E80FCE" w:rsidRDefault="007D46F0" w:rsidP="00050163">
            <w:pPr>
              <w:jc w:val="center"/>
              <w:rPr>
                <w:rFonts w:asciiTheme="minorBidi" w:hAnsiTheme="minorBidi"/>
                <w:color w:val="000000"/>
                <w:sz w:val="20"/>
                <w:szCs w:val="20"/>
              </w:rPr>
            </w:pPr>
            <w:r w:rsidRPr="00E80FCE">
              <w:rPr>
                <w:rFonts w:asciiTheme="minorBidi" w:hAnsiTheme="minorBidi"/>
                <w:color w:val="000000"/>
                <w:sz w:val="20"/>
                <w:szCs w:val="20"/>
              </w:rPr>
              <w:t>0.45</w:t>
            </w:r>
          </w:p>
        </w:tc>
        <w:tc>
          <w:tcPr>
            <w:tcW w:w="0" w:type="auto"/>
            <w:vAlign w:val="center"/>
          </w:tcPr>
          <w:p w:rsidR="007D46F0" w:rsidRPr="00E80FCE" w:rsidRDefault="007D46F0" w:rsidP="00050163">
            <w:pPr>
              <w:jc w:val="center"/>
              <w:rPr>
                <w:rFonts w:asciiTheme="minorBidi" w:hAnsiTheme="minorBidi"/>
                <w:color w:val="000000"/>
                <w:sz w:val="20"/>
                <w:szCs w:val="20"/>
              </w:rPr>
            </w:pPr>
            <w:r w:rsidRPr="00E80FCE">
              <w:rPr>
                <w:rFonts w:asciiTheme="minorBidi" w:hAnsiTheme="minorBidi"/>
                <w:color w:val="000000"/>
                <w:sz w:val="20"/>
                <w:szCs w:val="20"/>
              </w:rPr>
              <w:t>5</w:t>
            </w:r>
          </w:p>
        </w:tc>
        <w:tc>
          <w:tcPr>
            <w:tcW w:w="0" w:type="auto"/>
            <w:tcBorders>
              <w:right w:val="single" w:sz="4" w:space="0" w:color="auto"/>
            </w:tcBorders>
            <w:vAlign w:val="center"/>
          </w:tcPr>
          <w:p w:rsidR="007D46F0" w:rsidRPr="00E80FCE" w:rsidRDefault="007D46F0" w:rsidP="00050163">
            <w:pPr>
              <w:jc w:val="center"/>
              <w:rPr>
                <w:rFonts w:asciiTheme="minorBidi" w:hAnsiTheme="minorBidi"/>
                <w:color w:val="000000"/>
                <w:sz w:val="20"/>
                <w:szCs w:val="20"/>
              </w:rPr>
            </w:pPr>
            <w:r w:rsidRPr="00E80FCE">
              <w:rPr>
                <w:rFonts w:asciiTheme="minorBidi" w:hAnsiTheme="minorBidi"/>
                <w:color w:val="000000"/>
                <w:sz w:val="20"/>
                <w:szCs w:val="20"/>
              </w:rPr>
              <w:t>143.6</w:t>
            </w:r>
          </w:p>
        </w:tc>
        <w:tc>
          <w:tcPr>
            <w:tcW w:w="0" w:type="auto"/>
            <w:tcBorders>
              <w:left w:val="single" w:sz="4" w:space="0" w:color="auto"/>
            </w:tcBorders>
            <w:vAlign w:val="center"/>
          </w:tcPr>
          <w:p w:rsidR="007D46F0" w:rsidRPr="00E80FCE" w:rsidRDefault="007D46F0" w:rsidP="00050163">
            <w:pPr>
              <w:jc w:val="center"/>
              <w:rPr>
                <w:rFonts w:asciiTheme="minorBidi" w:hAnsiTheme="minorBidi"/>
                <w:color w:val="000000"/>
                <w:sz w:val="20"/>
                <w:szCs w:val="20"/>
              </w:rPr>
            </w:pPr>
            <w:r w:rsidRPr="00E80FCE">
              <w:rPr>
                <w:rFonts w:asciiTheme="minorBidi" w:hAnsiTheme="minorBidi"/>
                <w:color w:val="000000"/>
                <w:sz w:val="20"/>
                <w:szCs w:val="20"/>
              </w:rPr>
              <w:t>80.0</w:t>
            </w:r>
          </w:p>
        </w:tc>
        <w:tc>
          <w:tcPr>
            <w:tcW w:w="0" w:type="auto"/>
            <w:vAlign w:val="center"/>
          </w:tcPr>
          <w:p w:rsidR="007D46F0" w:rsidRPr="00E80FCE" w:rsidRDefault="007D46F0" w:rsidP="00050163">
            <w:pPr>
              <w:jc w:val="center"/>
              <w:rPr>
                <w:rFonts w:asciiTheme="minorBidi" w:hAnsiTheme="minorBidi"/>
                <w:color w:val="000000" w:themeColor="text1"/>
                <w:sz w:val="20"/>
                <w:szCs w:val="20"/>
              </w:rPr>
            </w:pPr>
            <w:r w:rsidRPr="00E80FCE">
              <w:rPr>
                <w:rFonts w:asciiTheme="minorBidi" w:hAnsiTheme="minorBidi"/>
                <w:color w:val="000000" w:themeColor="text1"/>
                <w:sz w:val="20"/>
                <w:szCs w:val="20"/>
              </w:rPr>
              <w:t>70.0</w:t>
            </w:r>
          </w:p>
        </w:tc>
        <w:tc>
          <w:tcPr>
            <w:tcW w:w="0" w:type="auto"/>
            <w:vAlign w:val="center"/>
          </w:tcPr>
          <w:p w:rsidR="007D46F0" w:rsidRPr="00E80FCE" w:rsidRDefault="007D46F0" w:rsidP="00050163">
            <w:pPr>
              <w:jc w:val="center"/>
              <w:rPr>
                <w:rFonts w:asciiTheme="minorBidi" w:hAnsiTheme="minorBidi"/>
                <w:color w:val="000000" w:themeColor="text1"/>
                <w:sz w:val="20"/>
                <w:szCs w:val="20"/>
              </w:rPr>
            </w:pPr>
            <w:r w:rsidRPr="00E80FCE">
              <w:rPr>
                <w:rFonts w:asciiTheme="minorBidi" w:hAnsiTheme="minorBidi"/>
                <w:color w:val="000000" w:themeColor="text1"/>
                <w:sz w:val="20"/>
                <w:szCs w:val="20"/>
              </w:rPr>
              <w:t>65.0</w:t>
            </w:r>
          </w:p>
        </w:tc>
        <w:tc>
          <w:tcPr>
            <w:tcW w:w="0" w:type="auto"/>
            <w:vAlign w:val="center"/>
          </w:tcPr>
          <w:p w:rsidR="007D46F0" w:rsidRPr="00E80FCE" w:rsidRDefault="007D46F0" w:rsidP="00050163">
            <w:pPr>
              <w:jc w:val="center"/>
              <w:rPr>
                <w:rFonts w:asciiTheme="minorBidi" w:hAnsiTheme="minorBidi"/>
                <w:color w:val="000000" w:themeColor="text1"/>
                <w:sz w:val="20"/>
                <w:szCs w:val="20"/>
              </w:rPr>
            </w:pPr>
            <w:r w:rsidRPr="00E80FCE">
              <w:rPr>
                <w:rFonts w:asciiTheme="minorBidi" w:hAnsiTheme="minorBidi"/>
                <w:color w:val="000000" w:themeColor="text1"/>
                <w:sz w:val="20"/>
                <w:szCs w:val="20"/>
              </w:rPr>
              <w:t>62</w:t>
            </w:r>
          </w:p>
        </w:tc>
        <w:tc>
          <w:tcPr>
            <w:tcW w:w="0" w:type="auto"/>
            <w:tcBorders>
              <w:right w:val="single" w:sz="4" w:space="0" w:color="auto"/>
            </w:tcBorders>
            <w:vAlign w:val="center"/>
          </w:tcPr>
          <w:p w:rsidR="007D46F0" w:rsidRPr="00E80FCE" w:rsidRDefault="007D46F0" w:rsidP="00050163">
            <w:pPr>
              <w:jc w:val="center"/>
              <w:rPr>
                <w:rFonts w:asciiTheme="minorBidi" w:hAnsiTheme="minorBidi"/>
                <w:color w:val="000000" w:themeColor="text1"/>
                <w:sz w:val="20"/>
                <w:szCs w:val="20"/>
              </w:rPr>
            </w:pPr>
            <w:r w:rsidRPr="00E80FCE">
              <w:rPr>
                <w:rFonts w:asciiTheme="minorBidi" w:hAnsiTheme="minorBidi"/>
                <w:color w:val="000000" w:themeColor="text1"/>
                <w:sz w:val="20"/>
                <w:szCs w:val="20"/>
              </w:rPr>
              <w:t>54</w:t>
            </w:r>
          </w:p>
        </w:tc>
        <w:tc>
          <w:tcPr>
            <w:tcW w:w="0" w:type="auto"/>
            <w:tcBorders>
              <w:left w:val="single" w:sz="4" w:space="0" w:color="auto"/>
            </w:tcBorders>
            <w:vAlign w:val="center"/>
          </w:tcPr>
          <w:p w:rsidR="007D46F0" w:rsidRPr="00E80FCE" w:rsidRDefault="007D46F0" w:rsidP="00050163">
            <w:pPr>
              <w:jc w:val="center"/>
              <w:rPr>
                <w:rFonts w:asciiTheme="minorBidi" w:hAnsiTheme="minorBidi"/>
                <w:sz w:val="20"/>
                <w:szCs w:val="20"/>
              </w:rPr>
            </w:pPr>
            <w:r w:rsidRPr="00E80FCE">
              <w:rPr>
                <w:rFonts w:asciiTheme="minorBidi" w:hAnsiTheme="minorBidi"/>
                <w:sz w:val="20"/>
                <w:szCs w:val="20"/>
              </w:rPr>
              <w:t>0.0</w:t>
            </w:r>
          </w:p>
        </w:tc>
        <w:tc>
          <w:tcPr>
            <w:tcW w:w="0" w:type="auto"/>
            <w:vAlign w:val="center"/>
          </w:tcPr>
          <w:p w:rsidR="007D46F0" w:rsidRPr="00E80FCE" w:rsidRDefault="007D46F0" w:rsidP="00050163">
            <w:pPr>
              <w:jc w:val="center"/>
              <w:rPr>
                <w:rFonts w:asciiTheme="minorBidi" w:hAnsiTheme="minorBidi"/>
                <w:sz w:val="20"/>
                <w:szCs w:val="20"/>
              </w:rPr>
            </w:pPr>
            <w:r w:rsidRPr="00E80FCE">
              <w:rPr>
                <w:rFonts w:asciiTheme="minorBidi" w:hAnsiTheme="minorBidi"/>
                <w:sz w:val="20"/>
                <w:szCs w:val="20"/>
              </w:rPr>
              <w:t>0.00</w:t>
            </w:r>
          </w:p>
        </w:tc>
        <w:tc>
          <w:tcPr>
            <w:tcW w:w="0" w:type="auto"/>
            <w:vAlign w:val="center"/>
          </w:tcPr>
          <w:p w:rsidR="007D46F0" w:rsidRPr="00E80FCE" w:rsidRDefault="007D46F0" w:rsidP="00050163">
            <w:pPr>
              <w:jc w:val="center"/>
              <w:rPr>
                <w:rFonts w:asciiTheme="minorBidi" w:hAnsiTheme="minorBidi"/>
                <w:color w:val="000000" w:themeColor="text1"/>
                <w:sz w:val="20"/>
                <w:szCs w:val="20"/>
              </w:rPr>
            </w:pPr>
            <w:r w:rsidRPr="00E80FCE">
              <w:rPr>
                <w:rFonts w:asciiTheme="minorBidi" w:hAnsiTheme="minorBidi"/>
                <w:color w:val="000000" w:themeColor="text1"/>
                <w:sz w:val="20"/>
                <w:szCs w:val="20"/>
              </w:rPr>
              <w:t>0.00</w:t>
            </w:r>
          </w:p>
        </w:tc>
        <w:tc>
          <w:tcPr>
            <w:tcW w:w="0" w:type="auto"/>
            <w:vAlign w:val="center"/>
          </w:tcPr>
          <w:p w:rsidR="007D46F0" w:rsidRPr="00E80FCE" w:rsidRDefault="007D46F0" w:rsidP="00050163">
            <w:pPr>
              <w:jc w:val="center"/>
              <w:rPr>
                <w:rFonts w:asciiTheme="minorBidi" w:hAnsiTheme="minorBidi"/>
                <w:color w:val="000000" w:themeColor="text1"/>
                <w:sz w:val="20"/>
                <w:szCs w:val="20"/>
              </w:rPr>
            </w:pPr>
            <w:r w:rsidRPr="00E80FCE">
              <w:rPr>
                <w:rFonts w:asciiTheme="minorBidi" w:hAnsiTheme="minorBidi"/>
                <w:color w:val="000000" w:themeColor="text1"/>
                <w:sz w:val="20"/>
                <w:szCs w:val="20"/>
              </w:rPr>
              <w:t>0.00</w:t>
            </w:r>
          </w:p>
        </w:tc>
        <w:tc>
          <w:tcPr>
            <w:tcW w:w="0" w:type="auto"/>
            <w:tcBorders>
              <w:right w:val="single" w:sz="4" w:space="0" w:color="auto"/>
            </w:tcBorders>
            <w:vAlign w:val="center"/>
          </w:tcPr>
          <w:p w:rsidR="007D46F0" w:rsidRPr="00E80FCE" w:rsidRDefault="007D46F0" w:rsidP="00050163">
            <w:pPr>
              <w:jc w:val="center"/>
              <w:rPr>
                <w:rFonts w:asciiTheme="minorBidi" w:hAnsiTheme="minorBidi"/>
                <w:color w:val="000000" w:themeColor="text1"/>
                <w:sz w:val="20"/>
                <w:szCs w:val="20"/>
              </w:rPr>
            </w:pPr>
            <w:r w:rsidRPr="00E80FCE">
              <w:rPr>
                <w:rFonts w:asciiTheme="minorBidi" w:hAnsiTheme="minorBidi"/>
                <w:color w:val="000000" w:themeColor="text1"/>
                <w:sz w:val="20"/>
                <w:szCs w:val="20"/>
              </w:rPr>
              <w:t>0.00</w:t>
            </w:r>
          </w:p>
        </w:tc>
        <w:tc>
          <w:tcPr>
            <w:tcW w:w="0" w:type="auto"/>
            <w:tcBorders>
              <w:left w:val="single" w:sz="4" w:space="0" w:color="auto"/>
            </w:tcBorders>
            <w:vAlign w:val="center"/>
          </w:tcPr>
          <w:p w:rsidR="007D46F0" w:rsidRPr="00E80FCE" w:rsidRDefault="007D46F0" w:rsidP="00050163">
            <w:pPr>
              <w:jc w:val="center"/>
              <w:rPr>
                <w:rFonts w:asciiTheme="minorBidi" w:hAnsiTheme="minorBidi"/>
                <w:sz w:val="20"/>
                <w:szCs w:val="20"/>
              </w:rPr>
            </w:pPr>
            <w:r w:rsidRPr="00E80FCE">
              <w:rPr>
                <w:rFonts w:asciiTheme="minorBidi" w:hAnsiTheme="minorBidi"/>
                <w:sz w:val="20"/>
                <w:szCs w:val="20"/>
              </w:rPr>
              <w:t>5</w:t>
            </w:r>
          </w:p>
        </w:tc>
        <w:tc>
          <w:tcPr>
            <w:tcW w:w="0" w:type="auto"/>
            <w:vAlign w:val="center"/>
          </w:tcPr>
          <w:p w:rsidR="007D46F0" w:rsidRPr="00E80FCE" w:rsidRDefault="007D46F0" w:rsidP="00050163">
            <w:pPr>
              <w:jc w:val="center"/>
              <w:rPr>
                <w:rFonts w:asciiTheme="minorBidi" w:hAnsiTheme="minorBidi"/>
                <w:sz w:val="20"/>
                <w:szCs w:val="20"/>
              </w:rPr>
            </w:pPr>
            <w:r w:rsidRPr="00E80FCE">
              <w:rPr>
                <w:rFonts w:asciiTheme="minorBidi" w:hAnsiTheme="minorBidi"/>
                <w:sz w:val="20"/>
                <w:szCs w:val="20"/>
              </w:rPr>
              <w:t>5</w:t>
            </w:r>
          </w:p>
        </w:tc>
        <w:tc>
          <w:tcPr>
            <w:tcW w:w="0" w:type="auto"/>
            <w:vAlign w:val="center"/>
          </w:tcPr>
          <w:p w:rsidR="007D46F0" w:rsidRPr="00E80FCE" w:rsidRDefault="007D46F0" w:rsidP="00050163">
            <w:pPr>
              <w:jc w:val="center"/>
              <w:rPr>
                <w:rFonts w:asciiTheme="minorBidi" w:hAnsiTheme="minorBidi"/>
                <w:color w:val="000000" w:themeColor="text1"/>
                <w:sz w:val="20"/>
                <w:szCs w:val="20"/>
              </w:rPr>
            </w:pPr>
            <w:r w:rsidRPr="00E80FCE">
              <w:rPr>
                <w:rFonts w:asciiTheme="minorBidi" w:hAnsiTheme="minorBidi"/>
                <w:color w:val="000000" w:themeColor="text1"/>
                <w:sz w:val="20"/>
                <w:szCs w:val="20"/>
              </w:rPr>
              <w:t>5</w:t>
            </w:r>
          </w:p>
        </w:tc>
        <w:tc>
          <w:tcPr>
            <w:tcW w:w="0" w:type="auto"/>
            <w:vAlign w:val="center"/>
          </w:tcPr>
          <w:p w:rsidR="007D46F0" w:rsidRPr="00E80FCE" w:rsidRDefault="007D46F0" w:rsidP="00050163">
            <w:pPr>
              <w:jc w:val="center"/>
              <w:rPr>
                <w:rFonts w:asciiTheme="minorBidi" w:hAnsiTheme="minorBidi"/>
                <w:color w:val="000000" w:themeColor="text1"/>
                <w:sz w:val="20"/>
                <w:szCs w:val="20"/>
              </w:rPr>
            </w:pPr>
            <w:r w:rsidRPr="00E80FCE">
              <w:rPr>
                <w:rFonts w:asciiTheme="minorBidi" w:hAnsiTheme="minorBidi"/>
                <w:color w:val="000000" w:themeColor="text1"/>
                <w:sz w:val="20"/>
                <w:szCs w:val="20"/>
              </w:rPr>
              <w:t>5</w:t>
            </w:r>
          </w:p>
        </w:tc>
        <w:tc>
          <w:tcPr>
            <w:tcW w:w="0" w:type="auto"/>
            <w:vAlign w:val="center"/>
          </w:tcPr>
          <w:p w:rsidR="007D46F0" w:rsidRPr="00E80FCE" w:rsidRDefault="007D46F0" w:rsidP="00050163">
            <w:pPr>
              <w:jc w:val="center"/>
              <w:rPr>
                <w:rFonts w:asciiTheme="minorBidi" w:hAnsiTheme="minorBidi"/>
                <w:color w:val="000000" w:themeColor="text1"/>
                <w:sz w:val="20"/>
                <w:szCs w:val="20"/>
              </w:rPr>
            </w:pPr>
            <w:r w:rsidRPr="00E80FCE">
              <w:rPr>
                <w:rFonts w:asciiTheme="minorBidi" w:hAnsiTheme="minorBidi"/>
                <w:color w:val="000000" w:themeColor="text1"/>
                <w:sz w:val="20"/>
                <w:szCs w:val="20"/>
              </w:rPr>
              <w:t>5</w:t>
            </w:r>
          </w:p>
        </w:tc>
      </w:tr>
      <w:tr w:rsidR="007D46F0" w:rsidRPr="00E80FCE" w:rsidTr="00050163">
        <w:trPr>
          <w:jc w:val="center"/>
        </w:trPr>
        <w:tc>
          <w:tcPr>
            <w:tcW w:w="0" w:type="auto"/>
            <w:vAlign w:val="center"/>
          </w:tcPr>
          <w:p w:rsidR="007D46F0" w:rsidRPr="00E80FCE" w:rsidRDefault="007D46F0" w:rsidP="00050163">
            <w:pPr>
              <w:jc w:val="center"/>
              <w:rPr>
                <w:rFonts w:asciiTheme="minorBidi" w:hAnsiTheme="minorBidi"/>
                <w:sz w:val="20"/>
                <w:szCs w:val="20"/>
              </w:rPr>
            </w:pPr>
            <w:r w:rsidRPr="00E80FCE">
              <w:rPr>
                <w:rFonts w:asciiTheme="minorBidi" w:hAnsiTheme="minorBidi"/>
                <w:sz w:val="20"/>
                <w:szCs w:val="20"/>
              </w:rPr>
              <w:t>23</w:t>
            </w:r>
          </w:p>
        </w:tc>
        <w:tc>
          <w:tcPr>
            <w:tcW w:w="0" w:type="auto"/>
            <w:vAlign w:val="center"/>
          </w:tcPr>
          <w:p w:rsidR="007D46F0" w:rsidRPr="00E80FCE" w:rsidRDefault="007D46F0" w:rsidP="00050163">
            <w:pPr>
              <w:jc w:val="center"/>
              <w:rPr>
                <w:rFonts w:asciiTheme="minorBidi" w:hAnsiTheme="minorBidi"/>
                <w:sz w:val="20"/>
                <w:szCs w:val="20"/>
              </w:rPr>
            </w:pPr>
            <w:r w:rsidRPr="00E80FCE">
              <w:rPr>
                <w:rFonts w:asciiTheme="minorBidi" w:hAnsiTheme="minorBidi"/>
                <w:sz w:val="20"/>
                <w:szCs w:val="20"/>
              </w:rPr>
              <w:t>300</w:t>
            </w:r>
          </w:p>
        </w:tc>
        <w:tc>
          <w:tcPr>
            <w:tcW w:w="0" w:type="auto"/>
            <w:vAlign w:val="center"/>
          </w:tcPr>
          <w:p w:rsidR="007D46F0" w:rsidRPr="00E80FCE" w:rsidRDefault="007D46F0" w:rsidP="00050163">
            <w:pPr>
              <w:jc w:val="center"/>
              <w:rPr>
                <w:rFonts w:asciiTheme="minorBidi" w:hAnsiTheme="minorBidi"/>
                <w:sz w:val="20"/>
                <w:szCs w:val="20"/>
              </w:rPr>
            </w:pPr>
            <w:r w:rsidRPr="00E80FCE">
              <w:rPr>
                <w:rFonts w:asciiTheme="minorBidi" w:hAnsiTheme="minorBidi"/>
                <w:sz w:val="20"/>
                <w:szCs w:val="20"/>
              </w:rPr>
              <w:t>300</w:t>
            </w:r>
          </w:p>
        </w:tc>
        <w:tc>
          <w:tcPr>
            <w:tcW w:w="0" w:type="auto"/>
            <w:vAlign w:val="center"/>
          </w:tcPr>
          <w:p w:rsidR="007D46F0" w:rsidRPr="00E80FCE" w:rsidRDefault="007D46F0" w:rsidP="00050163">
            <w:pPr>
              <w:jc w:val="center"/>
              <w:rPr>
                <w:rFonts w:asciiTheme="minorBidi" w:hAnsiTheme="minorBidi"/>
                <w:sz w:val="20"/>
                <w:szCs w:val="20"/>
              </w:rPr>
            </w:pPr>
            <w:r w:rsidRPr="00E80FCE">
              <w:rPr>
                <w:rFonts w:asciiTheme="minorBidi" w:hAnsiTheme="minorBidi"/>
                <w:sz w:val="20"/>
                <w:szCs w:val="20"/>
              </w:rPr>
              <w:t>3.2</w:t>
            </w:r>
          </w:p>
        </w:tc>
        <w:tc>
          <w:tcPr>
            <w:tcW w:w="0" w:type="auto"/>
            <w:vAlign w:val="center"/>
          </w:tcPr>
          <w:p w:rsidR="007D46F0" w:rsidRPr="00E80FCE" w:rsidRDefault="007D46F0" w:rsidP="00050163">
            <w:pPr>
              <w:jc w:val="center"/>
              <w:rPr>
                <w:rFonts w:asciiTheme="minorBidi" w:hAnsiTheme="minorBidi"/>
                <w:color w:val="000000"/>
                <w:sz w:val="20"/>
                <w:szCs w:val="20"/>
              </w:rPr>
            </w:pPr>
            <w:r w:rsidRPr="00E80FCE">
              <w:rPr>
                <w:rFonts w:asciiTheme="minorBidi" w:hAnsiTheme="minorBidi"/>
                <w:color w:val="000000"/>
                <w:sz w:val="20"/>
                <w:szCs w:val="20"/>
              </w:rPr>
              <w:t>25</w:t>
            </w:r>
          </w:p>
        </w:tc>
        <w:tc>
          <w:tcPr>
            <w:tcW w:w="0" w:type="auto"/>
            <w:vAlign w:val="center"/>
          </w:tcPr>
          <w:p w:rsidR="007D46F0" w:rsidRPr="00E80FCE" w:rsidRDefault="007D46F0" w:rsidP="00050163">
            <w:pPr>
              <w:jc w:val="center"/>
              <w:rPr>
                <w:rFonts w:asciiTheme="minorBidi" w:hAnsiTheme="minorBidi"/>
                <w:color w:val="000000"/>
                <w:sz w:val="20"/>
                <w:szCs w:val="20"/>
              </w:rPr>
            </w:pPr>
            <w:r w:rsidRPr="00E80FCE">
              <w:rPr>
                <w:rFonts w:asciiTheme="minorBidi" w:hAnsiTheme="minorBidi"/>
                <w:color w:val="000000"/>
                <w:sz w:val="20"/>
                <w:szCs w:val="20"/>
              </w:rPr>
              <w:t>3.5</w:t>
            </w:r>
          </w:p>
        </w:tc>
        <w:tc>
          <w:tcPr>
            <w:tcW w:w="0" w:type="auto"/>
            <w:vAlign w:val="center"/>
          </w:tcPr>
          <w:p w:rsidR="007D46F0" w:rsidRPr="00E80FCE" w:rsidRDefault="007D46F0" w:rsidP="00050163">
            <w:pPr>
              <w:jc w:val="center"/>
              <w:rPr>
                <w:rFonts w:asciiTheme="minorBidi" w:hAnsiTheme="minorBidi"/>
                <w:color w:val="000000"/>
                <w:sz w:val="20"/>
                <w:szCs w:val="20"/>
              </w:rPr>
            </w:pPr>
            <w:r w:rsidRPr="00E80FCE">
              <w:rPr>
                <w:rFonts w:asciiTheme="minorBidi" w:hAnsiTheme="minorBidi"/>
                <w:color w:val="000000"/>
                <w:sz w:val="20"/>
                <w:szCs w:val="20"/>
              </w:rPr>
              <w:t>1.20</w:t>
            </w:r>
          </w:p>
        </w:tc>
        <w:tc>
          <w:tcPr>
            <w:tcW w:w="0" w:type="auto"/>
            <w:vAlign w:val="center"/>
          </w:tcPr>
          <w:p w:rsidR="007D46F0" w:rsidRPr="00E80FCE" w:rsidRDefault="007D46F0" w:rsidP="00050163">
            <w:pPr>
              <w:jc w:val="center"/>
              <w:rPr>
                <w:rFonts w:asciiTheme="minorBidi" w:hAnsiTheme="minorBidi"/>
                <w:color w:val="000000"/>
                <w:sz w:val="20"/>
                <w:szCs w:val="20"/>
              </w:rPr>
            </w:pPr>
            <w:r w:rsidRPr="00E80FCE">
              <w:rPr>
                <w:rFonts w:asciiTheme="minorBidi" w:hAnsiTheme="minorBidi"/>
                <w:color w:val="000000"/>
                <w:sz w:val="20"/>
                <w:szCs w:val="20"/>
              </w:rPr>
              <w:t>5</w:t>
            </w:r>
          </w:p>
        </w:tc>
        <w:tc>
          <w:tcPr>
            <w:tcW w:w="0" w:type="auto"/>
            <w:tcBorders>
              <w:right w:val="single" w:sz="4" w:space="0" w:color="auto"/>
            </w:tcBorders>
            <w:vAlign w:val="center"/>
          </w:tcPr>
          <w:p w:rsidR="007D46F0" w:rsidRPr="00E80FCE" w:rsidRDefault="007D46F0" w:rsidP="00050163">
            <w:pPr>
              <w:jc w:val="center"/>
              <w:rPr>
                <w:rFonts w:asciiTheme="minorBidi" w:hAnsiTheme="minorBidi"/>
                <w:color w:val="000000"/>
                <w:sz w:val="20"/>
                <w:szCs w:val="20"/>
              </w:rPr>
            </w:pPr>
            <w:r w:rsidRPr="00E80FCE">
              <w:rPr>
                <w:rFonts w:asciiTheme="minorBidi" w:hAnsiTheme="minorBidi"/>
                <w:color w:val="000000"/>
                <w:sz w:val="20"/>
                <w:szCs w:val="20"/>
              </w:rPr>
              <w:t>89</w:t>
            </w:r>
          </w:p>
        </w:tc>
        <w:tc>
          <w:tcPr>
            <w:tcW w:w="0" w:type="auto"/>
            <w:tcBorders>
              <w:left w:val="single" w:sz="4" w:space="0" w:color="auto"/>
            </w:tcBorders>
            <w:vAlign w:val="center"/>
          </w:tcPr>
          <w:p w:rsidR="007D46F0" w:rsidRPr="00E80FCE" w:rsidRDefault="007D46F0" w:rsidP="00050163">
            <w:pPr>
              <w:jc w:val="center"/>
              <w:rPr>
                <w:rFonts w:asciiTheme="minorBidi" w:hAnsiTheme="minorBidi"/>
                <w:color w:val="000000"/>
                <w:sz w:val="20"/>
                <w:szCs w:val="20"/>
              </w:rPr>
            </w:pPr>
            <w:r w:rsidRPr="00E80FCE">
              <w:rPr>
                <w:rFonts w:asciiTheme="minorBidi" w:hAnsiTheme="minorBidi"/>
                <w:color w:val="000000"/>
                <w:sz w:val="20"/>
                <w:szCs w:val="20"/>
              </w:rPr>
              <w:t>3.00</w:t>
            </w:r>
          </w:p>
        </w:tc>
        <w:tc>
          <w:tcPr>
            <w:tcW w:w="0" w:type="auto"/>
            <w:vAlign w:val="center"/>
          </w:tcPr>
          <w:p w:rsidR="007D46F0" w:rsidRPr="00E80FCE" w:rsidRDefault="007D46F0" w:rsidP="00050163">
            <w:pPr>
              <w:jc w:val="center"/>
              <w:rPr>
                <w:rFonts w:asciiTheme="minorBidi" w:hAnsiTheme="minorBidi"/>
                <w:color w:val="000000" w:themeColor="text1"/>
                <w:sz w:val="20"/>
                <w:szCs w:val="20"/>
              </w:rPr>
            </w:pPr>
            <w:r w:rsidRPr="00E80FCE">
              <w:rPr>
                <w:rFonts w:asciiTheme="minorBidi" w:hAnsiTheme="minorBidi"/>
                <w:color w:val="000000" w:themeColor="text1"/>
                <w:sz w:val="20"/>
                <w:szCs w:val="20"/>
              </w:rPr>
              <w:t>2.50</w:t>
            </w:r>
          </w:p>
        </w:tc>
        <w:tc>
          <w:tcPr>
            <w:tcW w:w="0" w:type="auto"/>
            <w:vAlign w:val="center"/>
          </w:tcPr>
          <w:p w:rsidR="007D46F0" w:rsidRPr="00E80FCE" w:rsidRDefault="007D46F0" w:rsidP="00050163">
            <w:pPr>
              <w:jc w:val="center"/>
              <w:rPr>
                <w:rFonts w:asciiTheme="minorBidi" w:hAnsiTheme="minorBidi"/>
                <w:color w:val="000000" w:themeColor="text1"/>
                <w:sz w:val="20"/>
                <w:szCs w:val="20"/>
              </w:rPr>
            </w:pPr>
            <w:r w:rsidRPr="00E80FCE">
              <w:rPr>
                <w:rFonts w:asciiTheme="minorBidi" w:hAnsiTheme="minorBidi"/>
                <w:color w:val="000000" w:themeColor="text1"/>
                <w:sz w:val="20"/>
                <w:szCs w:val="20"/>
              </w:rPr>
              <w:t>1.80</w:t>
            </w:r>
          </w:p>
        </w:tc>
        <w:tc>
          <w:tcPr>
            <w:tcW w:w="0" w:type="auto"/>
            <w:vAlign w:val="center"/>
          </w:tcPr>
          <w:p w:rsidR="007D46F0" w:rsidRPr="00E80FCE" w:rsidRDefault="007D46F0" w:rsidP="00050163">
            <w:pPr>
              <w:jc w:val="center"/>
              <w:rPr>
                <w:rFonts w:asciiTheme="minorBidi" w:hAnsiTheme="minorBidi"/>
                <w:color w:val="000000" w:themeColor="text1"/>
                <w:sz w:val="20"/>
                <w:szCs w:val="20"/>
              </w:rPr>
            </w:pPr>
            <w:r w:rsidRPr="00E80FCE">
              <w:rPr>
                <w:rFonts w:asciiTheme="minorBidi" w:hAnsiTheme="minorBidi"/>
                <w:color w:val="000000" w:themeColor="text1"/>
                <w:sz w:val="20"/>
                <w:szCs w:val="20"/>
              </w:rPr>
              <w:t>0.5</w:t>
            </w:r>
          </w:p>
        </w:tc>
        <w:tc>
          <w:tcPr>
            <w:tcW w:w="0" w:type="auto"/>
            <w:tcBorders>
              <w:right w:val="single" w:sz="4" w:space="0" w:color="auto"/>
            </w:tcBorders>
            <w:vAlign w:val="center"/>
          </w:tcPr>
          <w:p w:rsidR="007D46F0" w:rsidRPr="00E80FCE" w:rsidRDefault="007D46F0" w:rsidP="00050163">
            <w:pPr>
              <w:jc w:val="center"/>
              <w:rPr>
                <w:rFonts w:asciiTheme="minorBidi" w:hAnsiTheme="minorBidi"/>
                <w:color w:val="000000" w:themeColor="text1"/>
                <w:sz w:val="20"/>
                <w:szCs w:val="20"/>
              </w:rPr>
            </w:pPr>
            <w:r w:rsidRPr="00E80FCE">
              <w:rPr>
                <w:rFonts w:asciiTheme="minorBidi" w:hAnsiTheme="minorBidi"/>
                <w:color w:val="000000" w:themeColor="text1"/>
                <w:sz w:val="20"/>
                <w:szCs w:val="20"/>
              </w:rPr>
              <w:t>0.0</w:t>
            </w:r>
          </w:p>
        </w:tc>
        <w:tc>
          <w:tcPr>
            <w:tcW w:w="0" w:type="auto"/>
            <w:tcBorders>
              <w:left w:val="single" w:sz="4" w:space="0" w:color="auto"/>
            </w:tcBorders>
            <w:vAlign w:val="center"/>
          </w:tcPr>
          <w:p w:rsidR="007D46F0" w:rsidRPr="00E80FCE" w:rsidRDefault="007D46F0" w:rsidP="00050163">
            <w:pPr>
              <w:jc w:val="center"/>
              <w:rPr>
                <w:rFonts w:asciiTheme="minorBidi" w:hAnsiTheme="minorBidi"/>
                <w:sz w:val="20"/>
                <w:szCs w:val="20"/>
              </w:rPr>
            </w:pPr>
            <w:r w:rsidRPr="00E80FCE">
              <w:rPr>
                <w:rFonts w:asciiTheme="minorBidi" w:hAnsiTheme="minorBidi"/>
                <w:sz w:val="20"/>
                <w:szCs w:val="20"/>
              </w:rPr>
              <w:t>1.0</w:t>
            </w:r>
          </w:p>
        </w:tc>
        <w:tc>
          <w:tcPr>
            <w:tcW w:w="0" w:type="auto"/>
            <w:vAlign w:val="center"/>
          </w:tcPr>
          <w:p w:rsidR="007D46F0" w:rsidRPr="00E80FCE" w:rsidRDefault="007D46F0" w:rsidP="00050163">
            <w:pPr>
              <w:jc w:val="center"/>
              <w:rPr>
                <w:rFonts w:asciiTheme="minorBidi" w:hAnsiTheme="minorBidi"/>
                <w:sz w:val="20"/>
                <w:szCs w:val="20"/>
              </w:rPr>
            </w:pPr>
            <w:r w:rsidRPr="00E80FCE">
              <w:rPr>
                <w:rFonts w:asciiTheme="minorBidi" w:hAnsiTheme="minorBidi"/>
                <w:sz w:val="20"/>
                <w:szCs w:val="20"/>
              </w:rPr>
              <w:t>1.00</w:t>
            </w:r>
          </w:p>
        </w:tc>
        <w:tc>
          <w:tcPr>
            <w:tcW w:w="0" w:type="auto"/>
            <w:vAlign w:val="center"/>
          </w:tcPr>
          <w:p w:rsidR="007D46F0" w:rsidRPr="00E80FCE" w:rsidRDefault="007D46F0" w:rsidP="00050163">
            <w:pPr>
              <w:jc w:val="center"/>
              <w:rPr>
                <w:rFonts w:asciiTheme="minorBidi" w:hAnsiTheme="minorBidi"/>
                <w:color w:val="000000" w:themeColor="text1"/>
                <w:sz w:val="20"/>
                <w:szCs w:val="20"/>
              </w:rPr>
            </w:pPr>
            <w:r w:rsidRPr="00E80FCE">
              <w:rPr>
                <w:rFonts w:asciiTheme="minorBidi" w:hAnsiTheme="minorBidi"/>
                <w:color w:val="000000" w:themeColor="text1"/>
                <w:sz w:val="20"/>
                <w:szCs w:val="20"/>
              </w:rPr>
              <w:t>1.00</w:t>
            </w:r>
          </w:p>
        </w:tc>
        <w:tc>
          <w:tcPr>
            <w:tcW w:w="0" w:type="auto"/>
            <w:vAlign w:val="center"/>
          </w:tcPr>
          <w:p w:rsidR="007D46F0" w:rsidRPr="00E80FCE" w:rsidRDefault="007D46F0" w:rsidP="00050163">
            <w:pPr>
              <w:jc w:val="center"/>
              <w:rPr>
                <w:rFonts w:asciiTheme="minorBidi" w:hAnsiTheme="minorBidi"/>
                <w:color w:val="000000" w:themeColor="text1"/>
                <w:sz w:val="20"/>
                <w:szCs w:val="20"/>
              </w:rPr>
            </w:pPr>
            <w:r w:rsidRPr="00E80FCE">
              <w:rPr>
                <w:rFonts w:asciiTheme="minorBidi" w:hAnsiTheme="minorBidi"/>
                <w:color w:val="000000" w:themeColor="text1"/>
                <w:sz w:val="20"/>
                <w:szCs w:val="20"/>
              </w:rPr>
              <w:t>1.00</w:t>
            </w:r>
          </w:p>
        </w:tc>
        <w:tc>
          <w:tcPr>
            <w:tcW w:w="0" w:type="auto"/>
            <w:tcBorders>
              <w:right w:val="single" w:sz="4" w:space="0" w:color="auto"/>
            </w:tcBorders>
            <w:vAlign w:val="center"/>
          </w:tcPr>
          <w:p w:rsidR="007D46F0" w:rsidRPr="00E80FCE" w:rsidRDefault="007D46F0" w:rsidP="00050163">
            <w:pPr>
              <w:jc w:val="center"/>
              <w:rPr>
                <w:rFonts w:asciiTheme="minorBidi" w:hAnsiTheme="minorBidi"/>
                <w:color w:val="000000" w:themeColor="text1"/>
                <w:sz w:val="20"/>
                <w:szCs w:val="20"/>
              </w:rPr>
            </w:pPr>
            <w:r w:rsidRPr="00E80FCE">
              <w:rPr>
                <w:rFonts w:asciiTheme="minorBidi" w:hAnsiTheme="minorBidi"/>
                <w:color w:val="000000" w:themeColor="text1"/>
                <w:sz w:val="20"/>
                <w:szCs w:val="20"/>
              </w:rPr>
              <w:t>1.00</w:t>
            </w:r>
          </w:p>
        </w:tc>
        <w:tc>
          <w:tcPr>
            <w:tcW w:w="0" w:type="auto"/>
            <w:tcBorders>
              <w:left w:val="single" w:sz="4" w:space="0" w:color="auto"/>
            </w:tcBorders>
            <w:vAlign w:val="center"/>
          </w:tcPr>
          <w:p w:rsidR="007D46F0" w:rsidRPr="00E80FCE" w:rsidRDefault="007D46F0" w:rsidP="00050163">
            <w:pPr>
              <w:jc w:val="center"/>
              <w:rPr>
                <w:rFonts w:asciiTheme="minorBidi" w:hAnsiTheme="minorBidi"/>
                <w:sz w:val="20"/>
                <w:szCs w:val="20"/>
              </w:rPr>
            </w:pPr>
            <w:r w:rsidRPr="00E80FCE">
              <w:rPr>
                <w:rFonts w:asciiTheme="minorBidi" w:hAnsiTheme="minorBidi"/>
                <w:sz w:val="20"/>
                <w:szCs w:val="20"/>
              </w:rPr>
              <w:t>1</w:t>
            </w:r>
          </w:p>
        </w:tc>
        <w:tc>
          <w:tcPr>
            <w:tcW w:w="0" w:type="auto"/>
            <w:vAlign w:val="center"/>
          </w:tcPr>
          <w:p w:rsidR="007D46F0" w:rsidRPr="00E80FCE" w:rsidRDefault="007D46F0" w:rsidP="00050163">
            <w:pPr>
              <w:jc w:val="center"/>
              <w:rPr>
                <w:rFonts w:asciiTheme="minorBidi" w:hAnsiTheme="minorBidi"/>
                <w:sz w:val="20"/>
                <w:szCs w:val="20"/>
              </w:rPr>
            </w:pPr>
            <w:r w:rsidRPr="00E80FCE">
              <w:rPr>
                <w:rFonts w:asciiTheme="minorBidi" w:hAnsiTheme="minorBidi"/>
                <w:sz w:val="20"/>
                <w:szCs w:val="20"/>
              </w:rPr>
              <w:t>1</w:t>
            </w:r>
          </w:p>
        </w:tc>
        <w:tc>
          <w:tcPr>
            <w:tcW w:w="0" w:type="auto"/>
            <w:vAlign w:val="center"/>
          </w:tcPr>
          <w:p w:rsidR="007D46F0" w:rsidRPr="00E80FCE" w:rsidRDefault="007D46F0" w:rsidP="00050163">
            <w:pPr>
              <w:jc w:val="center"/>
              <w:rPr>
                <w:rFonts w:asciiTheme="minorBidi" w:hAnsiTheme="minorBidi"/>
                <w:color w:val="000000" w:themeColor="text1"/>
                <w:sz w:val="20"/>
                <w:szCs w:val="20"/>
              </w:rPr>
            </w:pPr>
            <w:r w:rsidRPr="00E80FCE">
              <w:rPr>
                <w:rFonts w:asciiTheme="minorBidi" w:hAnsiTheme="minorBidi"/>
                <w:color w:val="000000" w:themeColor="text1"/>
                <w:sz w:val="20"/>
                <w:szCs w:val="20"/>
              </w:rPr>
              <w:t>1</w:t>
            </w:r>
          </w:p>
        </w:tc>
        <w:tc>
          <w:tcPr>
            <w:tcW w:w="0" w:type="auto"/>
            <w:vAlign w:val="center"/>
          </w:tcPr>
          <w:p w:rsidR="007D46F0" w:rsidRPr="00E80FCE" w:rsidRDefault="007D46F0" w:rsidP="00050163">
            <w:pPr>
              <w:jc w:val="center"/>
              <w:rPr>
                <w:rFonts w:asciiTheme="minorBidi" w:hAnsiTheme="minorBidi"/>
                <w:color w:val="000000" w:themeColor="text1"/>
                <w:sz w:val="20"/>
                <w:szCs w:val="20"/>
              </w:rPr>
            </w:pPr>
            <w:r w:rsidRPr="00E80FCE">
              <w:rPr>
                <w:rFonts w:asciiTheme="minorBidi" w:hAnsiTheme="minorBidi"/>
                <w:color w:val="000000" w:themeColor="text1"/>
                <w:sz w:val="20"/>
                <w:szCs w:val="20"/>
              </w:rPr>
              <w:t>1</w:t>
            </w:r>
          </w:p>
        </w:tc>
        <w:tc>
          <w:tcPr>
            <w:tcW w:w="0" w:type="auto"/>
            <w:vAlign w:val="center"/>
          </w:tcPr>
          <w:p w:rsidR="007D46F0" w:rsidRPr="00E80FCE" w:rsidRDefault="007D46F0" w:rsidP="00050163">
            <w:pPr>
              <w:jc w:val="center"/>
              <w:rPr>
                <w:rFonts w:asciiTheme="minorBidi" w:hAnsiTheme="minorBidi"/>
                <w:color w:val="000000" w:themeColor="text1"/>
                <w:sz w:val="20"/>
                <w:szCs w:val="20"/>
              </w:rPr>
            </w:pPr>
            <w:r w:rsidRPr="00E80FCE">
              <w:rPr>
                <w:rFonts w:asciiTheme="minorBidi" w:hAnsiTheme="minorBidi"/>
                <w:color w:val="000000" w:themeColor="text1"/>
                <w:sz w:val="20"/>
                <w:szCs w:val="20"/>
              </w:rPr>
              <w:t>1</w:t>
            </w:r>
          </w:p>
        </w:tc>
      </w:tr>
      <w:tr w:rsidR="007D46F0" w:rsidRPr="00E80FCE" w:rsidTr="00050163">
        <w:trPr>
          <w:jc w:val="center"/>
        </w:trPr>
        <w:tc>
          <w:tcPr>
            <w:tcW w:w="0" w:type="auto"/>
            <w:vAlign w:val="center"/>
          </w:tcPr>
          <w:p w:rsidR="007D46F0" w:rsidRPr="00E80FCE" w:rsidRDefault="007D46F0" w:rsidP="00050163">
            <w:pPr>
              <w:jc w:val="center"/>
              <w:rPr>
                <w:rFonts w:asciiTheme="minorBidi" w:hAnsiTheme="minorBidi"/>
                <w:sz w:val="20"/>
                <w:szCs w:val="20"/>
              </w:rPr>
            </w:pPr>
            <w:r w:rsidRPr="00E80FCE">
              <w:rPr>
                <w:rFonts w:asciiTheme="minorBidi" w:hAnsiTheme="minorBidi"/>
                <w:sz w:val="20"/>
                <w:szCs w:val="20"/>
              </w:rPr>
              <w:t>24</w:t>
            </w:r>
          </w:p>
        </w:tc>
        <w:tc>
          <w:tcPr>
            <w:tcW w:w="0" w:type="auto"/>
            <w:vAlign w:val="center"/>
          </w:tcPr>
          <w:p w:rsidR="007D46F0" w:rsidRPr="00E80FCE" w:rsidRDefault="007D46F0" w:rsidP="00050163">
            <w:pPr>
              <w:jc w:val="center"/>
              <w:rPr>
                <w:rFonts w:asciiTheme="minorBidi" w:hAnsiTheme="minorBidi"/>
                <w:color w:val="000000"/>
                <w:sz w:val="20"/>
                <w:szCs w:val="20"/>
              </w:rPr>
            </w:pPr>
            <w:r w:rsidRPr="00E80FCE">
              <w:rPr>
                <w:rFonts w:asciiTheme="minorBidi" w:hAnsiTheme="minorBidi"/>
                <w:color w:val="000000"/>
                <w:sz w:val="20"/>
                <w:szCs w:val="20"/>
              </w:rPr>
              <w:t>300</w:t>
            </w:r>
          </w:p>
        </w:tc>
        <w:tc>
          <w:tcPr>
            <w:tcW w:w="0" w:type="auto"/>
            <w:vAlign w:val="center"/>
          </w:tcPr>
          <w:p w:rsidR="007D46F0" w:rsidRPr="00E80FCE" w:rsidRDefault="007D46F0" w:rsidP="00050163">
            <w:pPr>
              <w:jc w:val="center"/>
              <w:rPr>
                <w:rFonts w:asciiTheme="minorBidi" w:hAnsiTheme="minorBidi"/>
                <w:color w:val="000000"/>
                <w:sz w:val="20"/>
                <w:szCs w:val="20"/>
              </w:rPr>
            </w:pPr>
            <w:r w:rsidRPr="00E80FCE">
              <w:rPr>
                <w:rFonts w:asciiTheme="minorBidi" w:hAnsiTheme="minorBidi"/>
                <w:color w:val="000000"/>
                <w:sz w:val="20"/>
                <w:szCs w:val="20"/>
              </w:rPr>
              <w:t>250</w:t>
            </w:r>
          </w:p>
        </w:tc>
        <w:tc>
          <w:tcPr>
            <w:tcW w:w="0" w:type="auto"/>
            <w:vAlign w:val="center"/>
          </w:tcPr>
          <w:p w:rsidR="007D46F0" w:rsidRPr="00E80FCE" w:rsidRDefault="007D46F0" w:rsidP="00050163">
            <w:pPr>
              <w:jc w:val="center"/>
              <w:rPr>
                <w:rFonts w:asciiTheme="minorBidi" w:hAnsiTheme="minorBidi"/>
                <w:color w:val="000000"/>
                <w:sz w:val="20"/>
                <w:szCs w:val="20"/>
              </w:rPr>
            </w:pPr>
            <w:r w:rsidRPr="00E80FCE">
              <w:rPr>
                <w:rFonts w:asciiTheme="minorBidi" w:hAnsiTheme="minorBidi"/>
                <w:color w:val="000000"/>
                <w:sz w:val="20"/>
                <w:szCs w:val="20"/>
              </w:rPr>
              <w:t>3.2</w:t>
            </w:r>
          </w:p>
        </w:tc>
        <w:tc>
          <w:tcPr>
            <w:tcW w:w="0" w:type="auto"/>
            <w:vAlign w:val="center"/>
          </w:tcPr>
          <w:p w:rsidR="007D46F0" w:rsidRPr="00E80FCE" w:rsidRDefault="007D46F0" w:rsidP="00050163">
            <w:pPr>
              <w:jc w:val="center"/>
              <w:rPr>
                <w:rFonts w:asciiTheme="minorBidi" w:hAnsiTheme="minorBidi"/>
                <w:color w:val="000000"/>
                <w:sz w:val="20"/>
                <w:szCs w:val="20"/>
              </w:rPr>
            </w:pPr>
            <w:r w:rsidRPr="00E80FCE">
              <w:rPr>
                <w:rFonts w:asciiTheme="minorBidi" w:hAnsiTheme="minorBidi"/>
                <w:color w:val="000000"/>
                <w:sz w:val="20"/>
                <w:szCs w:val="20"/>
              </w:rPr>
              <w:t>258</w:t>
            </w:r>
          </w:p>
        </w:tc>
        <w:tc>
          <w:tcPr>
            <w:tcW w:w="0" w:type="auto"/>
            <w:vAlign w:val="center"/>
          </w:tcPr>
          <w:p w:rsidR="007D46F0" w:rsidRPr="00E80FCE" w:rsidRDefault="007D46F0" w:rsidP="00050163">
            <w:pPr>
              <w:jc w:val="center"/>
              <w:rPr>
                <w:rFonts w:asciiTheme="minorBidi" w:hAnsiTheme="minorBidi"/>
                <w:color w:val="000000"/>
                <w:sz w:val="20"/>
                <w:szCs w:val="20"/>
              </w:rPr>
            </w:pPr>
            <w:r w:rsidRPr="00E80FCE">
              <w:rPr>
                <w:rFonts w:asciiTheme="minorBidi" w:hAnsiTheme="minorBidi"/>
                <w:color w:val="000000"/>
                <w:sz w:val="20"/>
                <w:szCs w:val="20"/>
              </w:rPr>
              <w:t>3.5</w:t>
            </w:r>
          </w:p>
        </w:tc>
        <w:tc>
          <w:tcPr>
            <w:tcW w:w="0" w:type="auto"/>
            <w:vAlign w:val="center"/>
          </w:tcPr>
          <w:p w:rsidR="007D46F0" w:rsidRPr="00E80FCE" w:rsidRDefault="007D46F0" w:rsidP="00050163">
            <w:pPr>
              <w:jc w:val="center"/>
              <w:rPr>
                <w:rFonts w:asciiTheme="minorBidi" w:hAnsiTheme="minorBidi"/>
                <w:color w:val="000000"/>
                <w:sz w:val="20"/>
                <w:szCs w:val="20"/>
              </w:rPr>
            </w:pPr>
            <w:r w:rsidRPr="00E80FCE">
              <w:rPr>
                <w:rFonts w:asciiTheme="minorBidi" w:hAnsiTheme="minorBidi"/>
                <w:color w:val="000000"/>
                <w:sz w:val="20"/>
                <w:szCs w:val="20"/>
              </w:rPr>
              <w:t>0.55</w:t>
            </w:r>
          </w:p>
        </w:tc>
        <w:tc>
          <w:tcPr>
            <w:tcW w:w="0" w:type="auto"/>
            <w:vAlign w:val="center"/>
          </w:tcPr>
          <w:p w:rsidR="007D46F0" w:rsidRPr="00E80FCE" w:rsidRDefault="007D46F0" w:rsidP="00050163">
            <w:pPr>
              <w:jc w:val="center"/>
              <w:rPr>
                <w:rFonts w:asciiTheme="minorBidi" w:hAnsiTheme="minorBidi"/>
                <w:color w:val="000000"/>
                <w:sz w:val="20"/>
                <w:szCs w:val="20"/>
              </w:rPr>
            </w:pPr>
            <w:r w:rsidRPr="00E80FCE">
              <w:rPr>
                <w:rFonts w:asciiTheme="minorBidi" w:hAnsiTheme="minorBidi"/>
                <w:color w:val="000000"/>
                <w:sz w:val="20"/>
                <w:szCs w:val="20"/>
              </w:rPr>
              <w:t>6</w:t>
            </w:r>
          </w:p>
        </w:tc>
        <w:tc>
          <w:tcPr>
            <w:tcW w:w="0" w:type="auto"/>
            <w:tcBorders>
              <w:right w:val="single" w:sz="4" w:space="0" w:color="auto"/>
            </w:tcBorders>
            <w:vAlign w:val="center"/>
          </w:tcPr>
          <w:p w:rsidR="007D46F0" w:rsidRPr="00E80FCE" w:rsidRDefault="007D46F0" w:rsidP="00050163">
            <w:pPr>
              <w:jc w:val="center"/>
              <w:rPr>
                <w:rFonts w:asciiTheme="minorBidi" w:hAnsiTheme="minorBidi"/>
                <w:color w:val="000000"/>
                <w:sz w:val="20"/>
                <w:szCs w:val="20"/>
              </w:rPr>
            </w:pPr>
            <w:r w:rsidRPr="00E80FCE">
              <w:rPr>
                <w:rFonts w:asciiTheme="minorBidi" w:hAnsiTheme="minorBidi"/>
                <w:color w:val="000000"/>
                <w:sz w:val="20"/>
                <w:szCs w:val="20"/>
              </w:rPr>
              <w:t>94.7</w:t>
            </w:r>
          </w:p>
        </w:tc>
        <w:tc>
          <w:tcPr>
            <w:tcW w:w="0" w:type="auto"/>
            <w:tcBorders>
              <w:left w:val="single" w:sz="4" w:space="0" w:color="auto"/>
            </w:tcBorders>
            <w:vAlign w:val="center"/>
          </w:tcPr>
          <w:p w:rsidR="007D46F0" w:rsidRPr="00E80FCE" w:rsidRDefault="007D46F0" w:rsidP="00050163">
            <w:pPr>
              <w:jc w:val="center"/>
              <w:rPr>
                <w:rFonts w:asciiTheme="minorBidi" w:hAnsiTheme="minorBidi"/>
                <w:color w:val="000000"/>
                <w:sz w:val="20"/>
                <w:szCs w:val="20"/>
              </w:rPr>
            </w:pPr>
            <w:r w:rsidRPr="00E80FCE">
              <w:rPr>
                <w:rFonts w:asciiTheme="minorBidi" w:hAnsiTheme="minorBidi"/>
                <w:color w:val="000000"/>
                <w:sz w:val="20"/>
                <w:szCs w:val="20"/>
              </w:rPr>
              <w:t>50.0</w:t>
            </w:r>
          </w:p>
        </w:tc>
        <w:tc>
          <w:tcPr>
            <w:tcW w:w="0" w:type="auto"/>
            <w:vAlign w:val="center"/>
          </w:tcPr>
          <w:p w:rsidR="007D46F0" w:rsidRPr="00E80FCE" w:rsidRDefault="007D46F0" w:rsidP="00050163">
            <w:pPr>
              <w:jc w:val="center"/>
              <w:rPr>
                <w:rFonts w:asciiTheme="minorBidi" w:hAnsiTheme="minorBidi"/>
                <w:color w:val="000000" w:themeColor="text1"/>
                <w:sz w:val="20"/>
                <w:szCs w:val="20"/>
              </w:rPr>
            </w:pPr>
            <w:r w:rsidRPr="00E80FCE">
              <w:rPr>
                <w:rFonts w:asciiTheme="minorBidi" w:hAnsiTheme="minorBidi"/>
                <w:color w:val="000000" w:themeColor="text1"/>
                <w:sz w:val="20"/>
                <w:szCs w:val="20"/>
              </w:rPr>
              <w:t>45.0</w:t>
            </w:r>
          </w:p>
        </w:tc>
        <w:tc>
          <w:tcPr>
            <w:tcW w:w="0" w:type="auto"/>
            <w:vAlign w:val="center"/>
          </w:tcPr>
          <w:p w:rsidR="007D46F0" w:rsidRPr="00E80FCE" w:rsidRDefault="007D46F0" w:rsidP="00050163">
            <w:pPr>
              <w:jc w:val="center"/>
              <w:rPr>
                <w:rFonts w:asciiTheme="minorBidi" w:hAnsiTheme="minorBidi"/>
                <w:color w:val="000000" w:themeColor="text1"/>
                <w:sz w:val="20"/>
                <w:szCs w:val="20"/>
              </w:rPr>
            </w:pPr>
            <w:r w:rsidRPr="00E80FCE">
              <w:rPr>
                <w:rFonts w:asciiTheme="minorBidi" w:hAnsiTheme="minorBidi"/>
                <w:color w:val="000000" w:themeColor="text1"/>
                <w:sz w:val="20"/>
                <w:szCs w:val="20"/>
              </w:rPr>
              <w:t>39.0</w:t>
            </w:r>
          </w:p>
        </w:tc>
        <w:tc>
          <w:tcPr>
            <w:tcW w:w="0" w:type="auto"/>
            <w:vAlign w:val="center"/>
          </w:tcPr>
          <w:p w:rsidR="007D46F0" w:rsidRPr="00E80FCE" w:rsidRDefault="007D46F0" w:rsidP="00050163">
            <w:pPr>
              <w:jc w:val="center"/>
              <w:rPr>
                <w:rFonts w:asciiTheme="minorBidi" w:hAnsiTheme="minorBidi"/>
                <w:color w:val="000000" w:themeColor="text1"/>
                <w:sz w:val="20"/>
                <w:szCs w:val="20"/>
              </w:rPr>
            </w:pPr>
            <w:r w:rsidRPr="00E80FCE">
              <w:rPr>
                <w:rFonts w:asciiTheme="minorBidi" w:hAnsiTheme="minorBidi"/>
                <w:color w:val="000000" w:themeColor="text1"/>
                <w:sz w:val="20"/>
                <w:szCs w:val="20"/>
              </w:rPr>
              <w:t>37</w:t>
            </w:r>
          </w:p>
        </w:tc>
        <w:tc>
          <w:tcPr>
            <w:tcW w:w="0" w:type="auto"/>
            <w:tcBorders>
              <w:right w:val="single" w:sz="4" w:space="0" w:color="auto"/>
            </w:tcBorders>
            <w:vAlign w:val="center"/>
          </w:tcPr>
          <w:p w:rsidR="007D46F0" w:rsidRPr="00E80FCE" w:rsidRDefault="007D46F0" w:rsidP="00050163">
            <w:pPr>
              <w:jc w:val="center"/>
              <w:rPr>
                <w:rFonts w:asciiTheme="minorBidi" w:hAnsiTheme="minorBidi"/>
                <w:color w:val="000000" w:themeColor="text1"/>
                <w:sz w:val="20"/>
                <w:szCs w:val="20"/>
              </w:rPr>
            </w:pPr>
            <w:r w:rsidRPr="00E80FCE">
              <w:rPr>
                <w:rFonts w:asciiTheme="minorBidi" w:hAnsiTheme="minorBidi"/>
                <w:color w:val="000000" w:themeColor="text1"/>
                <w:sz w:val="20"/>
                <w:szCs w:val="20"/>
              </w:rPr>
              <w:t>33</w:t>
            </w:r>
          </w:p>
        </w:tc>
        <w:tc>
          <w:tcPr>
            <w:tcW w:w="0" w:type="auto"/>
            <w:tcBorders>
              <w:left w:val="single" w:sz="4" w:space="0" w:color="auto"/>
            </w:tcBorders>
            <w:vAlign w:val="center"/>
          </w:tcPr>
          <w:p w:rsidR="007D46F0" w:rsidRPr="00E80FCE" w:rsidRDefault="007D46F0" w:rsidP="00050163">
            <w:pPr>
              <w:jc w:val="center"/>
              <w:rPr>
                <w:rFonts w:asciiTheme="minorBidi" w:hAnsiTheme="minorBidi"/>
                <w:sz w:val="20"/>
                <w:szCs w:val="20"/>
              </w:rPr>
            </w:pPr>
            <w:r w:rsidRPr="00E80FCE">
              <w:rPr>
                <w:rFonts w:asciiTheme="minorBidi" w:hAnsiTheme="minorBidi"/>
                <w:sz w:val="20"/>
                <w:szCs w:val="20"/>
              </w:rPr>
              <w:t>0.0</w:t>
            </w:r>
          </w:p>
        </w:tc>
        <w:tc>
          <w:tcPr>
            <w:tcW w:w="0" w:type="auto"/>
            <w:vAlign w:val="center"/>
          </w:tcPr>
          <w:p w:rsidR="007D46F0" w:rsidRPr="00E80FCE" w:rsidRDefault="007D46F0" w:rsidP="00050163">
            <w:pPr>
              <w:jc w:val="center"/>
              <w:rPr>
                <w:rFonts w:asciiTheme="minorBidi" w:hAnsiTheme="minorBidi"/>
                <w:sz w:val="20"/>
                <w:szCs w:val="20"/>
              </w:rPr>
            </w:pPr>
            <w:r w:rsidRPr="00E80FCE">
              <w:rPr>
                <w:rFonts w:asciiTheme="minorBidi" w:hAnsiTheme="minorBidi"/>
                <w:sz w:val="20"/>
                <w:szCs w:val="20"/>
              </w:rPr>
              <w:t>0.00</w:t>
            </w:r>
          </w:p>
        </w:tc>
        <w:tc>
          <w:tcPr>
            <w:tcW w:w="0" w:type="auto"/>
            <w:vAlign w:val="center"/>
          </w:tcPr>
          <w:p w:rsidR="007D46F0" w:rsidRPr="00E80FCE" w:rsidRDefault="007D46F0" w:rsidP="00050163">
            <w:pPr>
              <w:jc w:val="center"/>
              <w:rPr>
                <w:rFonts w:asciiTheme="minorBidi" w:hAnsiTheme="minorBidi"/>
                <w:color w:val="000000" w:themeColor="text1"/>
                <w:sz w:val="20"/>
                <w:szCs w:val="20"/>
              </w:rPr>
            </w:pPr>
            <w:r w:rsidRPr="00E80FCE">
              <w:rPr>
                <w:rFonts w:asciiTheme="minorBidi" w:hAnsiTheme="minorBidi"/>
                <w:color w:val="000000" w:themeColor="text1"/>
                <w:sz w:val="20"/>
                <w:szCs w:val="20"/>
              </w:rPr>
              <w:t>0.00</w:t>
            </w:r>
          </w:p>
        </w:tc>
        <w:tc>
          <w:tcPr>
            <w:tcW w:w="0" w:type="auto"/>
            <w:vAlign w:val="center"/>
          </w:tcPr>
          <w:p w:rsidR="007D46F0" w:rsidRPr="00E80FCE" w:rsidRDefault="007D46F0" w:rsidP="00050163">
            <w:pPr>
              <w:jc w:val="center"/>
              <w:rPr>
                <w:rFonts w:asciiTheme="minorBidi" w:hAnsiTheme="minorBidi"/>
                <w:color w:val="000000" w:themeColor="text1"/>
                <w:sz w:val="20"/>
                <w:szCs w:val="20"/>
              </w:rPr>
            </w:pPr>
            <w:r w:rsidRPr="00E80FCE">
              <w:rPr>
                <w:rFonts w:asciiTheme="minorBidi" w:hAnsiTheme="minorBidi"/>
                <w:color w:val="000000" w:themeColor="text1"/>
                <w:sz w:val="20"/>
                <w:szCs w:val="20"/>
              </w:rPr>
              <w:t>0.03</w:t>
            </w:r>
          </w:p>
        </w:tc>
        <w:tc>
          <w:tcPr>
            <w:tcW w:w="0" w:type="auto"/>
            <w:tcBorders>
              <w:right w:val="single" w:sz="4" w:space="0" w:color="auto"/>
            </w:tcBorders>
            <w:vAlign w:val="center"/>
          </w:tcPr>
          <w:p w:rsidR="007D46F0" w:rsidRPr="00E80FCE" w:rsidRDefault="007D46F0" w:rsidP="00050163">
            <w:pPr>
              <w:jc w:val="center"/>
              <w:rPr>
                <w:rFonts w:asciiTheme="minorBidi" w:hAnsiTheme="minorBidi"/>
                <w:color w:val="000000" w:themeColor="text1"/>
                <w:sz w:val="20"/>
                <w:szCs w:val="20"/>
              </w:rPr>
            </w:pPr>
            <w:r w:rsidRPr="00E80FCE">
              <w:rPr>
                <w:rFonts w:asciiTheme="minorBidi" w:hAnsiTheme="minorBidi"/>
                <w:color w:val="000000" w:themeColor="text1"/>
                <w:sz w:val="20"/>
                <w:szCs w:val="20"/>
              </w:rPr>
              <w:t>0.04</w:t>
            </w:r>
          </w:p>
        </w:tc>
        <w:tc>
          <w:tcPr>
            <w:tcW w:w="0" w:type="auto"/>
            <w:tcBorders>
              <w:left w:val="single" w:sz="4" w:space="0" w:color="auto"/>
            </w:tcBorders>
            <w:vAlign w:val="center"/>
          </w:tcPr>
          <w:p w:rsidR="007D46F0" w:rsidRPr="00E80FCE" w:rsidRDefault="007D46F0" w:rsidP="00050163">
            <w:pPr>
              <w:jc w:val="center"/>
              <w:rPr>
                <w:rFonts w:asciiTheme="minorBidi" w:hAnsiTheme="minorBidi"/>
                <w:sz w:val="20"/>
                <w:szCs w:val="20"/>
              </w:rPr>
            </w:pPr>
            <w:r w:rsidRPr="00E80FCE">
              <w:rPr>
                <w:rFonts w:asciiTheme="minorBidi" w:hAnsiTheme="minorBidi"/>
                <w:sz w:val="20"/>
                <w:szCs w:val="20"/>
              </w:rPr>
              <w:t>5</w:t>
            </w:r>
          </w:p>
        </w:tc>
        <w:tc>
          <w:tcPr>
            <w:tcW w:w="0" w:type="auto"/>
            <w:vAlign w:val="center"/>
          </w:tcPr>
          <w:p w:rsidR="007D46F0" w:rsidRPr="00E80FCE" w:rsidRDefault="007D46F0" w:rsidP="00050163">
            <w:pPr>
              <w:jc w:val="center"/>
              <w:rPr>
                <w:rFonts w:asciiTheme="minorBidi" w:hAnsiTheme="minorBidi"/>
                <w:sz w:val="20"/>
                <w:szCs w:val="20"/>
              </w:rPr>
            </w:pPr>
            <w:r w:rsidRPr="00E80FCE">
              <w:rPr>
                <w:rFonts w:asciiTheme="minorBidi" w:hAnsiTheme="minorBidi"/>
                <w:sz w:val="20"/>
                <w:szCs w:val="20"/>
              </w:rPr>
              <w:t>5</w:t>
            </w:r>
          </w:p>
        </w:tc>
        <w:tc>
          <w:tcPr>
            <w:tcW w:w="0" w:type="auto"/>
            <w:vAlign w:val="center"/>
          </w:tcPr>
          <w:p w:rsidR="007D46F0" w:rsidRPr="00E80FCE" w:rsidRDefault="007D46F0" w:rsidP="00050163">
            <w:pPr>
              <w:jc w:val="center"/>
              <w:rPr>
                <w:rFonts w:asciiTheme="minorBidi" w:hAnsiTheme="minorBidi"/>
                <w:color w:val="000000" w:themeColor="text1"/>
                <w:sz w:val="20"/>
                <w:szCs w:val="20"/>
              </w:rPr>
            </w:pPr>
            <w:r w:rsidRPr="00E80FCE">
              <w:rPr>
                <w:rFonts w:asciiTheme="minorBidi" w:hAnsiTheme="minorBidi"/>
                <w:color w:val="000000" w:themeColor="text1"/>
                <w:sz w:val="20"/>
                <w:szCs w:val="20"/>
              </w:rPr>
              <w:t>5</w:t>
            </w:r>
          </w:p>
        </w:tc>
        <w:tc>
          <w:tcPr>
            <w:tcW w:w="0" w:type="auto"/>
            <w:vAlign w:val="center"/>
          </w:tcPr>
          <w:p w:rsidR="007D46F0" w:rsidRPr="00E80FCE" w:rsidRDefault="007D46F0" w:rsidP="00050163">
            <w:pPr>
              <w:jc w:val="center"/>
              <w:rPr>
                <w:rFonts w:asciiTheme="minorBidi" w:hAnsiTheme="minorBidi"/>
                <w:color w:val="000000" w:themeColor="text1"/>
                <w:sz w:val="20"/>
                <w:szCs w:val="20"/>
              </w:rPr>
            </w:pPr>
            <w:r w:rsidRPr="00E80FCE">
              <w:rPr>
                <w:rFonts w:asciiTheme="minorBidi" w:hAnsiTheme="minorBidi"/>
                <w:color w:val="000000" w:themeColor="text1"/>
                <w:sz w:val="20"/>
                <w:szCs w:val="20"/>
              </w:rPr>
              <w:t>5</w:t>
            </w:r>
          </w:p>
        </w:tc>
        <w:tc>
          <w:tcPr>
            <w:tcW w:w="0" w:type="auto"/>
            <w:vAlign w:val="center"/>
          </w:tcPr>
          <w:p w:rsidR="007D46F0" w:rsidRPr="00E80FCE" w:rsidRDefault="007D46F0" w:rsidP="00050163">
            <w:pPr>
              <w:jc w:val="center"/>
              <w:rPr>
                <w:rFonts w:asciiTheme="minorBidi" w:hAnsiTheme="minorBidi"/>
                <w:color w:val="000000" w:themeColor="text1"/>
                <w:sz w:val="20"/>
                <w:szCs w:val="20"/>
              </w:rPr>
            </w:pPr>
            <w:r w:rsidRPr="00E80FCE">
              <w:rPr>
                <w:rFonts w:asciiTheme="minorBidi" w:hAnsiTheme="minorBidi"/>
                <w:color w:val="000000" w:themeColor="text1"/>
                <w:sz w:val="20"/>
                <w:szCs w:val="20"/>
              </w:rPr>
              <w:t>5</w:t>
            </w:r>
          </w:p>
        </w:tc>
      </w:tr>
      <w:tr w:rsidR="007D46F0" w:rsidRPr="00E80FCE" w:rsidTr="00050163">
        <w:trPr>
          <w:jc w:val="center"/>
        </w:trPr>
        <w:tc>
          <w:tcPr>
            <w:tcW w:w="0" w:type="auto"/>
            <w:vAlign w:val="center"/>
          </w:tcPr>
          <w:p w:rsidR="007D46F0" w:rsidRPr="00E80FCE" w:rsidRDefault="007D46F0" w:rsidP="00050163">
            <w:pPr>
              <w:jc w:val="center"/>
              <w:rPr>
                <w:rFonts w:asciiTheme="minorBidi" w:hAnsiTheme="minorBidi"/>
                <w:sz w:val="20"/>
                <w:szCs w:val="20"/>
              </w:rPr>
            </w:pPr>
            <w:r w:rsidRPr="00E80FCE">
              <w:rPr>
                <w:rFonts w:asciiTheme="minorBidi" w:hAnsiTheme="minorBidi"/>
                <w:sz w:val="20"/>
                <w:szCs w:val="20"/>
              </w:rPr>
              <w:t>25</w:t>
            </w:r>
          </w:p>
        </w:tc>
        <w:tc>
          <w:tcPr>
            <w:tcW w:w="0" w:type="auto"/>
            <w:vAlign w:val="center"/>
          </w:tcPr>
          <w:p w:rsidR="007D46F0" w:rsidRPr="00E80FCE" w:rsidRDefault="007D46F0" w:rsidP="00050163">
            <w:pPr>
              <w:jc w:val="center"/>
              <w:rPr>
                <w:rFonts w:asciiTheme="minorBidi" w:hAnsiTheme="minorBidi"/>
                <w:sz w:val="20"/>
                <w:szCs w:val="20"/>
              </w:rPr>
            </w:pPr>
            <w:r w:rsidRPr="00E80FCE">
              <w:rPr>
                <w:rFonts w:asciiTheme="minorBidi" w:hAnsiTheme="minorBidi"/>
                <w:sz w:val="20"/>
                <w:szCs w:val="20"/>
              </w:rPr>
              <w:t>350</w:t>
            </w:r>
          </w:p>
        </w:tc>
        <w:tc>
          <w:tcPr>
            <w:tcW w:w="0" w:type="auto"/>
            <w:vAlign w:val="center"/>
          </w:tcPr>
          <w:p w:rsidR="007D46F0" w:rsidRPr="00E80FCE" w:rsidRDefault="007D46F0" w:rsidP="00050163">
            <w:pPr>
              <w:jc w:val="center"/>
              <w:rPr>
                <w:rFonts w:asciiTheme="minorBidi" w:hAnsiTheme="minorBidi"/>
                <w:sz w:val="20"/>
                <w:szCs w:val="20"/>
              </w:rPr>
            </w:pPr>
            <w:r w:rsidRPr="00E80FCE">
              <w:rPr>
                <w:rFonts w:asciiTheme="minorBidi" w:hAnsiTheme="minorBidi"/>
                <w:sz w:val="20"/>
                <w:szCs w:val="20"/>
              </w:rPr>
              <w:t>250</w:t>
            </w:r>
          </w:p>
        </w:tc>
        <w:tc>
          <w:tcPr>
            <w:tcW w:w="0" w:type="auto"/>
            <w:vAlign w:val="center"/>
          </w:tcPr>
          <w:p w:rsidR="007D46F0" w:rsidRPr="00E80FCE" w:rsidRDefault="007D46F0" w:rsidP="00050163">
            <w:pPr>
              <w:jc w:val="center"/>
              <w:rPr>
                <w:rFonts w:asciiTheme="minorBidi" w:hAnsiTheme="minorBidi"/>
                <w:sz w:val="20"/>
                <w:szCs w:val="20"/>
              </w:rPr>
            </w:pPr>
            <w:r w:rsidRPr="00E80FCE">
              <w:rPr>
                <w:rFonts w:asciiTheme="minorBidi" w:hAnsiTheme="minorBidi"/>
                <w:sz w:val="20"/>
                <w:szCs w:val="20"/>
              </w:rPr>
              <w:t>3.0</w:t>
            </w:r>
          </w:p>
        </w:tc>
        <w:tc>
          <w:tcPr>
            <w:tcW w:w="0" w:type="auto"/>
            <w:vAlign w:val="center"/>
          </w:tcPr>
          <w:p w:rsidR="007D46F0" w:rsidRPr="00E80FCE" w:rsidRDefault="007D46F0" w:rsidP="00050163">
            <w:pPr>
              <w:jc w:val="center"/>
              <w:rPr>
                <w:rFonts w:asciiTheme="minorBidi" w:hAnsiTheme="minorBidi"/>
                <w:color w:val="000000"/>
                <w:sz w:val="20"/>
                <w:szCs w:val="20"/>
              </w:rPr>
            </w:pPr>
            <w:r w:rsidRPr="00E80FCE">
              <w:rPr>
                <w:rFonts w:asciiTheme="minorBidi" w:hAnsiTheme="minorBidi"/>
                <w:color w:val="000000"/>
                <w:sz w:val="20"/>
                <w:szCs w:val="20"/>
              </w:rPr>
              <w:t>296</w:t>
            </w:r>
          </w:p>
        </w:tc>
        <w:tc>
          <w:tcPr>
            <w:tcW w:w="0" w:type="auto"/>
            <w:vAlign w:val="center"/>
          </w:tcPr>
          <w:p w:rsidR="007D46F0" w:rsidRPr="00E80FCE" w:rsidRDefault="007D46F0" w:rsidP="00050163">
            <w:pPr>
              <w:jc w:val="center"/>
              <w:rPr>
                <w:rFonts w:asciiTheme="minorBidi" w:hAnsiTheme="minorBidi"/>
                <w:color w:val="000000"/>
                <w:sz w:val="20"/>
                <w:szCs w:val="20"/>
              </w:rPr>
            </w:pPr>
            <w:r w:rsidRPr="00E80FCE">
              <w:rPr>
                <w:rFonts w:asciiTheme="minorBidi" w:hAnsiTheme="minorBidi"/>
                <w:color w:val="000000"/>
                <w:sz w:val="20"/>
                <w:szCs w:val="20"/>
              </w:rPr>
              <w:t>2</w:t>
            </w:r>
          </w:p>
        </w:tc>
        <w:tc>
          <w:tcPr>
            <w:tcW w:w="0" w:type="auto"/>
            <w:vAlign w:val="center"/>
          </w:tcPr>
          <w:p w:rsidR="007D46F0" w:rsidRPr="00E80FCE" w:rsidRDefault="007D46F0" w:rsidP="00050163">
            <w:pPr>
              <w:jc w:val="center"/>
              <w:rPr>
                <w:rFonts w:asciiTheme="minorBidi" w:hAnsiTheme="minorBidi"/>
                <w:color w:val="000000"/>
                <w:sz w:val="20"/>
                <w:szCs w:val="20"/>
              </w:rPr>
            </w:pPr>
            <w:r w:rsidRPr="00E80FCE">
              <w:rPr>
                <w:rFonts w:asciiTheme="minorBidi" w:hAnsiTheme="minorBidi"/>
                <w:color w:val="000000"/>
                <w:sz w:val="20"/>
                <w:szCs w:val="20"/>
              </w:rPr>
              <w:t>0.30</w:t>
            </w:r>
          </w:p>
        </w:tc>
        <w:tc>
          <w:tcPr>
            <w:tcW w:w="0" w:type="auto"/>
            <w:vAlign w:val="center"/>
          </w:tcPr>
          <w:p w:rsidR="007D46F0" w:rsidRPr="00E80FCE" w:rsidRDefault="007D46F0" w:rsidP="00050163">
            <w:pPr>
              <w:jc w:val="center"/>
              <w:rPr>
                <w:rFonts w:asciiTheme="minorBidi" w:hAnsiTheme="minorBidi"/>
                <w:color w:val="000000"/>
                <w:sz w:val="20"/>
                <w:szCs w:val="20"/>
              </w:rPr>
            </w:pPr>
            <w:r w:rsidRPr="00E80FCE">
              <w:rPr>
                <w:rFonts w:asciiTheme="minorBidi" w:hAnsiTheme="minorBidi"/>
                <w:color w:val="000000"/>
                <w:sz w:val="20"/>
                <w:szCs w:val="20"/>
              </w:rPr>
              <w:t>6</w:t>
            </w:r>
          </w:p>
        </w:tc>
        <w:tc>
          <w:tcPr>
            <w:tcW w:w="0" w:type="auto"/>
            <w:tcBorders>
              <w:right w:val="single" w:sz="4" w:space="0" w:color="auto"/>
            </w:tcBorders>
            <w:vAlign w:val="center"/>
          </w:tcPr>
          <w:p w:rsidR="007D46F0" w:rsidRPr="00E80FCE" w:rsidRDefault="007D46F0" w:rsidP="00050163">
            <w:pPr>
              <w:jc w:val="center"/>
              <w:rPr>
                <w:rFonts w:asciiTheme="minorBidi" w:hAnsiTheme="minorBidi"/>
                <w:color w:val="000000"/>
                <w:sz w:val="20"/>
                <w:szCs w:val="20"/>
              </w:rPr>
            </w:pPr>
            <w:r w:rsidRPr="00E80FCE">
              <w:rPr>
                <w:rFonts w:asciiTheme="minorBidi" w:hAnsiTheme="minorBidi"/>
                <w:color w:val="000000"/>
                <w:sz w:val="20"/>
                <w:szCs w:val="20"/>
              </w:rPr>
              <w:t>141.2</w:t>
            </w:r>
          </w:p>
        </w:tc>
        <w:tc>
          <w:tcPr>
            <w:tcW w:w="0" w:type="auto"/>
            <w:tcBorders>
              <w:left w:val="single" w:sz="4" w:space="0" w:color="auto"/>
            </w:tcBorders>
            <w:vAlign w:val="center"/>
          </w:tcPr>
          <w:p w:rsidR="007D46F0" w:rsidRPr="00E80FCE" w:rsidRDefault="007D46F0" w:rsidP="00050163">
            <w:pPr>
              <w:jc w:val="center"/>
              <w:rPr>
                <w:rFonts w:asciiTheme="minorBidi" w:hAnsiTheme="minorBidi"/>
                <w:color w:val="000000"/>
                <w:sz w:val="20"/>
                <w:szCs w:val="20"/>
              </w:rPr>
            </w:pPr>
            <w:r w:rsidRPr="00E80FCE">
              <w:rPr>
                <w:rFonts w:asciiTheme="minorBidi" w:hAnsiTheme="minorBidi"/>
                <w:color w:val="000000"/>
                <w:sz w:val="20"/>
                <w:szCs w:val="20"/>
              </w:rPr>
              <w:t>65.0</w:t>
            </w:r>
          </w:p>
        </w:tc>
        <w:tc>
          <w:tcPr>
            <w:tcW w:w="0" w:type="auto"/>
            <w:vAlign w:val="center"/>
          </w:tcPr>
          <w:p w:rsidR="007D46F0" w:rsidRPr="00E80FCE" w:rsidRDefault="007D46F0" w:rsidP="00050163">
            <w:pPr>
              <w:jc w:val="center"/>
              <w:rPr>
                <w:rFonts w:asciiTheme="minorBidi" w:hAnsiTheme="minorBidi"/>
                <w:color w:val="000000" w:themeColor="text1"/>
                <w:sz w:val="20"/>
                <w:szCs w:val="20"/>
              </w:rPr>
            </w:pPr>
            <w:r w:rsidRPr="00E80FCE">
              <w:rPr>
                <w:rFonts w:asciiTheme="minorBidi" w:hAnsiTheme="minorBidi"/>
                <w:color w:val="000000" w:themeColor="text1"/>
                <w:sz w:val="20"/>
                <w:szCs w:val="20"/>
              </w:rPr>
              <w:t>60.0</w:t>
            </w:r>
          </w:p>
        </w:tc>
        <w:tc>
          <w:tcPr>
            <w:tcW w:w="0" w:type="auto"/>
            <w:vAlign w:val="center"/>
          </w:tcPr>
          <w:p w:rsidR="007D46F0" w:rsidRPr="00E80FCE" w:rsidRDefault="007D46F0" w:rsidP="00050163">
            <w:pPr>
              <w:jc w:val="center"/>
              <w:rPr>
                <w:rFonts w:asciiTheme="minorBidi" w:hAnsiTheme="minorBidi"/>
                <w:color w:val="000000" w:themeColor="text1"/>
                <w:sz w:val="20"/>
                <w:szCs w:val="20"/>
              </w:rPr>
            </w:pPr>
            <w:r w:rsidRPr="00E80FCE">
              <w:rPr>
                <w:rFonts w:asciiTheme="minorBidi" w:hAnsiTheme="minorBidi"/>
                <w:color w:val="000000" w:themeColor="text1"/>
                <w:sz w:val="20"/>
                <w:szCs w:val="20"/>
              </w:rPr>
              <w:t>54.0</w:t>
            </w:r>
          </w:p>
        </w:tc>
        <w:tc>
          <w:tcPr>
            <w:tcW w:w="0" w:type="auto"/>
            <w:vAlign w:val="center"/>
          </w:tcPr>
          <w:p w:rsidR="007D46F0" w:rsidRPr="00E80FCE" w:rsidRDefault="007D46F0" w:rsidP="00050163">
            <w:pPr>
              <w:jc w:val="center"/>
              <w:rPr>
                <w:rFonts w:asciiTheme="minorBidi" w:hAnsiTheme="minorBidi"/>
                <w:color w:val="000000" w:themeColor="text1"/>
                <w:sz w:val="20"/>
                <w:szCs w:val="20"/>
              </w:rPr>
            </w:pPr>
            <w:r w:rsidRPr="00E80FCE">
              <w:rPr>
                <w:rFonts w:asciiTheme="minorBidi" w:hAnsiTheme="minorBidi"/>
                <w:color w:val="000000" w:themeColor="text1"/>
                <w:sz w:val="20"/>
                <w:szCs w:val="20"/>
              </w:rPr>
              <w:t>50</w:t>
            </w:r>
          </w:p>
        </w:tc>
        <w:tc>
          <w:tcPr>
            <w:tcW w:w="0" w:type="auto"/>
            <w:tcBorders>
              <w:right w:val="single" w:sz="4" w:space="0" w:color="auto"/>
            </w:tcBorders>
            <w:vAlign w:val="center"/>
          </w:tcPr>
          <w:p w:rsidR="007D46F0" w:rsidRPr="00E80FCE" w:rsidRDefault="007D46F0" w:rsidP="00050163">
            <w:pPr>
              <w:jc w:val="center"/>
              <w:rPr>
                <w:rFonts w:asciiTheme="minorBidi" w:hAnsiTheme="minorBidi"/>
                <w:color w:val="000000" w:themeColor="text1"/>
                <w:sz w:val="20"/>
                <w:szCs w:val="20"/>
              </w:rPr>
            </w:pPr>
            <w:r w:rsidRPr="00E80FCE">
              <w:rPr>
                <w:rFonts w:asciiTheme="minorBidi" w:hAnsiTheme="minorBidi"/>
                <w:color w:val="000000" w:themeColor="text1"/>
                <w:sz w:val="20"/>
                <w:szCs w:val="20"/>
              </w:rPr>
              <w:t>45</w:t>
            </w:r>
          </w:p>
        </w:tc>
        <w:tc>
          <w:tcPr>
            <w:tcW w:w="0" w:type="auto"/>
            <w:tcBorders>
              <w:left w:val="single" w:sz="4" w:space="0" w:color="auto"/>
            </w:tcBorders>
            <w:vAlign w:val="center"/>
          </w:tcPr>
          <w:p w:rsidR="007D46F0" w:rsidRPr="00E80FCE" w:rsidRDefault="007D46F0" w:rsidP="00050163">
            <w:pPr>
              <w:jc w:val="center"/>
              <w:rPr>
                <w:rFonts w:asciiTheme="minorBidi" w:hAnsiTheme="minorBidi"/>
                <w:sz w:val="20"/>
                <w:szCs w:val="20"/>
              </w:rPr>
            </w:pPr>
            <w:r w:rsidRPr="00E80FCE">
              <w:rPr>
                <w:rFonts w:asciiTheme="minorBidi" w:hAnsiTheme="minorBidi"/>
                <w:sz w:val="20"/>
                <w:szCs w:val="20"/>
              </w:rPr>
              <w:t>0.0</w:t>
            </w:r>
          </w:p>
        </w:tc>
        <w:tc>
          <w:tcPr>
            <w:tcW w:w="0" w:type="auto"/>
            <w:vAlign w:val="center"/>
          </w:tcPr>
          <w:p w:rsidR="007D46F0" w:rsidRPr="00E80FCE" w:rsidRDefault="007D46F0" w:rsidP="00050163">
            <w:pPr>
              <w:jc w:val="center"/>
              <w:rPr>
                <w:rFonts w:asciiTheme="minorBidi" w:hAnsiTheme="minorBidi"/>
                <w:sz w:val="20"/>
                <w:szCs w:val="20"/>
              </w:rPr>
            </w:pPr>
            <w:r w:rsidRPr="00E80FCE">
              <w:rPr>
                <w:rFonts w:asciiTheme="minorBidi" w:hAnsiTheme="minorBidi"/>
                <w:sz w:val="20"/>
                <w:szCs w:val="20"/>
              </w:rPr>
              <w:t>0.00</w:t>
            </w:r>
          </w:p>
        </w:tc>
        <w:tc>
          <w:tcPr>
            <w:tcW w:w="0" w:type="auto"/>
            <w:vAlign w:val="center"/>
          </w:tcPr>
          <w:p w:rsidR="007D46F0" w:rsidRPr="00E80FCE" w:rsidRDefault="007D46F0" w:rsidP="00050163">
            <w:pPr>
              <w:jc w:val="center"/>
              <w:rPr>
                <w:rFonts w:asciiTheme="minorBidi" w:hAnsiTheme="minorBidi"/>
                <w:color w:val="000000" w:themeColor="text1"/>
                <w:sz w:val="20"/>
                <w:szCs w:val="20"/>
              </w:rPr>
            </w:pPr>
            <w:r w:rsidRPr="00E80FCE">
              <w:rPr>
                <w:rFonts w:asciiTheme="minorBidi" w:hAnsiTheme="minorBidi"/>
                <w:color w:val="000000" w:themeColor="text1"/>
                <w:sz w:val="20"/>
                <w:szCs w:val="20"/>
              </w:rPr>
              <w:t>0.00</w:t>
            </w:r>
          </w:p>
        </w:tc>
        <w:tc>
          <w:tcPr>
            <w:tcW w:w="0" w:type="auto"/>
            <w:vAlign w:val="center"/>
          </w:tcPr>
          <w:p w:rsidR="007D46F0" w:rsidRPr="00E80FCE" w:rsidRDefault="007D46F0" w:rsidP="00050163">
            <w:pPr>
              <w:jc w:val="center"/>
              <w:rPr>
                <w:rFonts w:asciiTheme="minorBidi" w:hAnsiTheme="minorBidi"/>
                <w:color w:val="000000" w:themeColor="text1"/>
                <w:sz w:val="20"/>
                <w:szCs w:val="20"/>
              </w:rPr>
            </w:pPr>
            <w:r w:rsidRPr="00E80FCE">
              <w:rPr>
                <w:rFonts w:asciiTheme="minorBidi" w:hAnsiTheme="minorBidi"/>
                <w:color w:val="000000" w:themeColor="text1"/>
                <w:sz w:val="20"/>
                <w:szCs w:val="20"/>
              </w:rPr>
              <w:t>0.00</w:t>
            </w:r>
          </w:p>
        </w:tc>
        <w:tc>
          <w:tcPr>
            <w:tcW w:w="0" w:type="auto"/>
            <w:tcBorders>
              <w:right w:val="single" w:sz="4" w:space="0" w:color="auto"/>
            </w:tcBorders>
            <w:vAlign w:val="center"/>
          </w:tcPr>
          <w:p w:rsidR="007D46F0" w:rsidRPr="00E80FCE" w:rsidRDefault="007D46F0" w:rsidP="00050163">
            <w:pPr>
              <w:jc w:val="center"/>
              <w:rPr>
                <w:rFonts w:asciiTheme="minorBidi" w:hAnsiTheme="minorBidi"/>
                <w:color w:val="000000" w:themeColor="text1"/>
                <w:sz w:val="20"/>
                <w:szCs w:val="20"/>
              </w:rPr>
            </w:pPr>
            <w:r w:rsidRPr="00E80FCE">
              <w:rPr>
                <w:rFonts w:asciiTheme="minorBidi" w:hAnsiTheme="minorBidi"/>
                <w:color w:val="000000" w:themeColor="text1"/>
                <w:sz w:val="20"/>
                <w:szCs w:val="20"/>
              </w:rPr>
              <w:t>0.00</w:t>
            </w:r>
          </w:p>
        </w:tc>
        <w:tc>
          <w:tcPr>
            <w:tcW w:w="0" w:type="auto"/>
            <w:tcBorders>
              <w:left w:val="single" w:sz="4" w:space="0" w:color="auto"/>
            </w:tcBorders>
            <w:vAlign w:val="center"/>
          </w:tcPr>
          <w:p w:rsidR="007D46F0" w:rsidRPr="00E80FCE" w:rsidRDefault="007D46F0" w:rsidP="00050163">
            <w:pPr>
              <w:jc w:val="center"/>
              <w:rPr>
                <w:rFonts w:asciiTheme="minorBidi" w:hAnsiTheme="minorBidi"/>
                <w:sz w:val="20"/>
                <w:szCs w:val="20"/>
              </w:rPr>
            </w:pPr>
            <w:r w:rsidRPr="00E80FCE">
              <w:rPr>
                <w:rFonts w:asciiTheme="minorBidi" w:hAnsiTheme="minorBidi"/>
                <w:sz w:val="20"/>
                <w:szCs w:val="20"/>
              </w:rPr>
              <w:t>5</w:t>
            </w:r>
          </w:p>
        </w:tc>
        <w:tc>
          <w:tcPr>
            <w:tcW w:w="0" w:type="auto"/>
            <w:vAlign w:val="center"/>
          </w:tcPr>
          <w:p w:rsidR="007D46F0" w:rsidRPr="00E80FCE" w:rsidRDefault="007D46F0" w:rsidP="00050163">
            <w:pPr>
              <w:jc w:val="center"/>
              <w:rPr>
                <w:rFonts w:asciiTheme="minorBidi" w:hAnsiTheme="minorBidi"/>
                <w:sz w:val="20"/>
                <w:szCs w:val="20"/>
              </w:rPr>
            </w:pPr>
            <w:r w:rsidRPr="00E80FCE">
              <w:rPr>
                <w:rFonts w:asciiTheme="minorBidi" w:hAnsiTheme="minorBidi"/>
                <w:sz w:val="20"/>
                <w:szCs w:val="20"/>
              </w:rPr>
              <w:t>5</w:t>
            </w:r>
          </w:p>
        </w:tc>
        <w:tc>
          <w:tcPr>
            <w:tcW w:w="0" w:type="auto"/>
            <w:vAlign w:val="center"/>
          </w:tcPr>
          <w:p w:rsidR="007D46F0" w:rsidRPr="00E80FCE" w:rsidRDefault="007D46F0" w:rsidP="00050163">
            <w:pPr>
              <w:jc w:val="center"/>
              <w:rPr>
                <w:rFonts w:asciiTheme="minorBidi" w:hAnsiTheme="minorBidi"/>
                <w:color w:val="000000" w:themeColor="text1"/>
                <w:sz w:val="20"/>
                <w:szCs w:val="20"/>
              </w:rPr>
            </w:pPr>
            <w:r w:rsidRPr="00E80FCE">
              <w:rPr>
                <w:rFonts w:asciiTheme="minorBidi" w:hAnsiTheme="minorBidi"/>
                <w:color w:val="000000" w:themeColor="text1"/>
                <w:sz w:val="20"/>
                <w:szCs w:val="20"/>
              </w:rPr>
              <w:t>5</w:t>
            </w:r>
          </w:p>
        </w:tc>
        <w:tc>
          <w:tcPr>
            <w:tcW w:w="0" w:type="auto"/>
            <w:vAlign w:val="center"/>
          </w:tcPr>
          <w:p w:rsidR="007D46F0" w:rsidRPr="00E80FCE" w:rsidRDefault="007D46F0" w:rsidP="00050163">
            <w:pPr>
              <w:jc w:val="center"/>
              <w:rPr>
                <w:rFonts w:asciiTheme="minorBidi" w:hAnsiTheme="minorBidi"/>
                <w:color w:val="000000" w:themeColor="text1"/>
                <w:sz w:val="20"/>
                <w:szCs w:val="20"/>
              </w:rPr>
            </w:pPr>
            <w:r w:rsidRPr="00E80FCE">
              <w:rPr>
                <w:rFonts w:asciiTheme="minorBidi" w:hAnsiTheme="minorBidi"/>
                <w:color w:val="000000" w:themeColor="text1"/>
                <w:sz w:val="20"/>
                <w:szCs w:val="20"/>
              </w:rPr>
              <w:t>5</w:t>
            </w:r>
          </w:p>
        </w:tc>
        <w:tc>
          <w:tcPr>
            <w:tcW w:w="0" w:type="auto"/>
            <w:vAlign w:val="center"/>
          </w:tcPr>
          <w:p w:rsidR="007D46F0" w:rsidRPr="00E80FCE" w:rsidRDefault="007D46F0" w:rsidP="00050163">
            <w:pPr>
              <w:jc w:val="center"/>
              <w:rPr>
                <w:rFonts w:asciiTheme="minorBidi" w:hAnsiTheme="minorBidi"/>
                <w:color w:val="000000" w:themeColor="text1"/>
                <w:sz w:val="20"/>
                <w:szCs w:val="20"/>
              </w:rPr>
            </w:pPr>
            <w:r w:rsidRPr="00E80FCE">
              <w:rPr>
                <w:rFonts w:asciiTheme="minorBidi" w:hAnsiTheme="minorBidi"/>
                <w:color w:val="000000" w:themeColor="text1"/>
                <w:sz w:val="20"/>
                <w:szCs w:val="20"/>
              </w:rPr>
              <w:t>5</w:t>
            </w:r>
          </w:p>
        </w:tc>
      </w:tr>
      <w:tr w:rsidR="007D46F0" w:rsidRPr="00E80FCE" w:rsidTr="00050163">
        <w:trPr>
          <w:jc w:val="center"/>
        </w:trPr>
        <w:tc>
          <w:tcPr>
            <w:tcW w:w="0" w:type="auto"/>
            <w:vAlign w:val="center"/>
          </w:tcPr>
          <w:p w:rsidR="007D46F0" w:rsidRPr="00E80FCE" w:rsidRDefault="007D46F0" w:rsidP="00050163">
            <w:pPr>
              <w:jc w:val="center"/>
              <w:rPr>
                <w:rFonts w:asciiTheme="minorBidi" w:hAnsiTheme="minorBidi"/>
                <w:sz w:val="20"/>
                <w:szCs w:val="20"/>
              </w:rPr>
            </w:pPr>
            <w:r w:rsidRPr="00E80FCE">
              <w:rPr>
                <w:rFonts w:asciiTheme="minorBidi" w:hAnsiTheme="minorBidi"/>
                <w:sz w:val="20"/>
                <w:szCs w:val="20"/>
              </w:rPr>
              <w:t>26</w:t>
            </w:r>
          </w:p>
        </w:tc>
        <w:tc>
          <w:tcPr>
            <w:tcW w:w="0" w:type="auto"/>
            <w:vAlign w:val="center"/>
          </w:tcPr>
          <w:p w:rsidR="007D46F0" w:rsidRPr="00E80FCE" w:rsidRDefault="007D46F0" w:rsidP="00050163">
            <w:pPr>
              <w:jc w:val="center"/>
              <w:rPr>
                <w:rFonts w:asciiTheme="minorBidi" w:hAnsiTheme="minorBidi"/>
                <w:color w:val="000000"/>
                <w:sz w:val="20"/>
                <w:szCs w:val="20"/>
              </w:rPr>
            </w:pPr>
            <w:r w:rsidRPr="00E80FCE">
              <w:rPr>
                <w:rFonts w:asciiTheme="minorBidi" w:hAnsiTheme="minorBidi"/>
                <w:color w:val="000000"/>
                <w:sz w:val="20"/>
                <w:szCs w:val="20"/>
              </w:rPr>
              <w:t>250</w:t>
            </w:r>
          </w:p>
        </w:tc>
        <w:tc>
          <w:tcPr>
            <w:tcW w:w="0" w:type="auto"/>
            <w:vAlign w:val="center"/>
          </w:tcPr>
          <w:p w:rsidR="007D46F0" w:rsidRPr="00E80FCE" w:rsidRDefault="007D46F0" w:rsidP="00050163">
            <w:pPr>
              <w:jc w:val="center"/>
              <w:rPr>
                <w:rFonts w:asciiTheme="minorBidi" w:hAnsiTheme="minorBidi"/>
                <w:color w:val="000000"/>
                <w:sz w:val="20"/>
                <w:szCs w:val="20"/>
              </w:rPr>
            </w:pPr>
            <w:r w:rsidRPr="00E80FCE">
              <w:rPr>
                <w:rFonts w:asciiTheme="minorBidi" w:hAnsiTheme="minorBidi"/>
                <w:color w:val="000000"/>
                <w:sz w:val="20"/>
                <w:szCs w:val="20"/>
              </w:rPr>
              <w:t>300</w:t>
            </w:r>
          </w:p>
        </w:tc>
        <w:tc>
          <w:tcPr>
            <w:tcW w:w="0" w:type="auto"/>
            <w:vAlign w:val="center"/>
          </w:tcPr>
          <w:p w:rsidR="007D46F0" w:rsidRPr="00E80FCE" w:rsidRDefault="007D46F0" w:rsidP="00050163">
            <w:pPr>
              <w:jc w:val="center"/>
              <w:rPr>
                <w:rFonts w:asciiTheme="minorBidi" w:hAnsiTheme="minorBidi"/>
                <w:color w:val="000000"/>
                <w:sz w:val="20"/>
                <w:szCs w:val="20"/>
              </w:rPr>
            </w:pPr>
            <w:r w:rsidRPr="00E80FCE">
              <w:rPr>
                <w:rFonts w:asciiTheme="minorBidi" w:hAnsiTheme="minorBidi"/>
                <w:color w:val="000000"/>
                <w:sz w:val="20"/>
                <w:szCs w:val="20"/>
              </w:rPr>
              <w:t>3.5</w:t>
            </w:r>
          </w:p>
        </w:tc>
        <w:tc>
          <w:tcPr>
            <w:tcW w:w="0" w:type="auto"/>
            <w:vAlign w:val="center"/>
          </w:tcPr>
          <w:p w:rsidR="007D46F0" w:rsidRPr="00E80FCE" w:rsidRDefault="007D46F0" w:rsidP="00050163">
            <w:pPr>
              <w:jc w:val="center"/>
              <w:rPr>
                <w:rFonts w:asciiTheme="minorBidi" w:hAnsiTheme="minorBidi"/>
                <w:color w:val="000000"/>
                <w:sz w:val="20"/>
                <w:szCs w:val="20"/>
              </w:rPr>
            </w:pPr>
            <w:r w:rsidRPr="00E80FCE">
              <w:rPr>
                <w:rFonts w:asciiTheme="minorBidi" w:hAnsiTheme="minorBidi"/>
                <w:color w:val="000000"/>
                <w:sz w:val="20"/>
                <w:szCs w:val="20"/>
              </w:rPr>
              <w:t>3</w:t>
            </w:r>
          </w:p>
        </w:tc>
        <w:tc>
          <w:tcPr>
            <w:tcW w:w="0" w:type="auto"/>
            <w:vAlign w:val="center"/>
          </w:tcPr>
          <w:p w:rsidR="007D46F0" w:rsidRPr="00E80FCE" w:rsidRDefault="007D46F0" w:rsidP="00050163">
            <w:pPr>
              <w:jc w:val="center"/>
              <w:rPr>
                <w:rFonts w:asciiTheme="minorBidi" w:hAnsiTheme="minorBidi"/>
                <w:color w:val="000000"/>
                <w:sz w:val="20"/>
                <w:szCs w:val="20"/>
              </w:rPr>
            </w:pPr>
            <w:r w:rsidRPr="00E80FCE">
              <w:rPr>
                <w:rFonts w:asciiTheme="minorBidi" w:hAnsiTheme="minorBidi"/>
                <w:color w:val="000000"/>
                <w:sz w:val="20"/>
                <w:szCs w:val="20"/>
              </w:rPr>
              <w:t>2.2</w:t>
            </w:r>
          </w:p>
        </w:tc>
        <w:tc>
          <w:tcPr>
            <w:tcW w:w="0" w:type="auto"/>
            <w:vAlign w:val="center"/>
          </w:tcPr>
          <w:p w:rsidR="007D46F0" w:rsidRPr="00E80FCE" w:rsidRDefault="007D46F0" w:rsidP="00050163">
            <w:pPr>
              <w:jc w:val="center"/>
              <w:rPr>
                <w:rFonts w:asciiTheme="minorBidi" w:hAnsiTheme="minorBidi"/>
                <w:color w:val="000000"/>
                <w:sz w:val="20"/>
                <w:szCs w:val="20"/>
              </w:rPr>
            </w:pPr>
            <w:r w:rsidRPr="00E80FCE">
              <w:rPr>
                <w:rFonts w:asciiTheme="minorBidi" w:hAnsiTheme="minorBidi"/>
                <w:color w:val="000000"/>
                <w:sz w:val="20"/>
                <w:szCs w:val="20"/>
              </w:rPr>
              <w:t>1.50</w:t>
            </w:r>
          </w:p>
        </w:tc>
        <w:tc>
          <w:tcPr>
            <w:tcW w:w="0" w:type="auto"/>
            <w:vAlign w:val="center"/>
          </w:tcPr>
          <w:p w:rsidR="007D46F0" w:rsidRPr="00E80FCE" w:rsidRDefault="007D46F0" w:rsidP="00050163">
            <w:pPr>
              <w:jc w:val="center"/>
              <w:rPr>
                <w:rFonts w:asciiTheme="minorBidi" w:hAnsiTheme="minorBidi"/>
                <w:color w:val="000000"/>
                <w:sz w:val="20"/>
                <w:szCs w:val="20"/>
              </w:rPr>
            </w:pPr>
            <w:r w:rsidRPr="00E80FCE">
              <w:rPr>
                <w:rFonts w:asciiTheme="minorBidi" w:hAnsiTheme="minorBidi"/>
                <w:color w:val="000000"/>
                <w:sz w:val="20"/>
                <w:szCs w:val="20"/>
              </w:rPr>
              <w:t>4</w:t>
            </w:r>
          </w:p>
        </w:tc>
        <w:tc>
          <w:tcPr>
            <w:tcW w:w="0" w:type="auto"/>
            <w:tcBorders>
              <w:right w:val="single" w:sz="4" w:space="0" w:color="auto"/>
            </w:tcBorders>
            <w:vAlign w:val="center"/>
          </w:tcPr>
          <w:p w:rsidR="007D46F0" w:rsidRPr="00E80FCE" w:rsidRDefault="007D46F0" w:rsidP="00050163">
            <w:pPr>
              <w:jc w:val="center"/>
              <w:rPr>
                <w:rFonts w:asciiTheme="minorBidi" w:hAnsiTheme="minorBidi"/>
                <w:color w:val="000000"/>
                <w:sz w:val="20"/>
                <w:szCs w:val="20"/>
              </w:rPr>
            </w:pPr>
            <w:r w:rsidRPr="00E80FCE">
              <w:rPr>
                <w:rFonts w:asciiTheme="minorBidi" w:hAnsiTheme="minorBidi"/>
                <w:color w:val="000000"/>
                <w:sz w:val="20"/>
                <w:szCs w:val="20"/>
              </w:rPr>
              <w:t>89.9</w:t>
            </w:r>
          </w:p>
        </w:tc>
        <w:tc>
          <w:tcPr>
            <w:tcW w:w="0" w:type="auto"/>
            <w:tcBorders>
              <w:left w:val="single" w:sz="4" w:space="0" w:color="auto"/>
            </w:tcBorders>
            <w:vAlign w:val="center"/>
          </w:tcPr>
          <w:p w:rsidR="007D46F0" w:rsidRPr="00E80FCE" w:rsidRDefault="007D46F0" w:rsidP="00050163">
            <w:pPr>
              <w:jc w:val="center"/>
              <w:rPr>
                <w:rFonts w:asciiTheme="minorBidi" w:hAnsiTheme="minorBidi"/>
                <w:color w:val="000000"/>
                <w:sz w:val="20"/>
                <w:szCs w:val="20"/>
              </w:rPr>
            </w:pPr>
            <w:r w:rsidRPr="00E80FCE">
              <w:rPr>
                <w:rFonts w:asciiTheme="minorBidi" w:hAnsiTheme="minorBidi"/>
                <w:color w:val="000000"/>
                <w:sz w:val="20"/>
                <w:szCs w:val="20"/>
              </w:rPr>
              <w:t>2.00</w:t>
            </w:r>
          </w:p>
        </w:tc>
        <w:tc>
          <w:tcPr>
            <w:tcW w:w="0" w:type="auto"/>
            <w:vAlign w:val="center"/>
          </w:tcPr>
          <w:p w:rsidR="007D46F0" w:rsidRPr="00E80FCE" w:rsidRDefault="007D46F0" w:rsidP="00050163">
            <w:pPr>
              <w:jc w:val="center"/>
              <w:rPr>
                <w:rFonts w:asciiTheme="minorBidi" w:hAnsiTheme="minorBidi"/>
                <w:color w:val="000000" w:themeColor="text1"/>
                <w:sz w:val="20"/>
                <w:szCs w:val="20"/>
              </w:rPr>
            </w:pPr>
            <w:r w:rsidRPr="00E80FCE">
              <w:rPr>
                <w:rFonts w:asciiTheme="minorBidi" w:hAnsiTheme="minorBidi"/>
                <w:color w:val="000000" w:themeColor="text1"/>
                <w:sz w:val="20"/>
                <w:szCs w:val="20"/>
              </w:rPr>
              <w:t>2.00</w:t>
            </w:r>
          </w:p>
        </w:tc>
        <w:tc>
          <w:tcPr>
            <w:tcW w:w="0" w:type="auto"/>
            <w:vAlign w:val="center"/>
          </w:tcPr>
          <w:p w:rsidR="007D46F0" w:rsidRPr="00E80FCE" w:rsidRDefault="007D46F0" w:rsidP="00050163">
            <w:pPr>
              <w:jc w:val="center"/>
              <w:rPr>
                <w:rFonts w:asciiTheme="minorBidi" w:hAnsiTheme="minorBidi"/>
                <w:color w:val="000000" w:themeColor="text1"/>
                <w:sz w:val="20"/>
                <w:szCs w:val="20"/>
              </w:rPr>
            </w:pPr>
            <w:r w:rsidRPr="00E80FCE">
              <w:rPr>
                <w:rFonts w:asciiTheme="minorBidi" w:hAnsiTheme="minorBidi"/>
                <w:color w:val="000000" w:themeColor="text1"/>
                <w:sz w:val="20"/>
                <w:szCs w:val="20"/>
              </w:rPr>
              <w:t>1.00</w:t>
            </w:r>
          </w:p>
        </w:tc>
        <w:tc>
          <w:tcPr>
            <w:tcW w:w="0" w:type="auto"/>
            <w:vAlign w:val="center"/>
          </w:tcPr>
          <w:p w:rsidR="007D46F0" w:rsidRPr="00E80FCE" w:rsidRDefault="007D46F0" w:rsidP="00050163">
            <w:pPr>
              <w:jc w:val="center"/>
              <w:rPr>
                <w:rFonts w:asciiTheme="minorBidi" w:hAnsiTheme="minorBidi"/>
                <w:color w:val="000000" w:themeColor="text1"/>
                <w:sz w:val="20"/>
                <w:szCs w:val="20"/>
              </w:rPr>
            </w:pPr>
            <w:r w:rsidRPr="00E80FCE">
              <w:rPr>
                <w:rFonts w:asciiTheme="minorBidi" w:hAnsiTheme="minorBidi"/>
                <w:color w:val="000000" w:themeColor="text1"/>
                <w:sz w:val="20"/>
                <w:szCs w:val="20"/>
              </w:rPr>
              <w:t>0.5</w:t>
            </w:r>
          </w:p>
        </w:tc>
        <w:tc>
          <w:tcPr>
            <w:tcW w:w="0" w:type="auto"/>
            <w:tcBorders>
              <w:right w:val="single" w:sz="4" w:space="0" w:color="auto"/>
            </w:tcBorders>
            <w:vAlign w:val="center"/>
          </w:tcPr>
          <w:p w:rsidR="007D46F0" w:rsidRPr="00E80FCE" w:rsidRDefault="007D46F0" w:rsidP="00050163">
            <w:pPr>
              <w:jc w:val="center"/>
              <w:rPr>
                <w:rFonts w:asciiTheme="minorBidi" w:hAnsiTheme="minorBidi"/>
                <w:color w:val="000000" w:themeColor="text1"/>
                <w:sz w:val="20"/>
                <w:szCs w:val="20"/>
              </w:rPr>
            </w:pPr>
            <w:r w:rsidRPr="00E80FCE">
              <w:rPr>
                <w:rFonts w:asciiTheme="minorBidi" w:hAnsiTheme="minorBidi"/>
                <w:color w:val="000000" w:themeColor="text1"/>
                <w:sz w:val="20"/>
                <w:szCs w:val="20"/>
              </w:rPr>
              <w:t>0.0</w:t>
            </w:r>
          </w:p>
        </w:tc>
        <w:tc>
          <w:tcPr>
            <w:tcW w:w="0" w:type="auto"/>
            <w:tcBorders>
              <w:left w:val="single" w:sz="4" w:space="0" w:color="auto"/>
            </w:tcBorders>
            <w:vAlign w:val="center"/>
          </w:tcPr>
          <w:p w:rsidR="007D46F0" w:rsidRPr="00E80FCE" w:rsidRDefault="007D46F0" w:rsidP="00050163">
            <w:pPr>
              <w:jc w:val="center"/>
              <w:rPr>
                <w:rFonts w:asciiTheme="minorBidi" w:hAnsiTheme="minorBidi"/>
                <w:sz w:val="20"/>
                <w:szCs w:val="20"/>
              </w:rPr>
            </w:pPr>
            <w:r w:rsidRPr="00E80FCE">
              <w:rPr>
                <w:rFonts w:asciiTheme="minorBidi" w:hAnsiTheme="minorBidi"/>
                <w:sz w:val="20"/>
                <w:szCs w:val="20"/>
              </w:rPr>
              <w:t>1.0</w:t>
            </w:r>
          </w:p>
        </w:tc>
        <w:tc>
          <w:tcPr>
            <w:tcW w:w="0" w:type="auto"/>
            <w:vAlign w:val="center"/>
          </w:tcPr>
          <w:p w:rsidR="007D46F0" w:rsidRPr="00E80FCE" w:rsidRDefault="007D46F0" w:rsidP="00050163">
            <w:pPr>
              <w:jc w:val="center"/>
              <w:rPr>
                <w:rFonts w:asciiTheme="minorBidi" w:hAnsiTheme="minorBidi"/>
                <w:sz w:val="20"/>
                <w:szCs w:val="20"/>
              </w:rPr>
            </w:pPr>
            <w:r w:rsidRPr="00E80FCE">
              <w:rPr>
                <w:rFonts w:asciiTheme="minorBidi" w:hAnsiTheme="minorBidi"/>
                <w:sz w:val="20"/>
                <w:szCs w:val="20"/>
              </w:rPr>
              <w:t>1.00</w:t>
            </w:r>
          </w:p>
        </w:tc>
        <w:tc>
          <w:tcPr>
            <w:tcW w:w="0" w:type="auto"/>
            <w:vAlign w:val="center"/>
          </w:tcPr>
          <w:p w:rsidR="007D46F0" w:rsidRPr="00E80FCE" w:rsidRDefault="007D46F0" w:rsidP="00050163">
            <w:pPr>
              <w:jc w:val="center"/>
              <w:rPr>
                <w:rFonts w:asciiTheme="minorBidi" w:hAnsiTheme="minorBidi"/>
                <w:color w:val="000000" w:themeColor="text1"/>
                <w:sz w:val="20"/>
                <w:szCs w:val="20"/>
              </w:rPr>
            </w:pPr>
            <w:r w:rsidRPr="00E80FCE">
              <w:rPr>
                <w:rFonts w:asciiTheme="minorBidi" w:hAnsiTheme="minorBidi"/>
                <w:color w:val="000000" w:themeColor="text1"/>
                <w:sz w:val="20"/>
                <w:szCs w:val="20"/>
              </w:rPr>
              <w:t>1.00</w:t>
            </w:r>
          </w:p>
        </w:tc>
        <w:tc>
          <w:tcPr>
            <w:tcW w:w="0" w:type="auto"/>
            <w:vAlign w:val="center"/>
          </w:tcPr>
          <w:p w:rsidR="007D46F0" w:rsidRPr="00E80FCE" w:rsidRDefault="007D46F0" w:rsidP="00050163">
            <w:pPr>
              <w:jc w:val="center"/>
              <w:rPr>
                <w:rFonts w:asciiTheme="minorBidi" w:hAnsiTheme="minorBidi"/>
                <w:color w:val="000000" w:themeColor="text1"/>
                <w:sz w:val="20"/>
                <w:szCs w:val="20"/>
              </w:rPr>
            </w:pPr>
            <w:r w:rsidRPr="00E80FCE">
              <w:rPr>
                <w:rFonts w:asciiTheme="minorBidi" w:hAnsiTheme="minorBidi"/>
                <w:color w:val="000000" w:themeColor="text1"/>
                <w:sz w:val="20"/>
                <w:szCs w:val="20"/>
              </w:rPr>
              <w:t>1.00</w:t>
            </w:r>
          </w:p>
        </w:tc>
        <w:tc>
          <w:tcPr>
            <w:tcW w:w="0" w:type="auto"/>
            <w:tcBorders>
              <w:right w:val="single" w:sz="4" w:space="0" w:color="auto"/>
            </w:tcBorders>
            <w:vAlign w:val="center"/>
          </w:tcPr>
          <w:p w:rsidR="007D46F0" w:rsidRPr="00E80FCE" w:rsidRDefault="007D46F0" w:rsidP="00050163">
            <w:pPr>
              <w:jc w:val="center"/>
              <w:rPr>
                <w:rFonts w:asciiTheme="minorBidi" w:hAnsiTheme="minorBidi"/>
                <w:color w:val="000000" w:themeColor="text1"/>
                <w:sz w:val="20"/>
                <w:szCs w:val="20"/>
              </w:rPr>
            </w:pPr>
            <w:r w:rsidRPr="00E80FCE">
              <w:rPr>
                <w:rFonts w:asciiTheme="minorBidi" w:hAnsiTheme="minorBidi"/>
                <w:color w:val="000000" w:themeColor="text1"/>
                <w:sz w:val="20"/>
                <w:szCs w:val="20"/>
              </w:rPr>
              <w:t>1.00</w:t>
            </w:r>
          </w:p>
        </w:tc>
        <w:tc>
          <w:tcPr>
            <w:tcW w:w="0" w:type="auto"/>
            <w:tcBorders>
              <w:left w:val="single" w:sz="4" w:space="0" w:color="auto"/>
            </w:tcBorders>
            <w:vAlign w:val="center"/>
          </w:tcPr>
          <w:p w:rsidR="007D46F0" w:rsidRPr="00E80FCE" w:rsidRDefault="007D46F0" w:rsidP="00050163">
            <w:pPr>
              <w:jc w:val="center"/>
              <w:rPr>
                <w:rFonts w:asciiTheme="minorBidi" w:hAnsiTheme="minorBidi"/>
                <w:sz w:val="20"/>
                <w:szCs w:val="20"/>
              </w:rPr>
            </w:pPr>
            <w:r w:rsidRPr="00E80FCE">
              <w:rPr>
                <w:rFonts w:asciiTheme="minorBidi" w:hAnsiTheme="minorBidi"/>
                <w:sz w:val="20"/>
                <w:szCs w:val="20"/>
              </w:rPr>
              <w:t>1</w:t>
            </w:r>
          </w:p>
        </w:tc>
        <w:tc>
          <w:tcPr>
            <w:tcW w:w="0" w:type="auto"/>
            <w:vAlign w:val="center"/>
          </w:tcPr>
          <w:p w:rsidR="007D46F0" w:rsidRPr="00E80FCE" w:rsidRDefault="007D46F0" w:rsidP="00050163">
            <w:pPr>
              <w:jc w:val="center"/>
              <w:rPr>
                <w:rFonts w:asciiTheme="minorBidi" w:hAnsiTheme="minorBidi"/>
                <w:sz w:val="20"/>
                <w:szCs w:val="20"/>
              </w:rPr>
            </w:pPr>
            <w:r w:rsidRPr="00E80FCE">
              <w:rPr>
                <w:rFonts w:asciiTheme="minorBidi" w:hAnsiTheme="minorBidi"/>
                <w:sz w:val="20"/>
                <w:szCs w:val="20"/>
              </w:rPr>
              <w:t>1</w:t>
            </w:r>
          </w:p>
        </w:tc>
        <w:tc>
          <w:tcPr>
            <w:tcW w:w="0" w:type="auto"/>
            <w:vAlign w:val="center"/>
          </w:tcPr>
          <w:p w:rsidR="007D46F0" w:rsidRPr="00E80FCE" w:rsidRDefault="007D46F0" w:rsidP="00050163">
            <w:pPr>
              <w:jc w:val="center"/>
              <w:rPr>
                <w:rFonts w:asciiTheme="minorBidi" w:hAnsiTheme="minorBidi"/>
                <w:color w:val="000000" w:themeColor="text1"/>
                <w:sz w:val="20"/>
                <w:szCs w:val="20"/>
              </w:rPr>
            </w:pPr>
            <w:r w:rsidRPr="00E80FCE">
              <w:rPr>
                <w:rFonts w:asciiTheme="minorBidi" w:hAnsiTheme="minorBidi"/>
                <w:color w:val="000000" w:themeColor="text1"/>
                <w:sz w:val="20"/>
                <w:szCs w:val="20"/>
              </w:rPr>
              <w:t>1</w:t>
            </w:r>
          </w:p>
        </w:tc>
        <w:tc>
          <w:tcPr>
            <w:tcW w:w="0" w:type="auto"/>
            <w:vAlign w:val="center"/>
          </w:tcPr>
          <w:p w:rsidR="007D46F0" w:rsidRPr="00E80FCE" w:rsidRDefault="007D46F0" w:rsidP="00050163">
            <w:pPr>
              <w:jc w:val="center"/>
              <w:rPr>
                <w:rFonts w:asciiTheme="minorBidi" w:hAnsiTheme="minorBidi"/>
                <w:color w:val="000000" w:themeColor="text1"/>
                <w:sz w:val="20"/>
                <w:szCs w:val="20"/>
              </w:rPr>
            </w:pPr>
            <w:r w:rsidRPr="00E80FCE">
              <w:rPr>
                <w:rFonts w:asciiTheme="minorBidi" w:hAnsiTheme="minorBidi"/>
                <w:color w:val="000000" w:themeColor="text1"/>
                <w:sz w:val="20"/>
                <w:szCs w:val="20"/>
              </w:rPr>
              <w:t>1</w:t>
            </w:r>
          </w:p>
        </w:tc>
        <w:tc>
          <w:tcPr>
            <w:tcW w:w="0" w:type="auto"/>
            <w:vAlign w:val="center"/>
          </w:tcPr>
          <w:p w:rsidR="007D46F0" w:rsidRPr="00E80FCE" w:rsidRDefault="007D46F0" w:rsidP="00050163">
            <w:pPr>
              <w:jc w:val="center"/>
              <w:rPr>
                <w:rFonts w:asciiTheme="minorBidi" w:hAnsiTheme="minorBidi"/>
                <w:color w:val="000000" w:themeColor="text1"/>
                <w:sz w:val="20"/>
                <w:szCs w:val="20"/>
              </w:rPr>
            </w:pPr>
            <w:r w:rsidRPr="00E80FCE">
              <w:rPr>
                <w:rFonts w:asciiTheme="minorBidi" w:hAnsiTheme="minorBidi"/>
                <w:color w:val="000000" w:themeColor="text1"/>
                <w:sz w:val="20"/>
                <w:szCs w:val="20"/>
              </w:rPr>
              <w:t>1</w:t>
            </w:r>
          </w:p>
        </w:tc>
      </w:tr>
      <w:tr w:rsidR="007D46F0" w:rsidRPr="00E80FCE" w:rsidTr="00050163">
        <w:trPr>
          <w:jc w:val="center"/>
        </w:trPr>
        <w:tc>
          <w:tcPr>
            <w:tcW w:w="0" w:type="auto"/>
            <w:vAlign w:val="center"/>
          </w:tcPr>
          <w:p w:rsidR="007D46F0" w:rsidRPr="00E80FCE" w:rsidRDefault="007D46F0" w:rsidP="00050163">
            <w:pPr>
              <w:jc w:val="center"/>
              <w:rPr>
                <w:rFonts w:asciiTheme="minorBidi" w:hAnsiTheme="minorBidi"/>
                <w:sz w:val="20"/>
                <w:szCs w:val="20"/>
              </w:rPr>
            </w:pPr>
            <w:r w:rsidRPr="00E80FCE">
              <w:rPr>
                <w:rFonts w:asciiTheme="minorBidi" w:hAnsiTheme="minorBidi"/>
                <w:sz w:val="20"/>
                <w:szCs w:val="20"/>
              </w:rPr>
              <w:t>27</w:t>
            </w:r>
          </w:p>
        </w:tc>
        <w:tc>
          <w:tcPr>
            <w:tcW w:w="0" w:type="auto"/>
            <w:vAlign w:val="center"/>
          </w:tcPr>
          <w:p w:rsidR="007D46F0" w:rsidRPr="00E80FCE" w:rsidRDefault="007D46F0" w:rsidP="00050163">
            <w:pPr>
              <w:jc w:val="center"/>
              <w:rPr>
                <w:rFonts w:asciiTheme="minorBidi" w:hAnsiTheme="minorBidi"/>
                <w:sz w:val="20"/>
                <w:szCs w:val="20"/>
              </w:rPr>
            </w:pPr>
            <w:r w:rsidRPr="00E80FCE">
              <w:rPr>
                <w:rFonts w:asciiTheme="minorBidi" w:hAnsiTheme="minorBidi"/>
                <w:sz w:val="20"/>
                <w:szCs w:val="20"/>
              </w:rPr>
              <w:t>350</w:t>
            </w:r>
          </w:p>
        </w:tc>
        <w:tc>
          <w:tcPr>
            <w:tcW w:w="0" w:type="auto"/>
            <w:vAlign w:val="center"/>
          </w:tcPr>
          <w:p w:rsidR="007D46F0" w:rsidRPr="00E80FCE" w:rsidRDefault="007D46F0" w:rsidP="00050163">
            <w:pPr>
              <w:jc w:val="center"/>
              <w:rPr>
                <w:rFonts w:asciiTheme="minorBidi" w:hAnsiTheme="minorBidi"/>
                <w:sz w:val="20"/>
                <w:szCs w:val="20"/>
              </w:rPr>
            </w:pPr>
            <w:r w:rsidRPr="00E80FCE">
              <w:rPr>
                <w:rFonts w:asciiTheme="minorBidi" w:hAnsiTheme="minorBidi"/>
                <w:sz w:val="20"/>
                <w:szCs w:val="20"/>
              </w:rPr>
              <w:t>250</w:t>
            </w:r>
          </w:p>
        </w:tc>
        <w:tc>
          <w:tcPr>
            <w:tcW w:w="0" w:type="auto"/>
            <w:vAlign w:val="center"/>
          </w:tcPr>
          <w:p w:rsidR="007D46F0" w:rsidRPr="00E80FCE" w:rsidRDefault="007D46F0" w:rsidP="00050163">
            <w:pPr>
              <w:jc w:val="center"/>
              <w:rPr>
                <w:rFonts w:asciiTheme="minorBidi" w:hAnsiTheme="minorBidi"/>
                <w:sz w:val="20"/>
                <w:szCs w:val="20"/>
              </w:rPr>
            </w:pPr>
            <w:r w:rsidRPr="00E80FCE">
              <w:rPr>
                <w:rFonts w:asciiTheme="minorBidi" w:hAnsiTheme="minorBidi"/>
                <w:sz w:val="20"/>
                <w:szCs w:val="20"/>
              </w:rPr>
              <w:t>3.5</w:t>
            </w:r>
          </w:p>
        </w:tc>
        <w:tc>
          <w:tcPr>
            <w:tcW w:w="0" w:type="auto"/>
            <w:vAlign w:val="center"/>
          </w:tcPr>
          <w:p w:rsidR="007D46F0" w:rsidRPr="00E80FCE" w:rsidRDefault="007D46F0" w:rsidP="00050163">
            <w:pPr>
              <w:jc w:val="center"/>
              <w:rPr>
                <w:rFonts w:asciiTheme="minorBidi" w:hAnsiTheme="minorBidi"/>
                <w:color w:val="000000"/>
                <w:sz w:val="20"/>
                <w:szCs w:val="20"/>
              </w:rPr>
            </w:pPr>
            <w:r w:rsidRPr="00E80FCE">
              <w:rPr>
                <w:rFonts w:asciiTheme="minorBidi" w:hAnsiTheme="minorBidi"/>
                <w:color w:val="000000"/>
                <w:sz w:val="20"/>
                <w:szCs w:val="20"/>
              </w:rPr>
              <w:t>53</w:t>
            </w:r>
          </w:p>
        </w:tc>
        <w:tc>
          <w:tcPr>
            <w:tcW w:w="0" w:type="auto"/>
            <w:vAlign w:val="center"/>
          </w:tcPr>
          <w:p w:rsidR="007D46F0" w:rsidRPr="00E80FCE" w:rsidRDefault="007D46F0" w:rsidP="00050163">
            <w:pPr>
              <w:jc w:val="center"/>
              <w:rPr>
                <w:rFonts w:asciiTheme="minorBidi" w:hAnsiTheme="minorBidi"/>
                <w:color w:val="000000"/>
                <w:sz w:val="20"/>
                <w:szCs w:val="20"/>
              </w:rPr>
            </w:pPr>
            <w:r w:rsidRPr="00E80FCE">
              <w:rPr>
                <w:rFonts w:asciiTheme="minorBidi" w:hAnsiTheme="minorBidi"/>
                <w:color w:val="000000"/>
                <w:sz w:val="20"/>
                <w:szCs w:val="20"/>
              </w:rPr>
              <w:t>3</w:t>
            </w:r>
          </w:p>
        </w:tc>
        <w:tc>
          <w:tcPr>
            <w:tcW w:w="0" w:type="auto"/>
            <w:vAlign w:val="center"/>
          </w:tcPr>
          <w:p w:rsidR="007D46F0" w:rsidRPr="00E80FCE" w:rsidRDefault="007D46F0" w:rsidP="00050163">
            <w:pPr>
              <w:jc w:val="center"/>
              <w:rPr>
                <w:rFonts w:asciiTheme="minorBidi" w:hAnsiTheme="minorBidi"/>
                <w:color w:val="000000"/>
                <w:sz w:val="20"/>
                <w:szCs w:val="20"/>
              </w:rPr>
            </w:pPr>
            <w:r w:rsidRPr="00E80FCE">
              <w:rPr>
                <w:rFonts w:asciiTheme="minorBidi" w:hAnsiTheme="minorBidi"/>
                <w:color w:val="000000"/>
                <w:sz w:val="20"/>
                <w:szCs w:val="20"/>
              </w:rPr>
              <w:t>0.80</w:t>
            </w:r>
          </w:p>
        </w:tc>
        <w:tc>
          <w:tcPr>
            <w:tcW w:w="0" w:type="auto"/>
            <w:vAlign w:val="center"/>
          </w:tcPr>
          <w:p w:rsidR="007D46F0" w:rsidRPr="00E80FCE" w:rsidRDefault="007D46F0" w:rsidP="00050163">
            <w:pPr>
              <w:jc w:val="center"/>
              <w:rPr>
                <w:rFonts w:asciiTheme="minorBidi" w:hAnsiTheme="minorBidi"/>
                <w:color w:val="000000"/>
                <w:sz w:val="20"/>
                <w:szCs w:val="20"/>
              </w:rPr>
            </w:pPr>
            <w:r w:rsidRPr="00E80FCE">
              <w:rPr>
                <w:rFonts w:asciiTheme="minorBidi" w:hAnsiTheme="minorBidi"/>
                <w:color w:val="000000"/>
                <w:sz w:val="20"/>
                <w:szCs w:val="20"/>
              </w:rPr>
              <w:t>5</w:t>
            </w:r>
          </w:p>
        </w:tc>
        <w:tc>
          <w:tcPr>
            <w:tcW w:w="0" w:type="auto"/>
            <w:tcBorders>
              <w:right w:val="single" w:sz="4" w:space="0" w:color="auto"/>
            </w:tcBorders>
            <w:vAlign w:val="center"/>
          </w:tcPr>
          <w:p w:rsidR="007D46F0" w:rsidRPr="00E80FCE" w:rsidRDefault="007D46F0" w:rsidP="00050163">
            <w:pPr>
              <w:jc w:val="center"/>
              <w:rPr>
                <w:rFonts w:asciiTheme="minorBidi" w:hAnsiTheme="minorBidi"/>
                <w:color w:val="000000"/>
                <w:sz w:val="20"/>
                <w:szCs w:val="20"/>
              </w:rPr>
            </w:pPr>
            <w:r w:rsidRPr="00E80FCE">
              <w:rPr>
                <w:rFonts w:asciiTheme="minorBidi" w:hAnsiTheme="minorBidi"/>
                <w:color w:val="000000"/>
                <w:sz w:val="20"/>
                <w:szCs w:val="20"/>
              </w:rPr>
              <w:t>94.8</w:t>
            </w:r>
          </w:p>
        </w:tc>
        <w:tc>
          <w:tcPr>
            <w:tcW w:w="0" w:type="auto"/>
            <w:tcBorders>
              <w:left w:val="single" w:sz="4" w:space="0" w:color="auto"/>
            </w:tcBorders>
            <w:vAlign w:val="center"/>
          </w:tcPr>
          <w:p w:rsidR="007D46F0" w:rsidRPr="00E80FCE" w:rsidRDefault="007D46F0" w:rsidP="00050163">
            <w:pPr>
              <w:jc w:val="center"/>
              <w:rPr>
                <w:rFonts w:asciiTheme="minorBidi" w:hAnsiTheme="minorBidi"/>
                <w:color w:val="000000"/>
                <w:sz w:val="20"/>
                <w:szCs w:val="20"/>
              </w:rPr>
            </w:pPr>
            <w:r w:rsidRPr="00E80FCE">
              <w:rPr>
                <w:rFonts w:asciiTheme="minorBidi" w:hAnsiTheme="minorBidi"/>
                <w:color w:val="000000"/>
                <w:sz w:val="20"/>
                <w:szCs w:val="20"/>
              </w:rPr>
              <w:t>6.50</w:t>
            </w:r>
          </w:p>
        </w:tc>
        <w:tc>
          <w:tcPr>
            <w:tcW w:w="0" w:type="auto"/>
            <w:vAlign w:val="center"/>
          </w:tcPr>
          <w:p w:rsidR="007D46F0" w:rsidRPr="00E80FCE" w:rsidRDefault="007D46F0" w:rsidP="00050163">
            <w:pPr>
              <w:jc w:val="center"/>
              <w:rPr>
                <w:rFonts w:asciiTheme="minorBidi" w:hAnsiTheme="minorBidi"/>
                <w:color w:val="000000" w:themeColor="text1"/>
                <w:sz w:val="20"/>
                <w:szCs w:val="20"/>
              </w:rPr>
            </w:pPr>
            <w:r w:rsidRPr="00E80FCE">
              <w:rPr>
                <w:rFonts w:asciiTheme="minorBidi" w:hAnsiTheme="minorBidi"/>
                <w:color w:val="000000" w:themeColor="text1"/>
                <w:sz w:val="20"/>
                <w:szCs w:val="20"/>
              </w:rPr>
              <w:t>5.00</w:t>
            </w:r>
          </w:p>
        </w:tc>
        <w:tc>
          <w:tcPr>
            <w:tcW w:w="0" w:type="auto"/>
            <w:vAlign w:val="center"/>
          </w:tcPr>
          <w:p w:rsidR="007D46F0" w:rsidRPr="00E80FCE" w:rsidRDefault="007D46F0" w:rsidP="00050163">
            <w:pPr>
              <w:jc w:val="center"/>
              <w:rPr>
                <w:rFonts w:asciiTheme="minorBidi" w:hAnsiTheme="minorBidi"/>
                <w:color w:val="000000" w:themeColor="text1"/>
                <w:sz w:val="20"/>
                <w:szCs w:val="20"/>
              </w:rPr>
            </w:pPr>
            <w:r w:rsidRPr="00E80FCE">
              <w:rPr>
                <w:rFonts w:asciiTheme="minorBidi" w:hAnsiTheme="minorBidi"/>
                <w:color w:val="000000" w:themeColor="text1"/>
                <w:sz w:val="20"/>
                <w:szCs w:val="20"/>
              </w:rPr>
              <w:t>4.00</w:t>
            </w:r>
          </w:p>
        </w:tc>
        <w:tc>
          <w:tcPr>
            <w:tcW w:w="0" w:type="auto"/>
            <w:vAlign w:val="center"/>
          </w:tcPr>
          <w:p w:rsidR="007D46F0" w:rsidRPr="00E80FCE" w:rsidRDefault="007D46F0" w:rsidP="00050163">
            <w:pPr>
              <w:jc w:val="center"/>
              <w:rPr>
                <w:rFonts w:asciiTheme="minorBidi" w:hAnsiTheme="minorBidi"/>
                <w:color w:val="000000" w:themeColor="text1"/>
                <w:sz w:val="20"/>
                <w:szCs w:val="20"/>
              </w:rPr>
            </w:pPr>
            <w:r w:rsidRPr="00E80FCE">
              <w:rPr>
                <w:rFonts w:asciiTheme="minorBidi" w:hAnsiTheme="minorBidi"/>
                <w:color w:val="000000" w:themeColor="text1"/>
                <w:sz w:val="20"/>
                <w:szCs w:val="20"/>
              </w:rPr>
              <w:t>3</w:t>
            </w:r>
          </w:p>
        </w:tc>
        <w:tc>
          <w:tcPr>
            <w:tcW w:w="0" w:type="auto"/>
            <w:tcBorders>
              <w:right w:val="single" w:sz="4" w:space="0" w:color="auto"/>
            </w:tcBorders>
            <w:vAlign w:val="center"/>
          </w:tcPr>
          <w:p w:rsidR="007D46F0" w:rsidRPr="00E80FCE" w:rsidRDefault="007D46F0" w:rsidP="00050163">
            <w:pPr>
              <w:jc w:val="center"/>
              <w:rPr>
                <w:rFonts w:asciiTheme="minorBidi" w:hAnsiTheme="minorBidi"/>
                <w:color w:val="000000" w:themeColor="text1"/>
                <w:sz w:val="20"/>
                <w:szCs w:val="20"/>
              </w:rPr>
            </w:pPr>
            <w:r w:rsidRPr="00E80FCE">
              <w:rPr>
                <w:rFonts w:asciiTheme="minorBidi" w:hAnsiTheme="minorBidi"/>
                <w:color w:val="000000" w:themeColor="text1"/>
                <w:sz w:val="20"/>
                <w:szCs w:val="20"/>
              </w:rPr>
              <w:t>1.5</w:t>
            </w:r>
          </w:p>
        </w:tc>
        <w:tc>
          <w:tcPr>
            <w:tcW w:w="0" w:type="auto"/>
            <w:tcBorders>
              <w:left w:val="single" w:sz="4" w:space="0" w:color="auto"/>
            </w:tcBorders>
            <w:vAlign w:val="center"/>
          </w:tcPr>
          <w:p w:rsidR="007D46F0" w:rsidRPr="00E80FCE" w:rsidRDefault="007D46F0" w:rsidP="00050163">
            <w:pPr>
              <w:jc w:val="center"/>
              <w:rPr>
                <w:rFonts w:asciiTheme="minorBidi" w:hAnsiTheme="minorBidi"/>
                <w:sz w:val="20"/>
                <w:szCs w:val="20"/>
              </w:rPr>
            </w:pPr>
            <w:r w:rsidRPr="00E80FCE">
              <w:rPr>
                <w:rFonts w:asciiTheme="minorBidi" w:hAnsiTheme="minorBidi"/>
                <w:sz w:val="20"/>
                <w:szCs w:val="20"/>
              </w:rPr>
              <w:t>0.93</w:t>
            </w:r>
          </w:p>
        </w:tc>
        <w:tc>
          <w:tcPr>
            <w:tcW w:w="0" w:type="auto"/>
            <w:vAlign w:val="center"/>
          </w:tcPr>
          <w:p w:rsidR="007D46F0" w:rsidRPr="00E80FCE" w:rsidRDefault="007D46F0" w:rsidP="00050163">
            <w:pPr>
              <w:jc w:val="center"/>
              <w:rPr>
                <w:rFonts w:asciiTheme="minorBidi" w:hAnsiTheme="minorBidi"/>
                <w:sz w:val="20"/>
                <w:szCs w:val="20"/>
              </w:rPr>
            </w:pPr>
            <w:r w:rsidRPr="00E80FCE">
              <w:rPr>
                <w:rFonts w:asciiTheme="minorBidi" w:hAnsiTheme="minorBidi"/>
                <w:sz w:val="20"/>
                <w:szCs w:val="20"/>
              </w:rPr>
              <w:t>0.94</w:t>
            </w:r>
          </w:p>
        </w:tc>
        <w:tc>
          <w:tcPr>
            <w:tcW w:w="0" w:type="auto"/>
            <w:vAlign w:val="center"/>
          </w:tcPr>
          <w:p w:rsidR="007D46F0" w:rsidRPr="00E80FCE" w:rsidRDefault="007D46F0" w:rsidP="00050163">
            <w:pPr>
              <w:jc w:val="center"/>
              <w:rPr>
                <w:rFonts w:asciiTheme="minorBidi" w:hAnsiTheme="minorBidi"/>
                <w:color w:val="000000" w:themeColor="text1"/>
                <w:sz w:val="20"/>
                <w:szCs w:val="20"/>
              </w:rPr>
            </w:pPr>
            <w:r w:rsidRPr="00E80FCE">
              <w:rPr>
                <w:rFonts w:asciiTheme="minorBidi" w:hAnsiTheme="minorBidi"/>
                <w:color w:val="000000" w:themeColor="text1"/>
                <w:sz w:val="20"/>
                <w:szCs w:val="20"/>
              </w:rPr>
              <w:t>1.00</w:t>
            </w:r>
          </w:p>
        </w:tc>
        <w:tc>
          <w:tcPr>
            <w:tcW w:w="0" w:type="auto"/>
            <w:vAlign w:val="center"/>
          </w:tcPr>
          <w:p w:rsidR="007D46F0" w:rsidRPr="00E80FCE" w:rsidRDefault="007D46F0" w:rsidP="00050163">
            <w:pPr>
              <w:jc w:val="center"/>
              <w:rPr>
                <w:rFonts w:asciiTheme="minorBidi" w:hAnsiTheme="minorBidi"/>
                <w:color w:val="000000" w:themeColor="text1"/>
                <w:sz w:val="20"/>
                <w:szCs w:val="20"/>
              </w:rPr>
            </w:pPr>
            <w:r w:rsidRPr="00E80FCE">
              <w:rPr>
                <w:rFonts w:asciiTheme="minorBidi" w:hAnsiTheme="minorBidi"/>
                <w:color w:val="000000" w:themeColor="text1"/>
                <w:sz w:val="20"/>
                <w:szCs w:val="20"/>
              </w:rPr>
              <w:t>1.00</w:t>
            </w:r>
          </w:p>
        </w:tc>
        <w:tc>
          <w:tcPr>
            <w:tcW w:w="0" w:type="auto"/>
            <w:tcBorders>
              <w:right w:val="single" w:sz="4" w:space="0" w:color="auto"/>
            </w:tcBorders>
            <w:vAlign w:val="center"/>
          </w:tcPr>
          <w:p w:rsidR="007D46F0" w:rsidRPr="00E80FCE" w:rsidRDefault="007D46F0" w:rsidP="00050163">
            <w:pPr>
              <w:jc w:val="center"/>
              <w:rPr>
                <w:rFonts w:asciiTheme="minorBidi" w:hAnsiTheme="minorBidi"/>
                <w:color w:val="000000" w:themeColor="text1"/>
                <w:sz w:val="20"/>
                <w:szCs w:val="20"/>
              </w:rPr>
            </w:pPr>
            <w:r w:rsidRPr="00E80FCE">
              <w:rPr>
                <w:rFonts w:asciiTheme="minorBidi" w:hAnsiTheme="minorBidi"/>
                <w:color w:val="000000" w:themeColor="text1"/>
                <w:sz w:val="20"/>
                <w:szCs w:val="20"/>
              </w:rPr>
              <w:t>1.00</w:t>
            </w:r>
          </w:p>
        </w:tc>
        <w:tc>
          <w:tcPr>
            <w:tcW w:w="0" w:type="auto"/>
            <w:tcBorders>
              <w:left w:val="single" w:sz="4" w:space="0" w:color="auto"/>
            </w:tcBorders>
            <w:vAlign w:val="center"/>
          </w:tcPr>
          <w:p w:rsidR="007D46F0" w:rsidRPr="00E80FCE" w:rsidRDefault="007D46F0" w:rsidP="00050163">
            <w:pPr>
              <w:jc w:val="center"/>
              <w:rPr>
                <w:rFonts w:asciiTheme="minorBidi" w:hAnsiTheme="minorBidi"/>
                <w:sz w:val="20"/>
                <w:szCs w:val="20"/>
              </w:rPr>
            </w:pPr>
            <w:r w:rsidRPr="00E80FCE">
              <w:rPr>
                <w:rFonts w:asciiTheme="minorBidi" w:hAnsiTheme="minorBidi"/>
                <w:sz w:val="20"/>
                <w:szCs w:val="20"/>
              </w:rPr>
              <w:t>2</w:t>
            </w:r>
          </w:p>
        </w:tc>
        <w:tc>
          <w:tcPr>
            <w:tcW w:w="0" w:type="auto"/>
            <w:vAlign w:val="center"/>
          </w:tcPr>
          <w:p w:rsidR="007D46F0" w:rsidRPr="00E80FCE" w:rsidRDefault="007D46F0" w:rsidP="00050163">
            <w:pPr>
              <w:jc w:val="center"/>
              <w:rPr>
                <w:rFonts w:asciiTheme="minorBidi" w:hAnsiTheme="minorBidi"/>
                <w:sz w:val="20"/>
                <w:szCs w:val="20"/>
              </w:rPr>
            </w:pPr>
            <w:r w:rsidRPr="00E80FCE">
              <w:rPr>
                <w:rFonts w:asciiTheme="minorBidi" w:hAnsiTheme="minorBidi"/>
                <w:sz w:val="20"/>
                <w:szCs w:val="20"/>
              </w:rPr>
              <w:t>2</w:t>
            </w:r>
          </w:p>
        </w:tc>
        <w:tc>
          <w:tcPr>
            <w:tcW w:w="0" w:type="auto"/>
            <w:vAlign w:val="center"/>
          </w:tcPr>
          <w:p w:rsidR="007D46F0" w:rsidRPr="00E80FCE" w:rsidRDefault="007D46F0" w:rsidP="00050163">
            <w:pPr>
              <w:jc w:val="center"/>
              <w:rPr>
                <w:rFonts w:asciiTheme="minorBidi" w:hAnsiTheme="minorBidi"/>
                <w:color w:val="000000" w:themeColor="text1"/>
                <w:sz w:val="20"/>
                <w:szCs w:val="20"/>
              </w:rPr>
            </w:pPr>
            <w:r w:rsidRPr="00E80FCE">
              <w:rPr>
                <w:rFonts w:asciiTheme="minorBidi" w:hAnsiTheme="minorBidi"/>
                <w:color w:val="000000" w:themeColor="text1"/>
                <w:sz w:val="20"/>
                <w:szCs w:val="20"/>
              </w:rPr>
              <w:t>2</w:t>
            </w:r>
          </w:p>
        </w:tc>
        <w:tc>
          <w:tcPr>
            <w:tcW w:w="0" w:type="auto"/>
            <w:vAlign w:val="center"/>
          </w:tcPr>
          <w:p w:rsidR="007D46F0" w:rsidRPr="00E80FCE" w:rsidRDefault="007D46F0" w:rsidP="00050163">
            <w:pPr>
              <w:jc w:val="center"/>
              <w:rPr>
                <w:rFonts w:asciiTheme="minorBidi" w:hAnsiTheme="minorBidi"/>
                <w:color w:val="000000" w:themeColor="text1"/>
                <w:sz w:val="20"/>
                <w:szCs w:val="20"/>
              </w:rPr>
            </w:pPr>
            <w:r w:rsidRPr="00E80FCE">
              <w:rPr>
                <w:rFonts w:asciiTheme="minorBidi" w:hAnsiTheme="minorBidi"/>
                <w:color w:val="000000" w:themeColor="text1"/>
                <w:sz w:val="20"/>
                <w:szCs w:val="20"/>
              </w:rPr>
              <w:t>1</w:t>
            </w:r>
          </w:p>
        </w:tc>
        <w:tc>
          <w:tcPr>
            <w:tcW w:w="0" w:type="auto"/>
            <w:vAlign w:val="center"/>
          </w:tcPr>
          <w:p w:rsidR="007D46F0" w:rsidRPr="00E80FCE" w:rsidRDefault="007D46F0" w:rsidP="00050163">
            <w:pPr>
              <w:jc w:val="center"/>
              <w:rPr>
                <w:rFonts w:asciiTheme="minorBidi" w:hAnsiTheme="minorBidi"/>
                <w:color w:val="000000" w:themeColor="text1"/>
                <w:sz w:val="20"/>
                <w:szCs w:val="20"/>
              </w:rPr>
            </w:pPr>
            <w:r w:rsidRPr="00E80FCE">
              <w:rPr>
                <w:rFonts w:asciiTheme="minorBidi" w:hAnsiTheme="minorBidi"/>
                <w:color w:val="000000" w:themeColor="text1"/>
                <w:sz w:val="20"/>
                <w:szCs w:val="20"/>
              </w:rPr>
              <w:t>1</w:t>
            </w:r>
          </w:p>
        </w:tc>
      </w:tr>
      <w:tr w:rsidR="007D46F0" w:rsidRPr="00E80FCE" w:rsidTr="00050163">
        <w:trPr>
          <w:jc w:val="center"/>
        </w:trPr>
        <w:tc>
          <w:tcPr>
            <w:tcW w:w="0" w:type="auto"/>
            <w:vAlign w:val="center"/>
          </w:tcPr>
          <w:p w:rsidR="007D46F0" w:rsidRPr="00E80FCE" w:rsidRDefault="007D46F0" w:rsidP="00050163">
            <w:pPr>
              <w:jc w:val="center"/>
              <w:rPr>
                <w:rFonts w:asciiTheme="minorBidi" w:hAnsiTheme="minorBidi"/>
                <w:sz w:val="20"/>
                <w:szCs w:val="20"/>
              </w:rPr>
            </w:pPr>
            <w:r w:rsidRPr="00E80FCE">
              <w:rPr>
                <w:rFonts w:asciiTheme="minorBidi" w:hAnsiTheme="minorBidi"/>
                <w:sz w:val="20"/>
                <w:szCs w:val="20"/>
              </w:rPr>
              <w:t>28</w:t>
            </w:r>
          </w:p>
        </w:tc>
        <w:tc>
          <w:tcPr>
            <w:tcW w:w="0" w:type="auto"/>
            <w:vAlign w:val="center"/>
          </w:tcPr>
          <w:p w:rsidR="007D46F0" w:rsidRPr="00E80FCE" w:rsidRDefault="007D46F0" w:rsidP="00050163">
            <w:pPr>
              <w:jc w:val="center"/>
              <w:rPr>
                <w:rFonts w:asciiTheme="minorBidi" w:hAnsiTheme="minorBidi"/>
                <w:sz w:val="20"/>
                <w:szCs w:val="20"/>
              </w:rPr>
            </w:pPr>
            <w:r w:rsidRPr="00E80FCE">
              <w:rPr>
                <w:rFonts w:asciiTheme="minorBidi" w:hAnsiTheme="minorBidi"/>
                <w:sz w:val="20"/>
                <w:szCs w:val="20"/>
              </w:rPr>
              <w:t>400</w:t>
            </w:r>
          </w:p>
        </w:tc>
        <w:tc>
          <w:tcPr>
            <w:tcW w:w="0" w:type="auto"/>
            <w:vAlign w:val="center"/>
          </w:tcPr>
          <w:p w:rsidR="007D46F0" w:rsidRPr="00E80FCE" w:rsidRDefault="007D46F0" w:rsidP="00050163">
            <w:pPr>
              <w:jc w:val="center"/>
              <w:rPr>
                <w:rFonts w:asciiTheme="minorBidi" w:hAnsiTheme="minorBidi"/>
                <w:sz w:val="20"/>
                <w:szCs w:val="20"/>
              </w:rPr>
            </w:pPr>
            <w:r w:rsidRPr="00E80FCE">
              <w:rPr>
                <w:rFonts w:asciiTheme="minorBidi" w:hAnsiTheme="minorBidi"/>
                <w:sz w:val="20"/>
                <w:szCs w:val="20"/>
              </w:rPr>
              <w:t>400</w:t>
            </w:r>
          </w:p>
        </w:tc>
        <w:tc>
          <w:tcPr>
            <w:tcW w:w="0" w:type="auto"/>
            <w:vAlign w:val="center"/>
          </w:tcPr>
          <w:p w:rsidR="007D46F0" w:rsidRPr="00E80FCE" w:rsidRDefault="007D46F0" w:rsidP="00050163">
            <w:pPr>
              <w:jc w:val="center"/>
              <w:rPr>
                <w:rFonts w:asciiTheme="minorBidi" w:hAnsiTheme="minorBidi"/>
                <w:sz w:val="20"/>
                <w:szCs w:val="20"/>
              </w:rPr>
            </w:pPr>
            <w:r w:rsidRPr="00E80FCE">
              <w:rPr>
                <w:rFonts w:asciiTheme="minorBidi" w:hAnsiTheme="minorBidi"/>
                <w:sz w:val="20"/>
                <w:szCs w:val="20"/>
              </w:rPr>
              <w:t>4.0</w:t>
            </w:r>
          </w:p>
        </w:tc>
        <w:tc>
          <w:tcPr>
            <w:tcW w:w="0" w:type="auto"/>
            <w:vAlign w:val="center"/>
          </w:tcPr>
          <w:p w:rsidR="007D46F0" w:rsidRPr="00E80FCE" w:rsidRDefault="007D46F0" w:rsidP="00050163">
            <w:pPr>
              <w:jc w:val="center"/>
              <w:rPr>
                <w:rFonts w:asciiTheme="minorBidi" w:hAnsiTheme="minorBidi"/>
                <w:color w:val="000000"/>
                <w:sz w:val="20"/>
                <w:szCs w:val="20"/>
              </w:rPr>
            </w:pPr>
            <w:r w:rsidRPr="00E80FCE">
              <w:rPr>
                <w:rFonts w:asciiTheme="minorBidi" w:hAnsiTheme="minorBidi"/>
                <w:color w:val="000000"/>
                <w:sz w:val="20"/>
                <w:szCs w:val="20"/>
              </w:rPr>
              <w:t>102</w:t>
            </w:r>
          </w:p>
        </w:tc>
        <w:tc>
          <w:tcPr>
            <w:tcW w:w="0" w:type="auto"/>
            <w:vAlign w:val="center"/>
          </w:tcPr>
          <w:p w:rsidR="007D46F0" w:rsidRPr="00E80FCE" w:rsidRDefault="007D46F0" w:rsidP="00050163">
            <w:pPr>
              <w:jc w:val="center"/>
              <w:rPr>
                <w:rFonts w:asciiTheme="minorBidi" w:hAnsiTheme="minorBidi"/>
                <w:color w:val="000000"/>
                <w:sz w:val="20"/>
                <w:szCs w:val="20"/>
              </w:rPr>
            </w:pPr>
            <w:r w:rsidRPr="00E80FCE">
              <w:rPr>
                <w:rFonts w:asciiTheme="minorBidi" w:hAnsiTheme="minorBidi"/>
                <w:color w:val="000000"/>
                <w:sz w:val="20"/>
                <w:szCs w:val="20"/>
              </w:rPr>
              <w:t>2.8</w:t>
            </w:r>
          </w:p>
        </w:tc>
        <w:tc>
          <w:tcPr>
            <w:tcW w:w="0" w:type="auto"/>
            <w:vAlign w:val="center"/>
          </w:tcPr>
          <w:p w:rsidR="007D46F0" w:rsidRPr="00E80FCE" w:rsidRDefault="007D46F0" w:rsidP="00050163">
            <w:pPr>
              <w:jc w:val="center"/>
              <w:rPr>
                <w:rFonts w:asciiTheme="minorBidi" w:hAnsiTheme="minorBidi"/>
                <w:color w:val="000000"/>
                <w:sz w:val="20"/>
                <w:szCs w:val="20"/>
              </w:rPr>
            </w:pPr>
            <w:r w:rsidRPr="00E80FCE">
              <w:rPr>
                <w:rFonts w:asciiTheme="minorBidi" w:hAnsiTheme="minorBidi"/>
                <w:color w:val="000000"/>
                <w:sz w:val="20"/>
                <w:szCs w:val="20"/>
              </w:rPr>
              <w:t>0.60</w:t>
            </w:r>
          </w:p>
        </w:tc>
        <w:tc>
          <w:tcPr>
            <w:tcW w:w="0" w:type="auto"/>
            <w:vAlign w:val="center"/>
          </w:tcPr>
          <w:p w:rsidR="007D46F0" w:rsidRPr="00E80FCE" w:rsidRDefault="007D46F0" w:rsidP="00050163">
            <w:pPr>
              <w:jc w:val="center"/>
              <w:rPr>
                <w:rFonts w:asciiTheme="minorBidi" w:hAnsiTheme="minorBidi"/>
                <w:color w:val="000000"/>
                <w:sz w:val="20"/>
                <w:szCs w:val="20"/>
              </w:rPr>
            </w:pPr>
            <w:r w:rsidRPr="00E80FCE">
              <w:rPr>
                <w:rFonts w:asciiTheme="minorBidi" w:hAnsiTheme="minorBidi"/>
                <w:color w:val="000000"/>
                <w:sz w:val="20"/>
                <w:szCs w:val="20"/>
              </w:rPr>
              <w:t>5</w:t>
            </w:r>
          </w:p>
        </w:tc>
        <w:tc>
          <w:tcPr>
            <w:tcW w:w="0" w:type="auto"/>
            <w:tcBorders>
              <w:right w:val="single" w:sz="4" w:space="0" w:color="auto"/>
            </w:tcBorders>
            <w:vAlign w:val="center"/>
          </w:tcPr>
          <w:p w:rsidR="007D46F0" w:rsidRPr="00E80FCE" w:rsidRDefault="007D46F0" w:rsidP="00050163">
            <w:pPr>
              <w:jc w:val="center"/>
              <w:rPr>
                <w:rFonts w:asciiTheme="minorBidi" w:hAnsiTheme="minorBidi"/>
                <w:color w:val="000000"/>
                <w:sz w:val="20"/>
                <w:szCs w:val="20"/>
              </w:rPr>
            </w:pPr>
            <w:r w:rsidRPr="00E80FCE">
              <w:rPr>
                <w:rFonts w:asciiTheme="minorBidi" w:hAnsiTheme="minorBidi"/>
                <w:color w:val="000000"/>
                <w:sz w:val="20"/>
                <w:szCs w:val="20"/>
              </w:rPr>
              <w:t>98.8</w:t>
            </w:r>
          </w:p>
        </w:tc>
        <w:tc>
          <w:tcPr>
            <w:tcW w:w="0" w:type="auto"/>
            <w:tcBorders>
              <w:left w:val="single" w:sz="4" w:space="0" w:color="auto"/>
            </w:tcBorders>
            <w:vAlign w:val="center"/>
          </w:tcPr>
          <w:p w:rsidR="007D46F0" w:rsidRPr="00E80FCE" w:rsidRDefault="007D46F0" w:rsidP="00050163">
            <w:pPr>
              <w:jc w:val="center"/>
              <w:rPr>
                <w:rFonts w:asciiTheme="minorBidi" w:hAnsiTheme="minorBidi"/>
                <w:color w:val="000000"/>
                <w:sz w:val="20"/>
                <w:szCs w:val="20"/>
              </w:rPr>
            </w:pPr>
            <w:r w:rsidRPr="00E80FCE">
              <w:rPr>
                <w:rFonts w:asciiTheme="minorBidi" w:hAnsiTheme="minorBidi"/>
                <w:color w:val="000000"/>
                <w:sz w:val="20"/>
                <w:szCs w:val="20"/>
              </w:rPr>
              <w:t>7.50</w:t>
            </w:r>
          </w:p>
        </w:tc>
        <w:tc>
          <w:tcPr>
            <w:tcW w:w="0" w:type="auto"/>
            <w:vAlign w:val="center"/>
          </w:tcPr>
          <w:p w:rsidR="007D46F0" w:rsidRPr="00E80FCE" w:rsidRDefault="007D46F0" w:rsidP="00050163">
            <w:pPr>
              <w:jc w:val="center"/>
              <w:rPr>
                <w:rFonts w:asciiTheme="minorBidi" w:hAnsiTheme="minorBidi"/>
                <w:color w:val="000000" w:themeColor="text1"/>
                <w:sz w:val="20"/>
                <w:szCs w:val="20"/>
              </w:rPr>
            </w:pPr>
            <w:r w:rsidRPr="00E80FCE">
              <w:rPr>
                <w:rFonts w:asciiTheme="minorBidi" w:hAnsiTheme="minorBidi"/>
                <w:color w:val="000000" w:themeColor="text1"/>
                <w:sz w:val="20"/>
                <w:szCs w:val="20"/>
              </w:rPr>
              <w:t>7.00</w:t>
            </w:r>
          </w:p>
        </w:tc>
        <w:tc>
          <w:tcPr>
            <w:tcW w:w="0" w:type="auto"/>
            <w:vAlign w:val="center"/>
          </w:tcPr>
          <w:p w:rsidR="007D46F0" w:rsidRPr="00E80FCE" w:rsidRDefault="007D46F0" w:rsidP="00050163">
            <w:pPr>
              <w:jc w:val="center"/>
              <w:rPr>
                <w:rFonts w:asciiTheme="minorBidi" w:hAnsiTheme="minorBidi"/>
                <w:color w:val="000000" w:themeColor="text1"/>
                <w:sz w:val="20"/>
                <w:szCs w:val="20"/>
              </w:rPr>
            </w:pPr>
            <w:r w:rsidRPr="00E80FCE">
              <w:rPr>
                <w:rFonts w:asciiTheme="minorBidi" w:hAnsiTheme="minorBidi"/>
                <w:color w:val="000000" w:themeColor="text1"/>
                <w:sz w:val="20"/>
                <w:szCs w:val="20"/>
              </w:rPr>
              <w:t>6.00</w:t>
            </w:r>
          </w:p>
        </w:tc>
        <w:tc>
          <w:tcPr>
            <w:tcW w:w="0" w:type="auto"/>
            <w:vAlign w:val="center"/>
          </w:tcPr>
          <w:p w:rsidR="007D46F0" w:rsidRPr="00E80FCE" w:rsidRDefault="007D46F0" w:rsidP="00050163">
            <w:pPr>
              <w:jc w:val="center"/>
              <w:rPr>
                <w:rFonts w:asciiTheme="minorBidi" w:hAnsiTheme="minorBidi"/>
                <w:color w:val="000000" w:themeColor="text1"/>
                <w:sz w:val="20"/>
                <w:szCs w:val="20"/>
              </w:rPr>
            </w:pPr>
            <w:r w:rsidRPr="00E80FCE">
              <w:rPr>
                <w:rFonts w:asciiTheme="minorBidi" w:hAnsiTheme="minorBidi"/>
                <w:color w:val="000000" w:themeColor="text1"/>
                <w:sz w:val="20"/>
                <w:szCs w:val="20"/>
              </w:rPr>
              <w:t>4</w:t>
            </w:r>
          </w:p>
        </w:tc>
        <w:tc>
          <w:tcPr>
            <w:tcW w:w="0" w:type="auto"/>
            <w:tcBorders>
              <w:right w:val="single" w:sz="4" w:space="0" w:color="auto"/>
            </w:tcBorders>
            <w:vAlign w:val="center"/>
          </w:tcPr>
          <w:p w:rsidR="007D46F0" w:rsidRPr="00E80FCE" w:rsidRDefault="007D46F0" w:rsidP="00050163">
            <w:pPr>
              <w:jc w:val="center"/>
              <w:rPr>
                <w:rFonts w:asciiTheme="minorBidi" w:hAnsiTheme="minorBidi"/>
                <w:color w:val="000000" w:themeColor="text1"/>
                <w:sz w:val="20"/>
                <w:szCs w:val="20"/>
              </w:rPr>
            </w:pPr>
            <w:r w:rsidRPr="00E80FCE">
              <w:rPr>
                <w:rFonts w:asciiTheme="minorBidi" w:hAnsiTheme="minorBidi"/>
                <w:color w:val="000000" w:themeColor="text1"/>
                <w:sz w:val="20"/>
                <w:szCs w:val="20"/>
              </w:rPr>
              <w:t>2.0</w:t>
            </w:r>
          </w:p>
        </w:tc>
        <w:tc>
          <w:tcPr>
            <w:tcW w:w="0" w:type="auto"/>
            <w:tcBorders>
              <w:left w:val="single" w:sz="4" w:space="0" w:color="auto"/>
            </w:tcBorders>
            <w:vAlign w:val="center"/>
          </w:tcPr>
          <w:p w:rsidR="007D46F0" w:rsidRPr="00E80FCE" w:rsidRDefault="007D46F0" w:rsidP="00050163">
            <w:pPr>
              <w:jc w:val="center"/>
              <w:rPr>
                <w:rFonts w:asciiTheme="minorBidi" w:hAnsiTheme="minorBidi"/>
                <w:sz w:val="20"/>
                <w:szCs w:val="20"/>
              </w:rPr>
            </w:pPr>
            <w:r w:rsidRPr="00E80FCE">
              <w:rPr>
                <w:rFonts w:asciiTheme="minorBidi" w:hAnsiTheme="minorBidi"/>
                <w:sz w:val="20"/>
                <w:szCs w:val="20"/>
              </w:rPr>
              <w:t>0.92</w:t>
            </w:r>
          </w:p>
        </w:tc>
        <w:tc>
          <w:tcPr>
            <w:tcW w:w="0" w:type="auto"/>
            <w:vAlign w:val="center"/>
          </w:tcPr>
          <w:p w:rsidR="007D46F0" w:rsidRPr="00E80FCE" w:rsidRDefault="007D46F0" w:rsidP="00050163">
            <w:pPr>
              <w:jc w:val="center"/>
              <w:rPr>
                <w:rFonts w:asciiTheme="minorBidi" w:hAnsiTheme="minorBidi"/>
                <w:sz w:val="20"/>
                <w:szCs w:val="20"/>
              </w:rPr>
            </w:pPr>
            <w:r w:rsidRPr="00E80FCE">
              <w:rPr>
                <w:rFonts w:asciiTheme="minorBidi" w:hAnsiTheme="minorBidi"/>
                <w:sz w:val="20"/>
                <w:szCs w:val="20"/>
              </w:rPr>
              <w:t>0.91</w:t>
            </w:r>
          </w:p>
        </w:tc>
        <w:tc>
          <w:tcPr>
            <w:tcW w:w="0" w:type="auto"/>
            <w:vAlign w:val="center"/>
          </w:tcPr>
          <w:p w:rsidR="007D46F0" w:rsidRPr="00E80FCE" w:rsidRDefault="007D46F0" w:rsidP="00050163">
            <w:pPr>
              <w:jc w:val="center"/>
              <w:rPr>
                <w:rFonts w:asciiTheme="minorBidi" w:hAnsiTheme="minorBidi"/>
                <w:color w:val="000000" w:themeColor="text1"/>
                <w:sz w:val="20"/>
                <w:szCs w:val="20"/>
              </w:rPr>
            </w:pPr>
            <w:r w:rsidRPr="00E80FCE">
              <w:rPr>
                <w:rFonts w:asciiTheme="minorBidi" w:hAnsiTheme="minorBidi"/>
                <w:color w:val="000000" w:themeColor="text1"/>
                <w:sz w:val="20"/>
                <w:szCs w:val="20"/>
              </w:rPr>
              <w:t>0.94</w:t>
            </w:r>
          </w:p>
        </w:tc>
        <w:tc>
          <w:tcPr>
            <w:tcW w:w="0" w:type="auto"/>
            <w:vAlign w:val="center"/>
          </w:tcPr>
          <w:p w:rsidR="007D46F0" w:rsidRPr="00E80FCE" w:rsidRDefault="007D46F0" w:rsidP="00050163">
            <w:pPr>
              <w:jc w:val="center"/>
              <w:rPr>
                <w:rFonts w:asciiTheme="minorBidi" w:hAnsiTheme="minorBidi"/>
                <w:color w:val="000000" w:themeColor="text1"/>
                <w:sz w:val="20"/>
                <w:szCs w:val="20"/>
              </w:rPr>
            </w:pPr>
            <w:r w:rsidRPr="00E80FCE">
              <w:rPr>
                <w:rFonts w:asciiTheme="minorBidi" w:hAnsiTheme="minorBidi"/>
                <w:color w:val="000000" w:themeColor="text1"/>
                <w:sz w:val="20"/>
                <w:szCs w:val="20"/>
              </w:rPr>
              <w:t>0.98</w:t>
            </w:r>
          </w:p>
        </w:tc>
        <w:tc>
          <w:tcPr>
            <w:tcW w:w="0" w:type="auto"/>
            <w:tcBorders>
              <w:right w:val="single" w:sz="4" w:space="0" w:color="auto"/>
            </w:tcBorders>
            <w:vAlign w:val="center"/>
          </w:tcPr>
          <w:p w:rsidR="007D46F0" w:rsidRPr="00E80FCE" w:rsidRDefault="007D46F0" w:rsidP="00050163">
            <w:pPr>
              <w:jc w:val="center"/>
              <w:rPr>
                <w:rFonts w:asciiTheme="minorBidi" w:hAnsiTheme="minorBidi"/>
                <w:color w:val="000000" w:themeColor="text1"/>
                <w:sz w:val="20"/>
                <w:szCs w:val="20"/>
              </w:rPr>
            </w:pPr>
            <w:r w:rsidRPr="00E80FCE">
              <w:rPr>
                <w:rFonts w:asciiTheme="minorBidi" w:hAnsiTheme="minorBidi"/>
                <w:color w:val="000000" w:themeColor="text1"/>
                <w:sz w:val="20"/>
                <w:szCs w:val="20"/>
              </w:rPr>
              <w:t>1.00</w:t>
            </w:r>
          </w:p>
        </w:tc>
        <w:tc>
          <w:tcPr>
            <w:tcW w:w="0" w:type="auto"/>
            <w:tcBorders>
              <w:left w:val="single" w:sz="4" w:space="0" w:color="auto"/>
            </w:tcBorders>
            <w:vAlign w:val="center"/>
          </w:tcPr>
          <w:p w:rsidR="007D46F0" w:rsidRPr="00E80FCE" w:rsidRDefault="007D46F0" w:rsidP="00050163">
            <w:pPr>
              <w:jc w:val="center"/>
              <w:rPr>
                <w:rFonts w:asciiTheme="minorBidi" w:hAnsiTheme="minorBidi"/>
                <w:sz w:val="20"/>
                <w:szCs w:val="20"/>
              </w:rPr>
            </w:pPr>
            <w:r w:rsidRPr="00E80FCE">
              <w:rPr>
                <w:rFonts w:asciiTheme="minorBidi" w:hAnsiTheme="minorBidi"/>
                <w:sz w:val="20"/>
                <w:szCs w:val="20"/>
              </w:rPr>
              <w:t>2</w:t>
            </w:r>
          </w:p>
        </w:tc>
        <w:tc>
          <w:tcPr>
            <w:tcW w:w="0" w:type="auto"/>
            <w:vAlign w:val="center"/>
          </w:tcPr>
          <w:p w:rsidR="007D46F0" w:rsidRPr="00E80FCE" w:rsidRDefault="007D46F0" w:rsidP="00050163">
            <w:pPr>
              <w:jc w:val="center"/>
              <w:rPr>
                <w:rFonts w:asciiTheme="minorBidi" w:hAnsiTheme="minorBidi"/>
                <w:sz w:val="20"/>
                <w:szCs w:val="20"/>
              </w:rPr>
            </w:pPr>
            <w:r w:rsidRPr="00E80FCE">
              <w:rPr>
                <w:rFonts w:asciiTheme="minorBidi" w:hAnsiTheme="minorBidi"/>
                <w:sz w:val="20"/>
                <w:szCs w:val="20"/>
              </w:rPr>
              <w:t>2</w:t>
            </w:r>
          </w:p>
        </w:tc>
        <w:tc>
          <w:tcPr>
            <w:tcW w:w="0" w:type="auto"/>
            <w:vAlign w:val="center"/>
          </w:tcPr>
          <w:p w:rsidR="007D46F0" w:rsidRPr="00E80FCE" w:rsidRDefault="007D46F0" w:rsidP="00050163">
            <w:pPr>
              <w:jc w:val="center"/>
              <w:rPr>
                <w:rFonts w:asciiTheme="minorBidi" w:hAnsiTheme="minorBidi"/>
                <w:color w:val="000000" w:themeColor="text1"/>
                <w:sz w:val="20"/>
                <w:szCs w:val="20"/>
              </w:rPr>
            </w:pPr>
            <w:r w:rsidRPr="00E80FCE">
              <w:rPr>
                <w:rFonts w:asciiTheme="minorBidi" w:hAnsiTheme="minorBidi"/>
                <w:color w:val="000000" w:themeColor="text1"/>
                <w:sz w:val="20"/>
                <w:szCs w:val="20"/>
              </w:rPr>
              <w:t>2</w:t>
            </w:r>
          </w:p>
        </w:tc>
        <w:tc>
          <w:tcPr>
            <w:tcW w:w="0" w:type="auto"/>
            <w:vAlign w:val="center"/>
          </w:tcPr>
          <w:p w:rsidR="007D46F0" w:rsidRPr="00E80FCE" w:rsidRDefault="007D46F0" w:rsidP="00050163">
            <w:pPr>
              <w:jc w:val="center"/>
              <w:rPr>
                <w:rFonts w:asciiTheme="minorBidi" w:hAnsiTheme="minorBidi"/>
                <w:color w:val="000000" w:themeColor="text1"/>
                <w:sz w:val="20"/>
                <w:szCs w:val="20"/>
              </w:rPr>
            </w:pPr>
            <w:r w:rsidRPr="00E80FCE">
              <w:rPr>
                <w:rFonts w:asciiTheme="minorBidi" w:hAnsiTheme="minorBidi"/>
                <w:color w:val="000000" w:themeColor="text1"/>
                <w:sz w:val="20"/>
                <w:szCs w:val="20"/>
              </w:rPr>
              <w:t>2</w:t>
            </w:r>
          </w:p>
        </w:tc>
        <w:tc>
          <w:tcPr>
            <w:tcW w:w="0" w:type="auto"/>
            <w:vAlign w:val="center"/>
          </w:tcPr>
          <w:p w:rsidR="007D46F0" w:rsidRPr="00E80FCE" w:rsidRDefault="007D46F0" w:rsidP="00050163">
            <w:pPr>
              <w:jc w:val="center"/>
              <w:rPr>
                <w:rFonts w:asciiTheme="minorBidi" w:hAnsiTheme="minorBidi"/>
                <w:color w:val="000000" w:themeColor="text1"/>
                <w:sz w:val="20"/>
                <w:szCs w:val="20"/>
              </w:rPr>
            </w:pPr>
            <w:r w:rsidRPr="00E80FCE">
              <w:rPr>
                <w:rFonts w:asciiTheme="minorBidi" w:hAnsiTheme="minorBidi"/>
                <w:color w:val="000000" w:themeColor="text1"/>
                <w:sz w:val="20"/>
                <w:szCs w:val="20"/>
              </w:rPr>
              <w:t>1</w:t>
            </w:r>
          </w:p>
        </w:tc>
      </w:tr>
      <w:tr w:rsidR="007D46F0" w:rsidRPr="00E80FCE" w:rsidTr="00050163">
        <w:trPr>
          <w:jc w:val="center"/>
        </w:trPr>
        <w:tc>
          <w:tcPr>
            <w:tcW w:w="0" w:type="auto"/>
            <w:vAlign w:val="center"/>
          </w:tcPr>
          <w:p w:rsidR="007D46F0" w:rsidRPr="00E80FCE" w:rsidRDefault="007D46F0" w:rsidP="00050163">
            <w:pPr>
              <w:jc w:val="center"/>
              <w:rPr>
                <w:rFonts w:asciiTheme="minorBidi" w:hAnsiTheme="minorBidi"/>
                <w:sz w:val="20"/>
                <w:szCs w:val="20"/>
              </w:rPr>
            </w:pPr>
            <w:r w:rsidRPr="00E80FCE">
              <w:rPr>
                <w:rFonts w:asciiTheme="minorBidi" w:hAnsiTheme="minorBidi"/>
                <w:sz w:val="20"/>
                <w:szCs w:val="20"/>
              </w:rPr>
              <w:t>29</w:t>
            </w:r>
          </w:p>
        </w:tc>
        <w:tc>
          <w:tcPr>
            <w:tcW w:w="0" w:type="auto"/>
            <w:vAlign w:val="center"/>
          </w:tcPr>
          <w:p w:rsidR="007D46F0" w:rsidRPr="00E80FCE" w:rsidRDefault="007D46F0" w:rsidP="00050163">
            <w:pPr>
              <w:jc w:val="center"/>
              <w:rPr>
                <w:rFonts w:asciiTheme="minorBidi" w:hAnsiTheme="minorBidi"/>
                <w:sz w:val="20"/>
                <w:szCs w:val="20"/>
              </w:rPr>
            </w:pPr>
            <w:r w:rsidRPr="00E80FCE">
              <w:rPr>
                <w:rFonts w:asciiTheme="minorBidi" w:hAnsiTheme="minorBidi"/>
                <w:sz w:val="20"/>
                <w:szCs w:val="20"/>
              </w:rPr>
              <w:t>350</w:t>
            </w:r>
          </w:p>
        </w:tc>
        <w:tc>
          <w:tcPr>
            <w:tcW w:w="0" w:type="auto"/>
            <w:vAlign w:val="center"/>
          </w:tcPr>
          <w:p w:rsidR="007D46F0" w:rsidRPr="00E80FCE" w:rsidRDefault="007D46F0" w:rsidP="00050163">
            <w:pPr>
              <w:jc w:val="center"/>
              <w:rPr>
                <w:rFonts w:asciiTheme="minorBidi" w:hAnsiTheme="minorBidi"/>
                <w:sz w:val="20"/>
                <w:szCs w:val="20"/>
              </w:rPr>
            </w:pPr>
            <w:r w:rsidRPr="00E80FCE">
              <w:rPr>
                <w:rFonts w:asciiTheme="minorBidi" w:hAnsiTheme="minorBidi"/>
                <w:sz w:val="20"/>
                <w:szCs w:val="20"/>
              </w:rPr>
              <w:t>350</w:t>
            </w:r>
          </w:p>
        </w:tc>
        <w:tc>
          <w:tcPr>
            <w:tcW w:w="0" w:type="auto"/>
            <w:vAlign w:val="center"/>
          </w:tcPr>
          <w:p w:rsidR="007D46F0" w:rsidRPr="00E80FCE" w:rsidRDefault="007D46F0" w:rsidP="00050163">
            <w:pPr>
              <w:jc w:val="center"/>
              <w:rPr>
                <w:rFonts w:asciiTheme="minorBidi" w:hAnsiTheme="minorBidi"/>
                <w:sz w:val="20"/>
                <w:szCs w:val="20"/>
              </w:rPr>
            </w:pPr>
            <w:r w:rsidRPr="00E80FCE">
              <w:rPr>
                <w:rFonts w:asciiTheme="minorBidi" w:hAnsiTheme="minorBidi"/>
                <w:sz w:val="20"/>
                <w:szCs w:val="20"/>
              </w:rPr>
              <w:t>3.0</w:t>
            </w:r>
          </w:p>
        </w:tc>
        <w:tc>
          <w:tcPr>
            <w:tcW w:w="0" w:type="auto"/>
            <w:vAlign w:val="center"/>
          </w:tcPr>
          <w:p w:rsidR="007D46F0" w:rsidRPr="00E80FCE" w:rsidRDefault="007D46F0" w:rsidP="00050163">
            <w:pPr>
              <w:jc w:val="center"/>
              <w:rPr>
                <w:rFonts w:asciiTheme="minorBidi" w:hAnsiTheme="minorBidi"/>
                <w:color w:val="000000"/>
                <w:sz w:val="20"/>
                <w:szCs w:val="20"/>
              </w:rPr>
            </w:pPr>
            <w:r w:rsidRPr="00E80FCE">
              <w:rPr>
                <w:rFonts w:asciiTheme="minorBidi" w:hAnsiTheme="minorBidi"/>
                <w:color w:val="000000"/>
                <w:sz w:val="20"/>
                <w:szCs w:val="20"/>
              </w:rPr>
              <w:t>145</w:t>
            </w:r>
          </w:p>
        </w:tc>
        <w:tc>
          <w:tcPr>
            <w:tcW w:w="0" w:type="auto"/>
            <w:vAlign w:val="center"/>
          </w:tcPr>
          <w:p w:rsidR="007D46F0" w:rsidRPr="00E80FCE" w:rsidRDefault="007D46F0" w:rsidP="00050163">
            <w:pPr>
              <w:jc w:val="center"/>
              <w:rPr>
                <w:rFonts w:asciiTheme="minorBidi" w:hAnsiTheme="minorBidi"/>
                <w:color w:val="000000"/>
                <w:sz w:val="20"/>
                <w:szCs w:val="20"/>
              </w:rPr>
            </w:pPr>
            <w:r w:rsidRPr="00E80FCE">
              <w:rPr>
                <w:rFonts w:asciiTheme="minorBidi" w:hAnsiTheme="minorBidi"/>
                <w:color w:val="000000"/>
                <w:sz w:val="20"/>
                <w:szCs w:val="20"/>
              </w:rPr>
              <w:t>2.1</w:t>
            </w:r>
          </w:p>
        </w:tc>
        <w:tc>
          <w:tcPr>
            <w:tcW w:w="0" w:type="auto"/>
            <w:vAlign w:val="center"/>
          </w:tcPr>
          <w:p w:rsidR="007D46F0" w:rsidRPr="00E80FCE" w:rsidRDefault="007D46F0" w:rsidP="00050163">
            <w:pPr>
              <w:jc w:val="center"/>
              <w:rPr>
                <w:rFonts w:asciiTheme="minorBidi" w:hAnsiTheme="minorBidi"/>
                <w:color w:val="000000"/>
                <w:sz w:val="20"/>
                <w:szCs w:val="20"/>
              </w:rPr>
            </w:pPr>
            <w:r w:rsidRPr="00E80FCE">
              <w:rPr>
                <w:rFonts w:asciiTheme="minorBidi" w:hAnsiTheme="minorBidi"/>
                <w:color w:val="000000"/>
                <w:sz w:val="20"/>
                <w:szCs w:val="20"/>
              </w:rPr>
              <w:t>0.40</w:t>
            </w:r>
          </w:p>
        </w:tc>
        <w:tc>
          <w:tcPr>
            <w:tcW w:w="0" w:type="auto"/>
            <w:vAlign w:val="center"/>
          </w:tcPr>
          <w:p w:rsidR="007D46F0" w:rsidRPr="00E80FCE" w:rsidRDefault="007D46F0" w:rsidP="00050163">
            <w:pPr>
              <w:jc w:val="center"/>
              <w:rPr>
                <w:rFonts w:asciiTheme="minorBidi" w:hAnsiTheme="minorBidi"/>
                <w:color w:val="000000"/>
                <w:sz w:val="20"/>
                <w:szCs w:val="20"/>
              </w:rPr>
            </w:pPr>
            <w:r w:rsidRPr="00E80FCE">
              <w:rPr>
                <w:rFonts w:asciiTheme="minorBidi" w:hAnsiTheme="minorBidi"/>
                <w:color w:val="000000"/>
                <w:sz w:val="20"/>
                <w:szCs w:val="20"/>
              </w:rPr>
              <w:t>4</w:t>
            </w:r>
          </w:p>
        </w:tc>
        <w:tc>
          <w:tcPr>
            <w:tcW w:w="0" w:type="auto"/>
            <w:tcBorders>
              <w:right w:val="single" w:sz="4" w:space="0" w:color="auto"/>
            </w:tcBorders>
            <w:vAlign w:val="center"/>
          </w:tcPr>
          <w:p w:rsidR="007D46F0" w:rsidRPr="00E80FCE" w:rsidRDefault="007D46F0" w:rsidP="00050163">
            <w:pPr>
              <w:jc w:val="center"/>
              <w:rPr>
                <w:rFonts w:asciiTheme="minorBidi" w:hAnsiTheme="minorBidi"/>
                <w:color w:val="000000"/>
                <w:sz w:val="20"/>
                <w:szCs w:val="20"/>
              </w:rPr>
            </w:pPr>
            <w:r w:rsidRPr="00E80FCE">
              <w:rPr>
                <w:rFonts w:asciiTheme="minorBidi" w:hAnsiTheme="minorBidi"/>
                <w:color w:val="000000"/>
                <w:sz w:val="20"/>
                <w:szCs w:val="20"/>
              </w:rPr>
              <w:t>85.5</w:t>
            </w:r>
          </w:p>
        </w:tc>
        <w:tc>
          <w:tcPr>
            <w:tcW w:w="0" w:type="auto"/>
            <w:tcBorders>
              <w:left w:val="single" w:sz="4" w:space="0" w:color="auto"/>
            </w:tcBorders>
            <w:vAlign w:val="center"/>
          </w:tcPr>
          <w:p w:rsidR="007D46F0" w:rsidRPr="00E80FCE" w:rsidRDefault="007D46F0" w:rsidP="00050163">
            <w:pPr>
              <w:jc w:val="center"/>
              <w:rPr>
                <w:rFonts w:asciiTheme="minorBidi" w:hAnsiTheme="minorBidi"/>
                <w:color w:val="000000"/>
                <w:sz w:val="20"/>
                <w:szCs w:val="20"/>
              </w:rPr>
            </w:pPr>
            <w:r w:rsidRPr="00E80FCE">
              <w:rPr>
                <w:rFonts w:asciiTheme="minorBidi" w:hAnsiTheme="minorBidi"/>
                <w:color w:val="000000"/>
                <w:sz w:val="20"/>
                <w:szCs w:val="20"/>
              </w:rPr>
              <w:t>38.0</w:t>
            </w:r>
          </w:p>
        </w:tc>
        <w:tc>
          <w:tcPr>
            <w:tcW w:w="0" w:type="auto"/>
            <w:vAlign w:val="center"/>
          </w:tcPr>
          <w:p w:rsidR="007D46F0" w:rsidRPr="00E80FCE" w:rsidRDefault="007D46F0" w:rsidP="00050163">
            <w:pPr>
              <w:jc w:val="center"/>
              <w:rPr>
                <w:rFonts w:asciiTheme="minorBidi" w:hAnsiTheme="minorBidi"/>
                <w:color w:val="000000" w:themeColor="text1"/>
                <w:sz w:val="20"/>
                <w:szCs w:val="20"/>
              </w:rPr>
            </w:pPr>
            <w:r w:rsidRPr="00E80FCE">
              <w:rPr>
                <w:rFonts w:asciiTheme="minorBidi" w:hAnsiTheme="minorBidi"/>
                <w:color w:val="000000" w:themeColor="text1"/>
                <w:sz w:val="20"/>
                <w:szCs w:val="20"/>
              </w:rPr>
              <w:t>34.0</w:t>
            </w:r>
          </w:p>
        </w:tc>
        <w:tc>
          <w:tcPr>
            <w:tcW w:w="0" w:type="auto"/>
            <w:vAlign w:val="center"/>
          </w:tcPr>
          <w:p w:rsidR="007D46F0" w:rsidRPr="00E80FCE" w:rsidRDefault="007D46F0" w:rsidP="00050163">
            <w:pPr>
              <w:jc w:val="center"/>
              <w:rPr>
                <w:rFonts w:asciiTheme="minorBidi" w:hAnsiTheme="minorBidi"/>
                <w:color w:val="000000" w:themeColor="text1"/>
                <w:sz w:val="20"/>
                <w:szCs w:val="20"/>
              </w:rPr>
            </w:pPr>
            <w:r w:rsidRPr="00E80FCE">
              <w:rPr>
                <w:rFonts w:asciiTheme="minorBidi" w:hAnsiTheme="minorBidi"/>
                <w:color w:val="000000" w:themeColor="text1"/>
                <w:sz w:val="20"/>
                <w:szCs w:val="20"/>
              </w:rPr>
              <w:t>31.0</w:t>
            </w:r>
          </w:p>
        </w:tc>
        <w:tc>
          <w:tcPr>
            <w:tcW w:w="0" w:type="auto"/>
            <w:vAlign w:val="center"/>
          </w:tcPr>
          <w:p w:rsidR="007D46F0" w:rsidRPr="00E80FCE" w:rsidRDefault="007D46F0" w:rsidP="00050163">
            <w:pPr>
              <w:jc w:val="center"/>
              <w:rPr>
                <w:rFonts w:asciiTheme="minorBidi" w:hAnsiTheme="minorBidi"/>
                <w:color w:val="000000" w:themeColor="text1"/>
                <w:sz w:val="20"/>
                <w:szCs w:val="20"/>
              </w:rPr>
            </w:pPr>
            <w:r w:rsidRPr="00E80FCE">
              <w:rPr>
                <w:rFonts w:asciiTheme="minorBidi" w:hAnsiTheme="minorBidi"/>
                <w:color w:val="000000" w:themeColor="text1"/>
                <w:sz w:val="20"/>
                <w:szCs w:val="20"/>
              </w:rPr>
              <w:t>28</w:t>
            </w:r>
          </w:p>
        </w:tc>
        <w:tc>
          <w:tcPr>
            <w:tcW w:w="0" w:type="auto"/>
            <w:tcBorders>
              <w:right w:val="single" w:sz="4" w:space="0" w:color="auto"/>
            </w:tcBorders>
            <w:vAlign w:val="center"/>
          </w:tcPr>
          <w:p w:rsidR="007D46F0" w:rsidRPr="00E80FCE" w:rsidRDefault="007D46F0" w:rsidP="00050163">
            <w:pPr>
              <w:jc w:val="center"/>
              <w:rPr>
                <w:rFonts w:asciiTheme="minorBidi" w:hAnsiTheme="minorBidi"/>
                <w:color w:val="000000" w:themeColor="text1"/>
                <w:sz w:val="20"/>
                <w:szCs w:val="20"/>
              </w:rPr>
            </w:pPr>
            <w:r w:rsidRPr="00E80FCE">
              <w:rPr>
                <w:rFonts w:asciiTheme="minorBidi" w:hAnsiTheme="minorBidi"/>
                <w:color w:val="000000" w:themeColor="text1"/>
                <w:sz w:val="20"/>
                <w:szCs w:val="20"/>
              </w:rPr>
              <w:t>25</w:t>
            </w:r>
          </w:p>
        </w:tc>
        <w:tc>
          <w:tcPr>
            <w:tcW w:w="0" w:type="auto"/>
            <w:tcBorders>
              <w:left w:val="single" w:sz="4" w:space="0" w:color="auto"/>
            </w:tcBorders>
            <w:vAlign w:val="center"/>
          </w:tcPr>
          <w:p w:rsidR="007D46F0" w:rsidRPr="00E80FCE" w:rsidRDefault="007D46F0" w:rsidP="00050163">
            <w:pPr>
              <w:jc w:val="center"/>
              <w:rPr>
                <w:rFonts w:asciiTheme="minorBidi" w:hAnsiTheme="minorBidi"/>
                <w:sz w:val="20"/>
                <w:szCs w:val="20"/>
              </w:rPr>
            </w:pPr>
            <w:r w:rsidRPr="00E80FCE">
              <w:rPr>
                <w:rFonts w:asciiTheme="minorBidi" w:hAnsiTheme="minorBidi"/>
                <w:sz w:val="20"/>
                <w:szCs w:val="20"/>
              </w:rPr>
              <w:t>0.0</w:t>
            </w:r>
          </w:p>
        </w:tc>
        <w:tc>
          <w:tcPr>
            <w:tcW w:w="0" w:type="auto"/>
            <w:vAlign w:val="center"/>
          </w:tcPr>
          <w:p w:rsidR="007D46F0" w:rsidRPr="00E80FCE" w:rsidRDefault="007D46F0" w:rsidP="00050163">
            <w:pPr>
              <w:jc w:val="center"/>
              <w:rPr>
                <w:rFonts w:asciiTheme="minorBidi" w:hAnsiTheme="minorBidi"/>
                <w:sz w:val="20"/>
                <w:szCs w:val="20"/>
              </w:rPr>
            </w:pPr>
            <w:r w:rsidRPr="00E80FCE">
              <w:rPr>
                <w:rFonts w:asciiTheme="minorBidi" w:hAnsiTheme="minorBidi"/>
                <w:sz w:val="20"/>
                <w:szCs w:val="20"/>
              </w:rPr>
              <w:t>0.00</w:t>
            </w:r>
          </w:p>
        </w:tc>
        <w:tc>
          <w:tcPr>
            <w:tcW w:w="0" w:type="auto"/>
            <w:vAlign w:val="center"/>
          </w:tcPr>
          <w:p w:rsidR="007D46F0" w:rsidRPr="00E80FCE" w:rsidRDefault="007D46F0" w:rsidP="00050163">
            <w:pPr>
              <w:jc w:val="center"/>
              <w:rPr>
                <w:rFonts w:asciiTheme="minorBidi" w:hAnsiTheme="minorBidi"/>
                <w:color w:val="000000" w:themeColor="text1"/>
                <w:sz w:val="20"/>
                <w:szCs w:val="20"/>
              </w:rPr>
            </w:pPr>
            <w:r w:rsidRPr="00E80FCE">
              <w:rPr>
                <w:rFonts w:asciiTheme="minorBidi" w:hAnsiTheme="minorBidi"/>
                <w:color w:val="000000" w:themeColor="text1"/>
                <w:sz w:val="20"/>
                <w:szCs w:val="20"/>
              </w:rPr>
              <w:t>0.12</w:t>
            </w:r>
          </w:p>
        </w:tc>
        <w:tc>
          <w:tcPr>
            <w:tcW w:w="0" w:type="auto"/>
            <w:vAlign w:val="center"/>
          </w:tcPr>
          <w:p w:rsidR="007D46F0" w:rsidRPr="00E80FCE" w:rsidRDefault="007D46F0" w:rsidP="00050163">
            <w:pPr>
              <w:jc w:val="center"/>
              <w:rPr>
                <w:rFonts w:asciiTheme="minorBidi" w:hAnsiTheme="minorBidi"/>
                <w:color w:val="000000" w:themeColor="text1"/>
                <w:sz w:val="20"/>
                <w:szCs w:val="20"/>
              </w:rPr>
            </w:pPr>
            <w:r w:rsidRPr="00E80FCE">
              <w:rPr>
                <w:rFonts w:asciiTheme="minorBidi" w:hAnsiTheme="minorBidi"/>
                <w:color w:val="000000" w:themeColor="text1"/>
                <w:sz w:val="20"/>
                <w:szCs w:val="20"/>
              </w:rPr>
              <w:t>0.21</w:t>
            </w:r>
          </w:p>
        </w:tc>
        <w:tc>
          <w:tcPr>
            <w:tcW w:w="0" w:type="auto"/>
            <w:tcBorders>
              <w:right w:val="single" w:sz="4" w:space="0" w:color="auto"/>
            </w:tcBorders>
            <w:vAlign w:val="center"/>
          </w:tcPr>
          <w:p w:rsidR="007D46F0" w:rsidRPr="00E80FCE" w:rsidRDefault="007D46F0" w:rsidP="00050163">
            <w:pPr>
              <w:jc w:val="center"/>
              <w:rPr>
                <w:rFonts w:asciiTheme="minorBidi" w:hAnsiTheme="minorBidi"/>
                <w:color w:val="000000" w:themeColor="text1"/>
                <w:sz w:val="20"/>
                <w:szCs w:val="20"/>
              </w:rPr>
            </w:pPr>
            <w:r w:rsidRPr="00E80FCE">
              <w:rPr>
                <w:rFonts w:asciiTheme="minorBidi" w:hAnsiTheme="minorBidi"/>
                <w:color w:val="000000" w:themeColor="text1"/>
                <w:sz w:val="20"/>
                <w:szCs w:val="20"/>
              </w:rPr>
              <w:t>0.28</w:t>
            </w:r>
          </w:p>
        </w:tc>
        <w:tc>
          <w:tcPr>
            <w:tcW w:w="0" w:type="auto"/>
            <w:tcBorders>
              <w:left w:val="single" w:sz="4" w:space="0" w:color="auto"/>
            </w:tcBorders>
            <w:vAlign w:val="center"/>
          </w:tcPr>
          <w:p w:rsidR="007D46F0" w:rsidRPr="00E80FCE" w:rsidRDefault="007D46F0" w:rsidP="00050163">
            <w:pPr>
              <w:jc w:val="center"/>
              <w:rPr>
                <w:rFonts w:asciiTheme="minorBidi" w:hAnsiTheme="minorBidi"/>
                <w:sz w:val="20"/>
                <w:szCs w:val="20"/>
              </w:rPr>
            </w:pPr>
            <w:r w:rsidRPr="00E80FCE">
              <w:rPr>
                <w:rFonts w:asciiTheme="minorBidi" w:hAnsiTheme="minorBidi"/>
                <w:sz w:val="20"/>
                <w:szCs w:val="20"/>
              </w:rPr>
              <w:t>5</w:t>
            </w:r>
          </w:p>
        </w:tc>
        <w:tc>
          <w:tcPr>
            <w:tcW w:w="0" w:type="auto"/>
            <w:vAlign w:val="center"/>
          </w:tcPr>
          <w:p w:rsidR="007D46F0" w:rsidRPr="00E80FCE" w:rsidRDefault="007D46F0" w:rsidP="00050163">
            <w:pPr>
              <w:jc w:val="center"/>
              <w:rPr>
                <w:rFonts w:asciiTheme="minorBidi" w:hAnsiTheme="minorBidi"/>
                <w:sz w:val="20"/>
                <w:szCs w:val="20"/>
              </w:rPr>
            </w:pPr>
            <w:r w:rsidRPr="00E80FCE">
              <w:rPr>
                <w:rFonts w:asciiTheme="minorBidi" w:hAnsiTheme="minorBidi"/>
                <w:sz w:val="20"/>
                <w:szCs w:val="20"/>
              </w:rPr>
              <w:t>5</w:t>
            </w:r>
          </w:p>
        </w:tc>
        <w:tc>
          <w:tcPr>
            <w:tcW w:w="0" w:type="auto"/>
            <w:vAlign w:val="center"/>
          </w:tcPr>
          <w:p w:rsidR="007D46F0" w:rsidRPr="00E80FCE" w:rsidRDefault="007D46F0" w:rsidP="00050163">
            <w:pPr>
              <w:jc w:val="center"/>
              <w:rPr>
                <w:rFonts w:asciiTheme="minorBidi" w:hAnsiTheme="minorBidi"/>
                <w:color w:val="000000" w:themeColor="text1"/>
                <w:sz w:val="20"/>
                <w:szCs w:val="20"/>
              </w:rPr>
            </w:pPr>
            <w:r w:rsidRPr="00E80FCE">
              <w:rPr>
                <w:rFonts w:asciiTheme="minorBidi" w:hAnsiTheme="minorBidi"/>
                <w:color w:val="000000" w:themeColor="text1"/>
                <w:sz w:val="20"/>
                <w:szCs w:val="20"/>
              </w:rPr>
              <w:t>4</w:t>
            </w:r>
          </w:p>
        </w:tc>
        <w:tc>
          <w:tcPr>
            <w:tcW w:w="0" w:type="auto"/>
            <w:vAlign w:val="center"/>
          </w:tcPr>
          <w:p w:rsidR="007D46F0" w:rsidRPr="00E80FCE" w:rsidRDefault="007D46F0" w:rsidP="00050163">
            <w:pPr>
              <w:jc w:val="center"/>
              <w:rPr>
                <w:rFonts w:asciiTheme="minorBidi" w:hAnsiTheme="minorBidi"/>
                <w:color w:val="000000" w:themeColor="text1"/>
                <w:sz w:val="20"/>
                <w:szCs w:val="20"/>
              </w:rPr>
            </w:pPr>
            <w:r w:rsidRPr="00E80FCE">
              <w:rPr>
                <w:rFonts w:asciiTheme="minorBidi" w:hAnsiTheme="minorBidi"/>
                <w:color w:val="000000" w:themeColor="text1"/>
                <w:sz w:val="20"/>
                <w:szCs w:val="20"/>
              </w:rPr>
              <w:t>4</w:t>
            </w:r>
          </w:p>
        </w:tc>
        <w:tc>
          <w:tcPr>
            <w:tcW w:w="0" w:type="auto"/>
            <w:vAlign w:val="center"/>
          </w:tcPr>
          <w:p w:rsidR="007D46F0" w:rsidRPr="00E80FCE" w:rsidRDefault="007D46F0" w:rsidP="00050163">
            <w:pPr>
              <w:jc w:val="center"/>
              <w:rPr>
                <w:rFonts w:asciiTheme="minorBidi" w:hAnsiTheme="minorBidi"/>
                <w:color w:val="000000" w:themeColor="text1"/>
                <w:sz w:val="20"/>
                <w:szCs w:val="20"/>
              </w:rPr>
            </w:pPr>
            <w:r w:rsidRPr="00E80FCE">
              <w:rPr>
                <w:rFonts w:asciiTheme="minorBidi" w:hAnsiTheme="minorBidi"/>
                <w:color w:val="000000" w:themeColor="text1"/>
                <w:sz w:val="20"/>
                <w:szCs w:val="20"/>
              </w:rPr>
              <w:t>4</w:t>
            </w:r>
          </w:p>
        </w:tc>
      </w:tr>
      <w:tr w:rsidR="007D46F0" w:rsidRPr="00E80FCE" w:rsidTr="00050163">
        <w:trPr>
          <w:jc w:val="center"/>
        </w:trPr>
        <w:tc>
          <w:tcPr>
            <w:tcW w:w="0" w:type="auto"/>
            <w:tcBorders>
              <w:bottom w:val="single" w:sz="4" w:space="0" w:color="auto"/>
            </w:tcBorders>
            <w:vAlign w:val="center"/>
          </w:tcPr>
          <w:p w:rsidR="007D46F0" w:rsidRPr="00E80FCE" w:rsidRDefault="007D46F0" w:rsidP="00050163">
            <w:pPr>
              <w:jc w:val="center"/>
              <w:rPr>
                <w:rFonts w:asciiTheme="minorBidi" w:hAnsiTheme="minorBidi"/>
                <w:sz w:val="20"/>
                <w:szCs w:val="20"/>
              </w:rPr>
            </w:pPr>
            <w:r w:rsidRPr="00E80FCE">
              <w:rPr>
                <w:rFonts w:asciiTheme="minorBidi" w:hAnsiTheme="minorBidi"/>
                <w:sz w:val="20"/>
                <w:szCs w:val="20"/>
              </w:rPr>
              <w:t>30</w:t>
            </w:r>
          </w:p>
        </w:tc>
        <w:tc>
          <w:tcPr>
            <w:tcW w:w="0" w:type="auto"/>
            <w:tcBorders>
              <w:bottom w:val="single" w:sz="4" w:space="0" w:color="auto"/>
            </w:tcBorders>
            <w:vAlign w:val="center"/>
          </w:tcPr>
          <w:p w:rsidR="007D46F0" w:rsidRPr="00E80FCE" w:rsidRDefault="007D46F0" w:rsidP="00050163">
            <w:pPr>
              <w:jc w:val="center"/>
              <w:rPr>
                <w:rFonts w:asciiTheme="minorBidi" w:hAnsiTheme="minorBidi"/>
                <w:color w:val="000000"/>
                <w:sz w:val="20"/>
                <w:szCs w:val="20"/>
              </w:rPr>
            </w:pPr>
            <w:r w:rsidRPr="00E80FCE">
              <w:rPr>
                <w:rFonts w:asciiTheme="minorBidi" w:hAnsiTheme="minorBidi"/>
                <w:color w:val="000000"/>
                <w:sz w:val="20"/>
                <w:szCs w:val="20"/>
              </w:rPr>
              <w:t>350</w:t>
            </w:r>
          </w:p>
        </w:tc>
        <w:tc>
          <w:tcPr>
            <w:tcW w:w="0" w:type="auto"/>
            <w:tcBorders>
              <w:bottom w:val="single" w:sz="4" w:space="0" w:color="auto"/>
            </w:tcBorders>
            <w:vAlign w:val="center"/>
          </w:tcPr>
          <w:p w:rsidR="007D46F0" w:rsidRPr="00E80FCE" w:rsidRDefault="007D46F0" w:rsidP="00050163">
            <w:pPr>
              <w:jc w:val="center"/>
              <w:rPr>
                <w:rFonts w:asciiTheme="minorBidi" w:hAnsiTheme="minorBidi"/>
                <w:color w:val="000000"/>
                <w:sz w:val="20"/>
                <w:szCs w:val="20"/>
              </w:rPr>
            </w:pPr>
            <w:r w:rsidRPr="00E80FCE">
              <w:rPr>
                <w:rFonts w:asciiTheme="minorBidi" w:hAnsiTheme="minorBidi"/>
                <w:color w:val="000000"/>
                <w:sz w:val="20"/>
                <w:szCs w:val="20"/>
              </w:rPr>
              <w:t>300</w:t>
            </w:r>
          </w:p>
        </w:tc>
        <w:tc>
          <w:tcPr>
            <w:tcW w:w="0" w:type="auto"/>
            <w:tcBorders>
              <w:bottom w:val="single" w:sz="4" w:space="0" w:color="auto"/>
            </w:tcBorders>
            <w:vAlign w:val="center"/>
          </w:tcPr>
          <w:p w:rsidR="007D46F0" w:rsidRPr="00E80FCE" w:rsidRDefault="007D46F0" w:rsidP="00050163">
            <w:pPr>
              <w:jc w:val="center"/>
              <w:rPr>
                <w:rFonts w:asciiTheme="minorBidi" w:hAnsiTheme="minorBidi"/>
                <w:color w:val="000000"/>
                <w:sz w:val="20"/>
                <w:szCs w:val="20"/>
              </w:rPr>
            </w:pPr>
            <w:r w:rsidRPr="00E80FCE">
              <w:rPr>
                <w:rFonts w:asciiTheme="minorBidi" w:hAnsiTheme="minorBidi"/>
                <w:color w:val="000000"/>
                <w:sz w:val="20"/>
                <w:szCs w:val="20"/>
              </w:rPr>
              <w:t>4.0</w:t>
            </w:r>
          </w:p>
        </w:tc>
        <w:tc>
          <w:tcPr>
            <w:tcW w:w="0" w:type="auto"/>
            <w:tcBorders>
              <w:bottom w:val="single" w:sz="4" w:space="0" w:color="auto"/>
            </w:tcBorders>
            <w:vAlign w:val="center"/>
          </w:tcPr>
          <w:p w:rsidR="007D46F0" w:rsidRPr="00E80FCE" w:rsidRDefault="007D46F0" w:rsidP="00050163">
            <w:pPr>
              <w:jc w:val="center"/>
              <w:rPr>
                <w:rFonts w:asciiTheme="minorBidi" w:hAnsiTheme="minorBidi"/>
                <w:color w:val="000000"/>
                <w:sz w:val="20"/>
                <w:szCs w:val="20"/>
              </w:rPr>
            </w:pPr>
            <w:r w:rsidRPr="00E80FCE">
              <w:rPr>
                <w:rFonts w:asciiTheme="minorBidi" w:hAnsiTheme="minorBidi"/>
                <w:color w:val="000000"/>
                <w:sz w:val="20"/>
                <w:szCs w:val="20"/>
              </w:rPr>
              <w:t>216</w:t>
            </w:r>
          </w:p>
        </w:tc>
        <w:tc>
          <w:tcPr>
            <w:tcW w:w="0" w:type="auto"/>
            <w:tcBorders>
              <w:bottom w:val="single" w:sz="4" w:space="0" w:color="auto"/>
            </w:tcBorders>
            <w:vAlign w:val="center"/>
          </w:tcPr>
          <w:p w:rsidR="007D46F0" w:rsidRPr="00E80FCE" w:rsidRDefault="007D46F0" w:rsidP="00050163">
            <w:pPr>
              <w:jc w:val="center"/>
              <w:rPr>
                <w:rFonts w:asciiTheme="minorBidi" w:hAnsiTheme="minorBidi"/>
                <w:color w:val="000000"/>
                <w:sz w:val="20"/>
                <w:szCs w:val="20"/>
              </w:rPr>
            </w:pPr>
            <w:r w:rsidRPr="00E80FCE">
              <w:rPr>
                <w:rFonts w:asciiTheme="minorBidi" w:hAnsiTheme="minorBidi"/>
                <w:color w:val="000000"/>
                <w:sz w:val="20"/>
                <w:szCs w:val="20"/>
              </w:rPr>
              <w:t>3</w:t>
            </w:r>
          </w:p>
        </w:tc>
        <w:tc>
          <w:tcPr>
            <w:tcW w:w="0" w:type="auto"/>
            <w:tcBorders>
              <w:bottom w:val="single" w:sz="4" w:space="0" w:color="auto"/>
            </w:tcBorders>
            <w:vAlign w:val="center"/>
          </w:tcPr>
          <w:p w:rsidR="007D46F0" w:rsidRPr="00E80FCE" w:rsidRDefault="007D46F0" w:rsidP="00050163">
            <w:pPr>
              <w:jc w:val="center"/>
              <w:rPr>
                <w:rFonts w:asciiTheme="minorBidi" w:hAnsiTheme="minorBidi"/>
                <w:color w:val="000000"/>
                <w:sz w:val="20"/>
                <w:szCs w:val="20"/>
              </w:rPr>
            </w:pPr>
            <w:r w:rsidRPr="00E80FCE">
              <w:rPr>
                <w:rFonts w:asciiTheme="minorBidi" w:hAnsiTheme="minorBidi"/>
                <w:color w:val="000000"/>
                <w:sz w:val="20"/>
                <w:szCs w:val="20"/>
              </w:rPr>
              <w:t>0.50</w:t>
            </w:r>
          </w:p>
        </w:tc>
        <w:tc>
          <w:tcPr>
            <w:tcW w:w="0" w:type="auto"/>
            <w:tcBorders>
              <w:bottom w:val="single" w:sz="4" w:space="0" w:color="auto"/>
            </w:tcBorders>
            <w:vAlign w:val="center"/>
          </w:tcPr>
          <w:p w:rsidR="007D46F0" w:rsidRPr="00E80FCE" w:rsidRDefault="007D46F0" w:rsidP="00050163">
            <w:pPr>
              <w:jc w:val="center"/>
              <w:rPr>
                <w:rFonts w:asciiTheme="minorBidi" w:hAnsiTheme="minorBidi"/>
                <w:color w:val="000000"/>
                <w:sz w:val="20"/>
                <w:szCs w:val="20"/>
              </w:rPr>
            </w:pPr>
            <w:r w:rsidRPr="00E80FCE">
              <w:rPr>
                <w:rFonts w:asciiTheme="minorBidi" w:hAnsiTheme="minorBidi"/>
                <w:color w:val="000000"/>
                <w:sz w:val="20"/>
                <w:szCs w:val="20"/>
              </w:rPr>
              <w:t>3</w:t>
            </w:r>
          </w:p>
        </w:tc>
        <w:tc>
          <w:tcPr>
            <w:tcW w:w="0" w:type="auto"/>
            <w:tcBorders>
              <w:bottom w:val="single" w:sz="4" w:space="0" w:color="auto"/>
              <w:right w:val="single" w:sz="4" w:space="0" w:color="auto"/>
            </w:tcBorders>
            <w:vAlign w:val="center"/>
          </w:tcPr>
          <w:p w:rsidR="007D46F0" w:rsidRPr="00E80FCE" w:rsidRDefault="007D46F0" w:rsidP="00050163">
            <w:pPr>
              <w:jc w:val="center"/>
              <w:rPr>
                <w:rFonts w:asciiTheme="minorBidi" w:hAnsiTheme="minorBidi"/>
                <w:color w:val="000000"/>
                <w:sz w:val="20"/>
                <w:szCs w:val="20"/>
              </w:rPr>
            </w:pPr>
            <w:r w:rsidRPr="00E80FCE">
              <w:rPr>
                <w:rFonts w:asciiTheme="minorBidi" w:hAnsiTheme="minorBidi"/>
                <w:color w:val="000000"/>
                <w:sz w:val="20"/>
                <w:szCs w:val="20"/>
              </w:rPr>
              <w:t>89.8</w:t>
            </w:r>
          </w:p>
        </w:tc>
        <w:tc>
          <w:tcPr>
            <w:tcW w:w="0" w:type="auto"/>
            <w:tcBorders>
              <w:left w:val="single" w:sz="4" w:space="0" w:color="auto"/>
              <w:bottom w:val="single" w:sz="4" w:space="0" w:color="auto"/>
            </w:tcBorders>
            <w:vAlign w:val="center"/>
          </w:tcPr>
          <w:p w:rsidR="007D46F0" w:rsidRPr="00E80FCE" w:rsidRDefault="007D46F0" w:rsidP="00050163">
            <w:pPr>
              <w:jc w:val="center"/>
              <w:rPr>
                <w:rFonts w:asciiTheme="minorBidi" w:hAnsiTheme="minorBidi"/>
                <w:sz w:val="20"/>
                <w:szCs w:val="20"/>
              </w:rPr>
            </w:pPr>
            <w:r w:rsidRPr="00E80FCE">
              <w:rPr>
                <w:rFonts w:asciiTheme="minorBidi" w:hAnsiTheme="minorBidi"/>
                <w:sz w:val="20"/>
                <w:szCs w:val="20"/>
              </w:rPr>
              <w:t>45.0</w:t>
            </w:r>
          </w:p>
        </w:tc>
        <w:tc>
          <w:tcPr>
            <w:tcW w:w="0" w:type="auto"/>
            <w:tcBorders>
              <w:bottom w:val="single" w:sz="4" w:space="0" w:color="auto"/>
            </w:tcBorders>
            <w:vAlign w:val="center"/>
          </w:tcPr>
          <w:p w:rsidR="007D46F0" w:rsidRPr="00E80FCE" w:rsidRDefault="007D46F0" w:rsidP="00050163">
            <w:pPr>
              <w:jc w:val="center"/>
              <w:rPr>
                <w:rFonts w:asciiTheme="minorBidi" w:hAnsiTheme="minorBidi"/>
                <w:color w:val="FF0000"/>
                <w:sz w:val="20"/>
                <w:szCs w:val="20"/>
              </w:rPr>
            </w:pPr>
            <w:r w:rsidRPr="00E80FCE">
              <w:rPr>
                <w:rFonts w:asciiTheme="minorBidi" w:hAnsiTheme="minorBidi"/>
                <w:color w:val="000000" w:themeColor="text1"/>
                <w:sz w:val="20"/>
                <w:szCs w:val="20"/>
              </w:rPr>
              <w:t>40.0</w:t>
            </w:r>
          </w:p>
        </w:tc>
        <w:tc>
          <w:tcPr>
            <w:tcW w:w="0" w:type="auto"/>
            <w:tcBorders>
              <w:bottom w:val="single" w:sz="4" w:space="0" w:color="auto"/>
            </w:tcBorders>
            <w:vAlign w:val="center"/>
          </w:tcPr>
          <w:p w:rsidR="007D46F0" w:rsidRPr="00E80FCE" w:rsidRDefault="007D46F0" w:rsidP="00050163">
            <w:pPr>
              <w:jc w:val="center"/>
              <w:rPr>
                <w:rFonts w:asciiTheme="minorBidi" w:hAnsiTheme="minorBidi"/>
                <w:color w:val="000000" w:themeColor="text1"/>
                <w:sz w:val="20"/>
                <w:szCs w:val="20"/>
              </w:rPr>
            </w:pPr>
            <w:r w:rsidRPr="00E80FCE">
              <w:rPr>
                <w:rFonts w:asciiTheme="minorBidi" w:hAnsiTheme="minorBidi"/>
                <w:color w:val="000000" w:themeColor="text1"/>
                <w:sz w:val="20"/>
                <w:szCs w:val="20"/>
              </w:rPr>
              <w:t>36.0</w:t>
            </w:r>
          </w:p>
        </w:tc>
        <w:tc>
          <w:tcPr>
            <w:tcW w:w="0" w:type="auto"/>
            <w:tcBorders>
              <w:bottom w:val="single" w:sz="4" w:space="0" w:color="auto"/>
            </w:tcBorders>
            <w:vAlign w:val="center"/>
          </w:tcPr>
          <w:p w:rsidR="007D46F0" w:rsidRPr="00E80FCE" w:rsidRDefault="007D46F0" w:rsidP="00050163">
            <w:pPr>
              <w:jc w:val="center"/>
              <w:rPr>
                <w:rFonts w:asciiTheme="minorBidi" w:hAnsiTheme="minorBidi"/>
                <w:color w:val="000000" w:themeColor="text1"/>
                <w:sz w:val="20"/>
                <w:szCs w:val="20"/>
              </w:rPr>
            </w:pPr>
            <w:r w:rsidRPr="00E80FCE">
              <w:rPr>
                <w:rFonts w:asciiTheme="minorBidi" w:hAnsiTheme="minorBidi"/>
                <w:color w:val="000000" w:themeColor="text1"/>
                <w:sz w:val="20"/>
                <w:szCs w:val="20"/>
              </w:rPr>
              <w:t>34</w:t>
            </w:r>
          </w:p>
        </w:tc>
        <w:tc>
          <w:tcPr>
            <w:tcW w:w="0" w:type="auto"/>
            <w:tcBorders>
              <w:bottom w:val="single" w:sz="4" w:space="0" w:color="auto"/>
              <w:right w:val="single" w:sz="4" w:space="0" w:color="auto"/>
            </w:tcBorders>
            <w:vAlign w:val="center"/>
          </w:tcPr>
          <w:p w:rsidR="007D46F0" w:rsidRPr="00E80FCE" w:rsidRDefault="007D46F0" w:rsidP="00050163">
            <w:pPr>
              <w:jc w:val="center"/>
              <w:rPr>
                <w:rFonts w:asciiTheme="minorBidi" w:hAnsiTheme="minorBidi"/>
                <w:color w:val="000000" w:themeColor="text1"/>
                <w:sz w:val="20"/>
                <w:szCs w:val="20"/>
              </w:rPr>
            </w:pPr>
            <w:r w:rsidRPr="00E80FCE">
              <w:rPr>
                <w:rFonts w:asciiTheme="minorBidi" w:hAnsiTheme="minorBidi"/>
                <w:color w:val="000000" w:themeColor="text1"/>
                <w:sz w:val="20"/>
                <w:szCs w:val="20"/>
              </w:rPr>
              <w:t>29</w:t>
            </w:r>
          </w:p>
        </w:tc>
        <w:tc>
          <w:tcPr>
            <w:tcW w:w="0" w:type="auto"/>
            <w:tcBorders>
              <w:left w:val="single" w:sz="4" w:space="0" w:color="auto"/>
              <w:bottom w:val="single" w:sz="4" w:space="0" w:color="auto"/>
            </w:tcBorders>
            <w:vAlign w:val="center"/>
          </w:tcPr>
          <w:p w:rsidR="007D46F0" w:rsidRPr="00E80FCE" w:rsidRDefault="007D46F0" w:rsidP="00050163">
            <w:pPr>
              <w:jc w:val="center"/>
              <w:rPr>
                <w:rFonts w:asciiTheme="minorBidi" w:hAnsiTheme="minorBidi"/>
                <w:sz w:val="20"/>
                <w:szCs w:val="20"/>
              </w:rPr>
            </w:pPr>
            <w:r w:rsidRPr="00E80FCE">
              <w:rPr>
                <w:rFonts w:asciiTheme="minorBidi" w:hAnsiTheme="minorBidi"/>
                <w:sz w:val="20"/>
                <w:szCs w:val="20"/>
              </w:rPr>
              <w:t>0.0</w:t>
            </w:r>
          </w:p>
        </w:tc>
        <w:tc>
          <w:tcPr>
            <w:tcW w:w="0" w:type="auto"/>
            <w:tcBorders>
              <w:bottom w:val="single" w:sz="4" w:space="0" w:color="auto"/>
            </w:tcBorders>
            <w:vAlign w:val="center"/>
          </w:tcPr>
          <w:p w:rsidR="007D46F0" w:rsidRPr="00E80FCE" w:rsidRDefault="007D46F0" w:rsidP="00050163">
            <w:pPr>
              <w:jc w:val="center"/>
              <w:rPr>
                <w:rFonts w:asciiTheme="minorBidi" w:hAnsiTheme="minorBidi"/>
                <w:sz w:val="20"/>
                <w:szCs w:val="20"/>
              </w:rPr>
            </w:pPr>
            <w:r w:rsidRPr="00E80FCE">
              <w:rPr>
                <w:rFonts w:asciiTheme="minorBidi" w:hAnsiTheme="minorBidi"/>
                <w:sz w:val="20"/>
                <w:szCs w:val="20"/>
              </w:rPr>
              <w:t>0.00</w:t>
            </w:r>
          </w:p>
        </w:tc>
        <w:tc>
          <w:tcPr>
            <w:tcW w:w="0" w:type="auto"/>
            <w:tcBorders>
              <w:bottom w:val="single" w:sz="4" w:space="0" w:color="auto"/>
            </w:tcBorders>
            <w:vAlign w:val="center"/>
          </w:tcPr>
          <w:p w:rsidR="007D46F0" w:rsidRPr="00E80FCE" w:rsidRDefault="007D46F0" w:rsidP="00050163">
            <w:pPr>
              <w:jc w:val="center"/>
              <w:rPr>
                <w:rFonts w:asciiTheme="minorBidi" w:hAnsiTheme="minorBidi"/>
                <w:color w:val="000000" w:themeColor="text1"/>
                <w:sz w:val="20"/>
                <w:szCs w:val="20"/>
              </w:rPr>
            </w:pPr>
            <w:r w:rsidRPr="00E80FCE">
              <w:rPr>
                <w:rFonts w:asciiTheme="minorBidi" w:hAnsiTheme="minorBidi"/>
                <w:color w:val="000000" w:themeColor="text1"/>
                <w:sz w:val="20"/>
                <w:szCs w:val="20"/>
              </w:rPr>
              <w:t>0.00</w:t>
            </w:r>
          </w:p>
        </w:tc>
        <w:tc>
          <w:tcPr>
            <w:tcW w:w="0" w:type="auto"/>
            <w:tcBorders>
              <w:bottom w:val="single" w:sz="4" w:space="0" w:color="auto"/>
            </w:tcBorders>
            <w:vAlign w:val="center"/>
          </w:tcPr>
          <w:p w:rsidR="007D46F0" w:rsidRPr="00E80FCE" w:rsidRDefault="007D46F0" w:rsidP="00050163">
            <w:pPr>
              <w:jc w:val="center"/>
              <w:rPr>
                <w:rFonts w:asciiTheme="minorBidi" w:hAnsiTheme="minorBidi"/>
                <w:color w:val="000000" w:themeColor="text1"/>
                <w:sz w:val="20"/>
                <w:szCs w:val="20"/>
              </w:rPr>
            </w:pPr>
            <w:r w:rsidRPr="00E80FCE">
              <w:rPr>
                <w:rFonts w:asciiTheme="minorBidi" w:hAnsiTheme="minorBidi"/>
                <w:color w:val="000000" w:themeColor="text1"/>
                <w:sz w:val="20"/>
                <w:szCs w:val="20"/>
              </w:rPr>
              <w:t>0.05</w:t>
            </w:r>
          </w:p>
        </w:tc>
        <w:tc>
          <w:tcPr>
            <w:tcW w:w="0" w:type="auto"/>
            <w:tcBorders>
              <w:bottom w:val="single" w:sz="4" w:space="0" w:color="auto"/>
              <w:right w:val="single" w:sz="4" w:space="0" w:color="auto"/>
            </w:tcBorders>
            <w:vAlign w:val="center"/>
          </w:tcPr>
          <w:p w:rsidR="007D46F0" w:rsidRPr="00E80FCE" w:rsidRDefault="007D46F0" w:rsidP="00050163">
            <w:pPr>
              <w:jc w:val="center"/>
              <w:rPr>
                <w:rFonts w:asciiTheme="minorBidi" w:hAnsiTheme="minorBidi"/>
                <w:color w:val="000000" w:themeColor="text1"/>
                <w:sz w:val="20"/>
                <w:szCs w:val="20"/>
              </w:rPr>
            </w:pPr>
            <w:r w:rsidRPr="00E80FCE">
              <w:rPr>
                <w:rFonts w:asciiTheme="minorBidi" w:hAnsiTheme="minorBidi"/>
                <w:color w:val="000000" w:themeColor="text1"/>
                <w:sz w:val="20"/>
                <w:szCs w:val="20"/>
              </w:rPr>
              <w:t>0.16</w:t>
            </w:r>
          </w:p>
        </w:tc>
        <w:tc>
          <w:tcPr>
            <w:tcW w:w="0" w:type="auto"/>
            <w:tcBorders>
              <w:left w:val="single" w:sz="4" w:space="0" w:color="auto"/>
              <w:bottom w:val="single" w:sz="4" w:space="0" w:color="auto"/>
            </w:tcBorders>
            <w:vAlign w:val="center"/>
          </w:tcPr>
          <w:p w:rsidR="007D46F0" w:rsidRPr="00E80FCE" w:rsidRDefault="007D46F0" w:rsidP="00050163">
            <w:pPr>
              <w:jc w:val="center"/>
              <w:rPr>
                <w:rFonts w:asciiTheme="minorBidi" w:hAnsiTheme="minorBidi"/>
                <w:sz w:val="20"/>
                <w:szCs w:val="20"/>
              </w:rPr>
            </w:pPr>
            <w:r w:rsidRPr="00E80FCE">
              <w:rPr>
                <w:rFonts w:asciiTheme="minorBidi" w:hAnsiTheme="minorBidi"/>
                <w:sz w:val="20"/>
                <w:szCs w:val="20"/>
              </w:rPr>
              <w:t>5</w:t>
            </w:r>
          </w:p>
        </w:tc>
        <w:tc>
          <w:tcPr>
            <w:tcW w:w="0" w:type="auto"/>
            <w:tcBorders>
              <w:bottom w:val="single" w:sz="4" w:space="0" w:color="auto"/>
            </w:tcBorders>
            <w:vAlign w:val="center"/>
          </w:tcPr>
          <w:p w:rsidR="007D46F0" w:rsidRPr="00E80FCE" w:rsidRDefault="007D46F0" w:rsidP="00050163">
            <w:pPr>
              <w:jc w:val="center"/>
              <w:rPr>
                <w:rFonts w:asciiTheme="minorBidi" w:hAnsiTheme="minorBidi"/>
                <w:sz w:val="20"/>
                <w:szCs w:val="20"/>
              </w:rPr>
            </w:pPr>
            <w:r w:rsidRPr="00E80FCE">
              <w:rPr>
                <w:rFonts w:asciiTheme="minorBidi" w:hAnsiTheme="minorBidi"/>
                <w:sz w:val="20"/>
                <w:szCs w:val="20"/>
              </w:rPr>
              <w:t>5</w:t>
            </w:r>
          </w:p>
        </w:tc>
        <w:tc>
          <w:tcPr>
            <w:tcW w:w="0" w:type="auto"/>
            <w:tcBorders>
              <w:bottom w:val="single" w:sz="4" w:space="0" w:color="auto"/>
            </w:tcBorders>
            <w:vAlign w:val="center"/>
          </w:tcPr>
          <w:p w:rsidR="007D46F0" w:rsidRPr="00E80FCE" w:rsidRDefault="007D46F0" w:rsidP="00050163">
            <w:pPr>
              <w:jc w:val="center"/>
              <w:rPr>
                <w:rFonts w:asciiTheme="minorBidi" w:hAnsiTheme="minorBidi"/>
                <w:color w:val="000000" w:themeColor="text1"/>
                <w:sz w:val="20"/>
                <w:szCs w:val="20"/>
              </w:rPr>
            </w:pPr>
            <w:r w:rsidRPr="00E80FCE">
              <w:rPr>
                <w:rFonts w:asciiTheme="minorBidi" w:hAnsiTheme="minorBidi"/>
                <w:color w:val="000000" w:themeColor="text1"/>
                <w:sz w:val="20"/>
                <w:szCs w:val="20"/>
              </w:rPr>
              <w:t>5</w:t>
            </w:r>
          </w:p>
        </w:tc>
        <w:tc>
          <w:tcPr>
            <w:tcW w:w="0" w:type="auto"/>
            <w:tcBorders>
              <w:bottom w:val="single" w:sz="4" w:space="0" w:color="auto"/>
            </w:tcBorders>
            <w:vAlign w:val="center"/>
          </w:tcPr>
          <w:p w:rsidR="007D46F0" w:rsidRPr="00E80FCE" w:rsidRDefault="007D46F0" w:rsidP="00050163">
            <w:pPr>
              <w:jc w:val="center"/>
              <w:rPr>
                <w:rFonts w:asciiTheme="minorBidi" w:hAnsiTheme="minorBidi"/>
                <w:color w:val="000000" w:themeColor="text1"/>
                <w:sz w:val="20"/>
                <w:szCs w:val="20"/>
              </w:rPr>
            </w:pPr>
            <w:r w:rsidRPr="00E80FCE">
              <w:rPr>
                <w:rFonts w:asciiTheme="minorBidi" w:hAnsiTheme="minorBidi"/>
                <w:color w:val="000000" w:themeColor="text1"/>
                <w:sz w:val="20"/>
                <w:szCs w:val="20"/>
              </w:rPr>
              <w:t>5</w:t>
            </w:r>
          </w:p>
        </w:tc>
        <w:tc>
          <w:tcPr>
            <w:tcW w:w="0" w:type="auto"/>
            <w:tcBorders>
              <w:bottom w:val="single" w:sz="4" w:space="0" w:color="auto"/>
            </w:tcBorders>
            <w:vAlign w:val="center"/>
          </w:tcPr>
          <w:p w:rsidR="007D46F0" w:rsidRPr="00E80FCE" w:rsidRDefault="007D46F0" w:rsidP="00050163">
            <w:pPr>
              <w:jc w:val="center"/>
              <w:rPr>
                <w:rFonts w:asciiTheme="minorBidi" w:hAnsiTheme="minorBidi"/>
                <w:color w:val="000000" w:themeColor="text1"/>
                <w:sz w:val="20"/>
                <w:szCs w:val="20"/>
              </w:rPr>
            </w:pPr>
            <w:r w:rsidRPr="00E80FCE">
              <w:rPr>
                <w:rFonts w:asciiTheme="minorBidi" w:hAnsiTheme="minorBidi"/>
                <w:color w:val="000000" w:themeColor="text1"/>
                <w:sz w:val="20"/>
                <w:szCs w:val="20"/>
              </w:rPr>
              <w:t>4</w:t>
            </w:r>
          </w:p>
        </w:tc>
      </w:tr>
    </w:tbl>
    <w:p w:rsidR="007D46F0" w:rsidRPr="0024674E" w:rsidRDefault="007D46F0" w:rsidP="007D46F0">
      <w:pPr>
        <w:spacing w:before="240" w:after="240"/>
        <w:rPr>
          <w:rFonts w:cs="Arial"/>
        </w:rPr>
      </w:pPr>
      <w:r w:rsidRPr="0024674E">
        <w:rPr>
          <w:rFonts w:cs="Arial"/>
          <w:b/>
        </w:rPr>
        <w:t>Table 3</w:t>
      </w:r>
      <w:r w:rsidRPr="0024674E">
        <w:rPr>
          <w:rFonts w:cs="Arial"/>
        </w:rPr>
        <w:t xml:space="preserve">: </w:t>
      </w:r>
      <w:r w:rsidRPr="0024674E">
        <w:rPr>
          <w:rFonts w:cs="Arial"/>
        </w:rPr>
        <w:tab/>
      </w:r>
      <w:r w:rsidRPr="0024674E">
        <w:rPr>
          <w:rFonts w:asciiTheme="minorBidi" w:hAnsiTheme="minorBidi"/>
        </w:rPr>
        <w:t>Part of the parametric study data set: vented blast scenario.</w:t>
      </w:r>
    </w:p>
    <w:p w:rsidR="003677DA" w:rsidRDefault="003677DA" w:rsidP="003677DA">
      <w:pPr>
        <w:spacing w:before="240" w:after="240" w:line="480" w:lineRule="auto"/>
        <w:jc w:val="both"/>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8"/>
        <w:gridCol w:w="683"/>
        <w:gridCol w:w="683"/>
        <w:gridCol w:w="516"/>
        <w:gridCol w:w="561"/>
        <w:gridCol w:w="516"/>
        <w:gridCol w:w="964"/>
        <w:gridCol w:w="359"/>
        <w:gridCol w:w="838"/>
        <w:gridCol w:w="519"/>
        <w:gridCol w:w="495"/>
        <w:gridCol w:w="495"/>
        <w:gridCol w:w="495"/>
        <w:gridCol w:w="606"/>
        <w:gridCol w:w="606"/>
        <w:gridCol w:w="606"/>
        <w:gridCol w:w="606"/>
        <w:gridCol w:w="606"/>
        <w:gridCol w:w="606"/>
        <w:gridCol w:w="519"/>
        <w:gridCol w:w="439"/>
        <w:gridCol w:w="439"/>
        <w:gridCol w:w="439"/>
        <w:gridCol w:w="550"/>
      </w:tblGrid>
      <w:tr w:rsidR="007D46F0" w:rsidRPr="00B00393" w:rsidTr="00050163">
        <w:trPr>
          <w:jc w:val="center"/>
        </w:trPr>
        <w:tc>
          <w:tcPr>
            <w:tcW w:w="0" w:type="auto"/>
            <w:vMerge w:val="restart"/>
            <w:tcBorders>
              <w:top w:val="single" w:sz="4" w:space="0" w:color="auto"/>
            </w:tcBorders>
            <w:vAlign w:val="center"/>
          </w:tcPr>
          <w:p w:rsidR="007D46F0" w:rsidRPr="00B00393" w:rsidRDefault="007D46F0" w:rsidP="00050163">
            <w:pPr>
              <w:tabs>
                <w:tab w:val="left" w:pos="2415"/>
              </w:tabs>
              <w:spacing w:before="60" w:after="60"/>
              <w:jc w:val="center"/>
              <w:rPr>
                <w:rFonts w:asciiTheme="minorBidi" w:hAnsiTheme="minorBidi"/>
                <w:sz w:val="20"/>
                <w:szCs w:val="20"/>
              </w:rPr>
            </w:pPr>
            <w:r w:rsidRPr="00B00393">
              <w:rPr>
                <w:rFonts w:asciiTheme="minorBidi" w:hAnsiTheme="minorBidi"/>
                <w:sz w:val="20"/>
                <w:szCs w:val="20"/>
              </w:rPr>
              <w:lastRenderedPageBreak/>
              <w:t>No.</w:t>
            </w:r>
          </w:p>
        </w:tc>
        <w:tc>
          <w:tcPr>
            <w:tcW w:w="0" w:type="auto"/>
            <w:vMerge w:val="restart"/>
            <w:tcBorders>
              <w:top w:val="single" w:sz="4" w:space="0" w:color="auto"/>
            </w:tcBorders>
            <w:vAlign w:val="center"/>
          </w:tcPr>
          <w:p w:rsidR="007D46F0" w:rsidRPr="00B00393" w:rsidRDefault="007D46F0" w:rsidP="00050163">
            <w:pPr>
              <w:spacing w:before="60" w:after="60"/>
              <w:jc w:val="center"/>
              <w:rPr>
                <w:rFonts w:asciiTheme="minorBidi" w:hAnsiTheme="minorBidi"/>
                <w:sz w:val="20"/>
                <w:szCs w:val="20"/>
              </w:rPr>
            </w:pPr>
            <w:r w:rsidRPr="00B00393">
              <w:rPr>
                <w:rFonts w:asciiTheme="minorBidi" w:hAnsiTheme="minorBidi"/>
                <w:sz w:val="20"/>
                <w:szCs w:val="20"/>
              </w:rPr>
              <w:t>B</w:t>
            </w:r>
          </w:p>
          <w:p w:rsidR="007D46F0" w:rsidRPr="00B00393" w:rsidRDefault="007D46F0" w:rsidP="00050163">
            <w:pPr>
              <w:spacing w:before="60" w:after="60"/>
              <w:jc w:val="center"/>
              <w:rPr>
                <w:rFonts w:asciiTheme="minorBidi" w:hAnsiTheme="minorBidi"/>
                <w:sz w:val="20"/>
                <w:szCs w:val="20"/>
              </w:rPr>
            </w:pPr>
            <w:r w:rsidRPr="00B00393">
              <w:rPr>
                <w:rFonts w:asciiTheme="minorBidi" w:hAnsiTheme="minorBidi"/>
                <w:sz w:val="20"/>
                <w:szCs w:val="20"/>
              </w:rPr>
              <w:t>(mm)</w:t>
            </w:r>
          </w:p>
        </w:tc>
        <w:tc>
          <w:tcPr>
            <w:tcW w:w="0" w:type="auto"/>
            <w:vMerge w:val="restart"/>
            <w:tcBorders>
              <w:top w:val="single" w:sz="4" w:space="0" w:color="auto"/>
            </w:tcBorders>
            <w:vAlign w:val="center"/>
          </w:tcPr>
          <w:p w:rsidR="007D46F0" w:rsidRPr="00B00393" w:rsidRDefault="007D46F0" w:rsidP="00050163">
            <w:pPr>
              <w:spacing w:before="60" w:after="60"/>
              <w:jc w:val="center"/>
              <w:rPr>
                <w:rFonts w:asciiTheme="minorBidi" w:hAnsiTheme="minorBidi"/>
                <w:sz w:val="20"/>
                <w:szCs w:val="20"/>
              </w:rPr>
            </w:pPr>
            <w:r w:rsidRPr="00B00393">
              <w:rPr>
                <w:rFonts w:asciiTheme="minorBidi" w:hAnsiTheme="minorBidi"/>
                <w:sz w:val="20"/>
                <w:szCs w:val="20"/>
              </w:rPr>
              <w:t>D</w:t>
            </w:r>
          </w:p>
          <w:p w:rsidR="007D46F0" w:rsidRPr="00B00393" w:rsidRDefault="007D46F0" w:rsidP="00050163">
            <w:pPr>
              <w:spacing w:before="60" w:after="60"/>
              <w:jc w:val="center"/>
              <w:rPr>
                <w:rFonts w:asciiTheme="minorBidi" w:hAnsiTheme="minorBidi"/>
                <w:sz w:val="20"/>
                <w:szCs w:val="20"/>
              </w:rPr>
            </w:pPr>
            <w:r w:rsidRPr="00B00393">
              <w:rPr>
                <w:rFonts w:asciiTheme="minorBidi" w:hAnsiTheme="minorBidi"/>
                <w:sz w:val="20"/>
                <w:szCs w:val="20"/>
              </w:rPr>
              <w:t>(mm)</w:t>
            </w:r>
          </w:p>
        </w:tc>
        <w:tc>
          <w:tcPr>
            <w:tcW w:w="0" w:type="auto"/>
            <w:vMerge w:val="restart"/>
            <w:tcBorders>
              <w:top w:val="single" w:sz="4" w:space="0" w:color="auto"/>
            </w:tcBorders>
            <w:vAlign w:val="center"/>
          </w:tcPr>
          <w:p w:rsidR="007D46F0" w:rsidRPr="00B00393" w:rsidRDefault="007D46F0" w:rsidP="00050163">
            <w:pPr>
              <w:spacing w:before="60" w:after="60"/>
              <w:jc w:val="center"/>
              <w:rPr>
                <w:rFonts w:asciiTheme="minorBidi" w:hAnsiTheme="minorBidi"/>
                <w:sz w:val="20"/>
                <w:szCs w:val="20"/>
              </w:rPr>
            </w:pPr>
            <w:r w:rsidRPr="00B00393">
              <w:rPr>
                <w:rFonts w:asciiTheme="minorBidi" w:hAnsiTheme="minorBidi"/>
                <w:sz w:val="20"/>
                <w:szCs w:val="20"/>
              </w:rPr>
              <w:t>H</w:t>
            </w:r>
          </w:p>
          <w:p w:rsidR="007D46F0" w:rsidRPr="00B00393" w:rsidRDefault="007D46F0" w:rsidP="00050163">
            <w:pPr>
              <w:spacing w:before="60" w:after="60"/>
              <w:jc w:val="center"/>
              <w:rPr>
                <w:rFonts w:asciiTheme="minorBidi" w:hAnsiTheme="minorBidi"/>
                <w:sz w:val="20"/>
                <w:szCs w:val="20"/>
              </w:rPr>
            </w:pPr>
            <w:r w:rsidRPr="00B00393">
              <w:rPr>
                <w:rFonts w:asciiTheme="minorBidi" w:hAnsiTheme="minorBidi"/>
                <w:sz w:val="20"/>
                <w:szCs w:val="20"/>
              </w:rPr>
              <w:t>(m)</w:t>
            </w:r>
          </w:p>
        </w:tc>
        <w:tc>
          <w:tcPr>
            <w:tcW w:w="0" w:type="auto"/>
            <w:vMerge w:val="restart"/>
            <w:tcBorders>
              <w:top w:val="single" w:sz="4" w:space="0" w:color="auto"/>
            </w:tcBorders>
            <w:vAlign w:val="center"/>
          </w:tcPr>
          <w:p w:rsidR="007D46F0" w:rsidRPr="00B00393" w:rsidRDefault="007D46F0" w:rsidP="00050163">
            <w:pPr>
              <w:spacing w:before="60" w:after="60"/>
              <w:jc w:val="center"/>
              <w:rPr>
                <w:rFonts w:asciiTheme="minorBidi" w:hAnsiTheme="minorBidi"/>
                <w:sz w:val="20"/>
                <w:szCs w:val="20"/>
              </w:rPr>
            </w:pPr>
            <w:r w:rsidRPr="00B00393">
              <w:rPr>
                <w:rFonts w:asciiTheme="minorBidi" w:hAnsiTheme="minorBidi"/>
                <w:sz w:val="20"/>
                <w:szCs w:val="20"/>
              </w:rPr>
              <w:t>M</w:t>
            </w:r>
          </w:p>
          <w:p w:rsidR="007D46F0" w:rsidRPr="00B00393" w:rsidRDefault="007D46F0" w:rsidP="00050163">
            <w:pPr>
              <w:spacing w:before="60" w:after="60"/>
              <w:jc w:val="center"/>
              <w:rPr>
                <w:rFonts w:asciiTheme="minorBidi" w:hAnsiTheme="minorBidi"/>
                <w:sz w:val="20"/>
                <w:szCs w:val="20"/>
              </w:rPr>
            </w:pPr>
            <w:r w:rsidRPr="00B00393">
              <w:rPr>
                <w:rFonts w:asciiTheme="minorBidi" w:hAnsiTheme="minorBidi"/>
                <w:sz w:val="20"/>
                <w:szCs w:val="20"/>
              </w:rPr>
              <w:t>(kg)</w:t>
            </w:r>
          </w:p>
        </w:tc>
        <w:tc>
          <w:tcPr>
            <w:tcW w:w="0" w:type="auto"/>
            <w:vMerge w:val="restart"/>
            <w:tcBorders>
              <w:top w:val="single" w:sz="4" w:space="0" w:color="auto"/>
            </w:tcBorders>
            <w:vAlign w:val="center"/>
          </w:tcPr>
          <w:p w:rsidR="007D46F0" w:rsidRPr="00B00393" w:rsidRDefault="007D46F0" w:rsidP="00050163">
            <w:pPr>
              <w:spacing w:before="60" w:after="60"/>
              <w:jc w:val="center"/>
              <w:rPr>
                <w:rFonts w:asciiTheme="minorBidi" w:hAnsiTheme="minorBidi"/>
                <w:sz w:val="20"/>
                <w:szCs w:val="20"/>
              </w:rPr>
            </w:pPr>
            <w:r w:rsidRPr="00B00393">
              <w:rPr>
                <w:rFonts w:asciiTheme="minorBidi" w:hAnsiTheme="minorBidi"/>
                <w:sz w:val="20"/>
                <w:szCs w:val="20"/>
              </w:rPr>
              <w:t>R</w:t>
            </w:r>
          </w:p>
          <w:p w:rsidR="007D46F0" w:rsidRPr="00B00393" w:rsidRDefault="007D46F0" w:rsidP="00050163">
            <w:pPr>
              <w:spacing w:before="60" w:after="60"/>
              <w:jc w:val="center"/>
              <w:rPr>
                <w:rFonts w:asciiTheme="minorBidi" w:hAnsiTheme="minorBidi"/>
                <w:sz w:val="20"/>
                <w:szCs w:val="20"/>
              </w:rPr>
            </w:pPr>
            <w:r w:rsidRPr="00B00393">
              <w:rPr>
                <w:rFonts w:asciiTheme="minorBidi" w:hAnsiTheme="minorBidi"/>
                <w:sz w:val="20"/>
                <w:szCs w:val="20"/>
              </w:rPr>
              <w:t>(m)</w:t>
            </w:r>
          </w:p>
        </w:tc>
        <w:tc>
          <w:tcPr>
            <w:tcW w:w="0" w:type="auto"/>
            <w:vMerge w:val="restart"/>
            <w:tcBorders>
              <w:top w:val="single" w:sz="4" w:space="0" w:color="auto"/>
            </w:tcBorders>
            <w:vAlign w:val="center"/>
          </w:tcPr>
          <w:p w:rsidR="007D46F0" w:rsidRPr="00B00393" w:rsidRDefault="007D46F0" w:rsidP="00050163">
            <w:pPr>
              <w:spacing w:before="60" w:after="60"/>
              <w:jc w:val="center"/>
              <w:rPr>
                <w:rFonts w:asciiTheme="minorBidi" w:hAnsiTheme="minorBidi"/>
                <w:sz w:val="20"/>
                <w:szCs w:val="20"/>
              </w:rPr>
            </w:pPr>
            <w:r w:rsidRPr="00B00393">
              <w:rPr>
                <w:rFonts w:asciiTheme="minorBidi" w:hAnsiTheme="minorBidi"/>
                <w:sz w:val="20"/>
                <w:szCs w:val="20"/>
              </w:rPr>
              <w:t>Z</w:t>
            </w:r>
          </w:p>
          <w:p w:rsidR="007D46F0" w:rsidRPr="00B00393" w:rsidRDefault="007D46F0" w:rsidP="00050163">
            <w:pPr>
              <w:spacing w:before="60" w:after="60"/>
              <w:jc w:val="center"/>
              <w:rPr>
                <w:rFonts w:asciiTheme="minorBidi" w:hAnsiTheme="minorBidi"/>
                <w:sz w:val="20"/>
                <w:szCs w:val="20"/>
              </w:rPr>
            </w:pPr>
            <w:r w:rsidRPr="00B00393">
              <w:rPr>
                <w:rFonts w:asciiTheme="minorBidi" w:hAnsiTheme="minorBidi"/>
                <w:sz w:val="20"/>
                <w:szCs w:val="20"/>
              </w:rPr>
              <w:t>(m/kg</w:t>
            </w:r>
            <w:r w:rsidRPr="00B00393">
              <w:rPr>
                <w:rFonts w:asciiTheme="minorBidi" w:hAnsiTheme="minorBidi"/>
                <w:sz w:val="20"/>
                <w:szCs w:val="20"/>
                <w:vertAlign w:val="superscript"/>
              </w:rPr>
              <w:t>1/3</w:t>
            </w:r>
            <w:r w:rsidRPr="00B00393">
              <w:rPr>
                <w:rFonts w:asciiTheme="minorBidi" w:hAnsiTheme="minorBidi"/>
                <w:sz w:val="20"/>
                <w:szCs w:val="20"/>
              </w:rPr>
              <w:t>)</w:t>
            </w:r>
          </w:p>
        </w:tc>
        <w:tc>
          <w:tcPr>
            <w:tcW w:w="0" w:type="auto"/>
            <w:vMerge w:val="restart"/>
            <w:tcBorders>
              <w:top w:val="single" w:sz="4" w:space="0" w:color="auto"/>
            </w:tcBorders>
            <w:vAlign w:val="center"/>
          </w:tcPr>
          <w:p w:rsidR="007D46F0" w:rsidRPr="00B00393" w:rsidRDefault="007D46F0" w:rsidP="00050163">
            <w:pPr>
              <w:spacing w:before="60" w:after="60"/>
              <w:jc w:val="center"/>
              <w:rPr>
                <w:rFonts w:asciiTheme="minorBidi" w:hAnsiTheme="minorBidi"/>
                <w:color w:val="000000" w:themeColor="text1"/>
                <w:sz w:val="20"/>
                <w:szCs w:val="20"/>
              </w:rPr>
            </w:pPr>
            <w:proofErr w:type="spellStart"/>
            <w:r w:rsidRPr="00B00393">
              <w:rPr>
                <w:rFonts w:asciiTheme="minorBidi" w:hAnsiTheme="minorBidi"/>
                <w:sz w:val="20"/>
                <w:szCs w:val="20"/>
              </w:rPr>
              <w:t>ρ</w:t>
            </w:r>
            <w:r w:rsidRPr="00B00393">
              <w:rPr>
                <w:rFonts w:asciiTheme="minorBidi" w:hAnsiTheme="minorBidi"/>
                <w:sz w:val="20"/>
                <w:szCs w:val="20"/>
                <w:vertAlign w:val="subscript"/>
              </w:rPr>
              <w:t>l</w:t>
            </w:r>
            <w:proofErr w:type="spellEnd"/>
          </w:p>
        </w:tc>
        <w:tc>
          <w:tcPr>
            <w:tcW w:w="0" w:type="auto"/>
            <w:vMerge w:val="restart"/>
            <w:tcBorders>
              <w:top w:val="single" w:sz="4" w:space="0" w:color="auto"/>
              <w:right w:val="single" w:sz="4" w:space="0" w:color="auto"/>
            </w:tcBorders>
            <w:vAlign w:val="center"/>
          </w:tcPr>
          <w:p w:rsidR="007D46F0" w:rsidRPr="00B00393" w:rsidRDefault="007D46F0" w:rsidP="00050163">
            <w:pPr>
              <w:spacing w:before="60" w:after="60"/>
              <w:jc w:val="center"/>
              <w:rPr>
                <w:rFonts w:asciiTheme="minorBidi" w:hAnsiTheme="minorBidi"/>
                <w:color w:val="000000" w:themeColor="text1"/>
                <w:sz w:val="20"/>
                <w:szCs w:val="20"/>
              </w:rPr>
            </w:pPr>
            <w:proofErr w:type="spellStart"/>
            <w:r w:rsidRPr="00B00393">
              <w:rPr>
                <w:rFonts w:asciiTheme="minorBidi" w:hAnsiTheme="minorBidi"/>
                <w:color w:val="000000" w:themeColor="text1"/>
                <w:sz w:val="20"/>
                <w:szCs w:val="20"/>
              </w:rPr>
              <w:t>A</w:t>
            </w:r>
            <w:r w:rsidRPr="00B00393">
              <w:rPr>
                <w:rFonts w:asciiTheme="minorBidi" w:hAnsiTheme="minorBidi"/>
                <w:color w:val="000000" w:themeColor="text1"/>
                <w:sz w:val="20"/>
                <w:szCs w:val="20"/>
                <w:vertAlign w:val="subscript"/>
              </w:rPr>
              <w:t>st</w:t>
            </w:r>
            <w:r w:rsidRPr="00B00393">
              <w:rPr>
                <w:rFonts w:asciiTheme="minorBidi" w:hAnsiTheme="minorBidi"/>
                <w:color w:val="000000" w:themeColor="text1"/>
                <w:sz w:val="20"/>
                <w:szCs w:val="20"/>
              </w:rPr>
              <w:t>df</w:t>
            </w:r>
            <w:r w:rsidRPr="00B00393">
              <w:rPr>
                <w:rFonts w:asciiTheme="minorBidi" w:hAnsiTheme="minorBidi"/>
                <w:color w:val="000000" w:themeColor="text1"/>
                <w:sz w:val="20"/>
                <w:szCs w:val="20"/>
                <w:vertAlign w:val="subscript"/>
              </w:rPr>
              <w:t>y</w:t>
            </w:r>
            <w:proofErr w:type="spellEnd"/>
            <w:r w:rsidRPr="00B00393">
              <w:rPr>
                <w:rFonts w:asciiTheme="minorBidi" w:hAnsiTheme="minorBidi"/>
                <w:color w:val="000000" w:themeColor="text1"/>
                <w:sz w:val="20"/>
                <w:szCs w:val="20"/>
              </w:rPr>
              <w:t>/s</w:t>
            </w:r>
          </w:p>
          <w:p w:rsidR="007D46F0" w:rsidRPr="00B00393" w:rsidRDefault="007D46F0" w:rsidP="00050163">
            <w:pPr>
              <w:spacing w:before="60" w:after="60"/>
              <w:jc w:val="center"/>
              <w:rPr>
                <w:rFonts w:asciiTheme="minorBidi" w:hAnsiTheme="minorBidi"/>
                <w:color w:val="FF0000"/>
                <w:sz w:val="20"/>
                <w:szCs w:val="20"/>
              </w:rPr>
            </w:pPr>
            <w:r w:rsidRPr="00B00393">
              <w:rPr>
                <w:rFonts w:asciiTheme="minorBidi" w:hAnsiTheme="minorBidi"/>
                <w:color w:val="000000" w:themeColor="text1"/>
                <w:sz w:val="20"/>
                <w:szCs w:val="20"/>
              </w:rPr>
              <w:t>(</w:t>
            </w:r>
            <w:proofErr w:type="spellStart"/>
            <w:r w:rsidRPr="00B00393">
              <w:rPr>
                <w:rFonts w:asciiTheme="minorBidi" w:hAnsiTheme="minorBidi"/>
                <w:color w:val="000000" w:themeColor="text1"/>
                <w:sz w:val="20"/>
                <w:szCs w:val="20"/>
              </w:rPr>
              <w:t>kN</w:t>
            </w:r>
            <w:proofErr w:type="spellEnd"/>
            <w:r w:rsidRPr="00B00393">
              <w:rPr>
                <w:rFonts w:asciiTheme="minorBidi" w:hAnsiTheme="minorBidi"/>
                <w:color w:val="000000" w:themeColor="text1"/>
                <w:sz w:val="20"/>
                <w:szCs w:val="20"/>
              </w:rPr>
              <w:t>)</w:t>
            </w:r>
          </w:p>
        </w:tc>
        <w:tc>
          <w:tcPr>
            <w:tcW w:w="0" w:type="auto"/>
            <w:gridSpan w:val="15"/>
            <w:tcBorders>
              <w:top w:val="single" w:sz="4" w:space="0" w:color="auto"/>
              <w:left w:val="single" w:sz="4" w:space="0" w:color="auto"/>
              <w:bottom w:val="single" w:sz="4" w:space="0" w:color="auto"/>
            </w:tcBorders>
            <w:vAlign w:val="center"/>
          </w:tcPr>
          <w:p w:rsidR="007D46F0" w:rsidRPr="00B00393" w:rsidRDefault="007D46F0" w:rsidP="00050163">
            <w:pPr>
              <w:tabs>
                <w:tab w:val="left" w:pos="2415"/>
              </w:tabs>
              <w:spacing w:before="60" w:after="60"/>
              <w:rPr>
                <w:rFonts w:asciiTheme="minorBidi" w:hAnsiTheme="minorBidi"/>
                <w:sz w:val="20"/>
                <w:szCs w:val="20"/>
              </w:rPr>
            </w:pPr>
            <w:r w:rsidRPr="00B00393">
              <w:rPr>
                <w:rFonts w:asciiTheme="minorBidi" w:hAnsiTheme="minorBidi"/>
                <w:sz w:val="20"/>
                <w:szCs w:val="20"/>
              </w:rPr>
              <w:t>Parametric study outputs</w:t>
            </w:r>
          </w:p>
        </w:tc>
      </w:tr>
      <w:tr w:rsidR="007D46F0" w:rsidRPr="00B00393" w:rsidTr="00050163">
        <w:trPr>
          <w:trHeight w:val="134"/>
          <w:jc w:val="center"/>
        </w:trPr>
        <w:tc>
          <w:tcPr>
            <w:tcW w:w="0" w:type="auto"/>
            <w:vMerge/>
            <w:vAlign w:val="center"/>
          </w:tcPr>
          <w:p w:rsidR="007D46F0" w:rsidRPr="00B00393" w:rsidRDefault="007D46F0" w:rsidP="00050163">
            <w:pPr>
              <w:tabs>
                <w:tab w:val="left" w:pos="2415"/>
              </w:tabs>
              <w:spacing w:before="60" w:after="60"/>
              <w:jc w:val="center"/>
              <w:rPr>
                <w:rFonts w:asciiTheme="minorBidi" w:hAnsiTheme="minorBidi"/>
                <w:sz w:val="20"/>
                <w:szCs w:val="20"/>
              </w:rPr>
            </w:pPr>
          </w:p>
        </w:tc>
        <w:tc>
          <w:tcPr>
            <w:tcW w:w="0" w:type="auto"/>
            <w:vMerge/>
            <w:vAlign w:val="center"/>
          </w:tcPr>
          <w:p w:rsidR="007D46F0" w:rsidRPr="00B00393" w:rsidRDefault="007D46F0" w:rsidP="00050163">
            <w:pPr>
              <w:spacing w:before="60" w:after="60"/>
              <w:jc w:val="center"/>
              <w:rPr>
                <w:rFonts w:asciiTheme="minorBidi" w:hAnsiTheme="minorBidi"/>
                <w:b/>
                <w:bCs/>
                <w:sz w:val="20"/>
                <w:szCs w:val="20"/>
              </w:rPr>
            </w:pPr>
          </w:p>
        </w:tc>
        <w:tc>
          <w:tcPr>
            <w:tcW w:w="0" w:type="auto"/>
            <w:vMerge/>
            <w:vAlign w:val="center"/>
          </w:tcPr>
          <w:p w:rsidR="007D46F0" w:rsidRPr="00B00393" w:rsidRDefault="007D46F0" w:rsidP="00050163">
            <w:pPr>
              <w:spacing w:before="60" w:after="60"/>
              <w:jc w:val="center"/>
              <w:rPr>
                <w:rFonts w:asciiTheme="minorBidi" w:hAnsiTheme="minorBidi"/>
                <w:b/>
                <w:bCs/>
                <w:sz w:val="20"/>
                <w:szCs w:val="20"/>
              </w:rPr>
            </w:pPr>
          </w:p>
        </w:tc>
        <w:tc>
          <w:tcPr>
            <w:tcW w:w="0" w:type="auto"/>
            <w:vMerge/>
            <w:vAlign w:val="center"/>
          </w:tcPr>
          <w:p w:rsidR="007D46F0" w:rsidRPr="00B00393" w:rsidRDefault="007D46F0" w:rsidP="00050163">
            <w:pPr>
              <w:spacing w:before="60" w:after="60"/>
              <w:jc w:val="center"/>
              <w:rPr>
                <w:rFonts w:asciiTheme="minorBidi" w:hAnsiTheme="minorBidi"/>
                <w:b/>
                <w:bCs/>
                <w:sz w:val="20"/>
                <w:szCs w:val="20"/>
              </w:rPr>
            </w:pPr>
          </w:p>
        </w:tc>
        <w:tc>
          <w:tcPr>
            <w:tcW w:w="0" w:type="auto"/>
            <w:vMerge/>
            <w:vAlign w:val="center"/>
          </w:tcPr>
          <w:p w:rsidR="007D46F0" w:rsidRPr="00B00393" w:rsidRDefault="007D46F0" w:rsidP="00050163">
            <w:pPr>
              <w:spacing w:before="60" w:after="60"/>
              <w:jc w:val="center"/>
              <w:rPr>
                <w:rFonts w:asciiTheme="minorBidi" w:hAnsiTheme="minorBidi"/>
                <w:b/>
                <w:bCs/>
                <w:sz w:val="20"/>
                <w:szCs w:val="20"/>
              </w:rPr>
            </w:pPr>
          </w:p>
        </w:tc>
        <w:tc>
          <w:tcPr>
            <w:tcW w:w="0" w:type="auto"/>
            <w:vMerge/>
            <w:vAlign w:val="center"/>
          </w:tcPr>
          <w:p w:rsidR="007D46F0" w:rsidRPr="00B00393" w:rsidRDefault="007D46F0" w:rsidP="00050163">
            <w:pPr>
              <w:spacing w:before="60" w:after="60"/>
              <w:jc w:val="center"/>
              <w:rPr>
                <w:rFonts w:asciiTheme="minorBidi" w:hAnsiTheme="minorBidi"/>
                <w:b/>
                <w:bCs/>
                <w:sz w:val="20"/>
                <w:szCs w:val="20"/>
              </w:rPr>
            </w:pPr>
          </w:p>
        </w:tc>
        <w:tc>
          <w:tcPr>
            <w:tcW w:w="0" w:type="auto"/>
            <w:vMerge/>
            <w:vAlign w:val="center"/>
          </w:tcPr>
          <w:p w:rsidR="007D46F0" w:rsidRPr="00B00393" w:rsidRDefault="007D46F0" w:rsidP="00050163">
            <w:pPr>
              <w:spacing w:before="60" w:after="60"/>
              <w:jc w:val="center"/>
              <w:rPr>
                <w:rFonts w:asciiTheme="minorBidi" w:hAnsiTheme="minorBidi"/>
                <w:b/>
                <w:bCs/>
                <w:sz w:val="20"/>
                <w:szCs w:val="20"/>
              </w:rPr>
            </w:pPr>
          </w:p>
        </w:tc>
        <w:tc>
          <w:tcPr>
            <w:tcW w:w="0" w:type="auto"/>
            <w:vMerge/>
            <w:vAlign w:val="center"/>
          </w:tcPr>
          <w:p w:rsidR="007D46F0" w:rsidRPr="00B00393" w:rsidRDefault="007D46F0" w:rsidP="00050163">
            <w:pPr>
              <w:spacing w:before="60" w:after="60"/>
              <w:jc w:val="center"/>
              <w:rPr>
                <w:rFonts w:asciiTheme="minorBidi" w:hAnsiTheme="minorBidi"/>
                <w:b/>
                <w:bCs/>
                <w:sz w:val="20"/>
                <w:szCs w:val="20"/>
              </w:rPr>
            </w:pPr>
          </w:p>
        </w:tc>
        <w:tc>
          <w:tcPr>
            <w:tcW w:w="0" w:type="auto"/>
            <w:vMerge/>
            <w:tcBorders>
              <w:right w:val="single" w:sz="4" w:space="0" w:color="auto"/>
            </w:tcBorders>
            <w:vAlign w:val="center"/>
          </w:tcPr>
          <w:p w:rsidR="007D46F0" w:rsidRPr="00B00393" w:rsidRDefault="007D46F0" w:rsidP="00050163">
            <w:pPr>
              <w:spacing w:before="60" w:after="60"/>
              <w:jc w:val="center"/>
              <w:rPr>
                <w:rFonts w:asciiTheme="minorBidi" w:hAnsiTheme="minorBidi"/>
                <w:b/>
                <w:bCs/>
                <w:color w:val="000000" w:themeColor="text1"/>
                <w:sz w:val="20"/>
                <w:szCs w:val="20"/>
              </w:rPr>
            </w:pPr>
          </w:p>
        </w:tc>
        <w:tc>
          <w:tcPr>
            <w:tcW w:w="0" w:type="auto"/>
            <w:gridSpan w:val="5"/>
            <w:tcBorders>
              <w:top w:val="single" w:sz="4" w:space="0" w:color="auto"/>
              <w:left w:val="single" w:sz="4" w:space="0" w:color="auto"/>
              <w:bottom w:val="single" w:sz="4" w:space="0" w:color="auto"/>
            </w:tcBorders>
            <w:vAlign w:val="center"/>
          </w:tcPr>
          <w:p w:rsidR="007D46F0" w:rsidRPr="00B00393" w:rsidRDefault="007D46F0" w:rsidP="00050163">
            <w:pPr>
              <w:tabs>
                <w:tab w:val="left" w:pos="2415"/>
              </w:tabs>
              <w:spacing w:before="60" w:after="60"/>
              <w:jc w:val="center"/>
              <w:rPr>
                <w:rFonts w:asciiTheme="minorBidi" w:hAnsiTheme="minorBidi"/>
                <w:sz w:val="20"/>
                <w:szCs w:val="20"/>
              </w:rPr>
            </w:pPr>
            <w:r w:rsidRPr="00B00393">
              <w:rPr>
                <w:rFonts w:asciiTheme="minorBidi" w:hAnsiTheme="minorBidi"/>
                <w:sz w:val="20"/>
                <w:szCs w:val="20"/>
              </w:rPr>
              <w:t>η</w:t>
            </w:r>
          </w:p>
        </w:tc>
        <w:tc>
          <w:tcPr>
            <w:tcW w:w="0" w:type="auto"/>
            <w:gridSpan w:val="5"/>
            <w:tcBorders>
              <w:top w:val="single" w:sz="4" w:space="0" w:color="auto"/>
              <w:left w:val="nil"/>
              <w:bottom w:val="single" w:sz="4" w:space="0" w:color="auto"/>
            </w:tcBorders>
            <w:vAlign w:val="center"/>
          </w:tcPr>
          <w:p w:rsidR="007D46F0" w:rsidRPr="00B00393" w:rsidRDefault="007D46F0" w:rsidP="00050163">
            <w:pPr>
              <w:tabs>
                <w:tab w:val="left" w:pos="2415"/>
              </w:tabs>
              <w:spacing w:before="60" w:after="60"/>
              <w:jc w:val="center"/>
              <w:rPr>
                <w:rFonts w:asciiTheme="minorBidi" w:hAnsiTheme="minorBidi"/>
                <w:sz w:val="20"/>
                <w:szCs w:val="20"/>
              </w:rPr>
            </w:pPr>
            <w:r w:rsidRPr="00B00393">
              <w:rPr>
                <w:rFonts w:asciiTheme="minorBidi" w:hAnsiTheme="minorBidi"/>
                <w:sz w:val="20"/>
                <w:szCs w:val="20"/>
              </w:rPr>
              <w:t>α</w:t>
            </w:r>
          </w:p>
        </w:tc>
        <w:tc>
          <w:tcPr>
            <w:tcW w:w="0" w:type="auto"/>
            <w:gridSpan w:val="5"/>
            <w:tcBorders>
              <w:top w:val="single" w:sz="4" w:space="0" w:color="auto"/>
              <w:bottom w:val="single" w:sz="4" w:space="0" w:color="auto"/>
            </w:tcBorders>
            <w:vAlign w:val="center"/>
          </w:tcPr>
          <w:p w:rsidR="007D46F0" w:rsidRPr="00B00393" w:rsidRDefault="007D46F0" w:rsidP="00050163">
            <w:pPr>
              <w:tabs>
                <w:tab w:val="left" w:pos="2415"/>
              </w:tabs>
              <w:spacing w:before="60" w:after="60"/>
              <w:jc w:val="center"/>
              <w:rPr>
                <w:rFonts w:asciiTheme="minorBidi" w:hAnsiTheme="minorBidi"/>
                <w:sz w:val="20"/>
                <w:szCs w:val="20"/>
              </w:rPr>
            </w:pPr>
            <w:r w:rsidRPr="00B00393">
              <w:rPr>
                <w:rFonts w:asciiTheme="minorBidi" w:hAnsiTheme="minorBidi"/>
                <w:sz w:val="20"/>
                <w:szCs w:val="20"/>
              </w:rPr>
              <w:t>Damage class</w:t>
            </w:r>
          </w:p>
        </w:tc>
      </w:tr>
      <w:tr w:rsidR="007D46F0" w:rsidRPr="00B00393" w:rsidTr="00050163">
        <w:trPr>
          <w:trHeight w:val="134"/>
          <w:jc w:val="center"/>
        </w:trPr>
        <w:tc>
          <w:tcPr>
            <w:tcW w:w="0" w:type="auto"/>
            <w:vMerge/>
            <w:tcBorders>
              <w:bottom w:val="single" w:sz="4" w:space="0" w:color="auto"/>
            </w:tcBorders>
            <w:vAlign w:val="center"/>
          </w:tcPr>
          <w:p w:rsidR="007D46F0" w:rsidRPr="00B00393" w:rsidRDefault="007D46F0" w:rsidP="00050163">
            <w:pPr>
              <w:tabs>
                <w:tab w:val="left" w:pos="2415"/>
              </w:tabs>
              <w:spacing w:before="60" w:after="60"/>
              <w:jc w:val="center"/>
              <w:rPr>
                <w:rFonts w:asciiTheme="minorBidi" w:hAnsiTheme="minorBidi"/>
                <w:sz w:val="20"/>
                <w:szCs w:val="20"/>
              </w:rPr>
            </w:pPr>
          </w:p>
        </w:tc>
        <w:tc>
          <w:tcPr>
            <w:tcW w:w="0" w:type="auto"/>
            <w:vMerge/>
            <w:tcBorders>
              <w:bottom w:val="single" w:sz="4" w:space="0" w:color="auto"/>
            </w:tcBorders>
            <w:vAlign w:val="center"/>
          </w:tcPr>
          <w:p w:rsidR="007D46F0" w:rsidRPr="00B00393" w:rsidRDefault="007D46F0" w:rsidP="00050163">
            <w:pPr>
              <w:spacing w:before="60" w:after="60"/>
              <w:jc w:val="center"/>
              <w:rPr>
                <w:rFonts w:asciiTheme="minorBidi" w:hAnsiTheme="minorBidi"/>
                <w:b/>
                <w:bCs/>
                <w:sz w:val="20"/>
                <w:szCs w:val="20"/>
              </w:rPr>
            </w:pPr>
          </w:p>
        </w:tc>
        <w:tc>
          <w:tcPr>
            <w:tcW w:w="0" w:type="auto"/>
            <w:vMerge/>
            <w:tcBorders>
              <w:bottom w:val="single" w:sz="4" w:space="0" w:color="auto"/>
            </w:tcBorders>
            <w:vAlign w:val="center"/>
          </w:tcPr>
          <w:p w:rsidR="007D46F0" w:rsidRPr="00B00393" w:rsidRDefault="007D46F0" w:rsidP="00050163">
            <w:pPr>
              <w:spacing w:before="60" w:after="60"/>
              <w:jc w:val="center"/>
              <w:rPr>
                <w:rFonts w:asciiTheme="minorBidi" w:hAnsiTheme="minorBidi"/>
                <w:b/>
                <w:bCs/>
                <w:sz w:val="20"/>
                <w:szCs w:val="20"/>
              </w:rPr>
            </w:pPr>
          </w:p>
        </w:tc>
        <w:tc>
          <w:tcPr>
            <w:tcW w:w="0" w:type="auto"/>
            <w:vMerge/>
            <w:tcBorders>
              <w:bottom w:val="single" w:sz="4" w:space="0" w:color="auto"/>
            </w:tcBorders>
            <w:vAlign w:val="center"/>
          </w:tcPr>
          <w:p w:rsidR="007D46F0" w:rsidRPr="00B00393" w:rsidRDefault="007D46F0" w:rsidP="00050163">
            <w:pPr>
              <w:spacing w:before="60" w:after="60"/>
              <w:jc w:val="center"/>
              <w:rPr>
                <w:rFonts w:asciiTheme="minorBidi" w:hAnsiTheme="minorBidi"/>
                <w:b/>
                <w:bCs/>
                <w:sz w:val="20"/>
                <w:szCs w:val="20"/>
              </w:rPr>
            </w:pPr>
          </w:p>
        </w:tc>
        <w:tc>
          <w:tcPr>
            <w:tcW w:w="0" w:type="auto"/>
            <w:vMerge/>
            <w:tcBorders>
              <w:bottom w:val="single" w:sz="4" w:space="0" w:color="auto"/>
            </w:tcBorders>
            <w:vAlign w:val="center"/>
          </w:tcPr>
          <w:p w:rsidR="007D46F0" w:rsidRPr="00B00393" w:rsidRDefault="007D46F0" w:rsidP="00050163">
            <w:pPr>
              <w:spacing w:before="60" w:after="60"/>
              <w:jc w:val="center"/>
              <w:rPr>
                <w:rFonts w:asciiTheme="minorBidi" w:hAnsiTheme="minorBidi"/>
                <w:b/>
                <w:bCs/>
                <w:sz w:val="20"/>
                <w:szCs w:val="20"/>
              </w:rPr>
            </w:pPr>
          </w:p>
        </w:tc>
        <w:tc>
          <w:tcPr>
            <w:tcW w:w="0" w:type="auto"/>
            <w:vMerge/>
            <w:tcBorders>
              <w:bottom w:val="single" w:sz="4" w:space="0" w:color="auto"/>
            </w:tcBorders>
            <w:vAlign w:val="center"/>
          </w:tcPr>
          <w:p w:rsidR="007D46F0" w:rsidRPr="00B00393" w:rsidRDefault="007D46F0" w:rsidP="00050163">
            <w:pPr>
              <w:spacing w:before="60" w:after="60"/>
              <w:jc w:val="center"/>
              <w:rPr>
                <w:rFonts w:asciiTheme="minorBidi" w:hAnsiTheme="minorBidi"/>
                <w:b/>
                <w:bCs/>
                <w:sz w:val="20"/>
                <w:szCs w:val="20"/>
              </w:rPr>
            </w:pPr>
          </w:p>
        </w:tc>
        <w:tc>
          <w:tcPr>
            <w:tcW w:w="0" w:type="auto"/>
            <w:vMerge/>
            <w:tcBorders>
              <w:bottom w:val="single" w:sz="4" w:space="0" w:color="auto"/>
            </w:tcBorders>
            <w:vAlign w:val="center"/>
          </w:tcPr>
          <w:p w:rsidR="007D46F0" w:rsidRPr="00B00393" w:rsidRDefault="007D46F0" w:rsidP="00050163">
            <w:pPr>
              <w:spacing w:before="60" w:after="60"/>
              <w:jc w:val="center"/>
              <w:rPr>
                <w:rFonts w:asciiTheme="minorBidi" w:hAnsiTheme="minorBidi"/>
                <w:b/>
                <w:bCs/>
                <w:sz w:val="20"/>
                <w:szCs w:val="20"/>
              </w:rPr>
            </w:pPr>
          </w:p>
        </w:tc>
        <w:tc>
          <w:tcPr>
            <w:tcW w:w="0" w:type="auto"/>
            <w:vMerge/>
            <w:tcBorders>
              <w:bottom w:val="single" w:sz="4" w:space="0" w:color="auto"/>
            </w:tcBorders>
            <w:vAlign w:val="center"/>
          </w:tcPr>
          <w:p w:rsidR="007D46F0" w:rsidRPr="00B00393" w:rsidRDefault="007D46F0" w:rsidP="00050163">
            <w:pPr>
              <w:spacing w:before="60" w:after="60"/>
              <w:jc w:val="center"/>
              <w:rPr>
                <w:rFonts w:asciiTheme="minorBidi" w:hAnsiTheme="minorBidi"/>
                <w:b/>
                <w:bCs/>
                <w:sz w:val="20"/>
                <w:szCs w:val="20"/>
              </w:rPr>
            </w:pPr>
          </w:p>
        </w:tc>
        <w:tc>
          <w:tcPr>
            <w:tcW w:w="0" w:type="auto"/>
            <w:vMerge/>
            <w:tcBorders>
              <w:bottom w:val="single" w:sz="4" w:space="0" w:color="auto"/>
              <w:right w:val="single" w:sz="4" w:space="0" w:color="auto"/>
            </w:tcBorders>
            <w:vAlign w:val="center"/>
          </w:tcPr>
          <w:p w:rsidR="007D46F0" w:rsidRPr="00B00393" w:rsidRDefault="007D46F0" w:rsidP="00050163">
            <w:pPr>
              <w:spacing w:before="60" w:after="60"/>
              <w:jc w:val="center"/>
              <w:rPr>
                <w:rFonts w:asciiTheme="minorBidi" w:hAnsiTheme="minorBidi"/>
                <w:b/>
                <w:bCs/>
                <w:color w:val="000000" w:themeColor="text1"/>
                <w:sz w:val="20"/>
                <w:szCs w:val="20"/>
              </w:rPr>
            </w:pPr>
          </w:p>
        </w:tc>
        <w:tc>
          <w:tcPr>
            <w:tcW w:w="0" w:type="auto"/>
            <w:tcBorders>
              <w:top w:val="single" w:sz="4" w:space="0" w:color="auto"/>
              <w:left w:val="single" w:sz="4" w:space="0" w:color="auto"/>
              <w:bottom w:val="single" w:sz="4" w:space="0" w:color="auto"/>
            </w:tcBorders>
            <w:vAlign w:val="center"/>
          </w:tcPr>
          <w:p w:rsidR="007D46F0" w:rsidRPr="00B00393" w:rsidRDefault="007D46F0" w:rsidP="00050163">
            <w:pPr>
              <w:tabs>
                <w:tab w:val="left" w:pos="2415"/>
              </w:tabs>
              <w:spacing w:before="60" w:after="60"/>
              <w:jc w:val="center"/>
              <w:rPr>
                <w:rFonts w:asciiTheme="minorBidi" w:hAnsiTheme="minorBidi"/>
                <w:sz w:val="20"/>
                <w:szCs w:val="20"/>
              </w:rPr>
            </w:pPr>
            <w:proofErr w:type="spellStart"/>
            <w:r w:rsidRPr="00B00393">
              <w:rPr>
                <w:rFonts w:asciiTheme="minorBidi" w:hAnsiTheme="minorBidi"/>
                <w:i/>
                <w:iCs/>
                <w:sz w:val="20"/>
                <w:szCs w:val="20"/>
              </w:rPr>
              <w:t>f</w:t>
            </w:r>
            <w:r w:rsidRPr="00B00393">
              <w:rPr>
                <w:rFonts w:asciiTheme="minorBidi" w:hAnsiTheme="minorBidi"/>
                <w:i/>
                <w:iCs/>
                <w:sz w:val="20"/>
                <w:szCs w:val="20"/>
                <w:vertAlign w:val="subscript"/>
              </w:rPr>
              <w:t>ck</w:t>
            </w:r>
            <w:proofErr w:type="spellEnd"/>
            <w:r w:rsidRPr="00B00393">
              <w:rPr>
                <w:rFonts w:asciiTheme="minorBidi" w:hAnsiTheme="minorBidi"/>
                <w:sz w:val="20"/>
                <w:szCs w:val="20"/>
              </w:rPr>
              <w:t>=</w:t>
            </w:r>
          </w:p>
          <w:p w:rsidR="007D46F0" w:rsidRPr="00B00393" w:rsidRDefault="007D46F0" w:rsidP="00050163">
            <w:pPr>
              <w:tabs>
                <w:tab w:val="left" w:pos="2415"/>
              </w:tabs>
              <w:spacing w:before="60" w:after="60"/>
              <w:jc w:val="center"/>
              <w:rPr>
                <w:rFonts w:asciiTheme="minorBidi" w:hAnsiTheme="minorBidi"/>
                <w:sz w:val="20"/>
                <w:szCs w:val="20"/>
              </w:rPr>
            </w:pPr>
            <w:r w:rsidRPr="00B00393">
              <w:rPr>
                <w:rFonts w:asciiTheme="minorBidi" w:hAnsiTheme="minorBidi"/>
                <w:sz w:val="20"/>
                <w:szCs w:val="20"/>
              </w:rPr>
              <w:t>30</w:t>
            </w:r>
          </w:p>
        </w:tc>
        <w:tc>
          <w:tcPr>
            <w:tcW w:w="0" w:type="auto"/>
            <w:tcBorders>
              <w:top w:val="single" w:sz="4" w:space="0" w:color="auto"/>
              <w:bottom w:val="single" w:sz="4" w:space="0" w:color="auto"/>
            </w:tcBorders>
            <w:vAlign w:val="center"/>
          </w:tcPr>
          <w:p w:rsidR="007D46F0" w:rsidRPr="00B00393" w:rsidRDefault="007D46F0" w:rsidP="00050163">
            <w:pPr>
              <w:tabs>
                <w:tab w:val="left" w:pos="2415"/>
              </w:tabs>
              <w:spacing w:before="60" w:after="60"/>
              <w:jc w:val="center"/>
              <w:rPr>
                <w:rFonts w:asciiTheme="minorBidi" w:hAnsiTheme="minorBidi"/>
                <w:sz w:val="20"/>
                <w:szCs w:val="20"/>
              </w:rPr>
            </w:pPr>
            <w:r w:rsidRPr="00B00393">
              <w:rPr>
                <w:rFonts w:asciiTheme="minorBidi" w:hAnsiTheme="minorBidi"/>
                <w:sz w:val="20"/>
                <w:szCs w:val="20"/>
              </w:rPr>
              <w:t>40</w:t>
            </w:r>
          </w:p>
        </w:tc>
        <w:tc>
          <w:tcPr>
            <w:tcW w:w="0" w:type="auto"/>
            <w:tcBorders>
              <w:top w:val="single" w:sz="4" w:space="0" w:color="auto"/>
              <w:bottom w:val="single" w:sz="4" w:space="0" w:color="auto"/>
            </w:tcBorders>
            <w:vAlign w:val="center"/>
          </w:tcPr>
          <w:p w:rsidR="007D46F0" w:rsidRPr="00B00393" w:rsidRDefault="007D46F0" w:rsidP="00050163">
            <w:pPr>
              <w:tabs>
                <w:tab w:val="left" w:pos="2415"/>
              </w:tabs>
              <w:spacing w:before="60" w:after="60"/>
              <w:jc w:val="center"/>
              <w:rPr>
                <w:rFonts w:asciiTheme="minorBidi" w:hAnsiTheme="minorBidi"/>
                <w:sz w:val="20"/>
                <w:szCs w:val="20"/>
              </w:rPr>
            </w:pPr>
            <w:r w:rsidRPr="00B00393">
              <w:rPr>
                <w:rFonts w:asciiTheme="minorBidi" w:hAnsiTheme="minorBidi"/>
                <w:sz w:val="20"/>
                <w:szCs w:val="20"/>
              </w:rPr>
              <w:t>50</w:t>
            </w:r>
          </w:p>
        </w:tc>
        <w:tc>
          <w:tcPr>
            <w:tcW w:w="0" w:type="auto"/>
            <w:tcBorders>
              <w:top w:val="single" w:sz="4" w:space="0" w:color="auto"/>
              <w:bottom w:val="single" w:sz="4" w:space="0" w:color="auto"/>
            </w:tcBorders>
            <w:vAlign w:val="center"/>
          </w:tcPr>
          <w:p w:rsidR="007D46F0" w:rsidRPr="00B00393" w:rsidRDefault="007D46F0" w:rsidP="00050163">
            <w:pPr>
              <w:tabs>
                <w:tab w:val="left" w:pos="2415"/>
              </w:tabs>
              <w:spacing w:before="60" w:after="60"/>
              <w:jc w:val="center"/>
              <w:rPr>
                <w:rFonts w:asciiTheme="minorBidi" w:hAnsiTheme="minorBidi"/>
                <w:sz w:val="20"/>
                <w:szCs w:val="20"/>
              </w:rPr>
            </w:pPr>
            <w:r w:rsidRPr="00B00393">
              <w:rPr>
                <w:rFonts w:asciiTheme="minorBidi" w:hAnsiTheme="minorBidi"/>
                <w:sz w:val="20"/>
                <w:szCs w:val="20"/>
              </w:rPr>
              <w:t>60</w:t>
            </w:r>
          </w:p>
        </w:tc>
        <w:tc>
          <w:tcPr>
            <w:tcW w:w="0" w:type="auto"/>
            <w:tcBorders>
              <w:top w:val="single" w:sz="4" w:space="0" w:color="auto"/>
              <w:bottom w:val="single" w:sz="4" w:space="0" w:color="auto"/>
            </w:tcBorders>
            <w:vAlign w:val="center"/>
          </w:tcPr>
          <w:p w:rsidR="007D46F0" w:rsidRPr="00B00393" w:rsidRDefault="007D46F0" w:rsidP="00050163">
            <w:pPr>
              <w:tabs>
                <w:tab w:val="left" w:pos="2415"/>
              </w:tabs>
              <w:spacing w:before="60" w:after="60"/>
              <w:jc w:val="center"/>
              <w:rPr>
                <w:rFonts w:asciiTheme="minorBidi" w:hAnsiTheme="minorBidi"/>
                <w:sz w:val="20"/>
                <w:szCs w:val="20"/>
              </w:rPr>
            </w:pPr>
            <w:r w:rsidRPr="00B00393">
              <w:rPr>
                <w:rFonts w:asciiTheme="minorBidi" w:hAnsiTheme="minorBidi"/>
                <w:sz w:val="20"/>
                <w:szCs w:val="20"/>
              </w:rPr>
              <w:t>100</w:t>
            </w:r>
          </w:p>
        </w:tc>
        <w:tc>
          <w:tcPr>
            <w:tcW w:w="0" w:type="auto"/>
            <w:tcBorders>
              <w:top w:val="single" w:sz="4" w:space="0" w:color="auto"/>
              <w:left w:val="nil"/>
              <w:bottom w:val="single" w:sz="4" w:space="0" w:color="auto"/>
            </w:tcBorders>
            <w:vAlign w:val="center"/>
          </w:tcPr>
          <w:p w:rsidR="007D46F0" w:rsidRPr="00B00393" w:rsidRDefault="007D46F0" w:rsidP="00050163">
            <w:pPr>
              <w:tabs>
                <w:tab w:val="left" w:pos="2415"/>
              </w:tabs>
              <w:spacing w:before="60" w:after="60"/>
              <w:jc w:val="center"/>
              <w:rPr>
                <w:rFonts w:asciiTheme="minorBidi" w:hAnsiTheme="minorBidi"/>
                <w:sz w:val="20"/>
                <w:szCs w:val="20"/>
              </w:rPr>
            </w:pPr>
            <w:proofErr w:type="spellStart"/>
            <w:r w:rsidRPr="00B00393">
              <w:rPr>
                <w:rFonts w:asciiTheme="minorBidi" w:hAnsiTheme="minorBidi"/>
                <w:i/>
                <w:iCs/>
                <w:sz w:val="20"/>
                <w:szCs w:val="20"/>
              </w:rPr>
              <w:t>f</w:t>
            </w:r>
            <w:r w:rsidRPr="00B00393">
              <w:rPr>
                <w:rFonts w:asciiTheme="minorBidi" w:hAnsiTheme="minorBidi"/>
                <w:i/>
                <w:iCs/>
                <w:sz w:val="20"/>
                <w:szCs w:val="20"/>
                <w:vertAlign w:val="subscript"/>
              </w:rPr>
              <w:t>ck</w:t>
            </w:r>
            <w:proofErr w:type="spellEnd"/>
            <w:r w:rsidRPr="00B00393">
              <w:rPr>
                <w:rFonts w:asciiTheme="minorBidi" w:hAnsiTheme="minorBidi"/>
                <w:sz w:val="20"/>
                <w:szCs w:val="20"/>
              </w:rPr>
              <w:t>=</w:t>
            </w:r>
          </w:p>
          <w:p w:rsidR="007D46F0" w:rsidRPr="00B00393" w:rsidRDefault="007D46F0" w:rsidP="00050163">
            <w:pPr>
              <w:tabs>
                <w:tab w:val="left" w:pos="2415"/>
              </w:tabs>
              <w:spacing w:before="60" w:after="60"/>
              <w:jc w:val="center"/>
              <w:rPr>
                <w:rFonts w:asciiTheme="minorBidi" w:hAnsiTheme="minorBidi"/>
                <w:sz w:val="20"/>
                <w:szCs w:val="20"/>
              </w:rPr>
            </w:pPr>
            <w:r w:rsidRPr="00B00393">
              <w:rPr>
                <w:rFonts w:asciiTheme="minorBidi" w:hAnsiTheme="minorBidi"/>
                <w:sz w:val="20"/>
                <w:szCs w:val="20"/>
              </w:rPr>
              <w:t>30</w:t>
            </w:r>
          </w:p>
        </w:tc>
        <w:tc>
          <w:tcPr>
            <w:tcW w:w="0" w:type="auto"/>
            <w:tcBorders>
              <w:top w:val="single" w:sz="4" w:space="0" w:color="auto"/>
              <w:bottom w:val="single" w:sz="4" w:space="0" w:color="auto"/>
            </w:tcBorders>
            <w:vAlign w:val="center"/>
          </w:tcPr>
          <w:p w:rsidR="007D46F0" w:rsidRPr="00B00393" w:rsidRDefault="007D46F0" w:rsidP="00050163">
            <w:pPr>
              <w:tabs>
                <w:tab w:val="left" w:pos="2415"/>
              </w:tabs>
              <w:spacing w:before="60" w:after="60"/>
              <w:jc w:val="center"/>
              <w:rPr>
                <w:rFonts w:asciiTheme="minorBidi" w:hAnsiTheme="minorBidi"/>
                <w:sz w:val="20"/>
                <w:szCs w:val="20"/>
              </w:rPr>
            </w:pPr>
            <w:r w:rsidRPr="00B00393">
              <w:rPr>
                <w:rFonts w:asciiTheme="minorBidi" w:hAnsiTheme="minorBidi"/>
                <w:sz w:val="20"/>
                <w:szCs w:val="20"/>
              </w:rPr>
              <w:t>40</w:t>
            </w:r>
          </w:p>
        </w:tc>
        <w:tc>
          <w:tcPr>
            <w:tcW w:w="0" w:type="auto"/>
            <w:tcBorders>
              <w:top w:val="single" w:sz="4" w:space="0" w:color="auto"/>
              <w:bottom w:val="single" w:sz="4" w:space="0" w:color="auto"/>
            </w:tcBorders>
            <w:vAlign w:val="center"/>
          </w:tcPr>
          <w:p w:rsidR="007D46F0" w:rsidRPr="00B00393" w:rsidRDefault="007D46F0" w:rsidP="00050163">
            <w:pPr>
              <w:tabs>
                <w:tab w:val="left" w:pos="2415"/>
              </w:tabs>
              <w:spacing w:before="60" w:after="60"/>
              <w:jc w:val="center"/>
              <w:rPr>
                <w:rFonts w:asciiTheme="minorBidi" w:hAnsiTheme="minorBidi"/>
                <w:sz w:val="20"/>
                <w:szCs w:val="20"/>
              </w:rPr>
            </w:pPr>
            <w:r w:rsidRPr="00B00393">
              <w:rPr>
                <w:rFonts w:asciiTheme="minorBidi" w:hAnsiTheme="minorBidi"/>
                <w:sz w:val="20"/>
                <w:szCs w:val="20"/>
              </w:rPr>
              <w:t>50</w:t>
            </w:r>
          </w:p>
        </w:tc>
        <w:tc>
          <w:tcPr>
            <w:tcW w:w="0" w:type="auto"/>
            <w:tcBorders>
              <w:top w:val="single" w:sz="4" w:space="0" w:color="auto"/>
              <w:bottom w:val="single" w:sz="4" w:space="0" w:color="auto"/>
            </w:tcBorders>
            <w:vAlign w:val="center"/>
          </w:tcPr>
          <w:p w:rsidR="007D46F0" w:rsidRPr="00B00393" w:rsidRDefault="007D46F0" w:rsidP="00050163">
            <w:pPr>
              <w:tabs>
                <w:tab w:val="left" w:pos="2415"/>
              </w:tabs>
              <w:spacing w:before="60" w:after="60"/>
              <w:jc w:val="center"/>
              <w:rPr>
                <w:rFonts w:asciiTheme="minorBidi" w:hAnsiTheme="minorBidi"/>
                <w:sz w:val="20"/>
                <w:szCs w:val="20"/>
              </w:rPr>
            </w:pPr>
            <w:r w:rsidRPr="00B00393">
              <w:rPr>
                <w:rFonts w:asciiTheme="minorBidi" w:hAnsiTheme="minorBidi"/>
                <w:sz w:val="20"/>
                <w:szCs w:val="20"/>
              </w:rPr>
              <w:t>60</w:t>
            </w:r>
          </w:p>
        </w:tc>
        <w:tc>
          <w:tcPr>
            <w:tcW w:w="0" w:type="auto"/>
            <w:tcBorders>
              <w:top w:val="single" w:sz="4" w:space="0" w:color="auto"/>
              <w:bottom w:val="single" w:sz="4" w:space="0" w:color="auto"/>
            </w:tcBorders>
            <w:vAlign w:val="center"/>
          </w:tcPr>
          <w:p w:rsidR="007D46F0" w:rsidRPr="00B00393" w:rsidRDefault="007D46F0" w:rsidP="00050163">
            <w:pPr>
              <w:tabs>
                <w:tab w:val="left" w:pos="2415"/>
              </w:tabs>
              <w:spacing w:before="60" w:after="60"/>
              <w:jc w:val="center"/>
              <w:rPr>
                <w:rFonts w:asciiTheme="minorBidi" w:hAnsiTheme="minorBidi"/>
                <w:sz w:val="20"/>
                <w:szCs w:val="20"/>
              </w:rPr>
            </w:pPr>
            <w:r w:rsidRPr="00B00393">
              <w:rPr>
                <w:rFonts w:asciiTheme="minorBidi" w:hAnsiTheme="minorBidi"/>
                <w:sz w:val="20"/>
                <w:szCs w:val="20"/>
              </w:rPr>
              <w:t>100</w:t>
            </w:r>
          </w:p>
        </w:tc>
        <w:tc>
          <w:tcPr>
            <w:tcW w:w="0" w:type="auto"/>
            <w:tcBorders>
              <w:top w:val="single" w:sz="4" w:space="0" w:color="auto"/>
              <w:bottom w:val="single" w:sz="4" w:space="0" w:color="auto"/>
            </w:tcBorders>
            <w:vAlign w:val="center"/>
          </w:tcPr>
          <w:p w:rsidR="007D46F0" w:rsidRPr="00B00393" w:rsidRDefault="007D46F0" w:rsidP="00050163">
            <w:pPr>
              <w:tabs>
                <w:tab w:val="left" w:pos="2415"/>
              </w:tabs>
              <w:spacing w:before="60" w:after="60"/>
              <w:jc w:val="center"/>
              <w:rPr>
                <w:rFonts w:asciiTheme="minorBidi" w:hAnsiTheme="minorBidi"/>
                <w:sz w:val="20"/>
                <w:szCs w:val="20"/>
              </w:rPr>
            </w:pPr>
            <w:proofErr w:type="spellStart"/>
            <w:r w:rsidRPr="00B00393">
              <w:rPr>
                <w:rFonts w:asciiTheme="minorBidi" w:hAnsiTheme="minorBidi"/>
                <w:i/>
                <w:iCs/>
                <w:sz w:val="20"/>
                <w:szCs w:val="20"/>
              </w:rPr>
              <w:t>f</w:t>
            </w:r>
            <w:r w:rsidRPr="00B00393">
              <w:rPr>
                <w:rFonts w:asciiTheme="minorBidi" w:hAnsiTheme="minorBidi"/>
                <w:i/>
                <w:iCs/>
                <w:sz w:val="20"/>
                <w:szCs w:val="20"/>
                <w:vertAlign w:val="subscript"/>
              </w:rPr>
              <w:t>ck</w:t>
            </w:r>
            <w:proofErr w:type="spellEnd"/>
            <w:r w:rsidRPr="00B00393">
              <w:rPr>
                <w:rFonts w:asciiTheme="minorBidi" w:hAnsiTheme="minorBidi"/>
                <w:sz w:val="20"/>
                <w:szCs w:val="20"/>
              </w:rPr>
              <w:t>=</w:t>
            </w:r>
          </w:p>
          <w:p w:rsidR="007D46F0" w:rsidRPr="00B00393" w:rsidRDefault="007D46F0" w:rsidP="00050163">
            <w:pPr>
              <w:tabs>
                <w:tab w:val="left" w:pos="2415"/>
              </w:tabs>
              <w:spacing w:before="60" w:after="60"/>
              <w:jc w:val="center"/>
              <w:rPr>
                <w:rFonts w:asciiTheme="minorBidi" w:hAnsiTheme="minorBidi"/>
                <w:sz w:val="20"/>
                <w:szCs w:val="20"/>
              </w:rPr>
            </w:pPr>
            <w:r w:rsidRPr="00B00393">
              <w:rPr>
                <w:rFonts w:asciiTheme="minorBidi" w:hAnsiTheme="minorBidi"/>
                <w:sz w:val="20"/>
                <w:szCs w:val="20"/>
              </w:rPr>
              <w:t>30</w:t>
            </w:r>
          </w:p>
        </w:tc>
        <w:tc>
          <w:tcPr>
            <w:tcW w:w="0" w:type="auto"/>
            <w:tcBorders>
              <w:top w:val="single" w:sz="4" w:space="0" w:color="auto"/>
              <w:bottom w:val="single" w:sz="4" w:space="0" w:color="auto"/>
            </w:tcBorders>
            <w:vAlign w:val="center"/>
          </w:tcPr>
          <w:p w:rsidR="007D46F0" w:rsidRPr="00B00393" w:rsidRDefault="007D46F0" w:rsidP="00050163">
            <w:pPr>
              <w:tabs>
                <w:tab w:val="left" w:pos="2415"/>
              </w:tabs>
              <w:spacing w:before="60" w:after="60"/>
              <w:jc w:val="center"/>
              <w:rPr>
                <w:rFonts w:asciiTheme="minorBidi" w:hAnsiTheme="minorBidi"/>
                <w:sz w:val="20"/>
                <w:szCs w:val="20"/>
              </w:rPr>
            </w:pPr>
            <w:r w:rsidRPr="00B00393">
              <w:rPr>
                <w:rFonts w:asciiTheme="minorBidi" w:hAnsiTheme="minorBidi"/>
                <w:sz w:val="20"/>
                <w:szCs w:val="20"/>
              </w:rPr>
              <w:t>40</w:t>
            </w:r>
          </w:p>
        </w:tc>
        <w:tc>
          <w:tcPr>
            <w:tcW w:w="0" w:type="auto"/>
            <w:tcBorders>
              <w:top w:val="single" w:sz="4" w:space="0" w:color="auto"/>
              <w:bottom w:val="single" w:sz="4" w:space="0" w:color="auto"/>
            </w:tcBorders>
            <w:vAlign w:val="center"/>
          </w:tcPr>
          <w:p w:rsidR="007D46F0" w:rsidRPr="00B00393" w:rsidRDefault="007D46F0" w:rsidP="00050163">
            <w:pPr>
              <w:tabs>
                <w:tab w:val="left" w:pos="2415"/>
              </w:tabs>
              <w:spacing w:before="60" w:after="60"/>
              <w:jc w:val="center"/>
              <w:rPr>
                <w:rFonts w:asciiTheme="minorBidi" w:hAnsiTheme="minorBidi"/>
                <w:sz w:val="20"/>
                <w:szCs w:val="20"/>
              </w:rPr>
            </w:pPr>
            <w:r w:rsidRPr="00B00393">
              <w:rPr>
                <w:rFonts w:asciiTheme="minorBidi" w:hAnsiTheme="minorBidi"/>
                <w:sz w:val="20"/>
                <w:szCs w:val="20"/>
              </w:rPr>
              <w:t>50</w:t>
            </w:r>
          </w:p>
        </w:tc>
        <w:tc>
          <w:tcPr>
            <w:tcW w:w="0" w:type="auto"/>
            <w:tcBorders>
              <w:top w:val="single" w:sz="4" w:space="0" w:color="auto"/>
              <w:bottom w:val="single" w:sz="4" w:space="0" w:color="auto"/>
            </w:tcBorders>
            <w:vAlign w:val="center"/>
          </w:tcPr>
          <w:p w:rsidR="007D46F0" w:rsidRPr="00B00393" w:rsidRDefault="007D46F0" w:rsidP="00050163">
            <w:pPr>
              <w:tabs>
                <w:tab w:val="left" w:pos="2415"/>
              </w:tabs>
              <w:spacing w:before="60" w:after="60"/>
              <w:jc w:val="center"/>
              <w:rPr>
                <w:rFonts w:asciiTheme="minorBidi" w:hAnsiTheme="minorBidi"/>
                <w:sz w:val="20"/>
                <w:szCs w:val="20"/>
              </w:rPr>
            </w:pPr>
            <w:r w:rsidRPr="00B00393">
              <w:rPr>
                <w:rFonts w:asciiTheme="minorBidi" w:hAnsiTheme="minorBidi"/>
                <w:sz w:val="20"/>
                <w:szCs w:val="20"/>
              </w:rPr>
              <w:t>60</w:t>
            </w:r>
          </w:p>
        </w:tc>
        <w:tc>
          <w:tcPr>
            <w:tcW w:w="0" w:type="auto"/>
            <w:tcBorders>
              <w:top w:val="single" w:sz="4" w:space="0" w:color="auto"/>
              <w:bottom w:val="single" w:sz="4" w:space="0" w:color="auto"/>
            </w:tcBorders>
            <w:vAlign w:val="center"/>
          </w:tcPr>
          <w:p w:rsidR="007D46F0" w:rsidRPr="00B00393" w:rsidRDefault="007D46F0" w:rsidP="00050163">
            <w:pPr>
              <w:tabs>
                <w:tab w:val="left" w:pos="2415"/>
              </w:tabs>
              <w:spacing w:before="60" w:after="60"/>
              <w:jc w:val="center"/>
              <w:rPr>
                <w:rFonts w:asciiTheme="minorBidi" w:hAnsiTheme="minorBidi"/>
                <w:sz w:val="20"/>
                <w:szCs w:val="20"/>
              </w:rPr>
            </w:pPr>
            <w:r w:rsidRPr="00B00393">
              <w:rPr>
                <w:rFonts w:asciiTheme="minorBidi" w:hAnsiTheme="minorBidi"/>
                <w:sz w:val="20"/>
                <w:szCs w:val="20"/>
              </w:rPr>
              <w:t>100</w:t>
            </w:r>
          </w:p>
        </w:tc>
      </w:tr>
      <w:tr w:rsidR="007D46F0" w:rsidRPr="00B00393" w:rsidTr="00050163">
        <w:trPr>
          <w:jc w:val="center"/>
        </w:trPr>
        <w:tc>
          <w:tcPr>
            <w:tcW w:w="0" w:type="auto"/>
            <w:tcBorders>
              <w:top w:val="single" w:sz="4" w:space="0" w:color="auto"/>
            </w:tcBorders>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1</w:t>
            </w:r>
          </w:p>
        </w:tc>
        <w:tc>
          <w:tcPr>
            <w:tcW w:w="0" w:type="auto"/>
            <w:tcBorders>
              <w:top w:val="single" w:sz="4" w:space="0" w:color="auto"/>
            </w:tcBorders>
            <w:vAlign w:val="center"/>
          </w:tcPr>
          <w:p w:rsidR="007D46F0" w:rsidRPr="00B00393" w:rsidRDefault="007D46F0" w:rsidP="00050163">
            <w:pPr>
              <w:jc w:val="center"/>
              <w:rPr>
                <w:rFonts w:asciiTheme="minorBidi" w:hAnsiTheme="minorBidi"/>
                <w:color w:val="000000"/>
                <w:sz w:val="20"/>
                <w:szCs w:val="20"/>
              </w:rPr>
            </w:pPr>
            <w:r w:rsidRPr="00B00393">
              <w:rPr>
                <w:rFonts w:asciiTheme="minorBidi" w:hAnsiTheme="minorBidi"/>
                <w:color w:val="000000"/>
                <w:sz w:val="20"/>
                <w:szCs w:val="20"/>
              </w:rPr>
              <w:t>400</w:t>
            </w:r>
          </w:p>
        </w:tc>
        <w:tc>
          <w:tcPr>
            <w:tcW w:w="0" w:type="auto"/>
            <w:tcBorders>
              <w:top w:val="single" w:sz="4" w:space="0" w:color="auto"/>
            </w:tcBorders>
            <w:vAlign w:val="center"/>
          </w:tcPr>
          <w:p w:rsidR="007D46F0" w:rsidRPr="00B00393" w:rsidRDefault="007D46F0" w:rsidP="00050163">
            <w:pPr>
              <w:jc w:val="center"/>
              <w:rPr>
                <w:rFonts w:asciiTheme="minorBidi" w:hAnsiTheme="minorBidi"/>
                <w:color w:val="000000"/>
                <w:sz w:val="20"/>
                <w:szCs w:val="20"/>
              </w:rPr>
            </w:pPr>
            <w:r w:rsidRPr="00B00393">
              <w:rPr>
                <w:rFonts w:asciiTheme="minorBidi" w:hAnsiTheme="minorBidi"/>
                <w:color w:val="000000"/>
                <w:sz w:val="20"/>
                <w:szCs w:val="20"/>
              </w:rPr>
              <w:t>400</w:t>
            </w:r>
          </w:p>
        </w:tc>
        <w:tc>
          <w:tcPr>
            <w:tcW w:w="0" w:type="auto"/>
            <w:tcBorders>
              <w:top w:val="single" w:sz="4" w:space="0" w:color="auto"/>
              <w:right w:val="single" w:sz="4" w:space="0" w:color="auto"/>
            </w:tcBorders>
            <w:vAlign w:val="center"/>
          </w:tcPr>
          <w:p w:rsidR="007D46F0" w:rsidRPr="00B00393" w:rsidRDefault="007D46F0" w:rsidP="00050163">
            <w:pPr>
              <w:jc w:val="center"/>
              <w:rPr>
                <w:rFonts w:asciiTheme="minorBidi" w:hAnsiTheme="minorBidi"/>
                <w:color w:val="000000"/>
                <w:sz w:val="20"/>
                <w:szCs w:val="20"/>
              </w:rPr>
            </w:pPr>
            <w:r w:rsidRPr="00B00393">
              <w:rPr>
                <w:rFonts w:asciiTheme="minorBidi" w:hAnsiTheme="minorBidi"/>
                <w:color w:val="000000"/>
                <w:sz w:val="20"/>
                <w:szCs w:val="20"/>
              </w:rPr>
              <w:t>3.0</w:t>
            </w:r>
          </w:p>
        </w:tc>
        <w:tc>
          <w:tcPr>
            <w:tcW w:w="0" w:type="auto"/>
            <w:tcBorders>
              <w:top w:val="nil"/>
              <w:left w:val="nil"/>
              <w:bottom w:val="nil"/>
              <w:right w:val="nil"/>
            </w:tcBorders>
            <w:shd w:val="clear" w:color="auto" w:fill="FFFFFF" w:themeFill="background1"/>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40</w:t>
            </w:r>
          </w:p>
        </w:tc>
        <w:tc>
          <w:tcPr>
            <w:tcW w:w="0" w:type="auto"/>
            <w:tcBorders>
              <w:top w:val="nil"/>
              <w:left w:val="nil"/>
              <w:bottom w:val="nil"/>
              <w:right w:val="nil"/>
            </w:tcBorders>
            <w:shd w:val="clear" w:color="auto" w:fill="FFFFFF" w:themeFill="background1"/>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2</w:t>
            </w:r>
          </w:p>
        </w:tc>
        <w:tc>
          <w:tcPr>
            <w:tcW w:w="0" w:type="auto"/>
            <w:tcBorders>
              <w:top w:val="single" w:sz="4" w:space="0" w:color="auto"/>
              <w:left w:val="nil"/>
              <w:bottom w:val="nil"/>
              <w:right w:val="nil"/>
            </w:tcBorders>
            <w:vAlign w:val="center"/>
          </w:tcPr>
          <w:p w:rsidR="007D46F0" w:rsidRPr="00B00393" w:rsidRDefault="007D46F0" w:rsidP="00050163">
            <w:pPr>
              <w:jc w:val="center"/>
              <w:rPr>
                <w:rFonts w:cs="Arial"/>
                <w:sz w:val="20"/>
                <w:szCs w:val="20"/>
              </w:rPr>
            </w:pPr>
            <w:r w:rsidRPr="00B00393">
              <w:rPr>
                <w:rFonts w:cs="Arial"/>
                <w:sz w:val="20"/>
                <w:szCs w:val="20"/>
              </w:rPr>
              <w:t>0.58</w:t>
            </w:r>
          </w:p>
        </w:tc>
        <w:tc>
          <w:tcPr>
            <w:tcW w:w="0" w:type="auto"/>
            <w:tcBorders>
              <w:top w:val="single" w:sz="4" w:space="0" w:color="auto"/>
              <w:left w:val="nil"/>
              <w:bottom w:val="nil"/>
              <w:right w:val="nil"/>
            </w:tcBorders>
            <w:vAlign w:val="center"/>
          </w:tcPr>
          <w:p w:rsidR="007D46F0" w:rsidRPr="00B00393" w:rsidRDefault="007D46F0" w:rsidP="00050163">
            <w:pPr>
              <w:jc w:val="center"/>
              <w:rPr>
                <w:rFonts w:asciiTheme="minorBidi" w:hAnsiTheme="minorBidi"/>
                <w:color w:val="000000"/>
                <w:sz w:val="20"/>
                <w:szCs w:val="20"/>
              </w:rPr>
            </w:pPr>
            <w:r w:rsidRPr="00B00393">
              <w:rPr>
                <w:rFonts w:asciiTheme="minorBidi" w:hAnsiTheme="minorBidi"/>
                <w:color w:val="000000"/>
                <w:sz w:val="20"/>
                <w:szCs w:val="20"/>
              </w:rPr>
              <w:t>4</w:t>
            </w:r>
          </w:p>
        </w:tc>
        <w:tc>
          <w:tcPr>
            <w:tcW w:w="0" w:type="auto"/>
            <w:tcBorders>
              <w:top w:val="single" w:sz="4" w:space="0" w:color="auto"/>
              <w:left w:val="nil"/>
              <w:bottom w:val="nil"/>
              <w:right w:val="single" w:sz="4" w:space="0" w:color="auto"/>
            </w:tcBorders>
            <w:vAlign w:val="center"/>
          </w:tcPr>
          <w:p w:rsidR="007D46F0" w:rsidRPr="00B00393" w:rsidRDefault="007D46F0" w:rsidP="00050163">
            <w:pPr>
              <w:jc w:val="center"/>
              <w:rPr>
                <w:rFonts w:asciiTheme="minorBidi" w:hAnsiTheme="minorBidi"/>
                <w:color w:val="000000"/>
                <w:sz w:val="20"/>
                <w:szCs w:val="20"/>
              </w:rPr>
            </w:pPr>
            <w:r w:rsidRPr="00B00393">
              <w:rPr>
                <w:rFonts w:asciiTheme="minorBidi" w:hAnsiTheme="minorBidi"/>
                <w:color w:val="000000"/>
                <w:sz w:val="20"/>
                <w:szCs w:val="20"/>
              </w:rPr>
              <w:t>165.7</w:t>
            </w:r>
          </w:p>
        </w:tc>
        <w:tc>
          <w:tcPr>
            <w:tcW w:w="0" w:type="auto"/>
            <w:tcBorders>
              <w:top w:val="single" w:sz="4" w:space="0" w:color="auto"/>
              <w:left w:val="single" w:sz="4" w:space="0" w:color="auto"/>
              <w:bottom w:val="nil"/>
              <w:right w:val="nil"/>
            </w:tcBorders>
            <w:shd w:val="clear" w:color="auto" w:fill="auto"/>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8.0</w:t>
            </w:r>
          </w:p>
        </w:tc>
        <w:tc>
          <w:tcPr>
            <w:tcW w:w="0" w:type="auto"/>
            <w:tcBorders>
              <w:top w:val="nil"/>
              <w:left w:val="nil"/>
              <w:bottom w:val="nil"/>
              <w:right w:val="nil"/>
            </w:tcBorders>
            <w:shd w:val="clear" w:color="auto" w:fill="auto"/>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8.0</w:t>
            </w:r>
          </w:p>
        </w:tc>
        <w:tc>
          <w:tcPr>
            <w:tcW w:w="0" w:type="auto"/>
            <w:tcBorders>
              <w:top w:val="nil"/>
              <w:left w:val="nil"/>
              <w:bottom w:val="nil"/>
              <w:right w:val="nil"/>
            </w:tcBorders>
            <w:shd w:val="clear" w:color="auto" w:fill="auto"/>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7.0</w:t>
            </w:r>
          </w:p>
        </w:tc>
        <w:tc>
          <w:tcPr>
            <w:tcW w:w="0" w:type="auto"/>
            <w:tcBorders>
              <w:top w:val="nil"/>
              <w:left w:val="nil"/>
              <w:bottom w:val="nil"/>
              <w:right w:val="nil"/>
            </w:tcBorders>
            <w:shd w:val="clear" w:color="auto" w:fill="auto"/>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6</w:t>
            </w:r>
          </w:p>
        </w:tc>
        <w:tc>
          <w:tcPr>
            <w:tcW w:w="0" w:type="auto"/>
            <w:tcBorders>
              <w:top w:val="single" w:sz="4" w:space="0" w:color="auto"/>
              <w:left w:val="nil"/>
              <w:bottom w:val="nil"/>
              <w:right w:val="single" w:sz="4" w:space="0" w:color="auto"/>
            </w:tcBorders>
            <w:vAlign w:val="center"/>
          </w:tcPr>
          <w:p w:rsidR="007D46F0" w:rsidRPr="00B00393" w:rsidRDefault="007D46F0" w:rsidP="00050163">
            <w:pPr>
              <w:jc w:val="center"/>
              <w:rPr>
                <w:rFonts w:asciiTheme="minorBidi" w:hAnsiTheme="minorBidi"/>
                <w:color w:val="000000" w:themeColor="text1"/>
                <w:sz w:val="20"/>
                <w:szCs w:val="20"/>
              </w:rPr>
            </w:pPr>
            <w:r w:rsidRPr="00B00393">
              <w:rPr>
                <w:rFonts w:asciiTheme="minorBidi" w:hAnsiTheme="minorBidi"/>
                <w:color w:val="000000" w:themeColor="text1"/>
                <w:sz w:val="20"/>
                <w:szCs w:val="20"/>
              </w:rPr>
              <w:t>4</w:t>
            </w:r>
          </w:p>
        </w:tc>
        <w:tc>
          <w:tcPr>
            <w:tcW w:w="0" w:type="auto"/>
            <w:tcBorders>
              <w:top w:val="single" w:sz="4" w:space="0" w:color="auto"/>
              <w:left w:val="single" w:sz="4" w:space="0" w:color="auto"/>
              <w:bottom w:val="nil"/>
              <w:right w:val="nil"/>
            </w:tcBorders>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0.90</w:t>
            </w:r>
          </w:p>
        </w:tc>
        <w:tc>
          <w:tcPr>
            <w:tcW w:w="0" w:type="auto"/>
            <w:tcBorders>
              <w:top w:val="single" w:sz="4" w:space="0" w:color="auto"/>
              <w:left w:val="nil"/>
              <w:bottom w:val="nil"/>
              <w:right w:val="nil"/>
            </w:tcBorders>
            <w:shd w:val="clear" w:color="auto" w:fill="auto"/>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0.91</w:t>
            </w:r>
          </w:p>
        </w:tc>
        <w:tc>
          <w:tcPr>
            <w:tcW w:w="0" w:type="auto"/>
            <w:tcBorders>
              <w:top w:val="single" w:sz="4" w:space="0" w:color="auto"/>
              <w:left w:val="nil"/>
              <w:bottom w:val="nil"/>
              <w:right w:val="nil"/>
            </w:tcBorders>
            <w:shd w:val="clear" w:color="auto" w:fill="auto"/>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0.90</w:t>
            </w:r>
          </w:p>
        </w:tc>
        <w:tc>
          <w:tcPr>
            <w:tcW w:w="0" w:type="auto"/>
            <w:tcBorders>
              <w:top w:val="single" w:sz="4" w:space="0" w:color="auto"/>
              <w:left w:val="nil"/>
              <w:bottom w:val="nil"/>
              <w:right w:val="nil"/>
            </w:tcBorders>
            <w:shd w:val="clear" w:color="auto" w:fill="auto"/>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0.94</w:t>
            </w:r>
          </w:p>
        </w:tc>
        <w:tc>
          <w:tcPr>
            <w:tcW w:w="0" w:type="auto"/>
            <w:tcBorders>
              <w:top w:val="single" w:sz="4" w:space="0" w:color="auto"/>
              <w:left w:val="nil"/>
              <w:bottom w:val="nil"/>
              <w:right w:val="single" w:sz="4" w:space="0" w:color="auto"/>
            </w:tcBorders>
            <w:vAlign w:val="center"/>
          </w:tcPr>
          <w:p w:rsidR="007D46F0" w:rsidRPr="00B00393" w:rsidRDefault="007D46F0" w:rsidP="00050163">
            <w:pPr>
              <w:jc w:val="center"/>
              <w:rPr>
                <w:rFonts w:asciiTheme="minorBidi" w:hAnsiTheme="minorBidi"/>
                <w:color w:val="000000" w:themeColor="text1"/>
                <w:sz w:val="20"/>
                <w:szCs w:val="20"/>
              </w:rPr>
            </w:pPr>
            <w:r w:rsidRPr="00B00393">
              <w:rPr>
                <w:rFonts w:asciiTheme="minorBidi" w:hAnsiTheme="minorBidi"/>
                <w:color w:val="000000" w:themeColor="text1"/>
                <w:sz w:val="20"/>
                <w:szCs w:val="20"/>
              </w:rPr>
              <w:t>0.95</w:t>
            </w:r>
          </w:p>
        </w:tc>
        <w:tc>
          <w:tcPr>
            <w:tcW w:w="0" w:type="auto"/>
            <w:tcBorders>
              <w:top w:val="single" w:sz="4" w:space="0" w:color="auto"/>
              <w:left w:val="single" w:sz="4" w:space="0" w:color="auto"/>
              <w:bottom w:val="nil"/>
              <w:right w:val="nil"/>
            </w:tcBorders>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3</w:t>
            </w:r>
          </w:p>
        </w:tc>
        <w:tc>
          <w:tcPr>
            <w:tcW w:w="0" w:type="auto"/>
            <w:tcBorders>
              <w:top w:val="single" w:sz="4" w:space="0" w:color="auto"/>
              <w:left w:val="nil"/>
              <w:bottom w:val="nil"/>
              <w:right w:val="nil"/>
            </w:tcBorders>
            <w:shd w:val="clear" w:color="auto" w:fill="auto"/>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3</w:t>
            </w:r>
          </w:p>
        </w:tc>
        <w:tc>
          <w:tcPr>
            <w:tcW w:w="0" w:type="auto"/>
            <w:tcBorders>
              <w:top w:val="single" w:sz="4" w:space="0" w:color="auto"/>
              <w:left w:val="nil"/>
              <w:bottom w:val="nil"/>
              <w:right w:val="nil"/>
            </w:tcBorders>
            <w:shd w:val="clear" w:color="auto" w:fill="auto"/>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2</w:t>
            </w:r>
          </w:p>
        </w:tc>
        <w:tc>
          <w:tcPr>
            <w:tcW w:w="0" w:type="auto"/>
            <w:tcBorders>
              <w:top w:val="single" w:sz="4" w:space="0" w:color="auto"/>
              <w:left w:val="nil"/>
              <w:bottom w:val="nil"/>
              <w:right w:val="nil"/>
            </w:tcBorders>
            <w:shd w:val="clear" w:color="auto" w:fill="auto"/>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2</w:t>
            </w:r>
          </w:p>
        </w:tc>
        <w:tc>
          <w:tcPr>
            <w:tcW w:w="0" w:type="auto"/>
            <w:tcBorders>
              <w:top w:val="single" w:sz="4" w:space="0" w:color="auto"/>
              <w:left w:val="nil"/>
              <w:bottom w:val="nil"/>
              <w:right w:val="nil"/>
            </w:tcBorders>
            <w:vAlign w:val="center"/>
          </w:tcPr>
          <w:p w:rsidR="007D46F0" w:rsidRPr="00B00393" w:rsidRDefault="007D46F0" w:rsidP="00050163">
            <w:pPr>
              <w:jc w:val="center"/>
              <w:rPr>
                <w:rFonts w:asciiTheme="minorBidi" w:hAnsiTheme="minorBidi"/>
                <w:color w:val="000000" w:themeColor="text1"/>
                <w:sz w:val="20"/>
                <w:szCs w:val="20"/>
              </w:rPr>
            </w:pPr>
            <w:r w:rsidRPr="00B00393">
              <w:rPr>
                <w:rFonts w:asciiTheme="minorBidi" w:hAnsiTheme="minorBidi"/>
                <w:color w:val="000000" w:themeColor="text1"/>
                <w:sz w:val="20"/>
                <w:szCs w:val="20"/>
              </w:rPr>
              <w:t>2</w:t>
            </w:r>
          </w:p>
        </w:tc>
      </w:tr>
      <w:tr w:rsidR="007D46F0" w:rsidRPr="00B00393" w:rsidTr="00050163">
        <w:trPr>
          <w:jc w:val="center"/>
        </w:trPr>
        <w:tc>
          <w:tcPr>
            <w:tcW w:w="0" w:type="auto"/>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2</w:t>
            </w:r>
          </w:p>
        </w:tc>
        <w:tc>
          <w:tcPr>
            <w:tcW w:w="0" w:type="auto"/>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350</w:t>
            </w:r>
          </w:p>
        </w:tc>
        <w:tc>
          <w:tcPr>
            <w:tcW w:w="0" w:type="auto"/>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400</w:t>
            </w:r>
          </w:p>
        </w:tc>
        <w:tc>
          <w:tcPr>
            <w:tcW w:w="0" w:type="auto"/>
            <w:tcBorders>
              <w:right w:val="single" w:sz="4" w:space="0" w:color="auto"/>
            </w:tcBorders>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4.0</w:t>
            </w:r>
          </w:p>
        </w:tc>
        <w:tc>
          <w:tcPr>
            <w:tcW w:w="0" w:type="auto"/>
            <w:tcBorders>
              <w:top w:val="nil"/>
              <w:left w:val="nil"/>
              <w:bottom w:val="nil"/>
              <w:right w:val="nil"/>
            </w:tcBorders>
            <w:shd w:val="clear" w:color="auto" w:fill="FFFFFF" w:themeFill="background1"/>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102</w:t>
            </w:r>
          </w:p>
        </w:tc>
        <w:tc>
          <w:tcPr>
            <w:tcW w:w="0" w:type="auto"/>
            <w:tcBorders>
              <w:top w:val="nil"/>
              <w:left w:val="nil"/>
              <w:bottom w:val="nil"/>
              <w:right w:val="nil"/>
            </w:tcBorders>
            <w:shd w:val="clear" w:color="auto" w:fill="FFFFFF" w:themeFill="background1"/>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3.2</w:t>
            </w:r>
          </w:p>
        </w:tc>
        <w:tc>
          <w:tcPr>
            <w:tcW w:w="0" w:type="auto"/>
            <w:tcBorders>
              <w:top w:val="nil"/>
              <w:left w:val="nil"/>
              <w:bottom w:val="nil"/>
              <w:right w:val="nil"/>
            </w:tcBorders>
            <w:vAlign w:val="center"/>
          </w:tcPr>
          <w:p w:rsidR="007D46F0" w:rsidRPr="00B00393" w:rsidRDefault="007D46F0" w:rsidP="00050163">
            <w:pPr>
              <w:jc w:val="center"/>
              <w:rPr>
                <w:rFonts w:cs="Arial"/>
                <w:sz w:val="20"/>
                <w:szCs w:val="20"/>
              </w:rPr>
            </w:pPr>
            <w:r w:rsidRPr="00B00393">
              <w:rPr>
                <w:rFonts w:cs="Arial"/>
                <w:sz w:val="20"/>
                <w:szCs w:val="20"/>
              </w:rPr>
              <w:t>0.68</w:t>
            </w:r>
          </w:p>
        </w:tc>
        <w:tc>
          <w:tcPr>
            <w:tcW w:w="0" w:type="auto"/>
            <w:tcBorders>
              <w:top w:val="nil"/>
              <w:left w:val="nil"/>
              <w:bottom w:val="nil"/>
              <w:right w:val="nil"/>
            </w:tcBorders>
            <w:vAlign w:val="center"/>
          </w:tcPr>
          <w:p w:rsidR="007D46F0" w:rsidRPr="00B00393" w:rsidRDefault="007D46F0" w:rsidP="00050163">
            <w:pPr>
              <w:jc w:val="center"/>
              <w:rPr>
                <w:rFonts w:asciiTheme="minorBidi" w:hAnsiTheme="minorBidi"/>
                <w:color w:val="000000"/>
                <w:sz w:val="20"/>
                <w:szCs w:val="20"/>
              </w:rPr>
            </w:pPr>
            <w:r w:rsidRPr="00B00393">
              <w:rPr>
                <w:rFonts w:asciiTheme="minorBidi" w:hAnsiTheme="minorBidi"/>
                <w:color w:val="000000"/>
                <w:sz w:val="20"/>
                <w:szCs w:val="20"/>
              </w:rPr>
              <w:t>6</w:t>
            </w:r>
          </w:p>
        </w:tc>
        <w:tc>
          <w:tcPr>
            <w:tcW w:w="0" w:type="auto"/>
            <w:tcBorders>
              <w:top w:val="nil"/>
              <w:left w:val="nil"/>
              <w:bottom w:val="nil"/>
              <w:right w:val="single" w:sz="4" w:space="0" w:color="auto"/>
            </w:tcBorders>
            <w:vAlign w:val="center"/>
          </w:tcPr>
          <w:p w:rsidR="007D46F0" w:rsidRPr="00B00393" w:rsidRDefault="007D46F0" w:rsidP="00050163">
            <w:pPr>
              <w:jc w:val="center"/>
              <w:rPr>
                <w:rFonts w:asciiTheme="minorBidi" w:hAnsiTheme="minorBidi"/>
                <w:color w:val="000000"/>
                <w:sz w:val="20"/>
                <w:szCs w:val="20"/>
              </w:rPr>
            </w:pPr>
            <w:r w:rsidRPr="00B00393">
              <w:rPr>
                <w:rFonts w:asciiTheme="minorBidi" w:hAnsiTheme="minorBidi"/>
                <w:color w:val="000000"/>
                <w:sz w:val="20"/>
                <w:szCs w:val="20"/>
              </w:rPr>
              <w:t>123.4</w:t>
            </w:r>
          </w:p>
        </w:tc>
        <w:tc>
          <w:tcPr>
            <w:tcW w:w="0" w:type="auto"/>
            <w:tcBorders>
              <w:top w:val="nil"/>
              <w:left w:val="single" w:sz="4" w:space="0" w:color="auto"/>
              <w:bottom w:val="nil"/>
              <w:right w:val="nil"/>
            </w:tcBorders>
            <w:shd w:val="clear" w:color="auto" w:fill="auto"/>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11</w:t>
            </w:r>
          </w:p>
        </w:tc>
        <w:tc>
          <w:tcPr>
            <w:tcW w:w="0" w:type="auto"/>
            <w:tcBorders>
              <w:top w:val="nil"/>
              <w:left w:val="nil"/>
              <w:bottom w:val="nil"/>
              <w:right w:val="nil"/>
            </w:tcBorders>
            <w:shd w:val="clear" w:color="auto" w:fill="auto"/>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8.0</w:t>
            </w:r>
          </w:p>
        </w:tc>
        <w:tc>
          <w:tcPr>
            <w:tcW w:w="0" w:type="auto"/>
            <w:tcBorders>
              <w:top w:val="nil"/>
              <w:left w:val="nil"/>
              <w:bottom w:val="nil"/>
              <w:right w:val="nil"/>
            </w:tcBorders>
            <w:shd w:val="clear" w:color="auto" w:fill="auto"/>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7.0</w:t>
            </w:r>
          </w:p>
        </w:tc>
        <w:tc>
          <w:tcPr>
            <w:tcW w:w="0" w:type="auto"/>
            <w:tcBorders>
              <w:top w:val="nil"/>
              <w:left w:val="nil"/>
              <w:bottom w:val="nil"/>
              <w:right w:val="nil"/>
            </w:tcBorders>
            <w:shd w:val="clear" w:color="auto" w:fill="auto"/>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6</w:t>
            </w:r>
          </w:p>
        </w:tc>
        <w:tc>
          <w:tcPr>
            <w:tcW w:w="0" w:type="auto"/>
            <w:tcBorders>
              <w:top w:val="nil"/>
              <w:left w:val="nil"/>
              <w:bottom w:val="nil"/>
              <w:right w:val="single" w:sz="4" w:space="0" w:color="auto"/>
            </w:tcBorders>
            <w:vAlign w:val="center"/>
          </w:tcPr>
          <w:p w:rsidR="007D46F0" w:rsidRPr="00B00393" w:rsidRDefault="007D46F0" w:rsidP="00050163">
            <w:pPr>
              <w:jc w:val="center"/>
              <w:rPr>
                <w:rFonts w:asciiTheme="minorBidi" w:hAnsiTheme="minorBidi"/>
                <w:color w:val="000000" w:themeColor="text1"/>
                <w:sz w:val="20"/>
                <w:szCs w:val="20"/>
              </w:rPr>
            </w:pPr>
            <w:r w:rsidRPr="00B00393">
              <w:rPr>
                <w:rFonts w:asciiTheme="minorBidi" w:hAnsiTheme="minorBidi"/>
                <w:color w:val="000000" w:themeColor="text1"/>
                <w:sz w:val="20"/>
                <w:szCs w:val="20"/>
              </w:rPr>
              <w:t>4</w:t>
            </w:r>
          </w:p>
        </w:tc>
        <w:tc>
          <w:tcPr>
            <w:tcW w:w="0" w:type="auto"/>
            <w:tcBorders>
              <w:top w:val="nil"/>
              <w:left w:val="single" w:sz="4" w:space="0" w:color="auto"/>
              <w:bottom w:val="nil"/>
              <w:right w:val="nil"/>
            </w:tcBorders>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0.74</w:t>
            </w:r>
          </w:p>
        </w:tc>
        <w:tc>
          <w:tcPr>
            <w:tcW w:w="0" w:type="auto"/>
            <w:tcBorders>
              <w:top w:val="nil"/>
              <w:left w:val="nil"/>
              <w:bottom w:val="nil"/>
              <w:right w:val="nil"/>
            </w:tcBorders>
            <w:shd w:val="clear" w:color="auto" w:fill="auto"/>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0.86</w:t>
            </w:r>
          </w:p>
        </w:tc>
        <w:tc>
          <w:tcPr>
            <w:tcW w:w="0" w:type="auto"/>
            <w:tcBorders>
              <w:top w:val="nil"/>
              <w:left w:val="nil"/>
              <w:bottom w:val="nil"/>
              <w:right w:val="nil"/>
            </w:tcBorders>
            <w:shd w:val="clear" w:color="auto" w:fill="auto"/>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0.90</w:t>
            </w:r>
          </w:p>
        </w:tc>
        <w:tc>
          <w:tcPr>
            <w:tcW w:w="0" w:type="auto"/>
            <w:tcBorders>
              <w:top w:val="nil"/>
              <w:left w:val="nil"/>
              <w:bottom w:val="nil"/>
              <w:right w:val="nil"/>
            </w:tcBorders>
            <w:shd w:val="clear" w:color="auto" w:fill="auto"/>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0.94</w:t>
            </w:r>
          </w:p>
        </w:tc>
        <w:tc>
          <w:tcPr>
            <w:tcW w:w="0" w:type="auto"/>
            <w:tcBorders>
              <w:top w:val="nil"/>
              <w:left w:val="nil"/>
              <w:bottom w:val="nil"/>
              <w:right w:val="single" w:sz="4" w:space="0" w:color="auto"/>
            </w:tcBorders>
            <w:vAlign w:val="center"/>
          </w:tcPr>
          <w:p w:rsidR="007D46F0" w:rsidRPr="00B00393" w:rsidRDefault="007D46F0" w:rsidP="00050163">
            <w:pPr>
              <w:jc w:val="center"/>
              <w:rPr>
                <w:rFonts w:asciiTheme="minorBidi" w:hAnsiTheme="minorBidi"/>
                <w:color w:val="000000" w:themeColor="text1"/>
                <w:sz w:val="20"/>
                <w:szCs w:val="20"/>
              </w:rPr>
            </w:pPr>
            <w:r w:rsidRPr="00B00393">
              <w:rPr>
                <w:rFonts w:asciiTheme="minorBidi" w:hAnsiTheme="minorBidi"/>
                <w:color w:val="000000" w:themeColor="text1"/>
                <w:sz w:val="20"/>
                <w:szCs w:val="20"/>
              </w:rPr>
              <w:t>0.96</w:t>
            </w:r>
          </w:p>
        </w:tc>
        <w:tc>
          <w:tcPr>
            <w:tcW w:w="0" w:type="auto"/>
            <w:tcBorders>
              <w:top w:val="nil"/>
              <w:left w:val="single" w:sz="4" w:space="0" w:color="auto"/>
              <w:bottom w:val="nil"/>
              <w:right w:val="nil"/>
            </w:tcBorders>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3</w:t>
            </w:r>
          </w:p>
        </w:tc>
        <w:tc>
          <w:tcPr>
            <w:tcW w:w="0" w:type="auto"/>
            <w:tcBorders>
              <w:top w:val="nil"/>
              <w:left w:val="nil"/>
              <w:bottom w:val="nil"/>
              <w:right w:val="nil"/>
            </w:tcBorders>
            <w:shd w:val="clear" w:color="auto" w:fill="auto"/>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3</w:t>
            </w:r>
          </w:p>
        </w:tc>
        <w:tc>
          <w:tcPr>
            <w:tcW w:w="0" w:type="auto"/>
            <w:tcBorders>
              <w:top w:val="nil"/>
              <w:left w:val="nil"/>
              <w:bottom w:val="nil"/>
              <w:right w:val="nil"/>
            </w:tcBorders>
            <w:shd w:val="clear" w:color="auto" w:fill="auto"/>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2</w:t>
            </w:r>
          </w:p>
        </w:tc>
        <w:tc>
          <w:tcPr>
            <w:tcW w:w="0" w:type="auto"/>
            <w:tcBorders>
              <w:top w:val="nil"/>
              <w:left w:val="nil"/>
              <w:bottom w:val="nil"/>
              <w:right w:val="nil"/>
            </w:tcBorders>
            <w:shd w:val="clear" w:color="auto" w:fill="auto"/>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2</w:t>
            </w:r>
          </w:p>
        </w:tc>
        <w:tc>
          <w:tcPr>
            <w:tcW w:w="0" w:type="auto"/>
            <w:tcBorders>
              <w:top w:val="nil"/>
              <w:left w:val="nil"/>
              <w:bottom w:val="nil"/>
              <w:right w:val="nil"/>
            </w:tcBorders>
            <w:vAlign w:val="center"/>
          </w:tcPr>
          <w:p w:rsidR="007D46F0" w:rsidRPr="00B00393" w:rsidRDefault="007D46F0" w:rsidP="00050163">
            <w:pPr>
              <w:jc w:val="center"/>
              <w:rPr>
                <w:rFonts w:asciiTheme="minorBidi" w:hAnsiTheme="minorBidi"/>
                <w:color w:val="000000" w:themeColor="text1"/>
                <w:sz w:val="20"/>
                <w:szCs w:val="20"/>
              </w:rPr>
            </w:pPr>
            <w:r w:rsidRPr="00B00393">
              <w:rPr>
                <w:rFonts w:asciiTheme="minorBidi" w:hAnsiTheme="minorBidi"/>
                <w:color w:val="000000" w:themeColor="text1"/>
                <w:sz w:val="20"/>
                <w:szCs w:val="20"/>
              </w:rPr>
              <w:t>2</w:t>
            </w:r>
          </w:p>
        </w:tc>
      </w:tr>
      <w:tr w:rsidR="007D46F0" w:rsidRPr="00B00393" w:rsidTr="00050163">
        <w:trPr>
          <w:jc w:val="center"/>
        </w:trPr>
        <w:tc>
          <w:tcPr>
            <w:tcW w:w="0" w:type="auto"/>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3</w:t>
            </w:r>
          </w:p>
        </w:tc>
        <w:tc>
          <w:tcPr>
            <w:tcW w:w="0" w:type="auto"/>
            <w:vAlign w:val="center"/>
          </w:tcPr>
          <w:p w:rsidR="007D46F0" w:rsidRPr="00B00393" w:rsidRDefault="007D46F0" w:rsidP="00050163">
            <w:pPr>
              <w:jc w:val="center"/>
              <w:rPr>
                <w:rFonts w:asciiTheme="minorBidi" w:hAnsiTheme="minorBidi"/>
                <w:color w:val="000000"/>
                <w:sz w:val="20"/>
                <w:szCs w:val="20"/>
              </w:rPr>
            </w:pPr>
            <w:r w:rsidRPr="00B00393">
              <w:rPr>
                <w:rFonts w:asciiTheme="minorBidi" w:hAnsiTheme="minorBidi"/>
                <w:color w:val="000000"/>
                <w:sz w:val="20"/>
                <w:szCs w:val="20"/>
              </w:rPr>
              <w:t>400</w:t>
            </w:r>
          </w:p>
        </w:tc>
        <w:tc>
          <w:tcPr>
            <w:tcW w:w="0" w:type="auto"/>
            <w:vAlign w:val="center"/>
          </w:tcPr>
          <w:p w:rsidR="007D46F0" w:rsidRPr="00B00393" w:rsidRDefault="007D46F0" w:rsidP="00050163">
            <w:pPr>
              <w:jc w:val="center"/>
              <w:rPr>
                <w:rFonts w:asciiTheme="minorBidi" w:hAnsiTheme="minorBidi"/>
                <w:color w:val="000000"/>
                <w:sz w:val="20"/>
                <w:szCs w:val="20"/>
              </w:rPr>
            </w:pPr>
            <w:r w:rsidRPr="00B00393">
              <w:rPr>
                <w:rFonts w:asciiTheme="minorBidi" w:hAnsiTheme="minorBidi"/>
                <w:color w:val="000000"/>
                <w:sz w:val="20"/>
                <w:szCs w:val="20"/>
              </w:rPr>
              <w:t>300</w:t>
            </w:r>
          </w:p>
        </w:tc>
        <w:tc>
          <w:tcPr>
            <w:tcW w:w="0" w:type="auto"/>
            <w:tcBorders>
              <w:right w:val="single" w:sz="4" w:space="0" w:color="auto"/>
            </w:tcBorders>
            <w:vAlign w:val="center"/>
          </w:tcPr>
          <w:p w:rsidR="007D46F0" w:rsidRPr="00B00393" w:rsidRDefault="007D46F0" w:rsidP="00050163">
            <w:pPr>
              <w:jc w:val="center"/>
              <w:rPr>
                <w:rFonts w:asciiTheme="minorBidi" w:hAnsiTheme="minorBidi"/>
                <w:color w:val="000000"/>
                <w:sz w:val="20"/>
                <w:szCs w:val="20"/>
              </w:rPr>
            </w:pPr>
            <w:r w:rsidRPr="00B00393">
              <w:rPr>
                <w:rFonts w:asciiTheme="minorBidi" w:hAnsiTheme="minorBidi"/>
                <w:color w:val="000000"/>
                <w:sz w:val="20"/>
                <w:szCs w:val="20"/>
              </w:rPr>
              <w:t>3.2</w:t>
            </w:r>
          </w:p>
        </w:tc>
        <w:tc>
          <w:tcPr>
            <w:tcW w:w="0" w:type="auto"/>
            <w:tcBorders>
              <w:top w:val="nil"/>
              <w:left w:val="nil"/>
              <w:bottom w:val="nil"/>
              <w:right w:val="nil"/>
            </w:tcBorders>
            <w:shd w:val="clear" w:color="auto" w:fill="FFFFFF" w:themeFill="background1"/>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29</w:t>
            </w:r>
          </w:p>
        </w:tc>
        <w:tc>
          <w:tcPr>
            <w:tcW w:w="0" w:type="auto"/>
            <w:tcBorders>
              <w:top w:val="nil"/>
              <w:left w:val="nil"/>
              <w:bottom w:val="nil"/>
              <w:right w:val="nil"/>
            </w:tcBorders>
            <w:shd w:val="clear" w:color="auto" w:fill="FFFFFF" w:themeFill="background1"/>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2.5</w:t>
            </w:r>
          </w:p>
        </w:tc>
        <w:tc>
          <w:tcPr>
            <w:tcW w:w="0" w:type="auto"/>
            <w:tcBorders>
              <w:top w:val="nil"/>
              <w:left w:val="nil"/>
              <w:bottom w:val="nil"/>
              <w:right w:val="nil"/>
            </w:tcBorders>
            <w:vAlign w:val="center"/>
          </w:tcPr>
          <w:p w:rsidR="007D46F0" w:rsidRPr="00B00393" w:rsidRDefault="007D46F0" w:rsidP="00050163">
            <w:pPr>
              <w:jc w:val="center"/>
              <w:rPr>
                <w:rFonts w:cs="Arial"/>
                <w:sz w:val="20"/>
                <w:szCs w:val="20"/>
              </w:rPr>
            </w:pPr>
            <w:r w:rsidRPr="00B00393">
              <w:rPr>
                <w:rFonts w:cs="Arial"/>
                <w:sz w:val="20"/>
                <w:szCs w:val="20"/>
              </w:rPr>
              <w:t>0.81</w:t>
            </w:r>
          </w:p>
        </w:tc>
        <w:tc>
          <w:tcPr>
            <w:tcW w:w="0" w:type="auto"/>
            <w:tcBorders>
              <w:top w:val="nil"/>
              <w:left w:val="nil"/>
              <w:bottom w:val="nil"/>
              <w:right w:val="nil"/>
            </w:tcBorders>
            <w:vAlign w:val="center"/>
          </w:tcPr>
          <w:p w:rsidR="007D46F0" w:rsidRPr="00B00393" w:rsidRDefault="007D46F0" w:rsidP="00050163">
            <w:pPr>
              <w:jc w:val="center"/>
              <w:rPr>
                <w:rFonts w:asciiTheme="minorBidi" w:hAnsiTheme="minorBidi"/>
                <w:color w:val="000000"/>
                <w:sz w:val="20"/>
                <w:szCs w:val="20"/>
              </w:rPr>
            </w:pPr>
            <w:r w:rsidRPr="00B00393">
              <w:rPr>
                <w:rFonts w:asciiTheme="minorBidi" w:hAnsiTheme="minorBidi"/>
                <w:color w:val="000000"/>
                <w:sz w:val="20"/>
                <w:szCs w:val="20"/>
              </w:rPr>
              <w:t>3</w:t>
            </w:r>
          </w:p>
        </w:tc>
        <w:tc>
          <w:tcPr>
            <w:tcW w:w="0" w:type="auto"/>
            <w:tcBorders>
              <w:top w:val="nil"/>
              <w:left w:val="nil"/>
              <w:bottom w:val="nil"/>
              <w:right w:val="single" w:sz="4" w:space="0" w:color="auto"/>
            </w:tcBorders>
            <w:vAlign w:val="center"/>
          </w:tcPr>
          <w:p w:rsidR="007D46F0" w:rsidRPr="00B00393" w:rsidRDefault="007D46F0" w:rsidP="00050163">
            <w:pPr>
              <w:jc w:val="center"/>
              <w:rPr>
                <w:rFonts w:asciiTheme="minorBidi" w:hAnsiTheme="minorBidi"/>
                <w:color w:val="000000"/>
                <w:sz w:val="20"/>
                <w:szCs w:val="20"/>
              </w:rPr>
            </w:pPr>
            <w:r w:rsidRPr="00B00393">
              <w:rPr>
                <w:rFonts w:asciiTheme="minorBidi" w:hAnsiTheme="minorBidi"/>
                <w:color w:val="000000"/>
                <w:sz w:val="20"/>
                <w:szCs w:val="20"/>
              </w:rPr>
              <w:t>89.6</w:t>
            </w:r>
          </w:p>
        </w:tc>
        <w:tc>
          <w:tcPr>
            <w:tcW w:w="0" w:type="auto"/>
            <w:tcBorders>
              <w:top w:val="nil"/>
              <w:left w:val="single" w:sz="4" w:space="0" w:color="auto"/>
              <w:bottom w:val="nil"/>
              <w:right w:val="nil"/>
            </w:tcBorders>
            <w:shd w:val="clear" w:color="auto" w:fill="auto"/>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9.0</w:t>
            </w:r>
          </w:p>
        </w:tc>
        <w:tc>
          <w:tcPr>
            <w:tcW w:w="0" w:type="auto"/>
            <w:tcBorders>
              <w:top w:val="nil"/>
              <w:left w:val="nil"/>
              <w:bottom w:val="nil"/>
              <w:right w:val="nil"/>
            </w:tcBorders>
            <w:shd w:val="clear" w:color="auto" w:fill="auto"/>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6.5</w:t>
            </w:r>
          </w:p>
        </w:tc>
        <w:tc>
          <w:tcPr>
            <w:tcW w:w="0" w:type="auto"/>
            <w:tcBorders>
              <w:top w:val="nil"/>
              <w:left w:val="nil"/>
              <w:bottom w:val="nil"/>
              <w:right w:val="nil"/>
            </w:tcBorders>
            <w:shd w:val="clear" w:color="auto" w:fill="auto"/>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6.0</w:t>
            </w:r>
          </w:p>
        </w:tc>
        <w:tc>
          <w:tcPr>
            <w:tcW w:w="0" w:type="auto"/>
            <w:tcBorders>
              <w:top w:val="nil"/>
              <w:left w:val="nil"/>
              <w:bottom w:val="nil"/>
              <w:right w:val="nil"/>
            </w:tcBorders>
            <w:shd w:val="clear" w:color="auto" w:fill="auto"/>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5</w:t>
            </w:r>
          </w:p>
        </w:tc>
        <w:tc>
          <w:tcPr>
            <w:tcW w:w="0" w:type="auto"/>
            <w:tcBorders>
              <w:top w:val="nil"/>
              <w:left w:val="nil"/>
              <w:bottom w:val="nil"/>
              <w:right w:val="single" w:sz="4" w:space="0" w:color="auto"/>
            </w:tcBorders>
            <w:vAlign w:val="center"/>
          </w:tcPr>
          <w:p w:rsidR="007D46F0" w:rsidRPr="00B00393" w:rsidRDefault="007D46F0" w:rsidP="00050163">
            <w:pPr>
              <w:jc w:val="center"/>
              <w:rPr>
                <w:rFonts w:asciiTheme="minorBidi" w:hAnsiTheme="minorBidi"/>
                <w:color w:val="000000" w:themeColor="text1"/>
                <w:sz w:val="20"/>
                <w:szCs w:val="20"/>
              </w:rPr>
            </w:pPr>
            <w:r w:rsidRPr="00B00393">
              <w:rPr>
                <w:rFonts w:asciiTheme="minorBidi" w:hAnsiTheme="minorBidi"/>
                <w:color w:val="000000" w:themeColor="text1"/>
                <w:sz w:val="20"/>
                <w:szCs w:val="20"/>
              </w:rPr>
              <w:t>3</w:t>
            </w:r>
          </w:p>
        </w:tc>
        <w:tc>
          <w:tcPr>
            <w:tcW w:w="0" w:type="auto"/>
            <w:tcBorders>
              <w:top w:val="nil"/>
              <w:left w:val="single" w:sz="4" w:space="0" w:color="auto"/>
              <w:bottom w:val="nil"/>
              <w:right w:val="nil"/>
            </w:tcBorders>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0.81</w:t>
            </w:r>
          </w:p>
        </w:tc>
        <w:tc>
          <w:tcPr>
            <w:tcW w:w="0" w:type="auto"/>
            <w:tcBorders>
              <w:top w:val="nil"/>
              <w:left w:val="nil"/>
              <w:bottom w:val="nil"/>
              <w:right w:val="nil"/>
            </w:tcBorders>
            <w:shd w:val="clear" w:color="auto" w:fill="auto"/>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0.92</w:t>
            </w:r>
          </w:p>
        </w:tc>
        <w:tc>
          <w:tcPr>
            <w:tcW w:w="0" w:type="auto"/>
            <w:tcBorders>
              <w:top w:val="nil"/>
              <w:left w:val="nil"/>
              <w:bottom w:val="nil"/>
              <w:right w:val="nil"/>
            </w:tcBorders>
            <w:shd w:val="clear" w:color="auto" w:fill="auto"/>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0.94</w:t>
            </w:r>
          </w:p>
        </w:tc>
        <w:tc>
          <w:tcPr>
            <w:tcW w:w="0" w:type="auto"/>
            <w:tcBorders>
              <w:top w:val="nil"/>
              <w:left w:val="nil"/>
              <w:bottom w:val="nil"/>
              <w:right w:val="nil"/>
            </w:tcBorders>
            <w:shd w:val="clear" w:color="auto" w:fill="auto"/>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0.96</w:t>
            </w:r>
          </w:p>
        </w:tc>
        <w:tc>
          <w:tcPr>
            <w:tcW w:w="0" w:type="auto"/>
            <w:tcBorders>
              <w:top w:val="nil"/>
              <w:left w:val="nil"/>
              <w:bottom w:val="nil"/>
              <w:right w:val="single" w:sz="4" w:space="0" w:color="auto"/>
            </w:tcBorders>
            <w:vAlign w:val="center"/>
          </w:tcPr>
          <w:p w:rsidR="007D46F0" w:rsidRPr="00B00393" w:rsidRDefault="007D46F0" w:rsidP="00050163">
            <w:pPr>
              <w:jc w:val="center"/>
              <w:rPr>
                <w:rFonts w:asciiTheme="minorBidi" w:hAnsiTheme="minorBidi"/>
                <w:color w:val="000000" w:themeColor="text1"/>
                <w:sz w:val="20"/>
                <w:szCs w:val="20"/>
              </w:rPr>
            </w:pPr>
            <w:r w:rsidRPr="00B00393">
              <w:rPr>
                <w:rFonts w:asciiTheme="minorBidi" w:hAnsiTheme="minorBidi"/>
                <w:color w:val="000000" w:themeColor="text1"/>
                <w:sz w:val="20"/>
                <w:szCs w:val="20"/>
              </w:rPr>
              <w:t>0.96</w:t>
            </w:r>
          </w:p>
        </w:tc>
        <w:tc>
          <w:tcPr>
            <w:tcW w:w="0" w:type="auto"/>
            <w:tcBorders>
              <w:top w:val="nil"/>
              <w:left w:val="single" w:sz="4" w:space="0" w:color="auto"/>
              <w:bottom w:val="nil"/>
              <w:right w:val="nil"/>
            </w:tcBorders>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3</w:t>
            </w:r>
          </w:p>
        </w:tc>
        <w:tc>
          <w:tcPr>
            <w:tcW w:w="0" w:type="auto"/>
            <w:tcBorders>
              <w:top w:val="nil"/>
              <w:left w:val="nil"/>
              <w:bottom w:val="nil"/>
              <w:right w:val="nil"/>
            </w:tcBorders>
            <w:shd w:val="clear" w:color="auto" w:fill="auto"/>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2</w:t>
            </w:r>
          </w:p>
        </w:tc>
        <w:tc>
          <w:tcPr>
            <w:tcW w:w="0" w:type="auto"/>
            <w:tcBorders>
              <w:top w:val="nil"/>
              <w:left w:val="nil"/>
              <w:bottom w:val="nil"/>
              <w:right w:val="nil"/>
            </w:tcBorders>
            <w:shd w:val="clear" w:color="auto" w:fill="auto"/>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2</w:t>
            </w:r>
          </w:p>
        </w:tc>
        <w:tc>
          <w:tcPr>
            <w:tcW w:w="0" w:type="auto"/>
            <w:tcBorders>
              <w:top w:val="nil"/>
              <w:left w:val="nil"/>
              <w:bottom w:val="nil"/>
              <w:right w:val="nil"/>
            </w:tcBorders>
            <w:shd w:val="clear" w:color="auto" w:fill="auto"/>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2</w:t>
            </w:r>
          </w:p>
        </w:tc>
        <w:tc>
          <w:tcPr>
            <w:tcW w:w="0" w:type="auto"/>
            <w:tcBorders>
              <w:top w:val="nil"/>
              <w:left w:val="nil"/>
              <w:bottom w:val="nil"/>
              <w:right w:val="nil"/>
            </w:tcBorders>
            <w:vAlign w:val="center"/>
          </w:tcPr>
          <w:p w:rsidR="007D46F0" w:rsidRPr="00B00393" w:rsidRDefault="007D46F0" w:rsidP="00050163">
            <w:pPr>
              <w:jc w:val="center"/>
              <w:rPr>
                <w:rFonts w:asciiTheme="minorBidi" w:hAnsiTheme="minorBidi"/>
                <w:color w:val="000000" w:themeColor="text1"/>
                <w:sz w:val="20"/>
                <w:szCs w:val="20"/>
              </w:rPr>
            </w:pPr>
            <w:r w:rsidRPr="00B00393">
              <w:rPr>
                <w:rFonts w:asciiTheme="minorBidi" w:hAnsiTheme="minorBidi"/>
                <w:color w:val="000000" w:themeColor="text1"/>
                <w:sz w:val="20"/>
                <w:szCs w:val="20"/>
              </w:rPr>
              <w:t>1</w:t>
            </w:r>
          </w:p>
        </w:tc>
      </w:tr>
      <w:tr w:rsidR="007D46F0" w:rsidRPr="00B00393" w:rsidTr="00050163">
        <w:trPr>
          <w:jc w:val="center"/>
        </w:trPr>
        <w:tc>
          <w:tcPr>
            <w:tcW w:w="0" w:type="auto"/>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4</w:t>
            </w:r>
          </w:p>
        </w:tc>
        <w:tc>
          <w:tcPr>
            <w:tcW w:w="0" w:type="auto"/>
            <w:vAlign w:val="center"/>
          </w:tcPr>
          <w:p w:rsidR="007D46F0" w:rsidRPr="00B00393" w:rsidRDefault="007D46F0" w:rsidP="00050163">
            <w:pPr>
              <w:jc w:val="center"/>
              <w:rPr>
                <w:rFonts w:asciiTheme="minorBidi" w:hAnsiTheme="minorBidi"/>
                <w:color w:val="000000"/>
                <w:sz w:val="20"/>
                <w:szCs w:val="20"/>
              </w:rPr>
            </w:pPr>
            <w:r w:rsidRPr="00B00393">
              <w:rPr>
                <w:rFonts w:asciiTheme="minorBidi" w:hAnsiTheme="minorBidi"/>
                <w:color w:val="000000"/>
                <w:sz w:val="20"/>
                <w:szCs w:val="20"/>
              </w:rPr>
              <w:t>350</w:t>
            </w:r>
          </w:p>
        </w:tc>
        <w:tc>
          <w:tcPr>
            <w:tcW w:w="0" w:type="auto"/>
            <w:vAlign w:val="center"/>
          </w:tcPr>
          <w:p w:rsidR="007D46F0" w:rsidRPr="00B00393" w:rsidRDefault="007D46F0" w:rsidP="00050163">
            <w:pPr>
              <w:jc w:val="center"/>
              <w:rPr>
                <w:rFonts w:asciiTheme="minorBidi" w:hAnsiTheme="minorBidi"/>
                <w:color w:val="000000"/>
                <w:sz w:val="20"/>
                <w:szCs w:val="20"/>
              </w:rPr>
            </w:pPr>
            <w:r w:rsidRPr="00B00393">
              <w:rPr>
                <w:rFonts w:asciiTheme="minorBidi" w:hAnsiTheme="minorBidi"/>
                <w:color w:val="000000"/>
                <w:sz w:val="20"/>
                <w:szCs w:val="20"/>
              </w:rPr>
              <w:t>400</w:t>
            </w:r>
          </w:p>
        </w:tc>
        <w:tc>
          <w:tcPr>
            <w:tcW w:w="0" w:type="auto"/>
            <w:tcBorders>
              <w:right w:val="single" w:sz="4" w:space="0" w:color="auto"/>
            </w:tcBorders>
            <w:vAlign w:val="center"/>
          </w:tcPr>
          <w:p w:rsidR="007D46F0" w:rsidRPr="00B00393" w:rsidRDefault="007D46F0" w:rsidP="00050163">
            <w:pPr>
              <w:jc w:val="center"/>
              <w:rPr>
                <w:rFonts w:asciiTheme="minorBidi" w:hAnsiTheme="minorBidi"/>
                <w:color w:val="000000"/>
                <w:sz w:val="20"/>
                <w:szCs w:val="20"/>
              </w:rPr>
            </w:pPr>
            <w:r w:rsidRPr="00B00393">
              <w:rPr>
                <w:rFonts w:asciiTheme="minorBidi" w:hAnsiTheme="minorBidi"/>
                <w:color w:val="000000"/>
                <w:sz w:val="20"/>
                <w:szCs w:val="20"/>
              </w:rPr>
              <w:t>4.0</w:t>
            </w:r>
          </w:p>
        </w:tc>
        <w:tc>
          <w:tcPr>
            <w:tcW w:w="0" w:type="auto"/>
            <w:tcBorders>
              <w:top w:val="nil"/>
              <w:left w:val="nil"/>
              <w:bottom w:val="nil"/>
              <w:right w:val="nil"/>
            </w:tcBorders>
            <w:shd w:val="clear" w:color="auto" w:fill="FFFFFF" w:themeFill="background1"/>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80</w:t>
            </w:r>
          </w:p>
        </w:tc>
        <w:tc>
          <w:tcPr>
            <w:tcW w:w="0" w:type="auto"/>
            <w:tcBorders>
              <w:top w:val="nil"/>
              <w:left w:val="nil"/>
              <w:bottom w:val="nil"/>
              <w:right w:val="nil"/>
            </w:tcBorders>
            <w:shd w:val="clear" w:color="auto" w:fill="FFFFFF" w:themeFill="background1"/>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2</w:t>
            </w:r>
          </w:p>
        </w:tc>
        <w:tc>
          <w:tcPr>
            <w:tcW w:w="0" w:type="auto"/>
            <w:tcBorders>
              <w:top w:val="nil"/>
              <w:left w:val="nil"/>
              <w:bottom w:val="nil"/>
              <w:right w:val="nil"/>
            </w:tcBorders>
            <w:vAlign w:val="center"/>
          </w:tcPr>
          <w:p w:rsidR="007D46F0" w:rsidRPr="00B00393" w:rsidRDefault="007D46F0" w:rsidP="00050163">
            <w:pPr>
              <w:jc w:val="center"/>
              <w:rPr>
                <w:rFonts w:cs="Arial"/>
                <w:sz w:val="20"/>
                <w:szCs w:val="20"/>
              </w:rPr>
            </w:pPr>
            <w:r w:rsidRPr="00B00393">
              <w:rPr>
                <w:rFonts w:cs="Arial"/>
                <w:sz w:val="20"/>
                <w:szCs w:val="20"/>
              </w:rPr>
              <w:t>0.46</w:t>
            </w:r>
          </w:p>
        </w:tc>
        <w:tc>
          <w:tcPr>
            <w:tcW w:w="0" w:type="auto"/>
            <w:tcBorders>
              <w:top w:val="nil"/>
              <w:left w:val="nil"/>
              <w:bottom w:val="nil"/>
              <w:right w:val="nil"/>
            </w:tcBorders>
            <w:vAlign w:val="center"/>
          </w:tcPr>
          <w:p w:rsidR="007D46F0" w:rsidRPr="00B00393" w:rsidRDefault="007D46F0" w:rsidP="00050163">
            <w:pPr>
              <w:jc w:val="center"/>
              <w:rPr>
                <w:rFonts w:asciiTheme="minorBidi" w:hAnsiTheme="minorBidi"/>
                <w:color w:val="000000"/>
                <w:sz w:val="20"/>
                <w:szCs w:val="20"/>
              </w:rPr>
            </w:pPr>
            <w:r w:rsidRPr="00B00393">
              <w:rPr>
                <w:rFonts w:asciiTheme="minorBidi" w:hAnsiTheme="minorBidi"/>
                <w:color w:val="000000"/>
                <w:sz w:val="20"/>
                <w:szCs w:val="20"/>
              </w:rPr>
              <w:t>3</w:t>
            </w:r>
          </w:p>
        </w:tc>
        <w:tc>
          <w:tcPr>
            <w:tcW w:w="0" w:type="auto"/>
            <w:tcBorders>
              <w:top w:val="nil"/>
              <w:left w:val="nil"/>
              <w:bottom w:val="nil"/>
              <w:right w:val="single" w:sz="4" w:space="0" w:color="auto"/>
            </w:tcBorders>
            <w:vAlign w:val="center"/>
          </w:tcPr>
          <w:p w:rsidR="007D46F0" w:rsidRPr="00B00393" w:rsidRDefault="007D46F0" w:rsidP="00050163">
            <w:pPr>
              <w:jc w:val="center"/>
              <w:rPr>
                <w:rFonts w:asciiTheme="minorBidi" w:hAnsiTheme="minorBidi"/>
                <w:color w:val="000000"/>
                <w:sz w:val="20"/>
                <w:szCs w:val="20"/>
              </w:rPr>
            </w:pPr>
            <w:r w:rsidRPr="00B00393">
              <w:rPr>
                <w:rFonts w:asciiTheme="minorBidi" w:hAnsiTheme="minorBidi"/>
                <w:color w:val="000000"/>
                <w:sz w:val="20"/>
                <w:szCs w:val="20"/>
              </w:rPr>
              <w:t>100.3</w:t>
            </w:r>
          </w:p>
        </w:tc>
        <w:tc>
          <w:tcPr>
            <w:tcW w:w="0" w:type="auto"/>
            <w:tcBorders>
              <w:top w:val="nil"/>
              <w:left w:val="single" w:sz="4" w:space="0" w:color="auto"/>
              <w:bottom w:val="nil"/>
              <w:right w:val="nil"/>
            </w:tcBorders>
            <w:shd w:val="clear" w:color="auto" w:fill="auto"/>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13</w:t>
            </w:r>
          </w:p>
        </w:tc>
        <w:tc>
          <w:tcPr>
            <w:tcW w:w="0" w:type="auto"/>
            <w:tcBorders>
              <w:top w:val="nil"/>
              <w:left w:val="nil"/>
              <w:bottom w:val="nil"/>
              <w:right w:val="nil"/>
            </w:tcBorders>
            <w:shd w:val="clear" w:color="auto" w:fill="auto"/>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12</w:t>
            </w:r>
          </w:p>
        </w:tc>
        <w:tc>
          <w:tcPr>
            <w:tcW w:w="0" w:type="auto"/>
            <w:tcBorders>
              <w:top w:val="nil"/>
              <w:left w:val="nil"/>
              <w:bottom w:val="nil"/>
              <w:right w:val="nil"/>
            </w:tcBorders>
            <w:shd w:val="clear" w:color="auto" w:fill="auto"/>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12</w:t>
            </w:r>
          </w:p>
        </w:tc>
        <w:tc>
          <w:tcPr>
            <w:tcW w:w="0" w:type="auto"/>
            <w:tcBorders>
              <w:top w:val="nil"/>
              <w:left w:val="nil"/>
              <w:bottom w:val="nil"/>
              <w:right w:val="nil"/>
            </w:tcBorders>
            <w:shd w:val="clear" w:color="auto" w:fill="auto"/>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11</w:t>
            </w:r>
          </w:p>
        </w:tc>
        <w:tc>
          <w:tcPr>
            <w:tcW w:w="0" w:type="auto"/>
            <w:tcBorders>
              <w:top w:val="nil"/>
              <w:left w:val="nil"/>
              <w:bottom w:val="nil"/>
              <w:right w:val="single" w:sz="4" w:space="0" w:color="auto"/>
            </w:tcBorders>
            <w:vAlign w:val="center"/>
          </w:tcPr>
          <w:p w:rsidR="007D46F0" w:rsidRPr="00B00393" w:rsidRDefault="007D46F0" w:rsidP="00050163">
            <w:pPr>
              <w:jc w:val="center"/>
              <w:rPr>
                <w:rFonts w:asciiTheme="minorBidi" w:hAnsiTheme="minorBidi"/>
                <w:color w:val="000000" w:themeColor="text1"/>
                <w:sz w:val="20"/>
                <w:szCs w:val="20"/>
              </w:rPr>
            </w:pPr>
            <w:r w:rsidRPr="00B00393">
              <w:rPr>
                <w:rFonts w:asciiTheme="minorBidi" w:hAnsiTheme="minorBidi"/>
                <w:color w:val="000000" w:themeColor="text1"/>
                <w:sz w:val="20"/>
                <w:szCs w:val="20"/>
              </w:rPr>
              <w:t>6</w:t>
            </w:r>
          </w:p>
        </w:tc>
        <w:tc>
          <w:tcPr>
            <w:tcW w:w="0" w:type="auto"/>
            <w:tcBorders>
              <w:top w:val="nil"/>
              <w:left w:val="single" w:sz="4" w:space="0" w:color="auto"/>
              <w:bottom w:val="nil"/>
              <w:right w:val="nil"/>
            </w:tcBorders>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0.69</w:t>
            </w:r>
          </w:p>
        </w:tc>
        <w:tc>
          <w:tcPr>
            <w:tcW w:w="0" w:type="auto"/>
            <w:tcBorders>
              <w:top w:val="nil"/>
              <w:left w:val="nil"/>
              <w:bottom w:val="nil"/>
              <w:right w:val="nil"/>
            </w:tcBorders>
            <w:shd w:val="clear" w:color="auto" w:fill="auto"/>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0.72</w:t>
            </w:r>
          </w:p>
        </w:tc>
        <w:tc>
          <w:tcPr>
            <w:tcW w:w="0" w:type="auto"/>
            <w:tcBorders>
              <w:top w:val="nil"/>
              <w:left w:val="nil"/>
              <w:bottom w:val="nil"/>
              <w:right w:val="nil"/>
            </w:tcBorders>
            <w:shd w:val="clear" w:color="auto" w:fill="auto"/>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0.72</w:t>
            </w:r>
          </w:p>
        </w:tc>
        <w:tc>
          <w:tcPr>
            <w:tcW w:w="0" w:type="auto"/>
            <w:tcBorders>
              <w:top w:val="nil"/>
              <w:left w:val="nil"/>
              <w:bottom w:val="nil"/>
              <w:right w:val="nil"/>
            </w:tcBorders>
            <w:shd w:val="clear" w:color="auto" w:fill="auto"/>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0.89</w:t>
            </w:r>
          </w:p>
        </w:tc>
        <w:tc>
          <w:tcPr>
            <w:tcW w:w="0" w:type="auto"/>
            <w:tcBorders>
              <w:top w:val="nil"/>
              <w:left w:val="nil"/>
              <w:bottom w:val="nil"/>
              <w:right w:val="single" w:sz="4" w:space="0" w:color="auto"/>
            </w:tcBorders>
            <w:vAlign w:val="center"/>
          </w:tcPr>
          <w:p w:rsidR="007D46F0" w:rsidRPr="00B00393" w:rsidRDefault="007D46F0" w:rsidP="00050163">
            <w:pPr>
              <w:jc w:val="center"/>
              <w:rPr>
                <w:rFonts w:asciiTheme="minorBidi" w:hAnsiTheme="minorBidi"/>
                <w:color w:val="000000" w:themeColor="text1"/>
                <w:sz w:val="20"/>
                <w:szCs w:val="20"/>
              </w:rPr>
            </w:pPr>
            <w:r w:rsidRPr="00B00393">
              <w:rPr>
                <w:rFonts w:asciiTheme="minorBidi" w:hAnsiTheme="minorBidi"/>
                <w:color w:val="000000" w:themeColor="text1"/>
                <w:sz w:val="20"/>
                <w:szCs w:val="20"/>
              </w:rPr>
              <w:t>0.93</w:t>
            </w:r>
          </w:p>
        </w:tc>
        <w:tc>
          <w:tcPr>
            <w:tcW w:w="0" w:type="auto"/>
            <w:tcBorders>
              <w:top w:val="nil"/>
              <w:left w:val="single" w:sz="4" w:space="0" w:color="auto"/>
              <w:bottom w:val="nil"/>
              <w:right w:val="nil"/>
            </w:tcBorders>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3</w:t>
            </w:r>
          </w:p>
        </w:tc>
        <w:tc>
          <w:tcPr>
            <w:tcW w:w="0" w:type="auto"/>
            <w:tcBorders>
              <w:top w:val="nil"/>
              <w:left w:val="nil"/>
              <w:bottom w:val="nil"/>
              <w:right w:val="nil"/>
            </w:tcBorders>
            <w:shd w:val="clear" w:color="auto" w:fill="auto"/>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3</w:t>
            </w:r>
          </w:p>
        </w:tc>
        <w:tc>
          <w:tcPr>
            <w:tcW w:w="0" w:type="auto"/>
            <w:tcBorders>
              <w:top w:val="nil"/>
              <w:left w:val="nil"/>
              <w:bottom w:val="nil"/>
              <w:right w:val="nil"/>
            </w:tcBorders>
            <w:shd w:val="clear" w:color="auto" w:fill="auto"/>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3</w:t>
            </w:r>
          </w:p>
        </w:tc>
        <w:tc>
          <w:tcPr>
            <w:tcW w:w="0" w:type="auto"/>
            <w:tcBorders>
              <w:top w:val="nil"/>
              <w:left w:val="nil"/>
              <w:bottom w:val="nil"/>
              <w:right w:val="nil"/>
            </w:tcBorders>
            <w:shd w:val="clear" w:color="auto" w:fill="auto"/>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3</w:t>
            </w:r>
          </w:p>
        </w:tc>
        <w:tc>
          <w:tcPr>
            <w:tcW w:w="0" w:type="auto"/>
            <w:tcBorders>
              <w:top w:val="nil"/>
              <w:left w:val="nil"/>
              <w:bottom w:val="nil"/>
              <w:right w:val="nil"/>
            </w:tcBorders>
            <w:vAlign w:val="center"/>
          </w:tcPr>
          <w:p w:rsidR="007D46F0" w:rsidRPr="00B00393" w:rsidRDefault="007D46F0" w:rsidP="00050163">
            <w:pPr>
              <w:jc w:val="center"/>
              <w:rPr>
                <w:rFonts w:asciiTheme="minorBidi" w:hAnsiTheme="minorBidi"/>
                <w:color w:val="000000" w:themeColor="text1"/>
                <w:sz w:val="20"/>
                <w:szCs w:val="20"/>
              </w:rPr>
            </w:pPr>
            <w:r w:rsidRPr="00B00393">
              <w:rPr>
                <w:rFonts w:asciiTheme="minorBidi" w:hAnsiTheme="minorBidi"/>
                <w:color w:val="000000" w:themeColor="text1"/>
                <w:sz w:val="20"/>
                <w:szCs w:val="20"/>
              </w:rPr>
              <w:t>2</w:t>
            </w:r>
          </w:p>
        </w:tc>
      </w:tr>
      <w:tr w:rsidR="007D46F0" w:rsidRPr="00B00393" w:rsidTr="00050163">
        <w:trPr>
          <w:jc w:val="center"/>
        </w:trPr>
        <w:tc>
          <w:tcPr>
            <w:tcW w:w="0" w:type="auto"/>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5</w:t>
            </w:r>
          </w:p>
        </w:tc>
        <w:tc>
          <w:tcPr>
            <w:tcW w:w="0" w:type="auto"/>
            <w:vAlign w:val="center"/>
          </w:tcPr>
          <w:p w:rsidR="007D46F0" w:rsidRPr="00B00393" w:rsidRDefault="007D46F0" w:rsidP="00050163">
            <w:pPr>
              <w:jc w:val="center"/>
              <w:rPr>
                <w:rFonts w:asciiTheme="minorBidi" w:hAnsiTheme="minorBidi"/>
                <w:color w:val="000000"/>
                <w:sz w:val="20"/>
                <w:szCs w:val="20"/>
              </w:rPr>
            </w:pPr>
            <w:r w:rsidRPr="00B00393">
              <w:rPr>
                <w:rFonts w:asciiTheme="minorBidi" w:hAnsiTheme="minorBidi"/>
                <w:color w:val="000000"/>
                <w:sz w:val="20"/>
                <w:szCs w:val="20"/>
              </w:rPr>
              <w:t>350</w:t>
            </w:r>
          </w:p>
        </w:tc>
        <w:tc>
          <w:tcPr>
            <w:tcW w:w="0" w:type="auto"/>
            <w:vAlign w:val="center"/>
          </w:tcPr>
          <w:p w:rsidR="007D46F0" w:rsidRPr="00B00393" w:rsidRDefault="007D46F0" w:rsidP="00050163">
            <w:pPr>
              <w:jc w:val="center"/>
              <w:rPr>
                <w:rFonts w:asciiTheme="minorBidi" w:hAnsiTheme="minorBidi"/>
                <w:color w:val="000000"/>
                <w:sz w:val="20"/>
                <w:szCs w:val="20"/>
              </w:rPr>
            </w:pPr>
            <w:r w:rsidRPr="00B00393">
              <w:rPr>
                <w:rFonts w:asciiTheme="minorBidi" w:hAnsiTheme="minorBidi"/>
                <w:color w:val="000000"/>
                <w:sz w:val="20"/>
                <w:szCs w:val="20"/>
              </w:rPr>
              <w:t>300</w:t>
            </w:r>
          </w:p>
        </w:tc>
        <w:tc>
          <w:tcPr>
            <w:tcW w:w="0" w:type="auto"/>
            <w:tcBorders>
              <w:right w:val="single" w:sz="4" w:space="0" w:color="auto"/>
            </w:tcBorders>
            <w:vAlign w:val="center"/>
          </w:tcPr>
          <w:p w:rsidR="007D46F0" w:rsidRPr="00B00393" w:rsidRDefault="007D46F0" w:rsidP="00050163">
            <w:pPr>
              <w:jc w:val="center"/>
              <w:rPr>
                <w:rFonts w:asciiTheme="minorBidi" w:hAnsiTheme="minorBidi"/>
                <w:color w:val="000000"/>
                <w:sz w:val="20"/>
                <w:szCs w:val="20"/>
              </w:rPr>
            </w:pPr>
            <w:r w:rsidRPr="00B00393">
              <w:rPr>
                <w:rFonts w:asciiTheme="minorBidi" w:hAnsiTheme="minorBidi"/>
                <w:color w:val="000000"/>
                <w:sz w:val="20"/>
                <w:szCs w:val="20"/>
              </w:rPr>
              <w:t>3.5</w:t>
            </w:r>
          </w:p>
        </w:tc>
        <w:tc>
          <w:tcPr>
            <w:tcW w:w="0" w:type="auto"/>
            <w:tcBorders>
              <w:top w:val="nil"/>
              <w:left w:val="nil"/>
              <w:bottom w:val="nil"/>
              <w:right w:val="nil"/>
            </w:tcBorders>
            <w:shd w:val="clear" w:color="auto" w:fill="FFFFFF" w:themeFill="background1"/>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5</w:t>
            </w:r>
          </w:p>
        </w:tc>
        <w:tc>
          <w:tcPr>
            <w:tcW w:w="0" w:type="auto"/>
            <w:tcBorders>
              <w:top w:val="nil"/>
              <w:left w:val="nil"/>
              <w:bottom w:val="nil"/>
              <w:right w:val="nil"/>
            </w:tcBorders>
            <w:shd w:val="clear" w:color="auto" w:fill="FFFFFF" w:themeFill="background1"/>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2.5</w:t>
            </w:r>
          </w:p>
        </w:tc>
        <w:tc>
          <w:tcPr>
            <w:tcW w:w="0" w:type="auto"/>
            <w:tcBorders>
              <w:top w:val="nil"/>
              <w:left w:val="nil"/>
              <w:bottom w:val="nil"/>
              <w:right w:val="nil"/>
            </w:tcBorders>
            <w:vAlign w:val="center"/>
          </w:tcPr>
          <w:p w:rsidR="007D46F0" w:rsidRPr="00B00393" w:rsidRDefault="007D46F0" w:rsidP="00050163">
            <w:pPr>
              <w:jc w:val="center"/>
              <w:rPr>
                <w:rFonts w:cs="Arial"/>
                <w:sz w:val="20"/>
                <w:szCs w:val="20"/>
              </w:rPr>
            </w:pPr>
            <w:r w:rsidRPr="00B00393">
              <w:rPr>
                <w:rFonts w:cs="Arial"/>
                <w:sz w:val="20"/>
                <w:szCs w:val="20"/>
              </w:rPr>
              <w:t>1.46</w:t>
            </w:r>
          </w:p>
        </w:tc>
        <w:tc>
          <w:tcPr>
            <w:tcW w:w="0" w:type="auto"/>
            <w:tcBorders>
              <w:top w:val="nil"/>
              <w:left w:val="nil"/>
              <w:bottom w:val="nil"/>
              <w:right w:val="nil"/>
            </w:tcBorders>
            <w:vAlign w:val="center"/>
          </w:tcPr>
          <w:p w:rsidR="007D46F0" w:rsidRPr="00B00393" w:rsidRDefault="007D46F0" w:rsidP="00050163">
            <w:pPr>
              <w:jc w:val="center"/>
              <w:rPr>
                <w:rFonts w:asciiTheme="minorBidi" w:hAnsiTheme="minorBidi"/>
                <w:color w:val="000000"/>
                <w:sz w:val="20"/>
                <w:szCs w:val="20"/>
              </w:rPr>
            </w:pPr>
            <w:r w:rsidRPr="00B00393">
              <w:rPr>
                <w:rFonts w:asciiTheme="minorBidi" w:hAnsiTheme="minorBidi"/>
                <w:color w:val="000000"/>
                <w:sz w:val="20"/>
                <w:szCs w:val="20"/>
              </w:rPr>
              <w:t>4</w:t>
            </w:r>
          </w:p>
        </w:tc>
        <w:tc>
          <w:tcPr>
            <w:tcW w:w="0" w:type="auto"/>
            <w:tcBorders>
              <w:top w:val="nil"/>
              <w:left w:val="nil"/>
              <w:bottom w:val="nil"/>
              <w:right w:val="single" w:sz="4" w:space="0" w:color="auto"/>
            </w:tcBorders>
            <w:vAlign w:val="center"/>
          </w:tcPr>
          <w:p w:rsidR="007D46F0" w:rsidRPr="00B00393" w:rsidRDefault="007D46F0" w:rsidP="00050163">
            <w:pPr>
              <w:jc w:val="center"/>
              <w:rPr>
                <w:rFonts w:asciiTheme="minorBidi" w:hAnsiTheme="minorBidi"/>
                <w:color w:val="000000"/>
                <w:sz w:val="20"/>
                <w:szCs w:val="20"/>
              </w:rPr>
            </w:pPr>
            <w:r w:rsidRPr="00B00393">
              <w:rPr>
                <w:rFonts w:asciiTheme="minorBidi" w:hAnsiTheme="minorBidi"/>
                <w:color w:val="000000"/>
                <w:sz w:val="20"/>
                <w:szCs w:val="20"/>
              </w:rPr>
              <w:t>119</w:t>
            </w:r>
          </w:p>
        </w:tc>
        <w:tc>
          <w:tcPr>
            <w:tcW w:w="0" w:type="auto"/>
            <w:tcBorders>
              <w:top w:val="nil"/>
              <w:left w:val="single" w:sz="4" w:space="0" w:color="auto"/>
              <w:bottom w:val="nil"/>
              <w:right w:val="nil"/>
            </w:tcBorders>
            <w:shd w:val="clear" w:color="auto" w:fill="auto"/>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2.5</w:t>
            </w:r>
          </w:p>
        </w:tc>
        <w:tc>
          <w:tcPr>
            <w:tcW w:w="0" w:type="auto"/>
            <w:tcBorders>
              <w:top w:val="nil"/>
              <w:left w:val="nil"/>
              <w:bottom w:val="nil"/>
              <w:right w:val="nil"/>
            </w:tcBorders>
            <w:shd w:val="clear" w:color="auto" w:fill="auto"/>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2.0</w:t>
            </w:r>
          </w:p>
        </w:tc>
        <w:tc>
          <w:tcPr>
            <w:tcW w:w="0" w:type="auto"/>
            <w:tcBorders>
              <w:top w:val="nil"/>
              <w:left w:val="nil"/>
              <w:bottom w:val="nil"/>
              <w:right w:val="nil"/>
            </w:tcBorders>
            <w:shd w:val="clear" w:color="auto" w:fill="auto"/>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1.5</w:t>
            </w:r>
          </w:p>
        </w:tc>
        <w:tc>
          <w:tcPr>
            <w:tcW w:w="0" w:type="auto"/>
            <w:tcBorders>
              <w:top w:val="nil"/>
              <w:left w:val="nil"/>
              <w:bottom w:val="nil"/>
              <w:right w:val="nil"/>
            </w:tcBorders>
            <w:shd w:val="clear" w:color="auto" w:fill="auto"/>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1.2</w:t>
            </w:r>
          </w:p>
        </w:tc>
        <w:tc>
          <w:tcPr>
            <w:tcW w:w="0" w:type="auto"/>
            <w:tcBorders>
              <w:top w:val="nil"/>
              <w:left w:val="nil"/>
              <w:bottom w:val="nil"/>
              <w:right w:val="single" w:sz="4" w:space="0" w:color="auto"/>
            </w:tcBorders>
            <w:vAlign w:val="center"/>
          </w:tcPr>
          <w:p w:rsidR="007D46F0" w:rsidRPr="00B00393" w:rsidRDefault="007D46F0" w:rsidP="00050163">
            <w:pPr>
              <w:jc w:val="center"/>
              <w:rPr>
                <w:rFonts w:asciiTheme="minorBidi" w:hAnsiTheme="minorBidi"/>
                <w:color w:val="000000" w:themeColor="text1"/>
                <w:sz w:val="20"/>
                <w:szCs w:val="20"/>
              </w:rPr>
            </w:pPr>
            <w:r w:rsidRPr="00B00393">
              <w:rPr>
                <w:rFonts w:asciiTheme="minorBidi" w:hAnsiTheme="minorBidi"/>
                <w:color w:val="000000" w:themeColor="text1"/>
                <w:sz w:val="20"/>
                <w:szCs w:val="20"/>
              </w:rPr>
              <w:t>0.3</w:t>
            </w:r>
          </w:p>
        </w:tc>
        <w:tc>
          <w:tcPr>
            <w:tcW w:w="0" w:type="auto"/>
            <w:tcBorders>
              <w:top w:val="nil"/>
              <w:left w:val="single" w:sz="4" w:space="0" w:color="auto"/>
              <w:bottom w:val="nil"/>
              <w:right w:val="nil"/>
            </w:tcBorders>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1.00</w:t>
            </w:r>
          </w:p>
        </w:tc>
        <w:tc>
          <w:tcPr>
            <w:tcW w:w="0" w:type="auto"/>
            <w:tcBorders>
              <w:top w:val="nil"/>
              <w:left w:val="nil"/>
              <w:bottom w:val="nil"/>
              <w:right w:val="nil"/>
            </w:tcBorders>
            <w:shd w:val="clear" w:color="auto" w:fill="auto"/>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1.00</w:t>
            </w:r>
          </w:p>
        </w:tc>
        <w:tc>
          <w:tcPr>
            <w:tcW w:w="0" w:type="auto"/>
            <w:tcBorders>
              <w:top w:val="nil"/>
              <w:left w:val="nil"/>
              <w:bottom w:val="nil"/>
              <w:right w:val="nil"/>
            </w:tcBorders>
            <w:shd w:val="clear" w:color="auto" w:fill="auto"/>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1.00</w:t>
            </w:r>
          </w:p>
        </w:tc>
        <w:tc>
          <w:tcPr>
            <w:tcW w:w="0" w:type="auto"/>
            <w:tcBorders>
              <w:top w:val="nil"/>
              <w:left w:val="nil"/>
              <w:bottom w:val="nil"/>
              <w:right w:val="nil"/>
            </w:tcBorders>
            <w:shd w:val="clear" w:color="auto" w:fill="auto"/>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1.00</w:t>
            </w:r>
          </w:p>
        </w:tc>
        <w:tc>
          <w:tcPr>
            <w:tcW w:w="0" w:type="auto"/>
            <w:tcBorders>
              <w:top w:val="nil"/>
              <w:left w:val="nil"/>
              <w:bottom w:val="nil"/>
              <w:right w:val="single" w:sz="4" w:space="0" w:color="auto"/>
            </w:tcBorders>
            <w:vAlign w:val="center"/>
          </w:tcPr>
          <w:p w:rsidR="007D46F0" w:rsidRPr="00B00393" w:rsidRDefault="007D46F0" w:rsidP="00050163">
            <w:pPr>
              <w:jc w:val="center"/>
              <w:rPr>
                <w:rFonts w:asciiTheme="minorBidi" w:hAnsiTheme="minorBidi"/>
                <w:color w:val="000000" w:themeColor="text1"/>
                <w:sz w:val="20"/>
                <w:szCs w:val="20"/>
              </w:rPr>
            </w:pPr>
            <w:r w:rsidRPr="00B00393">
              <w:rPr>
                <w:rFonts w:asciiTheme="minorBidi" w:hAnsiTheme="minorBidi"/>
                <w:color w:val="000000" w:themeColor="text1"/>
                <w:sz w:val="20"/>
                <w:szCs w:val="20"/>
              </w:rPr>
              <w:t>1.00</w:t>
            </w:r>
          </w:p>
        </w:tc>
        <w:tc>
          <w:tcPr>
            <w:tcW w:w="0" w:type="auto"/>
            <w:tcBorders>
              <w:top w:val="nil"/>
              <w:left w:val="single" w:sz="4" w:space="0" w:color="auto"/>
              <w:bottom w:val="nil"/>
              <w:right w:val="nil"/>
            </w:tcBorders>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1</w:t>
            </w:r>
          </w:p>
        </w:tc>
        <w:tc>
          <w:tcPr>
            <w:tcW w:w="0" w:type="auto"/>
            <w:tcBorders>
              <w:top w:val="nil"/>
              <w:left w:val="nil"/>
              <w:bottom w:val="nil"/>
              <w:right w:val="nil"/>
            </w:tcBorders>
            <w:shd w:val="clear" w:color="auto" w:fill="auto"/>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1</w:t>
            </w:r>
          </w:p>
        </w:tc>
        <w:tc>
          <w:tcPr>
            <w:tcW w:w="0" w:type="auto"/>
            <w:tcBorders>
              <w:top w:val="nil"/>
              <w:left w:val="nil"/>
              <w:bottom w:val="nil"/>
              <w:right w:val="nil"/>
            </w:tcBorders>
            <w:shd w:val="clear" w:color="auto" w:fill="auto"/>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1</w:t>
            </w:r>
          </w:p>
        </w:tc>
        <w:tc>
          <w:tcPr>
            <w:tcW w:w="0" w:type="auto"/>
            <w:tcBorders>
              <w:top w:val="nil"/>
              <w:left w:val="nil"/>
              <w:bottom w:val="nil"/>
              <w:right w:val="nil"/>
            </w:tcBorders>
            <w:shd w:val="clear" w:color="auto" w:fill="auto"/>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1</w:t>
            </w:r>
          </w:p>
        </w:tc>
        <w:tc>
          <w:tcPr>
            <w:tcW w:w="0" w:type="auto"/>
            <w:tcBorders>
              <w:top w:val="nil"/>
              <w:left w:val="nil"/>
              <w:bottom w:val="nil"/>
              <w:right w:val="nil"/>
            </w:tcBorders>
            <w:vAlign w:val="center"/>
          </w:tcPr>
          <w:p w:rsidR="007D46F0" w:rsidRPr="00B00393" w:rsidRDefault="007D46F0" w:rsidP="00050163">
            <w:pPr>
              <w:jc w:val="center"/>
              <w:rPr>
                <w:rFonts w:asciiTheme="minorBidi" w:hAnsiTheme="minorBidi"/>
                <w:color w:val="000000" w:themeColor="text1"/>
                <w:sz w:val="20"/>
                <w:szCs w:val="20"/>
              </w:rPr>
            </w:pPr>
            <w:r w:rsidRPr="00B00393">
              <w:rPr>
                <w:rFonts w:asciiTheme="minorBidi" w:hAnsiTheme="minorBidi"/>
                <w:color w:val="000000" w:themeColor="text1"/>
                <w:sz w:val="20"/>
                <w:szCs w:val="20"/>
              </w:rPr>
              <w:t>1</w:t>
            </w:r>
          </w:p>
        </w:tc>
      </w:tr>
      <w:tr w:rsidR="007D46F0" w:rsidRPr="00B00393" w:rsidTr="00050163">
        <w:trPr>
          <w:jc w:val="center"/>
        </w:trPr>
        <w:tc>
          <w:tcPr>
            <w:tcW w:w="0" w:type="auto"/>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6</w:t>
            </w:r>
          </w:p>
        </w:tc>
        <w:tc>
          <w:tcPr>
            <w:tcW w:w="0" w:type="auto"/>
            <w:vAlign w:val="center"/>
          </w:tcPr>
          <w:p w:rsidR="007D46F0" w:rsidRPr="00B00393" w:rsidRDefault="007D46F0" w:rsidP="00050163">
            <w:pPr>
              <w:jc w:val="center"/>
              <w:rPr>
                <w:rFonts w:asciiTheme="minorBidi" w:hAnsiTheme="minorBidi"/>
                <w:color w:val="000000"/>
                <w:sz w:val="20"/>
                <w:szCs w:val="20"/>
              </w:rPr>
            </w:pPr>
            <w:r w:rsidRPr="00B00393">
              <w:rPr>
                <w:rFonts w:asciiTheme="minorBidi" w:hAnsiTheme="minorBidi"/>
                <w:color w:val="000000"/>
                <w:sz w:val="20"/>
                <w:szCs w:val="20"/>
              </w:rPr>
              <w:t>400</w:t>
            </w:r>
          </w:p>
        </w:tc>
        <w:tc>
          <w:tcPr>
            <w:tcW w:w="0" w:type="auto"/>
            <w:vAlign w:val="center"/>
          </w:tcPr>
          <w:p w:rsidR="007D46F0" w:rsidRPr="00B00393" w:rsidRDefault="007D46F0" w:rsidP="00050163">
            <w:pPr>
              <w:jc w:val="center"/>
              <w:rPr>
                <w:rFonts w:asciiTheme="minorBidi" w:hAnsiTheme="minorBidi"/>
                <w:color w:val="000000"/>
                <w:sz w:val="20"/>
                <w:szCs w:val="20"/>
              </w:rPr>
            </w:pPr>
            <w:r w:rsidRPr="00B00393">
              <w:rPr>
                <w:rFonts w:asciiTheme="minorBidi" w:hAnsiTheme="minorBidi"/>
                <w:color w:val="000000"/>
                <w:sz w:val="20"/>
                <w:szCs w:val="20"/>
              </w:rPr>
              <w:t>350</w:t>
            </w:r>
          </w:p>
        </w:tc>
        <w:tc>
          <w:tcPr>
            <w:tcW w:w="0" w:type="auto"/>
            <w:tcBorders>
              <w:right w:val="single" w:sz="4" w:space="0" w:color="auto"/>
            </w:tcBorders>
            <w:vAlign w:val="center"/>
          </w:tcPr>
          <w:p w:rsidR="007D46F0" w:rsidRPr="00B00393" w:rsidRDefault="007D46F0" w:rsidP="00050163">
            <w:pPr>
              <w:jc w:val="center"/>
              <w:rPr>
                <w:rFonts w:asciiTheme="minorBidi" w:hAnsiTheme="minorBidi"/>
                <w:color w:val="000000"/>
                <w:sz w:val="20"/>
                <w:szCs w:val="20"/>
              </w:rPr>
            </w:pPr>
            <w:r w:rsidRPr="00B00393">
              <w:rPr>
                <w:rFonts w:asciiTheme="minorBidi" w:hAnsiTheme="minorBidi"/>
                <w:color w:val="000000"/>
                <w:sz w:val="20"/>
                <w:szCs w:val="20"/>
              </w:rPr>
              <w:t>3.2</w:t>
            </w:r>
          </w:p>
        </w:tc>
        <w:tc>
          <w:tcPr>
            <w:tcW w:w="0" w:type="auto"/>
            <w:tcBorders>
              <w:top w:val="nil"/>
              <w:left w:val="nil"/>
              <w:bottom w:val="nil"/>
              <w:right w:val="nil"/>
            </w:tcBorders>
            <w:shd w:val="clear" w:color="auto" w:fill="FFFFFF" w:themeFill="background1"/>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136</w:t>
            </w:r>
          </w:p>
        </w:tc>
        <w:tc>
          <w:tcPr>
            <w:tcW w:w="0" w:type="auto"/>
            <w:tcBorders>
              <w:top w:val="nil"/>
              <w:left w:val="nil"/>
              <w:bottom w:val="nil"/>
              <w:right w:val="nil"/>
            </w:tcBorders>
            <w:shd w:val="clear" w:color="auto" w:fill="FFFFFF" w:themeFill="background1"/>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1.8</w:t>
            </w:r>
          </w:p>
        </w:tc>
        <w:tc>
          <w:tcPr>
            <w:tcW w:w="0" w:type="auto"/>
            <w:tcBorders>
              <w:top w:val="nil"/>
              <w:left w:val="nil"/>
              <w:bottom w:val="nil"/>
              <w:right w:val="nil"/>
            </w:tcBorders>
            <w:vAlign w:val="center"/>
          </w:tcPr>
          <w:p w:rsidR="007D46F0" w:rsidRPr="00B00393" w:rsidRDefault="007D46F0" w:rsidP="00050163">
            <w:pPr>
              <w:jc w:val="center"/>
              <w:rPr>
                <w:rFonts w:cs="Arial"/>
                <w:sz w:val="20"/>
                <w:szCs w:val="20"/>
              </w:rPr>
            </w:pPr>
            <w:r w:rsidRPr="00B00393">
              <w:rPr>
                <w:rFonts w:cs="Arial"/>
                <w:sz w:val="20"/>
                <w:szCs w:val="20"/>
              </w:rPr>
              <w:t>0.35</w:t>
            </w:r>
          </w:p>
        </w:tc>
        <w:tc>
          <w:tcPr>
            <w:tcW w:w="0" w:type="auto"/>
            <w:tcBorders>
              <w:top w:val="nil"/>
              <w:left w:val="nil"/>
              <w:bottom w:val="nil"/>
              <w:right w:val="nil"/>
            </w:tcBorders>
            <w:vAlign w:val="center"/>
          </w:tcPr>
          <w:p w:rsidR="007D46F0" w:rsidRPr="00B00393" w:rsidRDefault="007D46F0" w:rsidP="00050163">
            <w:pPr>
              <w:jc w:val="center"/>
              <w:rPr>
                <w:rFonts w:asciiTheme="minorBidi" w:hAnsiTheme="minorBidi"/>
                <w:color w:val="000000"/>
                <w:sz w:val="20"/>
                <w:szCs w:val="20"/>
              </w:rPr>
            </w:pPr>
            <w:r w:rsidRPr="00B00393">
              <w:rPr>
                <w:rFonts w:asciiTheme="minorBidi" w:hAnsiTheme="minorBidi"/>
                <w:color w:val="000000"/>
                <w:sz w:val="20"/>
                <w:szCs w:val="20"/>
              </w:rPr>
              <w:t>6</w:t>
            </w:r>
          </w:p>
        </w:tc>
        <w:tc>
          <w:tcPr>
            <w:tcW w:w="0" w:type="auto"/>
            <w:tcBorders>
              <w:top w:val="nil"/>
              <w:left w:val="nil"/>
              <w:bottom w:val="nil"/>
              <w:right w:val="single" w:sz="4" w:space="0" w:color="auto"/>
            </w:tcBorders>
            <w:vAlign w:val="center"/>
          </w:tcPr>
          <w:p w:rsidR="007D46F0" w:rsidRPr="00B00393" w:rsidRDefault="007D46F0" w:rsidP="00050163">
            <w:pPr>
              <w:jc w:val="center"/>
              <w:rPr>
                <w:rFonts w:asciiTheme="minorBidi" w:hAnsiTheme="minorBidi"/>
                <w:color w:val="000000"/>
                <w:sz w:val="20"/>
                <w:szCs w:val="20"/>
              </w:rPr>
            </w:pPr>
            <w:r w:rsidRPr="00B00393">
              <w:rPr>
                <w:rFonts w:asciiTheme="minorBidi" w:hAnsiTheme="minorBidi"/>
                <w:color w:val="000000"/>
                <w:sz w:val="20"/>
                <w:szCs w:val="20"/>
              </w:rPr>
              <w:t>140.5</w:t>
            </w:r>
          </w:p>
        </w:tc>
        <w:tc>
          <w:tcPr>
            <w:tcW w:w="0" w:type="auto"/>
            <w:tcBorders>
              <w:top w:val="nil"/>
              <w:left w:val="single" w:sz="4" w:space="0" w:color="auto"/>
              <w:bottom w:val="nil"/>
              <w:right w:val="nil"/>
            </w:tcBorders>
            <w:shd w:val="clear" w:color="auto" w:fill="auto"/>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54</w:t>
            </w:r>
          </w:p>
        </w:tc>
        <w:tc>
          <w:tcPr>
            <w:tcW w:w="0" w:type="auto"/>
            <w:tcBorders>
              <w:top w:val="nil"/>
              <w:left w:val="nil"/>
              <w:bottom w:val="nil"/>
              <w:right w:val="nil"/>
            </w:tcBorders>
            <w:shd w:val="clear" w:color="auto" w:fill="auto"/>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49</w:t>
            </w:r>
          </w:p>
        </w:tc>
        <w:tc>
          <w:tcPr>
            <w:tcW w:w="0" w:type="auto"/>
            <w:tcBorders>
              <w:top w:val="nil"/>
              <w:left w:val="nil"/>
              <w:bottom w:val="nil"/>
              <w:right w:val="nil"/>
            </w:tcBorders>
            <w:shd w:val="clear" w:color="auto" w:fill="auto"/>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48</w:t>
            </w:r>
          </w:p>
        </w:tc>
        <w:tc>
          <w:tcPr>
            <w:tcW w:w="0" w:type="auto"/>
            <w:tcBorders>
              <w:top w:val="nil"/>
              <w:left w:val="nil"/>
              <w:bottom w:val="nil"/>
              <w:right w:val="nil"/>
            </w:tcBorders>
            <w:shd w:val="clear" w:color="auto" w:fill="auto"/>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44</w:t>
            </w:r>
          </w:p>
        </w:tc>
        <w:tc>
          <w:tcPr>
            <w:tcW w:w="0" w:type="auto"/>
            <w:tcBorders>
              <w:top w:val="nil"/>
              <w:left w:val="nil"/>
              <w:bottom w:val="nil"/>
              <w:right w:val="single" w:sz="4" w:space="0" w:color="auto"/>
            </w:tcBorders>
            <w:vAlign w:val="center"/>
          </w:tcPr>
          <w:p w:rsidR="007D46F0" w:rsidRPr="00B00393" w:rsidRDefault="007D46F0" w:rsidP="00050163">
            <w:pPr>
              <w:jc w:val="center"/>
              <w:rPr>
                <w:rFonts w:asciiTheme="minorBidi" w:hAnsiTheme="minorBidi"/>
                <w:color w:val="000000" w:themeColor="text1"/>
                <w:sz w:val="20"/>
                <w:szCs w:val="20"/>
              </w:rPr>
            </w:pPr>
            <w:r w:rsidRPr="00B00393">
              <w:rPr>
                <w:rFonts w:asciiTheme="minorBidi" w:hAnsiTheme="minorBidi"/>
                <w:color w:val="000000" w:themeColor="text1"/>
                <w:sz w:val="20"/>
                <w:szCs w:val="20"/>
              </w:rPr>
              <w:t>37</w:t>
            </w:r>
          </w:p>
        </w:tc>
        <w:tc>
          <w:tcPr>
            <w:tcW w:w="0" w:type="auto"/>
            <w:tcBorders>
              <w:top w:val="nil"/>
              <w:left w:val="single" w:sz="4" w:space="0" w:color="auto"/>
              <w:bottom w:val="nil"/>
              <w:right w:val="nil"/>
            </w:tcBorders>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0.00</w:t>
            </w:r>
          </w:p>
        </w:tc>
        <w:tc>
          <w:tcPr>
            <w:tcW w:w="0" w:type="auto"/>
            <w:tcBorders>
              <w:top w:val="nil"/>
              <w:left w:val="nil"/>
              <w:bottom w:val="nil"/>
              <w:right w:val="nil"/>
            </w:tcBorders>
            <w:shd w:val="clear" w:color="auto" w:fill="auto"/>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0.00</w:t>
            </w:r>
          </w:p>
        </w:tc>
        <w:tc>
          <w:tcPr>
            <w:tcW w:w="0" w:type="auto"/>
            <w:tcBorders>
              <w:top w:val="nil"/>
              <w:left w:val="nil"/>
              <w:bottom w:val="nil"/>
              <w:right w:val="nil"/>
            </w:tcBorders>
            <w:shd w:val="clear" w:color="auto" w:fill="auto"/>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0.00</w:t>
            </w:r>
          </w:p>
        </w:tc>
        <w:tc>
          <w:tcPr>
            <w:tcW w:w="0" w:type="auto"/>
            <w:tcBorders>
              <w:top w:val="nil"/>
              <w:left w:val="nil"/>
              <w:bottom w:val="nil"/>
              <w:right w:val="nil"/>
            </w:tcBorders>
            <w:shd w:val="clear" w:color="auto" w:fill="auto"/>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0.00</w:t>
            </w:r>
          </w:p>
        </w:tc>
        <w:tc>
          <w:tcPr>
            <w:tcW w:w="0" w:type="auto"/>
            <w:tcBorders>
              <w:top w:val="nil"/>
              <w:left w:val="nil"/>
              <w:bottom w:val="nil"/>
              <w:right w:val="single" w:sz="4" w:space="0" w:color="auto"/>
            </w:tcBorders>
            <w:vAlign w:val="center"/>
          </w:tcPr>
          <w:p w:rsidR="007D46F0" w:rsidRPr="00B00393" w:rsidRDefault="007D46F0" w:rsidP="00050163">
            <w:pPr>
              <w:jc w:val="center"/>
              <w:rPr>
                <w:rFonts w:asciiTheme="minorBidi" w:hAnsiTheme="minorBidi"/>
                <w:color w:val="000000" w:themeColor="text1"/>
                <w:sz w:val="20"/>
                <w:szCs w:val="20"/>
              </w:rPr>
            </w:pPr>
            <w:r w:rsidRPr="00B00393">
              <w:rPr>
                <w:rFonts w:asciiTheme="minorBidi" w:hAnsiTheme="minorBidi"/>
                <w:color w:val="000000" w:themeColor="text1"/>
                <w:sz w:val="20"/>
                <w:szCs w:val="20"/>
              </w:rPr>
              <w:t>0.03</w:t>
            </w:r>
          </w:p>
        </w:tc>
        <w:tc>
          <w:tcPr>
            <w:tcW w:w="0" w:type="auto"/>
            <w:tcBorders>
              <w:top w:val="nil"/>
              <w:left w:val="single" w:sz="4" w:space="0" w:color="auto"/>
              <w:bottom w:val="nil"/>
              <w:right w:val="nil"/>
            </w:tcBorders>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5</w:t>
            </w:r>
          </w:p>
        </w:tc>
        <w:tc>
          <w:tcPr>
            <w:tcW w:w="0" w:type="auto"/>
            <w:tcBorders>
              <w:top w:val="nil"/>
              <w:left w:val="nil"/>
              <w:bottom w:val="nil"/>
              <w:right w:val="nil"/>
            </w:tcBorders>
            <w:shd w:val="clear" w:color="auto" w:fill="auto"/>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5</w:t>
            </w:r>
          </w:p>
        </w:tc>
        <w:tc>
          <w:tcPr>
            <w:tcW w:w="0" w:type="auto"/>
            <w:tcBorders>
              <w:top w:val="nil"/>
              <w:left w:val="nil"/>
              <w:bottom w:val="nil"/>
              <w:right w:val="nil"/>
            </w:tcBorders>
            <w:shd w:val="clear" w:color="auto" w:fill="auto"/>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5</w:t>
            </w:r>
          </w:p>
        </w:tc>
        <w:tc>
          <w:tcPr>
            <w:tcW w:w="0" w:type="auto"/>
            <w:tcBorders>
              <w:top w:val="nil"/>
              <w:left w:val="nil"/>
              <w:bottom w:val="nil"/>
              <w:right w:val="nil"/>
            </w:tcBorders>
            <w:shd w:val="clear" w:color="auto" w:fill="auto"/>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5</w:t>
            </w:r>
          </w:p>
        </w:tc>
        <w:tc>
          <w:tcPr>
            <w:tcW w:w="0" w:type="auto"/>
            <w:tcBorders>
              <w:top w:val="nil"/>
              <w:left w:val="nil"/>
              <w:bottom w:val="nil"/>
              <w:right w:val="nil"/>
            </w:tcBorders>
            <w:vAlign w:val="center"/>
          </w:tcPr>
          <w:p w:rsidR="007D46F0" w:rsidRPr="00B00393" w:rsidRDefault="007D46F0" w:rsidP="00050163">
            <w:pPr>
              <w:jc w:val="center"/>
              <w:rPr>
                <w:rFonts w:asciiTheme="minorBidi" w:hAnsiTheme="minorBidi"/>
                <w:color w:val="000000" w:themeColor="text1"/>
                <w:sz w:val="20"/>
                <w:szCs w:val="20"/>
              </w:rPr>
            </w:pPr>
            <w:r w:rsidRPr="00B00393">
              <w:rPr>
                <w:rFonts w:asciiTheme="minorBidi" w:hAnsiTheme="minorBidi"/>
                <w:color w:val="000000" w:themeColor="text1"/>
                <w:sz w:val="20"/>
                <w:szCs w:val="20"/>
              </w:rPr>
              <w:t>5</w:t>
            </w:r>
          </w:p>
        </w:tc>
      </w:tr>
      <w:tr w:rsidR="007D46F0" w:rsidRPr="00B00393" w:rsidTr="00050163">
        <w:trPr>
          <w:jc w:val="center"/>
        </w:trPr>
        <w:tc>
          <w:tcPr>
            <w:tcW w:w="0" w:type="auto"/>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7</w:t>
            </w:r>
          </w:p>
        </w:tc>
        <w:tc>
          <w:tcPr>
            <w:tcW w:w="0" w:type="auto"/>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400</w:t>
            </w:r>
          </w:p>
        </w:tc>
        <w:tc>
          <w:tcPr>
            <w:tcW w:w="0" w:type="auto"/>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400</w:t>
            </w:r>
          </w:p>
        </w:tc>
        <w:tc>
          <w:tcPr>
            <w:tcW w:w="0" w:type="auto"/>
            <w:tcBorders>
              <w:right w:val="single" w:sz="4" w:space="0" w:color="auto"/>
            </w:tcBorders>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3.0</w:t>
            </w:r>
          </w:p>
        </w:tc>
        <w:tc>
          <w:tcPr>
            <w:tcW w:w="0" w:type="auto"/>
            <w:tcBorders>
              <w:top w:val="nil"/>
              <w:left w:val="nil"/>
              <w:bottom w:val="nil"/>
              <w:right w:val="nil"/>
            </w:tcBorders>
            <w:shd w:val="clear" w:color="auto" w:fill="FFFFFF" w:themeFill="background1"/>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79</w:t>
            </w:r>
          </w:p>
        </w:tc>
        <w:tc>
          <w:tcPr>
            <w:tcW w:w="0" w:type="auto"/>
            <w:tcBorders>
              <w:top w:val="nil"/>
              <w:left w:val="nil"/>
              <w:bottom w:val="nil"/>
              <w:right w:val="nil"/>
            </w:tcBorders>
            <w:shd w:val="clear" w:color="auto" w:fill="FFFFFF" w:themeFill="background1"/>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3</w:t>
            </w:r>
          </w:p>
        </w:tc>
        <w:tc>
          <w:tcPr>
            <w:tcW w:w="0" w:type="auto"/>
            <w:tcBorders>
              <w:top w:val="nil"/>
              <w:left w:val="nil"/>
              <w:bottom w:val="nil"/>
              <w:right w:val="nil"/>
            </w:tcBorders>
            <w:vAlign w:val="center"/>
          </w:tcPr>
          <w:p w:rsidR="007D46F0" w:rsidRPr="00B00393" w:rsidRDefault="007D46F0" w:rsidP="00050163">
            <w:pPr>
              <w:jc w:val="center"/>
              <w:rPr>
                <w:rFonts w:cs="Arial"/>
                <w:sz w:val="20"/>
                <w:szCs w:val="20"/>
              </w:rPr>
            </w:pPr>
            <w:r w:rsidRPr="00B00393">
              <w:rPr>
                <w:rFonts w:cs="Arial"/>
                <w:sz w:val="20"/>
                <w:szCs w:val="20"/>
              </w:rPr>
              <w:t>0.70</w:t>
            </w:r>
          </w:p>
        </w:tc>
        <w:tc>
          <w:tcPr>
            <w:tcW w:w="0" w:type="auto"/>
            <w:tcBorders>
              <w:top w:val="nil"/>
              <w:left w:val="nil"/>
              <w:bottom w:val="nil"/>
              <w:right w:val="nil"/>
            </w:tcBorders>
            <w:vAlign w:val="center"/>
          </w:tcPr>
          <w:p w:rsidR="007D46F0" w:rsidRPr="00B00393" w:rsidRDefault="007D46F0" w:rsidP="00050163">
            <w:pPr>
              <w:jc w:val="center"/>
              <w:rPr>
                <w:rFonts w:asciiTheme="minorBidi" w:hAnsiTheme="minorBidi"/>
                <w:color w:val="000000"/>
                <w:sz w:val="20"/>
                <w:szCs w:val="20"/>
              </w:rPr>
            </w:pPr>
            <w:r w:rsidRPr="00B00393">
              <w:rPr>
                <w:rFonts w:asciiTheme="minorBidi" w:hAnsiTheme="minorBidi"/>
                <w:color w:val="000000"/>
                <w:sz w:val="20"/>
                <w:szCs w:val="20"/>
              </w:rPr>
              <w:t>5</w:t>
            </w:r>
          </w:p>
        </w:tc>
        <w:tc>
          <w:tcPr>
            <w:tcW w:w="0" w:type="auto"/>
            <w:tcBorders>
              <w:top w:val="nil"/>
              <w:left w:val="nil"/>
              <w:bottom w:val="nil"/>
              <w:right w:val="single" w:sz="4" w:space="0" w:color="auto"/>
            </w:tcBorders>
            <w:vAlign w:val="center"/>
          </w:tcPr>
          <w:p w:rsidR="007D46F0" w:rsidRPr="00B00393" w:rsidRDefault="007D46F0" w:rsidP="00050163">
            <w:pPr>
              <w:jc w:val="center"/>
              <w:rPr>
                <w:rFonts w:asciiTheme="minorBidi" w:hAnsiTheme="minorBidi"/>
                <w:color w:val="000000"/>
                <w:sz w:val="20"/>
                <w:szCs w:val="20"/>
              </w:rPr>
            </w:pPr>
            <w:r w:rsidRPr="00B00393">
              <w:rPr>
                <w:rFonts w:asciiTheme="minorBidi" w:hAnsiTheme="minorBidi"/>
                <w:color w:val="000000"/>
                <w:sz w:val="20"/>
                <w:szCs w:val="20"/>
              </w:rPr>
              <w:t>123.6</w:t>
            </w:r>
          </w:p>
        </w:tc>
        <w:tc>
          <w:tcPr>
            <w:tcW w:w="0" w:type="auto"/>
            <w:tcBorders>
              <w:top w:val="nil"/>
              <w:left w:val="single" w:sz="4" w:space="0" w:color="auto"/>
              <w:bottom w:val="nil"/>
              <w:right w:val="nil"/>
            </w:tcBorders>
            <w:shd w:val="clear" w:color="auto" w:fill="auto"/>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9.0</w:t>
            </w:r>
          </w:p>
        </w:tc>
        <w:tc>
          <w:tcPr>
            <w:tcW w:w="0" w:type="auto"/>
            <w:tcBorders>
              <w:top w:val="nil"/>
              <w:left w:val="nil"/>
              <w:bottom w:val="nil"/>
              <w:right w:val="nil"/>
            </w:tcBorders>
            <w:shd w:val="clear" w:color="auto" w:fill="auto"/>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9.0</w:t>
            </w:r>
          </w:p>
        </w:tc>
        <w:tc>
          <w:tcPr>
            <w:tcW w:w="0" w:type="auto"/>
            <w:tcBorders>
              <w:top w:val="nil"/>
              <w:left w:val="nil"/>
              <w:bottom w:val="nil"/>
              <w:right w:val="nil"/>
            </w:tcBorders>
            <w:shd w:val="clear" w:color="auto" w:fill="auto"/>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7.0</w:t>
            </w:r>
          </w:p>
        </w:tc>
        <w:tc>
          <w:tcPr>
            <w:tcW w:w="0" w:type="auto"/>
            <w:tcBorders>
              <w:top w:val="nil"/>
              <w:left w:val="nil"/>
              <w:bottom w:val="nil"/>
              <w:right w:val="nil"/>
            </w:tcBorders>
            <w:shd w:val="clear" w:color="auto" w:fill="auto"/>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5.5</w:t>
            </w:r>
          </w:p>
        </w:tc>
        <w:tc>
          <w:tcPr>
            <w:tcW w:w="0" w:type="auto"/>
            <w:tcBorders>
              <w:top w:val="nil"/>
              <w:left w:val="nil"/>
              <w:bottom w:val="nil"/>
              <w:right w:val="single" w:sz="4" w:space="0" w:color="auto"/>
            </w:tcBorders>
            <w:vAlign w:val="center"/>
          </w:tcPr>
          <w:p w:rsidR="007D46F0" w:rsidRPr="00B00393" w:rsidRDefault="007D46F0" w:rsidP="00050163">
            <w:pPr>
              <w:jc w:val="center"/>
              <w:rPr>
                <w:rFonts w:asciiTheme="minorBidi" w:hAnsiTheme="minorBidi"/>
                <w:color w:val="000000" w:themeColor="text1"/>
                <w:sz w:val="20"/>
                <w:szCs w:val="20"/>
              </w:rPr>
            </w:pPr>
            <w:r w:rsidRPr="00B00393">
              <w:rPr>
                <w:rFonts w:asciiTheme="minorBidi" w:hAnsiTheme="minorBidi"/>
                <w:color w:val="000000" w:themeColor="text1"/>
                <w:sz w:val="20"/>
                <w:szCs w:val="20"/>
              </w:rPr>
              <w:t>3</w:t>
            </w:r>
          </w:p>
        </w:tc>
        <w:tc>
          <w:tcPr>
            <w:tcW w:w="0" w:type="auto"/>
            <w:tcBorders>
              <w:top w:val="nil"/>
              <w:left w:val="single" w:sz="4" w:space="0" w:color="auto"/>
              <w:bottom w:val="nil"/>
              <w:right w:val="nil"/>
            </w:tcBorders>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0.82</w:t>
            </w:r>
          </w:p>
        </w:tc>
        <w:tc>
          <w:tcPr>
            <w:tcW w:w="0" w:type="auto"/>
            <w:tcBorders>
              <w:top w:val="nil"/>
              <w:left w:val="nil"/>
              <w:bottom w:val="nil"/>
              <w:right w:val="nil"/>
            </w:tcBorders>
            <w:shd w:val="clear" w:color="auto" w:fill="auto"/>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0.79</w:t>
            </w:r>
          </w:p>
        </w:tc>
        <w:tc>
          <w:tcPr>
            <w:tcW w:w="0" w:type="auto"/>
            <w:tcBorders>
              <w:top w:val="nil"/>
              <w:left w:val="nil"/>
              <w:bottom w:val="nil"/>
              <w:right w:val="nil"/>
            </w:tcBorders>
            <w:shd w:val="clear" w:color="auto" w:fill="auto"/>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0.92</w:t>
            </w:r>
          </w:p>
        </w:tc>
        <w:tc>
          <w:tcPr>
            <w:tcW w:w="0" w:type="auto"/>
            <w:tcBorders>
              <w:top w:val="nil"/>
              <w:left w:val="nil"/>
              <w:bottom w:val="nil"/>
              <w:right w:val="nil"/>
            </w:tcBorders>
            <w:shd w:val="clear" w:color="auto" w:fill="auto"/>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0.96</w:t>
            </w:r>
          </w:p>
        </w:tc>
        <w:tc>
          <w:tcPr>
            <w:tcW w:w="0" w:type="auto"/>
            <w:tcBorders>
              <w:top w:val="nil"/>
              <w:left w:val="nil"/>
              <w:bottom w:val="nil"/>
              <w:right w:val="single" w:sz="4" w:space="0" w:color="auto"/>
            </w:tcBorders>
            <w:vAlign w:val="center"/>
          </w:tcPr>
          <w:p w:rsidR="007D46F0" w:rsidRPr="00B00393" w:rsidRDefault="007D46F0" w:rsidP="00050163">
            <w:pPr>
              <w:jc w:val="center"/>
              <w:rPr>
                <w:rFonts w:asciiTheme="minorBidi" w:hAnsiTheme="minorBidi"/>
                <w:color w:val="000000" w:themeColor="text1"/>
                <w:sz w:val="20"/>
                <w:szCs w:val="20"/>
              </w:rPr>
            </w:pPr>
            <w:r w:rsidRPr="00B00393">
              <w:rPr>
                <w:rFonts w:asciiTheme="minorBidi" w:hAnsiTheme="minorBidi"/>
                <w:color w:val="000000" w:themeColor="text1"/>
                <w:sz w:val="20"/>
                <w:szCs w:val="20"/>
              </w:rPr>
              <w:t>0.99</w:t>
            </w:r>
          </w:p>
        </w:tc>
        <w:tc>
          <w:tcPr>
            <w:tcW w:w="0" w:type="auto"/>
            <w:tcBorders>
              <w:top w:val="nil"/>
              <w:left w:val="single" w:sz="4" w:space="0" w:color="auto"/>
              <w:bottom w:val="nil"/>
              <w:right w:val="nil"/>
            </w:tcBorders>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3</w:t>
            </w:r>
          </w:p>
        </w:tc>
        <w:tc>
          <w:tcPr>
            <w:tcW w:w="0" w:type="auto"/>
            <w:tcBorders>
              <w:top w:val="nil"/>
              <w:left w:val="nil"/>
              <w:bottom w:val="nil"/>
              <w:right w:val="nil"/>
            </w:tcBorders>
            <w:shd w:val="clear" w:color="auto" w:fill="auto"/>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3</w:t>
            </w:r>
          </w:p>
        </w:tc>
        <w:tc>
          <w:tcPr>
            <w:tcW w:w="0" w:type="auto"/>
            <w:tcBorders>
              <w:top w:val="nil"/>
              <w:left w:val="nil"/>
              <w:bottom w:val="nil"/>
              <w:right w:val="nil"/>
            </w:tcBorders>
            <w:shd w:val="clear" w:color="auto" w:fill="auto"/>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2</w:t>
            </w:r>
          </w:p>
        </w:tc>
        <w:tc>
          <w:tcPr>
            <w:tcW w:w="0" w:type="auto"/>
            <w:tcBorders>
              <w:top w:val="nil"/>
              <w:left w:val="nil"/>
              <w:bottom w:val="nil"/>
              <w:right w:val="nil"/>
            </w:tcBorders>
            <w:shd w:val="clear" w:color="auto" w:fill="auto"/>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2</w:t>
            </w:r>
          </w:p>
        </w:tc>
        <w:tc>
          <w:tcPr>
            <w:tcW w:w="0" w:type="auto"/>
            <w:tcBorders>
              <w:top w:val="nil"/>
              <w:left w:val="nil"/>
              <w:bottom w:val="nil"/>
              <w:right w:val="nil"/>
            </w:tcBorders>
            <w:vAlign w:val="center"/>
          </w:tcPr>
          <w:p w:rsidR="007D46F0" w:rsidRPr="00B00393" w:rsidRDefault="007D46F0" w:rsidP="00050163">
            <w:pPr>
              <w:jc w:val="center"/>
              <w:rPr>
                <w:rFonts w:asciiTheme="minorBidi" w:hAnsiTheme="minorBidi"/>
                <w:color w:val="000000" w:themeColor="text1"/>
                <w:sz w:val="20"/>
                <w:szCs w:val="20"/>
              </w:rPr>
            </w:pPr>
            <w:r w:rsidRPr="00B00393">
              <w:rPr>
                <w:rFonts w:asciiTheme="minorBidi" w:hAnsiTheme="minorBidi"/>
                <w:color w:val="000000" w:themeColor="text1"/>
                <w:sz w:val="20"/>
                <w:szCs w:val="20"/>
              </w:rPr>
              <w:t>1</w:t>
            </w:r>
          </w:p>
        </w:tc>
      </w:tr>
      <w:tr w:rsidR="007D46F0" w:rsidRPr="00B00393" w:rsidTr="00050163">
        <w:trPr>
          <w:jc w:val="center"/>
        </w:trPr>
        <w:tc>
          <w:tcPr>
            <w:tcW w:w="0" w:type="auto"/>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8</w:t>
            </w:r>
          </w:p>
        </w:tc>
        <w:tc>
          <w:tcPr>
            <w:tcW w:w="0" w:type="auto"/>
            <w:vAlign w:val="center"/>
          </w:tcPr>
          <w:p w:rsidR="007D46F0" w:rsidRPr="00B00393" w:rsidRDefault="007D46F0" w:rsidP="00050163">
            <w:pPr>
              <w:jc w:val="center"/>
              <w:rPr>
                <w:rFonts w:asciiTheme="minorBidi" w:hAnsiTheme="minorBidi"/>
                <w:color w:val="000000"/>
                <w:sz w:val="20"/>
                <w:szCs w:val="20"/>
              </w:rPr>
            </w:pPr>
            <w:r w:rsidRPr="00B00393">
              <w:rPr>
                <w:rFonts w:asciiTheme="minorBidi" w:hAnsiTheme="minorBidi"/>
                <w:color w:val="000000"/>
                <w:sz w:val="20"/>
                <w:szCs w:val="20"/>
              </w:rPr>
              <w:t>400</w:t>
            </w:r>
          </w:p>
        </w:tc>
        <w:tc>
          <w:tcPr>
            <w:tcW w:w="0" w:type="auto"/>
            <w:vAlign w:val="center"/>
          </w:tcPr>
          <w:p w:rsidR="007D46F0" w:rsidRPr="00B00393" w:rsidRDefault="007D46F0" w:rsidP="00050163">
            <w:pPr>
              <w:jc w:val="center"/>
              <w:rPr>
                <w:rFonts w:asciiTheme="minorBidi" w:hAnsiTheme="minorBidi"/>
                <w:color w:val="000000"/>
                <w:sz w:val="20"/>
                <w:szCs w:val="20"/>
              </w:rPr>
            </w:pPr>
            <w:r w:rsidRPr="00B00393">
              <w:rPr>
                <w:rFonts w:asciiTheme="minorBidi" w:hAnsiTheme="minorBidi"/>
                <w:color w:val="000000"/>
                <w:sz w:val="20"/>
                <w:szCs w:val="20"/>
              </w:rPr>
              <w:t>300</w:t>
            </w:r>
          </w:p>
        </w:tc>
        <w:tc>
          <w:tcPr>
            <w:tcW w:w="0" w:type="auto"/>
            <w:tcBorders>
              <w:right w:val="single" w:sz="4" w:space="0" w:color="auto"/>
            </w:tcBorders>
            <w:vAlign w:val="center"/>
          </w:tcPr>
          <w:p w:rsidR="007D46F0" w:rsidRPr="00B00393" w:rsidRDefault="007D46F0" w:rsidP="00050163">
            <w:pPr>
              <w:jc w:val="center"/>
              <w:rPr>
                <w:rFonts w:asciiTheme="minorBidi" w:hAnsiTheme="minorBidi"/>
                <w:color w:val="000000"/>
                <w:sz w:val="20"/>
                <w:szCs w:val="20"/>
              </w:rPr>
            </w:pPr>
            <w:r w:rsidRPr="00B00393">
              <w:rPr>
                <w:rFonts w:asciiTheme="minorBidi" w:hAnsiTheme="minorBidi"/>
                <w:color w:val="000000"/>
                <w:sz w:val="20"/>
                <w:szCs w:val="20"/>
              </w:rPr>
              <w:t>3.5</w:t>
            </w:r>
          </w:p>
        </w:tc>
        <w:tc>
          <w:tcPr>
            <w:tcW w:w="0" w:type="auto"/>
            <w:tcBorders>
              <w:top w:val="nil"/>
              <w:left w:val="nil"/>
              <w:bottom w:val="nil"/>
              <w:right w:val="nil"/>
            </w:tcBorders>
            <w:shd w:val="clear" w:color="auto" w:fill="FFFFFF" w:themeFill="background1"/>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22</w:t>
            </w:r>
          </w:p>
        </w:tc>
        <w:tc>
          <w:tcPr>
            <w:tcW w:w="0" w:type="auto"/>
            <w:tcBorders>
              <w:top w:val="nil"/>
              <w:left w:val="nil"/>
              <w:bottom w:val="nil"/>
              <w:right w:val="nil"/>
            </w:tcBorders>
            <w:shd w:val="clear" w:color="auto" w:fill="FFFFFF" w:themeFill="background1"/>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2.8</w:t>
            </w:r>
          </w:p>
        </w:tc>
        <w:tc>
          <w:tcPr>
            <w:tcW w:w="0" w:type="auto"/>
            <w:tcBorders>
              <w:top w:val="nil"/>
              <w:left w:val="nil"/>
              <w:bottom w:val="nil"/>
              <w:right w:val="nil"/>
            </w:tcBorders>
            <w:vAlign w:val="center"/>
          </w:tcPr>
          <w:p w:rsidR="007D46F0" w:rsidRPr="00B00393" w:rsidRDefault="007D46F0" w:rsidP="00050163">
            <w:pPr>
              <w:jc w:val="center"/>
              <w:rPr>
                <w:rFonts w:cs="Arial"/>
                <w:sz w:val="20"/>
                <w:szCs w:val="20"/>
              </w:rPr>
            </w:pPr>
            <w:r w:rsidRPr="00B00393">
              <w:rPr>
                <w:rFonts w:cs="Arial"/>
                <w:sz w:val="20"/>
                <w:szCs w:val="20"/>
              </w:rPr>
              <w:t>1.00</w:t>
            </w:r>
          </w:p>
        </w:tc>
        <w:tc>
          <w:tcPr>
            <w:tcW w:w="0" w:type="auto"/>
            <w:tcBorders>
              <w:top w:val="nil"/>
              <w:left w:val="nil"/>
              <w:bottom w:val="nil"/>
              <w:right w:val="nil"/>
            </w:tcBorders>
            <w:vAlign w:val="center"/>
          </w:tcPr>
          <w:p w:rsidR="007D46F0" w:rsidRPr="00B00393" w:rsidRDefault="007D46F0" w:rsidP="00050163">
            <w:pPr>
              <w:jc w:val="center"/>
              <w:rPr>
                <w:rFonts w:asciiTheme="minorBidi" w:hAnsiTheme="minorBidi"/>
                <w:color w:val="000000"/>
                <w:sz w:val="20"/>
                <w:szCs w:val="20"/>
              </w:rPr>
            </w:pPr>
            <w:r w:rsidRPr="00B00393">
              <w:rPr>
                <w:rFonts w:asciiTheme="minorBidi" w:hAnsiTheme="minorBidi"/>
                <w:color w:val="000000"/>
                <w:sz w:val="20"/>
                <w:szCs w:val="20"/>
              </w:rPr>
              <w:t>6</w:t>
            </w:r>
          </w:p>
        </w:tc>
        <w:tc>
          <w:tcPr>
            <w:tcW w:w="0" w:type="auto"/>
            <w:tcBorders>
              <w:top w:val="nil"/>
              <w:left w:val="nil"/>
              <w:bottom w:val="nil"/>
              <w:right w:val="single" w:sz="4" w:space="0" w:color="auto"/>
            </w:tcBorders>
            <w:vAlign w:val="center"/>
          </w:tcPr>
          <w:p w:rsidR="007D46F0" w:rsidRPr="00B00393" w:rsidRDefault="007D46F0" w:rsidP="00050163">
            <w:pPr>
              <w:jc w:val="center"/>
              <w:rPr>
                <w:rFonts w:asciiTheme="minorBidi" w:hAnsiTheme="minorBidi"/>
                <w:color w:val="000000"/>
                <w:sz w:val="20"/>
                <w:szCs w:val="20"/>
              </w:rPr>
            </w:pPr>
            <w:r w:rsidRPr="00B00393">
              <w:rPr>
                <w:rFonts w:asciiTheme="minorBidi" w:hAnsiTheme="minorBidi"/>
                <w:color w:val="000000"/>
                <w:sz w:val="20"/>
                <w:szCs w:val="20"/>
              </w:rPr>
              <w:t>117</w:t>
            </w:r>
          </w:p>
        </w:tc>
        <w:tc>
          <w:tcPr>
            <w:tcW w:w="0" w:type="auto"/>
            <w:tcBorders>
              <w:top w:val="nil"/>
              <w:left w:val="single" w:sz="4" w:space="0" w:color="auto"/>
              <w:bottom w:val="nil"/>
              <w:right w:val="nil"/>
            </w:tcBorders>
            <w:shd w:val="clear" w:color="auto" w:fill="auto"/>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6.0</w:t>
            </w:r>
          </w:p>
        </w:tc>
        <w:tc>
          <w:tcPr>
            <w:tcW w:w="0" w:type="auto"/>
            <w:tcBorders>
              <w:top w:val="nil"/>
              <w:left w:val="nil"/>
              <w:bottom w:val="nil"/>
              <w:right w:val="nil"/>
            </w:tcBorders>
            <w:shd w:val="clear" w:color="auto" w:fill="auto"/>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6.0</w:t>
            </w:r>
          </w:p>
        </w:tc>
        <w:tc>
          <w:tcPr>
            <w:tcW w:w="0" w:type="auto"/>
            <w:tcBorders>
              <w:top w:val="nil"/>
              <w:left w:val="nil"/>
              <w:bottom w:val="nil"/>
              <w:right w:val="nil"/>
            </w:tcBorders>
            <w:shd w:val="clear" w:color="auto" w:fill="auto"/>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5.0</w:t>
            </w:r>
          </w:p>
        </w:tc>
        <w:tc>
          <w:tcPr>
            <w:tcW w:w="0" w:type="auto"/>
            <w:tcBorders>
              <w:top w:val="nil"/>
              <w:left w:val="nil"/>
              <w:bottom w:val="nil"/>
              <w:right w:val="nil"/>
            </w:tcBorders>
            <w:shd w:val="clear" w:color="auto" w:fill="auto"/>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4</w:t>
            </w:r>
          </w:p>
        </w:tc>
        <w:tc>
          <w:tcPr>
            <w:tcW w:w="0" w:type="auto"/>
            <w:tcBorders>
              <w:top w:val="nil"/>
              <w:left w:val="nil"/>
              <w:bottom w:val="nil"/>
              <w:right w:val="single" w:sz="4" w:space="0" w:color="auto"/>
            </w:tcBorders>
            <w:vAlign w:val="center"/>
          </w:tcPr>
          <w:p w:rsidR="007D46F0" w:rsidRPr="00B00393" w:rsidRDefault="007D46F0" w:rsidP="00050163">
            <w:pPr>
              <w:jc w:val="center"/>
              <w:rPr>
                <w:rFonts w:asciiTheme="minorBidi" w:hAnsiTheme="minorBidi"/>
                <w:color w:val="000000" w:themeColor="text1"/>
                <w:sz w:val="20"/>
                <w:szCs w:val="20"/>
              </w:rPr>
            </w:pPr>
            <w:r w:rsidRPr="00B00393">
              <w:rPr>
                <w:rFonts w:asciiTheme="minorBidi" w:hAnsiTheme="minorBidi"/>
                <w:color w:val="000000" w:themeColor="text1"/>
                <w:sz w:val="20"/>
                <w:szCs w:val="20"/>
              </w:rPr>
              <w:t>2</w:t>
            </w:r>
          </w:p>
        </w:tc>
        <w:tc>
          <w:tcPr>
            <w:tcW w:w="0" w:type="auto"/>
            <w:tcBorders>
              <w:top w:val="nil"/>
              <w:left w:val="single" w:sz="4" w:space="0" w:color="auto"/>
              <w:bottom w:val="nil"/>
              <w:right w:val="nil"/>
            </w:tcBorders>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0.92</w:t>
            </w:r>
          </w:p>
        </w:tc>
        <w:tc>
          <w:tcPr>
            <w:tcW w:w="0" w:type="auto"/>
            <w:tcBorders>
              <w:top w:val="nil"/>
              <w:left w:val="nil"/>
              <w:bottom w:val="nil"/>
              <w:right w:val="nil"/>
            </w:tcBorders>
            <w:shd w:val="clear" w:color="auto" w:fill="auto"/>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0.93</w:t>
            </w:r>
          </w:p>
        </w:tc>
        <w:tc>
          <w:tcPr>
            <w:tcW w:w="0" w:type="auto"/>
            <w:tcBorders>
              <w:top w:val="nil"/>
              <w:left w:val="nil"/>
              <w:bottom w:val="nil"/>
              <w:right w:val="nil"/>
            </w:tcBorders>
            <w:shd w:val="clear" w:color="auto" w:fill="auto"/>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0.95</w:t>
            </w:r>
          </w:p>
        </w:tc>
        <w:tc>
          <w:tcPr>
            <w:tcW w:w="0" w:type="auto"/>
            <w:tcBorders>
              <w:top w:val="nil"/>
              <w:left w:val="nil"/>
              <w:bottom w:val="nil"/>
              <w:right w:val="nil"/>
            </w:tcBorders>
            <w:shd w:val="clear" w:color="auto" w:fill="auto"/>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0.96</w:t>
            </w:r>
          </w:p>
        </w:tc>
        <w:tc>
          <w:tcPr>
            <w:tcW w:w="0" w:type="auto"/>
            <w:tcBorders>
              <w:top w:val="nil"/>
              <w:left w:val="nil"/>
              <w:bottom w:val="nil"/>
              <w:right w:val="single" w:sz="4" w:space="0" w:color="auto"/>
            </w:tcBorders>
            <w:vAlign w:val="center"/>
          </w:tcPr>
          <w:p w:rsidR="007D46F0" w:rsidRPr="00B00393" w:rsidRDefault="007D46F0" w:rsidP="00050163">
            <w:pPr>
              <w:jc w:val="center"/>
              <w:rPr>
                <w:rFonts w:asciiTheme="minorBidi" w:hAnsiTheme="minorBidi"/>
                <w:color w:val="000000" w:themeColor="text1"/>
                <w:sz w:val="20"/>
                <w:szCs w:val="20"/>
              </w:rPr>
            </w:pPr>
            <w:r w:rsidRPr="00B00393">
              <w:rPr>
                <w:rFonts w:asciiTheme="minorBidi" w:hAnsiTheme="minorBidi"/>
                <w:color w:val="000000" w:themeColor="text1"/>
                <w:sz w:val="20"/>
                <w:szCs w:val="20"/>
              </w:rPr>
              <w:t>1.00</w:t>
            </w:r>
          </w:p>
        </w:tc>
        <w:tc>
          <w:tcPr>
            <w:tcW w:w="0" w:type="auto"/>
            <w:tcBorders>
              <w:top w:val="nil"/>
              <w:left w:val="single" w:sz="4" w:space="0" w:color="auto"/>
              <w:bottom w:val="nil"/>
              <w:right w:val="nil"/>
            </w:tcBorders>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2</w:t>
            </w:r>
          </w:p>
        </w:tc>
        <w:tc>
          <w:tcPr>
            <w:tcW w:w="0" w:type="auto"/>
            <w:tcBorders>
              <w:top w:val="nil"/>
              <w:left w:val="nil"/>
              <w:bottom w:val="nil"/>
              <w:right w:val="nil"/>
            </w:tcBorders>
            <w:shd w:val="clear" w:color="auto" w:fill="auto"/>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2</w:t>
            </w:r>
          </w:p>
        </w:tc>
        <w:tc>
          <w:tcPr>
            <w:tcW w:w="0" w:type="auto"/>
            <w:tcBorders>
              <w:top w:val="nil"/>
              <w:left w:val="nil"/>
              <w:bottom w:val="nil"/>
              <w:right w:val="nil"/>
            </w:tcBorders>
            <w:shd w:val="clear" w:color="auto" w:fill="auto"/>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2</w:t>
            </w:r>
          </w:p>
        </w:tc>
        <w:tc>
          <w:tcPr>
            <w:tcW w:w="0" w:type="auto"/>
            <w:tcBorders>
              <w:top w:val="nil"/>
              <w:left w:val="nil"/>
              <w:bottom w:val="nil"/>
              <w:right w:val="nil"/>
            </w:tcBorders>
            <w:shd w:val="clear" w:color="auto" w:fill="auto"/>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2</w:t>
            </w:r>
          </w:p>
        </w:tc>
        <w:tc>
          <w:tcPr>
            <w:tcW w:w="0" w:type="auto"/>
            <w:tcBorders>
              <w:top w:val="nil"/>
              <w:left w:val="nil"/>
              <w:bottom w:val="nil"/>
              <w:right w:val="nil"/>
            </w:tcBorders>
            <w:vAlign w:val="center"/>
          </w:tcPr>
          <w:p w:rsidR="007D46F0" w:rsidRPr="00B00393" w:rsidRDefault="007D46F0" w:rsidP="00050163">
            <w:pPr>
              <w:jc w:val="center"/>
              <w:rPr>
                <w:rFonts w:asciiTheme="minorBidi" w:hAnsiTheme="minorBidi"/>
                <w:color w:val="000000" w:themeColor="text1"/>
                <w:sz w:val="20"/>
                <w:szCs w:val="20"/>
              </w:rPr>
            </w:pPr>
            <w:r w:rsidRPr="00B00393">
              <w:rPr>
                <w:rFonts w:asciiTheme="minorBidi" w:hAnsiTheme="minorBidi"/>
                <w:color w:val="000000" w:themeColor="text1"/>
                <w:sz w:val="20"/>
                <w:szCs w:val="20"/>
              </w:rPr>
              <w:t>1</w:t>
            </w:r>
          </w:p>
        </w:tc>
      </w:tr>
      <w:tr w:rsidR="007D46F0" w:rsidRPr="00B00393" w:rsidTr="00050163">
        <w:trPr>
          <w:jc w:val="center"/>
        </w:trPr>
        <w:tc>
          <w:tcPr>
            <w:tcW w:w="0" w:type="auto"/>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9</w:t>
            </w:r>
          </w:p>
        </w:tc>
        <w:tc>
          <w:tcPr>
            <w:tcW w:w="0" w:type="auto"/>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300</w:t>
            </w:r>
          </w:p>
        </w:tc>
        <w:tc>
          <w:tcPr>
            <w:tcW w:w="0" w:type="auto"/>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300</w:t>
            </w:r>
          </w:p>
        </w:tc>
        <w:tc>
          <w:tcPr>
            <w:tcW w:w="0" w:type="auto"/>
            <w:tcBorders>
              <w:right w:val="single" w:sz="4" w:space="0" w:color="auto"/>
            </w:tcBorders>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3.5</w:t>
            </w:r>
          </w:p>
        </w:tc>
        <w:tc>
          <w:tcPr>
            <w:tcW w:w="0" w:type="auto"/>
            <w:tcBorders>
              <w:top w:val="nil"/>
              <w:left w:val="nil"/>
              <w:bottom w:val="nil"/>
              <w:right w:val="nil"/>
            </w:tcBorders>
            <w:shd w:val="clear" w:color="auto" w:fill="FFFFFF" w:themeFill="background1"/>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248</w:t>
            </w:r>
          </w:p>
        </w:tc>
        <w:tc>
          <w:tcPr>
            <w:tcW w:w="0" w:type="auto"/>
            <w:tcBorders>
              <w:top w:val="nil"/>
              <w:left w:val="nil"/>
              <w:bottom w:val="nil"/>
              <w:right w:val="nil"/>
            </w:tcBorders>
            <w:shd w:val="clear" w:color="auto" w:fill="FFFFFF" w:themeFill="background1"/>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2.2</w:t>
            </w:r>
          </w:p>
        </w:tc>
        <w:tc>
          <w:tcPr>
            <w:tcW w:w="0" w:type="auto"/>
            <w:tcBorders>
              <w:top w:val="nil"/>
              <w:left w:val="nil"/>
              <w:bottom w:val="nil"/>
              <w:right w:val="nil"/>
            </w:tcBorders>
            <w:vAlign w:val="center"/>
          </w:tcPr>
          <w:p w:rsidR="007D46F0" w:rsidRPr="00B00393" w:rsidRDefault="007D46F0" w:rsidP="00050163">
            <w:pPr>
              <w:jc w:val="center"/>
              <w:rPr>
                <w:rFonts w:cs="Arial"/>
                <w:sz w:val="20"/>
                <w:szCs w:val="20"/>
              </w:rPr>
            </w:pPr>
            <w:r w:rsidRPr="00B00393">
              <w:rPr>
                <w:rFonts w:cs="Arial"/>
                <w:sz w:val="20"/>
                <w:szCs w:val="20"/>
              </w:rPr>
              <w:t>0.35</w:t>
            </w:r>
          </w:p>
        </w:tc>
        <w:tc>
          <w:tcPr>
            <w:tcW w:w="0" w:type="auto"/>
            <w:tcBorders>
              <w:top w:val="nil"/>
              <w:left w:val="nil"/>
              <w:bottom w:val="nil"/>
              <w:right w:val="nil"/>
            </w:tcBorders>
            <w:vAlign w:val="center"/>
          </w:tcPr>
          <w:p w:rsidR="007D46F0" w:rsidRPr="00B00393" w:rsidRDefault="007D46F0" w:rsidP="00050163">
            <w:pPr>
              <w:jc w:val="center"/>
              <w:rPr>
                <w:rFonts w:asciiTheme="minorBidi" w:hAnsiTheme="minorBidi"/>
                <w:color w:val="000000"/>
                <w:sz w:val="20"/>
                <w:szCs w:val="20"/>
              </w:rPr>
            </w:pPr>
            <w:r w:rsidRPr="00B00393">
              <w:rPr>
                <w:rFonts w:asciiTheme="minorBidi" w:hAnsiTheme="minorBidi"/>
                <w:color w:val="000000"/>
                <w:sz w:val="20"/>
                <w:szCs w:val="20"/>
              </w:rPr>
              <w:t>6</w:t>
            </w:r>
          </w:p>
        </w:tc>
        <w:tc>
          <w:tcPr>
            <w:tcW w:w="0" w:type="auto"/>
            <w:tcBorders>
              <w:top w:val="nil"/>
              <w:left w:val="nil"/>
              <w:bottom w:val="nil"/>
              <w:right w:val="single" w:sz="4" w:space="0" w:color="auto"/>
            </w:tcBorders>
            <w:vAlign w:val="center"/>
          </w:tcPr>
          <w:p w:rsidR="007D46F0" w:rsidRPr="00B00393" w:rsidRDefault="007D46F0" w:rsidP="00050163">
            <w:pPr>
              <w:jc w:val="center"/>
              <w:rPr>
                <w:rFonts w:asciiTheme="minorBidi" w:hAnsiTheme="minorBidi"/>
                <w:color w:val="000000"/>
                <w:sz w:val="20"/>
                <w:szCs w:val="20"/>
              </w:rPr>
            </w:pPr>
            <w:r w:rsidRPr="00B00393">
              <w:rPr>
                <w:rFonts w:asciiTheme="minorBidi" w:hAnsiTheme="minorBidi"/>
                <w:color w:val="000000"/>
                <w:sz w:val="20"/>
                <w:szCs w:val="20"/>
              </w:rPr>
              <w:t>177.2</w:t>
            </w:r>
          </w:p>
        </w:tc>
        <w:tc>
          <w:tcPr>
            <w:tcW w:w="0" w:type="auto"/>
            <w:tcBorders>
              <w:top w:val="nil"/>
              <w:left w:val="single" w:sz="4" w:space="0" w:color="auto"/>
              <w:bottom w:val="nil"/>
              <w:right w:val="nil"/>
            </w:tcBorders>
            <w:shd w:val="clear" w:color="auto" w:fill="auto"/>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70</w:t>
            </w:r>
          </w:p>
        </w:tc>
        <w:tc>
          <w:tcPr>
            <w:tcW w:w="0" w:type="auto"/>
            <w:tcBorders>
              <w:top w:val="nil"/>
              <w:left w:val="nil"/>
              <w:bottom w:val="nil"/>
              <w:right w:val="nil"/>
            </w:tcBorders>
            <w:shd w:val="clear" w:color="auto" w:fill="auto"/>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65</w:t>
            </w:r>
          </w:p>
        </w:tc>
        <w:tc>
          <w:tcPr>
            <w:tcW w:w="0" w:type="auto"/>
            <w:tcBorders>
              <w:top w:val="nil"/>
              <w:left w:val="nil"/>
              <w:bottom w:val="nil"/>
              <w:right w:val="nil"/>
            </w:tcBorders>
            <w:shd w:val="clear" w:color="auto" w:fill="auto"/>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61</w:t>
            </w:r>
          </w:p>
        </w:tc>
        <w:tc>
          <w:tcPr>
            <w:tcW w:w="0" w:type="auto"/>
            <w:tcBorders>
              <w:top w:val="nil"/>
              <w:left w:val="nil"/>
              <w:bottom w:val="nil"/>
              <w:right w:val="nil"/>
            </w:tcBorders>
            <w:shd w:val="clear" w:color="auto" w:fill="auto"/>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58</w:t>
            </w:r>
          </w:p>
        </w:tc>
        <w:tc>
          <w:tcPr>
            <w:tcW w:w="0" w:type="auto"/>
            <w:tcBorders>
              <w:top w:val="nil"/>
              <w:left w:val="nil"/>
              <w:bottom w:val="nil"/>
              <w:right w:val="single" w:sz="4" w:space="0" w:color="auto"/>
            </w:tcBorders>
            <w:vAlign w:val="center"/>
          </w:tcPr>
          <w:p w:rsidR="007D46F0" w:rsidRPr="00B00393" w:rsidRDefault="007D46F0" w:rsidP="00050163">
            <w:pPr>
              <w:jc w:val="center"/>
              <w:rPr>
                <w:rFonts w:asciiTheme="minorBidi" w:hAnsiTheme="minorBidi"/>
                <w:color w:val="000000" w:themeColor="text1"/>
                <w:sz w:val="20"/>
                <w:szCs w:val="20"/>
              </w:rPr>
            </w:pPr>
            <w:r w:rsidRPr="00B00393">
              <w:rPr>
                <w:rFonts w:asciiTheme="minorBidi" w:hAnsiTheme="minorBidi"/>
                <w:color w:val="000000" w:themeColor="text1"/>
                <w:sz w:val="20"/>
                <w:szCs w:val="20"/>
              </w:rPr>
              <w:t>50</w:t>
            </w:r>
          </w:p>
        </w:tc>
        <w:tc>
          <w:tcPr>
            <w:tcW w:w="0" w:type="auto"/>
            <w:tcBorders>
              <w:top w:val="nil"/>
              <w:left w:val="single" w:sz="4" w:space="0" w:color="auto"/>
              <w:bottom w:val="nil"/>
              <w:right w:val="nil"/>
            </w:tcBorders>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0.00</w:t>
            </w:r>
          </w:p>
        </w:tc>
        <w:tc>
          <w:tcPr>
            <w:tcW w:w="0" w:type="auto"/>
            <w:tcBorders>
              <w:top w:val="nil"/>
              <w:left w:val="nil"/>
              <w:bottom w:val="nil"/>
              <w:right w:val="nil"/>
            </w:tcBorders>
            <w:shd w:val="clear" w:color="auto" w:fill="auto"/>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0.00</w:t>
            </w:r>
          </w:p>
        </w:tc>
        <w:tc>
          <w:tcPr>
            <w:tcW w:w="0" w:type="auto"/>
            <w:tcBorders>
              <w:top w:val="nil"/>
              <w:left w:val="nil"/>
              <w:bottom w:val="nil"/>
              <w:right w:val="nil"/>
            </w:tcBorders>
            <w:shd w:val="clear" w:color="auto" w:fill="auto"/>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0.00</w:t>
            </w:r>
          </w:p>
        </w:tc>
        <w:tc>
          <w:tcPr>
            <w:tcW w:w="0" w:type="auto"/>
            <w:tcBorders>
              <w:top w:val="nil"/>
              <w:left w:val="nil"/>
              <w:bottom w:val="nil"/>
              <w:right w:val="nil"/>
            </w:tcBorders>
            <w:shd w:val="clear" w:color="auto" w:fill="auto"/>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0.00</w:t>
            </w:r>
          </w:p>
        </w:tc>
        <w:tc>
          <w:tcPr>
            <w:tcW w:w="0" w:type="auto"/>
            <w:tcBorders>
              <w:top w:val="nil"/>
              <w:left w:val="nil"/>
              <w:bottom w:val="nil"/>
              <w:right w:val="single" w:sz="4" w:space="0" w:color="auto"/>
            </w:tcBorders>
            <w:vAlign w:val="center"/>
          </w:tcPr>
          <w:p w:rsidR="007D46F0" w:rsidRPr="00B00393" w:rsidRDefault="007D46F0" w:rsidP="00050163">
            <w:pPr>
              <w:jc w:val="center"/>
              <w:rPr>
                <w:rFonts w:asciiTheme="minorBidi" w:hAnsiTheme="minorBidi"/>
                <w:color w:val="000000" w:themeColor="text1"/>
                <w:sz w:val="20"/>
                <w:szCs w:val="20"/>
              </w:rPr>
            </w:pPr>
            <w:r w:rsidRPr="00B00393">
              <w:rPr>
                <w:rFonts w:asciiTheme="minorBidi" w:hAnsiTheme="minorBidi"/>
                <w:color w:val="000000" w:themeColor="text1"/>
                <w:sz w:val="20"/>
                <w:szCs w:val="20"/>
              </w:rPr>
              <w:t>0.00</w:t>
            </w:r>
          </w:p>
        </w:tc>
        <w:tc>
          <w:tcPr>
            <w:tcW w:w="0" w:type="auto"/>
            <w:tcBorders>
              <w:top w:val="nil"/>
              <w:left w:val="single" w:sz="4" w:space="0" w:color="auto"/>
              <w:bottom w:val="nil"/>
              <w:right w:val="nil"/>
            </w:tcBorders>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5</w:t>
            </w:r>
          </w:p>
        </w:tc>
        <w:tc>
          <w:tcPr>
            <w:tcW w:w="0" w:type="auto"/>
            <w:tcBorders>
              <w:top w:val="nil"/>
              <w:left w:val="nil"/>
              <w:bottom w:val="nil"/>
              <w:right w:val="nil"/>
            </w:tcBorders>
            <w:shd w:val="clear" w:color="auto" w:fill="auto"/>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5</w:t>
            </w:r>
          </w:p>
        </w:tc>
        <w:tc>
          <w:tcPr>
            <w:tcW w:w="0" w:type="auto"/>
            <w:tcBorders>
              <w:top w:val="nil"/>
              <w:left w:val="nil"/>
              <w:bottom w:val="nil"/>
              <w:right w:val="nil"/>
            </w:tcBorders>
            <w:shd w:val="clear" w:color="auto" w:fill="auto"/>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5</w:t>
            </w:r>
          </w:p>
        </w:tc>
        <w:tc>
          <w:tcPr>
            <w:tcW w:w="0" w:type="auto"/>
            <w:tcBorders>
              <w:top w:val="nil"/>
              <w:left w:val="nil"/>
              <w:bottom w:val="nil"/>
              <w:right w:val="nil"/>
            </w:tcBorders>
            <w:shd w:val="clear" w:color="auto" w:fill="auto"/>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5</w:t>
            </w:r>
          </w:p>
        </w:tc>
        <w:tc>
          <w:tcPr>
            <w:tcW w:w="0" w:type="auto"/>
            <w:tcBorders>
              <w:top w:val="nil"/>
              <w:left w:val="nil"/>
              <w:bottom w:val="nil"/>
              <w:right w:val="nil"/>
            </w:tcBorders>
            <w:vAlign w:val="center"/>
          </w:tcPr>
          <w:p w:rsidR="007D46F0" w:rsidRPr="00B00393" w:rsidRDefault="007D46F0" w:rsidP="00050163">
            <w:pPr>
              <w:jc w:val="center"/>
              <w:rPr>
                <w:rFonts w:asciiTheme="minorBidi" w:hAnsiTheme="minorBidi"/>
                <w:color w:val="000000" w:themeColor="text1"/>
                <w:sz w:val="20"/>
                <w:szCs w:val="20"/>
              </w:rPr>
            </w:pPr>
            <w:r w:rsidRPr="00B00393">
              <w:rPr>
                <w:rFonts w:asciiTheme="minorBidi" w:hAnsiTheme="minorBidi"/>
                <w:color w:val="000000" w:themeColor="text1"/>
                <w:sz w:val="20"/>
                <w:szCs w:val="20"/>
              </w:rPr>
              <w:t>5</w:t>
            </w:r>
          </w:p>
        </w:tc>
      </w:tr>
      <w:tr w:rsidR="007D46F0" w:rsidRPr="00B00393" w:rsidTr="00050163">
        <w:trPr>
          <w:jc w:val="center"/>
        </w:trPr>
        <w:tc>
          <w:tcPr>
            <w:tcW w:w="0" w:type="auto"/>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10</w:t>
            </w:r>
          </w:p>
        </w:tc>
        <w:tc>
          <w:tcPr>
            <w:tcW w:w="0" w:type="auto"/>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350</w:t>
            </w:r>
          </w:p>
        </w:tc>
        <w:tc>
          <w:tcPr>
            <w:tcW w:w="0" w:type="auto"/>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400</w:t>
            </w:r>
          </w:p>
        </w:tc>
        <w:tc>
          <w:tcPr>
            <w:tcW w:w="0" w:type="auto"/>
            <w:tcBorders>
              <w:right w:val="single" w:sz="4" w:space="0" w:color="auto"/>
            </w:tcBorders>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4.0</w:t>
            </w:r>
          </w:p>
        </w:tc>
        <w:tc>
          <w:tcPr>
            <w:tcW w:w="0" w:type="auto"/>
            <w:tcBorders>
              <w:top w:val="nil"/>
              <w:left w:val="nil"/>
              <w:bottom w:val="nil"/>
              <w:right w:val="nil"/>
            </w:tcBorders>
            <w:shd w:val="clear" w:color="auto" w:fill="FFFFFF" w:themeFill="background1"/>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200</w:t>
            </w:r>
          </w:p>
        </w:tc>
        <w:tc>
          <w:tcPr>
            <w:tcW w:w="0" w:type="auto"/>
            <w:tcBorders>
              <w:top w:val="nil"/>
              <w:left w:val="nil"/>
              <w:bottom w:val="nil"/>
              <w:right w:val="nil"/>
            </w:tcBorders>
            <w:shd w:val="clear" w:color="auto" w:fill="FFFFFF" w:themeFill="background1"/>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2.5</w:t>
            </w:r>
          </w:p>
        </w:tc>
        <w:tc>
          <w:tcPr>
            <w:tcW w:w="0" w:type="auto"/>
            <w:tcBorders>
              <w:top w:val="nil"/>
              <w:left w:val="nil"/>
              <w:bottom w:val="nil"/>
              <w:right w:val="nil"/>
            </w:tcBorders>
            <w:vAlign w:val="center"/>
          </w:tcPr>
          <w:p w:rsidR="007D46F0" w:rsidRPr="00B00393" w:rsidRDefault="007D46F0" w:rsidP="00050163">
            <w:pPr>
              <w:jc w:val="center"/>
              <w:rPr>
                <w:rFonts w:cs="Arial"/>
                <w:sz w:val="20"/>
                <w:szCs w:val="20"/>
              </w:rPr>
            </w:pPr>
            <w:r w:rsidRPr="00B00393">
              <w:rPr>
                <w:rFonts w:cs="Arial"/>
                <w:sz w:val="20"/>
                <w:szCs w:val="20"/>
              </w:rPr>
              <w:t>0.43</w:t>
            </w:r>
          </w:p>
        </w:tc>
        <w:tc>
          <w:tcPr>
            <w:tcW w:w="0" w:type="auto"/>
            <w:tcBorders>
              <w:top w:val="nil"/>
              <w:left w:val="nil"/>
              <w:bottom w:val="nil"/>
              <w:right w:val="nil"/>
            </w:tcBorders>
            <w:vAlign w:val="center"/>
          </w:tcPr>
          <w:p w:rsidR="007D46F0" w:rsidRPr="00B00393" w:rsidRDefault="007D46F0" w:rsidP="00050163">
            <w:pPr>
              <w:jc w:val="center"/>
              <w:rPr>
                <w:rFonts w:asciiTheme="minorBidi" w:hAnsiTheme="minorBidi"/>
                <w:color w:val="000000"/>
                <w:sz w:val="20"/>
                <w:szCs w:val="20"/>
              </w:rPr>
            </w:pPr>
            <w:r w:rsidRPr="00B00393">
              <w:rPr>
                <w:rFonts w:asciiTheme="minorBidi" w:hAnsiTheme="minorBidi"/>
                <w:color w:val="000000"/>
                <w:sz w:val="20"/>
                <w:szCs w:val="20"/>
              </w:rPr>
              <w:t>4</w:t>
            </w:r>
          </w:p>
        </w:tc>
        <w:tc>
          <w:tcPr>
            <w:tcW w:w="0" w:type="auto"/>
            <w:tcBorders>
              <w:top w:val="nil"/>
              <w:left w:val="nil"/>
              <w:bottom w:val="nil"/>
              <w:right w:val="single" w:sz="4" w:space="0" w:color="auto"/>
            </w:tcBorders>
            <w:vAlign w:val="center"/>
          </w:tcPr>
          <w:p w:rsidR="007D46F0" w:rsidRPr="00B00393" w:rsidRDefault="007D46F0" w:rsidP="00050163">
            <w:pPr>
              <w:jc w:val="center"/>
              <w:rPr>
                <w:rFonts w:asciiTheme="minorBidi" w:hAnsiTheme="minorBidi"/>
                <w:color w:val="000000"/>
                <w:sz w:val="20"/>
                <w:szCs w:val="20"/>
              </w:rPr>
            </w:pPr>
            <w:r w:rsidRPr="00B00393">
              <w:rPr>
                <w:rFonts w:asciiTheme="minorBidi" w:hAnsiTheme="minorBidi"/>
                <w:color w:val="000000"/>
                <w:sz w:val="20"/>
                <w:szCs w:val="20"/>
              </w:rPr>
              <w:t>166.2</w:t>
            </w:r>
          </w:p>
        </w:tc>
        <w:tc>
          <w:tcPr>
            <w:tcW w:w="0" w:type="auto"/>
            <w:tcBorders>
              <w:top w:val="nil"/>
              <w:left w:val="single" w:sz="4" w:space="0" w:color="auto"/>
              <w:bottom w:val="nil"/>
              <w:right w:val="nil"/>
            </w:tcBorders>
            <w:shd w:val="clear" w:color="auto" w:fill="auto"/>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43</w:t>
            </w:r>
          </w:p>
        </w:tc>
        <w:tc>
          <w:tcPr>
            <w:tcW w:w="0" w:type="auto"/>
            <w:tcBorders>
              <w:top w:val="nil"/>
              <w:left w:val="nil"/>
              <w:bottom w:val="nil"/>
              <w:right w:val="nil"/>
            </w:tcBorders>
            <w:shd w:val="clear" w:color="auto" w:fill="auto"/>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42</w:t>
            </w:r>
          </w:p>
        </w:tc>
        <w:tc>
          <w:tcPr>
            <w:tcW w:w="0" w:type="auto"/>
            <w:tcBorders>
              <w:top w:val="nil"/>
              <w:left w:val="nil"/>
              <w:bottom w:val="nil"/>
              <w:right w:val="nil"/>
            </w:tcBorders>
            <w:shd w:val="clear" w:color="auto" w:fill="auto"/>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38</w:t>
            </w:r>
          </w:p>
        </w:tc>
        <w:tc>
          <w:tcPr>
            <w:tcW w:w="0" w:type="auto"/>
            <w:tcBorders>
              <w:top w:val="nil"/>
              <w:left w:val="nil"/>
              <w:bottom w:val="nil"/>
              <w:right w:val="nil"/>
            </w:tcBorders>
            <w:shd w:val="clear" w:color="auto" w:fill="auto"/>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37</w:t>
            </w:r>
          </w:p>
        </w:tc>
        <w:tc>
          <w:tcPr>
            <w:tcW w:w="0" w:type="auto"/>
            <w:tcBorders>
              <w:top w:val="nil"/>
              <w:left w:val="nil"/>
              <w:bottom w:val="nil"/>
              <w:right w:val="single" w:sz="4" w:space="0" w:color="auto"/>
            </w:tcBorders>
            <w:vAlign w:val="center"/>
          </w:tcPr>
          <w:p w:rsidR="007D46F0" w:rsidRPr="00B00393" w:rsidRDefault="007D46F0" w:rsidP="00050163">
            <w:pPr>
              <w:jc w:val="center"/>
              <w:rPr>
                <w:rFonts w:asciiTheme="minorBidi" w:hAnsiTheme="minorBidi"/>
                <w:color w:val="000000" w:themeColor="text1"/>
                <w:sz w:val="20"/>
                <w:szCs w:val="20"/>
              </w:rPr>
            </w:pPr>
            <w:r w:rsidRPr="00B00393">
              <w:rPr>
                <w:rFonts w:asciiTheme="minorBidi" w:hAnsiTheme="minorBidi"/>
                <w:color w:val="000000" w:themeColor="text1"/>
                <w:sz w:val="20"/>
                <w:szCs w:val="20"/>
              </w:rPr>
              <w:t>33</w:t>
            </w:r>
          </w:p>
        </w:tc>
        <w:tc>
          <w:tcPr>
            <w:tcW w:w="0" w:type="auto"/>
            <w:tcBorders>
              <w:top w:val="nil"/>
              <w:left w:val="single" w:sz="4" w:space="0" w:color="auto"/>
              <w:bottom w:val="nil"/>
              <w:right w:val="nil"/>
            </w:tcBorders>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0.00</w:t>
            </w:r>
          </w:p>
        </w:tc>
        <w:tc>
          <w:tcPr>
            <w:tcW w:w="0" w:type="auto"/>
            <w:tcBorders>
              <w:top w:val="nil"/>
              <w:left w:val="nil"/>
              <w:bottom w:val="nil"/>
              <w:right w:val="nil"/>
            </w:tcBorders>
            <w:shd w:val="clear" w:color="auto" w:fill="auto"/>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0.00</w:t>
            </w:r>
          </w:p>
        </w:tc>
        <w:tc>
          <w:tcPr>
            <w:tcW w:w="0" w:type="auto"/>
            <w:tcBorders>
              <w:top w:val="nil"/>
              <w:left w:val="nil"/>
              <w:bottom w:val="nil"/>
              <w:right w:val="nil"/>
            </w:tcBorders>
            <w:shd w:val="clear" w:color="auto" w:fill="auto"/>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0.03</w:t>
            </w:r>
          </w:p>
        </w:tc>
        <w:tc>
          <w:tcPr>
            <w:tcW w:w="0" w:type="auto"/>
            <w:tcBorders>
              <w:top w:val="nil"/>
              <w:left w:val="nil"/>
              <w:bottom w:val="nil"/>
              <w:right w:val="nil"/>
            </w:tcBorders>
            <w:shd w:val="clear" w:color="auto" w:fill="auto"/>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0.05</w:t>
            </w:r>
          </w:p>
        </w:tc>
        <w:tc>
          <w:tcPr>
            <w:tcW w:w="0" w:type="auto"/>
            <w:tcBorders>
              <w:top w:val="nil"/>
              <w:left w:val="nil"/>
              <w:bottom w:val="nil"/>
              <w:right w:val="single" w:sz="4" w:space="0" w:color="auto"/>
            </w:tcBorders>
            <w:vAlign w:val="center"/>
          </w:tcPr>
          <w:p w:rsidR="007D46F0" w:rsidRPr="00B00393" w:rsidRDefault="007D46F0" w:rsidP="00050163">
            <w:pPr>
              <w:jc w:val="center"/>
              <w:rPr>
                <w:rFonts w:asciiTheme="minorBidi" w:hAnsiTheme="minorBidi"/>
                <w:color w:val="000000" w:themeColor="text1"/>
                <w:sz w:val="20"/>
                <w:szCs w:val="20"/>
              </w:rPr>
            </w:pPr>
            <w:r w:rsidRPr="00B00393">
              <w:rPr>
                <w:rFonts w:asciiTheme="minorBidi" w:hAnsiTheme="minorBidi"/>
                <w:color w:val="000000" w:themeColor="text1"/>
                <w:sz w:val="20"/>
                <w:szCs w:val="20"/>
              </w:rPr>
              <w:t>0.08</w:t>
            </w:r>
          </w:p>
        </w:tc>
        <w:tc>
          <w:tcPr>
            <w:tcW w:w="0" w:type="auto"/>
            <w:tcBorders>
              <w:top w:val="nil"/>
              <w:left w:val="single" w:sz="4" w:space="0" w:color="auto"/>
              <w:bottom w:val="nil"/>
              <w:right w:val="nil"/>
            </w:tcBorders>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5</w:t>
            </w:r>
          </w:p>
        </w:tc>
        <w:tc>
          <w:tcPr>
            <w:tcW w:w="0" w:type="auto"/>
            <w:tcBorders>
              <w:top w:val="nil"/>
              <w:left w:val="nil"/>
              <w:bottom w:val="nil"/>
              <w:right w:val="nil"/>
            </w:tcBorders>
            <w:shd w:val="clear" w:color="auto" w:fill="auto"/>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5</w:t>
            </w:r>
          </w:p>
        </w:tc>
        <w:tc>
          <w:tcPr>
            <w:tcW w:w="0" w:type="auto"/>
            <w:tcBorders>
              <w:top w:val="nil"/>
              <w:left w:val="nil"/>
              <w:bottom w:val="nil"/>
              <w:right w:val="nil"/>
            </w:tcBorders>
            <w:shd w:val="clear" w:color="auto" w:fill="auto"/>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5</w:t>
            </w:r>
          </w:p>
        </w:tc>
        <w:tc>
          <w:tcPr>
            <w:tcW w:w="0" w:type="auto"/>
            <w:tcBorders>
              <w:top w:val="nil"/>
              <w:left w:val="nil"/>
              <w:bottom w:val="nil"/>
              <w:right w:val="nil"/>
            </w:tcBorders>
            <w:shd w:val="clear" w:color="auto" w:fill="auto"/>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5</w:t>
            </w:r>
          </w:p>
        </w:tc>
        <w:tc>
          <w:tcPr>
            <w:tcW w:w="0" w:type="auto"/>
            <w:tcBorders>
              <w:top w:val="nil"/>
              <w:left w:val="nil"/>
              <w:bottom w:val="nil"/>
              <w:right w:val="nil"/>
            </w:tcBorders>
            <w:vAlign w:val="center"/>
          </w:tcPr>
          <w:p w:rsidR="007D46F0" w:rsidRPr="00B00393" w:rsidRDefault="007D46F0" w:rsidP="00050163">
            <w:pPr>
              <w:jc w:val="center"/>
              <w:rPr>
                <w:rFonts w:asciiTheme="minorBidi" w:hAnsiTheme="minorBidi"/>
                <w:color w:val="000000" w:themeColor="text1"/>
                <w:sz w:val="20"/>
                <w:szCs w:val="20"/>
              </w:rPr>
            </w:pPr>
            <w:r w:rsidRPr="00B00393">
              <w:rPr>
                <w:rFonts w:asciiTheme="minorBidi" w:hAnsiTheme="minorBidi"/>
                <w:color w:val="000000" w:themeColor="text1"/>
                <w:sz w:val="20"/>
                <w:szCs w:val="20"/>
              </w:rPr>
              <w:t>5</w:t>
            </w:r>
          </w:p>
        </w:tc>
      </w:tr>
      <w:tr w:rsidR="007D46F0" w:rsidRPr="00B00393" w:rsidTr="00050163">
        <w:trPr>
          <w:jc w:val="center"/>
        </w:trPr>
        <w:tc>
          <w:tcPr>
            <w:tcW w:w="0" w:type="auto"/>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11</w:t>
            </w:r>
          </w:p>
        </w:tc>
        <w:tc>
          <w:tcPr>
            <w:tcW w:w="0" w:type="auto"/>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400</w:t>
            </w:r>
          </w:p>
        </w:tc>
        <w:tc>
          <w:tcPr>
            <w:tcW w:w="0" w:type="auto"/>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300</w:t>
            </w:r>
          </w:p>
        </w:tc>
        <w:tc>
          <w:tcPr>
            <w:tcW w:w="0" w:type="auto"/>
            <w:tcBorders>
              <w:right w:val="single" w:sz="4" w:space="0" w:color="auto"/>
            </w:tcBorders>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3.0</w:t>
            </w:r>
          </w:p>
        </w:tc>
        <w:tc>
          <w:tcPr>
            <w:tcW w:w="0" w:type="auto"/>
            <w:tcBorders>
              <w:top w:val="nil"/>
              <w:left w:val="nil"/>
              <w:bottom w:val="nil"/>
              <w:right w:val="nil"/>
            </w:tcBorders>
            <w:shd w:val="clear" w:color="auto" w:fill="FFFFFF" w:themeFill="background1"/>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138</w:t>
            </w:r>
          </w:p>
        </w:tc>
        <w:tc>
          <w:tcPr>
            <w:tcW w:w="0" w:type="auto"/>
            <w:tcBorders>
              <w:top w:val="nil"/>
              <w:left w:val="nil"/>
              <w:bottom w:val="nil"/>
              <w:right w:val="nil"/>
            </w:tcBorders>
            <w:shd w:val="clear" w:color="auto" w:fill="FFFFFF" w:themeFill="background1"/>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3.1</w:t>
            </w:r>
          </w:p>
        </w:tc>
        <w:tc>
          <w:tcPr>
            <w:tcW w:w="0" w:type="auto"/>
            <w:tcBorders>
              <w:top w:val="nil"/>
              <w:left w:val="nil"/>
              <w:bottom w:val="nil"/>
              <w:right w:val="nil"/>
            </w:tcBorders>
            <w:vAlign w:val="center"/>
          </w:tcPr>
          <w:p w:rsidR="007D46F0" w:rsidRPr="00B00393" w:rsidRDefault="007D46F0" w:rsidP="00050163">
            <w:pPr>
              <w:jc w:val="center"/>
              <w:rPr>
                <w:rFonts w:cs="Arial"/>
                <w:sz w:val="20"/>
                <w:szCs w:val="20"/>
              </w:rPr>
            </w:pPr>
            <w:r w:rsidRPr="00B00393">
              <w:rPr>
                <w:rFonts w:cs="Arial"/>
                <w:sz w:val="20"/>
                <w:szCs w:val="20"/>
              </w:rPr>
              <w:t>0.60</w:t>
            </w:r>
          </w:p>
        </w:tc>
        <w:tc>
          <w:tcPr>
            <w:tcW w:w="0" w:type="auto"/>
            <w:tcBorders>
              <w:top w:val="nil"/>
              <w:left w:val="nil"/>
              <w:bottom w:val="nil"/>
              <w:right w:val="nil"/>
            </w:tcBorders>
            <w:vAlign w:val="center"/>
          </w:tcPr>
          <w:p w:rsidR="007D46F0" w:rsidRPr="00B00393" w:rsidRDefault="007D46F0" w:rsidP="00050163">
            <w:pPr>
              <w:jc w:val="center"/>
              <w:rPr>
                <w:rFonts w:asciiTheme="minorBidi" w:hAnsiTheme="minorBidi"/>
                <w:color w:val="000000"/>
                <w:sz w:val="20"/>
                <w:szCs w:val="20"/>
              </w:rPr>
            </w:pPr>
            <w:r w:rsidRPr="00B00393">
              <w:rPr>
                <w:rFonts w:asciiTheme="minorBidi" w:hAnsiTheme="minorBidi"/>
                <w:color w:val="000000"/>
                <w:sz w:val="20"/>
                <w:szCs w:val="20"/>
              </w:rPr>
              <w:t>6</w:t>
            </w:r>
          </w:p>
        </w:tc>
        <w:tc>
          <w:tcPr>
            <w:tcW w:w="0" w:type="auto"/>
            <w:tcBorders>
              <w:top w:val="nil"/>
              <w:left w:val="nil"/>
              <w:bottom w:val="nil"/>
              <w:right w:val="single" w:sz="4" w:space="0" w:color="auto"/>
            </w:tcBorders>
            <w:vAlign w:val="center"/>
          </w:tcPr>
          <w:p w:rsidR="007D46F0" w:rsidRPr="00B00393" w:rsidRDefault="007D46F0" w:rsidP="00050163">
            <w:pPr>
              <w:jc w:val="center"/>
              <w:rPr>
                <w:rFonts w:asciiTheme="minorBidi" w:hAnsiTheme="minorBidi"/>
                <w:color w:val="000000"/>
                <w:sz w:val="20"/>
                <w:szCs w:val="20"/>
              </w:rPr>
            </w:pPr>
            <w:r w:rsidRPr="00B00393">
              <w:rPr>
                <w:rFonts w:asciiTheme="minorBidi" w:hAnsiTheme="minorBidi"/>
                <w:color w:val="000000"/>
                <w:sz w:val="20"/>
                <w:szCs w:val="20"/>
              </w:rPr>
              <w:t>87.8</w:t>
            </w:r>
          </w:p>
        </w:tc>
        <w:tc>
          <w:tcPr>
            <w:tcW w:w="0" w:type="auto"/>
            <w:tcBorders>
              <w:top w:val="nil"/>
              <w:left w:val="single" w:sz="4" w:space="0" w:color="auto"/>
              <w:bottom w:val="nil"/>
              <w:right w:val="nil"/>
            </w:tcBorders>
            <w:shd w:val="clear" w:color="auto" w:fill="auto"/>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28</w:t>
            </w:r>
          </w:p>
        </w:tc>
        <w:tc>
          <w:tcPr>
            <w:tcW w:w="0" w:type="auto"/>
            <w:tcBorders>
              <w:top w:val="nil"/>
              <w:left w:val="nil"/>
              <w:bottom w:val="nil"/>
              <w:right w:val="nil"/>
            </w:tcBorders>
            <w:shd w:val="clear" w:color="auto" w:fill="auto"/>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27</w:t>
            </w:r>
          </w:p>
        </w:tc>
        <w:tc>
          <w:tcPr>
            <w:tcW w:w="0" w:type="auto"/>
            <w:tcBorders>
              <w:top w:val="nil"/>
              <w:left w:val="nil"/>
              <w:bottom w:val="nil"/>
              <w:right w:val="nil"/>
            </w:tcBorders>
            <w:shd w:val="clear" w:color="auto" w:fill="auto"/>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26</w:t>
            </w:r>
          </w:p>
        </w:tc>
        <w:tc>
          <w:tcPr>
            <w:tcW w:w="0" w:type="auto"/>
            <w:tcBorders>
              <w:top w:val="nil"/>
              <w:left w:val="nil"/>
              <w:bottom w:val="nil"/>
              <w:right w:val="nil"/>
            </w:tcBorders>
            <w:shd w:val="clear" w:color="auto" w:fill="auto"/>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25</w:t>
            </w:r>
          </w:p>
        </w:tc>
        <w:tc>
          <w:tcPr>
            <w:tcW w:w="0" w:type="auto"/>
            <w:tcBorders>
              <w:top w:val="nil"/>
              <w:left w:val="nil"/>
              <w:bottom w:val="nil"/>
              <w:right w:val="single" w:sz="4" w:space="0" w:color="auto"/>
            </w:tcBorders>
            <w:vAlign w:val="center"/>
          </w:tcPr>
          <w:p w:rsidR="007D46F0" w:rsidRPr="00B00393" w:rsidRDefault="007D46F0" w:rsidP="00050163">
            <w:pPr>
              <w:jc w:val="center"/>
              <w:rPr>
                <w:rFonts w:asciiTheme="minorBidi" w:hAnsiTheme="minorBidi"/>
                <w:color w:val="000000" w:themeColor="text1"/>
                <w:sz w:val="20"/>
                <w:szCs w:val="20"/>
              </w:rPr>
            </w:pPr>
            <w:r w:rsidRPr="00B00393">
              <w:rPr>
                <w:rFonts w:asciiTheme="minorBidi" w:hAnsiTheme="minorBidi"/>
                <w:color w:val="000000" w:themeColor="text1"/>
                <w:sz w:val="20"/>
                <w:szCs w:val="20"/>
              </w:rPr>
              <w:t>20.5</w:t>
            </w:r>
          </w:p>
        </w:tc>
        <w:tc>
          <w:tcPr>
            <w:tcW w:w="0" w:type="auto"/>
            <w:tcBorders>
              <w:top w:val="nil"/>
              <w:left w:val="single" w:sz="4" w:space="0" w:color="auto"/>
              <w:bottom w:val="nil"/>
              <w:right w:val="nil"/>
            </w:tcBorders>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0.21</w:t>
            </w:r>
          </w:p>
        </w:tc>
        <w:tc>
          <w:tcPr>
            <w:tcW w:w="0" w:type="auto"/>
            <w:tcBorders>
              <w:top w:val="nil"/>
              <w:left w:val="nil"/>
              <w:bottom w:val="nil"/>
              <w:right w:val="nil"/>
            </w:tcBorders>
            <w:shd w:val="clear" w:color="auto" w:fill="auto"/>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0.21</w:t>
            </w:r>
          </w:p>
        </w:tc>
        <w:tc>
          <w:tcPr>
            <w:tcW w:w="0" w:type="auto"/>
            <w:tcBorders>
              <w:top w:val="nil"/>
              <w:left w:val="nil"/>
              <w:bottom w:val="nil"/>
              <w:right w:val="nil"/>
            </w:tcBorders>
            <w:shd w:val="clear" w:color="auto" w:fill="auto"/>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0.26</w:t>
            </w:r>
          </w:p>
        </w:tc>
        <w:tc>
          <w:tcPr>
            <w:tcW w:w="0" w:type="auto"/>
            <w:tcBorders>
              <w:top w:val="nil"/>
              <w:left w:val="nil"/>
              <w:bottom w:val="nil"/>
              <w:right w:val="nil"/>
            </w:tcBorders>
            <w:shd w:val="clear" w:color="auto" w:fill="auto"/>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0.28</w:t>
            </w:r>
          </w:p>
        </w:tc>
        <w:tc>
          <w:tcPr>
            <w:tcW w:w="0" w:type="auto"/>
            <w:tcBorders>
              <w:top w:val="nil"/>
              <w:left w:val="nil"/>
              <w:bottom w:val="nil"/>
              <w:right w:val="single" w:sz="4" w:space="0" w:color="auto"/>
            </w:tcBorders>
            <w:vAlign w:val="center"/>
          </w:tcPr>
          <w:p w:rsidR="007D46F0" w:rsidRPr="00B00393" w:rsidRDefault="007D46F0" w:rsidP="00050163">
            <w:pPr>
              <w:jc w:val="center"/>
              <w:rPr>
                <w:rFonts w:asciiTheme="minorBidi" w:hAnsiTheme="minorBidi"/>
                <w:color w:val="000000" w:themeColor="text1"/>
                <w:sz w:val="20"/>
                <w:szCs w:val="20"/>
              </w:rPr>
            </w:pPr>
            <w:r w:rsidRPr="00B00393">
              <w:rPr>
                <w:rFonts w:asciiTheme="minorBidi" w:hAnsiTheme="minorBidi"/>
                <w:color w:val="000000" w:themeColor="text1"/>
                <w:sz w:val="20"/>
                <w:szCs w:val="20"/>
              </w:rPr>
              <w:t>0.39</w:t>
            </w:r>
          </w:p>
        </w:tc>
        <w:tc>
          <w:tcPr>
            <w:tcW w:w="0" w:type="auto"/>
            <w:tcBorders>
              <w:top w:val="nil"/>
              <w:left w:val="single" w:sz="4" w:space="0" w:color="auto"/>
              <w:bottom w:val="nil"/>
              <w:right w:val="nil"/>
            </w:tcBorders>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4</w:t>
            </w:r>
          </w:p>
        </w:tc>
        <w:tc>
          <w:tcPr>
            <w:tcW w:w="0" w:type="auto"/>
            <w:tcBorders>
              <w:top w:val="nil"/>
              <w:left w:val="nil"/>
              <w:bottom w:val="nil"/>
              <w:right w:val="nil"/>
            </w:tcBorders>
            <w:shd w:val="clear" w:color="auto" w:fill="auto"/>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4</w:t>
            </w:r>
          </w:p>
        </w:tc>
        <w:tc>
          <w:tcPr>
            <w:tcW w:w="0" w:type="auto"/>
            <w:tcBorders>
              <w:top w:val="nil"/>
              <w:left w:val="nil"/>
              <w:bottom w:val="nil"/>
              <w:right w:val="nil"/>
            </w:tcBorders>
            <w:shd w:val="clear" w:color="auto" w:fill="auto"/>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4</w:t>
            </w:r>
          </w:p>
        </w:tc>
        <w:tc>
          <w:tcPr>
            <w:tcW w:w="0" w:type="auto"/>
            <w:tcBorders>
              <w:top w:val="nil"/>
              <w:left w:val="nil"/>
              <w:bottom w:val="nil"/>
              <w:right w:val="nil"/>
            </w:tcBorders>
            <w:shd w:val="clear" w:color="auto" w:fill="auto"/>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4</w:t>
            </w:r>
          </w:p>
        </w:tc>
        <w:tc>
          <w:tcPr>
            <w:tcW w:w="0" w:type="auto"/>
            <w:tcBorders>
              <w:top w:val="nil"/>
              <w:left w:val="nil"/>
              <w:bottom w:val="nil"/>
              <w:right w:val="nil"/>
            </w:tcBorders>
            <w:vAlign w:val="center"/>
          </w:tcPr>
          <w:p w:rsidR="007D46F0" w:rsidRPr="00B00393" w:rsidRDefault="007D46F0" w:rsidP="00050163">
            <w:pPr>
              <w:jc w:val="center"/>
              <w:rPr>
                <w:rFonts w:asciiTheme="minorBidi" w:hAnsiTheme="minorBidi"/>
                <w:color w:val="000000" w:themeColor="text1"/>
                <w:sz w:val="20"/>
                <w:szCs w:val="20"/>
              </w:rPr>
            </w:pPr>
            <w:r w:rsidRPr="00B00393">
              <w:rPr>
                <w:rFonts w:asciiTheme="minorBidi" w:hAnsiTheme="minorBidi"/>
                <w:color w:val="000000" w:themeColor="text1"/>
                <w:sz w:val="20"/>
                <w:szCs w:val="20"/>
              </w:rPr>
              <w:t>4</w:t>
            </w:r>
          </w:p>
        </w:tc>
      </w:tr>
      <w:tr w:rsidR="007D46F0" w:rsidRPr="00B00393" w:rsidTr="00050163">
        <w:trPr>
          <w:jc w:val="center"/>
        </w:trPr>
        <w:tc>
          <w:tcPr>
            <w:tcW w:w="0" w:type="auto"/>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12</w:t>
            </w:r>
          </w:p>
        </w:tc>
        <w:tc>
          <w:tcPr>
            <w:tcW w:w="0" w:type="auto"/>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300</w:t>
            </w:r>
          </w:p>
        </w:tc>
        <w:tc>
          <w:tcPr>
            <w:tcW w:w="0" w:type="auto"/>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350</w:t>
            </w:r>
          </w:p>
        </w:tc>
        <w:tc>
          <w:tcPr>
            <w:tcW w:w="0" w:type="auto"/>
            <w:tcBorders>
              <w:right w:val="single" w:sz="4" w:space="0" w:color="auto"/>
            </w:tcBorders>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3.2</w:t>
            </w:r>
          </w:p>
        </w:tc>
        <w:tc>
          <w:tcPr>
            <w:tcW w:w="0" w:type="auto"/>
            <w:tcBorders>
              <w:top w:val="nil"/>
              <w:left w:val="nil"/>
              <w:bottom w:val="nil"/>
              <w:right w:val="nil"/>
            </w:tcBorders>
            <w:shd w:val="clear" w:color="auto" w:fill="FFFFFF" w:themeFill="background1"/>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2</w:t>
            </w:r>
          </w:p>
        </w:tc>
        <w:tc>
          <w:tcPr>
            <w:tcW w:w="0" w:type="auto"/>
            <w:tcBorders>
              <w:top w:val="nil"/>
              <w:left w:val="nil"/>
              <w:bottom w:val="nil"/>
              <w:right w:val="nil"/>
            </w:tcBorders>
            <w:shd w:val="clear" w:color="auto" w:fill="FFFFFF" w:themeFill="background1"/>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2.2</w:t>
            </w:r>
          </w:p>
        </w:tc>
        <w:tc>
          <w:tcPr>
            <w:tcW w:w="0" w:type="auto"/>
            <w:tcBorders>
              <w:top w:val="nil"/>
              <w:left w:val="nil"/>
              <w:bottom w:val="nil"/>
              <w:right w:val="nil"/>
            </w:tcBorders>
            <w:vAlign w:val="center"/>
          </w:tcPr>
          <w:p w:rsidR="007D46F0" w:rsidRPr="00B00393" w:rsidRDefault="007D46F0" w:rsidP="00050163">
            <w:pPr>
              <w:jc w:val="center"/>
              <w:rPr>
                <w:rFonts w:cs="Arial"/>
                <w:sz w:val="20"/>
                <w:szCs w:val="20"/>
              </w:rPr>
            </w:pPr>
            <w:r w:rsidRPr="00B00393">
              <w:rPr>
                <w:rFonts w:cs="Arial"/>
                <w:sz w:val="20"/>
                <w:szCs w:val="20"/>
              </w:rPr>
              <w:t>1.70</w:t>
            </w:r>
          </w:p>
        </w:tc>
        <w:tc>
          <w:tcPr>
            <w:tcW w:w="0" w:type="auto"/>
            <w:tcBorders>
              <w:top w:val="nil"/>
              <w:left w:val="nil"/>
              <w:bottom w:val="nil"/>
              <w:right w:val="nil"/>
            </w:tcBorders>
            <w:vAlign w:val="center"/>
          </w:tcPr>
          <w:p w:rsidR="007D46F0" w:rsidRPr="00B00393" w:rsidRDefault="007D46F0" w:rsidP="00050163">
            <w:pPr>
              <w:jc w:val="center"/>
              <w:rPr>
                <w:rFonts w:asciiTheme="minorBidi" w:hAnsiTheme="minorBidi"/>
                <w:color w:val="000000"/>
                <w:sz w:val="20"/>
                <w:szCs w:val="20"/>
              </w:rPr>
            </w:pPr>
            <w:r w:rsidRPr="00B00393">
              <w:rPr>
                <w:rFonts w:asciiTheme="minorBidi" w:hAnsiTheme="minorBidi"/>
                <w:color w:val="000000"/>
                <w:sz w:val="20"/>
                <w:szCs w:val="20"/>
              </w:rPr>
              <w:t>5</w:t>
            </w:r>
          </w:p>
        </w:tc>
        <w:tc>
          <w:tcPr>
            <w:tcW w:w="0" w:type="auto"/>
            <w:tcBorders>
              <w:top w:val="nil"/>
              <w:left w:val="nil"/>
              <w:bottom w:val="nil"/>
              <w:right w:val="single" w:sz="4" w:space="0" w:color="auto"/>
            </w:tcBorders>
            <w:vAlign w:val="center"/>
          </w:tcPr>
          <w:p w:rsidR="007D46F0" w:rsidRPr="00B00393" w:rsidRDefault="007D46F0" w:rsidP="00050163">
            <w:pPr>
              <w:jc w:val="center"/>
              <w:rPr>
                <w:rFonts w:asciiTheme="minorBidi" w:hAnsiTheme="minorBidi"/>
                <w:color w:val="000000"/>
                <w:sz w:val="20"/>
                <w:szCs w:val="20"/>
              </w:rPr>
            </w:pPr>
            <w:r w:rsidRPr="00B00393">
              <w:rPr>
                <w:rFonts w:asciiTheme="minorBidi" w:hAnsiTheme="minorBidi"/>
                <w:color w:val="000000"/>
                <w:sz w:val="20"/>
                <w:szCs w:val="20"/>
              </w:rPr>
              <w:t>142.3</w:t>
            </w:r>
          </w:p>
        </w:tc>
        <w:tc>
          <w:tcPr>
            <w:tcW w:w="0" w:type="auto"/>
            <w:tcBorders>
              <w:top w:val="nil"/>
              <w:left w:val="single" w:sz="4" w:space="0" w:color="auto"/>
              <w:bottom w:val="nil"/>
              <w:right w:val="nil"/>
            </w:tcBorders>
            <w:shd w:val="clear" w:color="auto" w:fill="auto"/>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1.5</w:t>
            </w:r>
          </w:p>
        </w:tc>
        <w:tc>
          <w:tcPr>
            <w:tcW w:w="0" w:type="auto"/>
            <w:tcBorders>
              <w:top w:val="nil"/>
              <w:left w:val="nil"/>
              <w:bottom w:val="nil"/>
              <w:right w:val="nil"/>
            </w:tcBorders>
            <w:shd w:val="clear" w:color="auto" w:fill="auto"/>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1.5</w:t>
            </w:r>
          </w:p>
        </w:tc>
        <w:tc>
          <w:tcPr>
            <w:tcW w:w="0" w:type="auto"/>
            <w:tcBorders>
              <w:top w:val="nil"/>
              <w:left w:val="nil"/>
              <w:bottom w:val="nil"/>
              <w:right w:val="nil"/>
            </w:tcBorders>
            <w:shd w:val="clear" w:color="auto" w:fill="auto"/>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1.5</w:t>
            </w:r>
          </w:p>
        </w:tc>
        <w:tc>
          <w:tcPr>
            <w:tcW w:w="0" w:type="auto"/>
            <w:tcBorders>
              <w:top w:val="nil"/>
              <w:left w:val="nil"/>
              <w:bottom w:val="nil"/>
              <w:right w:val="nil"/>
            </w:tcBorders>
            <w:shd w:val="clear" w:color="auto" w:fill="auto"/>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1</w:t>
            </w:r>
          </w:p>
        </w:tc>
        <w:tc>
          <w:tcPr>
            <w:tcW w:w="0" w:type="auto"/>
            <w:tcBorders>
              <w:top w:val="nil"/>
              <w:left w:val="nil"/>
              <w:bottom w:val="nil"/>
              <w:right w:val="single" w:sz="4" w:space="0" w:color="auto"/>
            </w:tcBorders>
            <w:vAlign w:val="center"/>
          </w:tcPr>
          <w:p w:rsidR="007D46F0" w:rsidRPr="00B00393" w:rsidRDefault="007D46F0" w:rsidP="00050163">
            <w:pPr>
              <w:jc w:val="center"/>
              <w:rPr>
                <w:rFonts w:asciiTheme="minorBidi" w:hAnsiTheme="minorBidi"/>
                <w:color w:val="000000" w:themeColor="text1"/>
                <w:sz w:val="20"/>
                <w:szCs w:val="20"/>
              </w:rPr>
            </w:pPr>
            <w:r w:rsidRPr="00B00393">
              <w:rPr>
                <w:rFonts w:asciiTheme="minorBidi" w:hAnsiTheme="minorBidi"/>
                <w:color w:val="000000" w:themeColor="text1"/>
                <w:sz w:val="20"/>
                <w:szCs w:val="20"/>
              </w:rPr>
              <w:t>0.2</w:t>
            </w:r>
          </w:p>
        </w:tc>
        <w:tc>
          <w:tcPr>
            <w:tcW w:w="0" w:type="auto"/>
            <w:tcBorders>
              <w:top w:val="nil"/>
              <w:left w:val="single" w:sz="4" w:space="0" w:color="auto"/>
              <w:bottom w:val="nil"/>
              <w:right w:val="nil"/>
            </w:tcBorders>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1.00</w:t>
            </w:r>
          </w:p>
        </w:tc>
        <w:tc>
          <w:tcPr>
            <w:tcW w:w="0" w:type="auto"/>
            <w:tcBorders>
              <w:top w:val="nil"/>
              <w:left w:val="nil"/>
              <w:bottom w:val="nil"/>
              <w:right w:val="nil"/>
            </w:tcBorders>
            <w:shd w:val="clear" w:color="auto" w:fill="auto"/>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1.00</w:t>
            </w:r>
          </w:p>
        </w:tc>
        <w:tc>
          <w:tcPr>
            <w:tcW w:w="0" w:type="auto"/>
            <w:tcBorders>
              <w:top w:val="nil"/>
              <w:left w:val="nil"/>
              <w:bottom w:val="nil"/>
              <w:right w:val="nil"/>
            </w:tcBorders>
            <w:shd w:val="clear" w:color="auto" w:fill="auto"/>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1.00</w:t>
            </w:r>
          </w:p>
        </w:tc>
        <w:tc>
          <w:tcPr>
            <w:tcW w:w="0" w:type="auto"/>
            <w:tcBorders>
              <w:top w:val="nil"/>
              <w:left w:val="nil"/>
              <w:bottom w:val="nil"/>
              <w:right w:val="nil"/>
            </w:tcBorders>
            <w:shd w:val="clear" w:color="auto" w:fill="auto"/>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1.00</w:t>
            </w:r>
          </w:p>
        </w:tc>
        <w:tc>
          <w:tcPr>
            <w:tcW w:w="0" w:type="auto"/>
            <w:tcBorders>
              <w:top w:val="nil"/>
              <w:left w:val="nil"/>
              <w:bottom w:val="nil"/>
              <w:right w:val="single" w:sz="4" w:space="0" w:color="auto"/>
            </w:tcBorders>
            <w:vAlign w:val="center"/>
          </w:tcPr>
          <w:p w:rsidR="007D46F0" w:rsidRPr="00B00393" w:rsidRDefault="007D46F0" w:rsidP="00050163">
            <w:pPr>
              <w:jc w:val="center"/>
              <w:rPr>
                <w:rFonts w:asciiTheme="minorBidi" w:hAnsiTheme="minorBidi"/>
                <w:color w:val="000000" w:themeColor="text1"/>
                <w:sz w:val="20"/>
                <w:szCs w:val="20"/>
              </w:rPr>
            </w:pPr>
            <w:r w:rsidRPr="00B00393">
              <w:rPr>
                <w:rFonts w:asciiTheme="minorBidi" w:hAnsiTheme="minorBidi"/>
                <w:color w:val="000000" w:themeColor="text1"/>
                <w:sz w:val="20"/>
                <w:szCs w:val="20"/>
              </w:rPr>
              <w:t>1.00</w:t>
            </w:r>
          </w:p>
        </w:tc>
        <w:tc>
          <w:tcPr>
            <w:tcW w:w="0" w:type="auto"/>
            <w:tcBorders>
              <w:top w:val="nil"/>
              <w:left w:val="single" w:sz="4" w:space="0" w:color="auto"/>
              <w:bottom w:val="nil"/>
              <w:right w:val="nil"/>
            </w:tcBorders>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1</w:t>
            </w:r>
          </w:p>
        </w:tc>
        <w:tc>
          <w:tcPr>
            <w:tcW w:w="0" w:type="auto"/>
            <w:tcBorders>
              <w:top w:val="nil"/>
              <w:left w:val="nil"/>
              <w:bottom w:val="nil"/>
              <w:right w:val="nil"/>
            </w:tcBorders>
            <w:shd w:val="clear" w:color="auto" w:fill="auto"/>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1</w:t>
            </w:r>
          </w:p>
        </w:tc>
        <w:tc>
          <w:tcPr>
            <w:tcW w:w="0" w:type="auto"/>
            <w:tcBorders>
              <w:top w:val="nil"/>
              <w:left w:val="nil"/>
              <w:bottom w:val="nil"/>
              <w:right w:val="nil"/>
            </w:tcBorders>
            <w:shd w:val="clear" w:color="auto" w:fill="auto"/>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1</w:t>
            </w:r>
          </w:p>
        </w:tc>
        <w:tc>
          <w:tcPr>
            <w:tcW w:w="0" w:type="auto"/>
            <w:tcBorders>
              <w:top w:val="nil"/>
              <w:left w:val="nil"/>
              <w:bottom w:val="nil"/>
              <w:right w:val="nil"/>
            </w:tcBorders>
            <w:shd w:val="clear" w:color="auto" w:fill="auto"/>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1</w:t>
            </w:r>
          </w:p>
        </w:tc>
        <w:tc>
          <w:tcPr>
            <w:tcW w:w="0" w:type="auto"/>
            <w:tcBorders>
              <w:top w:val="nil"/>
              <w:left w:val="nil"/>
              <w:bottom w:val="nil"/>
              <w:right w:val="nil"/>
            </w:tcBorders>
            <w:vAlign w:val="center"/>
          </w:tcPr>
          <w:p w:rsidR="007D46F0" w:rsidRPr="00B00393" w:rsidRDefault="007D46F0" w:rsidP="00050163">
            <w:pPr>
              <w:jc w:val="center"/>
              <w:rPr>
                <w:rFonts w:asciiTheme="minorBidi" w:hAnsiTheme="minorBidi"/>
                <w:color w:val="000000" w:themeColor="text1"/>
                <w:sz w:val="20"/>
                <w:szCs w:val="20"/>
              </w:rPr>
            </w:pPr>
            <w:r w:rsidRPr="00B00393">
              <w:rPr>
                <w:rFonts w:asciiTheme="minorBidi" w:hAnsiTheme="minorBidi"/>
                <w:color w:val="000000" w:themeColor="text1"/>
                <w:sz w:val="20"/>
                <w:szCs w:val="20"/>
              </w:rPr>
              <w:t>1</w:t>
            </w:r>
          </w:p>
        </w:tc>
      </w:tr>
      <w:tr w:rsidR="007D46F0" w:rsidRPr="00B00393" w:rsidTr="00050163">
        <w:trPr>
          <w:jc w:val="center"/>
        </w:trPr>
        <w:tc>
          <w:tcPr>
            <w:tcW w:w="0" w:type="auto"/>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13</w:t>
            </w:r>
          </w:p>
        </w:tc>
        <w:tc>
          <w:tcPr>
            <w:tcW w:w="0" w:type="auto"/>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400</w:t>
            </w:r>
          </w:p>
        </w:tc>
        <w:tc>
          <w:tcPr>
            <w:tcW w:w="0" w:type="auto"/>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300</w:t>
            </w:r>
          </w:p>
        </w:tc>
        <w:tc>
          <w:tcPr>
            <w:tcW w:w="0" w:type="auto"/>
            <w:tcBorders>
              <w:right w:val="single" w:sz="4" w:space="0" w:color="auto"/>
            </w:tcBorders>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4.0</w:t>
            </w:r>
          </w:p>
        </w:tc>
        <w:tc>
          <w:tcPr>
            <w:tcW w:w="0" w:type="auto"/>
            <w:tcBorders>
              <w:top w:val="nil"/>
              <w:left w:val="nil"/>
              <w:bottom w:val="nil"/>
              <w:right w:val="nil"/>
            </w:tcBorders>
            <w:shd w:val="clear" w:color="auto" w:fill="FFFFFF" w:themeFill="background1"/>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119</w:t>
            </w:r>
          </w:p>
        </w:tc>
        <w:tc>
          <w:tcPr>
            <w:tcW w:w="0" w:type="auto"/>
            <w:tcBorders>
              <w:top w:val="nil"/>
              <w:left w:val="nil"/>
              <w:bottom w:val="nil"/>
              <w:right w:val="nil"/>
            </w:tcBorders>
            <w:shd w:val="clear" w:color="auto" w:fill="FFFFFF" w:themeFill="background1"/>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3.2</w:t>
            </w:r>
          </w:p>
        </w:tc>
        <w:tc>
          <w:tcPr>
            <w:tcW w:w="0" w:type="auto"/>
            <w:tcBorders>
              <w:top w:val="nil"/>
              <w:left w:val="nil"/>
              <w:bottom w:val="nil"/>
              <w:right w:val="nil"/>
            </w:tcBorders>
            <w:vAlign w:val="center"/>
          </w:tcPr>
          <w:p w:rsidR="007D46F0" w:rsidRPr="00B00393" w:rsidRDefault="007D46F0" w:rsidP="00050163">
            <w:pPr>
              <w:jc w:val="center"/>
              <w:rPr>
                <w:rFonts w:cs="Arial"/>
                <w:sz w:val="20"/>
                <w:szCs w:val="20"/>
              </w:rPr>
            </w:pPr>
            <w:r w:rsidRPr="00B00393">
              <w:rPr>
                <w:rFonts w:cs="Arial"/>
                <w:sz w:val="20"/>
                <w:szCs w:val="20"/>
              </w:rPr>
              <w:t>0.65</w:t>
            </w:r>
          </w:p>
        </w:tc>
        <w:tc>
          <w:tcPr>
            <w:tcW w:w="0" w:type="auto"/>
            <w:tcBorders>
              <w:top w:val="nil"/>
              <w:left w:val="nil"/>
              <w:bottom w:val="nil"/>
              <w:right w:val="nil"/>
            </w:tcBorders>
            <w:vAlign w:val="center"/>
          </w:tcPr>
          <w:p w:rsidR="007D46F0" w:rsidRPr="00B00393" w:rsidRDefault="007D46F0" w:rsidP="00050163">
            <w:pPr>
              <w:jc w:val="center"/>
              <w:rPr>
                <w:rFonts w:asciiTheme="minorBidi" w:hAnsiTheme="minorBidi"/>
                <w:color w:val="000000"/>
                <w:sz w:val="20"/>
                <w:szCs w:val="20"/>
              </w:rPr>
            </w:pPr>
            <w:r w:rsidRPr="00B00393">
              <w:rPr>
                <w:rFonts w:asciiTheme="minorBidi" w:hAnsiTheme="minorBidi"/>
                <w:color w:val="000000"/>
                <w:sz w:val="20"/>
                <w:szCs w:val="20"/>
              </w:rPr>
              <w:t>6</w:t>
            </w:r>
          </w:p>
        </w:tc>
        <w:tc>
          <w:tcPr>
            <w:tcW w:w="0" w:type="auto"/>
            <w:tcBorders>
              <w:top w:val="nil"/>
              <w:left w:val="nil"/>
              <w:bottom w:val="nil"/>
              <w:right w:val="single" w:sz="4" w:space="0" w:color="auto"/>
            </w:tcBorders>
            <w:vAlign w:val="center"/>
          </w:tcPr>
          <w:p w:rsidR="007D46F0" w:rsidRPr="00B00393" w:rsidRDefault="007D46F0" w:rsidP="00050163">
            <w:pPr>
              <w:jc w:val="center"/>
              <w:rPr>
                <w:rFonts w:asciiTheme="minorBidi" w:hAnsiTheme="minorBidi"/>
                <w:color w:val="000000"/>
                <w:sz w:val="20"/>
                <w:szCs w:val="20"/>
              </w:rPr>
            </w:pPr>
            <w:r w:rsidRPr="00B00393">
              <w:rPr>
                <w:rFonts w:asciiTheme="minorBidi" w:hAnsiTheme="minorBidi"/>
                <w:color w:val="000000"/>
                <w:sz w:val="20"/>
                <w:szCs w:val="20"/>
              </w:rPr>
              <w:t>87.8</w:t>
            </w:r>
          </w:p>
        </w:tc>
        <w:tc>
          <w:tcPr>
            <w:tcW w:w="0" w:type="auto"/>
            <w:tcBorders>
              <w:top w:val="nil"/>
              <w:left w:val="single" w:sz="4" w:space="0" w:color="auto"/>
              <w:bottom w:val="nil"/>
              <w:right w:val="nil"/>
            </w:tcBorders>
            <w:shd w:val="clear" w:color="auto" w:fill="auto"/>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24</w:t>
            </w:r>
          </w:p>
        </w:tc>
        <w:tc>
          <w:tcPr>
            <w:tcW w:w="0" w:type="auto"/>
            <w:tcBorders>
              <w:top w:val="nil"/>
              <w:left w:val="nil"/>
              <w:bottom w:val="nil"/>
              <w:right w:val="nil"/>
            </w:tcBorders>
            <w:shd w:val="clear" w:color="auto" w:fill="auto"/>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21</w:t>
            </w:r>
          </w:p>
        </w:tc>
        <w:tc>
          <w:tcPr>
            <w:tcW w:w="0" w:type="auto"/>
            <w:tcBorders>
              <w:top w:val="nil"/>
              <w:left w:val="nil"/>
              <w:bottom w:val="nil"/>
              <w:right w:val="nil"/>
            </w:tcBorders>
            <w:shd w:val="clear" w:color="auto" w:fill="auto"/>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19</w:t>
            </w:r>
          </w:p>
        </w:tc>
        <w:tc>
          <w:tcPr>
            <w:tcW w:w="0" w:type="auto"/>
            <w:tcBorders>
              <w:top w:val="nil"/>
              <w:left w:val="nil"/>
              <w:bottom w:val="nil"/>
              <w:right w:val="nil"/>
            </w:tcBorders>
            <w:shd w:val="clear" w:color="auto" w:fill="auto"/>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18</w:t>
            </w:r>
          </w:p>
        </w:tc>
        <w:tc>
          <w:tcPr>
            <w:tcW w:w="0" w:type="auto"/>
            <w:tcBorders>
              <w:top w:val="nil"/>
              <w:left w:val="nil"/>
              <w:bottom w:val="nil"/>
              <w:right w:val="single" w:sz="4" w:space="0" w:color="auto"/>
            </w:tcBorders>
            <w:vAlign w:val="center"/>
          </w:tcPr>
          <w:p w:rsidR="007D46F0" w:rsidRPr="00B00393" w:rsidRDefault="007D46F0" w:rsidP="00050163">
            <w:pPr>
              <w:jc w:val="center"/>
              <w:rPr>
                <w:rFonts w:asciiTheme="minorBidi" w:hAnsiTheme="minorBidi"/>
                <w:color w:val="000000" w:themeColor="text1"/>
                <w:sz w:val="20"/>
                <w:szCs w:val="20"/>
              </w:rPr>
            </w:pPr>
            <w:r w:rsidRPr="00B00393">
              <w:rPr>
                <w:rFonts w:asciiTheme="minorBidi" w:hAnsiTheme="minorBidi"/>
                <w:color w:val="000000" w:themeColor="text1"/>
                <w:sz w:val="20"/>
                <w:szCs w:val="20"/>
              </w:rPr>
              <w:t>15</w:t>
            </w:r>
          </w:p>
        </w:tc>
        <w:tc>
          <w:tcPr>
            <w:tcW w:w="0" w:type="auto"/>
            <w:tcBorders>
              <w:top w:val="nil"/>
              <w:left w:val="single" w:sz="4" w:space="0" w:color="auto"/>
              <w:bottom w:val="nil"/>
              <w:right w:val="nil"/>
            </w:tcBorders>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0.30</w:t>
            </w:r>
          </w:p>
        </w:tc>
        <w:tc>
          <w:tcPr>
            <w:tcW w:w="0" w:type="auto"/>
            <w:tcBorders>
              <w:top w:val="nil"/>
              <w:left w:val="nil"/>
              <w:bottom w:val="nil"/>
              <w:right w:val="nil"/>
            </w:tcBorders>
            <w:shd w:val="clear" w:color="auto" w:fill="auto"/>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0.35</w:t>
            </w:r>
          </w:p>
        </w:tc>
        <w:tc>
          <w:tcPr>
            <w:tcW w:w="0" w:type="auto"/>
            <w:tcBorders>
              <w:top w:val="nil"/>
              <w:left w:val="nil"/>
              <w:bottom w:val="nil"/>
              <w:right w:val="nil"/>
            </w:tcBorders>
            <w:shd w:val="clear" w:color="auto" w:fill="auto"/>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0.40</w:t>
            </w:r>
          </w:p>
        </w:tc>
        <w:tc>
          <w:tcPr>
            <w:tcW w:w="0" w:type="auto"/>
            <w:tcBorders>
              <w:top w:val="nil"/>
              <w:left w:val="nil"/>
              <w:bottom w:val="nil"/>
              <w:right w:val="nil"/>
            </w:tcBorders>
            <w:shd w:val="clear" w:color="auto" w:fill="auto"/>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0.43</w:t>
            </w:r>
          </w:p>
        </w:tc>
        <w:tc>
          <w:tcPr>
            <w:tcW w:w="0" w:type="auto"/>
            <w:tcBorders>
              <w:top w:val="nil"/>
              <w:left w:val="nil"/>
              <w:bottom w:val="nil"/>
              <w:right w:val="single" w:sz="4" w:space="0" w:color="auto"/>
            </w:tcBorders>
            <w:vAlign w:val="center"/>
          </w:tcPr>
          <w:p w:rsidR="007D46F0" w:rsidRPr="00B00393" w:rsidRDefault="007D46F0" w:rsidP="00050163">
            <w:pPr>
              <w:jc w:val="center"/>
              <w:rPr>
                <w:rFonts w:asciiTheme="minorBidi" w:hAnsiTheme="minorBidi"/>
                <w:color w:val="000000" w:themeColor="text1"/>
                <w:sz w:val="20"/>
                <w:szCs w:val="20"/>
              </w:rPr>
            </w:pPr>
            <w:r w:rsidRPr="00B00393">
              <w:rPr>
                <w:rFonts w:asciiTheme="minorBidi" w:hAnsiTheme="minorBidi"/>
                <w:color w:val="000000" w:themeColor="text1"/>
                <w:sz w:val="20"/>
                <w:szCs w:val="20"/>
              </w:rPr>
              <w:t>0.39</w:t>
            </w:r>
          </w:p>
        </w:tc>
        <w:tc>
          <w:tcPr>
            <w:tcW w:w="0" w:type="auto"/>
            <w:tcBorders>
              <w:top w:val="nil"/>
              <w:left w:val="single" w:sz="4" w:space="0" w:color="auto"/>
              <w:bottom w:val="nil"/>
              <w:right w:val="nil"/>
            </w:tcBorders>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4</w:t>
            </w:r>
          </w:p>
        </w:tc>
        <w:tc>
          <w:tcPr>
            <w:tcW w:w="0" w:type="auto"/>
            <w:tcBorders>
              <w:top w:val="nil"/>
              <w:left w:val="nil"/>
              <w:bottom w:val="nil"/>
              <w:right w:val="nil"/>
            </w:tcBorders>
            <w:shd w:val="clear" w:color="auto" w:fill="auto"/>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4</w:t>
            </w:r>
          </w:p>
        </w:tc>
        <w:tc>
          <w:tcPr>
            <w:tcW w:w="0" w:type="auto"/>
            <w:tcBorders>
              <w:top w:val="nil"/>
              <w:left w:val="nil"/>
              <w:bottom w:val="nil"/>
              <w:right w:val="nil"/>
            </w:tcBorders>
            <w:shd w:val="clear" w:color="auto" w:fill="auto"/>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4</w:t>
            </w:r>
          </w:p>
        </w:tc>
        <w:tc>
          <w:tcPr>
            <w:tcW w:w="0" w:type="auto"/>
            <w:tcBorders>
              <w:top w:val="nil"/>
              <w:left w:val="nil"/>
              <w:bottom w:val="nil"/>
              <w:right w:val="nil"/>
            </w:tcBorders>
            <w:shd w:val="clear" w:color="auto" w:fill="auto"/>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4</w:t>
            </w:r>
          </w:p>
        </w:tc>
        <w:tc>
          <w:tcPr>
            <w:tcW w:w="0" w:type="auto"/>
            <w:tcBorders>
              <w:top w:val="nil"/>
              <w:left w:val="nil"/>
              <w:bottom w:val="nil"/>
              <w:right w:val="nil"/>
            </w:tcBorders>
            <w:vAlign w:val="center"/>
          </w:tcPr>
          <w:p w:rsidR="007D46F0" w:rsidRPr="00B00393" w:rsidRDefault="007D46F0" w:rsidP="00050163">
            <w:pPr>
              <w:jc w:val="center"/>
              <w:rPr>
                <w:rFonts w:asciiTheme="minorBidi" w:hAnsiTheme="minorBidi"/>
                <w:color w:val="000000" w:themeColor="text1"/>
                <w:sz w:val="20"/>
                <w:szCs w:val="20"/>
              </w:rPr>
            </w:pPr>
            <w:r w:rsidRPr="00B00393">
              <w:rPr>
                <w:rFonts w:asciiTheme="minorBidi" w:hAnsiTheme="minorBidi"/>
                <w:color w:val="000000" w:themeColor="text1"/>
                <w:sz w:val="20"/>
                <w:szCs w:val="20"/>
              </w:rPr>
              <w:t>3</w:t>
            </w:r>
          </w:p>
        </w:tc>
      </w:tr>
      <w:tr w:rsidR="007D46F0" w:rsidRPr="00B00393" w:rsidTr="00050163">
        <w:trPr>
          <w:jc w:val="center"/>
        </w:trPr>
        <w:tc>
          <w:tcPr>
            <w:tcW w:w="0" w:type="auto"/>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14</w:t>
            </w:r>
          </w:p>
        </w:tc>
        <w:tc>
          <w:tcPr>
            <w:tcW w:w="0" w:type="auto"/>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250</w:t>
            </w:r>
          </w:p>
        </w:tc>
        <w:tc>
          <w:tcPr>
            <w:tcW w:w="0" w:type="auto"/>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350</w:t>
            </w:r>
          </w:p>
        </w:tc>
        <w:tc>
          <w:tcPr>
            <w:tcW w:w="0" w:type="auto"/>
            <w:tcBorders>
              <w:right w:val="single" w:sz="4" w:space="0" w:color="auto"/>
            </w:tcBorders>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3.2</w:t>
            </w:r>
          </w:p>
        </w:tc>
        <w:tc>
          <w:tcPr>
            <w:tcW w:w="0" w:type="auto"/>
            <w:tcBorders>
              <w:top w:val="nil"/>
              <w:left w:val="nil"/>
              <w:bottom w:val="nil"/>
              <w:right w:val="nil"/>
            </w:tcBorders>
            <w:shd w:val="clear" w:color="auto" w:fill="FFFFFF" w:themeFill="background1"/>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117</w:t>
            </w:r>
          </w:p>
        </w:tc>
        <w:tc>
          <w:tcPr>
            <w:tcW w:w="0" w:type="auto"/>
            <w:tcBorders>
              <w:top w:val="nil"/>
              <w:left w:val="nil"/>
              <w:bottom w:val="nil"/>
              <w:right w:val="nil"/>
            </w:tcBorders>
            <w:shd w:val="clear" w:color="auto" w:fill="FFFFFF" w:themeFill="background1"/>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2.2</w:t>
            </w:r>
          </w:p>
        </w:tc>
        <w:tc>
          <w:tcPr>
            <w:tcW w:w="0" w:type="auto"/>
            <w:tcBorders>
              <w:top w:val="nil"/>
              <w:left w:val="nil"/>
              <w:bottom w:val="nil"/>
              <w:right w:val="nil"/>
            </w:tcBorders>
            <w:vAlign w:val="center"/>
          </w:tcPr>
          <w:p w:rsidR="007D46F0" w:rsidRPr="00B00393" w:rsidRDefault="007D46F0" w:rsidP="00050163">
            <w:pPr>
              <w:jc w:val="center"/>
              <w:rPr>
                <w:rFonts w:cs="Arial"/>
                <w:sz w:val="20"/>
                <w:szCs w:val="20"/>
              </w:rPr>
            </w:pPr>
            <w:r w:rsidRPr="00B00393">
              <w:rPr>
                <w:rFonts w:cs="Arial"/>
                <w:sz w:val="20"/>
                <w:szCs w:val="20"/>
              </w:rPr>
              <w:t>0.45</w:t>
            </w:r>
          </w:p>
        </w:tc>
        <w:tc>
          <w:tcPr>
            <w:tcW w:w="0" w:type="auto"/>
            <w:tcBorders>
              <w:top w:val="nil"/>
              <w:left w:val="nil"/>
              <w:bottom w:val="nil"/>
              <w:right w:val="nil"/>
            </w:tcBorders>
            <w:vAlign w:val="center"/>
          </w:tcPr>
          <w:p w:rsidR="007D46F0" w:rsidRPr="00B00393" w:rsidRDefault="007D46F0" w:rsidP="00050163">
            <w:pPr>
              <w:jc w:val="center"/>
              <w:rPr>
                <w:rFonts w:asciiTheme="minorBidi" w:hAnsiTheme="minorBidi"/>
                <w:color w:val="000000"/>
                <w:sz w:val="20"/>
                <w:szCs w:val="20"/>
              </w:rPr>
            </w:pPr>
            <w:r w:rsidRPr="00B00393">
              <w:rPr>
                <w:rFonts w:asciiTheme="minorBidi" w:hAnsiTheme="minorBidi"/>
                <w:color w:val="000000"/>
                <w:sz w:val="20"/>
                <w:szCs w:val="20"/>
              </w:rPr>
              <w:t>4</w:t>
            </w:r>
          </w:p>
        </w:tc>
        <w:tc>
          <w:tcPr>
            <w:tcW w:w="0" w:type="auto"/>
            <w:tcBorders>
              <w:top w:val="nil"/>
              <w:left w:val="nil"/>
              <w:bottom w:val="nil"/>
              <w:right w:val="single" w:sz="4" w:space="0" w:color="auto"/>
            </w:tcBorders>
            <w:vAlign w:val="center"/>
          </w:tcPr>
          <w:p w:rsidR="007D46F0" w:rsidRPr="00B00393" w:rsidRDefault="007D46F0" w:rsidP="00050163">
            <w:pPr>
              <w:jc w:val="center"/>
              <w:rPr>
                <w:rFonts w:asciiTheme="minorBidi" w:hAnsiTheme="minorBidi"/>
                <w:color w:val="000000"/>
                <w:sz w:val="20"/>
                <w:szCs w:val="20"/>
              </w:rPr>
            </w:pPr>
            <w:r w:rsidRPr="00B00393">
              <w:rPr>
                <w:rFonts w:asciiTheme="minorBidi" w:hAnsiTheme="minorBidi"/>
                <w:color w:val="000000"/>
                <w:sz w:val="20"/>
                <w:szCs w:val="20"/>
              </w:rPr>
              <w:t>107.7</w:t>
            </w:r>
          </w:p>
        </w:tc>
        <w:tc>
          <w:tcPr>
            <w:tcW w:w="0" w:type="auto"/>
            <w:tcBorders>
              <w:top w:val="nil"/>
              <w:left w:val="single" w:sz="4" w:space="0" w:color="auto"/>
              <w:bottom w:val="nil"/>
              <w:right w:val="nil"/>
            </w:tcBorders>
            <w:shd w:val="clear" w:color="auto" w:fill="auto"/>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30</w:t>
            </w:r>
          </w:p>
        </w:tc>
        <w:tc>
          <w:tcPr>
            <w:tcW w:w="0" w:type="auto"/>
            <w:tcBorders>
              <w:top w:val="nil"/>
              <w:left w:val="nil"/>
              <w:bottom w:val="nil"/>
              <w:right w:val="nil"/>
            </w:tcBorders>
            <w:shd w:val="clear" w:color="auto" w:fill="auto"/>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28</w:t>
            </w:r>
          </w:p>
        </w:tc>
        <w:tc>
          <w:tcPr>
            <w:tcW w:w="0" w:type="auto"/>
            <w:tcBorders>
              <w:top w:val="nil"/>
              <w:left w:val="nil"/>
              <w:bottom w:val="nil"/>
              <w:right w:val="nil"/>
            </w:tcBorders>
            <w:shd w:val="clear" w:color="auto" w:fill="auto"/>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25</w:t>
            </w:r>
          </w:p>
        </w:tc>
        <w:tc>
          <w:tcPr>
            <w:tcW w:w="0" w:type="auto"/>
            <w:tcBorders>
              <w:top w:val="nil"/>
              <w:left w:val="nil"/>
              <w:bottom w:val="nil"/>
              <w:right w:val="nil"/>
            </w:tcBorders>
            <w:shd w:val="clear" w:color="auto" w:fill="auto"/>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24</w:t>
            </w:r>
          </w:p>
        </w:tc>
        <w:tc>
          <w:tcPr>
            <w:tcW w:w="0" w:type="auto"/>
            <w:tcBorders>
              <w:top w:val="nil"/>
              <w:left w:val="nil"/>
              <w:bottom w:val="nil"/>
              <w:right w:val="single" w:sz="4" w:space="0" w:color="auto"/>
            </w:tcBorders>
            <w:vAlign w:val="center"/>
          </w:tcPr>
          <w:p w:rsidR="007D46F0" w:rsidRPr="00B00393" w:rsidRDefault="007D46F0" w:rsidP="00050163">
            <w:pPr>
              <w:jc w:val="center"/>
              <w:rPr>
                <w:rFonts w:asciiTheme="minorBidi" w:hAnsiTheme="minorBidi"/>
                <w:color w:val="000000" w:themeColor="text1"/>
                <w:sz w:val="20"/>
                <w:szCs w:val="20"/>
              </w:rPr>
            </w:pPr>
            <w:r w:rsidRPr="00B00393">
              <w:rPr>
                <w:rFonts w:asciiTheme="minorBidi" w:hAnsiTheme="minorBidi"/>
                <w:color w:val="000000" w:themeColor="text1"/>
                <w:sz w:val="20"/>
                <w:szCs w:val="20"/>
              </w:rPr>
              <w:t>17</w:t>
            </w:r>
          </w:p>
        </w:tc>
        <w:tc>
          <w:tcPr>
            <w:tcW w:w="0" w:type="auto"/>
            <w:tcBorders>
              <w:top w:val="nil"/>
              <w:left w:val="single" w:sz="4" w:space="0" w:color="auto"/>
              <w:bottom w:val="nil"/>
              <w:right w:val="nil"/>
            </w:tcBorders>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0.16</w:t>
            </w:r>
          </w:p>
        </w:tc>
        <w:tc>
          <w:tcPr>
            <w:tcW w:w="0" w:type="auto"/>
            <w:tcBorders>
              <w:top w:val="nil"/>
              <w:left w:val="nil"/>
              <w:bottom w:val="nil"/>
              <w:right w:val="nil"/>
            </w:tcBorders>
            <w:shd w:val="clear" w:color="auto" w:fill="auto"/>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0.22</w:t>
            </w:r>
          </w:p>
        </w:tc>
        <w:tc>
          <w:tcPr>
            <w:tcW w:w="0" w:type="auto"/>
            <w:tcBorders>
              <w:top w:val="nil"/>
              <w:left w:val="nil"/>
              <w:bottom w:val="nil"/>
              <w:right w:val="nil"/>
            </w:tcBorders>
            <w:shd w:val="clear" w:color="auto" w:fill="auto"/>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0.26</w:t>
            </w:r>
          </w:p>
        </w:tc>
        <w:tc>
          <w:tcPr>
            <w:tcW w:w="0" w:type="auto"/>
            <w:tcBorders>
              <w:top w:val="nil"/>
              <w:left w:val="nil"/>
              <w:bottom w:val="nil"/>
              <w:right w:val="nil"/>
            </w:tcBorders>
            <w:shd w:val="clear" w:color="auto" w:fill="auto"/>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0.30</w:t>
            </w:r>
          </w:p>
        </w:tc>
        <w:tc>
          <w:tcPr>
            <w:tcW w:w="0" w:type="auto"/>
            <w:tcBorders>
              <w:top w:val="nil"/>
              <w:left w:val="nil"/>
              <w:bottom w:val="nil"/>
              <w:right w:val="single" w:sz="4" w:space="0" w:color="auto"/>
            </w:tcBorders>
            <w:vAlign w:val="center"/>
          </w:tcPr>
          <w:p w:rsidR="007D46F0" w:rsidRPr="00B00393" w:rsidRDefault="007D46F0" w:rsidP="00050163">
            <w:pPr>
              <w:jc w:val="center"/>
              <w:rPr>
                <w:rFonts w:asciiTheme="minorBidi" w:hAnsiTheme="minorBidi"/>
                <w:color w:val="000000" w:themeColor="text1"/>
                <w:sz w:val="20"/>
                <w:szCs w:val="20"/>
              </w:rPr>
            </w:pPr>
            <w:r w:rsidRPr="00B00393">
              <w:rPr>
                <w:rFonts w:asciiTheme="minorBidi" w:hAnsiTheme="minorBidi"/>
                <w:color w:val="000000" w:themeColor="text1"/>
                <w:sz w:val="20"/>
                <w:szCs w:val="20"/>
              </w:rPr>
              <w:t>0.37</w:t>
            </w:r>
          </w:p>
        </w:tc>
        <w:tc>
          <w:tcPr>
            <w:tcW w:w="0" w:type="auto"/>
            <w:tcBorders>
              <w:top w:val="nil"/>
              <w:left w:val="single" w:sz="4" w:space="0" w:color="auto"/>
              <w:bottom w:val="nil"/>
              <w:right w:val="nil"/>
            </w:tcBorders>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4</w:t>
            </w:r>
          </w:p>
        </w:tc>
        <w:tc>
          <w:tcPr>
            <w:tcW w:w="0" w:type="auto"/>
            <w:tcBorders>
              <w:top w:val="nil"/>
              <w:left w:val="nil"/>
              <w:bottom w:val="nil"/>
              <w:right w:val="nil"/>
            </w:tcBorders>
            <w:shd w:val="clear" w:color="auto" w:fill="auto"/>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4</w:t>
            </w:r>
          </w:p>
        </w:tc>
        <w:tc>
          <w:tcPr>
            <w:tcW w:w="0" w:type="auto"/>
            <w:tcBorders>
              <w:top w:val="nil"/>
              <w:left w:val="nil"/>
              <w:bottom w:val="nil"/>
              <w:right w:val="nil"/>
            </w:tcBorders>
            <w:shd w:val="clear" w:color="auto" w:fill="auto"/>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4</w:t>
            </w:r>
          </w:p>
        </w:tc>
        <w:tc>
          <w:tcPr>
            <w:tcW w:w="0" w:type="auto"/>
            <w:tcBorders>
              <w:top w:val="nil"/>
              <w:left w:val="nil"/>
              <w:bottom w:val="nil"/>
              <w:right w:val="nil"/>
            </w:tcBorders>
            <w:shd w:val="clear" w:color="auto" w:fill="auto"/>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4</w:t>
            </w:r>
          </w:p>
        </w:tc>
        <w:tc>
          <w:tcPr>
            <w:tcW w:w="0" w:type="auto"/>
            <w:tcBorders>
              <w:top w:val="nil"/>
              <w:left w:val="nil"/>
              <w:bottom w:val="nil"/>
              <w:right w:val="nil"/>
            </w:tcBorders>
            <w:vAlign w:val="center"/>
          </w:tcPr>
          <w:p w:rsidR="007D46F0" w:rsidRPr="00B00393" w:rsidRDefault="007D46F0" w:rsidP="00050163">
            <w:pPr>
              <w:jc w:val="center"/>
              <w:rPr>
                <w:rFonts w:asciiTheme="minorBidi" w:hAnsiTheme="minorBidi"/>
                <w:color w:val="000000" w:themeColor="text1"/>
                <w:sz w:val="20"/>
                <w:szCs w:val="20"/>
              </w:rPr>
            </w:pPr>
            <w:r w:rsidRPr="00B00393">
              <w:rPr>
                <w:rFonts w:asciiTheme="minorBidi" w:hAnsiTheme="minorBidi"/>
                <w:color w:val="000000" w:themeColor="text1"/>
                <w:sz w:val="20"/>
                <w:szCs w:val="20"/>
              </w:rPr>
              <w:t>4</w:t>
            </w:r>
          </w:p>
        </w:tc>
      </w:tr>
      <w:tr w:rsidR="007D46F0" w:rsidRPr="00B00393" w:rsidTr="00050163">
        <w:trPr>
          <w:jc w:val="center"/>
        </w:trPr>
        <w:tc>
          <w:tcPr>
            <w:tcW w:w="0" w:type="auto"/>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15</w:t>
            </w:r>
          </w:p>
        </w:tc>
        <w:tc>
          <w:tcPr>
            <w:tcW w:w="0" w:type="auto"/>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250</w:t>
            </w:r>
          </w:p>
        </w:tc>
        <w:tc>
          <w:tcPr>
            <w:tcW w:w="0" w:type="auto"/>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300</w:t>
            </w:r>
          </w:p>
        </w:tc>
        <w:tc>
          <w:tcPr>
            <w:tcW w:w="0" w:type="auto"/>
            <w:tcBorders>
              <w:right w:val="single" w:sz="4" w:space="0" w:color="auto"/>
            </w:tcBorders>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3.0</w:t>
            </w:r>
          </w:p>
        </w:tc>
        <w:tc>
          <w:tcPr>
            <w:tcW w:w="0" w:type="auto"/>
            <w:tcBorders>
              <w:top w:val="nil"/>
              <w:left w:val="nil"/>
              <w:bottom w:val="nil"/>
              <w:right w:val="nil"/>
            </w:tcBorders>
            <w:shd w:val="clear" w:color="auto" w:fill="FFFFFF" w:themeFill="background1"/>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50</w:t>
            </w:r>
          </w:p>
        </w:tc>
        <w:tc>
          <w:tcPr>
            <w:tcW w:w="0" w:type="auto"/>
            <w:tcBorders>
              <w:top w:val="nil"/>
              <w:left w:val="nil"/>
              <w:bottom w:val="nil"/>
              <w:right w:val="nil"/>
            </w:tcBorders>
            <w:shd w:val="clear" w:color="auto" w:fill="FFFFFF" w:themeFill="background1"/>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2.4</w:t>
            </w:r>
          </w:p>
        </w:tc>
        <w:tc>
          <w:tcPr>
            <w:tcW w:w="0" w:type="auto"/>
            <w:tcBorders>
              <w:top w:val="nil"/>
              <w:left w:val="nil"/>
              <w:bottom w:val="nil"/>
              <w:right w:val="nil"/>
            </w:tcBorders>
            <w:vAlign w:val="center"/>
          </w:tcPr>
          <w:p w:rsidR="007D46F0" w:rsidRPr="00B00393" w:rsidRDefault="007D46F0" w:rsidP="00050163">
            <w:pPr>
              <w:jc w:val="center"/>
              <w:rPr>
                <w:rFonts w:cs="Arial"/>
                <w:sz w:val="20"/>
                <w:szCs w:val="20"/>
              </w:rPr>
            </w:pPr>
            <w:r w:rsidRPr="00B00393">
              <w:rPr>
                <w:rFonts w:cs="Arial"/>
                <w:sz w:val="20"/>
                <w:szCs w:val="20"/>
              </w:rPr>
              <w:t>0.65</w:t>
            </w:r>
          </w:p>
        </w:tc>
        <w:tc>
          <w:tcPr>
            <w:tcW w:w="0" w:type="auto"/>
            <w:tcBorders>
              <w:top w:val="nil"/>
              <w:left w:val="nil"/>
              <w:bottom w:val="nil"/>
              <w:right w:val="nil"/>
            </w:tcBorders>
            <w:vAlign w:val="center"/>
          </w:tcPr>
          <w:p w:rsidR="007D46F0" w:rsidRPr="00B00393" w:rsidRDefault="007D46F0" w:rsidP="00050163">
            <w:pPr>
              <w:jc w:val="center"/>
              <w:rPr>
                <w:rFonts w:asciiTheme="minorBidi" w:hAnsiTheme="minorBidi"/>
                <w:color w:val="000000"/>
                <w:sz w:val="20"/>
                <w:szCs w:val="20"/>
              </w:rPr>
            </w:pPr>
            <w:r w:rsidRPr="00B00393">
              <w:rPr>
                <w:rFonts w:asciiTheme="minorBidi" w:hAnsiTheme="minorBidi"/>
                <w:color w:val="000000"/>
                <w:sz w:val="20"/>
                <w:szCs w:val="20"/>
              </w:rPr>
              <w:t>4</w:t>
            </w:r>
          </w:p>
        </w:tc>
        <w:tc>
          <w:tcPr>
            <w:tcW w:w="0" w:type="auto"/>
            <w:tcBorders>
              <w:top w:val="nil"/>
              <w:left w:val="nil"/>
              <w:bottom w:val="nil"/>
              <w:right w:val="single" w:sz="4" w:space="0" w:color="auto"/>
            </w:tcBorders>
            <w:vAlign w:val="center"/>
          </w:tcPr>
          <w:p w:rsidR="007D46F0" w:rsidRPr="00B00393" w:rsidRDefault="007D46F0" w:rsidP="00050163">
            <w:pPr>
              <w:jc w:val="center"/>
              <w:rPr>
                <w:rFonts w:asciiTheme="minorBidi" w:hAnsiTheme="minorBidi"/>
                <w:color w:val="000000"/>
                <w:sz w:val="20"/>
                <w:szCs w:val="20"/>
              </w:rPr>
            </w:pPr>
            <w:r w:rsidRPr="00B00393">
              <w:rPr>
                <w:rFonts w:asciiTheme="minorBidi" w:hAnsiTheme="minorBidi"/>
                <w:color w:val="000000"/>
                <w:sz w:val="20"/>
                <w:szCs w:val="20"/>
              </w:rPr>
              <w:t>119.9</w:t>
            </w:r>
          </w:p>
        </w:tc>
        <w:tc>
          <w:tcPr>
            <w:tcW w:w="0" w:type="auto"/>
            <w:tcBorders>
              <w:top w:val="nil"/>
              <w:left w:val="single" w:sz="4" w:space="0" w:color="auto"/>
              <w:bottom w:val="nil"/>
              <w:right w:val="nil"/>
            </w:tcBorders>
            <w:shd w:val="clear" w:color="auto" w:fill="auto"/>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10</w:t>
            </w:r>
          </w:p>
        </w:tc>
        <w:tc>
          <w:tcPr>
            <w:tcW w:w="0" w:type="auto"/>
            <w:tcBorders>
              <w:top w:val="nil"/>
              <w:left w:val="nil"/>
              <w:bottom w:val="nil"/>
              <w:right w:val="nil"/>
            </w:tcBorders>
            <w:shd w:val="clear" w:color="auto" w:fill="auto"/>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8.0</w:t>
            </w:r>
          </w:p>
        </w:tc>
        <w:tc>
          <w:tcPr>
            <w:tcW w:w="0" w:type="auto"/>
            <w:tcBorders>
              <w:top w:val="nil"/>
              <w:left w:val="nil"/>
              <w:bottom w:val="nil"/>
              <w:right w:val="nil"/>
            </w:tcBorders>
            <w:shd w:val="clear" w:color="auto" w:fill="auto"/>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7.0</w:t>
            </w:r>
          </w:p>
        </w:tc>
        <w:tc>
          <w:tcPr>
            <w:tcW w:w="0" w:type="auto"/>
            <w:tcBorders>
              <w:top w:val="nil"/>
              <w:left w:val="nil"/>
              <w:bottom w:val="nil"/>
              <w:right w:val="nil"/>
            </w:tcBorders>
            <w:shd w:val="clear" w:color="auto" w:fill="auto"/>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6</w:t>
            </w:r>
          </w:p>
        </w:tc>
        <w:tc>
          <w:tcPr>
            <w:tcW w:w="0" w:type="auto"/>
            <w:tcBorders>
              <w:top w:val="nil"/>
              <w:left w:val="nil"/>
              <w:bottom w:val="nil"/>
              <w:right w:val="single" w:sz="4" w:space="0" w:color="auto"/>
            </w:tcBorders>
            <w:vAlign w:val="center"/>
          </w:tcPr>
          <w:p w:rsidR="007D46F0" w:rsidRPr="00B00393" w:rsidRDefault="007D46F0" w:rsidP="00050163">
            <w:pPr>
              <w:jc w:val="center"/>
              <w:rPr>
                <w:rFonts w:asciiTheme="minorBidi" w:hAnsiTheme="minorBidi"/>
                <w:color w:val="000000" w:themeColor="text1"/>
                <w:sz w:val="20"/>
                <w:szCs w:val="20"/>
              </w:rPr>
            </w:pPr>
            <w:r w:rsidRPr="00B00393">
              <w:rPr>
                <w:rFonts w:asciiTheme="minorBidi" w:hAnsiTheme="minorBidi"/>
                <w:color w:val="000000" w:themeColor="text1"/>
                <w:sz w:val="20"/>
                <w:szCs w:val="20"/>
              </w:rPr>
              <w:t>3</w:t>
            </w:r>
          </w:p>
        </w:tc>
        <w:tc>
          <w:tcPr>
            <w:tcW w:w="0" w:type="auto"/>
            <w:tcBorders>
              <w:top w:val="nil"/>
              <w:left w:val="single" w:sz="4" w:space="0" w:color="auto"/>
              <w:bottom w:val="nil"/>
              <w:right w:val="nil"/>
            </w:tcBorders>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0.77</w:t>
            </w:r>
          </w:p>
        </w:tc>
        <w:tc>
          <w:tcPr>
            <w:tcW w:w="0" w:type="auto"/>
            <w:tcBorders>
              <w:top w:val="nil"/>
              <w:left w:val="nil"/>
              <w:bottom w:val="nil"/>
              <w:right w:val="nil"/>
            </w:tcBorders>
            <w:shd w:val="clear" w:color="auto" w:fill="auto"/>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0.89</w:t>
            </w:r>
          </w:p>
        </w:tc>
        <w:tc>
          <w:tcPr>
            <w:tcW w:w="0" w:type="auto"/>
            <w:tcBorders>
              <w:top w:val="nil"/>
              <w:left w:val="nil"/>
              <w:bottom w:val="nil"/>
              <w:right w:val="nil"/>
            </w:tcBorders>
            <w:shd w:val="clear" w:color="auto" w:fill="auto"/>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0.92</w:t>
            </w:r>
          </w:p>
        </w:tc>
        <w:tc>
          <w:tcPr>
            <w:tcW w:w="0" w:type="auto"/>
            <w:tcBorders>
              <w:top w:val="nil"/>
              <w:left w:val="nil"/>
              <w:bottom w:val="nil"/>
              <w:right w:val="nil"/>
            </w:tcBorders>
            <w:shd w:val="clear" w:color="auto" w:fill="auto"/>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0.92</w:t>
            </w:r>
          </w:p>
        </w:tc>
        <w:tc>
          <w:tcPr>
            <w:tcW w:w="0" w:type="auto"/>
            <w:tcBorders>
              <w:top w:val="nil"/>
              <w:left w:val="nil"/>
              <w:bottom w:val="nil"/>
              <w:right w:val="single" w:sz="4" w:space="0" w:color="auto"/>
            </w:tcBorders>
            <w:vAlign w:val="center"/>
          </w:tcPr>
          <w:p w:rsidR="007D46F0" w:rsidRPr="00B00393" w:rsidRDefault="007D46F0" w:rsidP="00050163">
            <w:pPr>
              <w:jc w:val="center"/>
              <w:rPr>
                <w:rFonts w:asciiTheme="minorBidi" w:hAnsiTheme="minorBidi"/>
                <w:color w:val="000000" w:themeColor="text1"/>
                <w:sz w:val="20"/>
                <w:szCs w:val="20"/>
              </w:rPr>
            </w:pPr>
            <w:r w:rsidRPr="00B00393">
              <w:rPr>
                <w:rFonts w:asciiTheme="minorBidi" w:hAnsiTheme="minorBidi"/>
                <w:color w:val="000000" w:themeColor="text1"/>
                <w:sz w:val="20"/>
                <w:szCs w:val="20"/>
              </w:rPr>
              <w:t>0.02</w:t>
            </w:r>
          </w:p>
        </w:tc>
        <w:tc>
          <w:tcPr>
            <w:tcW w:w="0" w:type="auto"/>
            <w:tcBorders>
              <w:top w:val="nil"/>
              <w:left w:val="single" w:sz="4" w:space="0" w:color="auto"/>
              <w:bottom w:val="nil"/>
              <w:right w:val="nil"/>
            </w:tcBorders>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3</w:t>
            </w:r>
          </w:p>
        </w:tc>
        <w:tc>
          <w:tcPr>
            <w:tcW w:w="0" w:type="auto"/>
            <w:tcBorders>
              <w:top w:val="nil"/>
              <w:left w:val="nil"/>
              <w:bottom w:val="nil"/>
              <w:right w:val="nil"/>
            </w:tcBorders>
            <w:shd w:val="clear" w:color="auto" w:fill="auto"/>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3</w:t>
            </w:r>
          </w:p>
        </w:tc>
        <w:tc>
          <w:tcPr>
            <w:tcW w:w="0" w:type="auto"/>
            <w:tcBorders>
              <w:top w:val="nil"/>
              <w:left w:val="nil"/>
              <w:bottom w:val="nil"/>
              <w:right w:val="nil"/>
            </w:tcBorders>
            <w:shd w:val="clear" w:color="auto" w:fill="auto"/>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2</w:t>
            </w:r>
          </w:p>
        </w:tc>
        <w:tc>
          <w:tcPr>
            <w:tcW w:w="0" w:type="auto"/>
            <w:tcBorders>
              <w:top w:val="nil"/>
              <w:left w:val="nil"/>
              <w:bottom w:val="nil"/>
              <w:right w:val="nil"/>
            </w:tcBorders>
            <w:shd w:val="clear" w:color="auto" w:fill="auto"/>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2</w:t>
            </w:r>
          </w:p>
        </w:tc>
        <w:tc>
          <w:tcPr>
            <w:tcW w:w="0" w:type="auto"/>
            <w:tcBorders>
              <w:top w:val="nil"/>
              <w:left w:val="nil"/>
              <w:bottom w:val="nil"/>
              <w:right w:val="nil"/>
            </w:tcBorders>
            <w:vAlign w:val="center"/>
          </w:tcPr>
          <w:p w:rsidR="007D46F0" w:rsidRPr="00B00393" w:rsidRDefault="007D46F0" w:rsidP="00050163">
            <w:pPr>
              <w:jc w:val="center"/>
              <w:rPr>
                <w:rFonts w:asciiTheme="minorBidi" w:hAnsiTheme="minorBidi"/>
                <w:color w:val="000000" w:themeColor="text1"/>
                <w:sz w:val="20"/>
                <w:szCs w:val="20"/>
              </w:rPr>
            </w:pPr>
            <w:r w:rsidRPr="00B00393">
              <w:rPr>
                <w:rFonts w:asciiTheme="minorBidi" w:hAnsiTheme="minorBidi"/>
                <w:color w:val="000000" w:themeColor="text1"/>
                <w:sz w:val="20"/>
                <w:szCs w:val="20"/>
              </w:rPr>
              <w:t>1</w:t>
            </w:r>
          </w:p>
        </w:tc>
      </w:tr>
      <w:tr w:rsidR="007D46F0" w:rsidRPr="00B00393" w:rsidTr="00050163">
        <w:trPr>
          <w:jc w:val="center"/>
        </w:trPr>
        <w:tc>
          <w:tcPr>
            <w:tcW w:w="0" w:type="auto"/>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16</w:t>
            </w:r>
          </w:p>
        </w:tc>
        <w:tc>
          <w:tcPr>
            <w:tcW w:w="0" w:type="auto"/>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350</w:t>
            </w:r>
          </w:p>
        </w:tc>
        <w:tc>
          <w:tcPr>
            <w:tcW w:w="0" w:type="auto"/>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300</w:t>
            </w:r>
          </w:p>
        </w:tc>
        <w:tc>
          <w:tcPr>
            <w:tcW w:w="0" w:type="auto"/>
            <w:tcBorders>
              <w:right w:val="single" w:sz="4" w:space="0" w:color="auto"/>
            </w:tcBorders>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3.5</w:t>
            </w:r>
          </w:p>
        </w:tc>
        <w:tc>
          <w:tcPr>
            <w:tcW w:w="0" w:type="auto"/>
            <w:tcBorders>
              <w:top w:val="nil"/>
              <w:left w:val="nil"/>
              <w:bottom w:val="nil"/>
              <w:right w:val="nil"/>
            </w:tcBorders>
            <w:shd w:val="clear" w:color="auto" w:fill="FFFFFF" w:themeFill="background1"/>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296</w:t>
            </w:r>
          </w:p>
        </w:tc>
        <w:tc>
          <w:tcPr>
            <w:tcW w:w="0" w:type="auto"/>
            <w:tcBorders>
              <w:top w:val="nil"/>
              <w:left w:val="nil"/>
              <w:bottom w:val="nil"/>
              <w:right w:val="nil"/>
            </w:tcBorders>
            <w:shd w:val="clear" w:color="auto" w:fill="FFFFFF" w:themeFill="background1"/>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2</w:t>
            </w:r>
          </w:p>
        </w:tc>
        <w:tc>
          <w:tcPr>
            <w:tcW w:w="0" w:type="auto"/>
            <w:tcBorders>
              <w:top w:val="nil"/>
              <w:left w:val="nil"/>
              <w:bottom w:val="nil"/>
              <w:right w:val="nil"/>
            </w:tcBorders>
            <w:vAlign w:val="center"/>
          </w:tcPr>
          <w:p w:rsidR="007D46F0" w:rsidRPr="00B00393" w:rsidRDefault="007D46F0" w:rsidP="00050163">
            <w:pPr>
              <w:jc w:val="center"/>
              <w:rPr>
                <w:rFonts w:cs="Arial"/>
                <w:sz w:val="20"/>
                <w:szCs w:val="20"/>
              </w:rPr>
            </w:pPr>
            <w:r w:rsidRPr="00B00393">
              <w:rPr>
                <w:rFonts w:cs="Arial"/>
                <w:sz w:val="20"/>
                <w:szCs w:val="20"/>
              </w:rPr>
              <w:t>0.30</w:t>
            </w:r>
          </w:p>
        </w:tc>
        <w:tc>
          <w:tcPr>
            <w:tcW w:w="0" w:type="auto"/>
            <w:tcBorders>
              <w:top w:val="nil"/>
              <w:left w:val="nil"/>
              <w:bottom w:val="nil"/>
              <w:right w:val="nil"/>
            </w:tcBorders>
            <w:vAlign w:val="center"/>
          </w:tcPr>
          <w:p w:rsidR="007D46F0" w:rsidRPr="00B00393" w:rsidRDefault="007D46F0" w:rsidP="00050163">
            <w:pPr>
              <w:jc w:val="center"/>
              <w:rPr>
                <w:rFonts w:asciiTheme="minorBidi" w:hAnsiTheme="minorBidi"/>
                <w:color w:val="000000"/>
                <w:sz w:val="20"/>
                <w:szCs w:val="20"/>
              </w:rPr>
            </w:pPr>
            <w:r w:rsidRPr="00B00393">
              <w:rPr>
                <w:rFonts w:asciiTheme="minorBidi" w:hAnsiTheme="minorBidi"/>
                <w:color w:val="000000"/>
                <w:sz w:val="20"/>
                <w:szCs w:val="20"/>
              </w:rPr>
              <w:t>4</w:t>
            </w:r>
          </w:p>
        </w:tc>
        <w:tc>
          <w:tcPr>
            <w:tcW w:w="0" w:type="auto"/>
            <w:tcBorders>
              <w:top w:val="nil"/>
              <w:left w:val="nil"/>
              <w:bottom w:val="nil"/>
              <w:right w:val="single" w:sz="4" w:space="0" w:color="auto"/>
            </w:tcBorders>
            <w:vAlign w:val="center"/>
          </w:tcPr>
          <w:p w:rsidR="007D46F0" w:rsidRPr="00B00393" w:rsidRDefault="007D46F0" w:rsidP="00050163">
            <w:pPr>
              <w:jc w:val="center"/>
              <w:rPr>
                <w:rFonts w:asciiTheme="minorBidi" w:hAnsiTheme="minorBidi"/>
                <w:color w:val="000000"/>
                <w:sz w:val="20"/>
                <w:szCs w:val="20"/>
              </w:rPr>
            </w:pPr>
            <w:r w:rsidRPr="00B00393">
              <w:rPr>
                <w:rFonts w:asciiTheme="minorBidi" w:hAnsiTheme="minorBidi"/>
                <w:color w:val="000000"/>
                <w:sz w:val="20"/>
                <w:szCs w:val="20"/>
              </w:rPr>
              <w:t>119</w:t>
            </w:r>
          </w:p>
        </w:tc>
        <w:tc>
          <w:tcPr>
            <w:tcW w:w="0" w:type="auto"/>
            <w:tcBorders>
              <w:top w:val="nil"/>
              <w:left w:val="single" w:sz="4" w:space="0" w:color="auto"/>
              <w:bottom w:val="nil"/>
              <w:right w:val="nil"/>
            </w:tcBorders>
            <w:shd w:val="clear" w:color="auto" w:fill="auto"/>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90</w:t>
            </w:r>
          </w:p>
        </w:tc>
        <w:tc>
          <w:tcPr>
            <w:tcW w:w="0" w:type="auto"/>
            <w:tcBorders>
              <w:top w:val="nil"/>
              <w:left w:val="nil"/>
              <w:bottom w:val="nil"/>
              <w:right w:val="nil"/>
            </w:tcBorders>
            <w:shd w:val="clear" w:color="auto" w:fill="auto"/>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85</w:t>
            </w:r>
          </w:p>
        </w:tc>
        <w:tc>
          <w:tcPr>
            <w:tcW w:w="0" w:type="auto"/>
            <w:tcBorders>
              <w:top w:val="nil"/>
              <w:left w:val="nil"/>
              <w:bottom w:val="nil"/>
              <w:right w:val="nil"/>
            </w:tcBorders>
            <w:shd w:val="clear" w:color="auto" w:fill="auto"/>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81</w:t>
            </w:r>
          </w:p>
        </w:tc>
        <w:tc>
          <w:tcPr>
            <w:tcW w:w="0" w:type="auto"/>
            <w:tcBorders>
              <w:top w:val="nil"/>
              <w:left w:val="nil"/>
              <w:bottom w:val="nil"/>
              <w:right w:val="nil"/>
            </w:tcBorders>
            <w:shd w:val="clear" w:color="auto" w:fill="auto"/>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77</w:t>
            </w:r>
          </w:p>
        </w:tc>
        <w:tc>
          <w:tcPr>
            <w:tcW w:w="0" w:type="auto"/>
            <w:tcBorders>
              <w:top w:val="nil"/>
              <w:left w:val="nil"/>
              <w:bottom w:val="nil"/>
              <w:right w:val="single" w:sz="4" w:space="0" w:color="auto"/>
            </w:tcBorders>
            <w:vAlign w:val="center"/>
          </w:tcPr>
          <w:p w:rsidR="007D46F0" w:rsidRPr="00B00393" w:rsidRDefault="007D46F0" w:rsidP="00050163">
            <w:pPr>
              <w:jc w:val="center"/>
              <w:rPr>
                <w:rFonts w:asciiTheme="minorBidi" w:hAnsiTheme="minorBidi"/>
                <w:color w:val="000000" w:themeColor="text1"/>
                <w:sz w:val="20"/>
                <w:szCs w:val="20"/>
              </w:rPr>
            </w:pPr>
            <w:r w:rsidRPr="00B00393">
              <w:rPr>
                <w:rFonts w:asciiTheme="minorBidi" w:hAnsiTheme="minorBidi"/>
                <w:color w:val="000000" w:themeColor="text1"/>
                <w:sz w:val="20"/>
                <w:szCs w:val="20"/>
              </w:rPr>
              <w:t>71</w:t>
            </w:r>
          </w:p>
        </w:tc>
        <w:tc>
          <w:tcPr>
            <w:tcW w:w="0" w:type="auto"/>
            <w:tcBorders>
              <w:top w:val="nil"/>
              <w:left w:val="single" w:sz="4" w:space="0" w:color="auto"/>
              <w:bottom w:val="nil"/>
              <w:right w:val="nil"/>
            </w:tcBorders>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0.00</w:t>
            </w:r>
          </w:p>
        </w:tc>
        <w:tc>
          <w:tcPr>
            <w:tcW w:w="0" w:type="auto"/>
            <w:tcBorders>
              <w:top w:val="nil"/>
              <w:left w:val="nil"/>
              <w:bottom w:val="nil"/>
              <w:right w:val="nil"/>
            </w:tcBorders>
            <w:shd w:val="clear" w:color="auto" w:fill="auto"/>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0.00</w:t>
            </w:r>
          </w:p>
        </w:tc>
        <w:tc>
          <w:tcPr>
            <w:tcW w:w="0" w:type="auto"/>
            <w:tcBorders>
              <w:top w:val="nil"/>
              <w:left w:val="nil"/>
              <w:bottom w:val="nil"/>
              <w:right w:val="nil"/>
            </w:tcBorders>
            <w:shd w:val="clear" w:color="auto" w:fill="auto"/>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0.00</w:t>
            </w:r>
          </w:p>
        </w:tc>
        <w:tc>
          <w:tcPr>
            <w:tcW w:w="0" w:type="auto"/>
            <w:tcBorders>
              <w:top w:val="nil"/>
              <w:left w:val="nil"/>
              <w:bottom w:val="nil"/>
              <w:right w:val="nil"/>
            </w:tcBorders>
            <w:shd w:val="clear" w:color="auto" w:fill="auto"/>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0.00</w:t>
            </w:r>
          </w:p>
        </w:tc>
        <w:tc>
          <w:tcPr>
            <w:tcW w:w="0" w:type="auto"/>
            <w:tcBorders>
              <w:top w:val="nil"/>
              <w:left w:val="nil"/>
              <w:bottom w:val="nil"/>
              <w:right w:val="single" w:sz="4" w:space="0" w:color="auto"/>
            </w:tcBorders>
            <w:vAlign w:val="center"/>
          </w:tcPr>
          <w:p w:rsidR="007D46F0" w:rsidRPr="00B00393" w:rsidRDefault="007D46F0" w:rsidP="00050163">
            <w:pPr>
              <w:jc w:val="center"/>
              <w:rPr>
                <w:rFonts w:asciiTheme="minorBidi" w:hAnsiTheme="minorBidi"/>
                <w:color w:val="000000" w:themeColor="text1"/>
                <w:sz w:val="20"/>
                <w:szCs w:val="20"/>
              </w:rPr>
            </w:pPr>
            <w:r w:rsidRPr="00B00393">
              <w:rPr>
                <w:rFonts w:asciiTheme="minorBidi" w:hAnsiTheme="minorBidi"/>
                <w:color w:val="000000" w:themeColor="text1"/>
                <w:sz w:val="20"/>
                <w:szCs w:val="20"/>
              </w:rPr>
              <w:t>0.00</w:t>
            </w:r>
          </w:p>
        </w:tc>
        <w:tc>
          <w:tcPr>
            <w:tcW w:w="0" w:type="auto"/>
            <w:tcBorders>
              <w:top w:val="nil"/>
              <w:left w:val="single" w:sz="4" w:space="0" w:color="auto"/>
              <w:bottom w:val="nil"/>
              <w:right w:val="nil"/>
            </w:tcBorders>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5</w:t>
            </w:r>
          </w:p>
        </w:tc>
        <w:tc>
          <w:tcPr>
            <w:tcW w:w="0" w:type="auto"/>
            <w:tcBorders>
              <w:top w:val="nil"/>
              <w:left w:val="nil"/>
              <w:bottom w:val="nil"/>
              <w:right w:val="nil"/>
            </w:tcBorders>
            <w:shd w:val="clear" w:color="auto" w:fill="auto"/>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5</w:t>
            </w:r>
          </w:p>
        </w:tc>
        <w:tc>
          <w:tcPr>
            <w:tcW w:w="0" w:type="auto"/>
            <w:tcBorders>
              <w:top w:val="nil"/>
              <w:left w:val="nil"/>
              <w:bottom w:val="nil"/>
              <w:right w:val="nil"/>
            </w:tcBorders>
            <w:shd w:val="clear" w:color="auto" w:fill="auto"/>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5</w:t>
            </w:r>
          </w:p>
        </w:tc>
        <w:tc>
          <w:tcPr>
            <w:tcW w:w="0" w:type="auto"/>
            <w:tcBorders>
              <w:top w:val="nil"/>
              <w:left w:val="nil"/>
              <w:bottom w:val="nil"/>
              <w:right w:val="nil"/>
            </w:tcBorders>
            <w:shd w:val="clear" w:color="auto" w:fill="auto"/>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5</w:t>
            </w:r>
          </w:p>
        </w:tc>
        <w:tc>
          <w:tcPr>
            <w:tcW w:w="0" w:type="auto"/>
            <w:tcBorders>
              <w:top w:val="nil"/>
              <w:left w:val="nil"/>
              <w:bottom w:val="nil"/>
              <w:right w:val="nil"/>
            </w:tcBorders>
            <w:vAlign w:val="center"/>
          </w:tcPr>
          <w:p w:rsidR="007D46F0" w:rsidRPr="00B00393" w:rsidRDefault="007D46F0" w:rsidP="00050163">
            <w:pPr>
              <w:jc w:val="center"/>
              <w:rPr>
                <w:rFonts w:asciiTheme="minorBidi" w:hAnsiTheme="minorBidi"/>
                <w:color w:val="000000" w:themeColor="text1"/>
                <w:sz w:val="20"/>
                <w:szCs w:val="20"/>
              </w:rPr>
            </w:pPr>
            <w:r w:rsidRPr="00B00393">
              <w:rPr>
                <w:rFonts w:asciiTheme="minorBidi" w:hAnsiTheme="minorBidi"/>
                <w:color w:val="000000" w:themeColor="text1"/>
                <w:sz w:val="20"/>
                <w:szCs w:val="20"/>
              </w:rPr>
              <w:t>5</w:t>
            </w:r>
          </w:p>
        </w:tc>
      </w:tr>
      <w:tr w:rsidR="007D46F0" w:rsidRPr="00B00393" w:rsidTr="00050163">
        <w:trPr>
          <w:jc w:val="center"/>
        </w:trPr>
        <w:tc>
          <w:tcPr>
            <w:tcW w:w="0" w:type="auto"/>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17</w:t>
            </w:r>
          </w:p>
        </w:tc>
        <w:tc>
          <w:tcPr>
            <w:tcW w:w="0" w:type="auto"/>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300</w:t>
            </w:r>
          </w:p>
        </w:tc>
        <w:tc>
          <w:tcPr>
            <w:tcW w:w="0" w:type="auto"/>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350</w:t>
            </w:r>
          </w:p>
        </w:tc>
        <w:tc>
          <w:tcPr>
            <w:tcW w:w="0" w:type="auto"/>
            <w:tcBorders>
              <w:right w:val="single" w:sz="4" w:space="0" w:color="auto"/>
            </w:tcBorders>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3.0</w:t>
            </w:r>
          </w:p>
        </w:tc>
        <w:tc>
          <w:tcPr>
            <w:tcW w:w="0" w:type="auto"/>
            <w:tcBorders>
              <w:top w:val="nil"/>
              <w:left w:val="nil"/>
              <w:bottom w:val="nil"/>
              <w:right w:val="nil"/>
            </w:tcBorders>
            <w:shd w:val="clear" w:color="auto" w:fill="FFFFFF" w:themeFill="background1"/>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125</w:t>
            </w:r>
          </w:p>
        </w:tc>
        <w:tc>
          <w:tcPr>
            <w:tcW w:w="0" w:type="auto"/>
            <w:tcBorders>
              <w:top w:val="nil"/>
              <w:left w:val="nil"/>
              <w:bottom w:val="nil"/>
              <w:right w:val="nil"/>
            </w:tcBorders>
            <w:shd w:val="clear" w:color="auto" w:fill="FFFFFF" w:themeFill="background1"/>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3</w:t>
            </w:r>
          </w:p>
        </w:tc>
        <w:tc>
          <w:tcPr>
            <w:tcW w:w="0" w:type="auto"/>
            <w:tcBorders>
              <w:top w:val="nil"/>
              <w:left w:val="nil"/>
              <w:bottom w:val="nil"/>
              <w:right w:val="nil"/>
            </w:tcBorders>
            <w:vAlign w:val="center"/>
          </w:tcPr>
          <w:p w:rsidR="007D46F0" w:rsidRPr="00B00393" w:rsidRDefault="007D46F0" w:rsidP="00050163">
            <w:pPr>
              <w:jc w:val="center"/>
              <w:rPr>
                <w:rFonts w:cs="Arial"/>
                <w:sz w:val="20"/>
                <w:szCs w:val="20"/>
              </w:rPr>
            </w:pPr>
            <w:r w:rsidRPr="00B00393">
              <w:rPr>
                <w:rFonts w:cs="Arial"/>
                <w:sz w:val="20"/>
                <w:szCs w:val="20"/>
              </w:rPr>
              <w:t>0.60</w:t>
            </w:r>
          </w:p>
        </w:tc>
        <w:tc>
          <w:tcPr>
            <w:tcW w:w="0" w:type="auto"/>
            <w:tcBorders>
              <w:top w:val="nil"/>
              <w:left w:val="nil"/>
              <w:bottom w:val="nil"/>
              <w:right w:val="nil"/>
            </w:tcBorders>
            <w:vAlign w:val="center"/>
          </w:tcPr>
          <w:p w:rsidR="007D46F0" w:rsidRPr="00B00393" w:rsidRDefault="007D46F0" w:rsidP="00050163">
            <w:pPr>
              <w:jc w:val="center"/>
              <w:rPr>
                <w:rFonts w:asciiTheme="minorBidi" w:hAnsiTheme="minorBidi"/>
                <w:color w:val="000000"/>
                <w:sz w:val="20"/>
                <w:szCs w:val="20"/>
              </w:rPr>
            </w:pPr>
            <w:r w:rsidRPr="00B00393">
              <w:rPr>
                <w:rFonts w:asciiTheme="minorBidi" w:hAnsiTheme="minorBidi"/>
                <w:color w:val="000000"/>
                <w:sz w:val="20"/>
                <w:szCs w:val="20"/>
              </w:rPr>
              <w:t>6</w:t>
            </w:r>
          </w:p>
        </w:tc>
        <w:tc>
          <w:tcPr>
            <w:tcW w:w="0" w:type="auto"/>
            <w:tcBorders>
              <w:top w:val="nil"/>
              <w:left w:val="nil"/>
              <w:bottom w:val="nil"/>
              <w:right w:val="single" w:sz="4" w:space="0" w:color="auto"/>
            </w:tcBorders>
            <w:vAlign w:val="center"/>
          </w:tcPr>
          <w:p w:rsidR="007D46F0" w:rsidRPr="00B00393" w:rsidRDefault="007D46F0" w:rsidP="00050163">
            <w:pPr>
              <w:jc w:val="center"/>
              <w:rPr>
                <w:rFonts w:asciiTheme="minorBidi" w:hAnsiTheme="minorBidi"/>
                <w:color w:val="000000"/>
                <w:sz w:val="20"/>
                <w:szCs w:val="20"/>
              </w:rPr>
            </w:pPr>
            <w:r w:rsidRPr="00B00393">
              <w:rPr>
                <w:rFonts w:asciiTheme="minorBidi" w:hAnsiTheme="minorBidi"/>
                <w:color w:val="000000"/>
                <w:sz w:val="20"/>
                <w:szCs w:val="20"/>
              </w:rPr>
              <w:t>106.2</w:t>
            </w:r>
          </w:p>
        </w:tc>
        <w:tc>
          <w:tcPr>
            <w:tcW w:w="0" w:type="auto"/>
            <w:tcBorders>
              <w:top w:val="nil"/>
              <w:left w:val="single" w:sz="4" w:space="0" w:color="auto"/>
              <w:bottom w:val="nil"/>
              <w:right w:val="nil"/>
            </w:tcBorders>
            <w:shd w:val="clear" w:color="auto" w:fill="auto"/>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23</w:t>
            </w:r>
          </w:p>
        </w:tc>
        <w:tc>
          <w:tcPr>
            <w:tcW w:w="0" w:type="auto"/>
            <w:tcBorders>
              <w:top w:val="nil"/>
              <w:left w:val="nil"/>
              <w:bottom w:val="nil"/>
              <w:right w:val="nil"/>
            </w:tcBorders>
            <w:shd w:val="clear" w:color="auto" w:fill="auto"/>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21</w:t>
            </w:r>
          </w:p>
        </w:tc>
        <w:tc>
          <w:tcPr>
            <w:tcW w:w="0" w:type="auto"/>
            <w:tcBorders>
              <w:top w:val="nil"/>
              <w:left w:val="nil"/>
              <w:bottom w:val="nil"/>
              <w:right w:val="nil"/>
            </w:tcBorders>
            <w:shd w:val="clear" w:color="auto" w:fill="auto"/>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18</w:t>
            </w:r>
          </w:p>
        </w:tc>
        <w:tc>
          <w:tcPr>
            <w:tcW w:w="0" w:type="auto"/>
            <w:tcBorders>
              <w:top w:val="nil"/>
              <w:left w:val="nil"/>
              <w:bottom w:val="nil"/>
              <w:right w:val="nil"/>
            </w:tcBorders>
            <w:shd w:val="clear" w:color="auto" w:fill="auto"/>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16</w:t>
            </w:r>
          </w:p>
        </w:tc>
        <w:tc>
          <w:tcPr>
            <w:tcW w:w="0" w:type="auto"/>
            <w:tcBorders>
              <w:top w:val="nil"/>
              <w:left w:val="nil"/>
              <w:bottom w:val="nil"/>
              <w:right w:val="single" w:sz="4" w:space="0" w:color="auto"/>
            </w:tcBorders>
            <w:vAlign w:val="center"/>
          </w:tcPr>
          <w:p w:rsidR="007D46F0" w:rsidRPr="00B00393" w:rsidRDefault="007D46F0" w:rsidP="00050163">
            <w:pPr>
              <w:jc w:val="center"/>
              <w:rPr>
                <w:rFonts w:asciiTheme="minorBidi" w:hAnsiTheme="minorBidi"/>
                <w:color w:val="000000" w:themeColor="text1"/>
                <w:sz w:val="20"/>
                <w:szCs w:val="20"/>
              </w:rPr>
            </w:pPr>
            <w:r w:rsidRPr="00B00393">
              <w:rPr>
                <w:rFonts w:asciiTheme="minorBidi" w:hAnsiTheme="minorBidi"/>
                <w:color w:val="000000" w:themeColor="text1"/>
                <w:sz w:val="20"/>
                <w:szCs w:val="20"/>
              </w:rPr>
              <w:t>11</w:t>
            </w:r>
          </w:p>
        </w:tc>
        <w:tc>
          <w:tcPr>
            <w:tcW w:w="0" w:type="auto"/>
            <w:tcBorders>
              <w:top w:val="nil"/>
              <w:left w:val="single" w:sz="4" w:space="0" w:color="auto"/>
              <w:bottom w:val="nil"/>
              <w:right w:val="nil"/>
            </w:tcBorders>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0.31</w:t>
            </w:r>
          </w:p>
        </w:tc>
        <w:tc>
          <w:tcPr>
            <w:tcW w:w="0" w:type="auto"/>
            <w:tcBorders>
              <w:top w:val="nil"/>
              <w:left w:val="nil"/>
              <w:bottom w:val="nil"/>
              <w:right w:val="nil"/>
            </w:tcBorders>
            <w:shd w:val="clear" w:color="auto" w:fill="auto"/>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0.37</w:t>
            </w:r>
          </w:p>
        </w:tc>
        <w:tc>
          <w:tcPr>
            <w:tcW w:w="0" w:type="auto"/>
            <w:tcBorders>
              <w:top w:val="nil"/>
              <w:left w:val="nil"/>
              <w:bottom w:val="nil"/>
              <w:right w:val="nil"/>
            </w:tcBorders>
            <w:shd w:val="clear" w:color="auto" w:fill="auto"/>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0.43</w:t>
            </w:r>
          </w:p>
        </w:tc>
        <w:tc>
          <w:tcPr>
            <w:tcW w:w="0" w:type="auto"/>
            <w:tcBorders>
              <w:top w:val="nil"/>
              <w:left w:val="nil"/>
              <w:bottom w:val="nil"/>
              <w:right w:val="nil"/>
            </w:tcBorders>
            <w:shd w:val="clear" w:color="auto" w:fill="auto"/>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0.58</w:t>
            </w:r>
          </w:p>
        </w:tc>
        <w:tc>
          <w:tcPr>
            <w:tcW w:w="0" w:type="auto"/>
            <w:tcBorders>
              <w:top w:val="nil"/>
              <w:left w:val="nil"/>
              <w:bottom w:val="nil"/>
              <w:right w:val="single" w:sz="4" w:space="0" w:color="auto"/>
            </w:tcBorders>
            <w:vAlign w:val="center"/>
          </w:tcPr>
          <w:p w:rsidR="007D46F0" w:rsidRPr="00B00393" w:rsidRDefault="007D46F0" w:rsidP="00050163">
            <w:pPr>
              <w:jc w:val="center"/>
              <w:rPr>
                <w:rFonts w:asciiTheme="minorBidi" w:hAnsiTheme="minorBidi"/>
                <w:color w:val="000000" w:themeColor="text1"/>
                <w:sz w:val="20"/>
                <w:szCs w:val="20"/>
              </w:rPr>
            </w:pPr>
            <w:r w:rsidRPr="00B00393">
              <w:rPr>
                <w:rFonts w:asciiTheme="minorBidi" w:hAnsiTheme="minorBidi"/>
                <w:color w:val="000000" w:themeColor="text1"/>
                <w:sz w:val="20"/>
                <w:szCs w:val="20"/>
              </w:rPr>
              <w:t>0.65</w:t>
            </w:r>
          </w:p>
        </w:tc>
        <w:tc>
          <w:tcPr>
            <w:tcW w:w="0" w:type="auto"/>
            <w:tcBorders>
              <w:top w:val="nil"/>
              <w:left w:val="single" w:sz="4" w:space="0" w:color="auto"/>
              <w:bottom w:val="nil"/>
              <w:right w:val="nil"/>
            </w:tcBorders>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4</w:t>
            </w:r>
          </w:p>
        </w:tc>
        <w:tc>
          <w:tcPr>
            <w:tcW w:w="0" w:type="auto"/>
            <w:tcBorders>
              <w:top w:val="nil"/>
              <w:left w:val="nil"/>
              <w:bottom w:val="nil"/>
              <w:right w:val="nil"/>
            </w:tcBorders>
            <w:shd w:val="clear" w:color="auto" w:fill="auto"/>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4</w:t>
            </w:r>
          </w:p>
        </w:tc>
        <w:tc>
          <w:tcPr>
            <w:tcW w:w="0" w:type="auto"/>
            <w:tcBorders>
              <w:top w:val="nil"/>
              <w:left w:val="nil"/>
              <w:bottom w:val="nil"/>
              <w:right w:val="nil"/>
            </w:tcBorders>
            <w:shd w:val="clear" w:color="auto" w:fill="auto"/>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4</w:t>
            </w:r>
          </w:p>
        </w:tc>
        <w:tc>
          <w:tcPr>
            <w:tcW w:w="0" w:type="auto"/>
            <w:tcBorders>
              <w:top w:val="nil"/>
              <w:left w:val="nil"/>
              <w:bottom w:val="nil"/>
              <w:right w:val="nil"/>
            </w:tcBorders>
            <w:shd w:val="clear" w:color="auto" w:fill="auto"/>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4</w:t>
            </w:r>
          </w:p>
        </w:tc>
        <w:tc>
          <w:tcPr>
            <w:tcW w:w="0" w:type="auto"/>
            <w:tcBorders>
              <w:top w:val="nil"/>
              <w:left w:val="nil"/>
              <w:bottom w:val="nil"/>
              <w:right w:val="nil"/>
            </w:tcBorders>
            <w:vAlign w:val="center"/>
          </w:tcPr>
          <w:p w:rsidR="007D46F0" w:rsidRPr="00B00393" w:rsidRDefault="007D46F0" w:rsidP="00050163">
            <w:pPr>
              <w:jc w:val="center"/>
              <w:rPr>
                <w:rFonts w:asciiTheme="minorBidi" w:hAnsiTheme="minorBidi"/>
                <w:color w:val="000000" w:themeColor="text1"/>
                <w:sz w:val="20"/>
                <w:szCs w:val="20"/>
              </w:rPr>
            </w:pPr>
            <w:r w:rsidRPr="00B00393">
              <w:rPr>
                <w:rFonts w:asciiTheme="minorBidi" w:hAnsiTheme="minorBidi"/>
                <w:color w:val="000000" w:themeColor="text1"/>
                <w:sz w:val="20"/>
                <w:szCs w:val="20"/>
              </w:rPr>
              <w:t>3</w:t>
            </w:r>
          </w:p>
        </w:tc>
      </w:tr>
      <w:tr w:rsidR="007D46F0" w:rsidRPr="00B00393" w:rsidTr="00050163">
        <w:trPr>
          <w:jc w:val="center"/>
        </w:trPr>
        <w:tc>
          <w:tcPr>
            <w:tcW w:w="0" w:type="auto"/>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18</w:t>
            </w:r>
          </w:p>
        </w:tc>
        <w:tc>
          <w:tcPr>
            <w:tcW w:w="0" w:type="auto"/>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300</w:t>
            </w:r>
          </w:p>
        </w:tc>
        <w:tc>
          <w:tcPr>
            <w:tcW w:w="0" w:type="auto"/>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250</w:t>
            </w:r>
          </w:p>
        </w:tc>
        <w:tc>
          <w:tcPr>
            <w:tcW w:w="0" w:type="auto"/>
            <w:tcBorders>
              <w:right w:val="single" w:sz="4" w:space="0" w:color="auto"/>
            </w:tcBorders>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4.0</w:t>
            </w:r>
          </w:p>
        </w:tc>
        <w:tc>
          <w:tcPr>
            <w:tcW w:w="0" w:type="auto"/>
            <w:tcBorders>
              <w:top w:val="nil"/>
              <w:left w:val="nil"/>
              <w:bottom w:val="nil"/>
              <w:right w:val="nil"/>
            </w:tcBorders>
            <w:shd w:val="clear" w:color="auto" w:fill="FFFFFF" w:themeFill="background1"/>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13</w:t>
            </w:r>
          </w:p>
        </w:tc>
        <w:tc>
          <w:tcPr>
            <w:tcW w:w="0" w:type="auto"/>
            <w:tcBorders>
              <w:top w:val="nil"/>
              <w:left w:val="nil"/>
              <w:bottom w:val="nil"/>
              <w:right w:val="nil"/>
            </w:tcBorders>
            <w:shd w:val="clear" w:color="auto" w:fill="FFFFFF" w:themeFill="background1"/>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3.5</w:t>
            </w:r>
          </w:p>
        </w:tc>
        <w:tc>
          <w:tcPr>
            <w:tcW w:w="0" w:type="auto"/>
            <w:tcBorders>
              <w:top w:val="nil"/>
              <w:left w:val="nil"/>
              <w:bottom w:val="nil"/>
              <w:right w:val="nil"/>
            </w:tcBorders>
            <w:vAlign w:val="center"/>
          </w:tcPr>
          <w:p w:rsidR="007D46F0" w:rsidRPr="00B00393" w:rsidRDefault="007D46F0" w:rsidP="00050163">
            <w:pPr>
              <w:jc w:val="center"/>
              <w:rPr>
                <w:rFonts w:cs="Arial"/>
                <w:sz w:val="20"/>
                <w:szCs w:val="20"/>
              </w:rPr>
            </w:pPr>
            <w:r w:rsidRPr="00B00393">
              <w:rPr>
                <w:rFonts w:cs="Arial"/>
                <w:sz w:val="20"/>
                <w:szCs w:val="20"/>
              </w:rPr>
              <w:t>1.50</w:t>
            </w:r>
          </w:p>
        </w:tc>
        <w:tc>
          <w:tcPr>
            <w:tcW w:w="0" w:type="auto"/>
            <w:tcBorders>
              <w:top w:val="nil"/>
              <w:left w:val="nil"/>
              <w:bottom w:val="nil"/>
              <w:right w:val="nil"/>
            </w:tcBorders>
            <w:vAlign w:val="center"/>
          </w:tcPr>
          <w:p w:rsidR="007D46F0" w:rsidRPr="00B00393" w:rsidRDefault="007D46F0" w:rsidP="00050163">
            <w:pPr>
              <w:jc w:val="center"/>
              <w:rPr>
                <w:rFonts w:asciiTheme="minorBidi" w:hAnsiTheme="minorBidi"/>
                <w:color w:val="000000"/>
                <w:sz w:val="20"/>
                <w:szCs w:val="20"/>
              </w:rPr>
            </w:pPr>
            <w:r w:rsidRPr="00B00393">
              <w:rPr>
                <w:rFonts w:asciiTheme="minorBidi" w:hAnsiTheme="minorBidi"/>
                <w:color w:val="000000"/>
                <w:sz w:val="20"/>
                <w:szCs w:val="20"/>
              </w:rPr>
              <w:t>3</w:t>
            </w:r>
          </w:p>
        </w:tc>
        <w:tc>
          <w:tcPr>
            <w:tcW w:w="0" w:type="auto"/>
            <w:tcBorders>
              <w:top w:val="nil"/>
              <w:left w:val="nil"/>
              <w:bottom w:val="nil"/>
              <w:right w:val="single" w:sz="4" w:space="0" w:color="auto"/>
            </w:tcBorders>
            <w:vAlign w:val="center"/>
          </w:tcPr>
          <w:p w:rsidR="007D46F0" w:rsidRPr="00B00393" w:rsidRDefault="007D46F0" w:rsidP="00050163">
            <w:pPr>
              <w:jc w:val="center"/>
              <w:rPr>
                <w:rFonts w:asciiTheme="minorBidi" w:hAnsiTheme="minorBidi"/>
                <w:color w:val="000000"/>
                <w:sz w:val="20"/>
                <w:szCs w:val="20"/>
              </w:rPr>
            </w:pPr>
            <w:r w:rsidRPr="00B00393">
              <w:rPr>
                <w:rFonts w:asciiTheme="minorBidi" w:hAnsiTheme="minorBidi"/>
                <w:color w:val="000000"/>
                <w:sz w:val="20"/>
                <w:szCs w:val="20"/>
              </w:rPr>
              <w:t>144.9</w:t>
            </w:r>
          </w:p>
        </w:tc>
        <w:tc>
          <w:tcPr>
            <w:tcW w:w="0" w:type="auto"/>
            <w:tcBorders>
              <w:top w:val="nil"/>
              <w:left w:val="single" w:sz="4" w:space="0" w:color="auto"/>
              <w:bottom w:val="nil"/>
              <w:right w:val="nil"/>
            </w:tcBorders>
            <w:shd w:val="clear" w:color="auto" w:fill="auto"/>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2.0</w:t>
            </w:r>
          </w:p>
        </w:tc>
        <w:tc>
          <w:tcPr>
            <w:tcW w:w="0" w:type="auto"/>
            <w:tcBorders>
              <w:top w:val="nil"/>
              <w:left w:val="nil"/>
              <w:bottom w:val="nil"/>
              <w:right w:val="nil"/>
            </w:tcBorders>
            <w:shd w:val="clear" w:color="auto" w:fill="auto"/>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2.0</w:t>
            </w:r>
          </w:p>
        </w:tc>
        <w:tc>
          <w:tcPr>
            <w:tcW w:w="0" w:type="auto"/>
            <w:tcBorders>
              <w:top w:val="nil"/>
              <w:left w:val="nil"/>
              <w:bottom w:val="nil"/>
              <w:right w:val="nil"/>
            </w:tcBorders>
            <w:shd w:val="clear" w:color="auto" w:fill="auto"/>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2.0</w:t>
            </w:r>
          </w:p>
        </w:tc>
        <w:tc>
          <w:tcPr>
            <w:tcW w:w="0" w:type="auto"/>
            <w:tcBorders>
              <w:top w:val="nil"/>
              <w:left w:val="nil"/>
              <w:bottom w:val="nil"/>
              <w:right w:val="nil"/>
            </w:tcBorders>
            <w:shd w:val="clear" w:color="auto" w:fill="auto"/>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1.5</w:t>
            </w:r>
          </w:p>
        </w:tc>
        <w:tc>
          <w:tcPr>
            <w:tcW w:w="0" w:type="auto"/>
            <w:tcBorders>
              <w:top w:val="nil"/>
              <w:left w:val="nil"/>
              <w:bottom w:val="nil"/>
              <w:right w:val="single" w:sz="4" w:space="0" w:color="auto"/>
            </w:tcBorders>
            <w:vAlign w:val="center"/>
          </w:tcPr>
          <w:p w:rsidR="007D46F0" w:rsidRPr="00B00393" w:rsidRDefault="007D46F0" w:rsidP="00050163">
            <w:pPr>
              <w:jc w:val="center"/>
              <w:rPr>
                <w:rFonts w:asciiTheme="minorBidi" w:hAnsiTheme="minorBidi"/>
                <w:color w:val="000000" w:themeColor="text1"/>
                <w:sz w:val="20"/>
                <w:szCs w:val="20"/>
              </w:rPr>
            </w:pPr>
            <w:r w:rsidRPr="00B00393">
              <w:rPr>
                <w:rFonts w:asciiTheme="minorBidi" w:hAnsiTheme="minorBidi"/>
                <w:color w:val="000000" w:themeColor="text1"/>
                <w:sz w:val="20"/>
                <w:szCs w:val="20"/>
              </w:rPr>
              <w:t>0.3</w:t>
            </w:r>
          </w:p>
        </w:tc>
        <w:tc>
          <w:tcPr>
            <w:tcW w:w="0" w:type="auto"/>
            <w:tcBorders>
              <w:top w:val="nil"/>
              <w:left w:val="single" w:sz="4" w:space="0" w:color="auto"/>
              <w:bottom w:val="nil"/>
              <w:right w:val="nil"/>
            </w:tcBorders>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1.00</w:t>
            </w:r>
          </w:p>
        </w:tc>
        <w:tc>
          <w:tcPr>
            <w:tcW w:w="0" w:type="auto"/>
            <w:tcBorders>
              <w:top w:val="nil"/>
              <w:left w:val="nil"/>
              <w:bottom w:val="nil"/>
              <w:right w:val="nil"/>
            </w:tcBorders>
            <w:shd w:val="clear" w:color="auto" w:fill="auto"/>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1.00</w:t>
            </w:r>
          </w:p>
        </w:tc>
        <w:tc>
          <w:tcPr>
            <w:tcW w:w="0" w:type="auto"/>
            <w:tcBorders>
              <w:top w:val="nil"/>
              <w:left w:val="nil"/>
              <w:bottom w:val="nil"/>
              <w:right w:val="nil"/>
            </w:tcBorders>
            <w:shd w:val="clear" w:color="auto" w:fill="auto"/>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1.00</w:t>
            </w:r>
          </w:p>
        </w:tc>
        <w:tc>
          <w:tcPr>
            <w:tcW w:w="0" w:type="auto"/>
            <w:tcBorders>
              <w:top w:val="nil"/>
              <w:left w:val="nil"/>
              <w:bottom w:val="nil"/>
              <w:right w:val="nil"/>
            </w:tcBorders>
            <w:shd w:val="clear" w:color="auto" w:fill="auto"/>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1.00</w:t>
            </w:r>
          </w:p>
        </w:tc>
        <w:tc>
          <w:tcPr>
            <w:tcW w:w="0" w:type="auto"/>
            <w:tcBorders>
              <w:top w:val="nil"/>
              <w:left w:val="nil"/>
              <w:bottom w:val="nil"/>
              <w:right w:val="single" w:sz="4" w:space="0" w:color="auto"/>
            </w:tcBorders>
            <w:vAlign w:val="center"/>
          </w:tcPr>
          <w:p w:rsidR="007D46F0" w:rsidRPr="00B00393" w:rsidRDefault="007D46F0" w:rsidP="00050163">
            <w:pPr>
              <w:jc w:val="center"/>
              <w:rPr>
                <w:rFonts w:asciiTheme="minorBidi" w:hAnsiTheme="minorBidi"/>
                <w:color w:val="000000" w:themeColor="text1"/>
                <w:sz w:val="20"/>
                <w:szCs w:val="20"/>
              </w:rPr>
            </w:pPr>
            <w:r w:rsidRPr="00B00393">
              <w:rPr>
                <w:rFonts w:asciiTheme="minorBidi" w:hAnsiTheme="minorBidi"/>
                <w:color w:val="000000" w:themeColor="text1"/>
                <w:sz w:val="20"/>
                <w:szCs w:val="20"/>
              </w:rPr>
              <w:t>1.00</w:t>
            </w:r>
          </w:p>
        </w:tc>
        <w:tc>
          <w:tcPr>
            <w:tcW w:w="0" w:type="auto"/>
            <w:tcBorders>
              <w:top w:val="nil"/>
              <w:left w:val="single" w:sz="4" w:space="0" w:color="auto"/>
              <w:bottom w:val="nil"/>
              <w:right w:val="nil"/>
            </w:tcBorders>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1</w:t>
            </w:r>
          </w:p>
        </w:tc>
        <w:tc>
          <w:tcPr>
            <w:tcW w:w="0" w:type="auto"/>
            <w:tcBorders>
              <w:top w:val="nil"/>
              <w:left w:val="nil"/>
              <w:bottom w:val="nil"/>
              <w:right w:val="nil"/>
            </w:tcBorders>
            <w:shd w:val="clear" w:color="auto" w:fill="auto"/>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1</w:t>
            </w:r>
          </w:p>
        </w:tc>
        <w:tc>
          <w:tcPr>
            <w:tcW w:w="0" w:type="auto"/>
            <w:tcBorders>
              <w:top w:val="nil"/>
              <w:left w:val="nil"/>
              <w:bottom w:val="nil"/>
              <w:right w:val="nil"/>
            </w:tcBorders>
            <w:shd w:val="clear" w:color="auto" w:fill="auto"/>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1</w:t>
            </w:r>
          </w:p>
        </w:tc>
        <w:tc>
          <w:tcPr>
            <w:tcW w:w="0" w:type="auto"/>
            <w:tcBorders>
              <w:top w:val="nil"/>
              <w:left w:val="nil"/>
              <w:bottom w:val="nil"/>
              <w:right w:val="nil"/>
            </w:tcBorders>
            <w:shd w:val="clear" w:color="auto" w:fill="auto"/>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1</w:t>
            </w:r>
          </w:p>
        </w:tc>
        <w:tc>
          <w:tcPr>
            <w:tcW w:w="0" w:type="auto"/>
            <w:tcBorders>
              <w:top w:val="nil"/>
              <w:left w:val="nil"/>
              <w:bottom w:val="nil"/>
              <w:right w:val="nil"/>
            </w:tcBorders>
            <w:vAlign w:val="center"/>
          </w:tcPr>
          <w:p w:rsidR="007D46F0" w:rsidRPr="00B00393" w:rsidRDefault="007D46F0" w:rsidP="00050163">
            <w:pPr>
              <w:jc w:val="center"/>
              <w:rPr>
                <w:rFonts w:asciiTheme="minorBidi" w:hAnsiTheme="minorBidi"/>
                <w:color w:val="000000" w:themeColor="text1"/>
                <w:sz w:val="20"/>
                <w:szCs w:val="20"/>
              </w:rPr>
            </w:pPr>
            <w:r w:rsidRPr="00B00393">
              <w:rPr>
                <w:rFonts w:asciiTheme="minorBidi" w:hAnsiTheme="minorBidi"/>
                <w:color w:val="000000" w:themeColor="text1"/>
                <w:sz w:val="20"/>
                <w:szCs w:val="20"/>
              </w:rPr>
              <w:t>1</w:t>
            </w:r>
          </w:p>
        </w:tc>
      </w:tr>
      <w:tr w:rsidR="007D46F0" w:rsidRPr="00B00393" w:rsidTr="00050163">
        <w:trPr>
          <w:jc w:val="center"/>
        </w:trPr>
        <w:tc>
          <w:tcPr>
            <w:tcW w:w="0" w:type="auto"/>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19</w:t>
            </w:r>
          </w:p>
        </w:tc>
        <w:tc>
          <w:tcPr>
            <w:tcW w:w="0" w:type="auto"/>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250</w:t>
            </w:r>
          </w:p>
        </w:tc>
        <w:tc>
          <w:tcPr>
            <w:tcW w:w="0" w:type="auto"/>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300</w:t>
            </w:r>
          </w:p>
        </w:tc>
        <w:tc>
          <w:tcPr>
            <w:tcW w:w="0" w:type="auto"/>
            <w:tcBorders>
              <w:right w:val="single" w:sz="4" w:space="0" w:color="auto"/>
            </w:tcBorders>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3.2</w:t>
            </w:r>
          </w:p>
        </w:tc>
        <w:tc>
          <w:tcPr>
            <w:tcW w:w="0" w:type="auto"/>
            <w:tcBorders>
              <w:top w:val="nil"/>
              <w:left w:val="nil"/>
              <w:bottom w:val="nil"/>
              <w:right w:val="nil"/>
            </w:tcBorders>
            <w:shd w:val="clear" w:color="auto" w:fill="FFFFFF" w:themeFill="background1"/>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187</w:t>
            </w:r>
          </w:p>
        </w:tc>
        <w:tc>
          <w:tcPr>
            <w:tcW w:w="0" w:type="auto"/>
            <w:tcBorders>
              <w:top w:val="nil"/>
              <w:left w:val="nil"/>
              <w:bottom w:val="nil"/>
              <w:right w:val="nil"/>
            </w:tcBorders>
            <w:shd w:val="clear" w:color="auto" w:fill="FFFFFF" w:themeFill="background1"/>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2</w:t>
            </w:r>
          </w:p>
        </w:tc>
        <w:tc>
          <w:tcPr>
            <w:tcW w:w="0" w:type="auto"/>
            <w:tcBorders>
              <w:top w:val="nil"/>
              <w:left w:val="nil"/>
              <w:bottom w:val="nil"/>
              <w:right w:val="nil"/>
            </w:tcBorders>
            <w:vAlign w:val="center"/>
          </w:tcPr>
          <w:p w:rsidR="007D46F0" w:rsidRPr="00B00393" w:rsidRDefault="007D46F0" w:rsidP="00050163">
            <w:pPr>
              <w:jc w:val="center"/>
              <w:rPr>
                <w:rFonts w:cs="Arial"/>
                <w:sz w:val="20"/>
                <w:szCs w:val="20"/>
              </w:rPr>
            </w:pPr>
            <w:r w:rsidRPr="00B00393">
              <w:rPr>
                <w:rFonts w:cs="Arial"/>
                <w:sz w:val="20"/>
                <w:szCs w:val="20"/>
              </w:rPr>
              <w:t>0.35</w:t>
            </w:r>
          </w:p>
        </w:tc>
        <w:tc>
          <w:tcPr>
            <w:tcW w:w="0" w:type="auto"/>
            <w:tcBorders>
              <w:top w:val="nil"/>
              <w:left w:val="nil"/>
              <w:bottom w:val="nil"/>
              <w:right w:val="nil"/>
            </w:tcBorders>
            <w:vAlign w:val="center"/>
          </w:tcPr>
          <w:p w:rsidR="007D46F0" w:rsidRPr="00B00393" w:rsidRDefault="007D46F0" w:rsidP="00050163">
            <w:pPr>
              <w:jc w:val="center"/>
              <w:rPr>
                <w:rFonts w:asciiTheme="minorBidi" w:hAnsiTheme="minorBidi"/>
                <w:color w:val="000000"/>
                <w:sz w:val="20"/>
                <w:szCs w:val="20"/>
              </w:rPr>
            </w:pPr>
            <w:r w:rsidRPr="00B00393">
              <w:rPr>
                <w:rFonts w:asciiTheme="minorBidi" w:hAnsiTheme="minorBidi"/>
                <w:color w:val="000000"/>
                <w:sz w:val="20"/>
                <w:szCs w:val="20"/>
              </w:rPr>
              <w:t>3</w:t>
            </w:r>
          </w:p>
        </w:tc>
        <w:tc>
          <w:tcPr>
            <w:tcW w:w="0" w:type="auto"/>
            <w:tcBorders>
              <w:top w:val="nil"/>
              <w:left w:val="nil"/>
              <w:bottom w:val="nil"/>
              <w:right w:val="single" w:sz="4" w:space="0" w:color="auto"/>
            </w:tcBorders>
            <w:vAlign w:val="center"/>
          </w:tcPr>
          <w:p w:rsidR="007D46F0" w:rsidRPr="00B00393" w:rsidRDefault="007D46F0" w:rsidP="00050163">
            <w:pPr>
              <w:jc w:val="center"/>
              <w:rPr>
                <w:rFonts w:asciiTheme="minorBidi" w:hAnsiTheme="minorBidi"/>
                <w:color w:val="000000"/>
                <w:sz w:val="20"/>
                <w:szCs w:val="20"/>
              </w:rPr>
            </w:pPr>
            <w:r w:rsidRPr="00B00393">
              <w:rPr>
                <w:rFonts w:asciiTheme="minorBidi" w:hAnsiTheme="minorBidi"/>
                <w:color w:val="000000"/>
                <w:sz w:val="20"/>
                <w:szCs w:val="20"/>
              </w:rPr>
              <w:t>120.6</w:t>
            </w:r>
          </w:p>
        </w:tc>
        <w:tc>
          <w:tcPr>
            <w:tcW w:w="0" w:type="auto"/>
            <w:tcBorders>
              <w:top w:val="nil"/>
              <w:left w:val="single" w:sz="4" w:space="0" w:color="auto"/>
              <w:bottom w:val="nil"/>
              <w:right w:val="nil"/>
            </w:tcBorders>
            <w:shd w:val="clear" w:color="auto" w:fill="auto"/>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67</w:t>
            </w:r>
          </w:p>
        </w:tc>
        <w:tc>
          <w:tcPr>
            <w:tcW w:w="0" w:type="auto"/>
            <w:tcBorders>
              <w:top w:val="nil"/>
              <w:left w:val="nil"/>
              <w:bottom w:val="nil"/>
              <w:right w:val="nil"/>
            </w:tcBorders>
            <w:shd w:val="clear" w:color="auto" w:fill="auto"/>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63</w:t>
            </w:r>
          </w:p>
        </w:tc>
        <w:tc>
          <w:tcPr>
            <w:tcW w:w="0" w:type="auto"/>
            <w:tcBorders>
              <w:top w:val="nil"/>
              <w:left w:val="nil"/>
              <w:bottom w:val="nil"/>
              <w:right w:val="nil"/>
            </w:tcBorders>
            <w:shd w:val="clear" w:color="auto" w:fill="auto"/>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60</w:t>
            </w:r>
          </w:p>
        </w:tc>
        <w:tc>
          <w:tcPr>
            <w:tcW w:w="0" w:type="auto"/>
            <w:tcBorders>
              <w:top w:val="nil"/>
              <w:left w:val="nil"/>
              <w:bottom w:val="nil"/>
              <w:right w:val="nil"/>
            </w:tcBorders>
            <w:shd w:val="clear" w:color="auto" w:fill="auto"/>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57</w:t>
            </w:r>
          </w:p>
        </w:tc>
        <w:tc>
          <w:tcPr>
            <w:tcW w:w="0" w:type="auto"/>
            <w:tcBorders>
              <w:top w:val="nil"/>
              <w:left w:val="nil"/>
              <w:bottom w:val="nil"/>
              <w:right w:val="single" w:sz="4" w:space="0" w:color="auto"/>
            </w:tcBorders>
            <w:vAlign w:val="center"/>
          </w:tcPr>
          <w:p w:rsidR="007D46F0" w:rsidRPr="00B00393" w:rsidRDefault="007D46F0" w:rsidP="00050163">
            <w:pPr>
              <w:jc w:val="center"/>
              <w:rPr>
                <w:rFonts w:asciiTheme="minorBidi" w:hAnsiTheme="minorBidi"/>
                <w:color w:val="000000" w:themeColor="text1"/>
                <w:sz w:val="20"/>
                <w:szCs w:val="20"/>
              </w:rPr>
            </w:pPr>
            <w:r w:rsidRPr="00B00393">
              <w:rPr>
                <w:rFonts w:asciiTheme="minorBidi" w:hAnsiTheme="minorBidi"/>
                <w:color w:val="000000" w:themeColor="text1"/>
                <w:sz w:val="20"/>
                <w:szCs w:val="20"/>
              </w:rPr>
              <w:t>49</w:t>
            </w:r>
          </w:p>
        </w:tc>
        <w:tc>
          <w:tcPr>
            <w:tcW w:w="0" w:type="auto"/>
            <w:tcBorders>
              <w:top w:val="nil"/>
              <w:left w:val="single" w:sz="4" w:space="0" w:color="auto"/>
              <w:bottom w:val="nil"/>
              <w:right w:val="nil"/>
            </w:tcBorders>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0.00</w:t>
            </w:r>
          </w:p>
        </w:tc>
        <w:tc>
          <w:tcPr>
            <w:tcW w:w="0" w:type="auto"/>
            <w:tcBorders>
              <w:top w:val="nil"/>
              <w:left w:val="nil"/>
              <w:bottom w:val="nil"/>
              <w:right w:val="nil"/>
            </w:tcBorders>
            <w:shd w:val="clear" w:color="auto" w:fill="auto"/>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0.00</w:t>
            </w:r>
          </w:p>
        </w:tc>
        <w:tc>
          <w:tcPr>
            <w:tcW w:w="0" w:type="auto"/>
            <w:tcBorders>
              <w:top w:val="nil"/>
              <w:left w:val="nil"/>
              <w:bottom w:val="nil"/>
              <w:right w:val="nil"/>
            </w:tcBorders>
            <w:shd w:val="clear" w:color="auto" w:fill="auto"/>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0.00</w:t>
            </w:r>
          </w:p>
        </w:tc>
        <w:tc>
          <w:tcPr>
            <w:tcW w:w="0" w:type="auto"/>
            <w:tcBorders>
              <w:top w:val="nil"/>
              <w:left w:val="nil"/>
              <w:bottom w:val="nil"/>
              <w:right w:val="nil"/>
            </w:tcBorders>
            <w:shd w:val="clear" w:color="auto" w:fill="auto"/>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0.00</w:t>
            </w:r>
          </w:p>
        </w:tc>
        <w:tc>
          <w:tcPr>
            <w:tcW w:w="0" w:type="auto"/>
            <w:tcBorders>
              <w:top w:val="nil"/>
              <w:left w:val="nil"/>
              <w:bottom w:val="nil"/>
              <w:right w:val="single" w:sz="4" w:space="0" w:color="auto"/>
            </w:tcBorders>
            <w:vAlign w:val="center"/>
          </w:tcPr>
          <w:p w:rsidR="007D46F0" w:rsidRPr="00B00393" w:rsidRDefault="007D46F0" w:rsidP="00050163">
            <w:pPr>
              <w:jc w:val="center"/>
              <w:rPr>
                <w:rFonts w:asciiTheme="minorBidi" w:hAnsiTheme="minorBidi"/>
                <w:color w:val="000000" w:themeColor="text1"/>
                <w:sz w:val="20"/>
                <w:szCs w:val="20"/>
              </w:rPr>
            </w:pPr>
            <w:r w:rsidRPr="00B00393">
              <w:rPr>
                <w:rFonts w:asciiTheme="minorBidi" w:hAnsiTheme="minorBidi"/>
                <w:color w:val="000000" w:themeColor="text1"/>
                <w:sz w:val="20"/>
                <w:szCs w:val="20"/>
              </w:rPr>
              <w:t>0.00</w:t>
            </w:r>
          </w:p>
        </w:tc>
        <w:tc>
          <w:tcPr>
            <w:tcW w:w="0" w:type="auto"/>
            <w:tcBorders>
              <w:top w:val="nil"/>
              <w:left w:val="single" w:sz="4" w:space="0" w:color="auto"/>
              <w:bottom w:val="nil"/>
              <w:right w:val="nil"/>
            </w:tcBorders>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5</w:t>
            </w:r>
          </w:p>
        </w:tc>
        <w:tc>
          <w:tcPr>
            <w:tcW w:w="0" w:type="auto"/>
            <w:tcBorders>
              <w:top w:val="nil"/>
              <w:left w:val="nil"/>
              <w:bottom w:val="nil"/>
              <w:right w:val="nil"/>
            </w:tcBorders>
            <w:shd w:val="clear" w:color="auto" w:fill="auto"/>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5</w:t>
            </w:r>
          </w:p>
        </w:tc>
        <w:tc>
          <w:tcPr>
            <w:tcW w:w="0" w:type="auto"/>
            <w:tcBorders>
              <w:top w:val="nil"/>
              <w:left w:val="nil"/>
              <w:bottom w:val="nil"/>
              <w:right w:val="nil"/>
            </w:tcBorders>
            <w:shd w:val="clear" w:color="auto" w:fill="auto"/>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5</w:t>
            </w:r>
          </w:p>
        </w:tc>
        <w:tc>
          <w:tcPr>
            <w:tcW w:w="0" w:type="auto"/>
            <w:tcBorders>
              <w:top w:val="nil"/>
              <w:left w:val="nil"/>
              <w:bottom w:val="nil"/>
              <w:right w:val="nil"/>
            </w:tcBorders>
            <w:shd w:val="clear" w:color="auto" w:fill="auto"/>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5</w:t>
            </w:r>
          </w:p>
        </w:tc>
        <w:tc>
          <w:tcPr>
            <w:tcW w:w="0" w:type="auto"/>
            <w:tcBorders>
              <w:top w:val="nil"/>
              <w:left w:val="nil"/>
              <w:bottom w:val="nil"/>
              <w:right w:val="nil"/>
            </w:tcBorders>
            <w:vAlign w:val="center"/>
          </w:tcPr>
          <w:p w:rsidR="007D46F0" w:rsidRPr="00B00393" w:rsidRDefault="007D46F0" w:rsidP="00050163">
            <w:pPr>
              <w:jc w:val="center"/>
              <w:rPr>
                <w:rFonts w:asciiTheme="minorBidi" w:hAnsiTheme="minorBidi"/>
                <w:color w:val="000000" w:themeColor="text1"/>
                <w:sz w:val="20"/>
                <w:szCs w:val="20"/>
              </w:rPr>
            </w:pPr>
            <w:r w:rsidRPr="00B00393">
              <w:rPr>
                <w:rFonts w:asciiTheme="minorBidi" w:hAnsiTheme="minorBidi"/>
                <w:color w:val="000000" w:themeColor="text1"/>
                <w:sz w:val="20"/>
                <w:szCs w:val="20"/>
              </w:rPr>
              <w:t>5</w:t>
            </w:r>
          </w:p>
        </w:tc>
      </w:tr>
      <w:tr w:rsidR="007D46F0" w:rsidRPr="00B00393" w:rsidTr="00050163">
        <w:trPr>
          <w:jc w:val="center"/>
        </w:trPr>
        <w:tc>
          <w:tcPr>
            <w:tcW w:w="0" w:type="auto"/>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20</w:t>
            </w:r>
          </w:p>
        </w:tc>
        <w:tc>
          <w:tcPr>
            <w:tcW w:w="0" w:type="auto"/>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300</w:t>
            </w:r>
          </w:p>
        </w:tc>
        <w:tc>
          <w:tcPr>
            <w:tcW w:w="0" w:type="auto"/>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250</w:t>
            </w:r>
          </w:p>
        </w:tc>
        <w:tc>
          <w:tcPr>
            <w:tcW w:w="0" w:type="auto"/>
            <w:tcBorders>
              <w:right w:val="single" w:sz="4" w:space="0" w:color="auto"/>
            </w:tcBorders>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3.0</w:t>
            </w:r>
          </w:p>
        </w:tc>
        <w:tc>
          <w:tcPr>
            <w:tcW w:w="0" w:type="auto"/>
            <w:tcBorders>
              <w:top w:val="nil"/>
              <w:left w:val="nil"/>
              <w:bottom w:val="nil"/>
              <w:right w:val="nil"/>
            </w:tcBorders>
            <w:shd w:val="clear" w:color="auto" w:fill="FFFFFF" w:themeFill="background1"/>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85</w:t>
            </w:r>
          </w:p>
        </w:tc>
        <w:tc>
          <w:tcPr>
            <w:tcW w:w="0" w:type="auto"/>
            <w:tcBorders>
              <w:top w:val="nil"/>
              <w:left w:val="nil"/>
              <w:bottom w:val="nil"/>
              <w:right w:val="nil"/>
            </w:tcBorders>
            <w:shd w:val="clear" w:color="auto" w:fill="FFFFFF" w:themeFill="background1"/>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2.2</w:t>
            </w:r>
          </w:p>
        </w:tc>
        <w:tc>
          <w:tcPr>
            <w:tcW w:w="0" w:type="auto"/>
            <w:tcBorders>
              <w:top w:val="nil"/>
              <w:left w:val="nil"/>
              <w:bottom w:val="nil"/>
              <w:right w:val="nil"/>
            </w:tcBorders>
            <w:vAlign w:val="center"/>
          </w:tcPr>
          <w:p w:rsidR="007D46F0" w:rsidRPr="00B00393" w:rsidRDefault="007D46F0" w:rsidP="00050163">
            <w:pPr>
              <w:jc w:val="center"/>
              <w:rPr>
                <w:rFonts w:cs="Arial"/>
                <w:sz w:val="20"/>
                <w:szCs w:val="20"/>
              </w:rPr>
            </w:pPr>
            <w:r w:rsidRPr="00B00393">
              <w:rPr>
                <w:rFonts w:cs="Arial"/>
                <w:sz w:val="20"/>
                <w:szCs w:val="20"/>
              </w:rPr>
              <w:t>0.50</w:t>
            </w:r>
          </w:p>
        </w:tc>
        <w:tc>
          <w:tcPr>
            <w:tcW w:w="0" w:type="auto"/>
            <w:tcBorders>
              <w:top w:val="nil"/>
              <w:left w:val="nil"/>
              <w:bottom w:val="nil"/>
              <w:right w:val="nil"/>
            </w:tcBorders>
            <w:vAlign w:val="center"/>
          </w:tcPr>
          <w:p w:rsidR="007D46F0" w:rsidRPr="00B00393" w:rsidRDefault="007D46F0" w:rsidP="00050163">
            <w:pPr>
              <w:jc w:val="center"/>
              <w:rPr>
                <w:rFonts w:asciiTheme="minorBidi" w:hAnsiTheme="minorBidi"/>
                <w:color w:val="000000"/>
                <w:sz w:val="20"/>
                <w:szCs w:val="20"/>
              </w:rPr>
            </w:pPr>
            <w:r w:rsidRPr="00B00393">
              <w:rPr>
                <w:rFonts w:asciiTheme="minorBidi" w:hAnsiTheme="minorBidi"/>
                <w:color w:val="000000"/>
                <w:sz w:val="20"/>
                <w:szCs w:val="20"/>
              </w:rPr>
              <w:t>5</w:t>
            </w:r>
          </w:p>
        </w:tc>
        <w:tc>
          <w:tcPr>
            <w:tcW w:w="0" w:type="auto"/>
            <w:tcBorders>
              <w:top w:val="nil"/>
              <w:left w:val="nil"/>
              <w:bottom w:val="nil"/>
              <w:right w:val="single" w:sz="4" w:space="0" w:color="auto"/>
            </w:tcBorders>
            <w:vAlign w:val="center"/>
          </w:tcPr>
          <w:p w:rsidR="007D46F0" w:rsidRPr="00B00393" w:rsidRDefault="007D46F0" w:rsidP="00050163">
            <w:pPr>
              <w:jc w:val="center"/>
              <w:rPr>
                <w:rFonts w:asciiTheme="minorBidi" w:hAnsiTheme="minorBidi"/>
                <w:color w:val="000000"/>
                <w:sz w:val="20"/>
                <w:szCs w:val="20"/>
              </w:rPr>
            </w:pPr>
            <w:r w:rsidRPr="00B00393">
              <w:rPr>
                <w:rFonts w:asciiTheme="minorBidi" w:hAnsiTheme="minorBidi"/>
                <w:color w:val="000000"/>
                <w:sz w:val="20"/>
                <w:szCs w:val="20"/>
              </w:rPr>
              <w:t>95.2</w:t>
            </w:r>
          </w:p>
        </w:tc>
        <w:tc>
          <w:tcPr>
            <w:tcW w:w="0" w:type="auto"/>
            <w:tcBorders>
              <w:top w:val="nil"/>
              <w:left w:val="single" w:sz="4" w:space="0" w:color="auto"/>
              <w:bottom w:val="nil"/>
              <w:right w:val="nil"/>
            </w:tcBorders>
            <w:shd w:val="clear" w:color="auto" w:fill="auto"/>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27</w:t>
            </w:r>
          </w:p>
        </w:tc>
        <w:tc>
          <w:tcPr>
            <w:tcW w:w="0" w:type="auto"/>
            <w:tcBorders>
              <w:top w:val="nil"/>
              <w:left w:val="nil"/>
              <w:bottom w:val="nil"/>
              <w:right w:val="nil"/>
            </w:tcBorders>
            <w:shd w:val="clear" w:color="auto" w:fill="auto"/>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25</w:t>
            </w:r>
          </w:p>
        </w:tc>
        <w:tc>
          <w:tcPr>
            <w:tcW w:w="0" w:type="auto"/>
            <w:tcBorders>
              <w:top w:val="nil"/>
              <w:left w:val="nil"/>
              <w:bottom w:val="nil"/>
              <w:right w:val="nil"/>
            </w:tcBorders>
            <w:shd w:val="clear" w:color="auto" w:fill="auto"/>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23</w:t>
            </w:r>
          </w:p>
        </w:tc>
        <w:tc>
          <w:tcPr>
            <w:tcW w:w="0" w:type="auto"/>
            <w:tcBorders>
              <w:top w:val="nil"/>
              <w:left w:val="nil"/>
              <w:bottom w:val="nil"/>
              <w:right w:val="nil"/>
            </w:tcBorders>
            <w:shd w:val="clear" w:color="auto" w:fill="auto"/>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20</w:t>
            </w:r>
          </w:p>
        </w:tc>
        <w:tc>
          <w:tcPr>
            <w:tcW w:w="0" w:type="auto"/>
            <w:tcBorders>
              <w:top w:val="nil"/>
              <w:left w:val="nil"/>
              <w:bottom w:val="nil"/>
              <w:right w:val="single" w:sz="4" w:space="0" w:color="auto"/>
            </w:tcBorders>
            <w:vAlign w:val="center"/>
          </w:tcPr>
          <w:p w:rsidR="007D46F0" w:rsidRPr="00B00393" w:rsidRDefault="007D46F0" w:rsidP="00050163">
            <w:pPr>
              <w:jc w:val="center"/>
              <w:rPr>
                <w:rFonts w:asciiTheme="minorBidi" w:hAnsiTheme="minorBidi"/>
                <w:color w:val="000000" w:themeColor="text1"/>
                <w:sz w:val="20"/>
                <w:szCs w:val="20"/>
              </w:rPr>
            </w:pPr>
            <w:r w:rsidRPr="00B00393">
              <w:rPr>
                <w:rFonts w:asciiTheme="minorBidi" w:hAnsiTheme="minorBidi"/>
                <w:color w:val="000000" w:themeColor="text1"/>
                <w:sz w:val="20"/>
                <w:szCs w:val="20"/>
              </w:rPr>
              <w:t>16</w:t>
            </w:r>
          </w:p>
        </w:tc>
        <w:tc>
          <w:tcPr>
            <w:tcW w:w="0" w:type="auto"/>
            <w:tcBorders>
              <w:top w:val="nil"/>
              <w:left w:val="single" w:sz="4" w:space="0" w:color="auto"/>
              <w:bottom w:val="nil"/>
              <w:right w:val="nil"/>
            </w:tcBorders>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0.23</w:t>
            </w:r>
          </w:p>
        </w:tc>
        <w:tc>
          <w:tcPr>
            <w:tcW w:w="0" w:type="auto"/>
            <w:tcBorders>
              <w:top w:val="nil"/>
              <w:left w:val="nil"/>
              <w:bottom w:val="nil"/>
              <w:right w:val="nil"/>
            </w:tcBorders>
            <w:shd w:val="clear" w:color="auto" w:fill="auto"/>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0.28</w:t>
            </w:r>
          </w:p>
        </w:tc>
        <w:tc>
          <w:tcPr>
            <w:tcW w:w="0" w:type="auto"/>
            <w:tcBorders>
              <w:top w:val="nil"/>
              <w:left w:val="nil"/>
              <w:bottom w:val="nil"/>
              <w:right w:val="nil"/>
            </w:tcBorders>
            <w:shd w:val="clear" w:color="auto" w:fill="auto"/>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0.32</w:t>
            </w:r>
          </w:p>
        </w:tc>
        <w:tc>
          <w:tcPr>
            <w:tcW w:w="0" w:type="auto"/>
            <w:tcBorders>
              <w:top w:val="nil"/>
              <w:left w:val="nil"/>
              <w:bottom w:val="nil"/>
              <w:right w:val="nil"/>
            </w:tcBorders>
            <w:shd w:val="clear" w:color="auto" w:fill="auto"/>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0.37</w:t>
            </w:r>
          </w:p>
        </w:tc>
        <w:tc>
          <w:tcPr>
            <w:tcW w:w="0" w:type="auto"/>
            <w:tcBorders>
              <w:top w:val="nil"/>
              <w:left w:val="nil"/>
              <w:bottom w:val="nil"/>
              <w:right w:val="single" w:sz="4" w:space="0" w:color="auto"/>
            </w:tcBorders>
            <w:vAlign w:val="center"/>
          </w:tcPr>
          <w:p w:rsidR="007D46F0" w:rsidRPr="00B00393" w:rsidRDefault="007D46F0" w:rsidP="00050163">
            <w:pPr>
              <w:jc w:val="center"/>
              <w:rPr>
                <w:rFonts w:asciiTheme="minorBidi" w:hAnsiTheme="minorBidi"/>
                <w:color w:val="000000" w:themeColor="text1"/>
                <w:sz w:val="20"/>
                <w:szCs w:val="20"/>
              </w:rPr>
            </w:pPr>
            <w:r w:rsidRPr="00B00393">
              <w:rPr>
                <w:rFonts w:asciiTheme="minorBidi" w:hAnsiTheme="minorBidi"/>
                <w:color w:val="000000" w:themeColor="text1"/>
                <w:sz w:val="20"/>
                <w:szCs w:val="20"/>
              </w:rPr>
              <w:t>0.43</w:t>
            </w:r>
          </w:p>
        </w:tc>
        <w:tc>
          <w:tcPr>
            <w:tcW w:w="0" w:type="auto"/>
            <w:tcBorders>
              <w:top w:val="nil"/>
              <w:left w:val="single" w:sz="4" w:space="0" w:color="auto"/>
              <w:bottom w:val="nil"/>
              <w:right w:val="nil"/>
            </w:tcBorders>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4</w:t>
            </w:r>
          </w:p>
        </w:tc>
        <w:tc>
          <w:tcPr>
            <w:tcW w:w="0" w:type="auto"/>
            <w:tcBorders>
              <w:top w:val="nil"/>
              <w:left w:val="nil"/>
              <w:bottom w:val="nil"/>
              <w:right w:val="nil"/>
            </w:tcBorders>
            <w:shd w:val="clear" w:color="auto" w:fill="auto"/>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4</w:t>
            </w:r>
          </w:p>
        </w:tc>
        <w:tc>
          <w:tcPr>
            <w:tcW w:w="0" w:type="auto"/>
            <w:tcBorders>
              <w:top w:val="nil"/>
              <w:left w:val="nil"/>
              <w:bottom w:val="nil"/>
              <w:right w:val="nil"/>
            </w:tcBorders>
            <w:shd w:val="clear" w:color="auto" w:fill="auto"/>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4</w:t>
            </w:r>
          </w:p>
        </w:tc>
        <w:tc>
          <w:tcPr>
            <w:tcW w:w="0" w:type="auto"/>
            <w:tcBorders>
              <w:top w:val="nil"/>
              <w:left w:val="nil"/>
              <w:bottom w:val="nil"/>
              <w:right w:val="nil"/>
            </w:tcBorders>
            <w:shd w:val="clear" w:color="auto" w:fill="auto"/>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4</w:t>
            </w:r>
          </w:p>
        </w:tc>
        <w:tc>
          <w:tcPr>
            <w:tcW w:w="0" w:type="auto"/>
            <w:tcBorders>
              <w:top w:val="nil"/>
              <w:left w:val="nil"/>
              <w:bottom w:val="nil"/>
              <w:right w:val="nil"/>
            </w:tcBorders>
            <w:vAlign w:val="center"/>
          </w:tcPr>
          <w:p w:rsidR="007D46F0" w:rsidRPr="00B00393" w:rsidRDefault="007D46F0" w:rsidP="00050163">
            <w:pPr>
              <w:jc w:val="center"/>
              <w:rPr>
                <w:rFonts w:asciiTheme="minorBidi" w:hAnsiTheme="minorBidi"/>
                <w:color w:val="000000" w:themeColor="text1"/>
                <w:sz w:val="20"/>
                <w:szCs w:val="20"/>
              </w:rPr>
            </w:pPr>
            <w:r w:rsidRPr="00B00393">
              <w:rPr>
                <w:rFonts w:asciiTheme="minorBidi" w:hAnsiTheme="minorBidi"/>
                <w:color w:val="000000" w:themeColor="text1"/>
                <w:sz w:val="20"/>
                <w:szCs w:val="20"/>
              </w:rPr>
              <w:t>4</w:t>
            </w:r>
          </w:p>
        </w:tc>
      </w:tr>
      <w:tr w:rsidR="007D46F0" w:rsidRPr="00B00393" w:rsidTr="00050163">
        <w:trPr>
          <w:jc w:val="center"/>
        </w:trPr>
        <w:tc>
          <w:tcPr>
            <w:tcW w:w="0" w:type="auto"/>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21</w:t>
            </w:r>
          </w:p>
        </w:tc>
        <w:tc>
          <w:tcPr>
            <w:tcW w:w="0" w:type="auto"/>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400</w:t>
            </w:r>
          </w:p>
        </w:tc>
        <w:tc>
          <w:tcPr>
            <w:tcW w:w="0" w:type="auto"/>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350</w:t>
            </w:r>
          </w:p>
        </w:tc>
        <w:tc>
          <w:tcPr>
            <w:tcW w:w="0" w:type="auto"/>
            <w:tcBorders>
              <w:right w:val="single" w:sz="4" w:space="0" w:color="auto"/>
            </w:tcBorders>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3.2</w:t>
            </w:r>
          </w:p>
        </w:tc>
        <w:tc>
          <w:tcPr>
            <w:tcW w:w="0" w:type="auto"/>
            <w:tcBorders>
              <w:top w:val="nil"/>
              <w:left w:val="nil"/>
              <w:bottom w:val="nil"/>
              <w:right w:val="nil"/>
            </w:tcBorders>
            <w:shd w:val="clear" w:color="auto" w:fill="FFFFFF" w:themeFill="background1"/>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3</w:t>
            </w:r>
          </w:p>
        </w:tc>
        <w:tc>
          <w:tcPr>
            <w:tcW w:w="0" w:type="auto"/>
            <w:tcBorders>
              <w:top w:val="nil"/>
              <w:left w:val="nil"/>
              <w:bottom w:val="nil"/>
              <w:right w:val="nil"/>
            </w:tcBorders>
            <w:shd w:val="clear" w:color="auto" w:fill="FFFFFF" w:themeFill="background1"/>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3</w:t>
            </w:r>
          </w:p>
        </w:tc>
        <w:tc>
          <w:tcPr>
            <w:tcW w:w="0" w:type="auto"/>
            <w:tcBorders>
              <w:top w:val="nil"/>
              <w:left w:val="nil"/>
              <w:bottom w:val="nil"/>
              <w:right w:val="nil"/>
            </w:tcBorders>
            <w:vAlign w:val="center"/>
          </w:tcPr>
          <w:p w:rsidR="007D46F0" w:rsidRPr="00B00393" w:rsidRDefault="007D46F0" w:rsidP="00050163">
            <w:pPr>
              <w:jc w:val="center"/>
              <w:rPr>
                <w:rFonts w:cs="Arial"/>
                <w:sz w:val="20"/>
                <w:szCs w:val="20"/>
              </w:rPr>
            </w:pPr>
            <w:r w:rsidRPr="00B00393">
              <w:rPr>
                <w:rFonts w:cs="Arial"/>
                <w:sz w:val="20"/>
                <w:szCs w:val="20"/>
              </w:rPr>
              <w:t>2.00</w:t>
            </w:r>
          </w:p>
        </w:tc>
        <w:tc>
          <w:tcPr>
            <w:tcW w:w="0" w:type="auto"/>
            <w:tcBorders>
              <w:top w:val="nil"/>
              <w:left w:val="nil"/>
              <w:bottom w:val="nil"/>
              <w:right w:val="nil"/>
            </w:tcBorders>
            <w:vAlign w:val="center"/>
          </w:tcPr>
          <w:p w:rsidR="007D46F0" w:rsidRPr="00B00393" w:rsidRDefault="007D46F0" w:rsidP="00050163">
            <w:pPr>
              <w:jc w:val="center"/>
              <w:rPr>
                <w:rFonts w:asciiTheme="minorBidi" w:hAnsiTheme="minorBidi"/>
                <w:color w:val="000000"/>
                <w:sz w:val="20"/>
                <w:szCs w:val="20"/>
              </w:rPr>
            </w:pPr>
            <w:r w:rsidRPr="00B00393">
              <w:rPr>
                <w:rFonts w:asciiTheme="minorBidi" w:hAnsiTheme="minorBidi"/>
                <w:color w:val="000000"/>
                <w:sz w:val="20"/>
                <w:szCs w:val="20"/>
              </w:rPr>
              <w:t>3</w:t>
            </w:r>
          </w:p>
        </w:tc>
        <w:tc>
          <w:tcPr>
            <w:tcW w:w="0" w:type="auto"/>
            <w:tcBorders>
              <w:top w:val="nil"/>
              <w:left w:val="nil"/>
              <w:bottom w:val="nil"/>
              <w:right w:val="single" w:sz="4" w:space="0" w:color="auto"/>
            </w:tcBorders>
            <w:vAlign w:val="center"/>
          </w:tcPr>
          <w:p w:rsidR="007D46F0" w:rsidRPr="00B00393" w:rsidRDefault="007D46F0" w:rsidP="00050163">
            <w:pPr>
              <w:jc w:val="center"/>
              <w:rPr>
                <w:rFonts w:asciiTheme="minorBidi" w:hAnsiTheme="minorBidi"/>
                <w:color w:val="000000"/>
                <w:sz w:val="20"/>
                <w:szCs w:val="20"/>
              </w:rPr>
            </w:pPr>
            <w:r w:rsidRPr="00B00393">
              <w:rPr>
                <w:rFonts w:asciiTheme="minorBidi" w:hAnsiTheme="minorBidi"/>
                <w:color w:val="000000"/>
                <w:sz w:val="20"/>
                <w:szCs w:val="20"/>
              </w:rPr>
              <w:t>85.8</w:t>
            </w:r>
          </w:p>
        </w:tc>
        <w:tc>
          <w:tcPr>
            <w:tcW w:w="0" w:type="auto"/>
            <w:tcBorders>
              <w:top w:val="nil"/>
              <w:left w:val="single" w:sz="4" w:space="0" w:color="auto"/>
              <w:bottom w:val="nil"/>
              <w:right w:val="nil"/>
            </w:tcBorders>
            <w:shd w:val="clear" w:color="auto" w:fill="auto"/>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1.0</w:t>
            </w:r>
          </w:p>
        </w:tc>
        <w:tc>
          <w:tcPr>
            <w:tcW w:w="0" w:type="auto"/>
            <w:tcBorders>
              <w:top w:val="nil"/>
              <w:left w:val="nil"/>
              <w:bottom w:val="nil"/>
              <w:right w:val="nil"/>
            </w:tcBorders>
            <w:shd w:val="clear" w:color="auto" w:fill="auto"/>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1.0</w:t>
            </w:r>
          </w:p>
        </w:tc>
        <w:tc>
          <w:tcPr>
            <w:tcW w:w="0" w:type="auto"/>
            <w:tcBorders>
              <w:top w:val="nil"/>
              <w:left w:val="nil"/>
              <w:bottom w:val="nil"/>
              <w:right w:val="nil"/>
            </w:tcBorders>
            <w:shd w:val="clear" w:color="auto" w:fill="auto"/>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0.6</w:t>
            </w:r>
          </w:p>
        </w:tc>
        <w:tc>
          <w:tcPr>
            <w:tcW w:w="0" w:type="auto"/>
            <w:tcBorders>
              <w:top w:val="nil"/>
              <w:left w:val="nil"/>
              <w:bottom w:val="nil"/>
              <w:right w:val="nil"/>
            </w:tcBorders>
            <w:shd w:val="clear" w:color="auto" w:fill="auto"/>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0.5</w:t>
            </w:r>
          </w:p>
        </w:tc>
        <w:tc>
          <w:tcPr>
            <w:tcW w:w="0" w:type="auto"/>
            <w:tcBorders>
              <w:top w:val="nil"/>
              <w:left w:val="nil"/>
              <w:bottom w:val="nil"/>
              <w:right w:val="single" w:sz="4" w:space="0" w:color="auto"/>
            </w:tcBorders>
            <w:vAlign w:val="center"/>
          </w:tcPr>
          <w:p w:rsidR="007D46F0" w:rsidRPr="00B00393" w:rsidRDefault="007D46F0" w:rsidP="00050163">
            <w:pPr>
              <w:jc w:val="center"/>
              <w:rPr>
                <w:rFonts w:asciiTheme="minorBidi" w:hAnsiTheme="minorBidi"/>
                <w:color w:val="000000" w:themeColor="text1"/>
                <w:sz w:val="20"/>
                <w:szCs w:val="20"/>
              </w:rPr>
            </w:pPr>
            <w:r w:rsidRPr="00B00393">
              <w:rPr>
                <w:rFonts w:asciiTheme="minorBidi" w:hAnsiTheme="minorBidi"/>
                <w:color w:val="000000" w:themeColor="text1"/>
                <w:sz w:val="20"/>
                <w:szCs w:val="20"/>
              </w:rPr>
              <w:t>0.2</w:t>
            </w:r>
          </w:p>
        </w:tc>
        <w:tc>
          <w:tcPr>
            <w:tcW w:w="0" w:type="auto"/>
            <w:tcBorders>
              <w:top w:val="nil"/>
              <w:left w:val="single" w:sz="4" w:space="0" w:color="auto"/>
              <w:bottom w:val="nil"/>
              <w:right w:val="nil"/>
            </w:tcBorders>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1.00</w:t>
            </w:r>
          </w:p>
        </w:tc>
        <w:tc>
          <w:tcPr>
            <w:tcW w:w="0" w:type="auto"/>
            <w:tcBorders>
              <w:top w:val="nil"/>
              <w:left w:val="nil"/>
              <w:bottom w:val="nil"/>
              <w:right w:val="nil"/>
            </w:tcBorders>
            <w:shd w:val="clear" w:color="auto" w:fill="auto"/>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1.00</w:t>
            </w:r>
          </w:p>
        </w:tc>
        <w:tc>
          <w:tcPr>
            <w:tcW w:w="0" w:type="auto"/>
            <w:tcBorders>
              <w:top w:val="nil"/>
              <w:left w:val="nil"/>
              <w:bottom w:val="nil"/>
              <w:right w:val="nil"/>
            </w:tcBorders>
            <w:shd w:val="clear" w:color="auto" w:fill="auto"/>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1.00</w:t>
            </w:r>
          </w:p>
        </w:tc>
        <w:tc>
          <w:tcPr>
            <w:tcW w:w="0" w:type="auto"/>
            <w:tcBorders>
              <w:top w:val="nil"/>
              <w:left w:val="nil"/>
              <w:bottom w:val="nil"/>
              <w:right w:val="nil"/>
            </w:tcBorders>
            <w:shd w:val="clear" w:color="auto" w:fill="auto"/>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1.00</w:t>
            </w:r>
          </w:p>
        </w:tc>
        <w:tc>
          <w:tcPr>
            <w:tcW w:w="0" w:type="auto"/>
            <w:tcBorders>
              <w:top w:val="nil"/>
              <w:left w:val="nil"/>
              <w:bottom w:val="nil"/>
              <w:right w:val="single" w:sz="4" w:space="0" w:color="auto"/>
            </w:tcBorders>
            <w:vAlign w:val="center"/>
          </w:tcPr>
          <w:p w:rsidR="007D46F0" w:rsidRPr="00B00393" w:rsidRDefault="007D46F0" w:rsidP="00050163">
            <w:pPr>
              <w:jc w:val="center"/>
              <w:rPr>
                <w:rFonts w:asciiTheme="minorBidi" w:hAnsiTheme="minorBidi"/>
                <w:color w:val="000000" w:themeColor="text1"/>
                <w:sz w:val="20"/>
                <w:szCs w:val="20"/>
              </w:rPr>
            </w:pPr>
            <w:r w:rsidRPr="00B00393">
              <w:rPr>
                <w:rFonts w:asciiTheme="minorBidi" w:hAnsiTheme="minorBidi"/>
                <w:color w:val="000000" w:themeColor="text1"/>
                <w:sz w:val="20"/>
                <w:szCs w:val="20"/>
              </w:rPr>
              <w:t>1.00</w:t>
            </w:r>
          </w:p>
        </w:tc>
        <w:tc>
          <w:tcPr>
            <w:tcW w:w="0" w:type="auto"/>
            <w:tcBorders>
              <w:top w:val="nil"/>
              <w:left w:val="single" w:sz="4" w:space="0" w:color="auto"/>
              <w:bottom w:val="nil"/>
              <w:right w:val="nil"/>
            </w:tcBorders>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1</w:t>
            </w:r>
          </w:p>
        </w:tc>
        <w:tc>
          <w:tcPr>
            <w:tcW w:w="0" w:type="auto"/>
            <w:tcBorders>
              <w:top w:val="nil"/>
              <w:left w:val="nil"/>
              <w:bottom w:val="nil"/>
              <w:right w:val="nil"/>
            </w:tcBorders>
            <w:shd w:val="clear" w:color="auto" w:fill="auto"/>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1</w:t>
            </w:r>
          </w:p>
        </w:tc>
        <w:tc>
          <w:tcPr>
            <w:tcW w:w="0" w:type="auto"/>
            <w:tcBorders>
              <w:top w:val="nil"/>
              <w:left w:val="nil"/>
              <w:bottom w:val="nil"/>
              <w:right w:val="nil"/>
            </w:tcBorders>
            <w:shd w:val="clear" w:color="auto" w:fill="auto"/>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1</w:t>
            </w:r>
          </w:p>
        </w:tc>
        <w:tc>
          <w:tcPr>
            <w:tcW w:w="0" w:type="auto"/>
            <w:tcBorders>
              <w:top w:val="nil"/>
              <w:left w:val="nil"/>
              <w:bottom w:val="nil"/>
              <w:right w:val="nil"/>
            </w:tcBorders>
            <w:shd w:val="clear" w:color="auto" w:fill="auto"/>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1</w:t>
            </w:r>
          </w:p>
        </w:tc>
        <w:tc>
          <w:tcPr>
            <w:tcW w:w="0" w:type="auto"/>
            <w:tcBorders>
              <w:top w:val="nil"/>
              <w:left w:val="nil"/>
              <w:bottom w:val="nil"/>
              <w:right w:val="nil"/>
            </w:tcBorders>
            <w:vAlign w:val="center"/>
          </w:tcPr>
          <w:p w:rsidR="007D46F0" w:rsidRPr="00B00393" w:rsidRDefault="007D46F0" w:rsidP="00050163">
            <w:pPr>
              <w:jc w:val="center"/>
              <w:rPr>
                <w:rFonts w:asciiTheme="minorBidi" w:hAnsiTheme="minorBidi"/>
                <w:color w:val="000000" w:themeColor="text1"/>
                <w:sz w:val="20"/>
                <w:szCs w:val="20"/>
              </w:rPr>
            </w:pPr>
            <w:r w:rsidRPr="00B00393">
              <w:rPr>
                <w:rFonts w:asciiTheme="minorBidi" w:hAnsiTheme="minorBidi"/>
                <w:color w:val="000000" w:themeColor="text1"/>
                <w:sz w:val="20"/>
                <w:szCs w:val="20"/>
              </w:rPr>
              <w:t>1</w:t>
            </w:r>
          </w:p>
        </w:tc>
      </w:tr>
      <w:tr w:rsidR="007D46F0" w:rsidRPr="00B00393" w:rsidTr="00050163">
        <w:trPr>
          <w:jc w:val="center"/>
        </w:trPr>
        <w:tc>
          <w:tcPr>
            <w:tcW w:w="0" w:type="auto"/>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22</w:t>
            </w:r>
          </w:p>
        </w:tc>
        <w:tc>
          <w:tcPr>
            <w:tcW w:w="0" w:type="auto"/>
            <w:vAlign w:val="center"/>
          </w:tcPr>
          <w:p w:rsidR="007D46F0" w:rsidRPr="00B00393" w:rsidRDefault="007D46F0" w:rsidP="00050163">
            <w:pPr>
              <w:jc w:val="center"/>
              <w:rPr>
                <w:rFonts w:asciiTheme="minorBidi" w:hAnsiTheme="minorBidi"/>
                <w:color w:val="000000"/>
                <w:sz w:val="20"/>
                <w:szCs w:val="20"/>
              </w:rPr>
            </w:pPr>
            <w:r w:rsidRPr="00B00393">
              <w:rPr>
                <w:rFonts w:asciiTheme="minorBidi" w:hAnsiTheme="minorBidi"/>
                <w:color w:val="000000"/>
                <w:sz w:val="20"/>
                <w:szCs w:val="20"/>
              </w:rPr>
              <w:t>250</w:t>
            </w:r>
          </w:p>
        </w:tc>
        <w:tc>
          <w:tcPr>
            <w:tcW w:w="0" w:type="auto"/>
            <w:vAlign w:val="center"/>
          </w:tcPr>
          <w:p w:rsidR="007D46F0" w:rsidRPr="00B00393" w:rsidRDefault="007D46F0" w:rsidP="00050163">
            <w:pPr>
              <w:jc w:val="center"/>
              <w:rPr>
                <w:rFonts w:asciiTheme="minorBidi" w:hAnsiTheme="minorBidi"/>
                <w:color w:val="000000"/>
                <w:sz w:val="20"/>
                <w:szCs w:val="20"/>
              </w:rPr>
            </w:pPr>
            <w:r w:rsidRPr="00B00393">
              <w:rPr>
                <w:rFonts w:asciiTheme="minorBidi" w:hAnsiTheme="minorBidi"/>
                <w:color w:val="000000"/>
                <w:sz w:val="20"/>
                <w:szCs w:val="20"/>
              </w:rPr>
              <w:t>250</w:t>
            </w:r>
          </w:p>
        </w:tc>
        <w:tc>
          <w:tcPr>
            <w:tcW w:w="0" w:type="auto"/>
            <w:tcBorders>
              <w:right w:val="single" w:sz="4" w:space="0" w:color="auto"/>
            </w:tcBorders>
            <w:vAlign w:val="center"/>
          </w:tcPr>
          <w:p w:rsidR="007D46F0" w:rsidRPr="00B00393" w:rsidRDefault="007D46F0" w:rsidP="00050163">
            <w:pPr>
              <w:jc w:val="center"/>
              <w:rPr>
                <w:rFonts w:asciiTheme="minorBidi" w:hAnsiTheme="minorBidi"/>
                <w:color w:val="000000"/>
                <w:sz w:val="20"/>
                <w:szCs w:val="20"/>
              </w:rPr>
            </w:pPr>
            <w:r w:rsidRPr="00B00393">
              <w:rPr>
                <w:rFonts w:asciiTheme="minorBidi" w:hAnsiTheme="minorBidi"/>
                <w:color w:val="000000"/>
                <w:sz w:val="20"/>
                <w:szCs w:val="20"/>
              </w:rPr>
              <w:t>3.0</w:t>
            </w:r>
          </w:p>
        </w:tc>
        <w:tc>
          <w:tcPr>
            <w:tcW w:w="0" w:type="auto"/>
            <w:tcBorders>
              <w:top w:val="nil"/>
              <w:left w:val="nil"/>
              <w:bottom w:val="nil"/>
              <w:right w:val="nil"/>
            </w:tcBorders>
            <w:shd w:val="clear" w:color="auto" w:fill="FFFFFF" w:themeFill="background1"/>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296</w:t>
            </w:r>
          </w:p>
        </w:tc>
        <w:tc>
          <w:tcPr>
            <w:tcW w:w="0" w:type="auto"/>
            <w:tcBorders>
              <w:top w:val="nil"/>
              <w:left w:val="nil"/>
              <w:bottom w:val="nil"/>
              <w:right w:val="nil"/>
            </w:tcBorders>
            <w:shd w:val="clear" w:color="auto" w:fill="FFFFFF" w:themeFill="background1"/>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3</w:t>
            </w:r>
          </w:p>
        </w:tc>
        <w:tc>
          <w:tcPr>
            <w:tcW w:w="0" w:type="auto"/>
            <w:tcBorders>
              <w:top w:val="nil"/>
              <w:left w:val="nil"/>
              <w:bottom w:val="nil"/>
              <w:right w:val="nil"/>
            </w:tcBorders>
            <w:vAlign w:val="center"/>
          </w:tcPr>
          <w:p w:rsidR="007D46F0" w:rsidRPr="00B00393" w:rsidRDefault="007D46F0" w:rsidP="00050163">
            <w:pPr>
              <w:jc w:val="center"/>
              <w:rPr>
                <w:rFonts w:cs="Arial"/>
                <w:sz w:val="20"/>
                <w:szCs w:val="20"/>
              </w:rPr>
            </w:pPr>
            <w:r w:rsidRPr="00B00393">
              <w:rPr>
                <w:rFonts w:cs="Arial"/>
                <w:sz w:val="20"/>
                <w:szCs w:val="20"/>
              </w:rPr>
              <w:t>0.45</w:t>
            </w:r>
          </w:p>
        </w:tc>
        <w:tc>
          <w:tcPr>
            <w:tcW w:w="0" w:type="auto"/>
            <w:tcBorders>
              <w:top w:val="nil"/>
              <w:left w:val="nil"/>
              <w:bottom w:val="nil"/>
              <w:right w:val="nil"/>
            </w:tcBorders>
            <w:vAlign w:val="center"/>
          </w:tcPr>
          <w:p w:rsidR="007D46F0" w:rsidRPr="00B00393" w:rsidRDefault="007D46F0" w:rsidP="00050163">
            <w:pPr>
              <w:jc w:val="center"/>
              <w:rPr>
                <w:rFonts w:asciiTheme="minorBidi" w:hAnsiTheme="minorBidi"/>
                <w:color w:val="000000"/>
                <w:sz w:val="20"/>
                <w:szCs w:val="20"/>
              </w:rPr>
            </w:pPr>
            <w:r w:rsidRPr="00B00393">
              <w:rPr>
                <w:rFonts w:asciiTheme="minorBidi" w:hAnsiTheme="minorBidi"/>
                <w:color w:val="000000"/>
                <w:sz w:val="20"/>
                <w:szCs w:val="20"/>
              </w:rPr>
              <w:t>5</w:t>
            </w:r>
          </w:p>
        </w:tc>
        <w:tc>
          <w:tcPr>
            <w:tcW w:w="0" w:type="auto"/>
            <w:tcBorders>
              <w:top w:val="nil"/>
              <w:left w:val="nil"/>
              <w:bottom w:val="nil"/>
              <w:right w:val="single" w:sz="4" w:space="0" w:color="auto"/>
            </w:tcBorders>
            <w:vAlign w:val="center"/>
          </w:tcPr>
          <w:p w:rsidR="007D46F0" w:rsidRPr="00B00393" w:rsidRDefault="007D46F0" w:rsidP="00050163">
            <w:pPr>
              <w:jc w:val="center"/>
              <w:rPr>
                <w:rFonts w:asciiTheme="minorBidi" w:hAnsiTheme="minorBidi"/>
                <w:color w:val="000000"/>
                <w:sz w:val="20"/>
                <w:szCs w:val="20"/>
              </w:rPr>
            </w:pPr>
            <w:r w:rsidRPr="00B00393">
              <w:rPr>
                <w:rFonts w:asciiTheme="minorBidi" w:hAnsiTheme="minorBidi"/>
                <w:color w:val="000000"/>
                <w:sz w:val="20"/>
                <w:szCs w:val="20"/>
              </w:rPr>
              <w:t>143.6</w:t>
            </w:r>
          </w:p>
        </w:tc>
        <w:tc>
          <w:tcPr>
            <w:tcW w:w="0" w:type="auto"/>
            <w:tcBorders>
              <w:top w:val="nil"/>
              <w:left w:val="single" w:sz="4" w:space="0" w:color="auto"/>
              <w:bottom w:val="nil"/>
              <w:right w:val="nil"/>
            </w:tcBorders>
            <w:shd w:val="clear" w:color="auto" w:fill="auto"/>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95</w:t>
            </w:r>
          </w:p>
        </w:tc>
        <w:tc>
          <w:tcPr>
            <w:tcW w:w="0" w:type="auto"/>
            <w:tcBorders>
              <w:top w:val="nil"/>
              <w:left w:val="nil"/>
              <w:bottom w:val="nil"/>
              <w:right w:val="nil"/>
            </w:tcBorders>
            <w:shd w:val="clear" w:color="auto" w:fill="auto"/>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86</w:t>
            </w:r>
          </w:p>
        </w:tc>
        <w:tc>
          <w:tcPr>
            <w:tcW w:w="0" w:type="auto"/>
            <w:tcBorders>
              <w:top w:val="nil"/>
              <w:left w:val="nil"/>
              <w:bottom w:val="nil"/>
              <w:right w:val="nil"/>
            </w:tcBorders>
            <w:shd w:val="clear" w:color="auto" w:fill="auto"/>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82</w:t>
            </w:r>
          </w:p>
        </w:tc>
        <w:tc>
          <w:tcPr>
            <w:tcW w:w="0" w:type="auto"/>
            <w:tcBorders>
              <w:top w:val="nil"/>
              <w:left w:val="nil"/>
              <w:bottom w:val="nil"/>
              <w:right w:val="nil"/>
            </w:tcBorders>
            <w:shd w:val="clear" w:color="auto" w:fill="auto"/>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76</w:t>
            </w:r>
          </w:p>
        </w:tc>
        <w:tc>
          <w:tcPr>
            <w:tcW w:w="0" w:type="auto"/>
            <w:tcBorders>
              <w:top w:val="nil"/>
              <w:left w:val="nil"/>
              <w:bottom w:val="nil"/>
              <w:right w:val="single" w:sz="4" w:space="0" w:color="auto"/>
            </w:tcBorders>
            <w:vAlign w:val="center"/>
          </w:tcPr>
          <w:p w:rsidR="007D46F0" w:rsidRPr="00B00393" w:rsidRDefault="007D46F0" w:rsidP="00050163">
            <w:pPr>
              <w:jc w:val="center"/>
              <w:rPr>
                <w:rFonts w:asciiTheme="minorBidi" w:hAnsiTheme="minorBidi"/>
                <w:color w:val="000000" w:themeColor="text1"/>
                <w:sz w:val="20"/>
                <w:szCs w:val="20"/>
              </w:rPr>
            </w:pPr>
            <w:r w:rsidRPr="00B00393">
              <w:rPr>
                <w:rFonts w:asciiTheme="minorBidi" w:hAnsiTheme="minorBidi"/>
                <w:color w:val="000000" w:themeColor="text1"/>
                <w:sz w:val="20"/>
                <w:szCs w:val="20"/>
              </w:rPr>
              <w:t>67</w:t>
            </w:r>
          </w:p>
        </w:tc>
        <w:tc>
          <w:tcPr>
            <w:tcW w:w="0" w:type="auto"/>
            <w:tcBorders>
              <w:top w:val="nil"/>
              <w:left w:val="single" w:sz="4" w:space="0" w:color="auto"/>
              <w:bottom w:val="nil"/>
              <w:right w:val="nil"/>
            </w:tcBorders>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0.00</w:t>
            </w:r>
          </w:p>
        </w:tc>
        <w:tc>
          <w:tcPr>
            <w:tcW w:w="0" w:type="auto"/>
            <w:tcBorders>
              <w:top w:val="nil"/>
              <w:left w:val="nil"/>
              <w:bottom w:val="nil"/>
              <w:right w:val="nil"/>
            </w:tcBorders>
            <w:shd w:val="clear" w:color="auto" w:fill="auto"/>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0.00</w:t>
            </w:r>
          </w:p>
        </w:tc>
        <w:tc>
          <w:tcPr>
            <w:tcW w:w="0" w:type="auto"/>
            <w:tcBorders>
              <w:top w:val="nil"/>
              <w:left w:val="nil"/>
              <w:bottom w:val="nil"/>
              <w:right w:val="nil"/>
            </w:tcBorders>
            <w:shd w:val="clear" w:color="auto" w:fill="auto"/>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0.00</w:t>
            </w:r>
          </w:p>
        </w:tc>
        <w:tc>
          <w:tcPr>
            <w:tcW w:w="0" w:type="auto"/>
            <w:tcBorders>
              <w:top w:val="nil"/>
              <w:left w:val="nil"/>
              <w:bottom w:val="nil"/>
              <w:right w:val="nil"/>
            </w:tcBorders>
            <w:shd w:val="clear" w:color="auto" w:fill="auto"/>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0.00</w:t>
            </w:r>
          </w:p>
        </w:tc>
        <w:tc>
          <w:tcPr>
            <w:tcW w:w="0" w:type="auto"/>
            <w:tcBorders>
              <w:top w:val="nil"/>
              <w:left w:val="nil"/>
              <w:bottom w:val="nil"/>
              <w:right w:val="single" w:sz="4" w:space="0" w:color="auto"/>
            </w:tcBorders>
            <w:vAlign w:val="center"/>
          </w:tcPr>
          <w:p w:rsidR="007D46F0" w:rsidRPr="00B00393" w:rsidRDefault="007D46F0" w:rsidP="00050163">
            <w:pPr>
              <w:jc w:val="center"/>
              <w:rPr>
                <w:rFonts w:asciiTheme="minorBidi" w:hAnsiTheme="minorBidi"/>
                <w:color w:val="000000" w:themeColor="text1"/>
                <w:sz w:val="20"/>
                <w:szCs w:val="20"/>
              </w:rPr>
            </w:pPr>
            <w:r w:rsidRPr="00B00393">
              <w:rPr>
                <w:rFonts w:asciiTheme="minorBidi" w:hAnsiTheme="minorBidi"/>
                <w:color w:val="000000" w:themeColor="text1"/>
                <w:sz w:val="20"/>
                <w:szCs w:val="20"/>
              </w:rPr>
              <w:t>0.00</w:t>
            </w:r>
          </w:p>
        </w:tc>
        <w:tc>
          <w:tcPr>
            <w:tcW w:w="0" w:type="auto"/>
            <w:tcBorders>
              <w:top w:val="nil"/>
              <w:left w:val="single" w:sz="4" w:space="0" w:color="auto"/>
              <w:bottom w:val="nil"/>
              <w:right w:val="nil"/>
            </w:tcBorders>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5</w:t>
            </w:r>
          </w:p>
        </w:tc>
        <w:tc>
          <w:tcPr>
            <w:tcW w:w="0" w:type="auto"/>
            <w:tcBorders>
              <w:top w:val="nil"/>
              <w:left w:val="nil"/>
              <w:bottom w:val="nil"/>
              <w:right w:val="nil"/>
            </w:tcBorders>
            <w:shd w:val="clear" w:color="auto" w:fill="auto"/>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5</w:t>
            </w:r>
          </w:p>
        </w:tc>
        <w:tc>
          <w:tcPr>
            <w:tcW w:w="0" w:type="auto"/>
            <w:tcBorders>
              <w:top w:val="nil"/>
              <w:left w:val="nil"/>
              <w:bottom w:val="nil"/>
              <w:right w:val="nil"/>
            </w:tcBorders>
            <w:shd w:val="clear" w:color="auto" w:fill="auto"/>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5</w:t>
            </w:r>
          </w:p>
        </w:tc>
        <w:tc>
          <w:tcPr>
            <w:tcW w:w="0" w:type="auto"/>
            <w:tcBorders>
              <w:top w:val="nil"/>
              <w:left w:val="nil"/>
              <w:bottom w:val="nil"/>
              <w:right w:val="nil"/>
            </w:tcBorders>
            <w:shd w:val="clear" w:color="auto" w:fill="auto"/>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5</w:t>
            </w:r>
          </w:p>
        </w:tc>
        <w:tc>
          <w:tcPr>
            <w:tcW w:w="0" w:type="auto"/>
            <w:tcBorders>
              <w:top w:val="nil"/>
              <w:left w:val="nil"/>
              <w:bottom w:val="nil"/>
              <w:right w:val="nil"/>
            </w:tcBorders>
            <w:vAlign w:val="center"/>
          </w:tcPr>
          <w:p w:rsidR="007D46F0" w:rsidRPr="00B00393" w:rsidRDefault="007D46F0" w:rsidP="00050163">
            <w:pPr>
              <w:jc w:val="center"/>
              <w:rPr>
                <w:rFonts w:asciiTheme="minorBidi" w:hAnsiTheme="minorBidi"/>
                <w:color w:val="000000" w:themeColor="text1"/>
                <w:sz w:val="20"/>
                <w:szCs w:val="20"/>
              </w:rPr>
            </w:pPr>
            <w:r w:rsidRPr="00B00393">
              <w:rPr>
                <w:rFonts w:asciiTheme="minorBidi" w:hAnsiTheme="minorBidi"/>
                <w:color w:val="000000" w:themeColor="text1"/>
                <w:sz w:val="20"/>
                <w:szCs w:val="20"/>
              </w:rPr>
              <w:t>5</w:t>
            </w:r>
          </w:p>
        </w:tc>
      </w:tr>
      <w:tr w:rsidR="007D46F0" w:rsidRPr="00B00393" w:rsidTr="00050163">
        <w:trPr>
          <w:jc w:val="center"/>
        </w:trPr>
        <w:tc>
          <w:tcPr>
            <w:tcW w:w="0" w:type="auto"/>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23</w:t>
            </w:r>
          </w:p>
        </w:tc>
        <w:tc>
          <w:tcPr>
            <w:tcW w:w="0" w:type="auto"/>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300</w:t>
            </w:r>
          </w:p>
        </w:tc>
        <w:tc>
          <w:tcPr>
            <w:tcW w:w="0" w:type="auto"/>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300</w:t>
            </w:r>
          </w:p>
        </w:tc>
        <w:tc>
          <w:tcPr>
            <w:tcW w:w="0" w:type="auto"/>
            <w:tcBorders>
              <w:right w:val="single" w:sz="4" w:space="0" w:color="auto"/>
            </w:tcBorders>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3.2</w:t>
            </w:r>
          </w:p>
        </w:tc>
        <w:tc>
          <w:tcPr>
            <w:tcW w:w="0" w:type="auto"/>
            <w:tcBorders>
              <w:top w:val="nil"/>
              <w:left w:val="nil"/>
              <w:bottom w:val="nil"/>
              <w:right w:val="nil"/>
            </w:tcBorders>
            <w:shd w:val="clear" w:color="auto" w:fill="FFFFFF" w:themeFill="background1"/>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25</w:t>
            </w:r>
          </w:p>
        </w:tc>
        <w:tc>
          <w:tcPr>
            <w:tcW w:w="0" w:type="auto"/>
            <w:tcBorders>
              <w:top w:val="nil"/>
              <w:left w:val="nil"/>
              <w:bottom w:val="nil"/>
              <w:right w:val="nil"/>
            </w:tcBorders>
            <w:shd w:val="clear" w:color="auto" w:fill="FFFFFF" w:themeFill="background1"/>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3.5</w:t>
            </w:r>
          </w:p>
        </w:tc>
        <w:tc>
          <w:tcPr>
            <w:tcW w:w="0" w:type="auto"/>
            <w:tcBorders>
              <w:top w:val="nil"/>
              <w:left w:val="nil"/>
              <w:bottom w:val="nil"/>
              <w:right w:val="nil"/>
            </w:tcBorders>
            <w:vAlign w:val="center"/>
          </w:tcPr>
          <w:p w:rsidR="007D46F0" w:rsidRPr="00B00393" w:rsidRDefault="007D46F0" w:rsidP="00050163">
            <w:pPr>
              <w:jc w:val="center"/>
              <w:rPr>
                <w:rFonts w:cs="Arial"/>
                <w:sz w:val="20"/>
                <w:szCs w:val="20"/>
              </w:rPr>
            </w:pPr>
            <w:r w:rsidRPr="00B00393">
              <w:rPr>
                <w:rFonts w:cs="Arial"/>
                <w:sz w:val="20"/>
                <w:szCs w:val="20"/>
              </w:rPr>
              <w:t>1.20</w:t>
            </w:r>
          </w:p>
        </w:tc>
        <w:tc>
          <w:tcPr>
            <w:tcW w:w="0" w:type="auto"/>
            <w:tcBorders>
              <w:top w:val="nil"/>
              <w:left w:val="nil"/>
              <w:bottom w:val="nil"/>
              <w:right w:val="nil"/>
            </w:tcBorders>
            <w:vAlign w:val="center"/>
          </w:tcPr>
          <w:p w:rsidR="007D46F0" w:rsidRPr="00B00393" w:rsidRDefault="007D46F0" w:rsidP="00050163">
            <w:pPr>
              <w:jc w:val="center"/>
              <w:rPr>
                <w:rFonts w:asciiTheme="minorBidi" w:hAnsiTheme="minorBidi"/>
                <w:color w:val="000000"/>
                <w:sz w:val="20"/>
                <w:szCs w:val="20"/>
              </w:rPr>
            </w:pPr>
            <w:r w:rsidRPr="00B00393">
              <w:rPr>
                <w:rFonts w:asciiTheme="minorBidi" w:hAnsiTheme="minorBidi"/>
                <w:color w:val="000000"/>
                <w:sz w:val="20"/>
                <w:szCs w:val="20"/>
              </w:rPr>
              <w:t>5</w:t>
            </w:r>
          </w:p>
        </w:tc>
        <w:tc>
          <w:tcPr>
            <w:tcW w:w="0" w:type="auto"/>
            <w:tcBorders>
              <w:top w:val="nil"/>
              <w:left w:val="nil"/>
              <w:bottom w:val="nil"/>
              <w:right w:val="single" w:sz="4" w:space="0" w:color="auto"/>
            </w:tcBorders>
            <w:vAlign w:val="center"/>
          </w:tcPr>
          <w:p w:rsidR="007D46F0" w:rsidRPr="00B00393" w:rsidRDefault="007D46F0" w:rsidP="00050163">
            <w:pPr>
              <w:jc w:val="center"/>
              <w:rPr>
                <w:rFonts w:asciiTheme="minorBidi" w:hAnsiTheme="minorBidi"/>
                <w:color w:val="000000"/>
                <w:sz w:val="20"/>
                <w:szCs w:val="20"/>
              </w:rPr>
            </w:pPr>
            <w:r w:rsidRPr="00B00393">
              <w:rPr>
                <w:rFonts w:asciiTheme="minorBidi" w:hAnsiTheme="minorBidi"/>
                <w:color w:val="000000"/>
                <w:sz w:val="20"/>
                <w:szCs w:val="20"/>
              </w:rPr>
              <w:t>89</w:t>
            </w:r>
          </w:p>
        </w:tc>
        <w:tc>
          <w:tcPr>
            <w:tcW w:w="0" w:type="auto"/>
            <w:tcBorders>
              <w:top w:val="nil"/>
              <w:left w:val="single" w:sz="4" w:space="0" w:color="auto"/>
              <w:bottom w:val="nil"/>
              <w:right w:val="nil"/>
            </w:tcBorders>
            <w:shd w:val="clear" w:color="auto" w:fill="auto"/>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6.0</w:t>
            </w:r>
          </w:p>
        </w:tc>
        <w:tc>
          <w:tcPr>
            <w:tcW w:w="0" w:type="auto"/>
            <w:tcBorders>
              <w:top w:val="nil"/>
              <w:left w:val="nil"/>
              <w:bottom w:val="nil"/>
              <w:right w:val="nil"/>
            </w:tcBorders>
            <w:shd w:val="clear" w:color="auto" w:fill="auto"/>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4.0</w:t>
            </w:r>
          </w:p>
        </w:tc>
        <w:tc>
          <w:tcPr>
            <w:tcW w:w="0" w:type="auto"/>
            <w:tcBorders>
              <w:top w:val="nil"/>
              <w:left w:val="nil"/>
              <w:bottom w:val="nil"/>
              <w:right w:val="nil"/>
            </w:tcBorders>
            <w:shd w:val="clear" w:color="auto" w:fill="auto"/>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3.0</w:t>
            </w:r>
          </w:p>
        </w:tc>
        <w:tc>
          <w:tcPr>
            <w:tcW w:w="0" w:type="auto"/>
            <w:tcBorders>
              <w:top w:val="nil"/>
              <w:left w:val="nil"/>
              <w:bottom w:val="nil"/>
              <w:right w:val="nil"/>
            </w:tcBorders>
            <w:shd w:val="clear" w:color="auto" w:fill="auto"/>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2.5</w:t>
            </w:r>
          </w:p>
        </w:tc>
        <w:tc>
          <w:tcPr>
            <w:tcW w:w="0" w:type="auto"/>
            <w:tcBorders>
              <w:top w:val="nil"/>
              <w:left w:val="nil"/>
              <w:bottom w:val="nil"/>
              <w:right w:val="single" w:sz="4" w:space="0" w:color="auto"/>
            </w:tcBorders>
            <w:vAlign w:val="center"/>
          </w:tcPr>
          <w:p w:rsidR="007D46F0" w:rsidRPr="00B00393" w:rsidRDefault="007D46F0" w:rsidP="00050163">
            <w:pPr>
              <w:jc w:val="center"/>
              <w:rPr>
                <w:rFonts w:asciiTheme="minorBidi" w:hAnsiTheme="minorBidi"/>
                <w:color w:val="000000" w:themeColor="text1"/>
                <w:sz w:val="20"/>
                <w:szCs w:val="20"/>
              </w:rPr>
            </w:pPr>
            <w:r w:rsidRPr="00B00393">
              <w:rPr>
                <w:rFonts w:asciiTheme="minorBidi" w:hAnsiTheme="minorBidi"/>
                <w:color w:val="000000" w:themeColor="text1"/>
                <w:sz w:val="20"/>
                <w:szCs w:val="20"/>
              </w:rPr>
              <w:t>1.2</w:t>
            </w:r>
          </w:p>
        </w:tc>
        <w:tc>
          <w:tcPr>
            <w:tcW w:w="0" w:type="auto"/>
            <w:tcBorders>
              <w:top w:val="nil"/>
              <w:left w:val="single" w:sz="4" w:space="0" w:color="auto"/>
              <w:bottom w:val="nil"/>
              <w:right w:val="nil"/>
            </w:tcBorders>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0.95</w:t>
            </w:r>
          </w:p>
        </w:tc>
        <w:tc>
          <w:tcPr>
            <w:tcW w:w="0" w:type="auto"/>
            <w:tcBorders>
              <w:top w:val="nil"/>
              <w:left w:val="nil"/>
              <w:bottom w:val="nil"/>
              <w:right w:val="nil"/>
            </w:tcBorders>
            <w:shd w:val="clear" w:color="auto" w:fill="auto"/>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0.96</w:t>
            </w:r>
          </w:p>
        </w:tc>
        <w:tc>
          <w:tcPr>
            <w:tcW w:w="0" w:type="auto"/>
            <w:tcBorders>
              <w:top w:val="nil"/>
              <w:left w:val="nil"/>
              <w:bottom w:val="nil"/>
              <w:right w:val="nil"/>
            </w:tcBorders>
            <w:shd w:val="clear" w:color="auto" w:fill="auto"/>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1.00</w:t>
            </w:r>
          </w:p>
        </w:tc>
        <w:tc>
          <w:tcPr>
            <w:tcW w:w="0" w:type="auto"/>
            <w:tcBorders>
              <w:top w:val="nil"/>
              <w:left w:val="nil"/>
              <w:bottom w:val="nil"/>
              <w:right w:val="nil"/>
            </w:tcBorders>
            <w:shd w:val="clear" w:color="auto" w:fill="auto"/>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1.00</w:t>
            </w:r>
          </w:p>
        </w:tc>
        <w:tc>
          <w:tcPr>
            <w:tcW w:w="0" w:type="auto"/>
            <w:tcBorders>
              <w:top w:val="nil"/>
              <w:left w:val="nil"/>
              <w:bottom w:val="nil"/>
              <w:right w:val="single" w:sz="4" w:space="0" w:color="auto"/>
            </w:tcBorders>
            <w:vAlign w:val="center"/>
          </w:tcPr>
          <w:p w:rsidR="007D46F0" w:rsidRPr="00B00393" w:rsidRDefault="007D46F0" w:rsidP="00050163">
            <w:pPr>
              <w:jc w:val="center"/>
              <w:rPr>
                <w:rFonts w:asciiTheme="minorBidi" w:hAnsiTheme="minorBidi"/>
                <w:color w:val="000000" w:themeColor="text1"/>
                <w:sz w:val="20"/>
                <w:szCs w:val="20"/>
              </w:rPr>
            </w:pPr>
            <w:r w:rsidRPr="00B00393">
              <w:rPr>
                <w:rFonts w:asciiTheme="minorBidi" w:hAnsiTheme="minorBidi"/>
                <w:color w:val="000000" w:themeColor="text1"/>
                <w:sz w:val="20"/>
                <w:szCs w:val="20"/>
              </w:rPr>
              <w:t>1.00</w:t>
            </w:r>
          </w:p>
        </w:tc>
        <w:tc>
          <w:tcPr>
            <w:tcW w:w="0" w:type="auto"/>
            <w:tcBorders>
              <w:top w:val="nil"/>
              <w:left w:val="single" w:sz="4" w:space="0" w:color="auto"/>
              <w:bottom w:val="nil"/>
              <w:right w:val="nil"/>
            </w:tcBorders>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2</w:t>
            </w:r>
          </w:p>
        </w:tc>
        <w:tc>
          <w:tcPr>
            <w:tcW w:w="0" w:type="auto"/>
            <w:tcBorders>
              <w:top w:val="nil"/>
              <w:left w:val="nil"/>
              <w:bottom w:val="nil"/>
              <w:right w:val="nil"/>
            </w:tcBorders>
            <w:shd w:val="clear" w:color="auto" w:fill="auto"/>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2</w:t>
            </w:r>
          </w:p>
        </w:tc>
        <w:tc>
          <w:tcPr>
            <w:tcW w:w="0" w:type="auto"/>
            <w:tcBorders>
              <w:top w:val="nil"/>
              <w:left w:val="nil"/>
              <w:bottom w:val="nil"/>
              <w:right w:val="nil"/>
            </w:tcBorders>
            <w:shd w:val="clear" w:color="auto" w:fill="auto"/>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1</w:t>
            </w:r>
          </w:p>
        </w:tc>
        <w:tc>
          <w:tcPr>
            <w:tcW w:w="0" w:type="auto"/>
            <w:tcBorders>
              <w:top w:val="nil"/>
              <w:left w:val="nil"/>
              <w:bottom w:val="nil"/>
              <w:right w:val="nil"/>
            </w:tcBorders>
            <w:shd w:val="clear" w:color="auto" w:fill="auto"/>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1</w:t>
            </w:r>
          </w:p>
        </w:tc>
        <w:tc>
          <w:tcPr>
            <w:tcW w:w="0" w:type="auto"/>
            <w:tcBorders>
              <w:top w:val="nil"/>
              <w:left w:val="nil"/>
              <w:bottom w:val="nil"/>
              <w:right w:val="nil"/>
            </w:tcBorders>
            <w:vAlign w:val="center"/>
          </w:tcPr>
          <w:p w:rsidR="007D46F0" w:rsidRPr="00B00393" w:rsidRDefault="007D46F0" w:rsidP="00050163">
            <w:pPr>
              <w:jc w:val="center"/>
              <w:rPr>
                <w:rFonts w:asciiTheme="minorBidi" w:hAnsiTheme="minorBidi"/>
                <w:color w:val="000000" w:themeColor="text1"/>
                <w:sz w:val="20"/>
                <w:szCs w:val="20"/>
              </w:rPr>
            </w:pPr>
            <w:r w:rsidRPr="00B00393">
              <w:rPr>
                <w:rFonts w:asciiTheme="minorBidi" w:hAnsiTheme="minorBidi"/>
                <w:color w:val="000000" w:themeColor="text1"/>
                <w:sz w:val="20"/>
                <w:szCs w:val="20"/>
              </w:rPr>
              <w:t>1</w:t>
            </w:r>
          </w:p>
        </w:tc>
      </w:tr>
      <w:tr w:rsidR="007D46F0" w:rsidRPr="00B00393" w:rsidTr="00050163">
        <w:trPr>
          <w:jc w:val="center"/>
        </w:trPr>
        <w:tc>
          <w:tcPr>
            <w:tcW w:w="0" w:type="auto"/>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24</w:t>
            </w:r>
          </w:p>
        </w:tc>
        <w:tc>
          <w:tcPr>
            <w:tcW w:w="0" w:type="auto"/>
            <w:vAlign w:val="center"/>
          </w:tcPr>
          <w:p w:rsidR="007D46F0" w:rsidRPr="00B00393" w:rsidRDefault="007D46F0" w:rsidP="00050163">
            <w:pPr>
              <w:jc w:val="center"/>
              <w:rPr>
                <w:rFonts w:asciiTheme="minorBidi" w:hAnsiTheme="minorBidi"/>
                <w:color w:val="000000"/>
                <w:sz w:val="20"/>
                <w:szCs w:val="20"/>
              </w:rPr>
            </w:pPr>
            <w:r w:rsidRPr="00B00393">
              <w:rPr>
                <w:rFonts w:asciiTheme="minorBidi" w:hAnsiTheme="minorBidi"/>
                <w:color w:val="000000"/>
                <w:sz w:val="20"/>
                <w:szCs w:val="20"/>
              </w:rPr>
              <w:t>300</w:t>
            </w:r>
          </w:p>
        </w:tc>
        <w:tc>
          <w:tcPr>
            <w:tcW w:w="0" w:type="auto"/>
            <w:vAlign w:val="center"/>
          </w:tcPr>
          <w:p w:rsidR="007D46F0" w:rsidRPr="00B00393" w:rsidRDefault="007D46F0" w:rsidP="00050163">
            <w:pPr>
              <w:jc w:val="center"/>
              <w:rPr>
                <w:rFonts w:asciiTheme="minorBidi" w:hAnsiTheme="minorBidi"/>
                <w:color w:val="000000"/>
                <w:sz w:val="20"/>
                <w:szCs w:val="20"/>
              </w:rPr>
            </w:pPr>
            <w:r w:rsidRPr="00B00393">
              <w:rPr>
                <w:rFonts w:asciiTheme="minorBidi" w:hAnsiTheme="minorBidi"/>
                <w:color w:val="000000"/>
                <w:sz w:val="20"/>
                <w:szCs w:val="20"/>
              </w:rPr>
              <w:t>250</w:t>
            </w:r>
          </w:p>
        </w:tc>
        <w:tc>
          <w:tcPr>
            <w:tcW w:w="0" w:type="auto"/>
            <w:tcBorders>
              <w:right w:val="single" w:sz="4" w:space="0" w:color="auto"/>
            </w:tcBorders>
            <w:vAlign w:val="center"/>
          </w:tcPr>
          <w:p w:rsidR="007D46F0" w:rsidRPr="00B00393" w:rsidRDefault="007D46F0" w:rsidP="00050163">
            <w:pPr>
              <w:jc w:val="center"/>
              <w:rPr>
                <w:rFonts w:asciiTheme="minorBidi" w:hAnsiTheme="minorBidi"/>
                <w:color w:val="000000"/>
                <w:sz w:val="20"/>
                <w:szCs w:val="20"/>
              </w:rPr>
            </w:pPr>
            <w:r w:rsidRPr="00B00393">
              <w:rPr>
                <w:rFonts w:asciiTheme="minorBidi" w:hAnsiTheme="minorBidi"/>
                <w:color w:val="000000"/>
                <w:sz w:val="20"/>
                <w:szCs w:val="20"/>
              </w:rPr>
              <w:t>3.2</w:t>
            </w:r>
          </w:p>
        </w:tc>
        <w:tc>
          <w:tcPr>
            <w:tcW w:w="0" w:type="auto"/>
            <w:tcBorders>
              <w:top w:val="nil"/>
              <w:left w:val="nil"/>
              <w:bottom w:val="nil"/>
              <w:right w:val="nil"/>
            </w:tcBorders>
            <w:shd w:val="clear" w:color="auto" w:fill="FFFFFF" w:themeFill="background1"/>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132</w:t>
            </w:r>
          </w:p>
        </w:tc>
        <w:tc>
          <w:tcPr>
            <w:tcW w:w="0" w:type="auto"/>
            <w:tcBorders>
              <w:top w:val="nil"/>
              <w:left w:val="nil"/>
              <w:bottom w:val="nil"/>
              <w:right w:val="nil"/>
            </w:tcBorders>
            <w:shd w:val="clear" w:color="auto" w:fill="FFFFFF" w:themeFill="background1"/>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2.8</w:t>
            </w:r>
          </w:p>
        </w:tc>
        <w:tc>
          <w:tcPr>
            <w:tcW w:w="0" w:type="auto"/>
            <w:tcBorders>
              <w:top w:val="nil"/>
              <w:left w:val="nil"/>
              <w:bottom w:val="nil"/>
              <w:right w:val="nil"/>
            </w:tcBorders>
            <w:vAlign w:val="center"/>
          </w:tcPr>
          <w:p w:rsidR="007D46F0" w:rsidRPr="00B00393" w:rsidRDefault="007D46F0" w:rsidP="00050163">
            <w:pPr>
              <w:jc w:val="center"/>
              <w:rPr>
                <w:rFonts w:cs="Arial"/>
                <w:sz w:val="20"/>
                <w:szCs w:val="20"/>
              </w:rPr>
            </w:pPr>
            <w:r w:rsidRPr="00B00393">
              <w:rPr>
                <w:rFonts w:cs="Arial"/>
                <w:sz w:val="20"/>
                <w:szCs w:val="20"/>
              </w:rPr>
              <w:t>0.55</w:t>
            </w:r>
          </w:p>
        </w:tc>
        <w:tc>
          <w:tcPr>
            <w:tcW w:w="0" w:type="auto"/>
            <w:tcBorders>
              <w:top w:val="nil"/>
              <w:left w:val="nil"/>
              <w:bottom w:val="nil"/>
              <w:right w:val="nil"/>
            </w:tcBorders>
            <w:vAlign w:val="center"/>
          </w:tcPr>
          <w:p w:rsidR="007D46F0" w:rsidRPr="00B00393" w:rsidRDefault="007D46F0" w:rsidP="00050163">
            <w:pPr>
              <w:jc w:val="center"/>
              <w:rPr>
                <w:rFonts w:asciiTheme="minorBidi" w:hAnsiTheme="minorBidi"/>
                <w:color w:val="000000"/>
                <w:sz w:val="20"/>
                <w:szCs w:val="20"/>
              </w:rPr>
            </w:pPr>
            <w:r w:rsidRPr="00B00393">
              <w:rPr>
                <w:rFonts w:asciiTheme="minorBidi" w:hAnsiTheme="minorBidi"/>
                <w:color w:val="000000"/>
                <w:sz w:val="20"/>
                <w:szCs w:val="20"/>
              </w:rPr>
              <w:t>6</w:t>
            </w:r>
          </w:p>
        </w:tc>
        <w:tc>
          <w:tcPr>
            <w:tcW w:w="0" w:type="auto"/>
            <w:tcBorders>
              <w:top w:val="nil"/>
              <w:left w:val="nil"/>
              <w:bottom w:val="nil"/>
              <w:right w:val="single" w:sz="4" w:space="0" w:color="auto"/>
            </w:tcBorders>
            <w:vAlign w:val="center"/>
          </w:tcPr>
          <w:p w:rsidR="007D46F0" w:rsidRPr="00B00393" w:rsidRDefault="007D46F0" w:rsidP="00050163">
            <w:pPr>
              <w:jc w:val="center"/>
              <w:rPr>
                <w:rFonts w:asciiTheme="minorBidi" w:hAnsiTheme="minorBidi"/>
                <w:color w:val="000000"/>
                <w:sz w:val="20"/>
                <w:szCs w:val="20"/>
              </w:rPr>
            </w:pPr>
            <w:r w:rsidRPr="00B00393">
              <w:rPr>
                <w:rFonts w:asciiTheme="minorBidi" w:hAnsiTheme="minorBidi"/>
                <w:color w:val="000000"/>
                <w:sz w:val="20"/>
                <w:szCs w:val="20"/>
              </w:rPr>
              <w:t>94.7</w:t>
            </w:r>
          </w:p>
        </w:tc>
        <w:tc>
          <w:tcPr>
            <w:tcW w:w="0" w:type="auto"/>
            <w:tcBorders>
              <w:top w:val="nil"/>
              <w:left w:val="single" w:sz="4" w:space="0" w:color="auto"/>
              <w:bottom w:val="nil"/>
              <w:right w:val="nil"/>
            </w:tcBorders>
            <w:shd w:val="clear" w:color="auto" w:fill="auto"/>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55</w:t>
            </w:r>
          </w:p>
        </w:tc>
        <w:tc>
          <w:tcPr>
            <w:tcW w:w="0" w:type="auto"/>
            <w:tcBorders>
              <w:top w:val="nil"/>
              <w:left w:val="nil"/>
              <w:bottom w:val="nil"/>
              <w:right w:val="nil"/>
            </w:tcBorders>
            <w:shd w:val="clear" w:color="auto" w:fill="auto"/>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50</w:t>
            </w:r>
          </w:p>
        </w:tc>
        <w:tc>
          <w:tcPr>
            <w:tcW w:w="0" w:type="auto"/>
            <w:tcBorders>
              <w:top w:val="nil"/>
              <w:left w:val="nil"/>
              <w:bottom w:val="nil"/>
              <w:right w:val="nil"/>
            </w:tcBorders>
            <w:shd w:val="clear" w:color="auto" w:fill="auto"/>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46</w:t>
            </w:r>
          </w:p>
        </w:tc>
        <w:tc>
          <w:tcPr>
            <w:tcW w:w="0" w:type="auto"/>
            <w:tcBorders>
              <w:top w:val="nil"/>
              <w:left w:val="nil"/>
              <w:bottom w:val="nil"/>
              <w:right w:val="nil"/>
            </w:tcBorders>
            <w:shd w:val="clear" w:color="auto" w:fill="auto"/>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43</w:t>
            </w:r>
          </w:p>
        </w:tc>
        <w:tc>
          <w:tcPr>
            <w:tcW w:w="0" w:type="auto"/>
            <w:tcBorders>
              <w:top w:val="nil"/>
              <w:left w:val="nil"/>
              <w:bottom w:val="nil"/>
              <w:right w:val="single" w:sz="4" w:space="0" w:color="auto"/>
            </w:tcBorders>
            <w:vAlign w:val="center"/>
          </w:tcPr>
          <w:p w:rsidR="007D46F0" w:rsidRPr="00B00393" w:rsidRDefault="007D46F0" w:rsidP="00050163">
            <w:pPr>
              <w:jc w:val="center"/>
              <w:rPr>
                <w:rFonts w:asciiTheme="minorBidi" w:hAnsiTheme="minorBidi"/>
                <w:color w:val="000000" w:themeColor="text1"/>
                <w:sz w:val="20"/>
                <w:szCs w:val="20"/>
              </w:rPr>
            </w:pPr>
            <w:r w:rsidRPr="00B00393">
              <w:rPr>
                <w:rFonts w:asciiTheme="minorBidi" w:hAnsiTheme="minorBidi"/>
                <w:color w:val="000000" w:themeColor="text1"/>
                <w:sz w:val="20"/>
                <w:szCs w:val="20"/>
              </w:rPr>
              <w:t>39</w:t>
            </w:r>
          </w:p>
        </w:tc>
        <w:tc>
          <w:tcPr>
            <w:tcW w:w="0" w:type="auto"/>
            <w:tcBorders>
              <w:top w:val="nil"/>
              <w:left w:val="single" w:sz="4" w:space="0" w:color="auto"/>
              <w:bottom w:val="nil"/>
              <w:right w:val="nil"/>
            </w:tcBorders>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0.00</w:t>
            </w:r>
          </w:p>
        </w:tc>
        <w:tc>
          <w:tcPr>
            <w:tcW w:w="0" w:type="auto"/>
            <w:tcBorders>
              <w:top w:val="nil"/>
              <w:left w:val="nil"/>
              <w:bottom w:val="nil"/>
              <w:right w:val="nil"/>
            </w:tcBorders>
            <w:shd w:val="clear" w:color="auto" w:fill="auto"/>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0.00</w:t>
            </w:r>
          </w:p>
        </w:tc>
        <w:tc>
          <w:tcPr>
            <w:tcW w:w="0" w:type="auto"/>
            <w:tcBorders>
              <w:top w:val="nil"/>
              <w:left w:val="nil"/>
              <w:bottom w:val="nil"/>
              <w:right w:val="nil"/>
            </w:tcBorders>
            <w:shd w:val="clear" w:color="auto" w:fill="auto"/>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0.00</w:t>
            </w:r>
          </w:p>
        </w:tc>
        <w:tc>
          <w:tcPr>
            <w:tcW w:w="0" w:type="auto"/>
            <w:tcBorders>
              <w:top w:val="nil"/>
              <w:left w:val="nil"/>
              <w:bottom w:val="nil"/>
              <w:right w:val="nil"/>
            </w:tcBorders>
            <w:shd w:val="clear" w:color="auto" w:fill="auto"/>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0.01</w:t>
            </w:r>
          </w:p>
        </w:tc>
        <w:tc>
          <w:tcPr>
            <w:tcW w:w="0" w:type="auto"/>
            <w:tcBorders>
              <w:top w:val="nil"/>
              <w:left w:val="nil"/>
              <w:bottom w:val="nil"/>
              <w:right w:val="single" w:sz="4" w:space="0" w:color="auto"/>
            </w:tcBorders>
            <w:vAlign w:val="center"/>
          </w:tcPr>
          <w:p w:rsidR="007D46F0" w:rsidRPr="00B00393" w:rsidRDefault="007D46F0" w:rsidP="00050163">
            <w:pPr>
              <w:jc w:val="center"/>
              <w:rPr>
                <w:rFonts w:asciiTheme="minorBidi" w:hAnsiTheme="minorBidi"/>
                <w:color w:val="000000" w:themeColor="text1"/>
                <w:sz w:val="20"/>
                <w:szCs w:val="20"/>
              </w:rPr>
            </w:pPr>
            <w:r w:rsidRPr="00B00393">
              <w:rPr>
                <w:rFonts w:asciiTheme="minorBidi" w:hAnsiTheme="minorBidi"/>
                <w:color w:val="000000" w:themeColor="text1"/>
                <w:sz w:val="20"/>
                <w:szCs w:val="20"/>
              </w:rPr>
              <w:t>0.01</w:t>
            </w:r>
          </w:p>
        </w:tc>
        <w:tc>
          <w:tcPr>
            <w:tcW w:w="0" w:type="auto"/>
            <w:tcBorders>
              <w:top w:val="nil"/>
              <w:left w:val="single" w:sz="4" w:space="0" w:color="auto"/>
              <w:bottom w:val="nil"/>
              <w:right w:val="nil"/>
            </w:tcBorders>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5</w:t>
            </w:r>
          </w:p>
        </w:tc>
        <w:tc>
          <w:tcPr>
            <w:tcW w:w="0" w:type="auto"/>
            <w:tcBorders>
              <w:top w:val="nil"/>
              <w:left w:val="nil"/>
              <w:bottom w:val="nil"/>
              <w:right w:val="nil"/>
            </w:tcBorders>
            <w:shd w:val="clear" w:color="auto" w:fill="auto"/>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5</w:t>
            </w:r>
          </w:p>
        </w:tc>
        <w:tc>
          <w:tcPr>
            <w:tcW w:w="0" w:type="auto"/>
            <w:tcBorders>
              <w:top w:val="nil"/>
              <w:left w:val="nil"/>
              <w:bottom w:val="nil"/>
              <w:right w:val="nil"/>
            </w:tcBorders>
            <w:shd w:val="clear" w:color="auto" w:fill="auto"/>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5</w:t>
            </w:r>
          </w:p>
        </w:tc>
        <w:tc>
          <w:tcPr>
            <w:tcW w:w="0" w:type="auto"/>
            <w:tcBorders>
              <w:top w:val="nil"/>
              <w:left w:val="nil"/>
              <w:bottom w:val="nil"/>
              <w:right w:val="nil"/>
            </w:tcBorders>
            <w:shd w:val="clear" w:color="auto" w:fill="auto"/>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5</w:t>
            </w:r>
          </w:p>
        </w:tc>
        <w:tc>
          <w:tcPr>
            <w:tcW w:w="0" w:type="auto"/>
            <w:tcBorders>
              <w:top w:val="nil"/>
              <w:left w:val="nil"/>
              <w:bottom w:val="nil"/>
              <w:right w:val="nil"/>
            </w:tcBorders>
            <w:vAlign w:val="center"/>
          </w:tcPr>
          <w:p w:rsidR="007D46F0" w:rsidRPr="00B00393" w:rsidRDefault="007D46F0" w:rsidP="00050163">
            <w:pPr>
              <w:jc w:val="center"/>
              <w:rPr>
                <w:rFonts w:asciiTheme="minorBidi" w:hAnsiTheme="minorBidi"/>
                <w:color w:val="000000" w:themeColor="text1"/>
                <w:sz w:val="20"/>
                <w:szCs w:val="20"/>
              </w:rPr>
            </w:pPr>
            <w:r w:rsidRPr="00B00393">
              <w:rPr>
                <w:rFonts w:asciiTheme="minorBidi" w:hAnsiTheme="minorBidi"/>
                <w:color w:val="000000" w:themeColor="text1"/>
                <w:sz w:val="20"/>
                <w:szCs w:val="20"/>
              </w:rPr>
              <w:t>5</w:t>
            </w:r>
          </w:p>
        </w:tc>
      </w:tr>
      <w:tr w:rsidR="007D46F0" w:rsidRPr="00B00393" w:rsidTr="00050163">
        <w:trPr>
          <w:jc w:val="center"/>
        </w:trPr>
        <w:tc>
          <w:tcPr>
            <w:tcW w:w="0" w:type="auto"/>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25</w:t>
            </w:r>
          </w:p>
        </w:tc>
        <w:tc>
          <w:tcPr>
            <w:tcW w:w="0" w:type="auto"/>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350</w:t>
            </w:r>
          </w:p>
        </w:tc>
        <w:tc>
          <w:tcPr>
            <w:tcW w:w="0" w:type="auto"/>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250</w:t>
            </w:r>
          </w:p>
        </w:tc>
        <w:tc>
          <w:tcPr>
            <w:tcW w:w="0" w:type="auto"/>
            <w:tcBorders>
              <w:right w:val="single" w:sz="4" w:space="0" w:color="auto"/>
            </w:tcBorders>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3.0</w:t>
            </w:r>
          </w:p>
        </w:tc>
        <w:tc>
          <w:tcPr>
            <w:tcW w:w="0" w:type="auto"/>
            <w:tcBorders>
              <w:top w:val="nil"/>
              <w:left w:val="nil"/>
              <w:bottom w:val="nil"/>
              <w:right w:val="nil"/>
            </w:tcBorders>
            <w:shd w:val="clear" w:color="auto" w:fill="FFFFFF" w:themeFill="background1"/>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296</w:t>
            </w:r>
          </w:p>
        </w:tc>
        <w:tc>
          <w:tcPr>
            <w:tcW w:w="0" w:type="auto"/>
            <w:tcBorders>
              <w:top w:val="nil"/>
              <w:left w:val="nil"/>
              <w:bottom w:val="nil"/>
              <w:right w:val="nil"/>
            </w:tcBorders>
            <w:shd w:val="clear" w:color="auto" w:fill="FFFFFF" w:themeFill="background1"/>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2</w:t>
            </w:r>
          </w:p>
        </w:tc>
        <w:tc>
          <w:tcPr>
            <w:tcW w:w="0" w:type="auto"/>
            <w:tcBorders>
              <w:top w:val="nil"/>
              <w:left w:val="nil"/>
              <w:bottom w:val="nil"/>
              <w:right w:val="nil"/>
            </w:tcBorders>
            <w:vAlign w:val="center"/>
          </w:tcPr>
          <w:p w:rsidR="007D46F0" w:rsidRPr="00B00393" w:rsidRDefault="007D46F0" w:rsidP="00050163">
            <w:pPr>
              <w:jc w:val="center"/>
              <w:rPr>
                <w:rFonts w:cs="Arial"/>
                <w:sz w:val="20"/>
                <w:szCs w:val="20"/>
              </w:rPr>
            </w:pPr>
            <w:r w:rsidRPr="00B00393">
              <w:rPr>
                <w:rFonts w:cs="Arial"/>
                <w:sz w:val="20"/>
                <w:szCs w:val="20"/>
              </w:rPr>
              <w:t>0.30</w:t>
            </w:r>
          </w:p>
        </w:tc>
        <w:tc>
          <w:tcPr>
            <w:tcW w:w="0" w:type="auto"/>
            <w:tcBorders>
              <w:top w:val="nil"/>
              <w:left w:val="nil"/>
              <w:bottom w:val="nil"/>
              <w:right w:val="nil"/>
            </w:tcBorders>
            <w:vAlign w:val="center"/>
          </w:tcPr>
          <w:p w:rsidR="007D46F0" w:rsidRPr="00B00393" w:rsidRDefault="007D46F0" w:rsidP="00050163">
            <w:pPr>
              <w:jc w:val="center"/>
              <w:rPr>
                <w:rFonts w:asciiTheme="minorBidi" w:hAnsiTheme="minorBidi"/>
                <w:color w:val="000000"/>
                <w:sz w:val="20"/>
                <w:szCs w:val="20"/>
              </w:rPr>
            </w:pPr>
            <w:r w:rsidRPr="00B00393">
              <w:rPr>
                <w:rFonts w:asciiTheme="minorBidi" w:hAnsiTheme="minorBidi"/>
                <w:color w:val="000000"/>
                <w:sz w:val="20"/>
                <w:szCs w:val="20"/>
              </w:rPr>
              <w:t>6</w:t>
            </w:r>
          </w:p>
        </w:tc>
        <w:tc>
          <w:tcPr>
            <w:tcW w:w="0" w:type="auto"/>
            <w:tcBorders>
              <w:top w:val="nil"/>
              <w:left w:val="nil"/>
              <w:bottom w:val="nil"/>
              <w:right w:val="single" w:sz="4" w:space="0" w:color="auto"/>
            </w:tcBorders>
            <w:vAlign w:val="center"/>
          </w:tcPr>
          <w:p w:rsidR="007D46F0" w:rsidRPr="00B00393" w:rsidRDefault="007D46F0" w:rsidP="00050163">
            <w:pPr>
              <w:jc w:val="center"/>
              <w:rPr>
                <w:rFonts w:asciiTheme="minorBidi" w:hAnsiTheme="minorBidi"/>
                <w:color w:val="000000"/>
                <w:sz w:val="20"/>
                <w:szCs w:val="20"/>
              </w:rPr>
            </w:pPr>
            <w:r w:rsidRPr="00B00393">
              <w:rPr>
                <w:rFonts w:asciiTheme="minorBidi" w:hAnsiTheme="minorBidi"/>
                <w:color w:val="000000"/>
                <w:sz w:val="20"/>
                <w:szCs w:val="20"/>
              </w:rPr>
              <w:t>141.2</w:t>
            </w:r>
          </w:p>
        </w:tc>
        <w:tc>
          <w:tcPr>
            <w:tcW w:w="0" w:type="auto"/>
            <w:tcBorders>
              <w:top w:val="nil"/>
              <w:left w:val="single" w:sz="4" w:space="0" w:color="auto"/>
              <w:bottom w:val="nil"/>
              <w:right w:val="nil"/>
            </w:tcBorders>
            <w:shd w:val="clear" w:color="auto" w:fill="auto"/>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70</w:t>
            </w:r>
          </w:p>
        </w:tc>
        <w:tc>
          <w:tcPr>
            <w:tcW w:w="0" w:type="auto"/>
            <w:tcBorders>
              <w:top w:val="nil"/>
              <w:left w:val="nil"/>
              <w:bottom w:val="nil"/>
              <w:right w:val="nil"/>
            </w:tcBorders>
            <w:shd w:val="clear" w:color="auto" w:fill="auto"/>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65</w:t>
            </w:r>
          </w:p>
        </w:tc>
        <w:tc>
          <w:tcPr>
            <w:tcW w:w="0" w:type="auto"/>
            <w:tcBorders>
              <w:top w:val="nil"/>
              <w:left w:val="nil"/>
              <w:bottom w:val="nil"/>
              <w:right w:val="nil"/>
            </w:tcBorders>
            <w:shd w:val="clear" w:color="auto" w:fill="auto"/>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61</w:t>
            </w:r>
          </w:p>
        </w:tc>
        <w:tc>
          <w:tcPr>
            <w:tcW w:w="0" w:type="auto"/>
            <w:tcBorders>
              <w:top w:val="nil"/>
              <w:left w:val="nil"/>
              <w:bottom w:val="nil"/>
              <w:right w:val="nil"/>
            </w:tcBorders>
            <w:shd w:val="clear" w:color="auto" w:fill="auto"/>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57</w:t>
            </w:r>
          </w:p>
        </w:tc>
        <w:tc>
          <w:tcPr>
            <w:tcW w:w="0" w:type="auto"/>
            <w:tcBorders>
              <w:top w:val="nil"/>
              <w:left w:val="nil"/>
              <w:bottom w:val="nil"/>
              <w:right w:val="single" w:sz="4" w:space="0" w:color="auto"/>
            </w:tcBorders>
            <w:vAlign w:val="center"/>
          </w:tcPr>
          <w:p w:rsidR="007D46F0" w:rsidRPr="00B00393" w:rsidRDefault="007D46F0" w:rsidP="00050163">
            <w:pPr>
              <w:jc w:val="center"/>
              <w:rPr>
                <w:rFonts w:asciiTheme="minorBidi" w:hAnsiTheme="minorBidi"/>
                <w:color w:val="000000" w:themeColor="text1"/>
                <w:sz w:val="20"/>
                <w:szCs w:val="20"/>
              </w:rPr>
            </w:pPr>
            <w:r w:rsidRPr="00B00393">
              <w:rPr>
                <w:rFonts w:asciiTheme="minorBidi" w:hAnsiTheme="minorBidi"/>
                <w:color w:val="000000" w:themeColor="text1"/>
                <w:sz w:val="20"/>
                <w:szCs w:val="20"/>
              </w:rPr>
              <w:t>51</w:t>
            </w:r>
          </w:p>
        </w:tc>
        <w:tc>
          <w:tcPr>
            <w:tcW w:w="0" w:type="auto"/>
            <w:tcBorders>
              <w:top w:val="nil"/>
              <w:left w:val="single" w:sz="4" w:space="0" w:color="auto"/>
              <w:bottom w:val="nil"/>
              <w:right w:val="nil"/>
            </w:tcBorders>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0.00</w:t>
            </w:r>
          </w:p>
        </w:tc>
        <w:tc>
          <w:tcPr>
            <w:tcW w:w="0" w:type="auto"/>
            <w:tcBorders>
              <w:top w:val="nil"/>
              <w:left w:val="nil"/>
              <w:bottom w:val="nil"/>
              <w:right w:val="nil"/>
            </w:tcBorders>
            <w:shd w:val="clear" w:color="auto" w:fill="auto"/>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0.00</w:t>
            </w:r>
          </w:p>
        </w:tc>
        <w:tc>
          <w:tcPr>
            <w:tcW w:w="0" w:type="auto"/>
            <w:tcBorders>
              <w:top w:val="nil"/>
              <w:left w:val="nil"/>
              <w:bottom w:val="nil"/>
              <w:right w:val="nil"/>
            </w:tcBorders>
            <w:shd w:val="clear" w:color="auto" w:fill="auto"/>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0.00</w:t>
            </w:r>
          </w:p>
        </w:tc>
        <w:tc>
          <w:tcPr>
            <w:tcW w:w="0" w:type="auto"/>
            <w:tcBorders>
              <w:top w:val="nil"/>
              <w:left w:val="nil"/>
              <w:bottom w:val="nil"/>
              <w:right w:val="nil"/>
            </w:tcBorders>
            <w:shd w:val="clear" w:color="auto" w:fill="auto"/>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0.00</w:t>
            </w:r>
          </w:p>
        </w:tc>
        <w:tc>
          <w:tcPr>
            <w:tcW w:w="0" w:type="auto"/>
            <w:tcBorders>
              <w:top w:val="nil"/>
              <w:left w:val="nil"/>
              <w:bottom w:val="nil"/>
              <w:right w:val="single" w:sz="4" w:space="0" w:color="auto"/>
            </w:tcBorders>
            <w:vAlign w:val="center"/>
          </w:tcPr>
          <w:p w:rsidR="007D46F0" w:rsidRPr="00B00393" w:rsidRDefault="007D46F0" w:rsidP="00050163">
            <w:pPr>
              <w:jc w:val="center"/>
              <w:rPr>
                <w:rFonts w:asciiTheme="minorBidi" w:hAnsiTheme="minorBidi"/>
                <w:color w:val="000000" w:themeColor="text1"/>
                <w:sz w:val="20"/>
                <w:szCs w:val="20"/>
              </w:rPr>
            </w:pPr>
            <w:r w:rsidRPr="00B00393">
              <w:rPr>
                <w:rFonts w:asciiTheme="minorBidi" w:hAnsiTheme="minorBidi"/>
                <w:color w:val="000000" w:themeColor="text1"/>
                <w:sz w:val="20"/>
                <w:szCs w:val="20"/>
              </w:rPr>
              <w:t>0.00</w:t>
            </w:r>
          </w:p>
        </w:tc>
        <w:tc>
          <w:tcPr>
            <w:tcW w:w="0" w:type="auto"/>
            <w:tcBorders>
              <w:top w:val="nil"/>
              <w:left w:val="single" w:sz="4" w:space="0" w:color="auto"/>
              <w:bottom w:val="nil"/>
              <w:right w:val="nil"/>
            </w:tcBorders>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5</w:t>
            </w:r>
          </w:p>
        </w:tc>
        <w:tc>
          <w:tcPr>
            <w:tcW w:w="0" w:type="auto"/>
            <w:tcBorders>
              <w:top w:val="nil"/>
              <w:left w:val="nil"/>
              <w:bottom w:val="nil"/>
              <w:right w:val="nil"/>
            </w:tcBorders>
            <w:shd w:val="clear" w:color="auto" w:fill="auto"/>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5</w:t>
            </w:r>
          </w:p>
        </w:tc>
        <w:tc>
          <w:tcPr>
            <w:tcW w:w="0" w:type="auto"/>
            <w:tcBorders>
              <w:top w:val="nil"/>
              <w:left w:val="nil"/>
              <w:bottom w:val="nil"/>
              <w:right w:val="nil"/>
            </w:tcBorders>
            <w:shd w:val="clear" w:color="auto" w:fill="auto"/>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5</w:t>
            </w:r>
          </w:p>
        </w:tc>
        <w:tc>
          <w:tcPr>
            <w:tcW w:w="0" w:type="auto"/>
            <w:tcBorders>
              <w:top w:val="nil"/>
              <w:left w:val="nil"/>
              <w:bottom w:val="nil"/>
              <w:right w:val="nil"/>
            </w:tcBorders>
            <w:shd w:val="clear" w:color="auto" w:fill="auto"/>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5</w:t>
            </w:r>
          </w:p>
        </w:tc>
        <w:tc>
          <w:tcPr>
            <w:tcW w:w="0" w:type="auto"/>
            <w:tcBorders>
              <w:top w:val="nil"/>
              <w:left w:val="nil"/>
              <w:bottom w:val="nil"/>
              <w:right w:val="nil"/>
            </w:tcBorders>
            <w:vAlign w:val="center"/>
          </w:tcPr>
          <w:p w:rsidR="007D46F0" w:rsidRPr="00B00393" w:rsidRDefault="007D46F0" w:rsidP="00050163">
            <w:pPr>
              <w:jc w:val="center"/>
              <w:rPr>
                <w:rFonts w:asciiTheme="minorBidi" w:hAnsiTheme="minorBidi"/>
                <w:color w:val="000000" w:themeColor="text1"/>
                <w:sz w:val="20"/>
                <w:szCs w:val="20"/>
              </w:rPr>
            </w:pPr>
            <w:r w:rsidRPr="00B00393">
              <w:rPr>
                <w:rFonts w:asciiTheme="minorBidi" w:hAnsiTheme="minorBidi"/>
                <w:color w:val="000000" w:themeColor="text1"/>
                <w:sz w:val="20"/>
                <w:szCs w:val="20"/>
              </w:rPr>
              <w:t>5</w:t>
            </w:r>
          </w:p>
        </w:tc>
      </w:tr>
      <w:tr w:rsidR="007D46F0" w:rsidRPr="00B00393" w:rsidTr="00050163">
        <w:trPr>
          <w:jc w:val="center"/>
        </w:trPr>
        <w:tc>
          <w:tcPr>
            <w:tcW w:w="0" w:type="auto"/>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26</w:t>
            </w:r>
          </w:p>
        </w:tc>
        <w:tc>
          <w:tcPr>
            <w:tcW w:w="0" w:type="auto"/>
            <w:vAlign w:val="center"/>
          </w:tcPr>
          <w:p w:rsidR="007D46F0" w:rsidRPr="00B00393" w:rsidRDefault="007D46F0" w:rsidP="00050163">
            <w:pPr>
              <w:jc w:val="center"/>
              <w:rPr>
                <w:rFonts w:asciiTheme="minorBidi" w:hAnsiTheme="minorBidi"/>
                <w:color w:val="000000"/>
                <w:sz w:val="20"/>
                <w:szCs w:val="20"/>
              </w:rPr>
            </w:pPr>
            <w:r w:rsidRPr="00B00393">
              <w:rPr>
                <w:rFonts w:asciiTheme="minorBidi" w:hAnsiTheme="minorBidi"/>
                <w:color w:val="000000"/>
                <w:sz w:val="20"/>
                <w:szCs w:val="20"/>
              </w:rPr>
              <w:t>250</w:t>
            </w:r>
          </w:p>
        </w:tc>
        <w:tc>
          <w:tcPr>
            <w:tcW w:w="0" w:type="auto"/>
            <w:vAlign w:val="center"/>
          </w:tcPr>
          <w:p w:rsidR="007D46F0" w:rsidRPr="00B00393" w:rsidRDefault="007D46F0" w:rsidP="00050163">
            <w:pPr>
              <w:jc w:val="center"/>
              <w:rPr>
                <w:rFonts w:asciiTheme="minorBidi" w:hAnsiTheme="minorBidi"/>
                <w:color w:val="000000"/>
                <w:sz w:val="20"/>
                <w:szCs w:val="20"/>
              </w:rPr>
            </w:pPr>
            <w:r w:rsidRPr="00B00393">
              <w:rPr>
                <w:rFonts w:asciiTheme="minorBidi" w:hAnsiTheme="minorBidi"/>
                <w:color w:val="000000"/>
                <w:sz w:val="20"/>
                <w:szCs w:val="20"/>
              </w:rPr>
              <w:t>300</w:t>
            </w:r>
          </w:p>
        </w:tc>
        <w:tc>
          <w:tcPr>
            <w:tcW w:w="0" w:type="auto"/>
            <w:tcBorders>
              <w:right w:val="single" w:sz="4" w:space="0" w:color="auto"/>
            </w:tcBorders>
            <w:vAlign w:val="center"/>
          </w:tcPr>
          <w:p w:rsidR="007D46F0" w:rsidRPr="00B00393" w:rsidRDefault="007D46F0" w:rsidP="00050163">
            <w:pPr>
              <w:jc w:val="center"/>
              <w:rPr>
                <w:rFonts w:asciiTheme="minorBidi" w:hAnsiTheme="minorBidi"/>
                <w:color w:val="000000"/>
                <w:sz w:val="20"/>
                <w:szCs w:val="20"/>
              </w:rPr>
            </w:pPr>
            <w:r w:rsidRPr="00B00393">
              <w:rPr>
                <w:rFonts w:asciiTheme="minorBidi" w:hAnsiTheme="minorBidi"/>
                <w:color w:val="000000"/>
                <w:sz w:val="20"/>
                <w:szCs w:val="20"/>
              </w:rPr>
              <w:t>3.5</w:t>
            </w:r>
          </w:p>
        </w:tc>
        <w:tc>
          <w:tcPr>
            <w:tcW w:w="0" w:type="auto"/>
            <w:tcBorders>
              <w:top w:val="nil"/>
              <w:left w:val="nil"/>
              <w:bottom w:val="nil"/>
              <w:right w:val="nil"/>
            </w:tcBorders>
            <w:shd w:val="clear" w:color="auto" w:fill="FFFFFF" w:themeFill="background1"/>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3</w:t>
            </w:r>
          </w:p>
        </w:tc>
        <w:tc>
          <w:tcPr>
            <w:tcW w:w="0" w:type="auto"/>
            <w:tcBorders>
              <w:top w:val="nil"/>
              <w:left w:val="nil"/>
              <w:bottom w:val="nil"/>
              <w:right w:val="nil"/>
            </w:tcBorders>
            <w:shd w:val="clear" w:color="auto" w:fill="FFFFFF" w:themeFill="background1"/>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2.2</w:t>
            </w:r>
          </w:p>
        </w:tc>
        <w:tc>
          <w:tcPr>
            <w:tcW w:w="0" w:type="auto"/>
            <w:tcBorders>
              <w:top w:val="nil"/>
              <w:left w:val="nil"/>
              <w:bottom w:val="nil"/>
              <w:right w:val="nil"/>
            </w:tcBorders>
            <w:vAlign w:val="center"/>
          </w:tcPr>
          <w:p w:rsidR="007D46F0" w:rsidRPr="00B00393" w:rsidRDefault="007D46F0" w:rsidP="00050163">
            <w:pPr>
              <w:jc w:val="center"/>
              <w:rPr>
                <w:rFonts w:cs="Arial"/>
                <w:sz w:val="20"/>
                <w:szCs w:val="20"/>
              </w:rPr>
            </w:pPr>
            <w:r w:rsidRPr="00B00393">
              <w:rPr>
                <w:rFonts w:cs="Arial"/>
                <w:sz w:val="20"/>
                <w:szCs w:val="20"/>
              </w:rPr>
              <w:t>1.50</w:t>
            </w:r>
          </w:p>
        </w:tc>
        <w:tc>
          <w:tcPr>
            <w:tcW w:w="0" w:type="auto"/>
            <w:tcBorders>
              <w:top w:val="nil"/>
              <w:left w:val="nil"/>
              <w:bottom w:val="nil"/>
              <w:right w:val="nil"/>
            </w:tcBorders>
            <w:vAlign w:val="center"/>
          </w:tcPr>
          <w:p w:rsidR="007D46F0" w:rsidRPr="00B00393" w:rsidRDefault="007D46F0" w:rsidP="00050163">
            <w:pPr>
              <w:jc w:val="center"/>
              <w:rPr>
                <w:rFonts w:asciiTheme="minorBidi" w:hAnsiTheme="minorBidi"/>
                <w:color w:val="000000"/>
                <w:sz w:val="20"/>
                <w:szCs w:val="20"/>
              </w:rPr>
            </w:pPr>
            <w:r w:rsidRPr="00B00393">
              <w:rPr>
                <w:rFonts w:asciiTheme="minorBidi" w:hAnsiTheme="minorBidi"/>
                <w:color w:val="000000"/>
                <w:sz w:val="20"/>
                <w:szCs w:val="20"/>
              </w:rPr>
              <w:t>4</w:t>
            </w:r>
          </w:p>
        </w:tc>
        <w:tc>
          <w:tcPr>
            <w:tcW w:w="0" w:type="auto"/>
            <w:tcBorders>
              <w:top w:val="nil"/>
              <w:left w:val="nil"/>
              <w:bottom w:val="nil"/>
              <w:right w:val="single" w:sz="4" w:space="0" w:color="auto"/>
            </w:tcBorders>
            <w:vAlign w:val="center"/>
          </w:tcPr>
          <w:p w:rsidR="007D46F0" w:rsidRPr="00B00393" w:rsidRDefault="007D46F0" w:rsidP="00050163">
            <w:pPr>
              <w:jc w:val="center"/>
              <w:rPr>
                <w:rFonts w:asciiTheme="minorBidi" w:hAnsiTheme="minorBidi"/>
                <w:color w:val="000000"/>
                <w:sz w:val="20"/>
                <w:szCs w:val="20"/>
              </w:rPr>
            </w:pPr>
            <w:r w:rsidRPr="00B00393">
              <w:rPr>
                <w:rFonts w:asciiTheme="minorBidi" w:hAnsiTheme="minorBidi"/>
                <w:color w:val="000000"/>
                <w:sz w:val="20"/>
                <w:szCs w:val="20"/>
              </w:rPr>
              <w:t>89.9</w:t>
            </w:r>
          </w:p>
        </w:tc>
        <w:tc>
          <w:tcPr>
            <w:tcW w:w="0" w:type="auto"/>
            <w:tcBorders>
              <w:top w:val="nil"/>
              <w:left w:val="single" w:sz="4" w:space="0" w:color="auto"/>
              <w:bottom w:val="nil"/>
              <w:right w:val="nil"/>
            </w:tcBorders>
            <w:shd w:val="clear" w:color="auto" w:fill="auto"/>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2.0</w:t>
            </w:r>
          </w:p>
        </w:tc>
        <w:tc>
          <w:tcPr>
            <w:tcW w:w="0" w:type="auto"/>
            <w:tcBorders>
              <w:top w:val="nil"/>
              <w:left w:val="nil"/>
              <w:bottom w:val="nil"/>
              <w:right w:val="nil"/>
            </w:tcBorders>
            <w:shd w:val="clear" w:color="auto" w:fill="auto"/>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2.0</w:t>
            </w:r>
          </w:p>
        </w:tc>
        <w:tc>
          <w:tcPr>
            <w:tcW w:w="0" w:type="auto"/>
            <w:tcBorders>
              <w:top w:val="nil"/>
              <w:left w:val="nil"/>
              <w:bottom w:val="nil"/>
              <w:right w:val="nil"/>
            </w:tcBorders>
            <w:shd w:val="clear" w:color="auto" w:fill="auto"/>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1.5</w:t>
            </w:r>
          </w:p>
        </w:tc>
        <w:tc>
          <w:tcPr>
            <w:tcW w:w="0" w:type="auto"/>
            <w:tcBorders>
              <w:top w:val="nil"/>
              <w:left w:val="nil"/>
              <w:bottom w:val="nil"/>
              <w:right w:val="nil"/>
            </w:tcBorders>
            <w:shd w:val="clear" w:color="auto" w:fill="auto"/>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1</w:t>
            </w:r>
          </w:p>
        </w:tc>
        <w:tc>
          <w:tcPr>
            <w:tcW w:w="0" w:type="auto"/>
            <w:tcBorders>
              <w:top w:val="nil"/>
              <w:left w:val="nil"/>
              <w:bottom w:val="nil"/>
              <w:right w:val="single" w:sz="4" w:space="0" w:color="auto"/>
            </w:tcBorders>
            <w:vAlign w:val="center"/>
          </w:tcPr>
          <w:p w:rsidR="007D46F0" w:rsidRPr="00B00393" w:rsidRDefault="007D46F0" w:rsidP="00050163">
            <w:pPr>
              <w:jc w:val="center"/>
              <w:rPr>
                <w:rFonts w:asciiTheme="minorBidi" w:hAnsiTheme="minorBidi"/>
                <w:color w:val="000000" w:themeColor="text1"/>
                <w:sz w:val="20"/>
                <w:szCs w:val="20"/>
              </w:rPr>
            </w:pPr>
            <w:r w:rsidRPr="00B00393">
              <w:rPr>
                <w:rFonts w:asciiTheme="minorBidi" w:hAnsiTheme="minorBidi"/>
                <w:color w:val="000000" w:themeColor="text1"/>
                <w:sz w:val="20"/>
                <w:szCs w:val="20"/>
              </w:rPr>
              <w:t>0.5</w:t>
            </w:r>
          </w:p>
        </w:tc>
        <w:tc>
          <w:tcPr>
            <w:tcW w:w="0" w:type="auto"/>
            <w:tcBorders>
              <w:top w:val="nil"/>
              <w:left w:val="single" w:sz="4" w:space="0" w:color="auto"/>
              <w:bottom w:val="nil"/>
              <w:right w:val="nil"/>
            </w:tcBorders>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1.00</w:t>
            </w:r>
          </w:p>
        </w:tc>
        <w:tc>
          <w:tcPr>
            <w:tcW w:w="0" w:type="auto"/>
            <w:tcBorders>
              <w:top w:val="nil"/>
              <w:left w:val="nil"/>
              <w:bottom w:val="nil"/>
              <w:right w:val="nil"/>
            </w:tcBorders>
            <w:shd w:val="clear" w:color="auto" w:fill="auto"/>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1.00</w:t>
            </w:r>
          </w:p>
        </w:tc>
        <w:tc>
          <w:tcPr>
            <w:tcW w:w="0" w:type="auto"/>
            <w:tcBorders>
              <w:top w:val="nil"/>
              <w:left w:val="nil"/>
              <w:bottom w:val="nil"/>
              <w:right w:val="nil"/>
            </w:tcBorders>
            <w:shd w:val="clear" w:color="auto" w:fill="auto"/>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1.00</w:t>
            </w:r>
          </w:p>
        </w:tc>
        <w:tc>
          <w:tcPr>
            <w:tcW w:w="0" w:type="auto"/>
            <w:tcBorders>
              <w:top w:val="nil"/>
              <w:left w:val="nil"/>
              <w:bottom w:val="nil"/>
              <w:right w:val="nil"/>
            </w:tcBorders>
            <w:shd w:val="clear" w:color="auto" w:fill="auto"/>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1.00</w:t>
            </w:r>
          </w:p>
        </w:tc>
        <w:tc>
          <w:tcPr>
            <w:tcW w:w="0" w:type="auto"/>
            <w:tcBorders>
              <w:top w:val="nil"/>
              <w:left w:val="nil"/>
              <w:bottom w:val="nil"/>
              <w:right w:val="single" w:sz="4" w:space="0" w:color="auto"/>
            </w:tcBorders>
            <w:vAlign w:val="center"/>
          </w:tcPr>
          <w:p w:rsidR="007D46F0" w:rsidRPr="00B00393" w:rsidRDefault="007D46F0" w:rsidP="00050163">
            <w:pPr>
              <w:jc w:val="center"/>
              <w:rPr>
                <w:rFonts w:asciiTheme="minorBidi" w:hAnsiTheme="minorBidi"/>
                <w:color w:val="000000" w:themeColor="text1"/>
                <w:sz w:val="20"/>
                <w:szCs w:val="20"/>
              </w:rPr>
            </w:pPr>
            <w:r w:rsidRPr="00B00393">
              <w:rPr>
                <w:rFonts w:asciiTheme="minorBidi" w:hAnsiTheme="minorBidi"/>
                <w:color w:val="000000" w:themeColor="text1"/>
                <w:sz w:val="20"/>
                <w:szCs w:val="20"/>
              </w:rPr>
              <w:t>1.00</w:t>
            </w:r>
          </w:p>
        </w:tc>
        <w:tc>
          <w:tcPr>
            <w:tcW w:w="0" w:type="auto"/>
            <w:tcBorders>
              <w:top w:val="nil"/>
              <w:left w:val="single" w:sz="4" w:space="0" w:color="auto"/>
              <w:bottom w:val="nil"/>
              <w:right w:val="nil"/>
            </w:tcBorders>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1</w:t>
            </w:r>
          </w:p>
        </w:tc>
        <w:tc>
          <w:tcPr>
            <w:tcW w:w="0" w:type="auto"/>
            <w:tcBorders>
              <w:top w:val="nil"/>
              <w:left w:val="nil"/>
              <w:bottom w:val="nil"/>
              <w:right w:val="nil"/>
            </w:tcBorders>
            <w:shd w:val="clear" w:color="auto" w:fill="auto"/>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1</w:t>
            </w:r>
          </w:p>
        </w:tc>
        <w:tc>
          <w:tcPr>
            <w:tcW w:w="0" w:type="auto"/>
            <w:tcBorders>
              <w:top w:val="nil"/>
              <w:left w:val="nil"/>
              <w:bottom w:val="nil"/>
              <w:right w:val="nil"/>
            </w:tcBorders>
            <w:shd w:val="clear" w:color="auto" w:fill="auto"/>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1</w:t>
            </w:r>
          </w:p>
        </w:tc>
        <w:tc>
          <w:tcPr>
            <w:tcW w:w="0" w:type="auto"/>
            <w:tcBorders>
              <w:top w:val="nil"/>
              <w:left w:val="nil"/>
              <w:bottom w:val="nil"/>
              <w:right w:val="nil"/>
            </w:tcBorders>
            <w:shd w:val="clear" w:color="auto" w:fill="auto"/>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1</w:t>
            </w:r>
          </w:p>
        </w:tc>
        <w:tc>
          <w:tcPr>
            <w:tcW w:w="0" w:type="auto"/>
            <w:tcBorders>
              <w:top w:val="nil"/>
              <w:left w:val="nil"/>
              <w:bottom w:val="nil"/>
              <w:right w:val="nil"/>
            </w:tcBorders>
            <w:vAlign w:val="center"/>
          </w:tcPr>
          <w:p w:rsidR="007D46F0" w:rsidRPr="00B00393" w:rsidRDefault="007D46F0" w:rsidP="00050163">
            <w:pPr>
              <w:jc w:val="center"/>
              <w:rPr>
                <w:rFonts w:asciiTheme="minorBidi" w:hAnsiTheme="minorBidi"/>
                <w:color w:val="000000" w:themeColor="text1"/>
                <w:sz w:val="20"/>
                <w:szCs w:val="20"/>
              </w:rPr>
            </w:pPr>
            <w:r w:rsidRPr="00B00393">
              <w:rPr>
                <w:rFonts w:asciiTheme="minorBidi" w:hAnsiTheme="minorBidi"/>
                <w:color w:val="000000" w:themeColor="text1"/>
                <w:sz w:val="20"/>
                <w:szCs w:val="20"/>
              </w:rPr>
              <w:t>1</w:t>
            </w:r>
          </w:p>
        </w:tc>
      </w:tr>
      <w:tr w:rsidR="007D46F0" w:rsidRPr="00B00393" w:rsidTr="00050163">
        <w:trPr>
          <w:jc w:val="center"/>
        </w:trPr>
        <w:tc>
          <w:tcPr>
            <w:tcW w:w="0" w:type="auto"/>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27</w:t>
            </w:r>
          </w:p>
        </w:tc>
        <w:tc>
          <w:tcPr>
            <w:tcW w:w="0" w:type="auto"/>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350</w:t>
            </w:r>
          </w:p>
        </w:tc>
        <w:tc>
          <w:tcPr>
            <w:tcW w:w="0" w:type="auto"/>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250</w:t>
            </w:r>
          </w:p>
        </w:tc>
        <w:tc>
          <w:tcPr>
            <w:tcW w:w="0" w:type="auto"/>
            <w:tcBorders>
              <w:right w:val="single" w:sz="4" w:space="0" w:color="auto"/>
            </w:tcBorders>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3.5</w:t>
            </w:r>
          </w:p>
        </w:tc>
        <w:tc>
          <w:tcPr>
            <w:tcW w:w="0" w:type="auto"/>
            <w:tcBorders>
              <w:top w:val="nil"/>
              <w:left w:val="nil"/>
              <w:bottom w:val="nil"/>
              <w:right w:val="nil"/>
            </w:tcBorders>
            <w:shd w:val="clear" w:color="auto" w:fill="FFFFFF" w:themeFill="background1"/>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53</w:t>
            </w:r>
          </w:p>
        </w:tc>
        <w:tc>
          <w:tcPr>
            <w:tcW w:w="0" w:type="auto"/>
            <w:tcBorders>
              <w:top w:val="nil"/>
              <w:left w:val="nil"/>
              <w:bottom w:val="nil"/>
              <w:right w:val="nil"/>
            </w:tcBorders>
            <w:shd w:val="clear" w:color="auto" w:fill="FFFFFF" w:themeFill="background1"/>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3</w:t>
            </w:r>
          </w:p>
        </w:tc>
        <w:tc>
          <w:tcPr>
            <w:tcW w:w="0" w:type="auto"/>
            <w:tcBorders>
              <w:top w:val="nil"/>
              <w:left w:val="nil"/>
              <w:bottom w:val="nil"/>
              <w:right w:val="nil"/>
            </w:tcBorders>
            <w:vAlign w:val="center"/>
          </w:tcPr>
          <w:p w:rsidR="007D46F0" w:rsidRPr="00B00393" w:rsidRDefault="007D46F0" w:rsidP="00050163">
            <w:pPr>
              <w:jc w:val="center"/>
              <w:rPr>
                <w:rFonts w:cs="Arial"/>
                <w:sz w:val="20"/>
                <w:szCs w:val="20"/>
              </w:rPr>
            </w:pPr>
            <w:r w:rsidRPr="00B00393">
              <w:rPr>
                <w:rFonts w:cs="Arial"/>
                <w:sz w:val="20"/>
                <w:szCs w:val="20"/>
              </w:rPr>
              <w:t>0.80</w:t>
            </w:r>
          </w:p>
        </w:tc>
        <w:tc>
          <w:tcPr>
            <w:tcW w:w="0" w:type="auto"/>
            <w:tcBorders>
              <w:top w:val="nil"/>
              <w:left w:val="nil"/>
              <w:bottom w:val="nil"/>
              <w:right w:val="nil"/>
            </w:tcBorders>
            <w:vAlign w:val="center"/>
          </w:tcPr>
          <w:p w:rsidR="007D46F0" w:rsidRPr="00B00393" w:rsidRDefault="007D46F0" w:rsidP="00050163">
            <w:pPr>
              <w:jc w:val="center"/>
              <w:rPr>
                <w:rFonts w:asciiTheme="minorBidi" w:hAnsiTheme="minorBidi"/>
                <w:color w:val="000000"/>
                <w:sz w:val="20"/>
                <w:szCs w:val="20"/>
              </w:rPr>
            </w:pPr>
            <w:r w:rsidRPr="00B00393">
              <w:rPr>
                <w:rFonts w:asciiTheme="minorBidi" w:hAnsiTheme="minorBidi"/>
                <w:color w:val="000000"/>
                <w:sz w:val="20"/>
                <w:szCs w:val="20"/>
              </w:rPr>
              <w:t>5</w:t>
            </w:r>
          </w:p>
        </w:tc>
        <w:tc>
          <w:tcPr>
            <w:tcW w:w="0" w:type="auto"/>
            <w:tcBorders>
              <w:top w:val="nil"/>
              <w:left w:val="nil"/>
              <w:bottom w:val="nil"/>
              <w:right w:val="single" w:sz="4" w:space="0" w:color="auto"/>
            </w:tcBorders>
            <w:vAlign w:val="center"/>
          </w:tcPr>
          <w:p w:rsidR="007D46F0" w:rsidRPr="00B00393" w:rsidRDefault="007D46F0" w:rsidP="00050163">
            <w:pPr>
              <w:jc w:val="center"/>
              <w:rPr>
                <w:rFonts w:asciiTheme="minorBidi" w:hAnsiTheme="minorBidi"/>
                <w:color w:val="000000"/>
                <w:sz w:val="20"/>
                <w:szCs w:val="20"/>
              </w:rPr>
            </w:pPr>
            <w:r w:rsidRPr="00B00393">
              <w:rPr>
                <w:rFonts w:asciiTheme="minorBidi" w:hAnsiTheme="minorBidi"/>
                <w:color w:val="000000"/>
                <w:sz w:val="20"/>
                <w:szCs w:val="20"/>
              </w:rPr>
              <w:t>94.8</w:t>
            </w:r>
          </w:p>
        </w:tc>
        <w:tc>
          <w:tcPr>
            <w:tcW w:w="0" w:type="auto"/>
            <w:tcBorders>
              <w:top w:val="nil"/>
              <w:left w:val="single" w:sz="4" w:space="0" w:color="auto"/>
              <w:bottom w:val="nil"/>
              <w:right w:val="nil"/>
            </w:tcBorders>
            <w:shd w:val="clear" w:color="auto" w:fill="auto"/>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9.0</w:t>
            </w:r>
          </w:p>
        </w:tc>
        <w:tc>
          <w:tcPr>
            <w:tcW w:w="0" w:type="auto"/>
            <w:tcBorders>
              <w:top w:val="nil"/>
              <w:left w:val="nil"/>
              <w:bottom w:val="nil"/>
              <w:right w:val="nil"/>
            </w:tcBorders>
            <w:shd w:val="clear" w:color="auto" w:fill="auto"/>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7.0</w:t>
            </w:r>
          </w:p>
        </w:tc>
        <w:tc>
          <w:tcPr>
            <w:tcW w:w="0" w:type="auto"/>
            <w:tcBorders>
              <w:top w:val="nil"/>
              <w:left w:val="nil"/>
              <w:bottom w:val="nil"/>
              <w:right w:val="nil"/>
            </w:tcBorders>
            <w:shd w:val="clear" w:color="auto" w:fill="auto"/>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5.0</w:t>
            </w:r>
          </w:p>
        </w:tc>
        <w:tc>
          <w:tcPr>
            <w:tcW w:w="0" w:type="auto"/>
            <w:tcBorders>
              <w:top w:val="nil"/>
              <w:left w:val="nil"/>
              <w:bottom w:val="nil"/>
              <w:right w:val="nil"/>
            </w:tcBorders>
            <w:shd w:val="clear" w:color="auto" w:fill="auto"/>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4</w:t>
            </w:r>
          </w:p>
        </w:tc>
        <w:tc>
          <w:tcPr>
            <w:tcW w:w="0" w:type="auto"/>
            <w:tcBorders>
              <w:top w:val="nil"/>
              <w:left w:val="nil"/>
              <w:bottom w:val="nil"/>
              <w:right w:val="single" w:sz="4" w:space="0" w:color="auto"/>
            </w:tcBorders>
            <w:vAlign w:val="center"/>
          </w:tcPr>
          <w:p w:rsidR="007D46F0" w:rsidRPr="00B00393" w:rsidRDefault="007D46F0" w:rsidP="00050163">
            <w:pPr>
              <w:jc w:val="center"/>
              <w:rPr>
                <w:rFonts w:asciiTheme="minorBidi" w:hAnsiTheme="minorBidi"/>
                <w:color w:val="000000" w:themeColor="text1"/>
                <w:sz w:val="20"/>
                <w:szCs w:val="20"/>
              </w:rPr>
            </w:pPr>
            <w:r w:rsidRPr="00B00393">
              <w:rPr>
                <w:rFonts w:asciiTheme="minorBidi" w:hAnsiTheme="minorBidi"/>
                <w:color w:val="000000" w:themeColor="text1"/>
                <w:sz w:val="20"/>
                <w:szCs w:val="20"/>
              </w:rPr>
              <w:t>1.5</w:t>
            </w:r>
          </w:p>
        </w:tc>
        <w:tc>
          <w:tcPr>
            <w:tcW w:w="0" w:type="auto"/>
            <w:tcBorders>
              <w:top w:val="nil"/>
              <w:left w:val="single" w:sz="4" w:space="0" w:color="auto"/>
              <w:bottom w:val="nil"/>
              <w:right w:val="nil"/>
            </w:tcBorders>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0.86</w:t>
            </w:r>
          </w:p>
        </w:tc>
        <w:tc>
          <w:tcPr>
            <w:tcW w:w="0" w:type="auto"/>
            <w:tcBorders>
              <w:top w:val="nil"/>
              <w:left w:val="nil"/>
              <w:bottom w:val="nil"/>
              <w:right w:val="nil"/>
            </w:tcBorders>
            <w:shd w:val="clear" w:color="auto" w:fill="auto"/>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0.93</w:t>
            </w:r>
          </w:p>
        </w:tc>
        <w:tc>
          <w:tcPr>
            <w:tcW w:w="0" w:type="auto"/>
            <w:tcBorders>
              <w:top w:val="nil"/>
              <w:left w:val="nil"/>
              <w:bottom w:val="nil"/>
              <w:right w:val="nil"/>
            </w:tcBorders>
            <w:shd w:val="clear" w:color="auto" w:fill="auto"/>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0.95</w:t>
            </w:r>
          </w:p>
        </w:tc>
        <w:tc>
          <w:tcPr>
            <w:tcW w:w="0" w:type="auto"/>
            <w:tcBorders>
              <w:top w:val="nil"/>
              <w:left w:val="nil"/>
              <w:bottom w:val="nil"/>
              <w:right w:val="nil"/>
            </w:tcBorders>
            <w:shd w:val="clear" w:color="auto" w:fill="auto"/>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0.98</w:t>
            </w:r>
          </w:p>
        </w:tc>
        <w:tc>
          <w:tcPr>
            <w:tcW w:w="0" w:type="auto"/>
            <w:tcBorders>
              <w:top w:val="nil"/>
              <w:left w:val="nil"/>
              <w:bottom w:val="nil"/>
              <w:right w:val="single" w:sz="4" w:space="0" w:color="auto"/>
            </w:tcBorders>
            <w:vAlign w:val="center"/>
          </w:tcPr>
          <w:p w:rsidR="007D46F0" w:rsidRPr="00B00393" w:rsidRDefault="007D46F0" w:rsidP="00050163">
            <w:pPr>
              <w:jc w:val="center"/>
              <w:rPr>
                <w:rFonts w:asciiTheme="minorBidi" w:hAnsiTheme="minorBidi"/>
                <w:color w:val="000000" w:themeColor="text1"/>
                <w:sz w:val="20"/>
                <w:szCs w:val="20"/>
              </w:rPr>
            </w:pPr>
            <w:r w:rsidRPr="00B00393">
              <w:rPr>
                <w:rFonts w:asciiTheme="minorBidi" w:hAnsiTheme="minorBidi"/>
                <w:color w:val="000000" w:themeColor="text1"/>
                <w:sz w:val="20"/>
                <w:szCs w:val="20"/>
              </w:rPr>
              <w:t>1.00</w:t>
            </w:r>
          </w:p>
        </w:tc>
        <w:tc>
          <w:tcPr>
            <w:tcW w:w="0" w:type="auto"/>
            <w:tcBorders>
              <w:top w:val="nil"/>
              <w:left w:val="single" w:sz="4" w:space="0" w:color="auto"/>
              <w:bottom w:val="nil"/>
              <w:right w:val="nil"/>
            </w:tcBorders>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3</w:t>
            </w:r>
          </w:p>
        </w:tc>
        <w:tc>
          <w:tcPr>
            <w:tcW w:w="0" w:type="auto"/>
            <w:tcBorders>
              <w:top w:val="nil"/>
              <w:left w:val="nil"/>
              <w:bottom w:val="nil"/>
              <w:right w:val="nil"/>
            </w:tcBorders>
            <w:shd w:val="clear" w:color="auto" w:fill="auto"/>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2</w:t>
            </w:r>
          </w:p>
        </w:tc>
        <w:tc>
          <w:tcPr>
            <w:tcW w:w="0" w:type="auto"/>
            <w:tcBorders>
              <w:top w:val="nil"/>
              <w:left w:val="nil"/>
              <w:bottom w:val="nil"/>
              <w:right w:val="nil"/>
            </w:tcBorders>
            <w:shd w:val="clear" w:color="auto" w:fill="auto"/>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2</w:t>
            </w:r>
          </w:p>
        </w:tc>
        <w:tc>
          <w:tcPr>
            <w:tcW w:w="0" w:type="auto"/>
            <w:tcBorders>
              <w:top w:val="nil"/>
              <w:left w:val="nil"/>
              <w:bottom w:val="nil"/>
              <w:right w:val="nil"/>
            </w:tcBorders>
            <w:shd w:val="clear" w:color="auto" w:fill="auto"/>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2</w:t>
            </w:r>
          </w:p>
        </w:tc>
        <w:tc>
          <w:tcPr>
            <w:tcW w:w="0" w:type="auto"/>
            <w:tcBorders>
              <w:top w:val="nil"/>
              <w:left w:val="nil"/>
              <w:bottom w:val="nil"/>
              <w:right w:val="nil"/>
            </w:tcBorders>
            <w:vAlign w:val="center"/>
          </w:tcPr>
          <w:p w:rsidR="007D46F0" w:rsidRPr="00B00393" w:rsidRDefault="007D46F0" w:rsidP="00050163">
            <w:pPr>
              <w:jc w:val="center"/>
              <w:rPr>
                <w:rFonts w:asciiTheme="minorBidi" w:hAnsiTheme="minorBidi"/>
                <w:color w:val="000000" w:themeColor="text1"/>
                <w:sz w:val="20"/>
                <w:szCs w:val="20"/>
              </w:rPr>
            </w:pPr>
            <w:r w:rsidRPr="00B00393">
              <w:rPr>
                <w:rFonts w:asciiTheme="minorBidi" w:hAnsiTheme="minorBidi"/>
                <w:color w:val="000000" w:themeColor="text1"/>
                <w:sz w:val="20"/>
                <w:szCs w:val="20"/>
              </w:rPr>
              <w:t>1</w:t>
            </w:r>
          </w:p>
        </w:tc>
      </w:tr>
      <w:tr w:rsidR="007D46F0" w:rsidRPr="00B00393" w:rsidTr="00050163">
        <w:trPr>
          <w:jc w:val="center"/>
        </w:trPr>
        <w:tc>
          <w:tcPr>
            <w:tcW w:w="0" w:type="auto"/>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28</w:t>
            </w:r>
          </w:p>
        </w:tc>
        <w:tc>
          <w:tcPr>
            <w:tcW w:w="0" w:type="auto"/>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400</w:t>
            </w:r>
          </w:p>
        </w:tc>
        <w:tc>
          <w:tcPr>
            <w:tcW w:w="0" w:type="auto"/>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400</w:t>
            </w:r>
          </w:p>
        </w:tc>
        <w:tc>
          <w:tcPr>
            <w:tcW w:w="0" w:type="auto"/>
            <w:tcBorders>
              <w:right w:val="single" w:sz="4" w:space="0" w:color="auto"/>
            </w:tcBorders>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4.0</w:t>
            </w:r>
          </w:p>
        </w:tc>
        <w:tc>
          <w:tcPr>
            <w:tcW w:w="0" w:type="auto"/>
            <w:tcBorders>
              <w:top w:val="nil"/>
              <w:left w:val="nil"/>
              <w:bottom w:val="nil"/>
              <w:right w:val="nil"/>
            </w:tcBorders>
            <w:shd w:val="clear" w:color="auto" w:fill="FFFFFF" w:themeFill="background1"/>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150</w:t>
            </w:r>
          </w:p>
        </w:tc>
        <w:tc>
          <w:tcPr>
            <w:tcW w:w="0" w:type="auto"/>
            <w:tcBorders>
              <w:top w:val="nil"/>
              <w:left w:val="nil"/>
              <w:bottom w:val="nil"/>
              <w:right w:val="nil"/>
            </w:tcBorders>
            <w:shd w:val="clear" w:color="auto" w:fill="FFFFFF" w:themeFill="background1"/>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2.8</w:t>
            </w:r>
          </w:p>
        </w:tc>
        <w:tc>
          <w:tcPr>
            <w:tcW w:w="0" w:type="auto"/>
            <w:tcBorders>
              <w:top w:val="nil"/>
              <w:left w:val="nil"/>
              <w:bottom w:val="nil"/>
              <w:right w:val="nil"/>
            </w:tcBorders>
            <w:vAlign w:val="center"/>
          </w:tcPr>
          <w:p w:rsidR="007D46F0" w:rsidRPr="00B00393" w:rsidRDefault="007D46F0" w:rsidP="00050163">
            <w:pPr>
              <w:jc w:val="center"/>
              <w:rPr>
                <w:rFonts w:cs="Arial"/>
                <w:sz w:val="20"/>
                <w:szCs w:val="20"/>
              </w:rPr>
            </w:pPr>
            <w:r w:rsidRPr="00B00393">
              <w:rPr>
                <w:rFonts w:cs="Arial"/>
                <w:sz w:val="20"/>
                <w:szCs w:val="20"/>
              </w:rPr>
              <w:t>0.53</w:t>
            </w:r>
          </w:p>
        </w:tc>
        <w:tc>
          <w:tcPr>
            <w:tcW w:w="0" w:type="auto"/>
            <w:tcBorders>
              <w:top w:val="nil"/>
              <w:left w:val="nil"/>
              <w:bottom w:val="nil"/>
              <w:right w:val="nil"/>
            </w:tcBorders>
            <w:vAlign w:val="center"/>
          </w:tcPr>
          <w:p w:rsidR="007D46F0" w:rsidRPr="00B00393" w:rsidRDefault="007D46F0" w:rsidP="00050163">
            <w:pPr>
              <w:jc w:val="center"/>
              <w:rPr>
                <w:rFonts w:asciiTheme="minorBidi" w:hAnsiTheme="minorBidi"/>
                <w:color w:val="000000"/>
                <w:sz w:val="20"/>
                <w:szCs w:val="20"/>
              </w:rPr>
            </w:pPr>
            <w:r w:rsidRPr="00B00393">
              <w:rPr>
                <w:rFonts w:asciiTheme="minorBidi" w:hAnsiTheme="minorBidi"/>
                <w:color w:val="000000"/>
                <w:sz w:val="20"/>
                <w:szCs w:val="20"/>
              </w:rPr>
              <w:t>5</w:t>
            </w:r>
          </w:p>
        </w:tc>
        <w:tc>
          <w:tcPr>
            <w:tcW w:w="0" w:type="auto"/>
            <w:tcBorders>
              <w:top w:val="nil"/>
              <w:left w:val="nil"/>
              <w:bottom w:val="nil"/>
              <w:right w:val="single" w:sz="4" w:space="0" w:color="auto"/>
            </w:tcBorders>
            <w:vAlign w:val="center"/>
          </w:tcPr>
          <w:p w:rsidR="007D46F0" w:rsidRPr="00B00393" w:rsidRDefault="007D46F0" w:rsidP="00050163">
            <w:pPr>
              <w:jc w:val="center"/>
              <w:rPr>
                <w:rFonts w:asciiTheme="minorBidi" w:hAnsiTheme="minorBidi"/>
                <w:color w:val="000000"/>
                <w:sz w:val="20"/>
                <w:szCs w:val="20"/>
              </w:rPr>
            </w:pPr>
            <w:r w:rsidRPr="00B00393">
              <w:rPr>
                <w:rFonts w:asciiTheme="minorBidi" w:hAnsiTheme="minorBidi"/>
                <w:color w:val="000000"/>
                <w:sz w:val="20"/>
                <w:szCs w:val="20"/>
              </w:rPr>
              <w:t>98.8</w:t>
            </w:r>
          </w:p>
        </w:tc>
        <w:tc>
          <w:tcPr>
            <w:tcW w:w="0" w:type="auto"/>
            <w:tcBorders>
              <w:top w:val="nil"/>
              <w:left w:val="single" w:sz="4" w:space="0" w:color="auto"/>
              <w:bottom w:val="nil"/>
              <w:right w:val="nil"/>
            </w:tcBorders>
            <w:shd w:val="clear" w:color="auto" w:fill="auto"/>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12</w:t>
            </w:r>
          </w:p>
        </w:tc>
        <w:tc>
          <w:tcPr>
            <w:tcW w:w="0" w:type="auto"/>
            <w:tcBorders>
              <w:top w:val="nil"/>
              <w:left w:val="nil"/>
              <w:bottom w:val="nil"/>
              <w:right w:val="nil"/>
            </w:tcBorders>
            <w:shd w:val="clear" w:color="auto" w:fill="auto"/>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11</w:t>
            </w:r>
          </w:p>
        </w:tc>
        <w:tc>
          <w:tcPr>
            <w:tcW w:w="0" w:type="auto"/>
            <w:tcBorders>
              <w:top w:val="nil"/>
              <w:left w:val="nil"/>
              <w:bottom w:val="nil"/>
              <w:right w:val="nil"/>
            </w:tcBorders>
            <w:shd w:val="clear" w:color="auto" w:fill="auto"/>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9.0</w:t>
            </w:r>
          </w:p>
        </w:tc>
        <w:tc>
          <w:tcPr>
            <w:tcW w:w="0" w:type="auto"/>
            <w:tcBorders>
              <w:top w:val="nil"/>
              <w:left w:val="nil"/>
              <w:bottom w:val="nil"/>
              <w:right w:val="nil"/>
            </w:tcBorders>
            <w:shd w:val="clear" w:color="auto" w:fill="auto"/>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8</w:t>
            </w:r>
          </w:p>
        </w:tc>
        <w:tc>
          <w:tcPr>
            <w:tcW w:w="0" w:type="auto"/>
            <w:tcBorders>
              <w:top w:val="nil"/>
              <w:left w:val="nil"/>
              <w:bottom w:val="nil"/>
              <w:right w:val="single" w:sz="4" w:space="0" w:color="auto"/>
            </w:tcBorders>
            <w:vAlign w:val="center"/>
          </w:tcPr>
          <w:p w:rsidR="007D46F0" w:rsidRPr="00B00393" w:rsidRDefault="007D46F0" w:rsidP="00050163">
            <w:pPr>
              <w:jc w:val="center"/>
              <w:rPr>
                <w:rFonts w:asciiTheme="minorBidi" w:hAnsiTheme="minorBidi"/>
                <w:color w:val="000000" w:themeColor="text1"/>
                <w:sz w:val="20"/>
                <w:szCs w:val="20"/>
              </w:rPr>
            </w:pPr>
            <w:r w:rsidRPr="00B00393">
              <w:rPr>
                <w:rFonts w:asciiTheme="minorBidi" w:hAnsiTheme="minorBidi"/>
                <w:color w:val="000000" w:themeColor="text1"/>
                <w:sz w:val="20"/>
                <w:szCs w:val="20"/>
              </w:rPr>
              <w:t>5</w:t>
            </w:r>
          </w:p>
        </w:tc>
        <w:tc>
          <w:tcPr>
            <w:tcW w:w="0" w:type="auto"/>
            <w:tcBorders>
              <w:top w:val="nil"/>
              <w:left w:val="single" w:sz="4" w:space="0" w:color="auto"/>
              <w:bottom w:val="nil"/>
              <w:right w:val="nil"/>
            </w:tcBorders>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0.70</w:t>
            </w:r>
          </w:p>
        </w:tc>
        <w:tc>
          <w:tcPr>
            <w:tcW w:w="0" w:type="auto"/>
            <w:tcBorders>
              <w:top w:val="nil"/>
              <w:left w:val="nil"/>
              <w:bottom w:val="nil"/>
              <w:right w:val="nil"/>
            </w:tcBorders>
            <w:shd w:val="clear" w:color="auto" w:fill="auto"/>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0.76</w:t>
            </w:r>
          </w:p>
        </w:tc>
        <w:tc>
          <w:tcPr>
            <w:tcW w:w="0" w:type="auto"/>
            <w:tcBorders>
              <w:top w:val="nil"/>
              <w:left w:val="nil"/>
              <w:bottom w:val="nil"/>
              <w:right w:val="nil"/>
            </w:tcBorders>
            <w:shd w:val="clear" w:color="auto" w:fill="auto"/>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0.88</w:t>
            </w:r>
          </w:p>
        </w:tc>
        <w:tc>
          <w:tcPr>
            <w:tcW w:w="0" w:type="auto"/>
            <w:tcBorders>
              <w:top w:val="nil"/>
              <w:left w:val="nil"/>
              <w:bottom w:val="nil"/>
              <w:right w:val="nil"/>
            </w:tcBorders>
            <w:shd w:val="clear" w:color="auto" w:fill="auto"/>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0.91</w:t>
            </w:r>
          </w:p>
        </w:tc>
        <w:tc>
          <w:tcPr>
            <w:tcW w:w="0" w:type="auto"/>
            <w:tcBorders>
              <w:top w:val="nil"/>
              <w:left w:val="nil"/>
              <w:bottom w:val="nil"/>
              <w:right w:val="single" w:sz="4" w:space="0" w:color="auto"/>
            </w:tcBorders>
            <w:vAlign w:val="center"/>
          </w:tcPr>
          <w:p w:rsidR="007D46F0" w:rsidRPr="00B00393" w:rsidRDefault="007D46F0" w:rsidP="00050163">
            <w:pPr>
              <w:jc w:val="center"/>
              <w:rPr>
                <w:rFonts w:asciiTheme="minorBidi" w:hAnsiTheme="minorBidi"/>
                <w:color w:val="000000" w:themeColor="text1"/>
                <w:sz w:val="20"/>
                <w:szCs w:val="20"/>
              </w:rPr>
            </w:pPr>
            <w:r w:rsidRPr="00B00393">
              <w:rPr>
                <w:rFonts w:asciiTheme="minorBidi" w:hAnsiTheme="minorBidi"/>
                <w:color w:val="000000" w:themeColor="text1"/>
                <w:sz w:val="20"/>
                <w:szCs w:val="20"/>
              </w:rPr>
              <w:t>0.94</w:t>
            </w:r>
          </w:p>
        </w:tc>
        <w:tc>
          <w:tcPr>
            <w:tcW w:w="0" w:type="auto"/>
            <w:tcBorders>
              <w:top w:val="nil"/>
              <w:left w:val="single" w:sz="4" w:space="0" w:color="auto"/>
              <w:bottom w:val="nil"/>
              <w:right w:val="nil"/>
            </w:tcBorders>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3</w:t>
            </w:r>
          </w:p>
        </w:tc>
        <w:tc>
          <w:tcPr>
            <w:tcW w:w="0" w:type="auto"/>
            <w:tcBorders>
              <w:top w:val="nil"/>
              <w:left w:val="nil"/>
              <w:bottom w:val="nil"/>
              <w:right w:val="nil"/>
            </w:tcBorders>
            <w:shd w:val="clear" w:color="auto" w:fill="auto"/>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3</w:t>
            </w:r>
          </w:p>
        </w:tc>
        <w:tc>
          <w:tcPr>
            <w:tcW w:w="0" w:type="auto"/>
            <w:tcBorders>
              <w:top w:val="nil"/>
              <w:left w:val="nil"/>
              <w:bottom w:val="nil"/>
              <w:right w:val="nil"/>
            </w:tcBorders>
            <w:shd w:val="clear" w:color="auto" w:fill="auto"/>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3</w:t>
            </w:r>
          </w:p>
        </w:tc>
        <w:tc>
          <w:tcPr>
            <w:tcW w:w="0" w:type="auto"/>
            <w:tcBorders>
              <w:top w:val="nil"/>
              <w:left w:val="nil"/>
              <w:bottom w:val="nil"/>
              <w:right w:val="nil"/>
            </w:tcBorders>
            <w:shd w:val="clear" w:color="auto" w:fill="auto"/>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3</w:t>
            </w:r>
          </w:p>
        </w:tc>
        <w:tc>
          <w:tcPr>
            <w:tcW w:w="0" w:type="auto"/>
            <w:tcBorders>
              <w:top w:val="nil"/>
              <w:left w:val="nil"/>
              <w:bottom w:val="nil"/>
              <w:right w:val="nil"/>
            </w:tcBorders>
            <w:vAlign w:val="center"/>
          </w:tcPr>
          <w:p w:rsidR="007D46F0" w:rsidRPr="00B00393" w:rsidRDefault="007D46F0" w:rsidP="00050163">
            <w:pPr>
              <w:jc w:val="center"/>
              <w:rPr>
                <w:rFonts w:asciiTheme="minorBidi" w:hAnsiTheme="minorBidi"/>
                <w:color w:val="000000" w:themeColor="text1"/>
                <w:sz w:val="20"/>
                <w:szCs w:val="20"/>
              </w:rPr>
            </w:pPr>
            <w:r w:rsidRPr="00B00393">
              <w:rPr>
                <w:rFonts w:asciiTheme="minorBidi" w:hAnsiTheme="minorBidi"/>
                <w:color w:val="000000" w:themeColor="text1"/>
                <w:sz w:val="20"/>
                <w:szCs w:val="20"/>
              </w:rPr>
              <w:t>2</w:t>
            </w:r>
          </w:p>
        </w:tc>
      </w:tr>
      <w:tr w:rsidR="007D46F0" w:rsidRPr="00B00393" w:rsidTr="00050163">
        <w:trPr>
          <w:jc w:val="center"/>
        </w:trPr>
        <w:tc>
          <w:tcPr>
            <w:tcW w:w="0" w:type="auto"/>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29</w:t>
            </w:r>
          </w:p>
        </w:tc>
        <w:tc>
          <w:tcPr>
            <w:tcW w:w="0" w:type="auto"/>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350</w:t>
            </w:r>
          </w:p>
        </w:tc>
        <w:tc>
          <w:tcPr>
            <w:tcW w:w="0" w:type="auto"/>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350</w:t>
            </w:r>
          </w:p>
        </w:tc>
        <w:tc>
          <w:tcPr>
            <w:tcW w:w="0" w:type="auto"/>
            <w:tcBorders>
              <w:right w:val="single" w:sz="4" w:space="0" w:color="auto"/>
            </w:tcBorders>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3.0</w:t>
            </w:r>
          </w:p>
        </w:tc>
        <w:tc>
          <w:tcPr>
            <w:tcW w:w="0" w:type="auto"/>
            <w:tcBorders>
              <w:top w:val="nil"/>
              <w:left w:val="nil"/>
              <w:right w:val="nil"/>
            </w:tcBorders>
            <w:shd w:val="clear" w:color="auto" w:fill="FFFFFF" w:themeFill="background1"/>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145</w:t>
            </w:r>
          </w:p>
        </w:tc>
        <w:tc>
          <w:tcPr>
            <w:tcW w:w="0" w:type="auto"/>
            <w:tcBorders>
              <w:top w:val="nil"/>
              <w:left w:val="nil"/>
              <w:right w:val="nil"/>
            </w:tcBorders>
            <w:shd w:val="clear" w:color="auto" w:fill="FFFFFF" w:themeFill="background1"/>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2.1</w:t>
            </w:r>
          </w:p>
        </w:tc>
        <w:tc>
          <w:tcPr>
            <w:tcW w:w="0" w:type="auto"/>
            <w:tcBorders>
              <w:top w:val="nil"/>
              <w:left w:val="nil"/>
              <w:right w:val="nil"/>
            </w:tcBorders>
            <w:vAlign w:val="center"/>
          </w:tcPr>
          <w:p w:rsidR="007D46F0" w:rsidRPr="00B00393" w:rsidRDefault="007D46F0" w:rsidP="00050163">
            <w:pPr>
              <w:jc w:val="center"/>
              <w:rPr>
                <w:rFonts w:cs="Arial"/>
                <w:sz w:val="20"/>
                <w:szCs w:val="20"/>
              </w:rPr>
            </w:pPr>
            <w:r w:rsidRPr="00B00393">
              <w:rPr>
                <w:rFonts w:cs="Arial"/>
                <w:sz w:val="20"/>
                <w:szCs w:val="20"/>
              </w:rPr>
              <w:t>0.40</w:t>
            </w:r>
          </w:p>
        </w:tc>
        <w:tc>
          <w:tcPr>
            <w:tcW w:w="0" w:type="auto"/>
            <w:tcBorders>
              <w:top w:val="nil"/>
              <w:left w:val="nil"/>
              <w:right w:val="nil"/>
            </w:tcBorders>
            <w:vAlign w:val="center"/>
          </w:tcPr>
          <w:p w:rsidR="007D46F0" w:rsidRPr="00B00393" w:rsidRDefault="007D46F0" w:rsidP="00050163">
            <w:pPr>
              <w:jc w:val="center"/>
              <w:rPr>
                <w:rFonts w:asciiTheme="minorBidi" w:hAnsiTheme="minorBidi"/>
                <w:color w:val="000000"/>
                <w:sz w:val="20"/>
                <w:szCs w:val="20"/>
              </w:rPr>
            </w:pPr>
            <w:r w:rsidRPr="00B00393">
              <w:rPr>
                <w:rFonts w:asciiTheme="minorBidi" w:hAnsiTheme="minorBidi"/>
                <w:color w:val="000000"/>
                <w:sz w:val="20"/>
                <w:szCs w:val="20"/>
              </w:rPr>
              <w:t>4</w:t>
            </w:r>
          </w:p>
        </w:tc>
        <w:tc>
          <w:tcPr>
            <w:tcW w:w="0" w:type="auto"/>
            <w:tcBorders>
              <w:top w:val="nil"/>
              <w:left w:val="nil"/>
              <w:right w:val="single" w:sz="4" w:space="0" w:color="auto"/>
            </w:tcBorders>
            <w:vAlign w:val="center"/>
          </w:tcPr>
          <w:p w:rsidR="007D46F0" w:rsidRPr="00B00393" w:rsidRDefault="007D46F0" w:rsidP="00050163">
            <w:pPr>
              <w:jc w:val="center"/>
              <w:rPr>
                <w:rFonts w:asciiTheme="minorBidi" w:hAnsiTheme="minorBidi"/>
                <w:color w:val="000000"/>
                <w:sz w:val="20"/>
                <w:szCs w:val="20"/>
              </w:rPr>
            </w:pPr>
            <w:r w:rsidRPr="00B00393">
              <w:rPr>
                <w:rFonts w:asciiTheme="minorBidi" w:hAnsiTheme="minorBidi"/>
                <w:color w:val="000000"/>
                <w:sz w:val="20"/>
                <w:szCs w:val="20"/>
              </w:rPr>
              <w:t>85.5</w:t>
            </w:r>
          </w:p>
        </w:tc>
        <w:tc>
          <w:tcPr>
            <w:tcW w:w="0" w:type="auto"/>
            <w:tcBorders>
              <w:top w:val="nil"/>
              <w:left w:val="single" w:sz="4" w:space="0" w:color="auto"/>
              <w:right w:val="nil"/>
            </w:tcBorders>
            <w:shd w:val="clear" w:color="auto" w:fill="auto"/>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42</w:t>
            </w:r>
          </w:p>
        </w:tc>
        <w:tc>
          <w:tcPr>
            <w:tcW w:w="0" w:type="auto"/>
            <w:tcBorders>
              <w:top w:val="nil"/>
              <w:left w:val="nil"/>
              <w:right w:val="nil"/>
            </w:tcBorders>
            <w:shd w:val="clear" w:color="auto" w:fill="auto"/>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39</w:t>
            </w:r>
          </w:p>
        </w:tc>
        <w:tc>
          <w:tcPr>
            <w:tcW w:w="0" w:type="auto"/>
            <w:tcBorders>
              <w:top w:val="nil"/>
              <w:left w:val="nil"/>
              <w:right w:val="nil"/>
            </w:tcBorders>
            <w:shd w:val="clear" w:color="auto" w:fill="auto"/>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35</w:t>
            </w:r>
          </w:p>
        </w:tc>
        <w:tc>
          <w:tcPr>
            <w:tcW w:w="0" w:type="auto"/>
            <w:tcBorders>
              <w:top w:val="nil"/>
              <w:left w:val="nil"/>
              <w:right w:val="nil"/>
            </w:tcBorders>
            <w:shd w:val="clear" w:color="auto" w:fill="auto"/>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33</w:t>
            </w:r>
          </w:p>
        </w:tc>
        <w:tc>
          <w:tcPr>
            <w:tcW w:w="0" w:type="auto"/>
            <w:tcBorders>
              <w:top w:val="nil"/>
              <w:left w:val="nil"/>
              <w:right w:val="single" w:sz="4" w:space="0" w:color="auto"/>
            </w:tcBorders>
            <w:vAlign w:val="center"/>
          </w:tcPr>
          <w:p w:rsidR="007D46F0" w:rsidRPr="00B00393" w:rsidRDefault="007D46F0" w:rsidP="00050163">
            <w:pPr>
              <w:jc w:val="center"/>
              <w:rPr>
                <w:rFonts w:asciiTheme="minorBidi" w:hAnsiTheme="minorBidi"/>
                <w:color w:val="000000" w:themeColor="text1"/>
                <w:sz w:val="20"/>
                <w:szCs w:val="20"/>
              </w:rPr>
            </w:pPr>
            <w:r w:rsidRPr="00B00393">
              <w:rPr>
                <w:rFonts w:asciiTheme="minorBidi" w:hAnsiTheme="minorBidi"/>
                <w:color w:val="000000" w:themeColor="text1"/>
                <w:sz w:val="20"/>
                <w:szCs w:val="20"/>
              </w:rPr>
              <w:t>29</w:t>
            </w:r>
          </w:p>
        </w:tc>
        <w:tc>
          <w:tcPr>
            <w:tcW w:w="0" w:type="auto"/>
            <w:tcBorders>
              <w:top w:val="nil"/>
              <w:left w:val="single" w:sz="4" w:space="0" w:color="auto"/>
              <w:right w:val="nil"/>
            </w:tcBorders>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0.00</w:t>
            </w:r>
          </w:p>
        </w:tc>
        <w:tc>
          <w:tcPr>
            <w:tcW w:w="0" w:type="auto"/>
            <w:tcBorders>
              <w:top w:val="nil"/>
              <w:left w:val="nil"/>
              <w:right w:val="nil"/>
            </w:tcBorders>
            <w:shd w:val="clear" w:color="auto" w:fill="auto"/>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0.02</w:t>
            </w:r>
          </w:p>
        </w:tc>
        <w:tc>
          <w:tcPr>
            <w:tcW w:w="0" w:type="auto"/>
            <w:tcBorders>
              <w:top w:val="nil"/>
              <w:left w:val="nil"/>
              <w:right w:val="nil"/>
            </w:tcBorders>
            <w:shd w:val="clear" w:color="auto" w:fill="auto"/>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0.03</w:t>
            </w:r>
          </w:p>
        </w:tc>
        <w:tc>
          <w:tcPr>
            <w:tcW w:w="0" w:type="auto"/>
            <w:tcBorders>
              <w:top w:val="nil"/>
              <w:left w:val="nil"/>
              <w:right w:val="nil"/>
            </w:tcBorders>
            <w:shd w:val="clear" w:color="auto" w:fill="auto"/>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0.05</w:t>
            </w:r>
          </w:p>
        </w:tc>
        <w:tc>
          <w:tcPr>
            <w:tcW w:w="0" w:type="auto"/>
            <w:tcBorders>
              <w:top w:val="nil"/>
              <w:left w:val="nil"/>
              <w:right w:val="single" w:sz="4" w:space="0" w:color="auto"/>
            </w:tcBorders>
            <w:vAlign w:val="center"/>
          </w:tcPr>
          <w:p w:rsidR="007D46F0" w:rsidRPr="00B00393" w:rsidRDefault="007D46F0" w:rsidP="00050163">
            <w:pPr>
              <w:jc w:val="center"/>
              <w:rPr>
                <w:rFonts w:asciiTheme="minorBidi" w:hAnsiTheme="minorBidi"/>
                <w:color w:val="000000" w:themeColor="text1"/>
                <w:sz w:val="20"/>
                <w:szCs w:val="20"/>
              </w:rPr>
            </w:pPr>
            <w:r w:rsidRPr="00B00393">
              <w:rPr>
                <w:rFonts w:asciiTheme="minorBidi" w:hAnsiTheme="minorBidi"/>
                <w:color w:val="000000" w:themeColor="text1"/>
                <w:sz w:val="20"/>
                <w:szCs w:val="20"/>
              </w:rPr>
              <w:t>0.11</w:t>
            </w:r>
          </w:p>
        </w:tc>
        <w:tc>
          <w:tcPr>
            <w:tcW w:w="0" w:type="auto"/>
            <w:tcBorders>
              <w:top w:val="nil"/>
              <w:left w:val="single" w:sz="4" w:space="0" w:color="auto"/>
              <w:right w:val="nil"/>
            </w:tcBorders>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5</w:t>
            </w:r>
          </w:p>
        </w:tc>
        <w:tc>
          <w:tcPr>
            <w:tcW w:w="0" w:type="auto"/>
            <w:tcBorders>
              <w:top w:val="nil"/>
              <w:left w:val="nil"/>
              <w:right w:val="nil"/>
            </w:tcBorders>
            <w:shd w:val="clear" w:color="auto" w:fill="auto"/>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5</w:t>
            </w:r>
          </w:p>
        </w:tc>
        <w:tc>
          <w:tcPr>
            <w:tcW w:w="0" w:type="auto"/>
            <w:tcBorders>
              <w:top w:val="nil"/>
              <w:left w:val="nil"/>
              <w:right w:val="nil"/>
            </w:tcBorders>
            <w:shd w:val="clear" w:color="auto" w:fill="auto"/>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5</w:t>
            </w:r>
          </w:p>
        </w:tc>
        <w:tc>
          <w:tcPr>
            <w:tcW w:w="0" w:type="auto"/>
            <w:tcBorders>
              <w:top w:val="nil"/>
              <w:left w:val="nil"/>
              <w:right w:val="nil"/>
            </w:tcBorders>
            <w:shd w:val="clear" w:color="auto" w:fill="auto"/>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5</w:t>
            </w:r>
          </w:p>
        </w:tc>
        <w:tc>
          <w:tcPr>
            <w:tcW w:w="0" w:type="auto"/>
            <w:tcBorders>
              <w:top w:val="nil"/>
              <w:left w:val="nil"/>
              <w:right w:val="nil"/>
            </w:tcBorders>
            <w:vAlign w:val="center"/>
          </w:tcPr>
          <w:p w:rsidR="007D46F0" w:rsidRPr="00B00393" w:rsidRDefault="007D46F0" w:rsidP="00050163">
            <w:pPr>
              <w:jc w:val="center"/>
              <w:rPr>
                <w:rFonts w:asciiTheme="minorBidi" w:hAnsiTheme="minorBidi"/>
                <w:color w:val="000000" w:themeColor="text1"/>
                <w:sz w:val="20"/>
                <w:szCs w:val="20"/>
              </w:rPr>
            </w:pPr>
            <w:r w:rsidRPr="00B00393">
              <w:rPr>
                <w:rFonts w:asciiTheme="minorBidi" w:hAnsiTheme="minorBidi"/>
                <w:color w:val="000000" w:themeColor="text1"/>
                <w:sz w:val="20"/>
                <w:szCs w:val="20"/>
              </w:rPr>
              <w:t>4</w:t>
            </w:r>
          </w:p>
        </w:tc>
      </w:tr>
      <w:tr w:rsidR="007D46F0" w:rsidRPr="00B00393" w:rsidTr="00050163">
        <w:trPr>
          <w:jc w:val="center"/>
        </w:trPr>
        <w:tc>
          <w:tcPr>
            <w:tcW w:w="0" w:type="auto"/>
            <w:tcBorders>
              <w:bottom w:val="single" w:sz="4" w:space="0" w:color="auto"/>
            </w:tcBorders>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30</w:t>
            </w:r>
          </w:p>
        </w:tc>
        <w:tc>
          <w:tcPr>
            <w:tcW w:w="0" w:type="auto"/>
            <w:tcBorders>
              <w:bottom w:val="single" w:sz="4" w:space="0" w:color="auto"/>
            </w:tcBorders>
            <w:vAlign w:val="center"/>
          </w:tcPr>
          <w:p w:rsidR="007D46F0" w:rsidRPr="00B00393" w:rsidRDefault="007D46F0" w:rsidP="00050163">
            <w:pPr>
              <w:jc w:val="center"/>
              <w:rPr>
                <w:rFonts w:asciiTheme="minorBidi" w:hAnsiTheme="minorBidi"/>
                <w:color w:val="000000"/>
                <w:sz w:val="20"/>
                <w:szCs w:val="20"/>
              </w:rPr>
            </w:pPr>
            <w:r w:rsidRPr="00B00393">
              <w:rPr>
                <w:rFonts w:asciiTheme="minorBidi" w:hAnsiTheme="minorBidi"/>
                <w:color w:val="000000"/>
                <w:sz w:val="20"/>
                <w:szCs w:val="20"/>
              </w:rPr>
              <w:t>350</w:t>
            </w:r>
          </w:p>
        </w:tc>
        <w:tc>
          <w:tcPr>
            <w:tcW w:w="0" w:type="auto"/>
            <w:tcBorders>
              <w:bottom w:val="single" w:sz="4" w:space="0" w:color="auto"/>
            </w:tcBorders>
            <w:vAlign w:val="center"/>
          </w:tcPr>
          <w:p w:rsidR="007D46F0" w:rsidRPr="00B00393" w:rsidRDefault="007D46F0" w:rsidP="00050163">
            <w:pPr>
              <w:jc w:val="center"/>
              <w:rPr>
                <w:rFonts w:asciiTheme="minorBidi" w:hAnsiTheme="minorBidi"/>
                <w:color w:val="000000"/>
                <w:sz w:val="20"/>
                <w:szCs w:val="20"/>
              </w:rPr>
            </w:pPr>
            <w:r w:rsidRPr="00B00393">
              <w:rPr>
                <w:rFonts w:asciiTheme="minorBidi" w:hAnsiTheme="minorBidi"/>
                <w:color w:val="000000"/>
                <w:sz w:val="20"/>
                <w:szCs w:val="20"/>
              </w:rPr>
              <w:t>300</w:t>
            </w:r>
          </w:p>
        </w:tc>
        <w:tc>
          <w:tcPr>
            <w:tcW w:w="0" w:type="auto"/>
            <w:tcBorders>
              <w:bottom w:val="single" w:sz="4" w:space="0" w:color="auto"/>
              <w:right w:val="single" w:sz="4" w:space="0" w:color="auto"/>
            </w:tcBorders>
            <w:vAlign w:val="center"/>
          </w:tcPr>
          <w:p w:rsidR="007D46F0" w:rsidRPr="00B00393" w:rsidRDefault="007D46F0" w:rsidP="00050163">
            <w:pPr>
              <w:jc w:val="center"/>
              <w:rPr>
                <w:rFonts w:asciiTheme="minorBidi" w:hAnsiTheme="minorBidi"/>
                <w:color w:val="000000"/>
                <w:sz w:val="20"/>
                <w:szCs w:val="20"/>
              </w:rPr>
            </w:pPr>
            <w:r w:rsidRPr="00B00393">
              <w:rPr>
                <w:rFonts w:asciiTheme="minorBidi" w:hAnsiTheme="minorBidi"/>
                <w:color w:val="000000"/>
                <w:sz w:val="20"/>
                <w:szCs w:val="20"/>
              </w:rPr>
              <w:t>4.0</w:t>
            </w:r>
          </w:p>
        </w:tc>
        <w:tc>
          <w:tcPr>
            <w:tcW w:w="0" w:type="auto"/>
            <w:tcBorders>
              <w:top w:val="nil"/>
              <w:left w:val="nil"/>
              <w:bottom w:val="single" w:sz="4" w:space="0" w:color="auto"/>
              <w:right w:val="nil"/>
            </w:tcBorders>
            <w:shd w:val="clear" w:color="auto" w:fill="FFFFFF" w:themeFill="background1"/>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216</w:t>
            </w:r>
          </w:p>
        </w:tc>
        <w:tc>
          <w:tcPr>
            <w:tcW w:w="0" w:type="auto"/>
            <w:tcBorders>
              <w:top w:val="nil"/>
              <w:left w:val="nil"/>
              <w:bottom w:val="single" w:sz="4" w:space="0" w:color="auto"/>
              <w:right w:val="nil"/>
            </w:tcBorders>
            <w:shd w:val="clear" w:color="auto" w:fill="FFFFFF" w:themeFill="background1"/>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3</w:t>
            </w:r>
          </w:p>
        </w:tc>
        <w:tc>
          <w:tcPr>
            <w:tcW w:w="0" w:type="auto"/>
            <w:tcBorders>
              <w:top w:val="nil"/>
              <w:left w:val="nil"/>
              <w:bottom w:val="single" w:sz="4" w:space="0" w:color="auto"/>
              <w:right w:val="nil"/>
            </w:tcBorders>
            <w:vAlign w:val="center"/>
          </w:tcPr>
          <w:p w:rsidR="007D46F0" w:rsidRPr="00B00393" w:rsidRDefault="007D46F0" w:rsidP="00050163">
            <w:pPr>
              <w:jc w:val="center"/>
              <w:rPr>
                <w:rFonts w:cs="Arial"/>
                <w:sz w:val="20"/>
                <w:szCs w:val="20"/>
              </w:rPr>
            </w:pPr>
            <w:r w:rsidRPr="00B00393">
              <w:rPr>
                <w:rFonts w:cs="Arial"/>
                <w:sz w:val="20"/>
                <w:szCs w:val="20"/>
              </w:rPr>
              <w:t>0.50</w:t>
            </w:r>
          </w:p>
        </w:tc>
        <w:tc>
          <w:tcPr>
            <w:tcW w:w="0" w:type="auto"/>
            <w:tcBorders>
              <w:top w:val="nil"/>
              <w:left w:val="nil"/>
              <w:bottom w:val="single" w:sz="4" w:space="0" w:color="auto"/>
              <w:right w:val="nil"/>
            </w:tcBorders>
            <w:vAlign w:val="center"/>
          </w:tcPr>
          <w:p w:rsidR="007D46F0" w:rsidRPr="00B00393" w:rsidRDefault="007D46F0" w:rsidP="00050163">
            <w:pPr>
              <w:jc w:val="center"/>
              <w:rPr>
                <w:rFonts w:asciiTheme="minorBidi" w:hAnsiTheme="minorBidi"/>
                <w:color w:val="000000"/>
                <w:sz w:val="20"/>
                <w:szCs w:val="20"/>
              </w:rPr>
            </w:pPr>
            <w:r w:rsidRPr="00B00393">
              <w:rPr>
                <w:rFonts w:asciiTheme="minorBidi" w:hAnsiTheme="minorBidi"/>
                <w:color w:val="000000"/>
                <w:sz w:val="20"/>
                <w:szCs w:val="20"/>
              </w:rPr>
              <w:t>3</w:t>
            </w:r>
          </w:p>
        </w:tc>
        <w:tc>
          <w:tcPr>
            <w:tcW w:w="0" w:type="auto"/>
            <w:tcBorders>
              <w:top w:val="nil"/>
              <w:left w:val="nil"/>
              <w:bottom w:val="single" w:sz="4" w:space="0" w:color="auto"/>
              <w:right w:val="single" w:sz="4" w:space="0" w:color="auto"/>
            </w:tcBorders>
            <w:vAlign w:val="center"/>
          </w:tcPr>
          <w:p w:rsidR="007D46F0" w:rsidRPr="00B00393" w:rsidRDefault="007D46F0" w:rsidP="00050163">
            <w:pPr>
              <w:jc w:val="center"/>
              <w:rPr>
                <w:rFonts w:asciiTheme="minorBidi" w:hAnsiTheme="minorBidi"/>
                <w:color w:val="000000"/>
                <w:sz w:val="20"/>
                <w:szCs w:val="20"/>
              </w:rPr>
            </w:pPr>
            <w:r w:rsidRPr="00B00393">
              <w:rPr>
                <w:rFonts w:asciiTheme="minorBidi" w:hAnsiTheme="minorBidi"/>
                <w:color w:val="000000"/>
                <w:sz w:val="20"/>
                <w:szCs w:val="20"/>
              </w:rPr>
              <w:t>89.8</w:t>
            </w:r>
          </w:p>
        </w:tc>
        <w:tc>
          <w:tcPr>
            <w:tcW w:w="0" w:type="auto"/>
            <w:tcBorders>
              <w:top w:val="nil"/>
              <w:left w:val="single" w:sz="4" w:space="0" w:color="auto"/>
              <w:bottom w:val="single" w:sz="4" w:space="0" w:color="auto"/>
              <w:right w:val="nil"/>
            </w:tcBorders>
            <w:shd w:val="clear" w:color="auto" w:fill="auto"/>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55</w:t>
            </w:r>
          </w:p>
        </w:tc>
        <w:tc>
          <w:tcPr>
            <w:tcW w:w="0" w:type="auto"/>
            <w:tcBorders>
              <w:top w:val="nil"/>
              <w:left w:val="nil"/>
              <w:bottom w:val="single" w:sz="4" w:space="0" w:color="auto"/>
              <w:right w:val="nil"/>
            </w:tcBorders>
            <w:shd w:val="clear" w:color="auto" w:fill="auto"/>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50</w:t>
            </w:r>
          </w:p>
        </w:tc>
        <w:tc>
          <w:tcPr>
            <w:tcW w:w="0" w:type="auto"/>
            <w:tcBorders>
              <w:top w:val="nil"/>
              <w:left w:val="nil"/>
              <w:bottom w:val="single" w:sz="4" w:space="0" w:color="auto"/>
              <w:right w:val="nil"/>
            </w:tcBorders>
            <w:shd w:val="clear" w:color="auto" w:fill="auto"/>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47</w:t>
            </w:r>
          </w:p>
        </w:tc>
        <w:tc>
          <w:tcPr>
            <w:tcW w:w="0" w:type="auto"/>
            <w:tcBorders>
              <w:top w:val="nil"/>
              <w:left w:val="nil"/>
              <w:bottom w:val="single" w:sz="4" w:space="0" w:color="auto"/>
              <w:right w:val="nil"/>
            </w:tcBorders>
            <w:shd w:val="clear" w:color="auto" w:fill="auto"/>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45</w:t>
            </w:r>
          </w:p>
        </w:tc>
        <w:tc>
          <w:tcPr>
            <w:tcW w:w="0" w:type="auto"/>
            <w:tcBorders>
              <w:top w:val="nil"/>
              <w:left w:val="nil"/>
              <w:bottom w:val="single" w:sz="4" w:space="0" w:color="auto"/>
              <w:right w:val="single" w:sz="4" w:space="0" w:color="auto"/>
            </w:tcBorders>
            <w:vAlign w:val="center"/>
          </w:tcPr>
          <w:p w:rsidR="007D46F0" w:rsidRPr="00B00393" w:rsidRDefault="007D46F0" w:rsidP="00050163">
            <w:pPr>
              <w:jc w:val="center"/>
              <w:rPr>
                <w:rFonts w:asciiTheme="minorBidi" w:hAnsiTheme="minorBidi"/>
                <w:color w:val="000000" w:themeColor="text1"/>
                <w:sz w:val="20"/>
                <w:szCs w:val="20"/>
              </w:rPr>
            </w:pPr>
            <w:r w:rsidRPr="00B00393">
              <w:rPr>
                <w:rFonts w:asciiTheme="minorBidi" w:hAnsiTheme="minorBidi"/>
                <w:color w:val="000000" w:themeColor="text1"/>
                <w:sz w:val="20"/>
                <w:szCs w:val="20"/>
              </w:rPr>
              <w:t>41</w:t>
            </w:r>
          </w:p>
        </w:tc>
        <w:tc>
          <w:tcPr>
            <w:tcW w:w="0" w:type="auto"/>
            <w:tcBorders>
              <w:top w:val="nil"/>
              <w:left w:val="single" w:sz="4" w:space="0" w:color="auto"/>
              <w:bottom w:val="single" w:sz="4" w:space="0" w:color="auto"/>
              <w:right w:val="nil"/>
            </w:tcBorders>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0.00</w:t>
            </w:r>
          </w:p>
        </w:tc>
        <w:tc>
          <w:tcPr>
            <w:tcW w:w="0" w:type="auto"/>
            <w:tcBorders>
              <w:top w:val="nil"/>
              <w:left w:val="nil"/>
              <w:bottom w:val="single" w:sz="4" w:space="0" w:color="auto"/>
              <w:right w:val="nil"/>
            </w:tcBorders>
            <w:shd w:val="clear" w:color="auto" w:fill="auto"/>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0.00</w:t>
            </w:r>
          </w:p>
        </w:tc>
        <w:tc>
          <w:tcPr>
            <w:tcW w:w="0" w:type="auto"/>
            <w:tcBorders>
              <w:top w:val="nil"/>
              <w:left w:val="nil"/>
              <w:bottom w:val="single" w:sz="4" w:space="0" w:color="auto"/>
              <w:right w:val="nil"/>
            </w:tcBorders>
            <w:shd w:val="clear" w:color="auto" w:fill="auto"/>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0.00</w:t>
            </w:r>
          </w:p>
        </w:tc>
        <w:tc>
          <w:tcPr>
            <w:tcW w:w="0" w:type="auto"/>
            <w:tcBorders>
              <w:top w:val="nil"/>
              <w:left w:val="nil"/>
              <w:bottom w:val="single" w:sz="4" w:space="0" w:color="auto"/>
              <w:right w:val="nil"/>
            </w:tcBorders>
            <w:shd w:val="clear" w:color="auto" w:fill="auto"/>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0.00</w:t>
            </w:r>
          </w:p>
        </w:tc>
        <w:tc>
          <w:tcPr>
            <w:tcW w:w="0" w:type="auto"/>
            <w:tcBorders>
              <w:top w:val="nil"/>
              <w:left w:val="nil"/>
              <w:bottom w:val="single" w:sz="4" w:space="0" w:color="auto"/>
              <w:right w:val="single" w:sz="4" w:space="0" w:color="auto"/>
            </w:tcBorders>
            <w:vAlign w:val="center"/>
          </w:tcPr>
          <w:p w:rsidR="007D46F0" w:rsidRPr="00B00393" w:rsidRDefault="007D46F0" w:rsidP="00050163">
            <w:pPr>
              <w:jc w:val="center"/>
              <w:rPr>
                <w:rFonts w:asciiTheme="minorBidi" w:hAnsiTheme="minorBidi"/>
                <w:color w:val="000000" w:themeColor="text1"/>
                <w:sz w:val="20"/>
                <w:szCs w:val="20"/>
              </w:rPr>
            </w:pPr>
            <w:r w:rsidRPr="00B00393">
              <w:rPr>
                <w:rFonts w:asciiTheme="minorBidi" w:hAnsiTheme="minorBidi"/>
                <w:color w:val="000000" w:themeColor="text1"/>
                <w:sz w:val="20"/>
                <w:szCs w:val="20"/>
              </w:rPr>
              <w:t>0.00</w:t>
            </w:r>
          </w:p>
        </w:tc>
        <w:tc>
          <w:tcPr>
            <w:tcW w:w="0" w:type="auto"/>
            <w:tcBorders>
              <w:top w:val="nil"/>
              <w:left w:val="single" w:sz="4" w:space="0" w:color="auto"/>
              <w:bottom w:val="single" w:sz="4" w:space="0" w:color="auto"/>
              <w:right w:val="nil"/>
            </w:tcBorders>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5</w:t>
            </w:r>
          </w:p>
        </w:tc>
        <w:tc>
          <w:tcPr>
            <w:tcW w:w="0" w:type="auto"/>
            <w:tcBorders>
              <w:top w:val="nil"/>
              <w:left w:val="nil"/>
              <w:bottom w:val="single" w:sz="4" w:space="0" w:color="auto"/>
              <w:right w:val="nil"/>
            </w:tcBorders>
            <w:shd w:val="clear" w:color="auto" w:fill="auto"/>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5</w:t>
            </w:r>
          </w:p>
        </w:tc>
        <w:tc>
          <w:tcPr>
            <w:tcW w:w="0" w:type="auto"/>
            <w:tcBorders>
              <w:top w:val="nil"/>
              <w:left w:val="nil"/>
              <w:bottom w:val="single" w:sz="4" w:space="0" w:color="auto"/>
              <w:right w:val="nil"/>
            </w:tcBorders>
            <w:shd w:val="clear" w:color="auto" w:fill="auto"/>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5</w:t>
            </w:r>
          </w:p>
        </w:tc>
        <w:tc>
          <w:tcPr>
            <w:tcW w:w="0" w:type="auto"/>
            <w:tcBorders>
              <w:top w:val="nil"/>
              <w:left w:val="nil"/>
              <w:bottom w:val="single" w:sz="4" w:space="0" w:color="auto"/>
              <w:right w:val="nil"/>
            </w:tcBorders>
            <w:shd w:val="clear" w:color="auto" w:fill="auto"/>
            <w:vAlign w:val="center"/>
          </w:tcPr>
          <w:p w:rsidR="007D46F0" w:rsidRPr="00B00393" w:rsidRDefault="007D46F0" w:rsidP="00050163">
            <w:pPr>
              <w:jc w:val="center"/>
              <w:rPr>
                <w:rFonts w:asciiTheme="minorBidi" w:hAnsiTheme="minorBidi"/>
                <w:sz w:val="20"/>
                <w:szCs w:val="20"/>
              </w:rPr>
            </w:pPr>
            <w:r w:rsidRPr="00B00393">
              <w:rPr>
                <w:rFonts w:asciiTheme="minorBidi" w:hAnsiTheme="minorBidi"/>
                <w:sz w:val="20"/>
                <w:szCs w:val="20"/>
              </w:rPr>
              <w:t>5</w:t>
            </w:r>
          </w:p>
        </w:tc>
        <w:tc>
          <w:tcPr>
            <w:tcW w:w="0" w:type="auto"/>
            <w:tcBorders>
              <w:top w:val="nil"/>
              <w:left w:val="nil"/>
              <w:bottom w:val="single" w:sz="4" w:space="0" w:color="auto"/>
              <w:right w:val="nil"/>
            </w:tcBorders>
            <w:vAlign w:val="center"/>
          </w:tcPr>
          <w:p w:rsidR="007D46F0" w:rsidRPr="00B00393" w:rsidRDefault="007D46F0" w:rsidP="00050163">
            <w:pPr>
              <w:jc w:val="center"/>
              <w:rPr>
                <w:rFonts w:asciiTheme="minorBidi" w:hAnsiTheme="minorBidi"/>
                <w:color w:val="000000" w:themeColor="text1"/>
                <w:sz w:val="20"/>
                <w:szCs w:val="20"/>
              </w:rPr>
            </w:pPr>
            <w:r w:rsidRPr="00B00393">
              <w:rPr>
                <w:rFonts w:asciiTheme="minorBidi" w:hAnsiTheme="minorBidi"/>
                <w:color w:val="000000" w:themeColor="text1"/>
                <w:sz w:val="20"/>
                <w:szCs w:val="20"/>
              </w:rPr>
              <w:t>5</w:t>
            </w:r>
          </w:p>
        </w:tc>
      </w:tr>
    </w:tbl>
    <w:p w:rsidR="007D46F0" w:rsidRDefault="007D46F0" w:rsidP="007D46F0">
      <w:pPr>
        <w:rPr>
          <w:rFonts w:asciiTheme="minorBidi" w:hAnsiTheme="minorBidi"/>
          <w:b/>
          <w:bCs/>
          <w:sz w:val="20"/>
          <w:szCs w:val="20"/>
        </w:rPr>
      </w:pPr>
    </w:p>
    <w:p w:rsidR="007D46F0" w:rsidRDefault="007D46F0" w:rsidP="007D46F0">
      <w:pPr>
        <w:rPr>
          <w:rFonts w:asciiTheme="minorBidi" w:hAnsiTheme="minorBidi"/>
        </w:rPr>
        <w:sectPr w:rsidR="007D46F0" w:rsidSect="007D46F0">
          <w:type w:val="continuous"/>
          <w:pgSz w:w="16838" w:h="11906" w:orient="landscape" w:code="9"/>
          <w:pgMar w:top="1247" w:right="1134" w:bottom="1077" w:left="1134" w:header="709" w:footer="709" w:gutter="0"/>
          <w:cols w:space="708"/>
          <w:docGrid w:linePitch="360"/>
        </w:sectPr>
      </w:pPr>
      <w:r w:rsidRPr="007D46F0">
        <w:rPr>
          <w:rFonts w:asciiTheme="minorBidi" w:hAnsiTheme="minorBidi"/>
          <w:b/>
          <w:bCs/>
        </w:rPr>
        <w:t>Table 4:</w:t>
      </w:r>
      <w:r w:rsidRPr="007D46F0">
        <w:rPr>
          <w:rFonts w:asciiTheme="minorBidi" w:hAnsiTheme="minorBidi"/>
          <w:b/>
          <w:bCs/>
        </w:rPr>
        <w:tab/>
      </w:r>
      <w:r w:rsidRPr="007D46F0">
        <w:rPr>
          <w:rFonts w:asciiTheme="minorBidi" w:hAnsiTheme="minorBidi"/>
        </w:rPr>
        <w:t xml:space="preserve">Part of the parametric study data set: contained blast scenario. </w:t>
      </w:r>
    </w:p>
    <w:p w:rsidR="001A60BD" w:rsidRPr="001B407B" w:rsidRDefault="001B407B" w:rsidP="001B407B">
      <w:pPr>
        <w:pStyle w:val="ListParagraph"/>
        <w:numPr>
          <w:ilvl w:val="0"/>
          <w:numId w:val="1"/>
        </w:numPr>
        <w:spacing w:line="480" w:lineRule="auto"/>
        <w:ind w:left="0" w:firstLine="0"/>
        <w:jc w:val="both"/>
        <w:rPr>
          <w:b/>
          <w:bCs/>
          <w:sz w:val="28"/>
          <w:szCs w:val="28"/>
        </w:rPr>
      </w:pPr>
      <w:r w:rsidRPr="001B407B">
        <w:rPr>
          <w:b/>
          <w:bCs/>
          <w:sz w:val="28"/>
          <w:szCs w:val="28"/>
        </w:rPr>
        <w:lastRenderedPageBreak/>
        <w:t xml:space="preserve">Assessment chart development </w:t>
      </w:r>
      <w:r w:rsidR="00215C1D" w:rsidRPr="001B407B">
        <w:rPr>
          <w:b/>
          <w:bCs/>
          <w:sz w:val="28"/>
          <w:szCs w:val="28"/>
        </w:rPr>
        <w:t xml:space="preserve"> </w:t>
      </w:r>
    </w:p>
    <w:p w:rsidR="00124F78" w:rsidRDefault="00E80C2A" w:rsidP="0029313B">
      <w:pPr>
        <w:spacing w:before="240" w:after="240" w:line="480" w:lineRule="auto"/>
        <w:jc w:val="both"/>
      </w:pPr>
      <w:r>
        <w:t xml:space="preserve">The development of assessment charts for column residual axial capacity </w:t>
      </w:r>
      <w:r w:rsidR="00C13A3A">
        <w:t>was</w:t>
      </w:r>
      <w:r>
        <w:t xml:space="preserve"> based on a multi-variable non-linear regression analysis technique with Chi-Square minimisation (see </w:t>
      </w:r>
      <w:r>
        <w:fldChar w:fldCharType="begin"/>
      </w:r>
      <w:r w:rsidR="00092E68">
        <w:instrText xml:space="preserve"> ADDIN EN.CITE &lt;EndNote&gt;&lt;Cite&gt;&lt;Author&gt;OriginLab Corporation&lt;/Author&gt;&lt;Year&gt;2007&lt;/Year&gt;&lt;RecNum&gt;371&lt;/RecNum&gt;&lt;DisplayText&gt;[17]&lt;/DisplayText&gt;&lt;record&gt;&lt;rec-number&gt;371&lt;/rec-number&gt;&lt;foreign-keys&gt;&lt;key app="EN" db-id="pe909s9wvvsxpoexpsb5ae9i295av5a9vzes"&gt;371&lt;/key&gt;&lt;/foreign-keys&gt;&lt;ref-type name="Computer Program"&gt;9&lt;/ref-type&gt;&lt;contributors&gt;&lt;authors&gt;&lt;author&gt;OriginLab Corporation,&lt;/author&gt;&lt;/authors&gt;&lt;/contributors&gt;&lt;titles&gt;&lt;title&gt;Origin 8.1 User Guide, Data Analysis and Graphing Software&lt;/title&gt;&lt;/titles&gt;&lt;dates&gt;&lt;year&gt;2007&lt;/year&gt;&lt;/dates&gt;&lt;pub-location&gt;Northampton, MA, USA&lt;/pub-location&gt;&lt;publisher&gt;OriginLab Corporation &lt;/publisher&gt;&lt;urls&gt;&lt;/urls&gt;&lt;/record&gt;&lt;/Cite&gt;&lt;/EndNote&gt;</w:instrText>
      </w:r>
      <w:r>
        <w:fldChar w:fldCharType="separate"/>
      </w:r>
      <w:r w:rsidR="00092E68">
        <w:rPr>
          <w:noProof/>
        </w:rPr>
        <w:t>[</w:t>
      </w:r>
      <w:hyperlink w:anchor="_ENREF_17" w:tooltip="OriginLab Corporation, 2007 #371" w:history="1">
        <w:r w:rsidR="0029313B">
          <w:rPr>
            <w:noProof/>
          </w:rPr>
          <w:t>17</w:t>
        </w:r>
      </w:hyperlink>
      <w:r w:rsidR="00092E68">
        <w:rPr>
          <w:noProof/>
        </w:rPr>
        <w:t>]</w:t>
      </w:r>
      <w:r>
        <w:fldChar w:fldCharType="end"/>
      </w:r>
      <w:r>
        <w:t xml:space="preserve"> for further details). </w:t>
      </w:r>
      <w:r w:rsidR="00DD5284">
        <w:t>In this method, t</w:t>
      </w:r>
      <w:r>
        <w:t>he first step involved with relating the output variables</w:t>
      </w:r>
      <w:r w:rsidR="00620CDE">
        <w:t xml:space="preserve"> </w:t>
      </w:r>
      <w:r w:rsidR="00620CDE">
        <w:rPr>
          <w:rFonts w:cs="Arial"/>
        </w:rPr>
        <w:t>η and α</w:t>
      </w:r>
      <w:r>
        <w:t xml:space="preserve"> to the independent parameters using a global non-linear regression. This is described as:</w:t>
      </w:r>
    </w:p>
    <w:tbl>
      <w:tblPr>
        <w:tblStyle w:val="TableGrid"/>
        <w:tblW w:w="0" w:type="auto"/>
        <w:tblLook w:val="04A0" w:firstRow="1" w:lastRow="0" w:firstColumn="1" w:lastColumn="0" w:noHBand="0" w:noVBand="1"/>
      </w:tblPr>
      <w:tblGrid>
        <w:gridCol w:w="8613"/>
        <w:gridCol w:w="1185"/>
      </w:tblGrid>
      <w:tr w:rsidR="00E80C2A" w:rsidTr="00A11E03">
        <w:tc>
          <w:tcPr>
            <w:tcW w:w="8613" w:type="dxa"/>
            <w:tcBorders>
              <w:top w:val="nil"/>
              <w:left w:val="nil"/>
              <w:bottom w:val="nil"/>
              <w:right w:val="nil"/>
            </w:tcBorders>
          </w:tcPr>
          <w:p w:rsidR="00E80C2A" w:rsidRDefault="00E80C2A" w:rsidP="00A11E03">
            <w:pPr>
              <w:spacing w:before="120" w:after="240"/>
              <w:jc w:val="both"/>
            </w:pPr>
            <m:oMathPara>
              <m:oMath>
                <m:r>
                  <w:rPr>
                    <w:rFonts w:ascii="Cambria Math" w:hAnsi="Cambria Math"/>
                  </w:rPr>
                  <m:t>η [f</m:t>
                </m:r>
                <m:d>
                  <m:dPr>
                    <m:ctrlPr>
                      <w:rPr>
                        <w:rFonts w:ascii="Cambria Math" w:hAnsi="Cambria Math"/>
                        <w:i/>
                      </w:rPr>
                    </m:ctrlPr>
                  </m:dPr>
                  <m:e>
                    <m:r>
                      <m:rPr>
                        <m:sty m:val="p"/>
                      </m:rPr>
                      <w:rPr>
                        <w:rFonts w:ascii="Cambria Math" w:hAnsi="Cambria Math" w:cs="Arial"/>
                      </w:rPr>
                      <m:t>α</m:t>
                    </m:r>
                    <m:ctrlPr>
                      <w:rPr>
                        <w:rFonts w:ascii="Cambria Math" w:hAnsi="Cambria Math" w:cs="Arial"/>
                      </w:rPr>
                    </m:ctrlPr>
                  </m:e>
                </m:d>
                <m:r>
                  <m:rPr>
                    <m:sty m:val="p"/>
                  </m:rPr>
                  <w:rPr>
                    <w:rFonts w:ascii="Cambria Math" w:hAnsi="Cambria Math" w:cs="Arial"/>
                  </w:rPr>
                  <m:t>]</m:t>
                </m:r>
                <m:r>
                  <w:rPr>
                    <w:rFonts w:ascii="Cambria Math" w:hAnsi="Cambria Math"/>
                  </w:rPr>
                  <m:t xml:space="preserve">= </m:t>
                </m:r>
                <m:sSub>
                  <m:sSubPr>
                    <m:ctrlPr>
                      <w:rPr>
                        <w:rFonts w:ascii="Cambria Math" w:hAnsi="Cambria Math"/>
                        <w:i/>
                      </w:rPr>
                    </m:ctrlPr>
                  </m:sSubPr>
                  <m:e>
                    <m:r>
                      <w:rPr>
                        <w:rFonts w:ascii="Cambria Math" w:hAnsi="Cambria Math"/>
                      </w:rPr>
                      <m:t>f</m:t>
                    </m:r>
                  </m:e>
                  <m:sub>
                    <m:r>
                      <w:rPr>
                        <w:rFonts w:ascii="Cambria Math" w:hAnsi="Cambria Math"/>
                      </w:rPr>
                      <m:t>1</m:t>
                    </m:r>
                  </m:sub>
                </m:sSub>
                <m:d>
                  <m:dPr>
                    <m:begChr m:val="["/>
                    <m:endChr m:val="]"/>
                    <m:ctrlPr>
                      <w:rPr>
                        <w:rFonts w:ascii="Cambria Math" w:hAnsi="Cambria Math"/>
                        <w:i/>
                      </w:rPr>
                    </m:ctrlPr>
                  </m:dPr>
                  <m:e>
                    <m:r>
                      <w:rPr>
                        <w:rFonts w:ascii="Cambria Math" w:hAnsi="Cambria Math"/>
                      </w:rPr>
                      <m:t>B</m:t>
                    </m:r>
                  </m:e>
                </m:d>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2</m:t>
                    </m:r>
                  </m:sub>
                </m:sSub>
                <m:d>
                  <m:dPr>
                    <m:begChr m:val="["/>
                    <m:endChr m:val="]"/>
                    <m:ctrlPr>
                      <w:rPr>
                        <w:rFonts w:ascii="Cambria Math" w:hAnsi="Cambria Math"/>
                        <w:i/>
                      </w:rPr>
                    </m:ctrlPr>
                  </m:dPr>
                  <m:e>
                    <m:r>
                      <w:rPr>
                        <w:rFonts w:ascii="Cambria Math" w:hAnsi="Cambria Math"/>
                      </w:rPr>
                      <m:t>D</m:t>
                    </m:r>
                  </m:e>
                </m:d>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3</m:t>
                    </m:r>
                  </m:sub>
                </m:sSub>
                <m:d>
                  <m:dPr>
                    <m:begChr m:val="["/>
                    <m:endChr m:val="]"/>
                    <m:ctrlPr>
                      <w:rPr>
                        <w:rFonts w:ascii="Cambria Math" w:hAnsi="Cambria Math"/>
                        <w:i/>
                      </w:rPr>
                    </m:ctrlPr>
                  </m:dPr>
                  <m:e>
                    <m:r>
                      <w:rPr>
                        <w:rFonts w:ascii="Cambria Math" w:hAnsi="Cambria Math"/>
                      </w:rPr>
                      <m:t>H</m:t>
                    </m:r>
                  </m:e>
                </m:d>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4</m:t>
                    </m:r>
                  </m:sub>
                </m:sSub>
                <m:d>
                  <m:dPr>
                    <m:begChr m:val="["/>
                    <m:endChr m:val="]"/>
                    <m:ctrlPr>
                      <w:rPr>
                        <w:rFonts w:ascii="Cambria Math" w:hAnsi="Cambria Math"/>
                        <w:i/>
                      </w:rPr>
                    </m:ctrlPr>
                  </m:dPr>
                  <m:e>
                    <m:r>
                      <w:rPr>
                        <w:rFonts w:ascii="Cambria Math" w:hAnsi="Cambria Math"/>
                      </w:rPr>
                      <m:t>M</m:t>
                    </m:r>
                  </m:e>
                </m:d>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5</m:t>
                    </m:r>
                  </m:sub>
                </m:sSub>
                <m:d>
                  <m:dPr>
                    <m:begChr m:val="["/>
                    <m:endChr m:val="]"/>
                    <m:ctrlPr>
                      <w:rPr>
                        <w:rFonts w:ascii="Cambria Math" w:hAnsi="Cambria Math"/>
                        <w:i/>
                      </w:rPr>
                    </m:ctrlPr>
                  </m:dPr>
                  <m:e>
                    <m:r>
                      <w:rPr>
                        <w:rFonts w:ascii="Cambria Math" w:hAnsi="Cambria Math"/>
                      </w:rPr>
                      <m:t>R</m:t>
                    </m:r>
                  </m:e>
                </m:d>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6</m:t>
                    </m:r>
                  </m:sub>
                </m:sSub>
                <m:d>
                  <m:dPr>
                    <m:begChr m:val="["/>
                    <m:endChr m:val="]"/>
                    <m:ctrlPr>
                      <w:rPr>
                        <w:rFonts w:ascii="Cambria Math" w:hAnsi="Cambria Math"/>
                        <w:i/>
                      </w:rPr>
                    </m:ctrlPr>
                  </m:dPr>
                  <m:e>
                    <m:sSub>
                      <m:sSubPr>
                        <m:ctrlPr>
                          <w:rPr>
                            <w:rFonts w:ascii="Cambria Math" w:hAnsi="Cambria Math"/>
                            <w:i/>
                          </w:rPr>
                        </m:ctrlPr>
                      </m:sSubPr>
                      <m:e>
                        <m:r>
                          <w:rPr>
                            <w:rFonts w:ascii="Cambria Math" w:hAnsi="Cambria Math"/>
                          </w:rPr>
                          <m:t>ρ</m:t>
                        </m:r>
                      </m:e>
                      <m:sub>
                        <m:r>
                          <w:rPr>
                            <w:rFonts w:ascii="Cambria Math" w:hAnsi="Cambria Math"/>
                          </w:rPr>
                          <m:t>l</m:t>
                        </m:r>
                      </m:sub>
                    </m:sSub>
                  </m:e>
                </m:d>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7</m:t>
                    </m:r>
                  </m:sub>
                </m:sSub>
                <m:d>
                  <m:dPr>
                    <m:begChr m:val="["/>
                    <m:endChr m:val="]"/>
                    <m:ctrlPr>
                      <w:rPr>
                        <w:rFonts w:ascii="Cambria Math" w:hAnsi="Cambria Math"/>
                        <w:i/>
                      </w:rPr>
                    </m:ctrlPr>
                  </m:dPr>
                  <m:e>
                    <m:sSub>
                      <m:sSubPr>
                        <m:ctrlPr>
                          <w:rPr>
                            <w:rFonts w:ascii="Cambria Math" w:hAnsi="Cambria Math"/>
                            <w:i/>
                          </w:rPr>
                        </m:ctrlPr>
                      </m:sSubPr>
                      <m:e>
                        <m:r>
                          <w:rPr>
                            <w:rFonts w:ascii="Cambria Math" w:hAnsi="Cambria Math"/>
                          </w:rPr>
                          <m:t>ρ</m:t>
                        </m:r>
                      </m:e>
                      <m:sub>
                        <m:r>
                          <w:rPr>
                            <w:rFonts w:ascii="Cambria Math" w:hAnsi="Cambria Math"/>
                          </w:rPr>
                          <m:t>t</m:t>
                        </m:r>
                      </m:sub>
                    </m:sSub>
                  </m:e>
                </m:d>
              </m:oMath>
            </m:oMathPara>
          </w:p>
        </w:tc>
        <w:tc>
          <w:tcPr>
            <w:tcW w:w="1185" w:type="dxa"/>
            <w:tcBorders>
              <w:top w:val="nil"/>
              <w:left w:val="nil"/>
              <w:bottom w:val="nil"/>
              <w:right w:val="nil"/>
            </w:tcBorders>
          </w:tcPr>
          <w:p w:rsidR="00E80C2A" w:rsidRDefault="00A11E03" w:rsidP="00A11E03">
            <w:pPr>
              <w:spacing w:before="120" w:after="240"/>
              <w:jc w:val="both"/>
            </w:pPr>
            <w:r>
              <w:t xml:space="preserve">           (1)</w:t>
            </w:r>
          </w:p>
        </w:tc>
      </w:tr>
    </w:tbl>
    <w:p w:rsidR="00C80274" w:rsidRDefault="00A11E03" w:rsidP="0029313B">
      <w:pPr>
        <w:spacing w:before="240" w:after="240" w:line="480" w:lineRule="auto"/>
        <w:jc w:val="both"/>
        <w:rPr>
          <w:rFonts w:asciiTheme="minorBidi" w:hAnsiTheme="minorBidi"/>
        </w:rPr>
      </w:pPr>
      <w:r>
        <w:t xml:space="preserve">Functions </w:t>
      </w:r>
      <w:r w:rsidRPr="0089404E">
        <w:rPr>
          <w:rFonts w:asciiTheme="minorBidi" w:hAnsiTheme="minorBidi"/>
          <w:i/>
          <w:iCs/>
        </w:rPr>
        <w:t>f</w:t>
      </w:r>
      <w:r w:rsidRPr="0089404E">
        <w:rPr>
          <w:rFonts w:asciiTheme="minorBidi" w:hAnsiTheme="minorBidi"/>
          <w:i/>
          <w:iCs/>
          <w:vertAlign w:val="subscript"/>
        </w:rPr>
        <w:t>1</w:t>
      </w:r>
      <w:r w:rsidRPr="0089404E">
        <w:rPr>
          <w:rFonts w:asciiTheme="minorBidi" w:hAnsiTheme="minorBidi"/>
          <w:i/>
          <w:iCs/>
        </w:rPr>
        <w:t>,</w:t>
      </w:r>
      <w:r w:rsidRPr="0089404E">
        <w:rPr>
          <w:rFonts w:asciiTheme="minorBidi" w:hAnsiTheme="minorBidi"/>
        </w:rPr>
        <w:t xml:space="preserve"> </w:t>
      </w:r>
      <w:r w:rsidRPr="0089404E">
        <w:rPr>
          <w:rFonts w:asciiTheme="minorBidi" w:hAnsiTheme="minorBidi"/>
          <w:i/>
          <w:iCs/>
        </w:rPr>
        <w:t>f</w:t>
      </w:r>
      <w:r w:rsidRPr="0089404E">
        <w:rPr>
          <w:rFonts w:asciiTheme="minorBidi" w:hAnsiTheme="minorBidi"/>
          <w:i/>
          <w:iCs/>
          <w:vertAlign w:val="subscript"/>
        </w:rPr>
        <w:t>2</w:t>
      </w:r>
      <w:r w:rsidRPr="0089404E">
        <w:rPr>
          <w:rFonts w:asciiTheme="minorBidi" w:hAnsiTheme="minorBidi"/>
          <w:i/>
          <w:iCs/>
        </w:rPr>
        <w:t>, f</w:t>
      </w:r>
      <w:r w:rsidRPr="0089404E">
        <w:rPr>
          <w:rFonts w:asciiTheme="minorBidi" w:hAnsiTheme="minorBidi"/>
          <w:i/>
          <w:iCs/>
          <w:vertAlign w:val="subscript"/>
        </w:rPr>
        <w:t>3</w:t>
      </w:r>
      <w:r w:rsidRPr="0089404E">
        <w:rPr>
          <w:rFonts w:asciiTheme="minorBidi" w:hAnsiTheme="minorBidi"/>
          <w:i/>
          <w:iCs/>
        </w:rPr>
        <w:t>, f</w:t>
      </w:r>
      <w:r w:rsidRPr="0089404E">
        <w:rPr>
          <w:rFonts w:asciiTheme="minorBidi" w:hAnsiTheme="minorBidi"/>
          <w:i/>
          <w:iCs/>
          <w:vertAlign w:val="subscript"/>
        </w:rPr>
        <w:t>4</w:t>
      </w:r>
      <w:r w:rsidRPr="0089404E">
        <w:rPr>
          <w:rFonts w:asciiTheme="minorBidi" w:hAnsiTheme="minorBidi"/>
          <w:i/>
          <w:iCs/>
        </w:rPr>
        <w:t>, f</w:t>
      </w:r>
      <w:r w:rsidRPr="0089404E">
        <w:rPr>
          <w:rFonts w:asciiTheme="minorBidi" w:hAnsiTheme="minorBidi"/>
          <w:i/>
          <w:iCs/>
          <w:vertAlign w:val="subscript"/>
        </w:rPr>
        <w:t>5</w:t>
      </w:r>
      <w:r w:rsidRPr="0089404E">
        <w:rPr>
          <w:rFonts w:asciiTheme="minorBidi" w:hAnsiTheme="minorBidi"/>
        </w:rPr>
        <w:t xml:space="preserve">, </w:t>
      </w:r>
      <w:r w:rsidRPr="0089404E">
        <w:rPr>
          <w:rFonts w:asciiTheme="minorBidi" w:hAnsiTheme="minorBidi"/>
          <w:i/>
          <w:iCs/>
        </w:rPr>
        <w:t>f</w:t>
      </w:r>
      <w:r w:rsidRPr="0089404E">
        <w:rPr>
          <w:rFonts w:asciiTheme="minorBidi" w:hAnsiTheme="minorBidi"/>
          <w:i/>
          <w:iCs/>
          <w:vertAlign w:val="subscript"/>
        </w:rPr>
        <w:t xml:space="preserve">6 </w:t>
      </w:r>
      <w:r w:rsidRPr="0089404E">
        <w:rPr>
          <w:rFonts w:asciiTheme="minorBidi" w:hAnsiTheme="minorBidi"/>
        </w:rPr>
        <w:t>and</w:t>
      </w:r>
      <w:r w:rsidRPr="0089404E">
        <w:rPr>
          <w:rFonts w:asciiTheme="minorBidi" w:hAnsiTheme="minorBidi"/>
          <w:i/>
          <w:iCs/>
          <w:vertAlign w:val="subscript"/>
        </w:rPr>
        <w:t xml:space="preserve"> </w:t>
      </w:r>
      <w:r w:rsidRPr="0089404E">
        <w:rPr>
          <w:rFonts w:asciiTheme="minorBidi" w:hAnsiTheme="minorBidi"/>
          <w:i/>
          <w:iCs/>
        </w:rPr>
        <w:t>f</w:t>
      </w:r>
      <w:r w:rsidRPr="0089404E">
        <w:rPr>
          <w:rFonts w:asciiTheme="minorBidi" w:hAnsiTheme="minorBidi"/>
          <w:i/>
          <w:iCs/>
          <w:vertAlign w:val="subscript"/>
        </w:rPr>
        <w:t>7</w:t>
      </w:r>
      <w:r>
        <w:rPr>
          <w:rFonts w:asciiTheme="minorBidi" w:hAnsiTheme="minorBidi"/>
          <w:i/>
          <w:iCs/>
        </w:rPr>
        <w:t xml:space="preserve"> </w:t>
      </w:r>
      <w:r>
        <w:rPr>
          <w:rFonts w:asciiTheme="minorBidi" w:hAnsiTheme="minorBidi"/>
        </w:rPr>
        <w:t xml:space="preserve">are secondary non-linear regressions describing the relationship between the output variables and each independent </w:t>
      </w:r>
      <w:r w:rsidR="009604CF">
        <w:rPr>
          <w:rFonts w:asciiTheme="minorBidi" w:hAnsiTheme="minorBidi"/>
        </w:rPr>
        <w:t>parameter</w:t>
      </w:r>
      <w:r>
        <w:rPr>
          <w:rFonts w:asciiTheme="minorBidi" w:hAnsiTheme="minorBidi"/>
        </w:rPr>
        <w:t xml:space="preserve">. These </w:t>
      </w:r>
      <w:r w:rsidR="00620CDE">
        <w:rPr>
          <w:rFonts w:asciiTheme="minorBidi" w:hAnsiTheme="minorBidi"/>
        </w:rPr>
        <w:t xml:space="preserve">functions </w:t>
      </w:r>
      <w:r>
        <w:rPr>
          <w:rFonts w:asciiTheme="minorBidi" w:hAnsiTheme="minorBidi"/>
        </w:rPr>
        <w:t xml:space="preserve">were defined using a set of independent curve fitting analyses in which each input variable was separately considered with constant values assigned to the rest of the independent parameters </w:t>
      </w:r>
      <w:r>
        <w:rPr>
          <w:rFonts w:asciiTheme="minorBidi" w:hAnsiTheme="minorBidi"/>
        </w:rPr>
        <w:fldChar w:fldCharType="begin"/>
      </w:r>
      <w:r w:rsidR="00092E68">
        <w:rPr>
          <w:rFonts w:asciiTheme="minorBidi" w:hAnsiTheme="minorBidi"/>
        </w:rPr>
        <w:instrText xml:space="preserve"> ADDIN EN.CITE &lt;EndNote&gt;&lt;Cite&gt;&lt;Author&gt;Lakshitha&lt;/Author&gt;&lt;Year&gt;2015&lt;/Year&gt;&lt;RecNum&gt;376&lt;/RecNum&gt;&lt;DisplayText&gt;[21]&lt;/DisplayText&gt;&lt;record&gt;&lt;rec-number&gt;376&lt;/rec-number&gt;&lt;foreign-keys&gt;&lt;key app="EN" db-id="pe909s9wvvsxpoexpsb5ae9i295av5a9vzes"&gt;376&lt;/key&gt;&lt;/foreign-keys&gt;&lt;ref-type name="Thesis"&gt;32&lt;/ref-type&gt;&lt;contributors&gt;&lt;authors&gt;&lt;author&gt;Wijesundara, Lakshitha MG&lt;/author&gt;&lt;/authors&gt;&lt;/contributors&gt;&lt;titles&gt;&lt;title&gt;Design and Assessment of Reinforced Concrete Columns in Uplift Subject to Internal Building Detonations&lt;/title&gt;&lt;secondary-title&gt;Faculty of Engineering and the Environment. &lt;/secondary-title&gt;&lt;/titles&gt;&lt;pages&gt;367&lt;/pages&gt;&lt;volume&gt;Doctor of Philosophy&lt;/volume&gt;&lt;dates&gt;&lt;year&gt;2015&lt;/year&gt;&lt;/dates&gt;&lt;pub-location&gt;Southampton, UK&lt;/pub-location&gt;&lt;publisher&gt;University of Southampton&lt;/publisher&gt;&lt;work-type&gt;PhD Thesis&lt;/work-type&gt;&lt;urls&gt;&lt;/urls&gt;&lt;/record&gt;&lt;/Cite&gt;&lt;/EndNote&gt;</w:instrText>
      </w:r>
      <w:r>
        <w:rPr>
          <w:rFonts w:asciiTheme="minorBidi" w:hAnsiTheme="minorBidi"/>
        </w:rPr>
        <w:fldChar w:fldCharType="separate"/>
      </w:r>
      <w:r w:rsidR="00092E68">
        <w:rPr>
          <w:rFonts w:asciiTheme="minorBidi" w:hAnsiTheme="minorBidi"/>
          <w:noProof/>
        </w:rPr>
        <w:t>[</w:t>
      </w:r>
      <w:hyperlink w:anchor="_ENREF_21" w:tooltip="Wijesundara, 2015 #376" w:history="1">
        <w:r w:rsidR="0029313B">
          <w:rPr>
            <w:rFonts w:asciiTheme="minorBidi" w:hAnsiTheme="minorBidi"/>
            <w:noProof/>
          </w:rPr>
          <w:t>21</w:t>
        </w:r>
      </w:hyperlink>
      <w:r w:rsidR="00092E68">
        <w:rPr>
          <w:rFonts w:asciiTheme="minorBidi" w:hAnsiTheme="minorBidi"/>
          <w:noProof/>
        </w:rPr>
        <w:t>]</w:t>
      </w:r>
      <w:r>
        <w:rPr>
          <w:rFonts w:asciiTheme="minorBidi" w:hAnsiTheme="minorBidi"/>
        </w:rPr>
        <w:fldChar w:fldCharType="end"/>
      </w:r>
      <w:r>
        <w:rPr>
          <w:rFonts w:asciiTheme="minorBidi" w:hAnsiTheme="minorBidi"/>
        </w:rPr>
        <w:t xml:space="preserve">. </w:t>
      </w:r>
      <w:r w:rsidR="009604CF">
        <w:rPr>
          <w:rFonts w:asciiTheme="minorBidi" w:hAnsiTheme="minorBidi"/>
        </w:rPr>
        <w:t xml:space="preserve">The effect of column slenderness parameters (B, D and H) on </w:t>
      </w:r>
      <w:r w:rsidR="009604CF">
        <w:rPr>
          <w:rFonts w:cs="Arial"/>
        </w:rPr>
        <w:t>α</w:t>
      </w:r>
      <w:r w:rsidR="009604CF">
        <w:t xml:space="preserve"> and </w:t>
      </w:r>
      <w:r w:rsidR="009604CF">
        <w:rPr>
          <w:rFonts w:cs="Arial"/>
        </w:rPr>
        <w:t>η</w:t>
      </w:r>
      <w:r w:rsidR="009604CF">
        <w:t xml:space="preserve"> </w:t>
      </w:r>
      <w:r w:rsidR="009604CF">
        <w:rPr>
          <w:rFonts w:asciiTheme="minorBidi" w:hAnsiTheme="minorBidi"/>
        </w:rPr>
        <w:t xml:space="preserve">was shown to have polynomial relationships, whilst those corresponding to the rest of </w:t>
      </w:r>
      <w:r w:rsidR="00586E2C">
        <w:rPr>
          <w:rFonts w:asciiTheme="minorBidi" w:hAnsiTheme="minorBidi"/>
        </w:rPr>
        <w:t xml:space="preserve">the </w:t>
      </w:r>
      <w:r w:rsidR="009604CF">
        <w:rPr>
          <w:rFonts w:asciiTheme="minorBidi" w:hAnsiTheme="minorBidi"/>
        </w:rPr>
        <w:t xml:space="preserve">input variables were power functions. Substituting these secondary functions </w:t>
      </w:r>
      <w:r w:rsidR="00C80274">
        <w:rPr>
          <w:rFonts w:asciiTheme="minorBidi" w:hAnsiTheme="minorBidi"/>
        </w:rPr>
        <w:t>to Equation 1, the global regression function is written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13"/>
        <w:gridCol w:w="1185"/>
      </w:tblGrid>
      <w:tr w:rsidR="00C80274" w:rsidTr="00C80274">
        <w:tc>
          <w:tcPr>
            <w:tcW w:w="8613" w:type="dxa"/>
          </w:tcPr>
          <w:p w:rsidR="00C80274" w:rsidRPr="00C80274" w:rsidRDefault="00C80274" w:rsidP="00C80274">
            <w:pPr>
              <w:spacing w:before="120" w:line="360" w:lineRule="auto"/>
              <w:jc w:val="both"/>
              <w:rPr>
                <w:sz w:val="20"/>
                <w:szCs w:val="20"/>
              </w:rPr>
            </w:pPr>
            <m:oMathPara>
              <m:oMath>
                <m:r>
                  <w:rPr>
                    <w:rFonts w:ascii="Cambria Math" w:hAnsi="Cambria Math"/>
                    <w:color w:val="000000" w:themeColor="text1"/>
                    <w:sz w:val="20"/>
                    <w:szCs w:val="20"/>
                  </w:rPr>
                  <m:t xml:space="preserve">η </m:t>
                </m:r>
                <m:r>
                  <w:rPr>
                    <w:rFonts w:ascii="Cambria Math" w:hAnsi="Cambria Math"/>
                    <w:sz w:val="20"/>
                    <w:szCs w:val="20"/>
                  </w:rPr>
                  <m:t>[f</m:t>
                </m:r>
                <m:d>
                  <m:dPr>
                    <m:ctrlPr>
                      <w:rPr>
                        <w:rFonts w:ascii="Cambria Math" w:hAnsi="Cambria Math"/>
                        <w:i/>
                        <w:sz w:val="20"/>
                        <w:szCs w:val="20"/>
                      </w:rPr>
                    </m:ctrlPr>
                  </m:dPr>
                  <m:e>
                    <m:r>
                      <m:rPr>
                        <m:sty m:val="p"/>
                      </m:rPr>
                      <w:rPr>
                        <w:rFonts w:ascii="Cambria Math" w:hAnsi="Cambria Math" w:cs="Arial"/>
                        <w:sz w:val="20"/>
                        <w:szCs w:val="20"/>
                      </w:rPr>
                      <m:t>α</m:t>
                    </m:r>
                    <m:ctrlPr>
                      <w:rPr>
                        <w:rFonts w:ascii="Cambria Math" w:hAnsi="Cambria Math" w:cs="Arial"/>
                        <w:sz w:val="20"/>
                        <w:szCs w:val="20"/>
                      </w:rPr>
                    </m:ctrlPr>
                  </m:e>
                </m:d>
                <m:r>
                  <m:rPr>
                    <m:sty m:val="p"/>
                  </m:rPr>
                  <w:rPr>
                    <w:rFonts w:ascii="Cambria Math" w:hAnsi="Cambria Math" w:cs="Arial"/>
                    <w:sz w:val="20"/>
                    <w:szCs w:val="20"/>
                  </w:rPr>
                  <m:t>]</m:t>
                </m:r>
                <m:r>
                  <w:rPr>
                    <w:rFonts w:ascii="Cambria Math" w:hAnsi="Cambria Math"/>
                    <w:color w:val="000000" w:themeColor="text1"/>
                    <w:sz w:val="20"/>
                    <w:szCs w:val="20"/>
                  </w:rPr>
                  <m:t>= a</m:t>
                </m:r>
                <m:d>
                  <m:dPr>
                    <m:ctrlPr>
                      <w:rPr>
                        <w:rFonts w:ascii="Cambria Math" w:hAnsi="Cambria Math"/>
                        <w:i/>
                        <w:color w:val="000000" w:themeColor="text1"/>
                        <w:sz w:val="20"/>
                        <w:szCs w:val="20"/>
                      </w:rPr>
                    </m:ctrlPr>
                  </m:dPr>
                  <m:e>
                    <m:r>
                      <w:rPr>
                        <w:rFonts w:ascii="Cambria Math" w:hAnsi="Cambria Math"/>
                        <w:color w:val="000000" w:themeColor="text1"/>
                        <w:sz w:val="20"/>
                        <w:szCs w:val="20"/>
                      </w:rPr>
                      <m:t>b+c.[B]+d.</m:t>
                    </m:r>
                    <m:sSup>
                      <m:sSupPr>
                        <m:ctrlPr>
                          <w:rPr>
                            <w:rFonts w:ascii="Cambria Math" w:hAnsi="Cambria Math"/>
                            <w:i/>
                            <w:color w:val="000000" w:themeColor="text1"/>
                            <w:sz w:val="20"/>
                            <w:szCs w:val="20"/>
                          </w:rPr>
                        </m:ctrlPr>
                      </m:sSupPr>
                      <m:e>
                        <m:r>
                          <w:rPr>
                            <w:rFonts w:ascii="Cambria Math" w:hAnsi="Cambria Math"/>
                            <w:color w:val="000000" w:themeColor="text1"/>
                            <w:sz w:val="20"/>
                            <w:szCs w:val="20"/>
                          </w:rPr>
                          <m:t>[B]</m:t>
                        </m:r>
                      </m:e>
                      <m:sup>
                        <m:r>
                          <w:rPr>
                            <w:rFonts w:ascii="Cambria Math" w:hAnsi="Cambria Math"/>
                            <w:color w:val="000000" w:themeColor="text1"/>
                            <w:sz w:val="20"/>
                            <w:szCs w:val="20"/>
                          </w:rPr>
                          <m:t>2</m:t>
                        </m:r>
                      </m:sup>
                    </m:sSup>
                  </m:e>
                </m:d>
                <m:r>
                  <w:rPr>
                    <w:rFonts w:ascii="Cambria Math" w:hAnsi="Cambria Math"/>
                    <w:color w:val="000000" w:themeColor="text1"/>
                    <w:sz w:val="20"/>
                    <w:szCs w:val="20"/>
                  </w:rPr>
                  <m:t>×(e+f.</m:t>
                </m:r>
                <m:d>
                  <m:dPr>
                    <m:begChr m:val="["/>
                    <m:endChr m:val="]"/>
                    <m:ctrlPr>
                      <w:rPr>
                        <w:rFonts w:ascii="Cambria Math" w:hAnsi="Cambria Math"/>
                        <w:i/>
                        <w:color w:val="000000" w:themeColor="text1"/>
                        <w:sz w:val="20"/>
                        <w:szCs w:val="20"/>
                      </w:rPr>
                    </m:ctrlPr>
                  </m:dPr>
                  <m:e>
                    <m:r>
                      <w:rPr>
                        <w:rFonts w:ascii="Cambria Math" w:hAnsi="Cambria Math"/>
                        <w:color w:val="000000" w:themeColor="text1"/>
                        <w:sz w:val="20"/>
                        <w:szCs w:val="20"/>
                      </w:rPr>
                      <m:t>D</m:t>
                    </m:r>
                  </m:e>
                </m:d>
                <m:r>
                  <w:rPr>
                    <w:rFonts w:ascii="Cambria Math" w:hAnsi="Cambria Math"/>
                    <w:color w:val="000000" w:themeColor="text1"/>
                    <w:sz w:val="20"/>
                    <w:szCs w:val="20"/>
                  </w:rPr>
                  <m:t>+g.[</m:t>
                </m:r>
                <m:sSup>
                  <m:sSupPr>
                    <m:ctrlPr>
                      <w:rPr>
                        <w:rFonts w:ascii="Cambria Math" w:hAnsi="Cambria Math"/>
                        <w:i/>
                        <w:color w:val="000000" w:themeColor="text1"/>
                        <w:sz w:val="20"/>
                        <w:szCs w:val="20"/>
                      </w:rPr>
                    </m:ctrlPr>
                  </m:sSupPr>
                  <m:e>
                    <m:r>
                      <w:rPr>
                        <w:rFonts w:ascii="Cambria Math" w:hAnsi="Cambria Math"/>
                        <w:color w:val="000000" w:themeColor="text1"/>
                        <w:sz w:val="20"/>
                        <w:szCs w:val="20"/>
                      </w:rPr>
                      <m:t>D]</m:t>
                    </m:r>
                  </m:e>
                  <m:sup>
                    <m:r>
                      <w:rPr>
                        <w:rFonts w:ascii="Cambria Math" w:hAnsi="Cambria Math"/>
                        <w:color w:val="000000" w:themeColor="text1"/>
                        <w:sz w:val="20"/>
                        <w:szCs w:val="20"/>
                      </w:rPr>
                      <m:t>2</m:t>
                    </m:r>
                  </m:sup>
                </m:sSup>
                <m:r>
                  <w:rPr>
                    <w:rFonts w:ascii="Cambria Math" w:hAnsi="Cambria Math"/>
                    <w:color w:val="000000" w:themeColor="text1"/>
                    <w:sz w:val="20"/>
                    <w:szCs w:val="20"/>
                  </w:rPr>
                  <m:t>)×(h+i.[H]+j.</m:t>
                </m:r>
                <m:sSup>
                  <m:sSupPr>
                    <m:ctrlPr>
                      <w:rPr>
                        <w:rFonts w:ascii="Cambria Math" w:hAnsi="Cambria Math"/>
                        <w:i/>
                        <w:color w:val="000000" w:themeColor="text1"/>
                        <w:sz w:val="20"/>
                        <w:szCs w:val="20"/>
                      </w:rPr>
                    </m:ctrlPr>
                  </m:sSupPr>
                  <m:e>
                    <m:d>
                      <m:dPr>
                        <m:begChr m:val="["/>
                        <m:endChr m:val="]"/>
                        <m:ctrlPr>
                          <w:rPr>
                            <w:rFonts w:ascii="Cambria Math" w:hAnsi="Cambria Math"/>
                            <w:i/>
                            <w:color w:val="000000" w:themeColor="text1"/>
                            <w:sz w:val="20"/>
                            <w:szCs w:val="20"/>
                          </w:rPr>
                        </m:ctrlPr>
                      </m:dPr>
                      <m:e>
                        <m:r>
                          <w:rPr>
                            <w:rFonts w:ascii="Cambria Math" w:hAnsi="Cambria Math"/>
                            <w:color w:val="000000" w:themeColor="text1"/>
                            <w:sz w:val="20"/>
                            <w:szCs w:val="20"/>
                          </w:rPr>
                          <m:t>H</m:t>
                        </m:r>
                      </m:e>
                    </m:d>
                  </m:e>
                  <m:sup>
                    <m:r>
                      <w:rPr>
                        <w:rFonts w:ascii="Cambria Math" w:hAnsi="Cambria Math"/>
                        <w:color w:val="000000" w:themeColor="text1"/>
                        <w:sz w:val="20"/>
                        <w:szCs w:val="20"/>
                      </w:rPr>
                      <m:t>2</m:t>
                    </m:r>
                  </m:sup>
                </m:sSup>
                <m:r>
                  <w:rPr>
                    <w:rFonts w:ascii="Cambria Math" w:hAnsi="Cambria Math"/>
                    <w:color w:val="000000" w:themeColor="text1"/>
                    <w:sz w:val="20"/>
                    <w:szCs w:val="20"/>
                  </w:rPr>
                  <m:t>)×(k+l.</m:t>
                </m:r>
                <m:sSup>
                  <m:sSupPr>
                    <m:ctrlPr>
                      <w:rPr>
                        <w:rFonts w:ascii="Cambria Math" w:hAnsi="Cambria Math"/>
                        <w:i/>
                        <w:color w:val="000000" w:themeColor="text1"/>
                        <w:sz w:val="20"/>
                        <w:szCs w:val="20"/>
                      </w:rPr>
                    </m:ctrlPr>
                  </m:sSupPr>
                  <m:e>
                    <m:d>
                      <m:dPr>
                        <m:begChr m:val="["/>
                        <m:endChr m:val="]"/>
                        <m:ctrlPr>
                          <w:rPr>
                            <w:rFonts w:ascii="Cambria Math" w:hAnsi="Cambria Math"/>
                            <w:i/>
                            <w:color w:val="000000" w:themeColor="text1"/>
                            <w:sz w:val="20"/>
                            <w:szCs w:val="20"/>
                          </w:rPr>
                        </m:ctrlPr>
                      </m:dPr>
                      <m:e>
                        <m:r>
                          <w:rPr>
                            <w:rFonts w:ascii="Cambria Math" w:hAnsi="Cambria Math"/>
                            <w:color w:val="000000" w:themeColor="text1"/>
                            <w:sz w:val="20"/>
                            <w:szCs w:val="20"/>
                          </w:rPr>
                          <m:t>M</m:t>
                        </m:r>
                      </m:e>
                    </m:d>
                  </m:e>
                  <m:sup>
                    <m:r>
                      <w:rPr>
                        <w:rFonts w:ascii="Cambria Math" w:hAnsi="Cambria Math"/>
                        <w:color w:val="000000" w:themeColor="text1"/>
                        <w:sz w:val="20"/>
                        <w:szCs w:val="20"/>
                      </w:rPr>
                      <m:t>m</m:t>
                    </m:r>
                  </m:sup>
                </m:sSup>
                <m:r>
                  <w:rPr>
                    <w:rFonts w:ascii="Cambria Math" w:hAnsi="Cambria Math"/>
                    <w:color w:val="000000" w:themeColor="text1"/>
                    <w:sz w:val="20"/>
                    <w:szCs w:val="20"/>
                  </w:rPr>
                  <m:t>)×(n+o.</m:t>
                </m:r>
                <m:f>
                  <m:fPr>
                    <m:ctrlPr>
                      <w:rPr>
                        <w:rFonts w:ascii="Cambria Math" w:hAnsi="Cambria Math"/>
                        <w:i/>
                        <w:color w:val="000000" w:themeColor="text1"/>
                        <w:sz w:val="20"/>
                        <w:szCs w:val="20"/>
                      </w:rPr>
                    </m:ctrlPr>
                  </m:fPr>
                  <m:num>
                    <m:r>
                      <w:rPr>
                        <w:rFonts w:ascii="Cambria Math" w:hAnsi="Cambria Math"/>
                        <w:color w:val="000000" w:themeColor="text1"/>
                        <w:sz w:val="20"/>
                        <w:szCs w:val="20"/>
                      </w:rPr>
                      <m:t>1</m:t>
                    </m:r>
                  </m:num>
                  <m:den>
                    <m:sSup>
                      <m:sSupPr>
                        <m:ctrlPr>
                          <w:rPr>
                            <w:rFonts w:ascii="Cambria Math" w:hAnsi="Cambria Math"/>
                            <w:i/>
                            <w:color w:val="000000" w:themeColor="text1"/>
                            <w:sz w:val="20"/>
                            <w:szCs w:val="20"/>
                          </w:rPr>
                        </m:ctrlPr>
                      </m:sSupPr>
                      <m:e>
                        <m:d>
                          <m:dPr>
                            <m:begChr m:val="["/>
                            <m:endChr m:val="]"/>
                            <m:ctrlPr>
                              <w:rPr>
                                <w:rFonts w:ascii="Cambria Math" w:hAnsi="Cambria Math"/>
                                <w:i/>
                                <w:color w:val="000000" w:themeColor="text1"/>
                                <w:sz w:val="20"/>
                                <w:szCs w:val="20"/>
                              </w:rPr>
                            </m:ctrlPr>
                          </m:dPr>
                          <m:e>
                            <m:r>
                              <w:rPr>
                                <w:rFonts w:ascii="Cambria Math" w:hAnsi="Cambria Math"/>
                                <w:color w:val="000000" w:themeColor="text1"/>
                                <w:sz w:val="20"/>
                                <w:szCs w:val="20"/>
                              </w:rPr>
                              <m:t>R</m:t>
                            </m:r>
                          </m:e>
                        </m:d>
                      </m:e>
                      <m:sup>
                        <m:r>
                          <w:rPr>
                            <w:rFonts w:ascii="Cambria Math" w:hAnsi="Cambria Math"/>
                            <w:color w:val="000000" w:themeColor="text1"/>
                            <w:sz w:val="20"/>
                            <w:szCs w:val="20"/>
                          </w:rPr>
                          <m:t>2</m:t>
                        </m:r>
                      </m:sup>
                    </m:sSup>
                  </m:den>
                </m:f>
                <m:r>
                  <w:rPr>
                    <w:rFonts w:ascii="Cambria Math" w:hAnsi="Cambria Math"/>
                    <w:color w:val="000000" w:themeColor="text1"/>
                    <w:sz w:val="20"/>
                    <w:szCs w:val="20"/>
                  </w:rPr>
                  <m:t>)×(p×</m:t>
                </m:r>
                <m:f>
                  <m:fPr>
                    <m:ctrlPr>
                      <w:rPr>
                        <w:rFonts w:ascii="Cambria Math" w:hAnsi="Cambria Math"/>
                        <w:i/>
                        <w:color w:val="000000" w:themeColor="text1"/>
                        <w:sz w:val="20"/>
                        <w:szCs w:val="20"/>
                      </w:rPr>
                    </m:ctrlPr>
                  </m:fPr>
                  <m:num>
                    <m:r>
                      <w:rPr>
                        <w:rFonts w:ascii="Cambria Math" w:hAnsi="Cambria Math"/>
                        <w:color w:val="000000" w:themeColor="text1"/>
                        <w:sz w:val="20"/>
                        <w:szCs w:val="20"/>
                      </w:rPr>
                      <m:t>1</m:t>
                    </m:r>
                  </m:num>
                  <m:den>
                    <m:sSup>
                      <m:sSupPr>
                        <m:ctrlPr>
                          <w:rPr>
                            <w:rFonts w:ascii="Cambria Math" w:hAnsi="Cambria Math"/>
                            <w:i/>
                            <w:color w:val="000000" w:themeColor="text1"/>
                            <w:sz w:val="20"/>
                            <w:szCs w:val="20"/>
                          </w:rPr>
                        </m:ctrlPr>
                      </m:sSupPr>
                      <m:e>
                        <m:d>
                          <m:dPr>
                            <m:begChr m:val="["/>
                            <m:endChr m:val="]"/>
                            <m:ctrlPr>
                              <w:rPr>
                                <w:rFonts w:ascii="Cambria Math" w:hAnsi="Cambria Math"/>
                                <w:i/>
                                <w:color w:val="000000" w:themeColor="text1"/>
                                <w:sz w:val="20"/>
                                <w:szCs w:val="20"/>
                              </w:rPr>
                            </m:ctrlPr>
                          </m:dPr>
                          <m:e>
                            <m:sSub>
                              <m:sSubPr>
                                <m:ctrlPr>
                                  <w:rPr>
                                    <w:rFonts w:ascii="Cambria Math" w:hAnsi="Cambria Math"/>
                                    <w:i/>
                                    <w:color w:val="000000" w:themeColor="text1"/>
                                    <w:sz w:val="20"/>
                                    <w:szCs w:val="20"/>
                                  </w:rPr>
                                </m:ctrlPr>
                              </m:sSubPr>
                              <m:e>
                                <m:r>
                                  <w:rPr>
                                    <w:rFonts w:ascii="Cambria Math" w:hAnsi="Cambria Math"/>
                                    <w:color w:val="000000" w:themeColor="text1"/>
                                    <w:sz w:val="20"/>
                                    <w:szCs w:val="20"/>
                                  </w:rPr>
                                  <m:t>ρ</m:t>
                                </m:r>
                              </m:e>
                              <m:sub>
                                <m:r>
                                  <w:rPr>
                                    <w:rFonts w:ascii="Cambria Math" w:hAnsi="Cambria Math"/>
                                    <w:color w:val="000000" w:themeColor="text1"/>
                                    <w:sz w:val="20"/>
                                    <w:szCs w:val="20"/>
                                  </w:rPr>
                                  <m:t>l</m:t>
                                </m:r>
                              </m:sub>
                            </m:sSub>
                          </m:e>
                        </m:d>
                      </m:e>
                      <m:sup>
                        <m:r>
                          <w:rPr>
                            <w:rFonts w:ascii="Cambria Math" w:hAnsi="Cambria Math"/>
                            <w:color w:val="000000" w:themeColor="text1"/>
                            <w:sz w:val="20"/>
                            <w:szCs w:val="20"/>
                          </w:rPr>
                          <m:t>q</m:t>
                        </m:r>
                      </m:sup>
                    </m:sSup>
                  </m:den>
                </m:f>
                <m:r>
                  <w:rPr>
                    <w:rFonts w:ascii="Cambria Math" w:hAnsi="Cambria Math"/>
                    <w:color w:val="000000" w:themeColor="text1"/>
                    <w:sz w:val="20"/>
                    <w:szCs w:val="20"/>
                  </w:rPr>
                  <m:t>)×(r-s.</m:t>
                </m:r>
                <m:sSup>
                  <m:sSupPr>
                    <m:ctrlPr>
                      <w:rPr>
                        <w:rFonts w:ascii="Cambria Math" w:hAnsi="Cambria Math"/>
                        <w:i/>
                        <w:color w:val="000000" w:themeColor="text1"/>
                        <w:sz w:val="20"/>
                        <w:szCs w:val="20"/>
                      </w:rPr>
                    </m:ctrlPr>
                  </m:sSupPr>
                  <m:e>
                    <m:r>
                      <w:rPr>
                        <w:rFonts w:ascii="Cambria Math" w:hAnsi="Cambria Math"/>
                        <w:color w:val="000000" w:themeColor="text1"/>
                        <w:sz w:val="20"/>
                        <w:szCs w:val="20"/>
                      </w:rPr>
                      <m:t>[</m:t>
                    </m:r>
                    <m:sSub>
                      <m:sSubPr>
                        <m:ctrlPr>
                          <w:rPr>
                            <w:rFonts w:ascii="Cambria Math" w:hAnsi="Cambria Math"/>
                            <w:i/>
                            <w:color w:val="000000" w:themeColor="text1"/>
                            <w:sz w:val="20"/>
                            <w:szCs w:val="20"/>
                          </w:rPr>
                        </m:ctrlPr>
                      </m:sSubPr>
                      <m:e>
                        <m:r>
                          <w:rPr>
                            <w:rFonts w:ascii="Cambria Math" w:hAnsi="Cambria Math"/>
                            <w:color w:val="000000" w:themeColor="text1"/>
                            <w:sz w:val="20"/>
                            <w:szCs w:val="20"/>
                          </w:rPr>
                          <m:t>ρ</m:t>
                        </m:r>
                      </m:e>
                      <m:sub>
                        <m:r>
                          <w:rPr>
                            <w:rFonts w:ascii="Cambria Math" w:hAnsi="Cambria Math"/>
                            <w:color w:val="000000" w:themeColor="text1"/>
                            <w:sz w:val="20"/>
                            <w:szCs w:val="20"/>
                          </w:rPr>
                          <m:t>t</m:t>
                        </m:r>
                      </m:sub>
                    </m:sSub>
                    <m:r>
                      <w:rPr>
                        <w:rFonts w:ascii="Cambria Math" w:hAnsi="Cambria Math"/>
                        <w:color w:val="000000" w:themeColor="text1"/>
                        <w:sz w:val="20"/>
                        <w:szCs w:val="20"/>
                      </w:rPr>
                      <m:t>]</m:t>
                    </m:r>
                  </m:e>
                  <m:sup>
                    <m:r>
                      <w:rPr>
                        <w:rFonts w:ascii="Cambria Math" w:hAnsi="Cambria Math"/>
                        <w:color w:val="000000" w:themeColor="text1"/>
                        <w:sz w:val="20"/>
                        <w:szCs w:val="20"/>
                      </w:rPr>
                      <m:t>t</m:t>
                    </m:r>
                  </m:sup>
                </m:sSup>
                <m:r>
                  <w:rPr>
                    <w:rFonts w:ascii="Cambria Math" w:hAnsi="Cambria Math"/>
                    <w:color w:val="000000" w:themeColor="text1"/>
                    <w:sz w:val="20"/>
                    <w:szCs w:val="20"/>
                  </w:rPr>
                  <m:t>)</m:t>
                </m:r>
              </m:oMath>
            </m:oMathPara>
          </w:p>
        </w:tc>
        <w:tc>
          <w:tcPr>
            <w:tcW w:w="1185" w:type="dxa"/>
          </w:tcPr>
          <w:p w:rsidR="00C80274" w:rsidRDefault="00C80274" w:rsidP="00C80274">
            <w:pPr>
              <w:spacing w:before="120"/>
              <w:jc w:val="both"/>
            </w:pPr>
            <w:r>
              <w:t xml:space="preserve">           </w:t>
            </w:r>
          </w:p>
          <w:p w:rsidR="00C80274" w:rsidRDefault="00C80274" w:rsidP="00C80274">
            <w:pPr>
              <w:spacing w:before="120"/>
              <w:jc w:val="both"/>
            </w:pPr>
            <w:r>
              <w:t xml:space="preserve">           (2)</w:t>
            </w:r>
          </w:p>
        </w:tc>
      </w:tr>
    </w:tbl>
    <w:p w:rsidR="00084C94" w:rsidRDefault="00C44961" w:rsidP="004661B4">
      <w:pPr>
        <w:spacing w:before="240" w:after="240" w:line="480" w:lineRule="auto"/>
        <w:jc w:val="both"/>
        <w:rPr>
          <w:rFonts w:asciiTheme="minorBidi" w:hAnsiTheme="minorBidi"/>
        </w:rPr>
      </w:pPr>
      <w:r>
        <w:rPr>
          <w:rFonts w:asciiTheme="minorBidi" w:hAnsiTheme="minorBidi"/>
        </w:rPr>
        <w:t xml:space="preserve">Parameters </w:t>
      </w:r>
      <m:oMath>
        <m:r>
          <w:rPr>
            <w:rFonts w:ascii="Cambria Math" w:hAnsi="Cambria Math"/>
          </w:rPr>
          <m:t>a, b,c,d,e,f,g,h,i,j,k,l,m,n,o,p,q,r,s</m:t>
        </m:r>
      </m:oMath>
      <w:r w:rsidRPr="0089404E">
        <w:rPr>
          <w:rFonts w:asciiTheme="minorBidi" w:hAnsiTheme="minorBidi"/>
        </w:rPr>
        <w:t xml:space="preserve"> and </w:t>
      </w:r>
      <w:r w:rsidRPr="0089404E">
        <w:rPr>
          <w:rFonts w:asciiTheme="minorBidi" w:hAnsiTheme="minorBidi"/>
          <w:i/>
          <w:iCs/>
        </w:rPr>
        <w:t xml:space="preserve">t </w:t>
      </w:r>
      <w:r>
        <w:rPr>
          <w:rFonts w:asciiTheme="minorBidi" w:hAnsiTheme="minorBidi"/>
        </w:rPr>
        <w:t>are model constants and were derived</w:t>
      </w:r>
      <w:r w:rsidRPr="0089404E">
        <w:rPr>
          <w:rFonts w:asciiTheme="minorBidi" w:hAnsiTheme="minorBidi"/>
        </w:rPr>
        <w:t xml:space="preserve"> </w:t>
      </w:r>
      <w:r>
        <w:rPr>
          <w:rFonts w:asciiTheme="minorBidi" w:hAnsiTheme="minorBidi"/>
        </w:rPr>
        <w:t xml:space="preserve">from iterative Chi-Square minimisation analyses. </w:t>
      </w:r>
      <w:r w:rsidR="00084C94">
        <w:rPr>
          <w:rFonts w:asciiTheme="minorBidi" w:hAnsiTheme="minorBidi"/>
        </w:rPr>
        <w:t>In th</w:t>
      </w:r>
      <w:r w:rsidR="004661B4">
        <w:rPr>
          <w:rFonts w:asciiTheme="minorBidi" w:hAnsiTheme="minorBidi"/>
        </w:rPr>
        <w:t>ese</w:t>
      </w:r>
      <w:r w:rsidR="00084C94">
        <w:rPr>
          <w:rFonts w:asciiTheme="minorBidi" w:hAnsiTheme="minorBidi"/>
        </w:rPr>
        <w:t xml:space="preserve"> </w:t>
      </w:r>
      <w:r w:rsidR="004661B4">
        <w:rPr>
          <w:rFonts w:asciiTheme="minorBidi" w:hAnsiTheme="minorBidi"/>
        </w:rPr>
        <w:t>analyses</w:t>
      </w:r>
      <w:r w:rsidR="00084C94">
        <w:rPr>
          <w:rFonts w:asciiTheme="minorBidi" w:hAnsiTheme="minorBidi"/>
        </w:rPr>
        <w:t xml:space="preserve">, the general non-linear model </w:t>
      </w:r>
      <w:r w:rsidR="004661B4">
        <w:rPr>
          <w:rFonts w:asciiTheme="minorBidi" w:hAnsiTheme="minorBidi"/>
        </w:rPr>
        <w:t>was</w:t>
      </w:r>
      <w:r w:rsidR="00084C94">
        <w:rPr>
          <w:rFonts w:asciiTheme="minorBidi" w:hAnsiTheme="minorBidi"/>
        </w:rPr>
        <w:t xml:space="preserve"> expressed a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68"/>
        <w:gridCol w:w="993"/>
        <w:gridCol w:w="681"/>
      </w:tblGrid>
      <w:tr w:rsidR="00084C94" w:rsidRPr="0089404E" w:rsidTr="00084C94">
        <w:trPr>
          <w:jc w:val="center"/>
        </w:trPr>
        <w:tc>
          <w:tcPr>
            <w:tcW w:w="7968" w:type="dxa"/>
            <w:vAlign w:val="center"/>
          </w:tcPr>
          <w:p w:rsidR="00084C94" w:rsidRPr="00084C94" w:rsidRDefault="00084C94" w:rsidP="00084C94">
            <w:pPr>
              <w:pStyle w:val="NoSpacing"/>
              <w:spacing w:before="120" w:after="120"/>
              <w:jc w:val="left"/>
              <w:rPr>
                <w:rFonts w:asciiTheme="minorBidi" w:hAnsiTheme="minorBidi"/>
                <w:i/>
                <w:iCs/>
                <w:sz w:val="22"/>
              </w:rPr>
            </w:pPr>
            <m:oMathPara>
              <m:oMathParaPr>
                <m:jc m:val="center"/>
              </m:oMathParaPr>
              <m:oMath>
                <m:r>
                  <w:rPr>
                    <w:rFonts w:ascii="Cambria Math" w:hAnsi="Cambria Math"/>
                    <w:sz w:val="22"/>
                  </w:rPr>
                  <m:t>η=f</m:t>
                </m:r>
                <m:d>
                  <m:dPr>
                    <m:ctrlPr>
                      <w:rPr>
                        <w:rFonts w:ascii="Cambria Math" w:hAnsi="Cambria Math"/>
                        <w:i/>
                        <w:iCs/>
                        <w:sz w:val="22"/>
                      </w:rPr>
                    </m:ctrlPr>
                  </m:dPr>
                  <m:e>
                    <m:r>
                      <w:rPr>
                        <w:rFonts w:ascii="Cambria Math" w:hAnsi="Cambria Math"/>
                        <w:sz w:val="22"/>
                      </w:rPr>
                      <m:t>X,θ</m:t>
                    </m:r>
                  </m:e>
                </m:d>
                <m:r>
                  <w:rPr>
                    <w:rFonts w:ascii="Cambria Math" w:hAnsi="Cambria Math"/>
                    <w:sz w:val="22"/>
                  </w:rPr>
                  <m:t>+ε</m:t>
                </m:r>
              </m:oMath>
            </m:oMathPara>
          </w:p>
        </w:tc>
        <w:tc>
          <w:tcPr>
            <w:tcW w:w="993" w:type="dxa"/>
          </w:tcPr>
          <w:p w:rsidR="00084C94" w:rsidRPr="0089404E" w:rsidRDefault="00084C94" w:rsidP="00084C94">
            <w:pPr>
              <w:pStyle w:val="NoSpacing"/>
              <w:spacing w:before="120" w:after="120"/>
              <w:jc w:val="right"/>
              <w:rPr>
                <w:rFonts w:asciiTheme="minorBidi" w:hAnsiTheme="minorBidi"/>
                <w:sz w:val="22"/>
              </w:rPr>
            </w:pPr>
          </w:p>
        </w:tc>
        <w:tc>
          <w:tcPr>
            <w:tcW w:w="681" w:type="dxa"/>
            <w:vAlign w:val="center"/>
          </w:tcPr>
          <w:p w:rsidR="00084C94" w:rsidRPr="0089404E" w:rsidRDefault="00084C94" w:rsidP="00084C94">
            <w:pPr>
              <w:pStyle w:val="NoSpacing"/>
              <w:spacing w:before="120" w:after="120"/>
              <w:jc w:val="right"/>
              <w:rPr>
                <w:rFonts w:asciiTheme="minorBidi" w:hAnsiTheme="minorBidi"/>
                <w:sz w:val="22"/>
              </w:rPr>
            </w:pPr>
            <w:r>
              <w:rPr>
                <w:rFonts w:asciiTheme="minorBidi" w:hAnsiTheme="minorBidi"/>
                <w:sz w:val="22"/>
              </w:rPr>
              <w:t xml:space="preserve"> (3</w:t>
            </w:r>
            <w:r w:rsidRPr="0089404E">
              <w:rPr>
                <w:rFonts w:asciiTheme="minorBidi" w:hAnsiTheme="minorBidi"/>
                <w:sz w:val="22"/>
              </w:rPr>
              <w:t>)</w:t>
            </w:r>
          </w:p>
        </w:tc>
      </w:tr>
    </w:tbl>
    <w:p w:rsidR="00084C94" w:rsidRDefault="00084C94" w:rsidP="00084C94">
      <w:pPr>
        <w:pStyle w:val="NoSpacing"/>
        <w:spacing w:line="480" w:lineRule="auto"/>
        <w:rPr>
          <w:rFonts w:asciiTheme="minorBidi" w:hAnsiTheme="minorBidi"/>
          <w:sz w:val="22"/>
        </w:rPr>
      </w:pPr>
      <w:proofErr w:type="gramStart"/>
      <w:r w:rsidRPr="0089404E">
        <w:rPr>
          <w:rFonts w:asciiTheme="minorBidi" w:hAnsiTheme="minorBidi"/>
          <w:sz w:val="22"/>
        </w:rPr>
        <w:t>where</w:t>
      </w:r>
      <w:proofErr w:type="gramEnd"/>
      <w:r>
        <w:rPr>
          <w:rFonts w:asciiTheme="minorBidi" w:hAnsiTheme="minorBidi"/>
          <w:sz w:val="22"/>
        </w:rPr>
        <w:t>,</w:t>
      </w:r>
      <w:r w:rsidRPr="0089404E">
        <w:rPr>
          <w:rFonts w:asciiTheme="minorBidi" w:hAnsiTheme="minorBidi"/>
          <w:sz w:val="22"/>
        </w:rPr>
        <w:t xml:space="preserve"> </w:t>
      </w:r>
      <w:r w:rsidRPr="0089404E">
        <w:rPr>
          <w:rFonts w:asciiTheme="minorBidi" w:hAnsiTheme="minorBidi"/>
          <w:i/>
          <w:iCs/>
          <w:sz w:val="22"/>
        </w:rPr>
        <w:t>η</w:t>
      </w:r>
      <w:r w:rsidRPr="0089404E">
        <w:rPr>
          <w:rFonts w:asciiTheme="minorBidi" w:hAnsiTheme="minorBidi"/>
          <w:sz w:val="22"/>
        </w:rPr>
        <w:t xml:space="preserve"> represents the data to be modelled, </w:t>
      </w:r>
      <m:oMath>
        <m:r>
          <w:rPr>
            <w:rFonts w:ascii="Cambria Math" w:hAnsi="Cambria Math"/>
            <w:sz w:val="22"/>
          </w:rPr>
          <m:t>X=</m:t>
        </m:r>
        <m:sSup>
          <m:sSupPr>
            <m:ctrlPr>
              <w:rPr>
                <w:rFonts w:ascii="Cambria Math" w:hAnsi="Cambria Math"/>
                <w:i/>
                <w:sz w:val="22"/>
              </w:rPr>
            </m:ctrlPr>
          </m:sSupPr>
          <m:e>
            <m:r>
              <w:rPr>
                <w:rFonts w:ascii="Cambria Math" w:hAnsi="Cambria Math"/>
                <w:sz w:val="22"/>
              </w:rPr>
              <m:t>(B, D, H,…. ,</m:t>
            </m:r>
            <m:sSub>
              <m:sSubPr>
                <m:ctrlPr>
                  <w:rPr>
                    <w:rFonts w:ascii="Cambria Math" w:hAnsi="Cambria Math"/>
                    <w:i/>
                    <w:sz w:val="22"/>
                  </w:rPr>
                </m:ctrlPr>
              </m:sSubPr>
              <m:e>
                <m:r>
                  <w:rPr>
                    <w:rFonts w:ascii="Cambria Math" w:hAnsi="Cambria Math"/>
                    <w:sz w:val="22"/>
                  </w:rPr>
                  <m:t xml:space="preserve"> ρ</m:t>
                </m:r>
              </m:e>
              <m:sub>
                <m:r>
                  <w:rPr>
                    <w:rFonts w:ascii="Cambria Math" w:hAnsi="Cambria Math"/>
                    <w:sz w:val="22"/>
                  </w:rPr>
                  <m:t>t</m:t>
                </m:r>
              </m:sub>
            </m:sSub>
            <m:r>
              <w:rPr>
                <w:rFonts w:ascii="Cambria Math" w:hAnsi="Cambria Math"/>
                <w:sz w:val="22"/>
              </w:rPr>
              <m:t>)</m:t>
            </m:r>
          </m:e>
          <m:sup>
            <m:r>
              <w:rPr>
                <w:rFonts w:ascii="Cambria Math" w:hAnsi="Cambria Math"/>
                <w:sz w:val="22"/>
              </w:rPr>
              <m:t>∕</m:t>
            </m:r>
          </m:sup>
        </m:sSup>
      </m:oMath>
      <w:r w:rsidRPr="0089404E">
        <w:rPr>
          <w:rFonts w:asciiTheme="minorBidi" w:hAnsiTheme="minorBidi"/>
          <w:sz w:val="22"/>
        </w:rPr>
        <w:t xml:space="preserve"> are independent variables, </w:t>
      </w:r>
      <m:oMath>
        <m:r>
          <w:rPr>
            <w:rFonts w:ascii="Cambria Math" w:hAnsi="Cambria Math"/>
            <w:sz w:val="22"/>
          </w:rPr>
          <m:t>θ=</m:t>
        </m:r>
        <m:sSup>
          <m:sSupPr>
            <m:ctrlPr>
              <w:rPr>
                <w:rFonts w:ascii="Cambria Math" w:hAnsi="Cambria Math"/>
                <w:i/>
                <w:sz w:val="22"/>
              </w:rPr>
            </m:ctrlPr>
          </m:sSupPr>
          <m:e>
            <m:r>
              <w:rPr>
                <w:rFonts w:ascii="Cambria Math" w:hAnsi="Cambria Math"/>
                <w:sz w:val="22"/>
              </w:rPr>
              <m:t>(a, b, c,…. , t)</m:t>
            </m:r>
          </m:e>
          <m:sup>
            <m:r>
              <w:rPr>
                <w:rFonts w:ascii="Cambria Math" w:hAnsi="Cambria Math"/>
                <w:sz w:val="22"/>
              </w:rPr>
              <m:t>∕</m:t>
            </m:r>
          </m:sup>
        </m:sSup>
      </m:oMath>
      <w:r w:rsidRPr="0089404E">
        <w:rPr>
          <w:rFonts w:asciiTheme="minorBidi" w:hAnsiTheme="minorBidi"/>
          <w:sz w:val="22"/>
        </w:rPr>
        <w:t xml:space="preserve"> are the model parameters and </w:t>
      </w:r>
      <w:r w:rsidRPr="0089404E">
        <w:rPr>
          <w:rFonts w:asciiTheme="minorBidi" w:hAnsiTheme="minorBidi"/>
          <w:i/>
          <w:iCs/>
          <w:sz w:val="22"/>
        </w:rPr>
        <w:t xml:space="preserve">ε </w:t>
      </w:r>
      <w:r>
        <w:rPr>
          <w:rFonts w:asciiTheme="minorBidi" w:hAnsiTheme="minorBidi"/>
          <w:sz w:val="22"/>
        </w:rPr>
        <w:t>are</w:t>
      </w:r>
      <w:r w:rsidRPr="0089404E">
        <w:rPr>
          <w:rFonts w:asciiTheme="minorBidi" w:hAnsiTheme="minorBidi"/>
          <w:sz w:val="22"/>
        </w:rPr>
        <w:t xml:space="preserve"> the residuals. Numerical iterations were performed until deviation of theoretical data with respect to actual data is minimised (fit converged); </w:t>
      </w:r>
      <w:r w:rsidR="00620CDE">
        <w:rPr>
          <w:rFonts w:asciiTheme="minorBidi" w:hAnsiTheme="minorBidi"/>
          <w:sz w:val="22"/>
        </w:rPr>
        <w:t xml:space="preserve">a </w:t>
      </w:r>
      <w:r w:rsidRPr="0089404E">
        <w:rPr>
          <w:rFonts w:asciiTheme="minorBidi" w:hAnsiTheme="minorBidi"/>
          <w:sz w:val="22"/>
        </w:rPr>
        <w:t>chi-square (</w:t>
      </w:r>
      <w:r w:rsidRPr="0089404E">
        <w:rPr>
          <w:rFonts w:asciiTheme="minorBidi" w:hAnsiTheme="minorBidi"/>
          <w:i/>
          <w:iCs/>
          <w:sz w:val="22"/>
        </w:rPr>
        <w:t>χ</w:t>
      </w:r>
      <w:r w:rsidRPr="0089404E">
        <w:rPr>
          <w:rFonts w:asciiTheme="minorBidi" w:hAnsiTheme="minorBidi"/>
          <w:i/>
          <w:iCs/>
          <w:sz w:val="22"/>
          <w:vertAlign w:val="superscript"/>
        </w:rPr>
        <w:t>2</w:t>
      </w:r>
      <w:r w:rsidR="00620CDE">
        <w:rPr>
          <w:rFonts w:asciiTheme="minorBidi" w:hAnsiTheme="minorBidi"/>
          <w:sz w:val="22"/>
        </w:rPr>
        <w:t>) minimis</w:t>
      </w:r>
      <w:r w:rsidRPr="0089404E">
        <w:rPr>
          <w:rFonts w:asciiTheme="minorBidi" w:hAnsiTheme="minorBidi"/>
          <w:sz w:val="22"/>
        </w:rPr>
        <w:t>ation technique with χ</w:t>
      </w:r>
      <w:r w:rsidRPr="0089404E">
        <w:rPr>
          <w:rFonts w:asciiTheme="minorBidi" w:hAnsiTheme="minorBidi"/>
          <w:sz w:val="22"/>
          <w:vertAlign w:val="superscript"/>
        </w:rPr>
        <w:t>2</w:t>
      </w:r>
      <w:r w:rsidRPr="0089404E">
        <w:rPr>
          <w:rFonts w:asciiTheme="minorBidi" w:hAnsiTheme="minorBidi"/>
          <w:sz w:val="22"/>
        </w:rPr>
        <w:t xml:space="preserve"> defined as</w:t>
      </w:r>
      <w:r w:rsidR="00620CDE">
        <w:rPr>
          <w:rFonts w:asciiTheme="minorBidi" w:hAnsiTheme="minorBidi"/>
          <w:sz w:val="22"/>
        </w:rPr>
        <w:t>:</w:t>
      </w:r>
    </w:p>
    <w:p w:rsidR="00595DC8" w:rsidRDefault="00595DC8" w:rsidP="00084C94">
      <w:pPr>
        <w:pStyle w:val="NoSpacing"/>
        <w:spacing w:line="480" w:lineRule="auto"/>
        <w:rPr>
          <w:rFonts w:asciiTheme="minorBidi" w:hAnsiTheme="minorBidi"/>
          <w:sz w:val="22"/>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84"/>
        <w:gridCol w:w="425"/>
        <w:gridCol w:w="547"/>
      </w:tblGrid>
      <w:tr w:rsidR="00084C94" w:rsidRPr="0089404E" w:rsidTr="00084C94">
        <w:trPr>
          <w:jc w:val="center"/>
        </w:trPr>
        <w:tc>
          <w:tcPr>
            <w:tcW w:w="8684" w:type="dxa"/>
          </w:tcPr>
          <w:p w:rsidR="00084C94" w:rsidRPr="00084C94" w:rsidRDefault="0092349B" w:rsidP="00971D38">
            <w:pPr>
              <w:spacing w:line="480" w:lineRule="auto"/>
              <w:jc w:val="center"/>
              <w:rPr>
                <w:rFonts w:asciiTheme="minorBidi" w:hAnsiTheme="minorBidi"/>
                <w:i/>
                <w:iCs/>
              </w:rPr>
            </w:pPr>
            <m:oMathPara>
              <m:oMathParaPr>
                <m:jc m:val="center"/>
              </m:oMathParaPr>
              <m:oMath>
                <m:sSup>
                  <m:sSupPr>
                    <m:ctrlPr>
                      <w:rPr>
                        <w:rFonts w:ascii="Cambria Math" w:hAnsi="Cambria Math"/>
                        <w:i/>
                      </w:rPr>
                    </m:ctrlPr>
                  </m:sSupPr>
                  <m:e>
                    <m:r>
                      <w:rPr>
                        <w:rFonts w:ascii="Cambria Math" w:hAnsi="Cambria Math"/>
                      </w:rPr>
                      <m:t>χ</m:t>
                    </m:r>
                  </m:e>
                  <m:sup>
                    <m:r>
                      <w:rPr>
                        <w:rFonts w:ascii="Cambria Math" w:hAnsi="Cambria Math"/>
                      </w:rPr>
                      <m:t>2</m:t>
                    </m:r>
                  </m:sup>
                </m:sSup>
                <m:r>
                  <w:rPr>
                    <w:rFonts w:ascii="Cambria Math" w:hAnsi="Cambria Math"/>
                  </w:rPr>
                  <m:t xml:space="preserve">= </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p>
                      <m:sSupPr>
                        <m:ctrlPr>
                          <w:rPr>
                            <w:rFonts w:ascii="Cambria Math" w:hAnsi="Cambria Math"/>
                            <w:i/>
                          </w:rPr>
                        </m:ctrlPr>
                      </m:sSupPr>
                      <m:e>
                        <m:d>
                          <m:dPr>
                            <m:begChr m:val="["/>
                            <m:endChr m:val="]"/>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η</m:t>
                                    </m:r>
                                  </m:e>
                                  <m:sub>
                                    <m:r>
                                      <w:rPr>
                                        <w:rFonts w:ascii="Cambria Math" w:hAnsi="Cambria Math"/>
                                      </w:rPr>
                                      <m:t>i</m:t>
                                    </m:r>
                                  </m:sub>
                                </m:sSub>
                                <m:r>
                                  <w:rPr>
                                    <w:rFonts w:ascii="Cambria Math" w:hAnsi="Cambria Math"/>
                                  </w:rPr>
                                  <m:t>-f(</m:t>
                                </m:r>
                                <m:sSubSup>
                                  <m:sSubSupPr>
                                    <m:ctrlPr>
                                      <w:rPr>
                                        <w:rFonts w:ascii="Cambria Math" w:hAnsi="Cambria Math"/>
                                        <w:i/>
                                      </w:rPr>
                                    </m:ctrlPr>
                                  </m:sSubSupPr>
                                  <m:e>
                                    <m:r>
                                      <w:rPr>
                                        <w:rFonts w:ascii="Cambria Math" w:hAnsi="Cambria Math"/>
                                      </w:rPr>
                                      <m:t>x</m:t>
                                    </m:r>
                                  </m:e>
                                  <m:sub>
                                    <m:r>
                                      <w:rPr>
                                        <w:rFonts w:ascii="Cambria Math" w:hAnsi="Cambria Math"/>
                                      </w:rPr>
                                      <m:t>i</m:t>
                                    </m:r>
                                  </m:sub>
                                  <m:sup>
                                    <m:r>
                                      <w:rPr>
                                        <w:rFonts w:ascii="Cambria Math" w:hAnsi="Cambria Math"/>
                                      </w:rPr>
                                      <m:t>/</m:t>
                                    </m:r>
                                  </m:sup>
                                </m:sSubSup>
                                <m:r>
                                  <w:rPr>
                                    <w:rFonts w:ascii="Cambria Math" w:hAnsi="Cambria Math"/>
                                  </w:rPr>
                                  <m:t>;</m:t>
                                </m:r>
                                <m:acc>
                                  <m:accPr>
                                    <m:ctrlPr>
                                      <w:rPr>
                                        <w:rFonts w:ascii="Cambria Math" w:hAnsi="Cambria Math"/>
                                        <w:i/>
                                      </w:rPr>
                                    </m:ctrlPr>
                                  </m:accPr>
                                  <m:e>
                                    <m:r>
                                      <m:rPr>
                                        <m:sty m:val="p"/>
                                      </m:rPr>
                                      <w:rPr>
                                        <w:rFonts w:ascii="Cambria Math" w:hAnsi="Cambria Math"/>
                                      </w:rPr>
                                      <w:softHyphen/>
                                    </m:r>
                                    <m:r>
                                      <w:rPr>
                                        <w:rFonts w:ascii="Cambria Math" w:hAnsi="Cambria Math"/>
                                      </w:rPr>
                                      <m:t>θ</m:t>
                                    </m:r>
                                  </m:e>
                                </m:acc>
                                <m:r>
                                  <w:rPr>
                                    <w:rFonts w:ascii="Cambria Math" w:hAnsi="Cambria Math"/>
                                  </w:rPr>
                                  <m:t>)</m:t>
                                </m:r>
                              </m:num>
                              <m:den>
                                <m:sSub>
                                  <m:sSubPr>
                                    <m:ctrlPr>
                                      <w:rPr>
                                        <w:rFonts w:ascii="Cambria Math" w:hAnsi="Cambria Math"/>
                                        <w:i/>
                                      </w:rPr>
                                    </m:ctrlPr>
                                  </m:sSubPr>
                                  <m:e>
                                    <m:r>
                                      <w:rPr>
                                        <w:rFonts w:ascii="Cambria Math" w:hAnsi="Cambria Math"/>
                                      </w:rPr>
                                      <m:t>σ</m:t>
                                    </m:r>
                                  </m:e>
                                  <m:sub>
                                    <m:r>
                                      <w:rPr>
                                        <w:rFonts w:ascii="Cambria Math" w:hAnsi="Cambria Math"/>
                                      </w:rPr>
                                      <m:t>i</m:t>
                                    </m:r>
                                  </m:sub>
                                </m:sSub>
                              </m:den>
                            </m:f>
                          </m:e>
                        </m:d>
                      </m:e>
                      <m:sup>
                        <m:r>
                          <w:rPr>
                            <w:rFonts w:ascii="Cambria Math" w:hAnsi="Cambria Math"/>
                          </w:rPr>
                          <m:t>2</m:t>
                        </m:r>
                      </m:sup>
                    </m:sSup>
                  </m:e>
                </m:nary>
              </m:oMath>
            </m:oMathPara>
          </w:p>
        </w:tc>
        <w:tc>
          <w:tcPr>
            <w:tcW w:w="425" w:type="dxa"/>
          </w:tcPr>
          <w:p w:rsidR="00084C94" w:rsidRPr="0089404E" w:rsidRDefault="00084C94" w:rsidP="00971D38">
            <w:pPr>
              <w:pStyle w:val="NoSpacing"/>
              <w:spacing w:before="120" w:after="120" w:line="480" w:lineRule="auto"/>
              <w:jc w:val="center"/>
              <w:rPr>
                <w:rFonts w:asciiTheme="minorBidi" w:hAnsiTheme="minorBidi"/>
                <w:sz w:val="22"/>
              </w:rPr>
            </w:pPr>
          </w:p>
        </w:tc>
        <w:tc>
          <w:tcPr>
            <w:tcW w:w="547" w:type="dxa"/>
            <w:vAlign w:val="center"/>
          </w:tcPr>
          <w:p w:rsidR="00084C94" w:rsidRPr="0089404E" w:rsidRDefault="00084C94" w:rsidP="00084C94">
            <w:pPr>
              <w:pStyle w:val="NoSpacing"/>
              <w:spacing w:before="120" w:after="120" w:line="480" w:lineRule="auto"/>
              <w:rPr>
                <w:rFonts w:asciiTheme="minorBidi" w:hAnsiTheme="minorBidi"/>
                <w:sz w:val="22"/>
              </w:rPr>
            </w:pPr>
            <w:r>
              <w:rPr>
                <w:rFonts w:asciiTheme="minorBidi" w:hAnsiTheme="minorBidi"/>
                <w:sz w:val="22"/>
              </w:rPr>
              <w:t xml:space="preserve"> (4</w:t>
            </w:r>
            <w:r w:rsidRPr="0089404E">
              <w:rPr>
                <w:rFonts w:asciiTheme="minorBidi" w:hAnsiTheme="minorBidi"/>
                <w:sz w:val="22"/>
              </w:rPr>
              <w:t>)</w:t>
            </w:r>
          </w:p>
        </w:tc>
      </w:tr>
    </w:tbl>
    <w:p w:rsidR="00A950EE" w:rsidRPr="0089404E" w:rsidRDefault="00A950EE" w:rsidP="00A950EE">
      <w:pPr>
        <w:pStyle w:val="NoSpacing"/>
        <w:spacing w:line="480" w:lineRule="auto"/>
        <w:rPr>
          <w:rFonts w:asciiTheme="minorBidi" w:hAnsiTheme="minorBidi"/>
          <w:sz w:val="22"/>
        </w:rPr>
      </w:pPr>
      <w:proofErr w:type="gramStart"/>
      <w:r w:rsidRPr="0089404E">
        <w:rPr>
          <w:rFonts w:asciiTheme="minorBidi" w:hAnsiTheme="minorBidi"/>
          <w:sz w:val="22"/>
        </w:rPr>
        <w:t>where</w:t>
      </w:r>
      <w:proofErr w:type="gramEnd"/>
      <w:r w:rsidR="009743FF">
        <w:rPr>
          <w:rFonts w:asciiTheme="minorBidi" w:hAnsiTheme="minorBidi"/>
          <w:sz w:val="22"/>
        </w:rPr>
        <w:t>,</w:t>
      </w:r>
      <w:r w:rsidRPr="0089404E">
        <w:rPr>
          <w:rFonts w:asciiTheme="minorBidi" w:hAnsiTheme="minorBidi"/>
          <w:sz w:val="22"/>
        </w:rPr>
        <w:t xml:space="preserve"> </w:t>
      </w:r>
      <m:oMath>
        <m:sSubSup>
          <m:sSubSupPr>
            <m:ctrlPr>
              <w:rPr>
                <w:rFonts w:ascii="Cambria Math" w:hAnsi="Cambria Math"/>
                <w:i/>
                <w:sz w:val="22"/>
              </w:rPr>
            </m:ctrlPr>
          </m:sSubSupPr>
          <m:e>
            <m:r>
              <w:rPr>
                <w:rFonts w:ascii="Cambria Math" w:hAnsi="Cambria Math"/>
                <w:sz w:val="22"/>
              </w:rPr>
              <m:t>x</m:t>
            </m:r>
          </m:e>
          <m:sub>
            <m:r>
              <w:rPr>
                <w:rFonts w:ascii="Cambria Math" w:hAnsi="Cambria Math"/>
                <w:sz w:val="22"/>
              </w:rPr>
              <m:t>i</m:t>
            </m:r>
          </m:sub>
          <m:sup>
            <m:r>
              <w:rPr>
                <w:rFonts w:ascii="Cambria Math" w:hAnsi="Cambria Math"/>
                <w:sz w:val="22"/>
              </w:rPr>
              <m:t>/</m:t>
            </m:r>
          </m:sup>
        </m:sSubSup>
      </m:oMath>
      <w:r w:rsidRPr="0089404E">
        <w:rPr>
          <w:rFonts w:asciiTheme="minorBidi" w:hAnsiTheme="minorBidi"/>
          <w:sz w:val="22"/>
        </w:rPr>
        <w:t xml:space="preserve"> is the row vector for the i</w:t>
      </w:r>
      <w:proofErr w:type="spellStart"/>
      <w:r w:rsidRPr="0089404E">
        <w:rPr>
          <w:rFonts w:asciiTheme="minorBidi" w:hAnsiTheme="minorBidi"/>
          <w:sz w:val="22"/>
          <w:vertAlign w:val="superscript"/>
        </w:rPr>
        <w:t>th</w:t>
      </w:r>
      <w:proofErr w:type="spellEnd"/>
      <w:r w:rsidRPr="0089404E">
        <w:rPr>
          <w:rFonts w:asciiTheme="minorBidi" w:hAnsiTheme="minorBidi"/>
          <w:sz w:val="22"/>
          <w:vertAlign w:val="superscript"/>
        </w:rPr>
        <w:t xml:space="preserve"> </w:t>
      </w:r>
      <w:r w:rsidRPr="0089404E">
        <w:rPr>
          <w:rFonts w:asciiTheme="minorBidi" w:hAnsiTheme="minorBidi"/>
          <w:sz w:val="22"/>
        </w:rPr>
        <w:t>(</w:t>
      </w:r>
      <w:proofErr w:type="spellStart"/>
      <w:r w:rsidRPr="0089404E">
        <w:rPr>
          <w:rFonts w:asciiTheme="minorBidi" w:hAnsiTheme="minorBidi"/>
          <w:sz w:val="22"/>
        </w:rPr>
        <w:t>i</w:t>
      </w:r>
      <w:proofErr w:type="spellEnd"/>
      <w:r w:rsidRPr="0089404E">
        <w:rPr>
          <w:rFonts w:asciiTheme="minorBidi" w:hAnsiTheme="minorBidi"/>
          <w:sz w:val="22"/>
        </w:rPr>
        <w:t xml:space="preserve"> = 1, 2, 3,.., n) observation. The vector </w:t>
      </w:r>
      <m:oMath>
        <m:acc>
          <m:accPr>
            <m:ctrlPr>
              <w:rPr>
                <w:rFonts w:ascii="Cambria Math" w:hAnsi="Cambria Math"/>
                <w:i/>
                <w:sz w:val="22"/>
              </w:rPr>
            </m:ctrlPr>
          </m:accPr>
          <m:e>
            <m:r>
              <m:rPr>
                <m:sty m:val="p"/>
              </m:rPr>
              <w:rPr>
                <w:rFonts w:ascii="Cambria Math" w:hAnsi="Cambria Math"/>
                <w:sz w:val="22"/>
              </w:rPr>
              <w:softHyphen/>
            </m:r>
            <m:r>
              <w:rPr>
                <w:rFonts w:ascii="Cambria Math" w:hAnsi="Cambria Math"/>
                <w:sz w:val="22"/>
              </w:rPr>
              <m:t>θ</m:t>
            </m:r>
          </m:e>
        </m:acc>
      </m:oMath>
      <w:r w:rsidRPr="0089404E">
        <w:rPr>
          <w:rFonts w:asciiTheme="minorBidi" w:hAnsiTheme="minorBidi"/>
          <w:sz w:val="22"/>
        </w:rPr>
        <w:t xml:space="preserve"> is estimated using </w:t>
      </w:r>
      <w:r>
        <w:rPr>
          <w:rFonts w:asciiTheme="minorBidi" w:hAnsiTheme="minorBidi"/>
          <w:sz w:val="22"/>
        </w:rPr>
        <w:t xml:space="preserve">the </w:t>
      </w:r>
      <w:r w:rsidRPr="0089404E">
        <w:rPr>
          <w:rFonts w:asciiTheme="minorBidi" w:hAnsiTheme="minorBidi"/>
          <w:sz w:val="22"/>
        </w:rPr>
        <w:t>normal equations</w:t>
      </w:r>
      <w:r>
        <w:rPr>
          <w:rFonts w:asciiTheme="minorBidi" w:hAnsiTheme="minorBidi"/>
          <w:sz w:val="22"/>
        </w:rPr>
        <w:t xml:space="preserve"> which are set to be zero for</w:t>
      </w:r>
      <w:r w:rsidRPr="0089404E">
        <w:rPr>
          <w:rFonts w:asciiTheme="minorBidi" w:hAnsiTheme="minorBidi"/>
          <w:sz w:val="22"/>
        </w:rPr>
        <w:t xml:space="preserve"> the partial derivatives of </w:t>
      </w:r>
      <w:r w:rsidRPr="0089404E">
        <w:rPr>
          <w:rFonts w:asciiTheme="minorBidi" w:hAnsiTheme="minorBidi"/>
          <w:i/>
          <w:iCs/>
          <w:sz w:val="22"/>
        </w:rPr>
        <w:t>χ</w:t>
      </w:r>
      <w:r w:rsidRPr="0089404E">
        <w:rPr>
          <w:rFonts w:asciiTheme="minorBidi" w:hAnsiTheme="minorBidi"/>
          <w:i/>
          <w:iCs/>
          <w:sz w:val="22"/>
          <w:vertAlign w:val="superscript"/>
        </w:rPr>
        <w:t>2</w:t>
      </w:r>
      <w:r w:rsidRPr="0089404E">
        <w:rPr>
          <w:rFonts w:asciiTheme="minorBidi" w:hAnsiTheme="minorBidi"/>
          <w:sz w:val="22"/>
        </w:rPr>
        <w:t xml:space="preserve"> with respect to</w:t>
      </w:r>
      <w:r>
        <w:rPr>
          <w:rFonts w:asciiTheme="minorBidi" w:hAnsiTheme="minorBidi"/>
          <w:sz w:val="22"/>
        </w:rPr>
        <w:t xml:space="preserve"> each</w:t>
      </w:r>
      <w:r w:rsidRPr="0089404E">
        <w:rPr>
          <w:rFonts w:asciiTheme="minorBidi" w:hAnsiTheme="minorBidi"/>
          <w:sz w:val="22"/>
        </w:rPr>
        <w:t xml:space="preserve"> </w:t>
      </w:r>
      <m:oMath>
        <m:sSub>
          <m:sSubPr>
            <m:ctrlPr>
              <w:rPr>
                <w:rFonts w:ascii="Cambria Math" w:hAnsi="Cambria Math"/>
                <w:i/>
                <w:sz w:val="22"/>
              </w:rPr>
            </m:ctrlPr>
          </m:sSubPr>
          <m:e>
            <m:acc>
              <m:accPr>
                <m:ctrlPr>
                  <w:rPr>
                    <w:rFonts w:ascii="Cambria Math" w:hAnsi="Cambria Math"/>
                    <w:i/>
                    <w:sz w:val="22"/>
                  </w:rPr>
                </m:ctrlPr>
              </m:accPr>
              <m:e>
                <m:r>
                  <m:rPr>
                    <m:sty m:val="p"/>
                  </m:rPr>
                  <w:rPr>
                    <w:rFonts w:ascii="Cambria Math" w:hAnsi="Cambria Math"/>
                    <w:sz w:val="22"/>
                  </w:rPr>
                  <w:softHyphen/>
                </m:r>
                <m:r>
                  <w:rPr>
                    <w:rFonts w:ascii="Cambria Math" w:hAnsi="Cambria Math"/>
                    <w:sz w:val="22"/>
                  </w:rPr>
                  <m:t>θ</m:t>
                </m:r>
              </m:e>
            </m:acc>
          </m:e>
          <m:sub>
            <m:r>
              <w:rPr>
                <w:rFonts w:ascii="Cambria Math" w:hAnsi="Cambria Math"/>
                <w:sz w:val="22"/>
              </w:rPr>
              <m:t>p</m:t>
            </m:r>
          </m:sub>
        </m:sSub>
      </m:oMath>
      <w:r w:rsidRPr="0089404E">
        <w:rPr>
          <w:rFonts w:asciiTheme="minorBidi" w:hAnsiTheme="minorBidi"/>
          <w:sz w:val="22"/>
        </w:rPr>
        <w:t xml:space="preserve"> as given below:</w:t>
      </w:r>
    </w:p>
    <w:tbl>
      <w:tblPr>
        <w:tblStyle w:val="TableGrid"/>
        <w:tblW w:w="9851"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207"/>
        <w:gridCol w:w="644"/>
      </w:tblGrid>
      <w:tr w:rsidR="00A950EE" w:rsidRPr="0089404E" w:rsidTr="00A950EE">
        <w:trPr>
          <w:jc w:val="center"/>
        </w:trPr>
        <w:tc>
          <w:tcPr>
            <w:tcW w:w="9207" w:type="dxa"/>
          </w:tcPr>
          <w:p w:rsidR="00A950EE" w:rsidRPr="00A950EE" w:rsidRDefault="0092349B" w:rsidP="00971D38">
            <w:pPr>
              <w:spacing w:line="480" w:lineRule="auto"/>
              <w:rPr>
                <w:rFonts w:asciiTheme="minorBidi" w:hAnsiTheme="minorBidi"/>
                <w:i/>
                <w:iCs/>
              </w:rPr>
            </w:pPr>
            <m:oMathPara>
              <m:oMathParaPr>
                <m:jc m:val="center"/>
              </m:oMathParaPr>
              <m:oMath>
                <m:f>
                  <m:fPr>
                    <m:ctrlPr>
                      <w:rPr>
                        <w:rFonts w:ascii="Cambria Math" w:hAnsi="Cambria Math"/>
                        <w:i/>
                      </w:rPr>
                    </m:ctrlPr>
                  </m:fPr>
                  <m:num>
                    <m:r>
                      <w:rPr>
                        <w:rFonts w:ascii="Cambria Math" w:hAnsi="Cambria Math"/>
                      </w:rPr>
                      <m:t>∂</m:t>
                    </m:r>
                    <m:sSup>
                      <m:sSupPr>
                        <m:ctrlPr>
                          <w:rPr>
                            <w:rFonts w:ascii="Cambria Math" w:hAnsi="Cambria Math"/>
                            <w:i/>
                          </w:rPr>
                        </m:ctrlPr>
                      </m:sSupPr>
                      <m:e>
                        <m:r>
                          <w:rPr>
                            <w:rFonts w:ascii="Cambria Math" w:hAnsi="Cambria Math"/>
                          </w:rPr>
                          <m:t>χ</m:t>
                        </m:r>
                      </m:e>
                      <m:sup>
                        <m:r>
                          <w:rPr>
                            <w:rFonts w:ascii="Cambria Math" w:hAnsi="Cambria Math"/>
                          </w:rPr>
                          <m:t>2</m:t>
                        </m:r>
                      </m:sup>
                    </m:sSup>
                  </m:num>
                  <m:den>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θ</m:t>
                            </m:r>
                          </m:e>
                        </m:acc>
                      </m:e>
                      <m:sub>
                        <m:r>
                          <w:rPr>
                            <w:rFonts w:ascii="Cambria Math" w:hAnsi="Cambria Math"/>
                          </w:rPr>
                          <m:t>p</m:t>
                        </m:r>
                      </m:sub>
                    </m:sSub>
                  </m:den>
                </m:f>
                <m:r>
                  <w:rPr>
                    <w:rFonts w:ascii="Cambria Math" w:hAnsi="Cambria Math"/>
                  </w:rPr>
                  <m:t>= -2</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f>
                      <m:fPr>
                        <m:ctrlPr>
                          <w:rPr>
                            <w:rFonts w:ascii="Cambria Math" w:hAnsi="Cambria Math"/>
                            <w:i/>
                          </w:rPr>
                        </m:ctrlPr>
                      </m:fPr>
                      <m:num>
                        <m:r>
                          <w:rPr>
                            <w:rFonts w:ascii="Cambria Math" w:hAnsi="Cambria Math"/>
                          </w:rPr>
                          <m:t>1</m:t>
                        </m:r>
                      </m:num>
                      <m:den>
                        <m:sSubSup>
                          <m:sSubSupPr>
                            <m:ctrlPr>
                              <w:rPr>
                                <w:rFonts w:ascii="Cambria Math" w:hAnsi="Cambria Math"/>
                                <w:i/>
                              </w:rPr>
                            </m:ctrlPr>
                          </m:sSubSupPr>
                          <m:e>
                            <m:r>
                              <w:rPr>
                                <w:rFonts w:ascii="Cambria Math" w:hAnsi="Cambria Math"/>
                              </w:rPr>
                              <m:t>σ</m:t>
                            </m:r>
                          </m:e>
                          <m:sub>
                            <m:r>
                              <w:rPr>
                                <w:rFonts w:ascii="Cambria Math" w:hAnsi="Cambria Math"/>
                              </w:rPr>
                              <m:t>i</m:t>
                            </m:r>
                          </m:sub>
                          <m:sup>
                            <m:r>
                              <w:rPr>
                                <w:rFonts w:ascii="Cambria Math" w:hAnsi="Cambria Math"/>
                              </w:rPr>
                              <m:t>2</m:t>
                            </m:r>
                          </m:sup>
                        </m:sSubSup>
                      </m:den>
                    </m:f>
                    <m:d>
                      <m:dPr>
                        <m:begChr m:val="["/>
                        <m:endChr m:val="]"/>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f(</m:t>
                        </m:r>
                        <m:sSubSup>
                          <m:sSubSupPr>
                            <m:ctrlPr>
                              <w:rPr>
                                <w:rFonts w:ascii="Cambria Math" w:hAnsi="Cambria Math"/>
                                <w:i/>
                              </w:rPr>
                            </m:ctrlPr>
                          </m:sSubSupPr>
                          <m:e>
                            <m:r>
                              <w:rPr>
                                <w:rFonts w:ascii="Cambria Math" w:hAnsi="Cambria Math"/>
                              </w:rPr>
                              <m:t>x</m:t>
                            </m:r>
                          </m:e>
                          <m:sub>
                            <m:r>
                              <w:rPr>
                                <w:rFonts w:ascii="Cambria Math" w:hAnsi="Cambria Math"/>
                              </w:rPr>
                              <m:t>i</m:t>
                            </m:r>
                          </m:sub>
                          <m:sup>
                            <m:r>
                              <w:rPr>
                                <w:rFonts w:ascii="Cambria Math" w:hAnsi="Cambria Math"/>
                              </w:rPr>
                              <m:t>/</m:t>
                            </m:r>
                          </m:sup>
                        </m:sSubSup>
                        <m:r>
                          <w:rPr>
                            <w:rFonts w:ascii="Cambria Math" w:hAnsi="Cambria Math"/>
                          </w:rPr>
                          <m:t>;</m:t>
                        </m:r>
                        <m:acc>
                          <m:accPr>
                            <m:ctrlPr>
                              <w:rPr>
                                <w:rFonts w:ascii="Cambria Math" w:hAnsi="Cambria Math"/>
                                <w:i/>
                              </w:rPr>
                            </m:ctrlPr>
                          </m:accPr>
                          <m:e>
                            <m:r>
                              <m:rPr>
                                <m:sty m:val="p"/>
                              </m:rPr>
                              <w:rPr>
                                <w:rFonts w:ascii="Cambria Math" w:hAnsi="Cambria Math"/>
                              </w:rPr>
                              <w:softHyphen/>
                            </m:r>
                            <m:r>
                              <w:rPr>
                                <w:rFonts w:ascii="Cambria Math" w:hAnsi="Cambria Math"/>
                              </w:rPr>
                              <m:t>θ</m:t>
                            </m:r>
                          </m:e>
                        </m:acc>
                        <m:r>
                          <w:rPr>
                            <w:rFonts w:ascii="Cambria Math" w:hAnsi="Cambria Math"/>
                          </w:rPr>
                          <m:t>)</m:t>
                        </m:r>
                      </m:e>
                    </m:d>
                  </m:e>
                </m:nary>
                <m:d>
                  <m:dPr>
                    <m:begChr m:val="["/>
                    <m:endChr m:val="]"/>
                    <m:ctrlPr>
                      <w:rPr>
                        <w:rFonts w:ascii="Cambria Math" w:hAnsi="Cambria Math"/>
                        <w:i/>
                      </w:rPr>
                    </m:ctrlPr>
                  </m:dPr>
                  <m:e>
                    <m:f>
                      <m:fPr>
                        <m:ctrlPr>
                          <w:rPr>
                            <w:rFonts w:ascii="Cambria Math" w:hAnsi="Cambria Math"/>
                            <w:i/>
                          </w:rPr>
                        </m:ctrlPr>
                      </m:fPr>
                      <m:num>
                        <m:r>
                          <w:rPr>
                            <w:rFonts w:ascii="Cambria Math" w:hAnsi="Cambria Math"/>
                          </w:rPr>
                          <m:t>∂f(</m:t>
                        </m:r>
                        <m:sSubSup>
                          <m:sSubSupPr>
                            <m:ctrlPr>
                              <w:rPr>
                                <w:rFonts w:ascii="Cambria Math" w:hAnsi="Cambria Math"/>
                                <w:i/>
                              </w:rPr>
                            </m:ctrlPr>
                          </m:sSubSupPr>
                          <m:e>
                            <m:r>
                              <w:rPr>
                                <w:rFonts w:ascii="Cambria Math" w:hAnsi="Cambria Math"/>
                              </w:rPr>
                              <m:t>x</m:t>
                            </m:r>
                          </m:e>
                          <m:sub>
                            <m:r>
                              <w:rPr>
                                <w:rFonts w:ascii="Cambria Math" w:hAnsi="Cambria Math"/>
                              </w:rPr>
                              <m:t>i</m:t>
                            </m:r>
                          </m:sub>
                          <m:sup>
                            <m:r>
                              <w:rPr>
                                <w:rFonts w:ascii="Cambria Math" w:hAnsi="Cambria Math"/>
                              </w:rPr>
                              <m:t>/</m:t>
                            </m:r>
                          </m:sup>
                        </m:sSubSup>
                        <m:r>
                          <w:rPr>
                            <w:rFonts w:ascii="Cambria Math" w:hAnsi="Cambria Math"/>
                          </w:rPr>
                          <m:t>;</m:t>
                        </m:r>
                        <m:acc>
                          <m:accPr>
                            <m:ctrlPr>
                              <w:rPr>
                                <w:rFonts w:ascii="Cambria Math" w:hAnsi="Cambria Math"/>
                                <w:i/>
                              </w:rPr>
                            </m:ctrlPr>
                          </m:accPr>
                          <m:e>
                            <m:r>
                              <m:rPr>
                                <m:sty m:val="p"/>
                              </m:rPr>
                              <w:rPr>
                                <w:rFonts w:ascii="Cambria Math" w:hAnsi="Cambria Math"/>
                              </w:rPr>
                              <w:softHyphen/>
                            </m:r>
                            <m:r>
                              <w:rPr>
                                <w:rFonts w:ascii="Cambria Math" w:hAnsi="Cambria Math"/>
                              </w:rPr>
                              <m:t>θ</m:t>
                            </m:r>
                          </m:e>
                        </m:acc>
                        <m:r>
                          <w:rPr>
                            <w:rFonts w:ascii="Cambria Math" w:hAnsi="Cambria Math"/>
                          </w:rPr>
                          <m:t>)</m:t>
                        </m:r>
                      </m:num>
                      <m:den>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θ</m:t>
                                </m:r>
                              </m:e>
                            </m:acc>
                          </m:e>
                          <m:sub>
                            <m:r>
                              <w:rPr>
                                <w:rFonts w:ascii="Cambria Math" w:hAnsi="Cambria Math"/>
                              </w:rPr>
                              <m:t>p</m:t>
                            </m:r>
                          </m:sub>
                        </m:sSub>
                      </m:den>
                    </m:f>
                  </m:e>
                </m:d>
                <m:r>
                  <w:rPr>
                    <w:rFonts w:ascii="Cambria Math" w:hAnsi="Cambria Math"/>
                  </w:rPr>
                  <m:t>=0</m:t>
                </m:r>
              </m:oMath>
            </m:oMathPara>
          </w:p>
        </w:tc>
        <w:tc>
          <w:tcPr>
            <w:tcW w:w="644" w:type="dxa"/>
            <w:vAlign w:val="center"/>
          </w:tcPr>
          <w:p w:rsidR="00A950EE" w:rsidRPr="0089404E" w:rsidRDefault="00A950EE" w:rsidP="00971D38">
            <w:pPr>
              <w:pStyle w:val="NoSpacing"/>
              <w:spacing w:before="120" w:after="120" w:line="480" w:lineRule="auto"/>
              <w:rPr>
                <w:rFonts w:asciiTheme="minorBidi" w:hAnsiTheme="minorBidi"/>
                <w:sz w:val="22"/>
              </w:rPr>
            </w:pPr>
            <w:r>
              <w:rPr>
                <w:rFonts w:asciiTheme="minorBidi" w:hAnsiTheme="minorBidi"/>
                <w:sz w:val="22"/>
              </w:rPr>
              <w:t xml:space="preserve"> (5</w:t>
            </w:r>
            <w:r w:rsidRPr="0089404E">
              <w:rPr>
                <w:rFonts w:asciiTheme="minorBidi" w:hAnsiTheme="minorBidi"/>
                <w:sz w:val="22"/>
              </w:rPr>
              <w:t>)</w:t>
            </w:r>
          </w:p>
        </w:tc>
      </w:tr>
    </w:tbl>
    <w:p w:rsidR="002D3EE2" w:rsidRDefault="00C44961" w:rsidP="00C13A3A">
      <w:pPr>
        <w:spacing w:before="240" w:after="240" w:line="480" w:lineRule="auto"/>
        <w:jc w:val="both"/>
        <w:rPr>
          <w:rFonts w:asciiTheme="minorBidi" w:hAnsiTheme="minorBidi"/>
        </w:rPr>
      </w:pPr>
      <w:r>
        <w:rPr>
          <w:rFonts w:asciiTheme="minorBidi" w:hAnsiTheme="minorBidi"/>
        </w:rPr>
        <w:t xml:space="preserve">Table 5 provides </w:t>
      </w:r>
      <w:r w:rsidR="004A7984">
        <w:rPr>
          <w:rFonts w:asciiTheme="minorBidi" w:hAnsiTheme="minorBidi"/>
        </w:rPr>
        <w:t xml:space="preserve">the </w:t>
      </w:r>
      <w:r w:rsidR="00C13A3A">
        <w:rPr>
          <w:rFonts w:asciiTheme="minorBidi" w:hAnsiTheme="minorBidi"/>
        </w:rPr>
        <w:t>outputs of curve fitting analyse</w:t>
      </w:r>
      <w:r w:rsidR="004A7984">
        <w:rPr>
          <w:rFonts w:asciiTheme="minorBidi" w:hAnsiTheme="minorBidi"/>
        </w:rPr>
        <w:t xml:space="preserve">s corresponding to vented internal blast scenario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
        <w:gridCol w:w="2031"/>
        <w:gridCol w:w="1293"/>
        <w:gridCol w:w="1097"/>
        <w:gridCol w:w="1097"/>
        <w:gridCol w:w="1133"/>
        <w:gridCol w:w="1133"/>
      </w:tblGrid>
      <w:tr w:rsidR="002D3EE2" w:rsidRPr="0003039A" w:rsidTr="00050163">
        <w:trPr>
          <w:trHeight w:val="192"/>
        </w:trPr>
        <w:tc>
          <w:tcPr>
            <w:tcW w:w="0" w:type="auto"/>
            <w:vMerge w:val="restart"/>
            <w:tcBorders>
              <w:top w:val="single" w:sz="4" w:space="0" w:color="auto"/>
            </w:tcBorders>
            <w:vAlign w:val="center"/>
          </w:tcPr>
          <w:p w:rsidR="002D3EE2" w:rsidRPr="0003039A" w:rsidRDefault="002D3EE2" w:rsidP="00050163">
            <w:pPr>
              <w:pStyle w:val="Declaration"/>
              <w:spacing w:before="20" w:after="20" w:line="240" w:lineRule="auto"/>
              <w:rPr>
                <w:rFonts w:asciiTheme="minorBidi" w:hAnsiTheme="minorBidi" w:cstheme="minorBidi"/>
                <w:sz w:val="16"/>
                <w:szCs w:val="16"/>
              </w:rPr>
            </w:pPr>
            <w:r w:rsidRPr="0003039A">
              <w:rPr>
                <w:rFonts w:asciiTheme="minorBidi" w:hAnsiTheme="minorBidi" w:cstheme="minorBidi"/>
                <w:sz w:val="16"/>
                <w:szCs w:val="16"/>
              </w:rPr>
              <w:t>Group</w:t>
            </w:r>
          </w:p>
        </w:tc>
        <w:tc>
          <w:tcPr>
            <w:tcW w:w="0" w:type="auto"/>
            <w:vMerge w:val="restart"/>
            <w:tcBorders>
              <w:top w:val="single" w:sz="4" w:space="0" w:color="auto"/>
            </w:tcBorders>
            <w:vAlign w:val="center"/>
          </w:tcPr>
          <w:p w:rsidR="002D3EE2" w:rsidRPr="0003039A" w:rsidRDefault="002D3EE2" w:rsidP="00050163">
            <w:pPr>
              <w:pStyle w:val="Declaration"/>
              <w:spacing w:before="20" w:after="20" w:line="240" w:lineRule="auto"/>
              <w:rPr>
                <w:rFonts w:asciiTheme="minorBidi" w:hAnsiTheme="minorBidi" w:cstheme="minorBidi"/>
                <w:sz w:val="16"/>
                <w:szCs w:val="16"/>
              </w:rPr>
            </w:pPr>
            <w:r w:rsidRPr="0003039A">
              <w:rPr>
                <w:rFonts w:asciiTheme="minorBidi" w:hAnsiTheme="minorBidi" w:cstheme="minorBidi"/>
                <w:sz w:val="16"/>
                <w:szCs w:val="16"/>
              </w:rPr>
              <w:t>Name</w:t>
            </w:r>
          </w:p>
        </w:tc>
        <w:tc>
          <w:tcPr>
            <w:tcW w:w="0" w:type="auto"/>
            <w:gridSpan w:val="5"/>
            <w:tcBorders>
              <w:top w:val="single" w:sz="4" w:space="0" w:color="auto"/>
              <w:bottom w:val="single" w:sz="4" w:space="0" w:color="auto"/>
            </w:tcBorders>
            <w:vAlign w:val="center"/>
          </w:tcPr>
          <w:p w:rsidR="002D3EE2" w:rsidRPr="0003039A" w:rsidRDefault="002D3EE2" w:rsidP="00050163">
            <w:pPr>
              <w:pStyle w:val="Declaration"/>
              <w:spacing w:before="20" w:after="20" w:line="240" w:lineRule="auto"/>
              <w:rPr>
                <w:rFonts w:asciiTheme="minorBidi" w:hAnsiTheme="minorBidi" w:cstheme="minorBidi"/>
                <w:sz w:val="16"/>
                <w:szCs w:val="16"/>
              </w:rPr>
            </w:pPr>
            <w:r w:rsidRPr="0003039A">
              <w:rPr>
                <w:rFonts w:asciiTheme="minorBidi" w:hAnsiTheme="minorBidi" w:cstheme="minorBidi"/>
                <w:sz w:val="16"/>
                <w:szCs w:val="16"/>
              </w:rPr>
              <w:t>Compressive strength class (in MPa)</w:t>
            </w:r>
          </w:p>
        </w:tc>
      </w:tr>
      <w:tr w:rsidR="002D3EE2" w:rsidRPr="0003039A" w:rsidTr="00050163">
        <w:trPr>
          <w:trHeight w:val="206"/>
        </w:trPr>
        <w:tc>
          <w:tcPr>
            <w:tcW w:w="0" w:type="auto"/>
            <w:vMerge/>
            <w:tcBorders>
              <w:bottom w:val="single" w:sz="4" w:space="0" w:color="auto"/>
            </w:tcBorders>
            <w:vAlign w:val="center"/>
          </w:tcPr>
          <w:p w:rsidR="002D3EE2" w:rsidRPr="0003039A" w:rsidRDefault="002D3EE2" w:rsidP="00050163">
            <w:pPr>
              <w:pStyle w:val="Declaration"/>
              <w:spacing w:before="20" w:after="20" w:line="240" w:lineRule="auto"/>
              <w:rPr>
                <w:rFonts w:asciiTheme="minorBidi" w:hAnsiTheme="minorBidi" w:cstheme="minorBidi"/>
                <w:sz w:val="16"/>
                <w:szCs w:val="16"/>
              </w:rPr>
            </w:pPr>
          </w:p>
        </w:tc>
        <w:tc>
          <w:tcPr>
            <w:tcW w:w="0" w:type="auto"/>
            <w:vMerge/>
            <w:tcBorders>
              <w:bottom w:val="single" w:sz="4" w:space="0" w:color="auto"/>
            </w:tcBorders>
            <w:vAlign w:val="center"/>
          </w:tcPr>
          <w:p w:rsidR="002D3EE2" w:rsidRPr="0003039A" w:rsidRDefault="002D3EE2" w:rsidP="00050163">
            <w:pPr>
              <w:pStyle w:val="Declaration"/>
              <w:spacing w:before="20" w:after="20" w:line="240" w:lineRule="auto"/>
              <w:rPr>
                <w:rFonts w:asciiTheme="minorBidi" w:hAnsiTheme="minorBidi" w:cstheme="minorBidi"/>
                <w:sz w:val="16"/>
                <w:szCs w:val="16"/>
              </w:rPr>
            </w:pPr>
          </w:p>
        </w:tc>
        <w:tc>
          <w:tcPr>
            <w:tcW w:w="0" w:type="auto"/>
            <w:tcBorders>
              <w:top w:val="single" w:sz="4" w:space="0" w:color="auto"/>
              <w:bottom w:val="single" w:sz="4" w:space="0" w:color="auto"/>
            </w:tcBorders>
            <w:vAlign w:val="center"/>
          </w:tcPr>
          <w:p w:rsidR="002D3EE2" w:rsidRPr="0003039A" w:rsidRDefault="002D3EE2" w:rsidP="00050163">
            <w:pPr>
              <w:pStyle w:val="Declaration"/>
              <w:spacing w:before="20" w:after="20" w:line="240" w:lineRule="auto"/>
              <w:rPr>
                <w:rFonts w:asciiTheme="minorBidi" w:hAnsiTheme="minorBidi" w:cstheme="minorBidi"/>
                <w:sz w:val="16"/>
                <w:szCs w:val="16"/>
              </w:rPr>
            </w:pPr>
            <w:r w:rsidRPr="0003039A">
              <w:rPr>
                <w:rFonts w:asciiTheme="minorBidi" w:hAnsiTheme="minorBidi" w:cstheme="minorBidi"/>
                <w:sz w:val="16"/>
                <w:szCs w:val="16"/>
              </w:rPr>
              <w:t>30</w:t>
            </w:r>
          </w:p>
        </w:tc>
        <w:tc>
          <w:tcPr>
            <w:tcW w:w="0" w:type="auto"/>
            <w:tcBorders>
              <w:top w:val="single" w:sz="4" w:space="0" w:color="auto"/>
              <w:bottom w:val="single" w:sz="4" w:space="0" w:color="auto"/>
            </w:tcBorders>
            <w:vAlign w:val="center"/>
          </w:tcPr>
          <w:p w:rsidR="002D3EE2" w:rsidRPr="0003039A" w:rsidRDefault="002D3EE2" w:rsidP="00050163">
            <w:pPr>
              <w:pStyle w:val="Declaration"/>
              <w:spacing w:before="20" w:after="20" w:line="240" w:lineRule="auto"/>
              <w:rPr>
                <w:rFonts w:asciiTheme="minorBidi" w:hAnsiTheme="minorBidi" w:cstheme="minorBidi"/>
                <w:sz w:val="16"/>
                <w:szCs w:val="16"/>
              </w:rPr>
            </w:pPr>
            <w:r w:rsidRPr="0003039A">
              <w:rPr>
                <w:rFonts w:asciiTheme="minorBidi" w:hAnsiTheme="minorBidi" w:cstheme="minorBidi"/>
                <w:sz w:val="16"/>
                <w:szCs w:val="16"/>
              </w:rPr>
              <w:t>40</w:t>
            </w:r>
          </w:p>
        </w:tc>
        <w:tc>
          <w:tcPr>
            <w:tcW w:w="0" w:type="auto"/>
            <w:tcBorders>
              <w:top w:val="single" w:sz="4" w:space="0" w:color="auto"/>
              <w:bottom w:val="single" w:sz="4" w:space="0" w:color="auto"/>
            </w:tcBorders>
            <w:vAlign w:val="center"/>
          </w:tcPr>
          <w:p w:rsidR="002D3EE2" w:rsidRPr="0003039A" w:rsidRDefault="002D3EE2" w:rsidP="00050163">
            <w:pPr>
              <w:pStyle w:val="Declaration"/>
              <w:spacing w:before="20" w:after="20" w:line="240" w:lineRule="auto"/>
              <w:rPr>
                <w:rFonts w:asciiTheme="minorBidi" w:hAnsiTheme="minorBidi" w:cstheme="minorBidi"/>
                <w:sz w:val="16"/>
                <w:szCs w:val="16"/>
              </w:rPr>
            </w:pPr>
            <w:r w:rsidRPr="0003039A">
              <w:rPr>
                <w:rFonts w:asciiTheme="minorBidi" w:hAnsiTheme="minorBidi" w:cstheme="minorBidi"/>
                <w:sz w:val="16"/>
                <w:szCs w:val="16"/>
              </w:rPr>
              <w:t>50</w:t>
            </w:r>
          </w:p>
        </w:tc>
        <w:tc>
          <w:tcPr>
            <w:tcW w:w="0" w:type="auto"/>
            <w:tcBorders>
              <w:top w:val="single" w:sz="4" w:space="0" w:color="auto"/>
              <w:bottom w:val="single" w:sz="4" w:space="0" w:color="auto"/>
            </w:tcBorders>
            <w:vAlign w:val="center"/>
          </w:tcPr>
          <w:p w:rsidR="002D3EE2" w:rsidRPr="0003039A" w:rsidRDefault="002D3EE2" w:rsidP="00050163">
            <w:pPr>
              <w:pStyle w:val="Declaration"/>
              <w:spacing w:before="20" w:after="20" w:line="240" w:lineRule="auto"/>
              <w:rPr>
                <w:rFonts w:asciiTheme="minorBidi" w:hAnsiTheme="minorBidi" w:cstheme="minorBidi"/>
                <w:sz w:val="16"/>
                <w:szCs w:val="16"/>
              </w:rPr>
            </w:pPr>
            <w:r w:rsidRPr="0003039A">
              <w:rPr>
                <w:rFonts w:asciiTheme="minorBidi" w:hAnsiTheme="minorBidi" w:cstheme="minorBidi"/>
                <w:sz w:val="16"/>
                <w:szCs w:val="16"/>
              </w:rPr>
              <w:t>60</w:t>
            </w:r>
          </w:p>
        </w:tc>
        <w:tc>
          <w:tcPr>
            <w:tcW w:w="0" w:type="auto"/>
            <w:tcBorders>
              <w:top w:val="single" w:sz="4" w:space="0" w:color="auto"/>
              <w:bottom w:val="single" w:sz="4" w:space="0" w:color="auto"/>
            </w:tcBorders>
            <w:vAlign w:val="center"/>
          </w:tcPr>
          <w:p w:rsidR="002D3EE2" w:rsidRPr="0003039A" w:rsidRDefault="002D3EE2" w:rsidP="00050163">
            <w:pPr>
              <w:pStyle w:val="Declaration"/>
              <w:spacing w:before="20" w:after="20" w:line="240" w:lineRule="auto"/>
              <w:rPr>
                <w:rFonts w:asciiTheme="minorBidi" w:hAnsiTheme="minorBidi" w:cstheme="minorBidi"/>
                <w:sz w:val="16"/>
                <w:szCs w:val="16"/>
              </w:rPr>
            </w:pPr>
            <w:r w:rsidRPr="0003039A">
              <w:rPr>
                <w:rFonts w:asciiTheme="minorBidi" w:hAnsiTheme="minorBidi" w:cstheme="minorBidi"/>
                <w:sz w:val="16"/>
                <w:szCs w:val="16"/>
              </w:rPr>
              <w:t>100</w:t>
            </w:r>
          </w:p>
        </w:tc>
      </w:tr>
      <w:tr w:rsidR="002D3EE2" w:rsidRPr="0003039A" w:rsidTr="00050163">
        <w:trPr>
          <w:trHeight w:val="20"/>
        </w:trPr>
        <w:tc>
          <w:tcPr>
            <w:tcW w:w="0" w:type="auto"/>
            <w:vMerge/>
            <w:vAlign w:val="center"/>
          </w:tcPr>
          <w:p w:rsidR="002D3EE2" w:rsidRPr="0003039A" w:rsidRDefault="002D3EE2" w:rsidP="00050163">
            <w:pPr>
              <w:pStyle w:val="Declaration"/>
              <w:spacing w:before="20" w:after="20" w:line="240" w:lineRule="auto"/>
              <w:rPr>
                <w:rFonts w:asciiTheme="minorBidi" w:hAnsiTheme="minorBidi" w:cstheme="minorBidi"/>
                <w:sz w:val="16"/>
                <w:szCs w:val="16"/>
              </w:rPr>
            </w:pPr>
          </w:p>
        </w:tc>
        <w:tc>
          <w:tcPr>
            <w:tcW w:w="0" w:type="auto"/>
          </w:tcPr>
          <w:p w:rsidR="002D3EE2" w:rsidRPr="0003039A" w:rsidRDefault="002D3EE2" w:rsidP="00050163">
            <w:pPr>
              <w:spacing w:before="20" w:after="20"/>
              <w:rPr>
                <w:rFonts w:asciiTheme="minorBidi" w:hAnsiTheme="minorBidi"/>
                <w:sz w:val="16"/>
                <w:szCs w:val="16"/>
              </w:rPr>
            </w:pPr>
            <w:r w:rsidRPr="0003039A">
              <w:rPr>
                <w:rFonts w:asciiTheme="minorBidi" w:hAnsiTheme="minorBidi"/>
                <w:sz w:val="16"/>
                <w:szCs w:val="16"/>
              </w:rPr>
              <w:t xml:space="preserve">Iterations performed </w:t>
            </w:r>
          </w:p>
        </w:tc>
        <w:tc>
          <w:tcPr>
            <w:tcW w:w="0" w:type="auto"/>
            <w:vAlign w:val="center"/>
          </w:tcPr>
          <w:p w:rsidR="002D3EE2" w:rsidRPr="0003039A" w:rsidRDefault="002D3EE2" w:rsidP="00050163">
            <w:pPr>
              <w:pStyle w:val="Declaration"/>
              <w:spacing w:before="20" w:after="20" w:line="240" w:lineRule="auto"/>
              <w:rPr>
                <w:rFonts w:asciiTheme="minorBidi" w:hAnsiTheme="minorBidi" w:cstheme="minorBidi"/>
                <w:sz w:val="16"/>
                <w:szCs w:val="16"/>
              </w:rPr>
            </w:pPr>
            <w:r w:rsidRPr="0003039A">
              <w:rPr>
                <w:rFonts w:asciiTheme="minorBidi" w:hAnsiTheme="minorBidi" w:cstheme="minorBidi"/>
                <w:sz w:val="16"/>
                <w:szCs w:val="16"/>
              </w:rPr>
              <w:t>127</w:t>
            </w:r>
          </w:p>
        </w:tc>
        <w:tc>
          <w:tcPr>
            <w:tcW w:w="0" w:type="auto"/>
            <w:vAlign w:val="center"/>
          </w:tcPr>
          <w:p w:rsidR="002D3EE2" w:rsidRPr="0003039A" w:rsidRDefault="002D3EE2" w:rsidP="00050163">
            <w:pPr>
              <w:pStyle w:val="Declaration"/>
              <w:spacing w:before="20" w:after="20" w:line="240" w:lineRule="auto"/>
              <w:rPr>
                <w:rFonts w:asciiTheme="minorBidi" w:hAnsiTheme="minorBidi" w:cstheme="minorBidi"/>
                <w:sz w:val="16"/>
                <w:szCs w:val="16"/>
              </w:rPr>
            </w:pPr>
            <w:r>
              <w:rPr>
                <w:rFonts w:asciiTheme="minorBidi" w:hAnsiTheme="minorBidi" w:cstheme="minorBidi"/>
                <w:sz w:val="16"/>
                <w:szCs w:val="16"/>
              </w:rPr>
              <w:t>74</w:t>
            </w:r>
          </w:p>
        </w:tc>
        <w:tc>
          <w:tcPr>
            <w:tcW w:w="0" w:type="auto"/>
            <w:vAlign w:val="center"/>
          </w:tcPr>
          <w:p w:rsidR="002D3EE2" w:rsidRPr="0003039A" w:rsidRDefault="002D3EE2" w:rsidP="00050163">
            <w:pPr>
              <w:pStyle w:val="Declaration"/>
              <w:spacing w:before="20" w:after="20" w:line="240" w:lineRule="auto"/>
              <w:rPr>
                <w:rFonts w:asciiTheme="minorBidi" w:hAnsiTheme="minorBidi" w:cstheme="minorBidi"/>
                <w:sz w:val="16"/>
                <w:szCs w:val="16"/>
              </w:rPr>
            </w:pPr>
            <w:r>
              <w:rPr>
                <w:rFonts w:asciiTheme="minorBidi" w:hAnsiTheme="minorBidi" w:cstheme="minorBidi"/>
                <w:sz w:val="16"/>
                <w:szCs w:val="16"/>
              </w:rPr>
              <w:t>78</w:t>
            </w:r>
          </w:p>
        </w:tc>
        <w:tc>
          <w:tcPr>
            <w:tcW w:w="0" w:type="auto"/>
            <w:vAlign w:val="center"/>
          </w:tcPr>
          <w:p w:rsidR="002D3EE2" w:rsidRPr="0003039A" w:rsidRDefault="002D3EE2" w:rsidP="00050163">
            <w:pPr>
              <w:pStyle w:val="Declaration"/>
              <w:spacing w:before="20" w:after="20" w:line="240" w:lineRule="auto"/>
              <w:rPr>
                <w:rFonts w:asciiTheme="minorBidi" w:hAnsiTheme="minorBidi" w:cstheme="minorBidi"/>
                <w:sz w:val="16"/>
                <w:szCs w:val="16"/>
              </w:rPr>
            </w:pPr>
            <w:r>
              <w:rPr>
                <w:rFonts w:asciiTheme="minorBidi" w:hAnsiTheme="minorBidi" w:cstheme="minorBidi"/>
                <w:sz w:val="16"/>
                <w:szCs w:val="16"/>
              </w:rPr>
              <w:t>81</w:t>
            </w:r>
          </w:p>
        </w:tc>
        <w:tc>
          <w:tcPr>
            <w:tcW w:w="0" w:type="auto"/>
            <w:vAlign w:val="center"/>
          </w:tcPr>
          <w:p w:rsidR="002D3EE2" w:rsidRPr="0003039A" w:rsidRDefault="002D3EE2" w:rsidP="00050163">
            <w:pPr>
              <w:pStyle w:val="Declaration"/>
              <w:spacing w:before="20" w:after="20" w:line="240" w:lineRule="auto"/>
              <w:rPr>
                <w:rFonts w:asciiTheme="minorBidi" w:hAnsiTheme="minorBidi" w:cstheme="minorBidi"/>
                <w:sz w:val="16"/>
                <w:szCs w:val="16"/>
              </w:rPr>
            </w:pPr>
            <w:r>
              <w:rPr>
                <w:rFonts w:asciiTheme="minorBidi" w:hAnsiTheme="minorBidi" w:cstheme="minorBidi"/>
                <w:sz w:val="16"/>
                <w:szCs w:val="16"/>
              </w:rPr>
              <w:t>70</w:t>
            </w:r>
          </w:p>
        </w:tc>
      </w:tr>
      <w:tr w:rsidR="002D3EE2" w:rsidRPr="0003039A" w:rsidTr="00050163">
        <w:trPr>
          <w:trHeight w:val="20"/>
        </w:trPr>
        <w:tc>
          <w:tcPr>
            <w:tcW w:w="0" w:type="auto"/>
            <w:vMerge/>
            <w:vAlign w:val="center"/>
          </w:tcPr>
          <w:p w:rsidR="002D3EE2" w:rsidRPr="0003039A" w:rsidRDefault="002D3EE2" w:rsidP="00050163">
            <w:pPr>
              <w:pStyle w:val="Declaration"/>
              <w:spacing w:before="20" w:after="20" w:line="240" w:lineRule="auto"/>
              <w:rPr>
                <w:rFonts w:asciiTheme="minorBidi" w:hAnsiTheme="minorBidi" w:cstheme="minorBidi"/>
                <w:sz w:val="16"/>
                <w:szCs w:val="16"/>
              </w:rPr>
            </w:pPr>
          </w:p>
        </w:tc>
        <w:tc>
          <w:tcPr>
            <w:tcW w:w="0" w:type="auto"/>
          </w:tcPr>
          <w:p w:rsidR="002D3EE2" w:rsidRPr="0003039A" w:rsidRDefault="002D3EE2" w:rsidP="00050163">
            <w:pPr>
              <w:spacing w:before="20" w:after="20"/>
              <w:rPr>
                <w:rFonts w:asciiTheme="minorBidi" w:hAnsiTheme="minorBidi"/>
                <w:sz w:val="16"/>
                <w:szCs w:val="16"/>
              </w:rPr>
            </w:pPr>
            <w:r w:rsidRPr="0003039A">
              <w:rPr>
                <w:rFonts w:asciiTheme="minorBidi" w:hAnsiTheme="minorBidi"/>
                <w:sz w:val="16"/>
                <w:szCs w:val="16"/>
              </w:rPr>
              <w:t>Reduced Chi-Square</w:t>
            </w:r>
          </w:p>
        </w:tc>
        <w:tc>
          <w:tcPr>
            <w:tcW w:w="0" w:type="auto"/>
            <w:vAlign w:val="center"/>
          </w:tcPr>
          <w:p w:rsidR="002D3EE2" w:rsidRPr="0003039A" w:rsidRDefault="002D3EE2" w:rsidP="00050163">
            <w:pPr>
              <w:pStyle w:val="Declaration"/>
              <w:spacing w:before="20" w:after="20" w:line="240" w:lineRule="auto"/>
              <w:rPr>
                <w:rFonts w:asciiTheme="minorBidi" w:hAnsiTheme="minorBidi" w:cstheme="minorBidi"/>
                <w:sz w:val="16"/>
                <w:szCs w:val="16"/>
              </w:rPr>
            </w:pPr>
            <w:r>
              <w:rPr>
                <w:rFonts w:asciiTheme="minorBidi" w:hAnsiTheme="minorBidi" w:cstheme="minorBidi"/>
                <w:sz w:val="16"/>
                <w:szCs w:val="16"/>
              </w:rPr>
              <w:t>1</w:t>
            </w:r>
            <w:r w:rsidRPr="0003039A">
              <w:rPr>
                <w:rFonts w:asciiTheme="minorBidi" w:hAnsiTheme="minorBidi" w:cstheme="minorBidi"/>
                <w:sz w:val="16"/>
                <w:szCs w:val="16"/>
              </w:rPr>
              <w:t>.</w:t>
            </w:r>
            <w:r>
              <w:rPr>
                <w:rFonts w:asciiTheme="minorBidi" w:hAnsiTheme="minorBidi" w:cstheme="minorBidi"/>
                <w:sz w:val="16"/>
                <w:szCs w:val="16"/>
              </w:rPr>
              <w:t>9</w:t>
            </w:r>
            <w:r w:rsidRPr="0003039A">
              <w:rPr>
                <w:rFonts w:asciiTheme="minorBidi" w:hAnsiTheme="minorBidi" w:cstheme="minorBidi"/>
                <w:sz w:val="16"/>
                <w:szCs w:val="16"/>
              </w:rPr>
              <w:t>251559</w:t>
            </w:r>
          </w:p>
        </w:tc>
        <w:tc>
          <w:tcPr>
            <w:tcW w:w="0" w:type="auto"/>
            <w:vAlign w:val="center"/>
          </w:tcPr>
          <w:p w:rsidR="002D3EE2" w:rsidRPr="0003039A" w:rsidRDefault="002D3EE2" w:rsidP="00050163">
            <w:pPr>
              <w:pStyle w:val="Declaration"/>
              <w:spacing w:before="20" w:after="20" w:line="240" w:lineRule="auto"/>
              <w:rPr>
                <w:rFonts w:asciiTheme="minorBidi" w:hAnsiTheme="minorBidi" w:cstheme="minorBidi"/>
                <w:sz w:val="16"/>
                <w:szCs w:val="16"/>
              </w:rPr>
            </w:pPr>
            <w:r>
              <w:rPr>
                <w:rFonts w:asciiTheme="minorBidi" w:hAnsiTheme="minorBidi" w:cstheme="minorBidi"/>
                <w:sz w:val="16"/>
                <w:szCs w:val="16"/>
              </w:rPr>
              <w:t>2</w:t>
            </w:r>
            <w:r w:rsidRPr="00772B92">
              <w:rPr>
                <w:rFonts w:asciiTheme="minorBidi" w:hAnsiTheme="minorBidi" w:cstheme="minorBidi"/>
                <w:sz w:val="16"/>
                <w:szCs w:val="16"/>
              </w:rPr>
              <w:t>.404868</w:t>
            </w:r>
          </w:p>
        </w:tc>
        <w:tc>
          <w:tcPr>
            <w:tcW w:w="0" w:type="auto"/>
            <w:vAlign w:val="center"/>
          </w:tcPr>
          <w:p w:rsidR="002D3EE2" w:rsidRPr="0003039A" w:rsidRDefault="002D3EE2" w:rsidP="00050163">
            <w:pPr>
              <w:pStyle w:val="Declaration"/>
              <w:spacing w:before="20" w:after="20" w:line="240" w:lineRule="auto"/>
              <w:rPr>
                <w:rFonts w:asciiTheme="minorBidi" w:hAnsiTheme="minorBidi" w:cstheme="minorBidi"/>
                <w:sz w:val="16"/>
                <w:szCs w:val="16"/>
              </w:rPr>
            </w:pPr>
            <w:r>
              <w:rPr>
                <w:rFonts w:asciiTheme="minorBidi" w:hAnsiTheme="minorBidi" w:cstheme="minorBidi"/>
                <w:sz w:val="16"/>
                <w:szCs w:val="16"/>
              </w:rPr>
              <w:t>2</w:t>
            </w:r>
            <w:r w:rsidRPr="00772B92">
              <w:rPr>
                <w:rFonts w:asciiTheme="minorBidi" w:hAnsiTheme="minorBidi" w:cstheme="minorBidi"/>
                <w:sz w:val="16"/>
                <w:szCs w:val="16"/>
              </w:rPr>
              <w:t>.0060476</w:t>
            </w:r>
          </w:p>
        </w:tc>
        <w:tc>
          <w:tcPr>
            <w:tcW w:w="0" w:type="auto"/>
            <w:vAlign w:val="center"/>
          </w:tcPr>
          <w:p w:rsidR="002D3EE2" w:rsidRPr="0003039A" w:rsidRDefault="002D3EE2" w:rsidP="00050163">
            <w:pPr>
              <w:pStyle w:val="Declaration"/>
              <w:spacing w:before="20" w:after="20" w:line="240" w:lineRule="auto"/>
              <w:rPr>
                <w:rFonts w:asciiTheme="minorBidi" w:hAnsiTheme="minorBidi" w:cstheme="minorBidi"/>
                <w:sz w:val="16"/>
                <w:szCs w:val="16"/>
              </w:rPr>
            </w:pPr>
            <w:r>
              <w:rPr>
                <w:rFonts w:asciiTheme="minorBidi" w:hAnsiTheme="minorBidi" w:cstheme="minorBidi"/>
                <w:sz w:val="16"/>
                <w:szCs w:val="16"/>
              </w:rPr>
              <w:t>2</w:t>
            </w:r>
            <w:r w:rsidRPr="00074431">
              <w:rPr>
                <w:rFonts w:asciiTheme="minorBidi" w:hAnsiTheme="minorBidi" w:cstheme="minorBidi"/>
                <w:sz w:val="16"/>
                <w:szCs w:val="16"/>
              </w:rPr>
              <w:t>.3059571</w:t>
            </w:r>
          </w:p>
        </w:tc>
        <w:tc>
          <w:tcPr>
            <w:tcW w:w="0" w:type="auto"/>
            <w:vAlign w:val="center"/>
          </w:tcPr>
          <w:p w:rsidR="002D3EE2" w:rsidRPr="0003039A" w:rsidRDefault="002D3EE2" w:rsidP="00050163">
            <w:pPr>
              <w:pStyle w:val="Declaration"/>
              <w:spacing w:before="20" w:after="20" w:line="240" w:lineRule="auto"/>
              <w:rPr>
                <w:rFonts w:asciiTheme="minorBidi" w:hAnsiTheme="minorBidi" w:cstheme="minorBidi"/>
                <w:sz w:val="16"/>
                <w:szCs w:val="16"/>
              </w:rPr>
            </w:pPr>
            <w:r>
              <w:rPr>
                <w:rFonts w:asciiTheme="minorBidi" w:hAnsiTheme="minorBidi" w:cstheme="minorBidi"/>
                <w:sz w:val="16"/>
                <w:szCs w:val="16"/>
              </w:rPr>
              <w:t>2</w:t>
            </w:r>
            <w:r w:rsidRPr="00074431">
              <w:rPr>
                <w:rFonts w:asciiTheme="minorBidi" w:hAnsiTheme="minorBidi" w:cstheme="minorBidi"/>
                <w:sz w:val="16"/>
                <w:szCs w:val="16"/>
              </w:rPr>
              <w:t>.4538795</w:t>
            </w:r>
          </w:p>
        </w:tc>
      </w:tr>
      <w:tr w:rsidR="002D3EE2" w:rsidRPr="0003039A" w:rsidTr="00050163">
        <w:trPr>
          <w:trHeight w:val="20"/>
        </w:trPr>
        <w:tc>
          <w:tcPr>
            <w:tcW w:w="0" w:type="auto"/>
            <w:vMerge/>
            <w:vAlign w:val="center"/>
          </w:tcPr>
          <w:p w:rsidR="002D3EE2" w:rsidRPr="0003039A" w:rsidRDefault="002D3EE2" w:rsidP="00050163">
            <w:pPr>
              <w:pStyle w:val="Declaration"/>
              <w:spacing w:before="20" w:after="20" w:line="240" w:lineRule="auto"/>
              <w:rPr>
                <w:rFonts w:asciiTheme="minorBidi" w:hAnsiTheme="minorBidi" w:cstheme="minorBidi"/>
                <w:sz w:val="16"/>
                <w:szCs w:val="16"/>
              </w:rPr>
            </w:pPr>
          </w:p>
        </w:tc>
        <w:tc>
          <w:tcPr>
            <w:tcW w:w="0" w:type="auto"/>
          </w:tcPr>
          <w:p w:rsidR="002D3EE2" w:rsidRPr="0003039A" w:rsidRDefault="002D3EE2" w:rsidP="00050163">
            <w:pPr>
              <w:spacing w:before="20" w:after="20"/>
              <w:rPr>
                <w:rFonts w:asciiTheme="minorBidi" w:hAnsiTheme="minorBidi"/>
                <w:sz w:val="16"/>
                <w:szCs w:val="16"/>
              </w:rPr>
            </w:pPr>
            <w:r w:rsidRPr="0003039A">
              <w:rPr>
                <w:rFonts w:asciiTheme="minorBidi" w:hAnsiTheme="minorBidi"/>
                <w:sz w:val="16"/>
                <w:szCs w:val="16"/>
              </w:rPr>
              <w:t>Residual Sum of Squares</w:t>
            </w:r>
          </w:p>
        </w:tc>
        <w:tc>
          <w:tcPr>
            <w:tcW w:w="0" w:type="auto"/>
            <w:vAlign w:val="center"/>
          </w:tcPr>
          <w:p w:rsidR="002D3EE2" w:rsidRPr="0003039A" w:rsidRDefault="002D3EE2" w:rsidP="00050163">
            <w:pPr>
              <w:pStyle w:val="Declaration"/>
              <w:spacing w:before="20" w:after="20" w:line="240" w:lineRule="auto"/>
              <w:rPr>
                <w:rFonts w:asciiTheme="minorBidi" w:hAnsiTheme="minorBidi" w:cstheme="minorBidi"/>
                <w:sz w:val="16"/>
                <w:szCs w:val="16"/>
              </w:rPr>
            </w:pPr>
            <w:r w:rsidRPr="0003039A">
              <w:rPr>
                <w:rFonts w:asciiTheme="minorBidi" w:hAnsiTheme="minorBidi" w:cstheme="minorBidi"/>
                <w:sz w:val="16"/>
                <w:szCs w:val="16"/>
              </w:rPr>
              <w:t>117.8773383</w:t>
            </w:r>
          </w:p>
        </w:tc>
        <w:tc>
          <w:tcPr>
            <w:tcW w:w="0" w:type="auto"/>
            <w:vAlign w:val="center"/>
          </w:tcPr>
          <w:p w:rsidR="002D3EE2" w:rsidRPr="0003039A" w:rsidRDefault="002D3EE2" w:rsidP="00050163">
            <w:pPr>
              <w:pStyle w:val="Declaration"/>
              <w:spacing w:before="20" w:after="20" w:line="240" w:lineRule="auto"/>
              <w:rPr>
                <w:rFonts w:asciiTheme="minorBidi" w:hAnsiTheme="minorBidi" w:cstheme="minorBidi"/>
                <w:sz w:val="16"/>
                <w:szCs w:val="16"/>
              </w:rPr>
            </w:pPr>
            <w:r w:rsidRPr="00772B92">
              <w:rPr>
                <w:rFonts w:asciiTheme="minorBidi" w:hAnsiTheme="minorBidi" w:cstheme="minorBidi"/>
                <w:sz w:val="16"/>
                <w:szCs w:val="16"/>
              </w:rPr>
              <w:t>95.8827557</w:t>
            </w:r>
          </w:p>
        </w:tc>
        <w:tc>
          <w:tcPr>
            <w:tcW w:w="0" w:type="auto"/>
            <w:vAlign w:val="center"/>
          </w:tcPr>
          <w:p w:rsidR="002D3EE2" w:rsidRPr="0003039A" w:rsidRDefault="002D3EE2" w:rsidP="00050163">
            <w:pPr>
              <w:pStyle w:val="Declaration"/>
              <w:spacing w:before="20" w:after="20" w:line="240" w:lineRule="auto"/>
              <w:rPr>
                <w:rFonts w:asciiTheme="minorBidi" w:hAnsiTheme="minorBidi" w:cstheme="minorBidi"/>
                <w:sz w:val="16"/>
                <w:szCs w:val="16"/>
              </w:rPr>
            </w:pPr>
            <w:r w:rsidRPr="00772B92">
              <w:rPr>
                <w:rFonts w:asciiTheme="minorBidi" w:hAnsiTheme="minorBidi" w:cstheme="minorBidi"/>
                <w:sz w:val="16"/>
                <w:szCs w:val="16"/>
              </w:rPr>
              <w:t>88.1028099</w:t>
            </w:r>
          </w:p>
        </w:tc>
        <w:tc>
          <w:tcPr>
            <w:tcW w:w="0" w:type="auto"/>
            <w:vAlign w:val="center"/>
          </w:tcPr>
          <w:p w:rsidR="002D3EE2" w:rsidRPr="0003039A" w:rsidRDefault="002D3EE2" w:rsidP="00050163">
            <w:pPr>
              <w:pStyle w:val="Declaration"/>
              <w:spacing w:before="20" w:after="20" w:line="240" w:lineRule="auto"/>
              <w:rPr>
                <w:rFonts w:asciiTheme="minorBidi" w:hAnsiTheme="minorBidi" w:cstheme="minorBidi"/>
                <w:sz w:val="16"/>
                <w:szCs w:val="16"/>
              </w:rPr>
            </w:pPr>
            <w:r w:rsidRPr="00074431">
              <w:rPr>
                <w:rFonts w:asciiTheme="minorBidi" w:hAnsiTheme="minorBidi" w:cstheme="minorBidi"/>
                <w:sz w:val="16"/>
                <w:szCs w:val="16"/>
              </w:rPr>
              <w:t>75.2012714</w:t>
            </w:r>
          </w:p>
        </w:tc>
        <w:tc>
          <w:tcPr>
            <w:tcW w:w="0" w:type="auto"/>
            <w:vAlign w:val="center"/>
          </w:tcPr>
          <w:p w:rsidR="002D3EE2" w:rsidRPr="0003039A" w:rsidRDefault="002D3EE2" w:rsidP="00050163">
            <w:pPr>
              <w:pStyle w:val="Declaration"/>
              <w:spacing w:before="20" w:after="20" w:line="240" w:lineRule="auto"/>
              <w:rPr>
                <w:rFonts w:asciiTheme="minorBidi" w:hAnsiTheme="minorBidi" w:cstheme="minorBidi"/>
                <w:sz w:val="16"/>
                <w:szCs w:val="16"/>
              </w:rPr>
            </w:pPr>
            <w:r w:rsidRPr="00074431">
              <w:rPr>
                <w:rFonts w:asciiTheme="minorBidi" w:hAnsiTheme="minorBidi" w:cstheme="minorBidi"/>
                <w:sz w:val="16"/>
                <w:szCs w:val="16"/>
              </w:rPr>
              <w:t>77.7159514</w:t>
            </w:r>
          </w:p>
        </w:tc>
      </w:tr>
      <w:tr w:rsidR="002D3EE2" w:rsidRPr="0003039A" w:rsidTr="00050163">
        <w:trPr>
          <w:trHeight w:val="20"/>
        </w:trPr>
        <w:tc>
          <w:tcPr>
            <w:tcW w:w="0" w:type="auto"/>
            <w:vMerge/>
            <w:vAlign w:val="center"/>
          </w:tcPr>
          <w:p w:rsidR="002D3EE2" w:rsidRPr="0003039A" w:rsidRDefault="002D3EE2" w:rsidP="00050163">
            <w:pPr>
              <w:pStyle w:val="Declaration"/>
              <w:spacing w:before="20" w:after="20" w:line="240" w:lineRule="auto"/>
              <w:rPr>
                <w:rFonts w:asciiTheme="minorBidi" w:hAnsiTheme="minorBidi" w:cstheme="minorBidi"/>
                <w:sz w:val="16"/>
                <w:szCs w:val="16"/>
              </w:rPr>
            </w:pPr>
          </w:p>
        </w:tc>
        <w:tc>
          <w:tcPr>
            <w:tcW w:w="0" w:type="auto"/>
          </w:tcPr>
          <w:p w:rsidR="002D3EE2" w:rsidRPr="0003039A" w:rsidRDefault="002D3EE2" w:rsidP="00050163">
            <w:pPr>
              <w:spacing w:before="20" w:after="20"/>
              <w:rPr>
                <w:rFonts w:asciiTheme="minorBidi" w:hAnsiTheme="minorBidi"/>
                <w:sz w:val="16"/>
                <w:szCs w:val="16"/>
              </w:rPr>
            </w:pPr>
            <w:r w:rsidRPr="0003039A">
              <w:rPr>
                <w:rFonts w:asciiTheme="minorBidi" w:hAnsiTheme="minorBidi"/>
                <w:sz w:val="16"/>
                <w:szCs w:val="16"/>
              </w:rPr>
              <w:t>R</w:t>
            </w:r>
            <w:r w:rsidRPr="0003039A">
              <w:rPr>
                <w:rFonts w:asciiTheme="minorBidi" w:hAnsiTheme="minorBidi"/>
                <w:sz w:val="16"/>
                <w:szCs w:val="16"/>
                <w:vertAlign w:val="superscript"/>
              </w:rPr>
              <w:t>2</w:t>
            </w:r>
          </w:p>
        </w:tc>
        <w:tc>
          <w:tcPr>
            <w:tcW w:w="0" w:type="auto"/>
            <w:vAlign w:val="center"/>
          </w:tcPr>
          <w:p w:rsidR="002D3EE2" w:rsidRPr="0003039A" w:rsidRDefault="002D3EE2" w:rsidP="00050163">
            <w:pPr>
              <w:pStyle w:val="Declaration"/>
              <w:spacing w:before="20" w:after="20" w:line="240" w:lineRule="auto"/>
              <w:rPr>
                <w:rFonts w:asciiTheme="minorBidi" w:hAnsiTheme="minorBidi" w:cstheme="minorBidi"/>
                <w:sz w:val="16"/>
                <w:szCs w:val="16"/>
              </w:rPr>
            </w:pPr>
            <w:r w:rsidRPr="0003039A">
              <w:rPr>
                <w:rFonts w:asciiTheme="minorBidi" w:hAnsiTheme="minorBidi" w:cstheme="minorBidi"/>
                <w:sz w:val="16"/>
                <w:szCs w:val="16"/>
              </w:rPr>
              <w:t>0.9372380</w:t>
            </w:r>
          </w:p>
        </w:tc>
        <w:tc>
          <w:tcPr>
            <w:tcW w:w="0" w:type="auto"/>
            <w:vAlign w:val="center"/>
          </w:tcPr>
          <w:p w:rsidR="002D3EE2" w:rsidRPr="0003039A" w:rsidRDefault="002D3EE2" w:rsidP="00050163">
            <w:pPr>
              <w:pStyle w:val="Declaration"/>
              <w:spacing w:before="20" w:after="20" w:line="240" w:lineRule="auto"/>
              <w:rPr>
                <w:rFonts w:asciiTheme="minorBidi" w:hAnsiTheme="minorBidi" w:cstheme="minorBidi"/>
                <w:sz w:val="16"/>
                <w:szCs w:val="16"/>
              </w:rPr>
            </w:pPr>
            <w:r>
              <w:rPr>
                <w:rFonts w:asciiTheme="minorBidi" w:hAnsiTheme="minorBidi" w:cstheme="minorBidi"/>
                <w:sz w:val="16"/>
                <w:szCs w:val="16"/>
              </w:rPr>
              <w:t>0.9393929</w:t>
            </w:r>
          </w:p>
        </w:tc>
        <w:tc>
          <w:tcPr>
            <w:tcW w:w="0" w:type="auto"/>
            <w:vAlign w:val="center"/>
          </w:tcPr>
          <w:p w:rsidR="002D3EE2" w:rsidRPr="0003039A" w:rsidRDefault="002D3EE2" w:rsidP="00050163">
            <w:pPr>
              <w:pStyle w:val="Declaration"/>
              <w:spacing w:before="20" w:after="20" w:line="240" w:lineRule="auto"/>
              <w:rPr>
                <w:rFonts w:asciiTheme="minorBidi" w:hAnsiTheme="minorBidi" w:cstheme="minorBidi"/>
                <w:sz w:val="16"/>
                <w:szCs w:val="16"/>
              </w:rPr>
            </w:pPr>
            <w:r>
              <w:rPr>
                <w:rFonts w:asciiTheme="minorBidi" w:hAnsiTheme="minorBidi" w:cstheme="minorBidi"/>
                <w:sz w:val="16"/>
                <w:szCs w:val="16"/>
              </w:rPr>
              <w:t>0.9353521</w:t>
            </w:r>
          </w:p>
        </w:tc>
        <w:tc>
          <w:tcPr>
            <w:tcW w:w="0" w:type="auto"/>
            <w:vAlign w:val="center"/>
          </w:tcPr>
          <w:p w:rsidR="002D3EE2" w:rsidRPr="0003039A" w:rsidRDefault="002D3EE2" w:rsidP="00050163">
            <w:pPr>
              <w:pStyle w:val="Declaration"/>
              <w:spacing w:before="20" w:after="20" w:line="240" w:lineRule="auto"/>
              <w:rPr>
                <w:rFonts w:asciiTheme="minorBidi" w:hAnsiTheme="minorBidi" w:cstheme="minorBidi"/>
                <w:sz w:val="16"/>
                <w:szCs w:val="16"/>
              </w:rPr>
            </w:pPr>
            <w:r>
              <w:rPr>
                <w:rFonts w:asciiTheme="minorBidi" w:hAnsiTheme="minorBidi" w:cstheme="minorBidi"/>
                <w:sz w:val="16"/>
                <w:szCs w:val="16"/>
              </w:rPr>
              <w:t>0.9403742</w:t>
            </w:r>
          </w:p>
        </w:tc>
        <w:tc>
          <w:tcPr>
            <w:tcW w:w="0" w:type="auto"/>
            <w:vAlign w:val="center"/>
          </w:tcPr>
          <w:p w:rsidR="002D3EE2" w:rsidRPr="0003039A" w:rsidRDefault="002D3EE2" w:rsidP="00050163">
            <w:pPr>
              <w:pStyle w:val="Declaration"/>
              <w:spacing w:before="20" w:after="20" w:line="240" w:lineRule="auto"/>
              <w:rPr>
                <w:rFonts w:asciiTheme="minorBidi" w:hAnsiTheme="minorBidi" w:cstheme="minorBidi"/>
                <w:sz w:val="16"/>
                <w:szCs w:val="16"/>
              </w:rPr>
            </w:pPr>
            <w:r>
              <w:rPr>
                <w:rFonts w:asciiTheme="minorBidi" w:hAnsiTheme="minorBidi" w:cstheme="minorBidi"/>
                <w:sz w:val="16"/>
                <w:szCs w:val="16"/>
              </w:rPr>
              <w:t>0.9272219</w:t>
            </w:r>
          </w:p>
        </w:tc>
      </w:tr>
      <w:tr w:rsidR="002D3EE2" w:rsidRPr="0003039A" w:rsidTr="00050163">
        <w:trPr>
          <w:trHeight w:val="20"/>
        </w:trPr>
        <w:tc>
          <w:tcPr>
            <w:tcW w:w="0" w:type="auto"/>
            <w:vMerge/>
            <w:vAlign w:val="center"/>
          </w:tcPr>
          <w:p w:rsidR="002D3EE2" w:rsidRPr="0003039A" w:rsidRDefault="002D3EE2" w:rsidP="00050163">
            <w:pPr>
              <w:pStyle w:val="Declaration"/>
              <w:spacing w:before="20" w:after="20" w:line="240" w:lineRule="auto"/>
              <w:rPr>
                <w:rFonts w:asciiTheme="minorBidi" w:hAnsiTheme="minorBidi" w:cstheme="minorBidi"/>
                <w:sz w:val="16"/>
                <w:szCs w:val="16"/>
              </w:rPr>
            </w:pPr>
          </w:p>
        </w:tc>
        <w:tc>
          <w:tcPr>
            <w:tcW w:w="0" w:type="auto"/>
            <w:tcBorders>
              <w:bottom w:val="single" w:sz="4" w:space="0" w:color="auto"/>
            </w:tcBorders>
          </w:tcPr>
          <w:p w:rsidR="002D3EE2" w:rsidRPr="0003039A" w:rsidRDefault="002D3EE2" w:rsidP="00050163">
            <w:pPr>
              <w:spacing w:before="20" w:after="20"/>
              <w:rPr>
                <w:rFonts w:asciiTheme="minorBidi" w:hAnsiTheme="minorBidi"/>
                <w:sz w:val="16"/>
                <w:szCs w:val="16"/>
              </w:rPr>
            </w:pPr>
            <w:r w:rsidRPr="0003039A">
              <w:rPr>
                <w:rFonts w:asciiTheme="minorBidi" w:hAnsiTheme="minorBidi"/>
                <w:sz w:val="16"/>
                <w:szCs w:val="16"/>
              </w:rPr>
              <w:t>Adjusted R</w:t>
            </w:r>
            <w:r w:rsidRPr="0003039A">
              <w:rPr>
                <w:rFonts w:asciiTheme="minorBidi" w:hAnsiTheme="minorBidi"/>
                <w:sz w:val="16"/>
                <w:szCs w:val="16"/>
                <w:vertAlign w:val="superscript"/>
              </w:rPr>
              <w:t>2</w:t>
            </w:r>
            <w:r w:rsidRPr="0003039A">
              <w:rPr>
                <w:rFonts w:asciiTheme="minorBidi" w:hAnsiTheme="minorBidi"/>
                <w:sz w:val="16"/>
                <w:szCs w:val="16"/>
              </w:rPr>
              <w:t xml:space="preserve"> </w:t>
            </w:r>
          </w:p>
        </w:tc>
        <w:tc>
          <w:tcPr>
            <w:tcW w:w="0" w:type="auto"/>
            <w:tcBorders>
              <w:bottom w:val="single" w:sz="4" w:space="0" w:color="auto"/>
            </w:tcBorders>
            <w:vAlign w:val="center"/>
          </w:tcPr>
          <w:p w:rsidR="002D3EE2" w:rsidRPr="0003039A" w:rsidRDefault="002D3EE2" w:rsidP="00050163">
            <w:pPr>
              <w:pStyle w:val="Declaration"/>
              <w:spacing w:before="20" w:after="20" w:line="240" w:lineRule="auto"/>
              <w:rPr>
                <w:rFonts w:asciiTheme="minorBidi" w:hAnsiTheme="minorBidi" w:cstheme="minorBidi"/>
                <w:sz w:val="16"/>
                <w:szCs w:val="16"/>
              </w:rPr>
            </w:pPr>
            <w:r w:rsidRPr="0003039A">
              <w:rPr>
                <w:rFonts w:asciiTheme="minorBidi" w:hAnsiTheme="minorBidi" w:cstheme="minorBidi"/>
                <w:sz w:val="16"/>
                <w:szCs w:val="16"/>
              </w:rPr>
              <w:t>0.8</w:t>
            </w:r>
            <w:r>
              <w:rPr>
                <w:rFonts w:asciiTheme="minorBidi" w:hAnsiTheme="minorBidi" w:cstheme="minorBidi"/>
                <w:sz w:val="16"/>
                <w:szCs w:val="16"/>
              </w:rPr>
              <w:t>9</w:t>
            </w:r>
            <w:r w:rsidRPr="0003039A">
              <w:rPr>
                <w:rFonts w:asciiTheme="minorBidi" w:hAnsiTheme="minorBidi" w:cstheme="minorBidi"/>
                <w:sz w:val="16"/>
                <w:szCs w:val="16"/>
              </w:rPr>
              <w:t>86602</w:t>
            </w:r>
          </w:p>
        </w:tc>
        <w:tc>
          <w:tcPr>
            <w:tcW w:w="0" w:type="auto"/>
            <w:tcBorders>
              <w:bottom w:val="single" w:sz="4" w:space="0" w:color="auto"/>
            </w:tcBorders>
            <w:vAlign w:val="center"/>
          </w:tcPr>
          <w:p w:rsidR="002D3EE2" w:rsidRPr="0003039A" w:rsidRDefault="002D3EE2" w:rsidP="00050163">
            <w:pPr>
              <w:pStyle w:val="Declaration"/>
              <w:spacing w:before="20" w:after="20" w:line="240" w:lineRule="auto"/>
              <w:rPr>
                <w:rFonts w:asciiTheme="minorBidi" w:hAnsiTheme="minorBidi" w:cstheme="minorBidi"/>
                <w:sz w:val="16"/>
                <w:szCs w:val="16"/>
              </w:rPr>
            </w:pPr>
            <w:r w:rsidRPr="00772B92">
              <w:rPr>
                <w:rFonts w:asciiTheme="minorBidi" w:hAnsiTheme="minorBidi" w:cstheme="minorBidi"/>
                <w:sz w:val="16"/>
                <w:szCs w:val="16"/>
              </w:rPr>
              <w:t>0.8966115</w:t>
            </w:r>
          </w:p>
        </w:tc>
        <w:tc>
          <w:tcPr>
            <w:tcW w:w="0" w:type="auto"/>
            <w:tcBorders>
              <w:bottom w:val="single" w:sz="4" w:space="0" w:color="auto"/>
            </w:tcBorders>
            <w:vAlign w:val="center"/>
          </w:tcPr>
          <w:p w:rsidR="002D3EE2" w:rsidRPr="0003039A" w:rsidRDefault="002D3EE2" w:rsidP="00050163">
            <w:pPr>
              <w:pStyle w:val="Declaration"/>
              <w:spacing w:before="20" w:after="20" w:line="240" w:lineRule="auto"/>
              <w:rPr>
                <w:rFonts w:asciiTheme="minorBidi" w:hAnsiTheme="minorBidi" w:cstheme="minorBidi"/>
                <w:sz w:val="16"/>
                <w:szCs w:val="16"/>
              </w:rPr>
            </w:pPr>
            <w:r w:rsidRPr="00772B92">
              <w:rPr>
                <w:rFonts w:asciiTheme="minorBidi" w:hAnsiTheme="minorBidi" w:cstheme="minorBidi"/>
                <w:sz w:val="16"/>
                <w:szCs w:val="16"/>
              </w:rPr>
              <w:t>0.8</w:t>
            </w:r>
            <w:r>
              <w:rPr>
                <w:rFonts w:asciiTheme="minorBidi" w:hAnsiTheme="minorBidi" w:cstheme="minorBidi"/>
                <w:sz w:val="16"/>
                <w:szCs w:val="16"/>
              </w:rPr>
              <w:t>9</w:t>
            </w:r>
            <w:r w:rsidRPr="00772B92">
              <w:rPr>
                <w:rFonts w:asciiTheme="minorBidi" w:hAnsiTheme="minorBidi" w:cstheme="minorBidi"/>
                <w:sz w:val="16"/>
                <w:szCs w:val="16"/>
              </w:rPr>
              <w:t>97183</w:t>
            </w:r>
          </w:p>
        </w:tc>
        <w:tc>
          <w:tcPr>
            <w:tcW w:w="0" w:type="auto"/>
            <w:tcBorders>
              <w:bottom w:val="single" w:sz="4" w:space="0" w:color="auto"/>
            </w:tcBorders>
            <w:vAlign w:val="center"/>
          </w:tcPr>
          <w:p w:rsidR="002D3EE2" w:rsidRPr="0003039A" w:rsidRDefault="002D3EE2" w:rsidP="00050163">
            <w:pPr>
              <w:pStyle w:val="Declaration"/>
              <w:spacing w:before="20" w:after="20" w:line="240" w:lineRule="auto"/>
              <w:rPr>
                <w:rFonts w:asciiTheme="minorBidi" w:hAnsiTheme="minorBidi" w:cstheme="minorBidi"/>
                <w:sz w:val="16"/>
                <w:szCs w:val="16"/>
              </w:rPr>
            </w:pPr>
            <w:r w:rsidRPr="00074431">
              <w:rPr>
                <w:rFonts w:asciiTheme="minorBidi" w:hAnsiTheme="minorBidi" w:cstheme="minorBidi"/>
                <w:sz w:val="16"/>
                <w:szCs w:val="16"/>
              </w:rPr>
              <w:t>0.8982855</w:t>
            </w:r>
          </w:p>
        </w:tc>
        <w:tc>
          <w:tcPr>
            <w:tcW w:w="0" w:type="auto"/>
            <w:tcBorders>
              <w:bottom w:val="single" w:sz="4" w:space="0" w:color="auto"/>
            </w:tcBorders>
            <w:vAlign w:val="center"/>
          </w:tcPr>
          <w:p w:rsidR="002D3EE2" w:rsidRPr="0003039A" w:rsidRDefault="002D3EE2" w:rsidP="00050163">
            <w:pPr>
              <w:pStyle w:val="Declaration"/>
              <w:spacing w:before="20" w:after="20" w:line="240" w:lineRule="auto"/>
              <w:rPr>
                <w:rFonts w:asciiTheme="minorBidi" w:hAnsiTheme="minorBidi" w:cstheme="minorBidi"/>
                <w:sz w:val="16"/>
                <w:szCs w:val="16"/>
              </w:rPr>
            </w:pPr>
            <w:r w:rsidRPr="00074431">
              <w:rPr>
                <w:rFonts w:asciiTheme="minorBidi" w:hAnsiTheme="minorBidi" w:cstheme="minorBidi"/>
                <w:sz w:val="16"/>
                <w:szCs w:val="16"/>
              </w:rPr>
              <w:t>0.8</w:t>
            </w:r>
            <w:r>
              <w:rPr>
                <w:rFonts w:asciiTheme="minorBidi" w:hAnsiTheme="minorBidi" w:cstheme="minorBidi"/>
                <w:sz w:val="16"/>
                <w:szCs w:val="16"/>
              </w:rPr>
              <w:t>9</w:t>
            </w:r>
            <w:r w:rsidRPr="00074431">
              <w:rPr>
                <w:rFonts w:asciiTheme="minorBidi" w:hAnsiTheme="minorBidi" w:cstheme="minorBidi"/>
                <w:sz w:val="16"/>
                <w:szCs w:val="16"/>
              </w:rPr>
              <w:t>58492</w:t>
            </w:r>
          </w:p>
        </w:tc>
      </w:tr>
      <w:tr w:rsidR="002D3EE2" w:rsidRPr="0003039A" w:rsidTr="00050163">
        <w:trPr>
          <w:trHeight w:val="20"/>
        </w:trPr>
        <w:tc>
          <w:tcPr>
            <w:tcW w:w="0" w:type="auto"/>
            <w:vMerge w:val="restart"/>
            <w:vAlign w:val="center"/>
          </w:tcPr>
          <w:p w:rsidR="002D3EE2" w:rsidRDefault="002D3EE2" w:rsidP="00050163">
            <w:pPr>
              <w:pStyle w:val="Declaration"/>
              <w:spacing w:before="20" w:after="20" w:line="240" w:lineRule="auto"/>
              <w:rPr>
                <w:rFonts w:asciiTheme="minorBidi" w:hAnsiTheme="minorBidi" w:cstheme="minorBidi"/>
                <w:sz w:val="16"/>
                <w:szCs w:val="16"/>
              </w:rPr>
            </w:pPr>
            <w:r w:rsidRPr="0003039A">
              <w:rPr>
                <w:rFonts w:asciiTheme="minorBidi" w:hAnsiTheme="minorBidi" w:cstheme="minorBidi"/>
                <w:sz w:val="16"/>
                <w:szCs w:val="16"/>
              </w:rPr>
              <w:t xml:space="preserve">Model </w:t>
            </w:r>
          </w:p>
          <w:p w:rsidR="002D3EE2" w:rsidRPr="0003039A" w:rsidRDefault="002D3EE2" w:rsidP="00050163">
            <w:pPr>
              <w:pStyle w:val="Declaration"/>
              <w:spacing w:before="20" w:after="20" w:line="240" w:lineRule="auto"/>
              <w:rPr>
                <w:rFonts w:asciiTheme="minorBidi" w:hAnsiTheme="minorBidi" w:cstheme="minorBidi"/>
                <w:sz w:val="16"/>
                <w:szCs w:val="16"/>
              </w:rPr>
            </w:pPr>
            <w:r w:rsidRPr="0003039A">
              <w:rPr>
                <w:rFonts w:asciiTheme="minorBidi" w:hAnsiTheme="minorBidi" w:cstheme="minorBidi"/>
                <w:sz w:val="16"/>
                <w:szCs w:val="16"/>
              </w:rPr>
              <w:t>constants</w:t>
            </w:r>
          </w:p>
        </w:tc>
        <w:tc>
          <w:tcPr>
            <w:tcW w:w="0" w:type="auto"/>
            <w:tcBorders>
              <w:top w:val="single" w:sz="4" w:space="0" w:color="auto"/>
            </w:tcBorders>
            <w:vAlign w:val="center"/>
          </w:tcPr>
          <w:p w:rsidR="002D3EE2" w:rsidRPr="0003039A" w:rsidRDefault="002D3EE2" w:rsidP="00050163">
            <w:pPr>
              <w:pStyle w:val="Declaration"/>
              <w:spacing w:before="20" w:after="20" w:line="240" w:lineRule="auto"/>
              <w:rPr>
                <w:rFonts w:asciiTheme="minorBidi" w:hAnsiTheme="minorBidi" w:cstheme="minorBidi"/>
                <w:sz w:val="16"/>
                <w:szCs w:val="16"/>
              </w:rPr>
            </w:pPr>
            <w:r w:rsidRPr="0003039A">
              <w:rPr>
                <w:rFonts w:asciiTheme="minorBidi" w:hAnsiTheme="minorBidi" w:cstheme="minorBidi"/>
                <w:sz w:val="16"/>
                <w:szCs w:val="16"/>
              </w:rPr>
              <w:t>a</w:t>
            </w:r>
          </w:p>
        </w:tc>
        <w:tc>
          <w:tcPr>
            <w:tcW w:w="0" w:type="auto"/>
            <w:tcBorders>
              <w:top w:val="single" w:sz="4" w:space="0" w:color="auto"/>
            </w:tcBorders>
            <w:vAlign w:val="center"/>
          </w:tcPr>
          <w:p w:rsidR="002D3EE2" w:rsidRPr="0003039A" w:rsidRDefault="002D3EE2" w:rsidP="00050163">
            <w:pPr>
              <w:pStyle w:val="Declaration"/>
              <w:spacing w:before="20" w:after="20" w:line="240" w:lineRule="auto"/>
              <w:rPr>
                <w:rFonts w:asciiTheme="minorBidi" w:hAnsiTheme="minorBidi" w:cstheme="minorBidi"/>
                <w:sz w:val="16"/>
                <w:szCs w:val="16"/>
              </w:rPr>
            </w:pPr>
            <w:r w:rsidRPr="00772B92">
              <w:rPr>
                <w:rFonts w:asciiTheme="minorBidi" w:hAnsiTheme="minorBidi" w:cstheme="minorBidi"/>
                <w:sz w:val="16"/>
                <w:szCs w:val="16"/>
              </w:rPr>
              <w:t>-0.0027034</w:t>
            </w:r>
          </w:p>
        </w:tc>
        <w:tc>
          <w:tcPr>
            <w:tcW w:w="0" w:type="auto"/>
            <w:tcBorders>
              <w:top w:val="single" w:sz="4" w:space="0" w:color="auto"/>
            </w:tcBorders>
            <w:shd w:val="clear" w:color="auto" w:fill="auto"/>
            <w:vAlign w:val="bottom"/>
          </w:tcPr>
          <w:p w:rsidR="002D3EE2" w:rsidRDefault="002D3EE2" w:rsidP="00050163">
            <w:pPr>
              <w:spacing w:before="20" w:after="20"/>
              <w:rPr>
                <w:rFonts w:cs="Arial"/>
                <w:color w:val="000000"/>
                <w:sz w:val="16"/>
                <w:szCs w:val="16"/>
              </w:rPr>
            </w:pPr>
            <w:r>
              <w:rPr>
                <w:rFonts w:cs="Arial"/>
                <w:color w:val="000000"/>
                <w:sz w:val="16"/>
                <w:szCs w:val="16"/>
              </w:rPr>
              <w:t>0.0250224</w:t>
            </w:r>
          </w:p>
        </w:tc>
        <w:tc>
          <w:tcPr>
            <w:tcW w:w="0" w:type="auto"/>
            <w:tcBorders>
              <w:top w:val="single" w:sz="4" w:space="0" w:color="auto"/>
            </w:tcBorders>
            <w:shd w:val="clear" w:color="auto" w:fill="auto"/>
            <w:vAlign w:val="bottom"/>
          </w:tcPr>
          <w:p w:rsidR="002D3EE2" w:rsidRDefault="002D3EE2" w:rsidP="00050163">
            <w:pPr>
              <w:spacing w:before="20" w:after="20"/>
              <w:rPr>
                <w:rFonts w:cs="Arial"/>
                <w:color w:val="000000"/>
                <w:sz w:val="16"/>
                <w:szCs w:val="16"/>
              </w:rPr>
            </w:pPr>
            <w:r>
              <w:rPr>
                <w:rFonts w:cs="Arial"/>
                <w:color w:val="000000"/>
                <w:sz w:val="16"/>
                <w:szCs w:val="16"/>
              </w:rPr>
              <w:t>0.0300554</w:t>
            </w:r>
          </w:p>
        </w:tc>
        <w:tc>
          <w:tcPr>
            <w:tcW w:w="0" w:type="auto"/>
            <w:tcBorders>
              <w:top w:val="single" w:sz="4" w:space="0" w:color="auto"/>
            </w:tcBorders>
            <w:shd w:val="clear" w:color="auto" w:fill="auto"/>
            <w:vAlign w:val="bottom"/>
          </w:tcPr>
          <w:p w:rsidR="002D3EE2" w:rsidRDefault="002D3EE2" w:rsidP="00050163">
            <w:pPr>
              <w:spacing w:before="20" w:after="20"/>
              <w:rPr>
                <w:rFonts w:cs="Arial"/>
                <w:color w:val="000000"/>
                <w:sz w:val="16"/>
                <w:szCs w:val="16"/>
              </w:rPr>
            </w:pPr>
            <w:r>
              <w:rPr>
                <w:rFonts w:cs="Arial"/>
                <w:color w:val="000000"/>
                <w:sz w:val="16"/>
                <w:szCs w:val="16"/>
              </w:rPr>
              <w:t>1.14078E-04</w:t>
            </w:r>
          </w:p>
        </w:tc>
        <w:tc>
          <w:tcPr>
            <w:tcW w:w="0" w:type="auto"/>
            <w:tcBorders>
              <w:top w:val="single" w:sz="4" w:space="0" w:color="auto"/>
            </w:tcBorders>
            <w:shd w:val="clear" w:color="auto" w:fill="auto"/>
            <w:vAlign w:val="bottom"/>
          </w:tcPr>
          <w:p w:rsidR="002D3EE2" w:rsidRDefault="002D3EE2" w:rsidP="00050163">
            <w:pPr>
              <w:spacing w:before="20" w:after="20"/>
              <w:rPr>
                <w:rFonts w:cs="Arial"/>
                <w:color w:val="000000"/>
                <w:sz w:val="16"/>
                <w:szCs w:val="16"/>
              </w:rPr>
            </w:pPr>
            <w:r>
              <w:rPr>
                <w:rFonts w:cs="Arial"/>
                <w:color w:val="000000"/>
                <w:sz w:val="16"/>
                <w:szCs w:val="16"/>
              </w:rPr>
              <w:t>8.52191E-04</w:t>
            </w:r>
          </w:p>
        </w:tc>
      </w:tr>
      <w:tr w:rsidR="002D3EE2" w:rsidRPr="0003039A" w:rsidTr="00050163">
        <w:trPr>
          <w:trHeight w:val="20"/>
        </w:trPr>
        <w:tc>
          <w:tcPr>
            <w:tcW w:w="0" w:type="auto"/>
            <w:vMerge/>
            <w:vAlign w:val="center"/>
          </w:tcPr>
          <w:p w:rsidR="002D3EE2" w:rsidRPr="0003039A" w:rsidRDefault="002D3EE2" w:rsidP="00050163">
            <w:pPr>
              <w:pStyle w:val="Declaration"/>
              <w:spacing w:before="20" w:after="20" w:line="240" w:lineRule="auto"/>
              <w:rPr>
                <w:rFonts w:asciiTheme="minorBidi" w:hAnsiTheme="minorBidi" w:cstheme="minorBidi"/>
                <w:sz w:val="16"/>
                <w:szCs w:val="16"/>
              </w:rPr>
            </w:pPr>
          </w:p>
        </w:tc>
        <w:tc>
          <w:tcPr>
            <w:tcW w:w="0" w:type="auto"/>
            <w:vAlign w:val="center"/>
          </w:tcPr>
          <w:p w:rsidR="002D3EE2" w:rsidRPr="0003039A" w:rsidRDefault="002D3EE2" w:rsidP="00050163">
            <w:pPr>
              <w:pStyle w:val="Declaration"/>
              <w:spacing w:before="20" w:after="20" w:line="240" w:lineRule="auto"/>
              <w:rPr>
                <w:rFonts w:asciiTheme="minorBidi" w:hAnsiTheme="minorBidi" w:cstheme="minorBidi"/>
                <w:sz w:val="16"/>
                <w:szCs w:val="16"/>
              </w:rPr>
            </w:pPr>
            <w:r w:rsidRPr="0003039A">
              <w:rPr>
                <w:rFonts w:asciiTheme="minorBidi" w:hAnsiTheme="minorBidi" w:cstheme="minorBidi"/>
                <w:sz w:val="16"/>
                <w:szCs w:val="16"/>
              </w:rPr>
              <w:t>b</w:t>
            </w:r>
          </w:p>
        </w:tc>
        <w:tc>
          <w:tcPr>
            <w:tcW w:w="0" w:type="auto"/>
            <w:vAlign w:val="center"/>
          </w:tcPr>
          <w:p w:rsidR="002D3EE2" w:rsidRPr="0003039A" w:rsidRDefault="002D3EE2" w:rsidP="00050163">
            <w:pPr>
              <w:pStyle w:val="Declaration"/>
              <w:spacing w:before="20" w:after="20" w:line="240" w:lineRule="auto"/>
              <w:rPr>
                <w:rFonts w:asciiTheme="minorBidi" w:hAnsiTheme="minorBidi" w:cstheme="minorBidi"/>
                <w:sz w:val="16"/>
                <w:szCs w:val="16"/>
              </w:rPr>
            </w:pPr>
            <w:r w:rsidRPr="00772B92">
              <w:rPr>
                <w:rFonts w:asciiTheme="minorBidi" w:hAnsiTheme="minorBidi" w:cstheme="minorBidi"/>
                <w:sz w:val="16"/>
                <w:szCs w:val="16"/>
              </w:rPr>
              <w:t>-4809.7856333</w:t>
            </w:r>
          </w:p>
        </w:tc>
        <w:tc>
          <w:tcPr>
            <w:tcW w:w="0" w:type="auto"/>
            <w:shd w:val="clear" w:color="auto" w:fill="auto"/>
            <w:vAlign w:val="bottom"/>
          </w:tcPr>
          <w:p w:rsidR="002D3EE2" w:rsidRDefault="002D3EE2" w:rsidP="00050163">
            <w:pPr>
              <w:spacing w:before="20" w:after="20"/>
              <w:rPr>
                <w:rFonts w:cs="Arial"/>
                <w:color w:val="000000"/>
                <w:sz w:val="16"/>
                <w:szCs w:val="16"/>
              </w:rPr>
            </w:pPr>
            <w:r>
              <w:rPr>
                <w:rFonts w:cs="Arial"/>
                <w:color w:val="000000"/>
                <w:sz w:val="16"/>
                <w:szCs w:val="16"/>
              </w:rPr>
              <w:t>34606.243</w:t>
            </w:r>
          </w:p>
        </w:tc>
        <w:tc>
          <w:tcPr>
            <w:tcW w:w="0" w:type="auto"/>
            <w:shd w:val="clear" w:color="auto" w:fill="auto"/>
            <w:vAlign w:val="bottom"/>
          </w:tcPr>
          <w:p w:rsidR="002D3EE2" w:rsidRDefault="002D3EE2" w:rsidP="00050163">
            <w:pPr>
              <w:spacing w:before="20" w:after="20"/>
              <w:rPr>
                <w:rFonts w:cs="Arial"/>
                <w:color w:val="000000"/>
                <w:sz w:val="16"/>
                <w:szCs w:val="16"/>
              </w:rPr>
            </w:pPr>
            <w:r>
              <w:rPr>
                <w:rFonts w:cs="Arial"/>
                <w:color w:val="000000"/>
                <w:sz w:val="16"/>
                <w:szCs w:val="16"/>
              </w:rPr>
              <w:t>-5592.0664</w:t>
            </w:r>
          </w:p>
        </w:tc>
        <w:tc>
          <w:tcPr>
            <w:tcW w:w="0" w:type="auto"/>
            <w:shd w:val="clear" w:color="auto" w:fill="auto"/>
            <w:vAlign w:val="bottom"/>
          </w:tcPr>
          <w:p w:rsidR="002D3EE2" w:rsidRDefault="002D3EE2" w:rsidP="00050163">
            <w:pPr>
              <w:spacing w:before="20" w:after="20"/>
              <w:rPr>
                <w:rFonts w:cs="Arial"/>
                <w:color w:val="000000"/>
                <w:sz w:val="16"/>
                <w:szCs w:val="16"/>
              </w:rPr>
            </w:pPr>
            <w:r>
              <w:rPr>
                <w:rFonts w:cs="Arial"/>
                <w:color w:val="000000"/>
                <w:sz w:val="16"/>
                <w:szCs w:val="16"/>
              </w:rPr>
              <w:t>66840.699</w:t>
            </w:r>
          </w:p>
        </w:tc>
        <w:tc>
          <w:tcPr>
            <w:tcW w:w="0" w:type="auto"/>
            <w:shd w:val="clear" w:color="auto" w:fill="auto"/>
            <w:vAlign w:val="bottom"/>
          </w:tcPr>
          <w:p w:rsidR="002D3EE2" w:rsidRDefault="002D3EE2" w:rsidP="00050163">
            <w:pPr>
              <w:spacing w:before="20" w:after="20"/>
              <w:rPr>
                <w:rFonts w:cs="Arial"/>
                <w:color w:val="000000"/>
                <w:sz w:val="16"/>
                <w:szCs w:val="16"/>
              </w:rPr>
            </w:pPr>
            <w:r>
              <w:rPr>
                <w:rFonts w:cs="Arial"/>
                <w:color w:val="000000"/>
                <w:sz w:val="16"/>
                <w:szCs w:val="16"/>
              </w:rPr>
              <w:t>10121.811</w:t>
            </w:r>
          </w:p>
        </w:tc>
      </w:tr>
      <w:tr w:rsidR="002D3EE2" w:rsidRPr="0003039A" w:rsidTr="00050163">
        <w:trPr>
          <w:trHeight w:val="20"/>
        </w:trPr>
        <w:tc>
          <w:tcPr>
            <w:tcW w:w="0" w:type="auto"/>
            <w:vMerge/>
            <w:vAlign w:val="center"/>
          </w:tcPr>
          <w:p w:rsidR="002D3EE2" w:rsidRPr="0003039A" w:rsidRDefault="002D3EE2" w:rsidP="00050163">
            <w:pPr>
              <w:pStyle w:val="Declaration"/>
              <w:spacing w:before="20" w:after="20" w:line="240" w:lineRule="auto"/>
              <w:rPr>
                <w:rFonts w:asciiTheme="minorBidi" w:hAnsiTheme="minorBidi" w:cstheme="minorBidi"/>
                <w:sz w:val="16"/>
                <w:szCs w:val="16"/>
              </w:rPr>
            </w:pPr>
          </w:p>
        </w:tc>
        <w:tc>
          <w:tcPr>
            <w:tcW w:w="0" w:type="auto"/>
            <w:vAlign w:val="center"/>
          </w:tcPr>
          <w:p w:rsidR="002D3EE2" w:rsidRPr="0003039A" w:rsidRDefault="002D3EE2" w:rsidP="00050163">
            <w:pPr>
              <w:pStyle w:val="Declaration"/>
              <w:spacing w:before="20" w:after="20" w:line="240" w:lineRule="auto"/>
              <w:rPr>
                <w:rFonts w:asciiTheme="minorBidi" w:hAnsiTheme="minorBidi" w:cstheme="minorBidi"/>
                <w:sz w:val="16"/>
                <w:szCs w:val="16"/>
              </w:rPr>
            </w:pPr>
            <w:r w:rsidRPr="0003039A">
              <w:rPr>
                <w:rFonts w:asciiTheme="minorBidi" w:hAnsiTheme="minorBidi" w:cstheme="minorBidi"/>
                <w:sz w:val="16"/>
                <w:szCs w:val="16"/>
              </w:rPr>
              <w:t>c</w:t>
            </w:r>
          </w:p>
        </w:tc>
        <w:tc>
          <w:tcPr>
            <w:tcW w:w="0" w:type="auto"/>
            <w:vAlign w:val="center"/>
          </w:tcPr>
          <w:p w:rsidR="002D3EE2" w:rsidRPr="0003039A" w:rsidRDefault="002D3EE2" w:rsidP="00050163">
            <w:pPr>
              <w:pStyle w:val="Declaration"/>
              <w:spacing w:before="20" w:after="20" w:line="240" w:lineRule="auto"/>
              <w:rPr>
                <w:rFonts w:asciiTheme="minorBidi" w:hAnsiTheme="minorBidi" w:cstheme="minorBidi"/>
                <w:sz w:val="16"/>
                <w:szCs w:val="16"/>
              </w:rPr>
            </w:pPr>
            <w:r w:rsidRPr="00772B92">
              <w:rPr>
                <w:rFonts w:asciiTheme="minorBidi" w:hAnsiTheme="minorBidi" w:cstheme="minorBidi"/>
                <w:sz w:val="16"/>
                <w:szCs w:val="16"/>
              </w:rPr>
              <w:t>20.3059469</w:t>
            </w:r>
          </w:p>
        </w:tc>
        <w:tc>
          <w:tcPr>
            <w:tcW w:w="0" w:type="auto"/>
            <w:shd w:val="clear" w:color="auto" w:fill="auto"/>
            <w:vAlign w:val="bottom"/>
          </w:tcPr>
          <w:p w:rsidR="002D3EE2" w:rsidRDefault="002D3EE2" w:rsidP="00050163">
            <w:pPr>
              <w:spacing w:before="20" w:after="20"/>
              <w:rPr>
                <w:rFonts w:cs="Arial"/>
                <w:color w:val="000000"/>
                <w:sz w:val="16"/>
                <w:szCs w:val="16"/>
              </w:rPr>
            </w:pPr>
            <w:r>
              <w:rPr>
                <w:rFonts w:cs="Arial"/>
                <w:color w:val="000000"/>
                <w:sz w:val="16"/>
                <w:szCs w:val="16"/>
              </w:rPr>
              <w:t>-140.30345</w:t>
            </w:r>
          </w:p>
        </w:tc>
        <w:tc>
          <w:tcPr>
            <w:tcW w:w="0" w:type="auto"/>
            <w:shd w:val="clear" w:color="auto" w:fill="auto"/>
            <w:vAlign w:val="bottom"/>
          </w:tcPr>
          <w:p w:rsidR="002D3EE2" w:rsidRDefault="002D3EE2" w:rsidP="00050163">
            <w:pPr>
              <w:spacing w:before="20" w:after="20"/>
              <w:rPr>
                <w:rFonts w:cs="Arial"/>
                <w:color w:val="000000"/>
                <w:sz w:val="16"/>
                <w:szCs w:val="16"/>
              </w:rPr>
            </w:pPr>
            <w:r>
              <w:rPr>
                <w:rFonts w:cs="Arial"/>
                <w:color w:val="000000"/>
                <w:sz w:val="16"/>
                <w:szCs w:val="16"/>
              </w:rPr>
              <w:t>22.689745</w:t>
            </w:r>
          </w:p>
        </w:tc>
        <w:tc>
          <w:tcPr>
            <w:tcW w:w="0" w:type="auto"/>
            <w:shd w:val="clear" w:color="auto" w:fill="auto"/>
            <w:vAlign w:val="bottom"/>
          </w:tcPr>
          <w:p w:rsidR="002D3EE2" w:rsidRDefault="002D3EE2" w:rsidP="00050163">
            <w:pPr>
              <w:spacing w:before="20" w:after="20"/>
              <w:rPr>
                <w:rFonts w:cs="Arial"/>
                <w:color w:val="000000"/>
                <w:sz w:val="16"/>
                <w:szCs w:val="16"/>
              </w:rPr>
            </w:pPr>
            <w:r>
              <w:rPr>
                <w:rFonts w:cs="Arial"/>
                <w:color w:val="000000"/>
                <w:sz w:val="16"/>
                <w:szCs w:val="16"/>
              </w:rPr>
              <w:t>-280.64972</w:t>
            </w:r>
          </w:p>
        </w:tc>
        <w:tc>
          <w:tcPr>
            <w:tcW w:w="0" w:type="auto"/>
            <w:shd w:val="clear" w:color="auto" w:fill="auto"/>
            <w:vAlign w:val="bottom"/>
          </w:tcPr>
          <w:p w:rsidR="002D3EE2" w:rsidRDefault="002D3EE2" w:rsidP="00050163">
            <w:pPr>
              <w:spacing w:before="20" w:after="20"/>
              <w:rPr>
                <w:rFonts w:cs="Arial"/>
                <w:color w:val="000000"/>
                <w:sz w:val="16"/>
                <w:szCs w:val="16"/>
              </w:rPr>
            </w:pPr>
            <w:r>
              <w:rPr>
                <w:rFonts w:cs="Arial"/>
                <w:color w:val="000000"/>
                <w:sz w:val="16"/>
                <w:szCs w:val="16"/>
              </w:rPr>
              <w:t>-42.455193</w:t>
            </w:r>
          </w:p>
        </w:tc>
      </w:tr>
      <w:tr w:rsidR="002D3EE2" w:rsidRPr="0003039A" w:rsidTr="00050163">
        <w:trPr>
          <w:trHeight w:val="20"/>
        </w:trPr>
        <w:tc>
          <w:tcPr>
            <w:tcW w:w="0" w:type="auto"/>
            <w:vMerge/>
            <w:vAlign w:val="center"/>
          </w:tcPr>
          <w:p w:rsidR="002D3EE2" w:rsidRPr="0003039A" w:rsidRDefault="002D3EE2" w:rsidP="00050163">
            <w:pPr>
              <w:pStyle w:val="Declaration"/>
              <w:spacing w:before="20" w:after="20" w:line="240" w:lineRule="auto"/>
              <w:rPr>
                <w:rFonts w:asciiTheme="minorBidi" w:hAnsiTheme="minorBidi" w:cstheme="minorBidi"/>
                <w:sz w:val="16"/>
                <w:szCs w:val="16"/>
              </w:rPr>
            </w:pPr>
          </w:p>
        </w:tc>
        <w:tc>
          <w:tcPr>
            <w:tcW w:w="0" w:type="auto"/>
            <w:vAlign w:val="center"/>
          </w:tcPr>
          <w:p w:rsidR="002D3EE2" w:rsidRPr="0003039A" w:rsidRDefault="002D3EE2" w:rsidP="00050163">
            <w:pPr>
              <w:pStyle w:val="Declaration"/>
              <w:spacing w:before="20" w:after="20" w:line="240" w:lineRule="auto"/>
              <w:rPr>
                <w:rFonts w:asciiTheme="minorBidi" w:hAnsiTheme="minorBidi" w:cstheme="minorBidi"/>
                <w:sz w:val="16"/>
                <w:szCs w:val="16"/>
              </w:rPr>
            </w:pPr>
            <w:r w:rsidRPr="0003039A">
              <w:rPr>
                <w:rFonts w:asciiTheme="minorBidi" w:hAnsiTheme="minorBidi" w:cstheme="minorBidi"/>
                <w:sz w:val="16"/>
                <w:szCs w:val="16"/>
              </w:rPr>
              <w:t>d</w:t>
            </w:r>
          </w:p>
        </w:tc>
        <w:tc>
          <w:tcPr>
            <w:tcW w:w="0" w:type="auto"/>
            <w:vAlign w:val="center"/>
          </w:tcPr>
          <w:p w:rsidR="002D3EE2" w:rsidRPr="0003039A" w:rsidRDefault="002D3EE2" w:rsidP="00050163">
            <w:pPr>
              <w:pStyle w:val="Declaration"/>
              <w:spacing w:before="20" w:after="20" w:line="240" w:lineRule="auto"/>
              <w:rPr>
                <w:rFonts w:asciiTheme="minorBidi" w:hAnsiTheme="minorBidi" w:cstheme="minorBidi"/>
                <w:sz w:val="16"/>
                <w:szCs w:val="16"/>
              </w:rPr>
            </w:pPr>
            <w:r w:rsidRPr="00772B92">
              <w:rPr>
                <w:rFonts w:asciiTheme="minorBidi" w:hAnsiTheme="minorBidi" w:cstheme="minorBidi"/>
                <w:sz w:val="16"/>
                <w:szCs w:val="16"/>
              </w:rPr>
              <w:t>-0.0263901</w:t>
            </w:r>
          </w:p>
        </w:tc>
        <w:tc>
          <w:tcPr>
            <w:tcW w:w="0" w:type="auto"/>
            <w:shd w:val="clear" w:color="auto" w:fill="auto"/>
            <w:vAlign w:val="bottom"/>
          </w:tcPr>
          <w:p w:rsidR="002D3EE2" w:rsidRDefault="002D3EE2" w:rsidP="00050163">
            <w:pPr>
              <w:spacing w:before="20" w:after="20"/>
              <w:rPr>
                <w:rFonts w:cs="Arial"/>
                <w:color w:val="000000"/>
                <w:sz w:val="16"/>
                <w:szCs w:val="16"/>
              </w:rPr>
            </w:pPr>
            <w:r>
              <w:rPr>
                <w:rFonts w:cs="Arial"/>
                <w:color w:val="000000"/>
                <w:sz w:val="16"/>
                <w:szCs w:val="16"/>
              </w:rPr>
              <w:t>0.1793915</w:t>
            </w:r>
          </w:p>
        </w:tc>
        <w:tc>
          <w:tcPr>
            <w:tcW w:w="0" w:type="auto"/>
            <w:shd w:val="clear" w:color="auto" w:fill="auto"/>
            <w:vAlign w:val="bottom"/>
          </w:tcPr>
          <w:p w:rsidR="002D3EE2" w:rsidRDefault="002D3EE2" w:rsidP="00050163">
            <w:pPr>
              <w:spacing w:before="20" w:after="20"/>
              <w:rPr>
                <w:rFonts w:cs="Arial"/>
                <w:color w:val="000000"/>
                <w:sz w:val="16"/>
                <w:szCs w:val="16"/>
              </w:rPr>
            </w:pPr>
            <w:r>
              <w:rPr>
                <w:rFonts w:cs="Arial"/>
                <w:color w:val="000000"/>
                <w:sz w:val="16"/>
                <w:szCs w:val="16"/>
              </w:rPr>
              <w:t>-0.0285682</w:t>
            </w:r>
          </w:p>
        </w:tc>
        <w:tc>
          <w:tcPr>
            <w:tcW w:w="0" w:type="auto"/>
            <w:shd w:val="clear" w:color="auto" w:fill="auto"/>
            <w:vAlign w:val="bottom"/>
          </w:tcPr>
          <w:p w:rsidR="002D3EE2" w:rsidRDefault="002D3EE2" w:rsidP="00050163">
            <w:pPr>
              <w:spacing w:before="20" w:after="20"/>
              <w:rPr>
                <w:rFonts w:cs="Arial"/>
                <w:color w:val="000000"/>
                <w:sz w:val="16"/>
                <w:szCs w:val="16"/>
              </w:rPr>
            </w:pPr>
            <w:r>
              <w:rPr>
                <w:rFonts w:cs="Arial"/>
                <w:color w:val="000000"/>
                <w:sz w:val="16"/>
                <w:szCs w:val="16"/>
              </w:rPr>
              <w:t>0.3535269</w:t>
            </w:r>
          </w:p>
        </w:tc>
        <w:tc>
          <w:tcPr>
            <w:tcW w:w="0" w:type="auto"/>
            <w:shd w:val="clear" w:color="auto" w:fill="auto"/>
            <w:vAlign w:val="bottom"/>
          </w:tcPr>
          <w:p w:rsidR="002D3EE2" w:rsidRDefault="002D3EE2" w:rsidP="00050163">
            <w:pPr>
              <w:spacing w:before="20" w:after="20"/>
              <w:rPr>
                <w:rFonts w:cs="Arial"/>
                <w:color w:val="000000"/>
                <w:sz w:val="16"/>
                <w:szCs w:val="16"/>
              </w:rPr>
            </w:pPr>
            <w:r>
              <w:rPr>
                <w:rFonts w:cs="Arial"/>
                <w:color w:val="000000"/>
                <w:sz w:val="16"/>
                <w:szCs w:val="16"/>
              </w:rPr>
              <w:t>0.0533838</w:t>
            </w:r>
          </w:p>
        </w:tc>
      </w:tr>
      <w:tr w:rsidR="002D3EE2" w:rsidRPr="0003039A" w:rsidTr="00050163">
        <w:trPr>
          <w:trHeight w:val="20"/>
        </w:trPr>
        <w:tc>
          <w:tcPr>
            <w:tcW w:w="0" w:type="auto"/>
            <w:vMerge/>
            <w:vAlign w:val="center"/>
          </w:tcPr>
          <w:p w:rsidR="002D3EE2" w:rsidRPr="0003039A" w:rsidRDefault="002D3EE2" w:rsidP="00050163">
            <w:pPr>
              <w:pStyle w:val="Declaration"/>
              <w:spacing w:before="20" w:after="20" w:line="240" w:lineRule="auto"/>
              <w:rPr>
                <w:rFonts w:asciiTheme="minorBidi" w:hAnsiTheme="minorBidi" w:cstheme="minorBidi"/>
                <w:sz w:val="16"/>
                <w:szCs w:val="16"/>
              </w:rPr>
            </w:pPr>
          </w:p>
        </w:tc>
        <w:tc>
          <w:tcPr>
            <w:tcW w:w="0" w:type="auto"/>
            <w:vAlign w:val="center"/>
          </w:tcPr>
          <w:p w:rsidR="002D3EE2" w:rsidRPr="0003039A" w:rsidRDefault="002D3EE2" w:rsidP="00050163">
            <w:pPr>
              <w:pStyle w:val="Declaration"/>
              <w:spacing w:before="20" w:after="20" w:line="240" w:lineRule="auto"/>
              <w:rPr>
                <w:rFonts w:asciiTheme="minorBidi" w:hAnsiTheme="minorBidi" w:cstheme="minorBidi"/>
                <w:sz w:val="16"/>
                <w:szCs w:val="16"/>
              </w:rPr>
            </w:pPr>
            <w:r w:rsidRPr="0003039A">
              <w:rPr>
                <w:rFonts w:asciiTheme="minorBidi" w:hAnsiTheme="minorBidi" w:cstheme="minorBidi"/>
                <w:sz w:val="16"/>
                <w:szCs w:val="16"/>
              </w:rPr>
              <w:t>e</w:t>
            </w:r>
          </w:p>
        </w:tc>
        <w:tc>
          <w:tcPr>
            <w:tcW w:w="0" w:type="auto"/>
            <w:shd w:val="clear" w:color="auto" w:fill="auto"/>
            <w:vAlign w:val="center"/>
          </w:tcPr>
          <w:p w:rsidR="002D3EE2" w:rsidRDefault="002D3EE2" w:rsidP="00050163">
            <w:pPr>
              <w:spacing w:before="20" w:after="20"/>
              <w:rPr>
                <w:rFonts w:cs="Arial"/>
                <w:color w:val="000000"/>
                <w:sz w:val="16"/>
                <w:szCs w:val="16"/>
              </w:rPr>
            </w:pPr>
            <w:r>
              <w:rPr>
                <w:rFonts w:cs="Arial"/>
                <w:color w:val="000000"/>
                <w:sz w:val="16"/>
                <w:szCs w:val="16"/>
              </w:rPr>
              <w:t>-2697.3805</w:t>
            </w:r>
          </w:p>
        </w:tc>
        <w:tc>
          <w:tcPr>
            <w:tcW w:w="0" w:type="auto"/>
            <w:shd w:val="clear" w:color="auto" w:fill="auto"/>
            <w:vAlign w:val="bottom"/>
          </w:tcPr>
          <w:p w:rsidR="002D3EE2" w:rsidRDefault="002D3EE2" w:rsidP="00050163">
            <w:pPr>
              <w:spacing w:before="20" w:after="20"/>
              <w:rPr>
                <w:rFonts w:cs="Arial"/>
                <w:color w:val="000000"/>
                <w:sz w:val="16"/>
                <w:szCs w:val="16"/>
              </w:rPr>
            </w:pPr>
            <w:r>
              <w:rPr>
                <w:rFonts w:cs="Arial"/>
                <w:color w:val="000000"/>
                <w:sz w:val="16"/>
                <w:szCs w:val="16"/>
              </w:rPr>
              <w:t>104.87879</w:t>
            </w:r>
          </w:p>
        </w:tc>
        <w:tc>
          <w:tcPr>
            <w:tcW w:w="0" w:type="auto"/>
            <w:shd w:val="clear" w:color="auto" w:fill="auto"/>
            <w:vAlign w:val="bottom"/>
          </w:tcPr>
          <w:p w:rsidR="002D3EE2" w:rsidRDefault="002D3EE2" w:rsidP="00050163">
            <w:pPr>
              <w:spacing w:before="20" w:after="20"/>
              <w:rPr>
                <w:rFonts w:cs="Arial"/>
                <w:color w:val="000000"/>
                <w:sz w:val="16"/>
                <w:szCs w:val="16"/>
              </w:rPr>
            </w:pPr>
            <w:r>
              <w:rPr>
                <w:rFonts w:cs="Arial"/>
                <w:color w:val="000000"/>
                <w:sz w:val="16"/>
                <w:szCs w:val="16"/>
              </w:rPr>
              <w:t>4926.6768</w:t>
            </w:r>
          </w:p>
        </w:tc>
        <w:tc>
          <w:tcPr>
            <w:tcW w:w="0" w:type="auto"/>
            <w:shd w:val="clear" w:color="auto" w:fill="auto"/>
            <w:vAlign w:val="bottom"/>
          </w:tcPr>
          <w:p w:rsidR="002D3EE2" w:rsidRDefault="002D3EE2" w:rsidP="00050163">
            <w:pPr>
              <w:spacing w:before="20" w:after="20"/>
              <w:rPr>
                <w:rFonts w:cs="Arial"/>
                <w:color w:val="000000"/>
                <w:sz w:val="16"/>
                <w:szCs w:val="16"/>
              </w:rPr>
            </w:pPr>
            <w:r>
              <w:rPr>
                <w:rFonts w:cs="Arial"/>
                <w:color w:val="000000"/>
                <w:sz w:val="16"/>
                <w:szCs w:val="16"/>
              </w:rPr>
              <w:t>87.755351</w:t>
            </w:r>
          </w:p>
        </w:tc>
        <w:tc>
          <w:tcPr>
            <w:tcW w:w="0" w:type="auto"/>
            <w:shd w:val="clear" w:color="auto" w:fill="auto"/>
            <w:vAlign w:val="bottom"/>
          </w:tcPr>
          <w:p w:rsidR="002D3EE2" w:rsidRDefault="002D3EE2" w:rsidP="00050163">
            <w:pPr>
              <w:spacing w:before="20" w:after="20"/>
              <w:rPr>
                <w:rFonts w:cs="Arial"/>
                <w:color w:val="000000"/>
                <w:sz w:val="16"/>
                <w:szCs w:val="16"/>
              </w:rPr>
            </w:pPr>
            <w:r>
              <w:rPr>
                <w:rFonts w:cs="Arial"/>
                <w:color w:val="000000"/>
                <w:sz w:val="16"/>
                <w:szCs w:val="16"/>
              </w:rPr>
              <w:t>2605.8455</w:t>
            </w:r>
          </w:p>
        </w:tc>
      </w:tr>
      <w:tr w:rsidR="002D3EE2" w:rsidRPr="0003039A" w:rsidTr="00050163">
        <w:trPr>
          <w:trHeight w:val="20"/>
        </w:trPr>
        <w:tc>
          <w:tcPr>
            <w:tcW w:w="0" w:type="auto"/>
            <w:vMerge/>
            <w:vAlign w:val="center"/>
          </w:tcPr>
          <w:p w:rsidR="002D3EE2" w:rsidRPr="0003039A" w:rsidRDefault="002D3EE2" w:rsidP="00050163">
            <w:pPr>
              <w:pStyle w:val="Declaration"/>
              <w:spacing w:before="20" w:after="20" w:line="240" w:lineRule="auto"/>
              <w:rPr>
                <w:rFonts w:asciiTheme="minorBidi" w:hAnsiTheme="minorBidi" w:cstheme="minorBidi"/>
                <w:sz w:val="16"/>
                <w:szCs w:val="16"/>
              </w:rPr>
            </w:pPr>
          </w:p>
        </w:tc>
        <w:tc>
          <w:tcPr>
            <w:tcW w:w="0" w:type="auto"/>
            <w:vAlign w:val="center"/>
          </w:tcPr>
          <w:p w:rsidR="002D3EE2" w:rsidRPr="0003039A" w:rsidRDefault="002D3EE2" w:rsidP="00050163">
            <w:pPr>
              <w:pStyle w:val="Declaration"/>
              <w:spacing w:before="20" w:after="20" w:line="240" w:lineRule="auto"/>
              <w:rPr>
                <w:rFonts w:asciiTheme="minorBidi" w:hAnsiTheme="minorBidi" w:cstheme="minorBidi"/>
                <w:sz w:val="16"/>
                <w:szCs w:val="16"/>
              </w:rPr>
            </w:pPr>
            <w:r w:rsidRPr="0003039A">
              <w:rPr>
                <w:rFonts w:asciiTheme="minorBidi" w:hAnsiTheme="minorBidi" w:cstheme="minorBidi"/>
                <w:sz w:val="16"/>
                <w:szCs w:val="16"/>
              </w:rPr>
              <w:t>f</w:t>
            </w:r>
          </w:p>
        </w:tc>
        <w:tc>
          <w:tcPr>
            <w:tcW w:w="0" w:type="auto"/>
            <w:shd w:val="clear" w:color="auto" w:fill="auto"/>
            <w:vAlign w:val="center"/>
          </w:tcPr>
          <w:p w:rsidR="002D3EE2" w:rsidRDefault="002D3EE2" w:rsidP="00050163">
            <w:pPr>
              <w:spacing w:before="20" w:after="20"/>
              <w:rPr>
                <w:rFonts w:cs="Arial"/>
                <w:color w:val="000000"/>
                <w:sz w:val="16"/>
                <w:szCs w:val="16"/>
              </w:rPr>
            </w:pPr>
            <w:r>
              <w:rPr>
                <w:rFonts w:cs="Arial"/>
                <w:color w:val="000000"/>
                <w:sz w:val="16"/>
                <w:szCs w:val="16"/>
              </w:rPr>
              <w:t>-7.7988301</w:t>
            </w:r>
          </w:p>
        </w:tc>
        <w:tc>
          <w:tcPr>
            <w:tcW w:w="0" w:type="auto"/>
            <w:shd w:val="clear" w:color="auto" w:fill="auto"/>
            <w:vAlign w:val="bottom"/>
          </w:tcPr>
          <w:p w:rsidR="002D3EE2" w:rsidRDefault="002D3EE2" w:rsidP="00050163">
            <w:pPr>
              <w:spacing w:before="20" w:after="20"/>
              <w:rPr>
                <w:rFonts w:cs="Arial"/>
                <w:color w:val="000000"/>
                <w:sz w:val="16"/>
                <w:szCs w:val="16"/>
              </w:rPr>
            </w:pPr>
            <w:r>
              <w:rPr>
                <w:rFonts w:cs="Arial"/>
                <w:color w:val="000000"/>
                <w:sz w:val="16"/>
                <w:szCs w:val="16"/>
              </w:rPr>
              <w:t>0.1081912</w:t>
            </w:r>
          </w:p>
        </w:tc>
        <w:tc>
          <w:tcPr>
            <w:tcW w:w="0" w:type="auto"/>
            <w:shd w:val="clear" w:color="auto" w:fill="auto"/>
            <w:vAlign w:val="bottom"/>
          </w:tcPr>
          <w:p w:rsidR="002D3EE2" w:rsidRDefault="002D3EE2" w:rsidP="00050163">
            <w:pPr>
              <w:spacing w:before="20" w:after="20"/>
              <w:rPr>
                <w:rFonts w:cs="Arial"/>
                <w:color w:val="000000"/>
                <w:sz w:val="16"/>
                <w:szCs w:val="16"/>
              </w:rPr>
            </w:pPr>
            <w:r>
              <w:rPr>
                <w:rFonts w:cs="Arial"/>
                <w:color w:val="000000"/>
                <w:sz w:val="16"/>
                <w:szCs w:val="16"/>
              </w:rPr>
              <w:t>24.380551</w:t>
            </w:r>
          </w:p>
        </w:tc>
        <w:tc>
          <w:tcPr>
            <w:tcW w:w="0" w:type="auto"/>
            <w:shd w:val="clear" w:color="auto" w:fill="auto"/>
            <w:vAlign w:val="bottom"/>
          </w:tcPr>
          <w:p w:rsidR="002D3EE2" w:rsidRDefault="002D3EE2" w:rsidP="00050163">
            <w:pPr>
              <w:spacing w:before="20" w:after="20"/>
              <w:rPr>
                <w:rFonts w:cs="Arial"/>
                <w:color w:val="000000"/>
                <w:sz w:val="16"/>
                <w:szCs w:val="16"/>
              </w:rPr>
            </w:pPr>
            <w:r>
              <w:rPr>
                <w:rFonts w:cs="Arial"/>
                <w:color w:val="000000"/>
                <w:sz w:val="16"/>
                <w:szCs w:val="16"/>
              </w:rPr>
              <w:t>61.929088</w:t>
            </w:r>
          </w:p>
        </w:tc>
        <w:tc>
          <w:tcPr>
            <w:tcW w:w="0" w:type="auto"/>
            <w:shd w:val="clear" w:color="auto" w:fill="auto"/>
            <w:vAlign w:val="bottom"/>
          </w:tcPr>
          <w:p w:rsidR="002D3EE2" w:rsidRDefault="002D3EE2" w:rsidP="00050163">
            <w:pPr>
              <w:spacing w:before="20" w:after="20"/>
              <w:rPr>
                <w:rFonts w:cs="Arial"/>
                <w:color w:val="000000"/>
                <w:sz w:val="16"/>
                <w:szCs w:val="16"/>
              </w:rPr>
            </w:pPr>
            <w:r>
              <w:rPr>
                <w:rFonts w:cs="Arial"/>
                <w:color w:val="000000"/>
                <w:sz w:val="16"/>
                <w:szCs w:val="16"/>
              </w:rPr>
              <w:t>63.085921</w:t>
            </w:r>
          </w:p>
        </w:tc>
      </w:tr>
      <w:tr w:rsidR="002D3EE2" w:rsidRPr="0003039A" w:rsidTr="00050163">
        <w:trPr>
          <w:trHeight w:val="20"/>
        </w:trPr>
        <w:tc>
          <w:tcPr>
            <w:tcW w:w="0" w:type="auto"/>
            <w:vMerge/>
            <w:vAlign w:val="center"/>
          </w:tcPr>
          <w:p w:rsidR="002D3EE2" w:rsidRPr="0003039A" w:rsidRDefault="002D3EE2" w:rsidP="00050163">
            <w:pPr>
              <w:pStyle w:val="Declaration"/>
              <w:spacing w:before="20" w:after="20" w:line="240" w:lineRule="auto"/>
              <w:rPr>
                <w:rFonts w:asciiTheme="minorBidi" w:hAnsiTheme="minorBidi" w:cstheme="minorBidi"/>
                <w:sz w:val="16"/>
                <w:szCs w:val="16"/>
              </w:rPr>
            </w:pPr>
          </w:p>
        </w:tc>
        <w:tc>
          <w:tcPr>
            <w:tcW w:w="0" w:type="auto"/>
            <w:vAlign w:val="center"/>
          </w:tcPr>
          <w:p w:rsidR="002D3EE2" w:rsidRPr="0003039A" w:rsidRDefault="002D3EE2" w:rsidP="00050163">
            <w:pPr>
              <w:pStyle w:val="Declaration"/>
              <w:spacing w:before="20" w:after="20" w:line="240" w:lineRule="auto"/>
              <w:rPr>
                <w:rFonts w:asciiTheme="minorBidi" w:hAnsiTheme="minorBidi" w:cstheme="minorBidi"/>
                <w:sz w:val="16"/>
                <w:szCs w:val="16"/>
              </w:rPr>
            </w:pPr>
            <w:r w:rsidRPr="0003039A">
              <w:rPr>
                <w:rFonts w:asciiTheme="minorBidi" w:hAnsiTheme="minorBidi" w:cstheme="minorBidi"/>
                <w:sz w:val="16"/>
                <w:szCs w:val="16"/>
              </w:rPr>
              <w:t>g</w:t>
            </w:r>
          </w:p>
        </w:tc>
        <w:tc>
          <w:tcPr>
            <w:tcW w:w="0" w:type="auto"/>
            <w:shd w:val="clear" w:color="auto" w:fill="auto"/>
            <w:vAlign w:val="center"/>
          </w:tcPr>
          <w:p w:rsidR="002D3EE2" w:rsidRDefault="002D3EE2" w:rsidP="00050163">
            <w:pPr>
              <w:spacing w:before="20" w:after="20"/>
              <w:rPr>
                <w:rFonts w:cs="Arial"/>
                <w:color w:val="000000"/>
                <w:sz w:val="16"/>
                <w:szCs w:val="16"/>
              </w:rPr>
            </w:pPr>
            <w:r>
              <w:rPr>
                <w:rFonts w:cs="Arial"/>
                <w:color w:val="000000"/>
                <w:sz w:val="16"/>
                <w:szCs w:val="16"/>
              </w:rPr>
              <w:t>0.0218044</w:t>
            </w:r>
          </w:p>
        </w:tc>
        <w:tc>
          <w:tcPr>
            <w:tcW w:w="0" w:type="auto"/>
            <w:shd w:val="clear" w:color="auto" w:fill="auto"/>
            <w:vAlign w:val="bottom"/>
          </w:tcPr>
          <w:p w:rsidR="002D3EE2" w:rsidRDefault="002D3EE2" w:rsidP="00050163">
            <w:pPr>
              <w:spacing w:before="20" w:after="20"/>
              <w:rPr>
                <w:rFonts w:cs="Arial"/>
                <w:color w:val="000000"/>
                <w:sz w:val="16"/>
                <w:szCs w:val="16"/>
              </w:rPr>
            </w:pPr>
            <w:r>
              <w:rPr>
                <w:rFonts w:cs="Arial"/>
                <w:color w:val="000000"/>
                <w:sz w:val="16"/>
                <w:szCs w:val="16"/>
              </w:rPr>
              <w:t>-4.1443E-04</w:t>
            </w:r>
          </w:p>
        </w:tc>
        <w:tc>
          <w:tcPr>
            <w:tcW w:w="0" w:type="auto"/>
            <w:shd w:val="clear" w:color="auto" w:fill="auto"/>
            <w:vAlign w:val="bottom"/>
          </w:tcPr>
          <w:p w:rsidR="002D3EE2" w:rsidRDefault="002D3EE2" w:rsidP="00050163">
            <w:pPr>
              <w:spacing w:before="20" w:after="20"/>
              <w:rPr>
                <w:rFonts w:cs="Arial"/>
                <w:color w:val="000000"/>
                <w:sz w:val="16"/>
                <w:szCs w:val="16"/>
              </w:rPr>
            </w:pPr>
            <w:r>
              <w:rPr>
                <w:rFonts w:cs="Arial"/>
                <w:color w:val="000000"/>
                <w:sz w:val="16"/>
                <w:szCs w:val="16"/>
              </w:rPr>
              <w:t>-0.0549164</w:t>
            </w:r>
          </w:p>
        </w:tc>
        <w:tc>
          <w:tcPr>
            <w:tcW w:w="0" w:type="auto"/>
            <w:shd w:val="clear" w:color="auto" w:fill="auto"/>
            <w:vAlign w:val="bottom"/>
          </w:tcPr>
          <w:p w:rsidR="002D3EE2" w:rsidRDefault="002D3EE2" w:rsidP="00050163">
            <w:pPr>
              <w:spacing w:before="20" w:after="20"/>
              <w:rPr>
                <w:rFonts w:cs="Arial"/>
                <w:color w:val="000000"/>
                <w:sz w:val="16"/>
                <w:szCs w:val="16"/>
              </w:rPr>
            </w:pPr>
            <w:r>
              <w:rPr>
                <w:rFonts w:cs="Arial"/>
                <w:color w:val="000000"/>
                <w:sz w:val="16"/>
                <w:szCs w:val="16"/>
              </w:rPr>
              <w:t>-0.1118801</w:t>
            </w:r>
          </w:p>
        </w:tc>
        <w:tc>
          <w:tcPr>
            <w:tcW w:w="0" w:type="auto"/>
            <w:shd w:val="clear" w:color="auto" w:fill="auto"/>
            <w:vAlign w:val="bottom"/>
          </w:tcPr>
          <w:p w:rsidR="002D3EE2" w:rsidRDefault="002D3EE2" w:rsidP="00050163">
            <w:pPr>
              <w:spacing w:before="20" w:after="20"/>
              <w:rPr>
                <w:rFonts w:cs="Arial"/>
                <w:color w:val="000000"/>
                <w:sz w:val="16"/>
                <w:szCs w:val="16"/>
              </w:rPr>
            </w:pPr>
            <w:r>
              <w:rPr>
                <w:rFonts w:cs="Arial"/>
                <w:color w:val="000000"/>
                <w:sz w:val="16"/>
                <w:szCs w:val="16"/>
              </w:rPr>
              <w:t>-0.1124766</w:t>
            </w:r>
          </w:p>
        </w:tc>
      </w:tr>
      <w:tr w:rsidR="002D3EE2" w:rsidRPr="0003039A" w:rsidTr="00050163">
        <w:trPr>
          <w:trHeight w:val="20"/>
        </w:trPr>
        <w:tc>
          <w:tcPr>
            <w:tcW w:w="0" w:type="auto"/>
            <w:vMerge/>
            <w:vAlign w:val="center"/>
          </w:tcPr>
          <w:p w:rsidR="002D3EE2" w:rsidRPr="0003039A" w:rsidRDefault="002D3EE2" w:rsidP="00050163">
            <w:pPr>
              <w:pStyle w:val="Declaration"/>
              <w:spacing w:before="20" w:after="20" w:line="240" w:lineRule="auto"/>
              <w:rPr>
                <w:rFonts w:asciiTheme="minorBidi" w:hAnsiTheme="minorBidi" w:cstheme="minorBidi"/>
                <w:sz w:val="16"/>
                <w:szCs w:val="16"/>
              </w:rPr>
            </w:pPr>
          </w:p>
        </w:tc>
        <w:tc>
          <w:tcPr>
            <w:tcW w:w="0" w:type="auto"/>
            <w:vAlign w:val="center"/>
          </w:tcPr>
          <w:p w:rsidR="002D3EE2" w:rsidRPr="0003039A" w:rsidRDefault="002D3EE2" w:rsidP="00050163">
            <w:pPr>
              <w:pStyle w:val="Declaration"/>
              <w:spacing w:before="20" w:after="20" w:line="240" w:lineRule="auto"/>
              <w:rPr>
                <w:rFonts w:asciiTheme="minorBidi" w:hAnsiTheme="minorBidi" w:cstheme="minorBidi"/>
                <w:sz w:val="16"/>
                <w:szCs w:val="16"/>
              </w:rPr>
            </w:pPr>
            <w:r w:rsidRPr="0003039A">
              <w:rPr>
                <w:rFonts w:asciiTheme="minorBidi" w:hAnsiTheme="minorBidi" w:cstheme="minorBidi"/>
                <w:sz w:val="16"/>
                <w:szCs w:val="16"/>
              </w:rPr>
              <w:t>h</w:t>
            </w:r>
          </w:p>
        </w:tc>
        <w:tc>
          <w:tcPr>
            <w:tcW w:w="0" w:type="auto"/>
            <w:shd w:val="clear" w:color="auto" w:fill="auto"/>
            <w:vAlign w:val="center"/>
          </w:tcPr>
          <w:p w:rsidR="002D3EE2" w:rsidRDefault="002D3EE2" w:rsidP="00050163">
            <w:pPr>
              <w:spacing w:before="20" w:after="20"/>
              <w:rPr>
                <w:rFonts w:cs="Arial"/>
                <w:color w:val="000000"/>
                <w:sz w:val="16"/>
                <w:szCs w:val="16"/>
              </w:rPr>
            </w:pPr>
            <w:r>
              <w:rPr>
                <w:rFonts w:cs="Arial"/>
                <w:color w:val="000000"/>
                <w:sz w:val="16"/>
                <w:szCs w:val="16"/>
              </w:rPr>
              <w:t>0.196467</w:t>
            </w:r>
          </w:p>
        </w:tc>
        <w:tc>
          <w:tcPr>
            <w:tcW w:w="0" w:type="auto"/>
            <w:shd w:val="clear" w:color="auto" w:fill="auto"/>
            <w:vAlign w:val="bottom"/>
          </w:tcPr>
          <w:p w:rsidR="002D3EE2" w:rsidRDefault="002D3EE2" w:rsidP="00050163">
            <w:pPr>
              <w:spacing w:before="20" w:after="20"/>
              <w:rPr>
                <w:rFonts w:cs="Arial"/>
                <w:color w:val="000000"/>
                <w:sz w:val="16"/>
                <w:szCs w:val="16"/>
              </w:rPr>
            </w:pPr>
            <w:r>
              <w:rPr>
                <w:rFonts w:cs="Arial"/>
                <w:color w:val="000000"/>
                <w:sz w:val="16"/>
                <w:szCs w:val="16"/>
              </w:rPr>
              <w:t>0.1858859</w:t>
            </w:r>
          </w:p>
        </w:tc>
        <w:tc>
          <w:tcPr>
            <w:tcW w:w="0" w:type="auto"/>
            <w:shd w:val="clear" w:color="auto" w:fill="auto"/>
            <w:vAlign w:val="bottom"/>
          </w:tcPr>
          <w:p w:rsidR="002D3EE2" w:rsidRDefault="002D3EE2" w:rsidP="00050163">
            <w:pPr>
              <w:spacing w:before="20" w:after="20"/>
              <w:rPr>
                <w:rFonts w:cs="Arial"/>
                <w:color w:val="000000"/>
                <w:sz w:val="16"/>
                <w:szCs w:val="16"/>
              </w:rPr>
            </w:pPr>
            <w:r>
              <w:rPr>
                <w:rFonts w:cs="Arial"/>
                <w:color w:val="000000"/>
                <w:sz w:val="16"/>
                <w:szCs w:val="16"/>
              </w:rPr>
              <w:t>-0.0091184</w:t>
            </w:r>
          </w:p>
        </w:tc>
        <w:tc>
          <w:tcPr>
            <w:tcW w:w="0" w:type="auto"/>
            <w:shd w:val="clear" w:color="auto" w:fill="auto"/>
            <w:vAlign w:val="bottom"/>
          </w:tcPr>
          <w:p w:rsidR="002D3EE2" w:rsidRDefault="002D3EE2" w:rsidP="00050163">
            <w:pPr>
              <w:spacing w:before="20" w:after="20"/>
              <w:rPr>
                <w:rFonts w:cs="Arial"/>
                <w:color w:val="000000"/>
                <w:sz w:val="16"/>
                <w:szCs w:val="16"/>
              </w:rPr>
            </w:pPr>
            <w:r>
              <w:rPr>
                <w:rFonts w:cs="Arial"/>
                <w:color w:val="000000"/>
                <w:sz w:val="16"/>
                <w:szCs w:val="16"/>
              </w:rPr>
              <w:t>0.0652517</w:t>
            </w:r>
          </w:p>
        </w:tc>
        <w:tc>
          <w:tcPr>
            <w:tcW w:w="0" w:type="auto"/>
            <w:shd w:val="clear" w:color="auto" w:fill="auto"/>
            <w:vAlign w:val="bottom"/>
          </w:tcPr>
          <w:p w:rsidR="002D3EE2" w:rsidRDefault="002D3EE2" w:rsidP="00050163">
            <w:pPr>
              <w:spacing w:before="20" w:after="20"/>
              <w:rPr>
                <w:rFonts w:cs="Arial"/>
                <w:color w:val="000000"/>
                <w:sz w:val="16"/>
                <w:szCs w:val="16"/>
              </w:rPr>
            </w:pPr>
            <w:r>
              <w:rPr>
                <w:rFonts w:cs="Arial"/>
                <w:color w:val="000000"/>
                <w:sz w:val="16"/>
                <w:szCs w:val="16"/>
              </w:rPr>
              <w:t>0.1924716</w:t>
            </w:r>
          </w:p>
        </w:tc>
      </w:tr>
      <w:tr w:rsidR="002D3EE2" w:rsidRPr="0003039A" w:rsidTr="00050163">
        <w:trPr>
          <w:trHeight w:val="20"/>
        </w:trPr>
        <w:tc>
          <w:tcPr>
            <w:tcW w:w="0" w:type="auto"/>
            <w:vMerge/>
            <w:vAlign w:val="center"/>
          </w:tcPr>
          <w:p w:rsidR="002D3EE2" w:rsidRPr="0003039A" w:rsidRDefault="002D3EE2" w:rsidP="00050163">
            <w:pPr>
              <w:pStyle w:val="Declaration"/>
              <w:spacing w:before="20" w:after="20" w:line="240" w:lineRule="auto"/>
              <w:rPr>
                <w:rFonts w:asciiTheme="minorBidi" w:hAnsiTheme="minorBidi" w:cstheme="minorBidi"/>
                <w:sz w:val="16"/>
                <w:szCs w:val="16"/>
              </w:rPr>
            </w:pPr>
          </w:p>
        </w:tc>
        <w:tc>
          <w:tcPr>
            <w:tcW w:w="0" w:type="auto"/>
            <w:vAlign w:val="center"/>
          </w:tcPr>
          <w:p w:rsidR="002D3EE2" w:rsidRPr="0003039A" w:rsidRDefault="002D3EE2" w:rsidP="00050163">
            <w:pPr>
              <w:pStyle w:val="Declaration"/>
              <w:spacing w:before="20" w:after="20" w:line="240" w:lineRule="auto"/>
              <w:rPr>
                <w:rFonts w:asciiTheme="minorBidi" w:hAnsiTheme="minorBidi" w:cstheme="minorBidi"/>
                <w:sz w:val="16"/>
                <w:szCs w:val="16"/>
              </w:rPr>
            </w:pPr>
            <w:proofErr w:type="spellStart"/>
            <w:r w:rsidRPr="0003039A">
              <w:rPr>
                <w:rFonts w:asciiTheme="minorBidi" w:hAnsiTheme="minorBidi" w:cstheme="minorBidi"/>
                <w:sz w:val="16"/>
                <w:szCs w:val="16"/>
              </w:rPr>
              <w:t>i</w:t>
            </w:r>
            <w:proofErr w:type="spellEnd"/>
          </w:p>
        </w:tc>
        <w:tc>
          <w:tcPr>
            <w:tcW w:w="0" w:type="auto"/>
            <w:shd w:val="clear" w:color="auto" w:fill="auto"/>
            <w:vAlign w:val="center"/>
          </w:tcPr>
          <w:p w:rsidR="002D3EE2" w:rsidRDefault="002D3EE2" w:rsidP="00050163">
            <w:pPr>
              <w:spacing w:before="20" w:after="20"/>
              <w:rPr>
                <w:rFonts w:cs="Arial"/>
                <w:color w:val="000000"/>
                <w:sz w:val="16"/>
                <w:szCs w:val="16"/>
              </w:rPr>
            </w:pPr>
            <w:r>
              <w:rPr>
                <w:rFonts w:cs="Arial"/>
                <w:color w:val="000000"/>
                <w:sz w:val="16"/>
                <w:szCs w:val="16"/>
              </w:rPr>
              <w:t>-0.1507623</w:t>
            </w:r>
          </w:p>
        </w:tc>
        <w:tc>
          <w:tcPr>
            <w:tcW w:w="0" w:type="auto"/>
            <w:shd w:val="clear" w:color="auto" w:fill="auto"/>
            <w:vAlign w:val="bottom"/>
          </w:tcPr>
          <w:p w:rsidR="002D3EE2" w:rsidRDefault="002D3EE2" w:rsidP="00050163">
            <w:pPr>
              <w:spacing w:before="20" w:after="20"/>
              <w:rPr>
                <w:rFonts w:cs="Arial"/>
                <w:color w:val="000000"/>
                <w:sz w:val="16"/>
                <w:szCs w:val="16"/>
              </w:rPr>
            </w:pPr>
            <w:r>
              <w:rPr>
                <w:rFonts w:cs="Arial"/>
                <w:color w:val="000000"/>
                <w:sz w:val="16"/>
                <w:szCs w:val="16"/>
              </w:rPr>
              <w:t>-0.1296631</w:t>
            </w:r>
          </w:p>
        </w:tc>
        <w:tc>
          <w:tcPr>
            <w:tcW w:w="0" w:type="auto"/>
            <w:shd w:val="clear" w:color="auto" w:fill="auto"/>
            <w:vAlign w:val="bottom"/>
          </w:tcPr>
          <w:p w:rsidR="002D3EE2" w:rsidRDefault="002D3EE2" w:rsidP="00050163">
            <w:pPr>
              <w:spacing w:before="20" w:after="20"/>
              <w:rPr>
                <w:rFonts w:cs="Arial"/>
                <w:color w:val="000000"/>
                <w:sz w:val="16"/>
                <w:szCs w:val="16"/>
              </w:rPr>
            </w:pPr>
            <w:r>
              <w:rPr>
                <w:rFonts w:cs="Arial"/>
                <w:color w:val="000000"/>
                <w:sz w:val="16"/>
                <w:szCs w:val="16"/>
              </w:rPr>
              <w:t>0.0064484</w:t>
            </w:r>
          </w:p>
        </w:tc>
        <w:tc>
          <w:tcPr>
            <w:tcW w:w="0" w:type="auto"/>
            <w:shd w:val="clear" w:color="auto" w:fill="auto"/>
            <w:vAlign w:val="bottom"/>
          </w:tcPr>
          <w:p w:rsidR="002D3EE2" w:rsidRDefault="002D3EE2" w:rsidP="00050163">
            <w:pPr>
              <w:spacing w:before="20" w:after="20"/>
              <w:rPr>
                <w:rFonts w:cs="Arial"/>
                <w:color w:val="000000"/>
                <w:sz w:val="16"/>
                <w:szCs w:val="16"/>
              </w:rPr>
            </w:pPr>
            <w:r>
              <w:rPr>
                <w:rFonts w:cs="Arial"/>
                <w:color w:val="000000"/>
                <w:sz w:val="16"/>
                <w:szCs w:val="16"/>
              </w:rPr>
              <w:t>-0.0482367</w:t>
            </w:r>
          </w:p>
        </w:tc>
        <w:tc>
          <w:tcPr>
            <w:tcW w:w="0" w:type="auto"/>
            <w:shd w:val="clear" w:color="auto" w:fill="auto"/>
            <w:vAlign w:val="bottom"/>
          </w:tcPr>
          <w:p w:rsidR="002D3EE2" w:rsidRDefault="002D3EE2" w:rsidP="00050163">
            <w:pPr>
              <w:spacing w:before="20" w:after="20"/>
              <w:rPr>
                <w:rFonts w:cs="Arial"/>
                <w:color w:val="000000"/>
                <w:sz w:val="16"/>
                <w:szCs w:val="16"/>
              </w:rPr>
            </w:pPr>
            <w:r>
              <w:rPr>
                <w:rFonts w:cs="Arial"/>
                <w:color w:val="000000"/>
                <w:sz w:val="16"/>
                <w:szCs w:val="16"/>
              </w:rPr>
              <w:t>-0.1282258</w:t>
            </w:r>
          </w:p>
        </w:tc>
      </w:tr>
      <w:tr w:rsidR="002D3EE2" w:rsidRPr="0003039A" w:rsidTr="00050163">
        <w:trPr>
          <w:trHeight w:val="20"/>
        </w:trPr>
        <w:tc>
          <w:tcPr>
            <w:tcW w:w="0" w:type="auto"/>
            <w:vMerge/>
            <w:vAlign w:val="center"/>
          </w:tcPr>
          <w:p w:rsidR="002D3EE2" w:rsidRPr="0003039A" w:rsidRDefault="002D3EE2" w:rsidP="00050163">
            <w:pPr>
              <w:pStyle w:val="Declaration"/>
              <w:spacing w:before="20" w:after="20" w:line="240" w:lineRule="auto"/>
              <w:rPr>
                <w:rFonts w:asciiTheme="minorBidi" w:hAnsiTheme="minorBidi" w:cstheme="minorBidi"/>
                <w:sz w:val="16"/>
                <w:szCs w:val="16"/>
              </w:rPr>
            </w:pPr>
          </w:p>
        </w:tc>
        <w:tc>
          <w:tcPr>
            <w:tcW w:w="0" w:type="auto"/>
            <w:vAlign w:val="center"/>
          </w:tcPr>
          <w:p w:rsidR="002D3EE2" w:rsidRPr="0003039A" w:rsidRDefault="002D3EE2" w:rsidP="00050163">
            <w:pPr>
              <w:pStyle w:val="Declaration"/>
              <w:spacing w:before="20" w:after="20" w:line="240" w:lineRule="auto"/>
              <w:rPr>
                <w:rFonts w:asciiTheme="minorBidi" w:hAnsiTheme="minorBidi" w:cstheme="minorBidi"/>
                <w:sz w:val="16"/>
                <w:szCs w:val="16"/>
              </w:rPr>
            </w:pPr>
            <w:r w:rsidRPr="0003039A">
              <w:rPr>
                <w:rFonts w:asciiTheme="minorBidi" w:hAnsiTheme="minorBidi" w:cstheme="minorBidi"/>
                <w:sz w:val="16"/>
                <w:szCs w:val="16"/>
              </w:rPr>
              <w:t>j</w:t>
            </w:r>
          </w:p>
        </w:tc>
        <w:tc>
          <w:tcPr>
            <w:tcW w:w="0" w:type="auto"/>
            <w:shd w:val="clear" w:color="auto" w:fill="auto"/>
            <w:vAlign w:val="center"/>
          </w:tcPr>
          <w:p w:rsidR="002D3EE2" w:rsidRDefault="002D3EE2" w:rsidP="00050163">
            <w:pPr>
              <w:spacing w:before="20" w:after="20"/>
              <w:rPr>
                <w:rFonts w:cs="Arial"/>
                <w:color w:val="000000"/>
                <w:sz w:val="16"/>
                <w:szCs w:val="16"/>
              </w:rPr>
            </w:pPr>
            <w:r>
              <w:rPr>
                <w:rFonts w:cs="Arial"/>
                <w:color w:val="000000"/>
                <w:sz w:val="16"/>
                <w:szCs w:val="16"/>
              </w:rPr>
              <w:t>0.0202397</w:t>
            </w:r>
          </w:p>
        </w:tc>
        <w:tc>
          <w:tcPr>
            <w:tcW w:w="0" w:type="auto"/>
            <w:shd w:val="clear" w:color="auto" w:fill="auto"/>
            <w:vAlign w:val="bottom"/>
          </w:tcPr>
          <w:p w:rsidR="002D3EE2" w:rsidRDefault="002D3EE2" w:rsidP="00050163">
            <w:pPr>
              <w:spacing w:before="20" w:after="20"/>
              <w:rPr>
                <w:rFonts w:cs="Arial"/>
                <w:color w:val="000000"/>
                <w:sz w:val="16"/>
                <w:szCs w:val="16"/>
              </w:rPr>
            </w:pPr>
            <w:r>
              <w:rPr>
                <w:rFonts w:cs="Arial"/>
                <w:color w:val="000000"/>
                <w:sz w:val="16"/>
                <w:szCs w:val="16"/>
              </w:rPr>
              <w:t>0.0178985</w:t>
            </w:r>
          </w:p>
        </w:tc>
        <w:tc>
          <w:tcPr>
            <w:tcW w:w="0" w:type="auto"/>
            <w:shd w:val="clear" w:color="auto" w:fill="auto"/>
            <w:vAlign w:val="bottom"/>
          </w:tcPr>
          <w:p w:rsidR="002D3EE2" w:rsidRDefault="002D3EE2" w:rsidP="00050163">
            <w:pPr>
              <w:spacing w:before="20" w:after="20"/>
              <w:rPr>
                <w:rFonts w:cs="Arial"/>
                <w:color w:val="000000"/>
                <w:sz w:val="16"/>
                <w:szCs w:val="16"/>
              </w:rPr>
            </w:pPr>
            <w:r>
              <w:rPr>
                <w:rFonts w:cs="Arial"/>
                <w:color w:val="000000"/>
                <w:sz w:val="16"/>
                <w:szCs w:val="16"/>
              </w:rPr>
              <w:t>-8.8242E-04</w:t>
            </w:r>
          </w:p>
        </w:tc>
        <w:tc>
          <w:tcPr>
            <w:tcW w:w="0" w:type="auto"/>
            <w:shd w:val="clear" w:color="auto" w:fill="auto"/>
            <w:vAlign w:val="bottom"/>
          </w:tcPr>
          <w:p w:rsidR="002D3EE2" w:rsidRDefault="002D3EE2" w:rsidP="00050163">
            <w:pPr>
              <w:spacing w:before="20" w:after="20"/>
              <w:rPr>
                <w:rFonts w:cs="Arial"/>
                <w:color w:val="000000"/>
                <w:sz w:val="16"/>
                <w:szCs w:val="16"/>
              </w:rPr>
            </w:pPr>
            <w:r>
              <w:rPr>
                <w:rFonts w:cs="Arial"/>
                <w:color w:val="000000"/>
                <w:sz w:val="16"/>
                <w:szCs w:val="16"/>
              </w:rPr>
              <w:t>0.0064893</w:t>
            </w:r>
          </w:p>
        </w:tc>
        <w:tc>
          <w:tcPr>
            <w:tcW w:w="0" w:type="auto"/>
            <w:shd w:val="clear" w:color="auto" w:fill="auto"/>
            <w:vAlign w:val="bottom"/>
          </w:tcPr>
          <w:p w:rsidR="002D3EE2" w:rsidRDefault="002D3EE2" w:rsidP="00050163">
            <w:pPr>
              <w:spacing w:before="20" w:after="20"/>
              <w:rPr>
                <w:rFonts w:cs="Arial"/>
                <w:color w:val="000000"/>
                <w:sz w:val="16"/>
                <w:szCs w:val="16"/>
              </w:rPr>
            </w:pPr>
            <w:r>
              <w:rPr>
                <w:rFonts w:cs="Arial"/>
                <w:color w:val="000000"/>
                <w:sz w:val="16"/>
                <w:szCs w:val="16"/>
              </w:rPr>
              <w:t>0.0180131</w:t>
            </w:r>
          </w:p>
        </w:tc>
      </w:tr>
      <w:tr w:rsidR="002D3EE2" w:rsidRPr="0003039A" w:rsidTr="00050163">
        <w:trPr>
          <w:trHeight w:val="20"/>
        </w:trPr>
        <w:tc>
          <w:tcPr>
            <w:tcW w:w="0" w:type="auto"/>
            <w:vMerge/>
            <w:vAlign w:val="center"/>
          </w:tcPr>
          <w:p w:rsidR="002D3EE2" w:rsidRPr="0003039A" w:rsidRDefault="002D3EE2" w:rsidP="00050163">
            <w:pPr>
              <w:pStyle w:val="Declaration"/>
              <w:spacing w:before="20" w:after="20" w:line="240" w:lineRule="auto"/>
              <w:rPr>
                <w:rFonts w:asciiTheme="minorBidi" w:hAnsiTheme="minorBidi" w:cstheme="minorBidi"/>
                <w:sz w:val="16"/>
                <w:szCs w:val="16"/>
              </w:rPr>
            </w:pPr>
          </w:p>
        </w:tc>
        <w:tc>
          <w:tcPr>
            <w:tcW w:w="0" w:type="auto"/>
            <w:vAlign w:val="center"/>
          </w:tcPr>
          <w:p w:rsidR="002D3EE2" w:rsidRPr="0003039A" w:rsidRDefault="002D3EE2" w:rsidP="00050163">
            <w:pPr>
              <w:pStyle w:val="Declaration"/>
              <w:spacing w:before="20" w:after="20" w:line="240" w:lineRule="auto"/>
              <w:rPr>
                <w:rFonts w:asciiTheme="minorBidi" w:hAnsiTheme="minorBidi" w:cstheme="minorBidi"/>
                <w:sz w:val="16"/>
                <w:szCs w:val="16"/>
              </w:rPr>
            </w:pPr>
            <w:r w:rsidRPr="0003039A">
              <w:rPr>
                <w:rFonts w:asciiTheme="minorBidi" w:hAnsiTheme="minorBidi" w:cstheme="minorBidi"/>
                <w:sz w:val="16"/>
                <w:szCs w:val="16"/>
              </w:rPr>
              <w:t>k</w:t>
            </w:r>
          </w:p>
        </w:tc>
        <w:tc>
          <w:tcPr>
            <w:tcW w:w="0" w:type="auto"/>
            <w:shd w:val="clear" w:color="auto" w:fill="auto"/>
            <w:vAlign w:val="center"/>
          </w:tcPr>
          <w:p w:rsidR="002D3EE2" w:rsidRDefault="002D3EE2" w:rsidP="00050163">
            <w:pPr>
              <w:spacing w:before="20" w:after="20"/>
              <w:rPr>
                <w:rFonts w:cs="Arial"/>
                <w:color w:val="000000"/>
                <w:sz w:val="16"/>
                <w:szCs w:val="16"/>
              </w:rPr>
            </w:pPr>
            <w:r>
              <w:rPr>
                <w:rFonts w:cs="Arial"/>
                <w:color w:val="000000"/>
                <w:sz w:val="16"/>
                <w:szCs w:val="16"/>
              </w:rPr>
              <w:t>-0.0389629</w:t>
            </w:r>
          </w:p>
        </w:tc>
        <w:tc>
          <w:tcPr>
            <w:tcW w:w="0" w:type="auto"/>
            <w:shd w:val="clear" w:color="auto" w:fill="auto"/>
            <w:vAlign w:val="bottom"/>
          </w:tcPr>
          <w:p w:rsidR="002D3EE2" w:rsidRDefault="002D3EE2" w:rsidP="00050163">
            <w:pPr>
              <w:spacing w:before="20" w:after="20"/>
              <w:rPr>
                <w:rFonts w:cs="Arial"/>
                <w:color w:val="000000"/>
                <w:sz w:val="16"/>
                <w:szCs w:val="16"/>
              </w:rPr>
            </w:pPr>
            <w:r>
              <w:rPr>
                <w:rFonts w:cs="Arial"/>
                <w:color w:val="000000"/>
                <w:sz w:val="16"/>
                <w:szCs w:val="16"/>
              </w:rPr>
              <w:t>0.0629224</w:t>
            </w:r>
          </w:p>
        </w:tc>
        <w:tc>
          <w:tcPr>
            <w:tcW w:w="0" w:type="auto"/>
            <w:shd w:val="clear" w:color="auto" w:fill="auto"/>
            <w:vAlign w:val="bottom"/>
          </w:tcPr>
          <w:p w:rsidR="002D3EE2" w:rsidRDefault="002D3EE2" w:rsidP="00050163">
            <w:pPr>
              <w:spacing w:before="20" w:after="20"/>
              <w:rPr>
                <w:rFonts w:cs="Arial"/>
                <w:color w:val="000000"/>
                <w:sz w:val="16"/>
                <w:szCs w:val="16"/>
              </w:rPr>
            </w:pPr>
            <w:r>
              <w:rPr>
                <w:rFonts w:cs="Arial"/>
                <w:color w:val="000000"/>
                <w:sz w:val="16"/>
                <w:szCs w:val="16"/>
              </w:rPr>
              <w:t>-0.0221215</w:t>
            </w:r>
          </w:p>
        </w:tc>
        <w:tc>
          <w:tcPr>
            <w:tcW w:w="0" w:type="auto"/>
            <w:shd w:val="clear" w:color="auto" w:fill="auto"/>
            <w:vAlign w:val="bottom"/>
          </w:tcPr>
          <w:p w:rsidR="002D3EE2" w:rsidRDefault="002D3EE2" w:rsidP="00050163">
            <w:pPr>
              <w:spacing w:before="20" w:after="20"/>
              <w:rPr>
                <w:rFonts w:cs="Arial"/>
                <w:color w:val="000000"/>
                <w:sz w:val="16"/>
                <w:szCs w:val="16"/>
              </w:rPr>
            </w:pPr>
            <w:r>
              <w:rPr>
                <w:rFonts w:cs="Arial"/>
                <w:color w:val="000000"/>
                <w:sz w:val="16"/>
                <w:szCs w:val="16"/>
              </w:rPr>
              <w:t>-0.341185</w:t>
            </w:r>
          </w:p>
        </w:tc>
        <w:tc>
          <w:tcPr>
            <w:tcW w:w="0" w:type="auto"/>
            <w:shd w:val="clear" w:color="auto" w:fill="auto"/>
            <w:vAlign w:val="bottom"/>
          </w:tcPr>
          <w:p w:rsidR="002D3EE2" w:rsidRDefault="002D3EE2" w:rsidP="00050163">
            <w:pPr>
              <w:spacing w:before="20" w:after="20"/>
              <w:rPr>
                <w:rFonts w:cs="Arial"/>
                <w:color w:val="000000"/>
                <w:sz w:val="16"/>
                <w:szCs w:val="16"/>
              </w:rPr>
            </w:pPr>
            <w:r>
              <w:rPr>
                <w:rFonts w:cs="Arial"/>
                <w:color w:val="000000"/>
                <w:sz w:val="16"/>
                <w:szCs w:val="16"/>
              </w:rPr>
              <w:t>-0.3780179</w:t>
            </w:r>
          </w:p>
        </w:tc>
      </w:tr>
      <w:tr w:rsidR="002D3EE2" w:rsidRPr="0003039A" w:rsidTr="00050163">
        <w:trPr>
          <w:trHeight w:val="20"/>
        </w:trPr>
        <w:tc>
          <w:tcPr>
            <w:tcW w:w="0" w:type="auto"/>
            <w:vMerge/>
            <w:vAlign w:val="center"/>
          </w:tcPr>
          <w:p w:rsidR="002D3EE2" w:rsidRPr="0003039A" w:rsidRDefault="002D3EE2" w:rsidP="00050163">
            <w:pPr>
              <w:pStyle w:val="Declaration"/>
              <w:spacing w:before="20" w:after="20" w:line="240" w:lineRule="auto"/>
              <w:rPr>
                <w:rFonts w:asciiTheme="minorBidi" w:hAnsiTheme="minorBidi" w:cstheme="minorBidi"/>
                <w:sz w:val="16"/>
                <w:szCs w:val="16"/>
              </w:rPr>
            </w:pPr>
          </w:p>
        </w:tc>
        <w:tc>
          <w:tcPr>
            <w:tcW w:w="0" w:type="auto"/>
            <w:vAlign w:val="center"/>
          </w:tcPr>
          <w:p w:rsidR="002D3EE2" w:rsidRPr="0003039A" w:rsidRDefault="002D3EE2" w:rsidP="00050163">
            <w:pPr>
              <w:pStyle w:val="Declaration"/>
              <w:spacing w:before="20" w:after="20" w:line="240" w:lineRule="auto"/>
              <w:rPr>
                <w:rFonts w:asciiTheme="minorBidi" w:hAnsiTheme="minorBidi" w:cstheme="minorBidi"/>
                <w:sz w:val="16"/>
                <w:szCs w:val="16"/>
              </w:rPr>
            </w:pPr>
            <w:r w:rsidRPr="0003039A">
              <w:rPr>
                <w:rFonts w:asciiTheme="minorBidi" w:hAnsiTheme="minorBidi" w:cstheme="minorBidi"/>
                <w:sz w:val="16"/>
                <w:szCs w:val="16"/>
              </w:rPr>
              <w:t>l</w:t>
            </w:r>
          </w:p>
        </w:tc>
        <w:tc>
          <w:tcPr>
            <w:tcW w:w="0" w:type="auto"/>
            <w:shd w:val="clear" w:color="auto" w:fill="auto"/>
            <w:vAlign w:val="center"/>
          </w:tcPr>
          <w:p w:rsidR="002D3EE2" w:rsidRDefault="002D3EE2" w:rsidP="00050163">
            <w:pPr>
              <w:spacing w:before="20" w:after="20"/>
              <w:rPr>
                <w:rFonts w:cs="Arial"/>
                <w:color w:val="000000"/>
                <w:sz w:val="16"/>
                <w:szCs w:val="16"/>
              </w:rPr>
            </w:pPr>
            <w:r>
              <w:rPr>
                <w:rFonts w:cs="Arial"/>
                <w:color w:val="000000"/>
                <w:sz w:val="16"/>
                <w:szCs w:val="16"/>
              </w:rPr>
              <w:t>-0.0467886</w:t>
            </w:r>
          </w:p>
        </w:tc>
        <w:tc>
          <w:tcPr>
            <w:tcW w:w="0" w:type="auto"/>
            <w:shd w:val="clear" w:color="auto" w:fill="auto"/>
            <w:vAlign w:val="bottom"/>
          </w:tcPr>
          <w:p w:rsidR="002D3EE2" w:rsidRDefault="002D3EE2" w:rsidP="00050163">
            <w:pPr>
              <w:spacing w:before="20" w:after="20"/>
              <w:rPr>
                <w:rFonts w:cs="Arial"/>
                <w:color w:val="000000"/>
                <w:sz w:val="16"/>
                <w:szCs w:val="16"/>
              </w:rPr>
            </w:pPr>
            <w:r>
              <w:rPr>
                <w:rFonts w:cs="Arial"/>
                <w:color w:val="000000"/>
                <w:sz w:val="16"/>
                <w:szCs w:val="16"/>
              </w:rPr>
              <w:t>0.0230512</w:t>
            </w:r>
          </w:p>
        </w:tc>
        <w:tc>
          <w:tcPr>
            <w:tcW w:w="0" w:type="auto"/>
            <w:shd w:val="clear" w:color="auto" w:fill="auto"/>
            <w:vAlign w:val="bottom"/>
          </w:tcPr>
          <w:p w:rsidR="002D3EE2" w:rsidRDefault="002D3EE2" w:rsidP="00050163">
            <w:pPr>
              <w:spacing w:before="20" w:after="20"/>
              <w:rPr>
                <w:rFonts w:cs="Arial"/>
                <w:color w:val="000000"/>
                <w:sz w:val="16"/>
                <w:szCs w:val="16"/>
              </w:rPr>
            </w:pPr>
            <w:r>
              <w:rPr>
                <w:rFonts w:cs="Arial"/>
                <w:color w:val="000000"/>
                <w:sz w:val="16"/>
                <w:szCs w:val="16"/>
              </w:rPr>
              <w:t>0.0204891</w:t>
            </w:r>
          </w:p>
        </w:tc>
        <w:tc>
          <w:tcPr>
            <w:tcW w:w="0" w:type="auto"/>
            <w:shd w:val="clear" w:color="auto" w:fill="auto"/>
            <w:vAlign w:val="bottom"/>
          </w:tcPr>
          <w:p w:rsidR="002D3EE2" w:rsidRDefault="002D3EE2" w:rsidP="00050163">
            <w:pPr>
              <w:spacing w:before="20" w:after="20"/>
              <w:rPr>
                <w:rFonts w:cs="Arial"/>
                <w:color w:val="000000"/>
                <w:sz w:val="16"/>
                <w:szCs w:val="16"/>
              </w:rPr>
            </w:pPr>
            <w:r>
              <w:rPr>
                <w:rFonts w:cs="Arial"/>
                <w:color w:val="000000"/>
                <w:sz w:val="16"/>
                <w:szCs w:val="16"/>
              </w:rPr>
              <w:t>0.0220761</w:t>
            </w:r>
          </w:p>
        </w:tc>
        <w:tc>
          <w:tcPr>
            <w:tcW w:w="0" w:type="auto"/>
            <w:shd w:val="clear" w:color="auto" w:fill="auto"/>
            <w:vAlign w:val="bottom"/>
          </w:tcPr>
          <w:p w:rsidR="002D3EE2" w:rsidRDefault="002D3EE2" w:rsidP="00050163">
            <w:pPr>
              <w:spacing w:before="20" w:after="20"/>
              <w:rPr>
                <w:rFonts w:cs="Arial"/>
                <w:color w:val="000000"/>
                <w:sz w:val="16"/>
                <w:szCs w:val="16"/>
              </w:rPr>
            </w:pPr>
            <w:r>
              <w:rPr>
                <w:rFonts w:cs="Arial"/>
                <w:color w:val="000000"/>
                <w:sz w:val="16"/>
                <w:szCs w:val="16"/>
              </w:rPr>
              <w:t>0.0053562</w:t>
            </w:r>
          </w:p>
        </w:tc>
      </w:tr>
      <w:tr w:rsidR="002D3EE2" w:rsidRPr="0003039A" w:rsidTr="00050163">
        <w:trPr>
          <w:trHeight w:val="20"/>
        </w:trPr>
        <w:tc>
          <w:tcPr>
            <w:tcW w:w="0" w:type="auto"/>
            <w:vMerge/>
            <w:vAlign w:val="center"/>
          </w:tcPr>
          <w:p w:rsidR="002D3EE2" w:rsidRPr="0003039A" w:rsidRDefault="002D3EE2" w:rsidP="00050163">
            <w:pPr>
              <w:pStyle w:val="Declaration"/>
              <w:spacing w:before="20" w:after="20" w:line="240" w:lineRule="auto"/>
              <w:rPr>
                <w:rFonts w:asciiTheme="minorBidi" w:hAnsiTheme="minorBidi" w:cstheme="minorBidi"/>
                <w:sz w:val="16"/>
                <w:szCs w:val="16"/>
              </w:rPr>
            </w:pPr>
          </w:p>
        </w:tc>
        <w:tc>
          <w:tcPr>
            <w:tcW w:w="0" w:type="auto"/>
            <w:vAlign w:val="center"/>
          </w:tcPr>
          <w:p w:rsidR="002D3EE2" w:rsidRPr="0003039A" w:rsidRDefault="002D3EE2" w:rsidP="00050163">
            <w:pPr>
              <w:pStyle w:val="Declaration"/>
              <w:spacing w:before="20" w:after="20" w:line="240" w:lineRule="auto"/>
              <w:rPr>
                <w:rFonts w:asciiTheme="minorBidi" w:hAnsiTheme="minorBidi" w:cstheme="minorBidi"/>
                <w:sz w:val="16"/>
                <w:szCs w:val="16"/>
              </w:rPr>
            </w:pPr>
            <w:r w:rsidRPr="0003039A">
              <w:rPr>
                <w:rFonts w:asciiTheme="minorBidi" w:hAnsiTheme="minorBidi" w:cstheme="minorBidi"/>
                <w:sz w:val="16"/>
                <w:szCs w:val="16"/>
              </w:rPr>
              <w:t>m</w:t>
            </w:r>
          </w:p>
        </w:tc>
        <w:tc>
          <w:tcPr>
            <w:tcW w:w="0" w:type="auto"/>
            <w:shd w:val="clear" w:color="auto" w:fill="auto"/>
            <w:vAlign w:val="center"/>
          </w:tcPr>
          <w:p w:rsidR="002D3EE2" w:rsidRDefault="002D3EE2" w:rsidP="00050163">
            <w:pPr>
              <w:spacing w:before="20" w:after="20"/>
              <w:rPr>
                <w:rFonts w:cs="Arial"/>
                <w:color w:val="000000"/>
                <w:sz w:val="16"/>
                <w:szCs w:val="16"/>
              </w:rPr>
            </w:pPr>
            <w:r>
              <w:rPr>
                <w:rFonts w:cs="Arial"/>
                <w:color w:val="000000"/>
                <w:sz w:val="16"/>
                <w:szCs w:val="16"/>
              </w:rPr>
              <w:t>1.0953723</w:t>
            </w:r>
          </w:p>
        </w:tc>
        <w:tc>
          <w:tcPr>
            <w:tcW w:w="0" w:type="auto"/>
            <w:shd w:val="clear" w:color="auto" w:fill="auto"/>
            <w:vAlign w:val="bottom"/>
          </w:tcPr>
          <w:p w:rsidR="002D3EE2" w:rsidRDefault="002D3EE2" w:rsidP="00050163">
            <w:pPr>
              <w:spacing w:before="20" w:after="20"/>
              <w:rPr>
                <w:rFonts w:cs="Arial"/>
                <w:color w:val="000000"/>
                <w:sz w:val="16"/>
                <w:szCs w:val="16"/>
              </w:rPr>
            </w:pPr>
            <w:r>
              <w:rPr>
                <w:rFonts w:cs="Arial"/>
                <w:color w:val="000000"/>
                <w:sz w:val="16"/>
                <w:szCs w:val="16"/>
              </w:rPr>
              <w:t>1.1485806</w:t>
            </w:r>
          </w:p>
        </w:tc>
        <w:tc>
          <w:tcPr>
            <w:tcW w:w="0" w:type="auto"/>
            <w:shd w:val="clear" w:color="auto" w:fill="auto"/>
            <w:vAlign w:val="bottom"/>
          </w:tcPr>
          <w:p w:rsidR="002D3EE2" w:rsidRDefault="002D3EE2" w:rsidP="00050163">
            <w:pPr>
              <w:spacing w:before="20" w:after="20"/>
              <w:rPr>
                <w:rFonts w:cs="Arial"/>
                <w:color w:val="000000"/>
                <w:sz w:val="16"/>
                <w:szCs w:val="16"/>
              </w:rPr>
            </w:pPr>
            <w:r>
              <w:rPr>
                <w:rFonts w:cs="Arial"/>
                <w:color w:val="000000"/>
                <w:sz w:val="16"/>
                <w:szCs w:val="16"/>
              </w:rPr>
              <w:t>1.2098642</w:t>
            </w:r>
          </w:p>
        </w:tc>
        <w:tc>
          <w:tcPr>
            <w:tcW w:w="0" w:type="auto"/>
            <w:shd w:val="clear" w:color="auto" w:fill="auto"/>
            <w:vAlign w:val="bottom"/>
          </w:tcPr>
          <w:p w:rsidR="002D3EE2" w:rsidRDefault="002D3EE2" w:rsidP="00050163">
            <w:pPr>
              <w:spacing w:before="20" w:after="20"/>
              <w:rPr>
                <w:rFonts w:cs="Arial"/>
                <w:color w:val="000000"/>
                <w:sz w:val="16"/>
                <w:szCs w:val="16"/>
              </w:rPr>
            </w:pPr>
            <w:r>
              <w:rPr>
                <w:rFonts w:cs="Arial"/>
                <w:color w:val="000000"/>
                <w:sz w:val="16"/>
                <w:szCs w:val="16"/>
              </w:rPr>
              <w:t>1.3405557</w:t>
            </w:r>
          </w:p>
        </w:tc>
        <w:tc>
          <w:tcPr>
            <w:tcW w:w="0" w:type="auto"/>
            <w:shd w:val="clear" w:color="auto" w:fill="auto"/>
            <w:vAlign w:val="bottom"/>
          </w:tcPr>
          <w:p w:rsidR="002D3EE2" w:rsidRDefault="002D3EE2" w:rsidP="00050163">
            <w:pPr>
              <w:spacing w:before="20" w:after="20"/>
              <w:rPr>
                <w:rFonts w:cs="Arial"/>
                <w:color w:val="000000"/>
                <w:sz w:val="16"/>
                <w:szCs w:val="16"/>
              </w:rPr>
            </w:pPr>
            <w:r>
              <w:rPr>
                <w:rFonts w:cs="Arial"/>
                <w:color w:val="000000"/>
                <w:sz w:val="16"/>
                <w:szCs w:val="16"/>
              </w:rPr>
              <w:t>1.4359031</w:t>
            </w:r>
          </w:p>
        </w:tc>
      </w:tr>
      <w:tr w:rsidR="002D3EE2" w:rsidRPr="0003039A" w:rsidTr="00050163">
        <w:trPr>
          <w:trHeight w:val="20"/>
        </w:trPr>
        <w:tc>
          <w:tcPr>
            <w:tcW w:w="0" w:type="auto"/>
            <w:vMerge/>
            <w:vAlign w:val="center"/>
          </w:tcPr>
          <w:p w:rsidR="002D3EE2" w:rsidRPr="0003039A" w:rsidRDefault="002D3EE2" w:rsidP="00050163">
            <w:pPr>
              <w:pStyle w:val="Declaration"/>
              <w:spacing w:before="20" w:after="20" w:line="240" w:lineRule="auto"/>
              <w:rPr>
                <w:rFonts w:asciiTheme="minorBidi" w:hAnsiTheme="minorBidi" w:cstheme="minorBidi"/>
                <w:sz w:val="16"/>
                <w:szCs w:val="16"/>
              </w:rPr>
            </w:pPr>
          </w:p>
        </w:tc>
        <w:tc>
          <w:tcPr>
            <w:tcW w:w="0" w:type="auto"/>
            <w:vAlign w:val="center"/>
          </w:tcPr>
          <w:p w:rsidR="002D3EE2" w:rsidRPr="0003039A" w:rsidRDefault="002D3EE2" w:rsidP="00050163">
            <w:pPr>
              <w:pStyle w:val="Declaration"/>
              <w:spacing w:before="20" w:after="20" w:line="240" w:lineRule="auto"/>
              <w:rPr>
                <w:rFonts w:asciiTheme="minorBidi" w:hAnsiTheme="minorBidi" w:cstheme="minorBidi"/>
                <w:sz w:val="16"/>
                <w:szCs w:val="16"/>
              </w:rPr>
            </w:pPr>
            <w:r w:rsidRPr="0003039A">
              <w:rPr>
                <w:rFonts w:asciiTheme="minorBidi" w:hAnsiTheme="minorBidi" w:cstheme="minorBidi"/>
                <w:sz w:val="16"/>
                <w:szCs w:val="16"/>
              </w:rPr>
              <w:t>n</w:t>
            </w:r>
          </w:p>
        </w:tc>
        <w:tc>
          <w:tcPr>
            <w:tcW w:w="0" w:type="auto"/>
            <w:shd w:val="clear" w:color="auto" w:fill="auto"/>
            <w:vAlign w:val="center"/>
          </w:tcPr>
          <w:p w:rsidR="002D3EE2" w:rsidRDefault="002D3EE2" w:rsidP="00050163">
            <w:pPr>
              <w:spacing w:before="20" w:after="20"/>
              <w:rPr>
                <w:rFonts w:cs="Arial"/>
                <w:color w:val="000000"/>
                <w:sz w:val="16"/>
                <w:szCs w:val="16"/>
              </w:rPr>
            </w:pPr>
            <w:r>
              <w:rPr>
                <w:rFonts w:cs="Arial"/>
                <w:color w:val="000000"/>
                <w:sz w:val="16"/>
                <w:szCs w:val="16"/>
              </w:rPr>
              <w:t>-0.0017605</w:t>
            </w:r>
          </w:p>
        </w:tc>
        <w:tc>
          <w:tcPr>
            <w:tcW w:w="0" w:type="auto"/>
            <w:shd w:val="clear" w:color="auto" w:fill="auto"/>
            <w:vAlign w:val="bottom"/>
          </w:tcPr>
          <w:p w:rsidR="002D3EE2" w:rsidRDefault="002D3EE2" w:rsidP="00050163">
            <w:pPr>
              <w:spacing w:before="20" w:after="20"/>
              <w:rPr>
                <w:rFonts w:cs="Arial"/>
                <w:color w:val="000000"/>
                <w:sz w:val="16"/>
                <w:szCs w:val="16"/>
              </w:rPr>
            </w:pPr>
            <w:r>
              <w:rPr>
                <w:rFonts w:cs="Arial"/>
                <w:color w:val="000000"/>
                <w:sz w:val="16"/>
                <w:szCs w:val="16"/>
              </w:rPr>
              <w:t>-0.0017605</w:t>
            </w:r>
          </w:p>
        </w:tc>
        <w:tc>
          <w:tcPr>
            <w:tcW w:w="0" w:type="auto"/>
            <w:shd w:val="clear" w:color="auto" w:fill="auto"/>
            <w:vAlign w:val="bottom"/>
          </w:tcPr>
          <w:p w:rsidR="002D3EE2" w:rsidRDefault="002D3EE2" w:rsidP="00050163">
            <w:pPr>
              <w:spacing w:before="20" w:after="20"/>
              <w:rPr>
                <w:rFonts w:cs="Arial"/>
                <w:color w:val="000000"/>
                <w:sz w:val="16"/>
                <w:szCs w:val="16"/>
              </w:rPr>
            </w:pPr>
            <w:r>
              <w:rPr>
                <w:rFonts w:cs="Arial"/>
                <w:color w:val="000000"/>
                <w:sz w:val="16"/>
                <w:szCs w:val="16"/>
              </w:rPr>
              <w:t>-0.0017605</w:t>
            </w:r>
          </w:p>
        </w:tc>
        <w:tc>
          <w:tcPr>
            <w:tcW w:w="0" w:type="auto"/>
            <w:shd w:val="clear" w:color="auto" w:fill="auto"/>
            <w:vAlign w:val="bottom"/>
          </w:tcPr>
          <w:p w:rsidR="002D3EE2" w:rsidRDefault="002D3EE2" w:rsidP="00050163">
            <w:pPr>
              <w:spacing w:before="20" w:after="20"/>
              <w:rPr>
                <w:rFonts w:cs="Arial"/>
                <w:color w:val="000000"/>
                <w:sz w:val="16"/>
                <w:szCs w:val="16"/>
              </w:rPr>
            </w:pPr>
            <w:r>
              <w:rPr>
                <w:rFonts w:cs="Arial"/>
                <w:color w:val="000000"/>
                <w:sz w:val="16"/>
                <w:szCs w:val="16"/>
              </w:rPr>
              <w:t>-0.0017605</w:t>
            </w:r>
          </w:p>
        </w:tc>
        <w:tc>
          <w:tcPr>
            <w:tcW w:w="0" w:type="auto"/>
            <w:shd w:val="clear" w:color="auto" w:fill="auto"/>
            <w:vAlign w:val="bottom"/>
          </w:tcPr>
          <w:p w:rsidR="002D3EE2" w:rsidRDefault="002D3EE2" w:rsidP="00050163">
            <w:pPr>
              <w:spacing w:before="20" w:after="20"/>
              <w:rPr>
                <w:rFonts w:cs="Arial"/>
                <w:color w:val="000000"/>
                <w:sz w:val="16"/>
                <w:szCs w:val="16"/>
              </w:rPr>
            </w:pPr>
            <w:r>
              <w:rPr>
                <w:rFonts w:cs="Arial"/>
                <w:color w:val="000000"/>
                <w:sz w:val="16"/>
                <w:szCs w:val="16"/>
              </w:rPr>
              <w:t>-0.0017605</w:t>
            </w:r>
          </w:p>
        </w:tc>
      </w:tr>
      <w:tr w:rsidR="002D3EE2" w:rsidRPr="0003039A" w:rsidTr="00050163">
        <w:trPr>
          <w:trHeight w:val="20"/>
        </w:trPr>
        <w:tc>
          <w:tcPr>
            <w:tcW w:w="0" w:type="auto"/>
            <w:vMerge/>
            <w:vAlign w:val="center"/>
          </w:tcPr>
          <w:p w:rsidR="002D3EE2" w:rsidRPr="0003039A" w:rsidRDefault="002D3EE2" w:rsidP="00050163">
            <w:pPr>
              <w:pStyle w:val="Declaration"/>
              <w:spacing w:before="20" w:after="20" w:line="240" w:lineRule="auto"/>
              <w:rPr>
                <w:rFonts w:asciiTheme="minorBidi" w:hAnsiTheme="minorBidi" w:cstheme="minorBidi"/>
                <w:sz w:val="16"/>
                <w:szCs w:val="16"/>
              </w:rPr>
            </w:pPr>
          </w:p>
        </w:tc>
        <w:tc>
          <w:tcPr>
            <w:tcW w:w="0" w:type="auto"/>
            <w:tcMar>
              <w:top w:w="0" w:type="dxa"/>
              <w:bottom w:w="0" w:type="dxa"/>
            </w:tcMar>
            <w:vAlign w:val="center"/>
          </w:tcPr>
          <w:p w:rsidR="002D3EE2" w:rsidRPr="0003039A" w:rsidRDefault="002D3EE2" w:rsidP="00050163">
            <w:pPr>
              <w:pStyle w:val="Declaration"/>
              <w:spacing w:before="20" w:after="20" w:line="240" w:lineRule="auto"/>
              <w:rPr>
                <w:rFonts w:asciiTheme="minorBidi" w:hAnsiTheme="minorBidi" w:cstheme="minorBidi"/>
                <w:sz w:val="16"/>
                <w:szCs w:val="16"/>
              </w:rPr>
            </w:pPr>
            <w:r w:rsidRPr="0003039A">
              <w:rPr>
                <w:rFonts w:asciiTheme="minorBidi" w:hAnsiTheme="minorBidi" w:cstheme="minorBidi"/>
                <w:sz w:val="16"/>
                <w:szCs w:val="16"/>
              </w:rPr>
              <w:t>o</w:t>
            </w:r>
          </w:p>
        </w:tc>
        <w:tc>
          <w:tcPr>
            <w:tcW w:w="0" w:type="auto"/>
            <w:shd w:val="clear" w:color="auto" w:fill="auto"/>
            <w:tcMar>
              <w:top w:w="0" w:type="dxa"/>
              <w:bottom w:w="0" w:type="dxa"/>
            </w:tcMar>
            <w:vAlign w:val="center"/>
          </w:tcPr>
          <w:p w:rsidR="002D3EE2" w:rsidRDefault="002D3EE2" w:rsidP="00050163">
            <w:pPr>
              <w:spacing w:before="20" w:after="20"/>
              <w:rPr>
                <w:rFonts w:cs="Arial"/>
                <w:color w:val="000000"/>
                <w:sz w:val="16"/>
                <w:szCs w:val="16"/>
              </w:rPr>
            </w:pPr>
            <w:r>
              <w:rPr>
                <w:rFonts w:cs="Arial"/>
                <w:color w:val="000000"/>
                <w:sz w:val="16"/>
                <w:szCs w:val="16"/>
              </w:rPr>
              <w:t>-0.0133501</w:t>
            </w:r>
          </w:p>
        </w:tc>
        <w:tc>
          <w:tcPr>
            <w:tcW w:w="0" w:type="auto"/>
            <w:shd w:val="clear" w:color="auto" w:fill="auto"/>
            <w:tcMar>
              <w:top w:w="0" w:type="dxa"/>
              <w:bottom w:w="0" w:type="dxa"/>
            </w:tcMar>
            <w:vAlign w:val="bottom"/>
          </w:tcPr>
          <w:p w:rsidR="002D3EE2" w:rsidRDefault="002D3EE2" w:rsidP="00050163">
            <w:pPr>
              <w:spacing w:before="20" w:after="20"/>
              <w:rPr>
                <w:rFonts w:cs="Arial"/>
                <w:color w:val="000000"/>
                <w:sz w:val="16"/>
                <w:szCs w:val="16"/>
              </w:rPr>
            </w:pPr>
            <w:r>
              <w:rPr>
                <w:rFonts w:cs="Arial"/>
                <w:color w:val="000000"/>
                <w:sz w:val="16"/>
                <w:szCs w:val="16"/>
              </w:rPr>
              <w:t>-0.0133501</w:t>
            </w:r>
          </w:p>
        </w:tc>
        <w:tc>
          <w:tcPr>
            <w:tcW w:w="0" w:type="auto"/>
            <w:shd w:val="clear" w:color="auto" w:fill="auto"/>
            <w:tcMar>
              <w:top w:w="0" w:type="dxa"/>
              <w:bottom w:w="0" w:type="dxa"/>
            </w:tcMar>
            <w:vAlign w:val="bottom"/>
          </w:tcPr>
          <w:p w:rsidR="002D3EE2" w:rsidRDefault="002D3EE2" w:rsidP="00050163">
            <w:pPr>
              <w:spacing w:before="20" w:after="20"/>
              <w:rPr>
                <w:rFonts w:cs="Arial"/>
                <w:color w:val="000000"/>
                <w:sz w:val="16"/>
                <w:szCs w:val="16"/>
              </w:rPr>
            </w:pPr>
            <w:r>
              <w:rPr>
                <w:rFonts w:cs="Arial"/>
                <w:color w:val="000000"/>
                <w:sz w:val="16"/>
                <w:szCs w:val="16"/>
              </w:rPr>
              <w:t>-0.0133501</w:t>
            </w:r>
          </w:p>
        </w:tc>
        <w:tc>
          <w:tcPr>
            <w:tcW w:w="0" w:type="auto"/>
            <w:shd w:val="clear" w:color="auto" w:fill="auto"/>
            <w:tcMar>
              <w:top w:w="0" w:type="dxa"/>
              <w:bottom w:w="0" w:type="dxa"/>
            </w:tcMar>
            <w:vAlign w:val="bottom"/>
          </w:tcPr>
          <w:p w:rsidR="002D3EE2" w:rsidRDefault="002D3EE2" w:rsidP="00050163">
            <w:pPr>
              <w:spacing w:before="20" w:after="20"/>
              <w:rPr>
                <w:rFonts w:cs="Arial"/>
                <w:color w:val="000000"/>
                <w:sz w:val="16"/>
                <w:szCs w:val="16"/>
              </w:rPr>
            </w:pPr>
            <w:r>
              <w:rPr>
                <w:rFonts w:cs="Arial"/>
                <w:color w:val="000000"/>
                <w:sz w:val="16"/>
                <w:szCs w:val="16"/>
              </w:rPr>
              <w:t>-0.0133501</w:t>
            </w:r>
          </w:p>
        </w:tc>
        <w:tc>
          <w:tcPr>
            <w:tcW w:w="0" w:type="auto"/>
            <w:shd w:val="clear" w:color="auto" w:fill="auto"/>
            <w:tcMar>
              <w:top w:w="0" w:type="dxa"/>
              <w:bottom w:w="0" w:type="dxa"/>
            </w:tcMar>
            <w:vAlign w:val="bottom"/>
          </w:tcPr>
          <w:p w:rsidR="002D3EE2" w:rsidRDefault="002D3EE2" w:rsidP="00050163">
            <w:pPr>
              <w:spacing w:before="20" w:after="20"/>
              <w:rPr>
                <w:rFonts w:cs="Arial"/>
                <w:color w:val="000000"/>
                <w:sz w:val="16"/>
                <w:szCs w:val="16"/>
              </w:rPr>
            </w:pPr>
            <w:r>
              <w:rPr>
                <w:rFonts w:cs="Arial"/>
                <w:color w:val="000000"/>
                <w:sz w:val="16"/>
                <w:szCs w:val="16"/>
              </w:rPr>
              <w:t>-0.0133501</w:t>
            </w:r>
          </w:p>
        </w:tc>
      </w:tr>
      <w:tr w:rsidR="002D3EE2" w:rsidRPr="0003039A" w:rsidTr="00050163">
        <w:trPr>
          <w:trHeight w:val="20"/>
        </w:trPr>
        <w:tc>
          <w:tcPr>
            <w:tcW w:w="0" w:type="auto"/>
            <w:vMerge/>
            <w:vAlign w:val="center"/>
          </w:tcPr>
          <w:p w:rsidR="002D3EE2" w:rsidRPr="0003039A" w:rsidRDefault="002D3EE2" w:rsidP="00050163">
            <w:pPr>
              <w:pStyle w:val="Declaration"/>
              <w:spacing w:before="20" w:after="20" w:line="240" w:lineRule="auto"/>
              <w:rPr>
                <w:rFonts w:asciiTheme="minorBidi" w:hAnsiTheme="minorBidi" w:cstheme="minorBidi"/>
                <w:sz w:val="16"/>
                <w:szCs w:val="16"/>
              </w:rPr>
            </w:pPr>
          </w:p>
        </w:tc>
        <w:tc>
          <w:tcPr>
            <w:tcW w:w="0" w:type="auto"/>
            <w:tcMar>
              <w:top w:w="0" w:type="dxa"/>
              <w:bottom w:w="0" w:type="dxa"/>
            </w:tcMar>
            <w:vAlign w:val="center"/>
          </w:tcPr>
          <w:p w:rsidR="002D3EE2" w:rsidRPr="0003039A" w:rsidRDefault="002D3EE2" w:rsidP="00050163">
            <w:pPr>
              <w:pStyle w:val="Declaration"/>
              <w:spacing w:before="20" w:after="20" w:line="240" w:lineRule="auto"/>
              <w:rPr>
                <w:rFonts w:asciiTheme="minorBidi" w:hAnsiTheme="minorBidi" w:cstheme="minorBidi"/>
                <w:sz w:val="16"/>
                <w:szCs w:val="16"/>
              </w:rPr>
            </w:pPr>
            <w:r w:rsidRPr="0003039A">
              <w:rPr>
                <w:rFonts w:asciiTheme="minorBidi" w:hAnsiTheme="minorBidi" w:cstheme="minorBidi"/>
                <w:sz w:val="16"/>
                <w:szCs w:val="16"/>
              </w:rPr>
              <w:t>p</w:t>
            </w:r>
          </w:p>
        </w:tc>
        <w:tc>
          <w:tcPr>
            <w:tcW w:w="0" w:type="auto"/>
            <w:tcMar>
              <w:top w:w="0" w:type="dxa"/>
              <w:bottom w:w="0" w:type="dxa"/>
            </w:tcMar>
            <w:vAlign w:val="center"/>
          </w:tcPr>
          <w:p w:rsidR="002D3EE2" w:rsidRPr="0003039A" w:rsidRDefault="002D3EE2" w:rsidP="00050163">
            <w:pPr>
              <w:spacing w:before="20" w:after="20"/>
              <w:rPr>
                <w:rFonts w:asciiTheme="minorBidi" w:hAnsiTheme="minorBidi"/>
                <w:sz w:val="16"/>
                <w:szCs w:val="16"/>
              </w:rPr>
            </w:pPr>
            <w:r w:rsidRPr="0003039A">
              <w:rPr>
                <w:rFonts w:asciiTheme="minorBidi" w:hAnsiTheme="minorBidi"/>
                <w:sz w:val="16"/>
                <w:szCs w:val="16"/>
              </w:rPr>
              <w:t>1.2403102</w:t>
            </w:r>
          </w:p>
        </w:tc>
        <w:tc>
          <w:tcPr>
            <w:tcW w:w="0" w:type="auto"/>
            <w:tcMar>
              <w:top w:w="0" w:type="dxa"/>
              <w:bottom w:w="0" w:type="dxa"/>
            </w:tcMar>
            <w:vAlign w:val="center"/>
          </w:tcPr>
          <w:p w:rsidR="002D3EE2" w:rsidRPr="0003039A" w:rsidRDefault="002D3EE2" w:rsidP="00050163">
            <w:pPr>
              <w:spacing w:before="20" w:after="20"/>
              <w:rPr>
                <w:rFonts w:asciiTheme="minorBidi" w:hAnsiTheme="minorBidi"/>
                <w:sz w:val="16"/>
                <w:szCs w:val="16"/>
              </w:rPr>
            </w:pPr>
            <w:r w:rsidRPr="0003039A">
              <w:rPr>
                <w:rFonts w:asciiTheme="minorBidi" w:hAnsiTheme="minorBidi"/>
                <w:sz w:val="16"/>
                <w:szCs w:val="16"/>
              </w:rPr>
              <w:t>1.2403102</w:t>
            </w:r>
          </w:p>
        </w:tc>
        <w:tc>
          <w:tcPr>
            <w:tcW w:w="0" w:type="auto"/>
            <w:tcMar>
              <w:top w:w="0" w:type="dxa"/>
              <w:bottom w:w="0" w:type="dxa"/>
            </w:tcMar>
            <w:vAlign w:val="center"/>
          </w:tcPr>
          <w:p w:rsidR="002D3EE2" w:rsidRPr="0003039A" w:rsidRDefault="002D3EE2" w:rsidP="00050163">
            <w:pPr>
              <w:spacing w:before="20" w:after="20"/>
              <w:rPr>
                <w:rFonts w:asciiTheme="minorBidi" w:hAnsiTheme="minorBidi"/>
                <w:sz w:val="16"/>
                <w:szCs w:val="16"/>
              </w:rPr>
            </w:pPr>
            <w:r w:rsidRPr="0003039A">
              <w:rPr>
                <w:rFonts w:asciiTheme="minorBidi" w:hAnsiTheme="minorBidi"/>
                <w:sz w:val="16"/>
                <w:szCs w:val="16"/>
              </w:rPr>
              <w:t>1.2403102</w:t>
            </w:r>
          </w:p>
        </w:tc>
        <w:tc>
          <w:tcPr>
            <w:tcW w:w="0" w:type="auto"/>
            <w:tcMar>
              <w:top w:w="0" w:type="dxa"/>
              <w:bottom w:w="0" w:type="dxa"/>
            </w:tcMar>
            <w:vAlign w:val="center"/>
          </w:tcPr>
          <w:p w:rsidR="002D3EE2" w:rsidRPr="0003039A" w:rsidRDefault="002D3EE2" w:rsidP="00050163">
            <w:pPr>
              <w:spacing w:before="20" w:after="20"/>
              <w:rPr>
                <w:rFonts w:asciiTheme="minorBidi" w:hAnsiTheme="minorBidi"/>
                <w:sz w:val="16"/>
                <w:szCs w:val="16"/>
              </w:rPr>
            </w:pPr>
            <w:r w:rsidRPr="0003039A">
              <w:rPr>
                <w:rFonts w:asciiTheme="minorBidi" w:hAnsiTheme="minorBidi"/>
                <w:sz w:val="16"/>
                <w:szCs w:val="16"/>
              </w:rPr>
              <w:t>1.2403102</w:t>
            </w:r>
          </w:p>
        </w:tc>
        <w:tc>
          <w:tcPr>
            <w:tcW w:w="0" w:type="auto"/>
            <w:tcMar>
              <w:top w:w="0" w:type="dxa"/>
              <w:bottom w:w="0" w:type="dxa"/>
            </w:tcMar>
            <w:vAlign w:val="center"/>
          </w:tcPr>
          <w:p w:rsidR="002D3EE2" w:rsidRPr="0003039A" w:rsidRDefault="002D3EE2" w:rsidP="00050163">
            <w:pPr>
              <w:spacing w:before="20" w:after="20"/>
              <w:rPr>
                <w:rFonts w:asciiTheme="minorBidi" w:hAnsiTheme="minorBidi"/>
                <w:sz w:val="16"/>
                <w:szCs w:val="16"/>
              </w:rPr>
            </w:pPr>
            <w:r w:rsidRPr="0003039A">
              <w:rPr>
                <w:rFonts w:asciiTheme="minorBidi" w:hAnsiTheme="minorBidi"/>
                <w:sz w:val="16"/>
                <w:szCs w:val="16"/>
              </w:rPr>
              <w:t>1.2403102</w:t>
            </w:r>
          </w:p>
        </w:tc>
      </w:tr>
      <w:tr w:rsidR="002D3EE2" w:rsidRPr="0003039A" w:rsidTr="00050163">
        <w:trPr>
          <w:trHeight w:val="20"/>
        </w:trPr>
        <w:tc>
          <w:tcPr>
            <w:tcW w:w="0" w:type="auto"/>
            <w:vMerge/>
            <w:vAlign w:val="center"/>
          </w:tcPr>
          <w:p w:rsidR="002D3EE2" w:rsidRPr="0003039A" w:rsidRDefault="002D3EE2" w:rsidP="00050163">
            <w:pPr>
              <w:pStyle w:val="Declaration"/>
              <w:spacing w:before="20" w:after="20" w:line="240" w:lineRule="auto"/>
              <w:rPr>
                <w:rFonts w:asciiTheme="minorBidi" w:hAnsiTheme="minorBidi" w:cstheme="minorBidi"/>
                <w:sz w:val="16"/>
                <w:szCs w:val="16"/>
              </w:rPr>
            </w:pPr>
          </w:p>
        </w:tc>
        <w:tc>
          <w:tcPr>
            <w:tcW w:w="0" w:type="auto"/>
            <w:tcMar>
              <w:top w:w="0" w:type="dxa"/>
              <w:bottom w:w="0" w:type="dxa"/>
            </w:tcMar>
            <w:vAlign w:val="center"/>
          </w:tcPr>
          <w:p w:rsidR="002D3EE2" w:rsidRPr="0003039A" w:rsidRDefault="002D3EE2" w:rsidP="00050163">
            <w:pPr>
              <w:pStyle w:val="Declaration"/>
              <w:spacing w:before="20" w:after="20" w:line="240" w:lineRule="auto"/>
              <w:rPr>
                <w:rFonts w:asciiTheme="minorBidi" w:hAnsiTheme="minorBidi" w:cstheme="minorBidi"/>
                <w:sz w:val="16"/>
                <w:szCs w:val="16"/>
              </w:rPr>
            </w:pPr>
            <w:r w:rsidRPr="0003039A">
              <w:rPr>
                <w:rFonts w:asciiTheme="minorBidi" w:hAnsiTheme="minorBidi" w:cstheme="minorBidi"/>
                <w:sz w:val="16"/>
                <w:szCs w:val="16"/>
              </w:rPr>
              <w:t>q</w:t>
            </w:r>
          </w:p>
        </w:tc>
        <w:tc>
          <w:tcPr>
            <w:tcW w:w="0" w:type="auto"/>
            <w:tcMar>
              <w:top w:w="0" w:type="dxa"/>
              <w:bottom w:w="0" w:type="dxa"/>
            </w:tcMar>
            <w:vAlign w:val="center"/>
          </w:tcPr>
          <w:p w:rsidR="002D3EE2" w:rsidRPr="0003039A" w:rsidRDefault="002D3EE2" w:rsidP="00050163">
            <w:pPr>
              <w:spacing w:before="20" w:after="20"/>
              <w:rPr>
                <w:rFonts w:asciiTheme="minorBidi" w:hAnsiTheme="minorBidi"/>
                <w:sz w:val="16"/>
                <w:szCs w:val="16"/>
              </w:rPr>
            </w:pPr>
            <w:r w:rsidRPr="0003039A">
              <w:rPr>
                <w:rFonts w:asciiTheme="minorBidi" w:hAnsiTheme="minorBidi"/>
                <w:sz w:val="16"/>
                <w:szCs w:val="16"/>
              </w:rPr>
              <w:t>0.1779412</w:t>
            </w:r>
          </w:p>
        </w:tc>
        <w:tc>
          <w:tcPr>
            <w:tcW w:w="0" w:type="auto"/>
            <w:tcMar>
              <w:top w:w="0" w:type="dxa"/>
              <w:bottom w:w="0" w:type="dxa"/>
            </w:tcMar>
            <w:vAlign w:val="center"/>
          </w:tcPr>
          <w:p w:rsidR="002D3EE2" w:rsidRPr="0003039A" w:rsidRDefault="002D3EE2" w:rsidP="00050163">
            <w:pPr>
              <w:spacing w:before="20" w:after="20"/>
              <w:rPr>
                <w:rFonts w:asciiTheme="minorBidi" w:hAnsiTheme="minorBidi"/>
                <w:sz w:val="16"/>
                <w:szCs w:val="16"/>
              </w:rPr>
            </w:pPr>
            <w:r w:rsidRPr="0003039A">
              <w:rPr>
                <w:rFonts w:asciiTheme="minorBidi" w:hAnsiTheme="minorBidi"/>
                <w:sz w:val="16"/>
                <w:szCs w:val="16"/>
              </w:rPr>
              <w:t>0.1779412</w:t>
            </w:r>
          </w:p>
        </w:tc>
        <w:tc>
          <w:tcPr>
            <w:tcW w:w="0" w:type="auto"/>
            <w:tcMar>
              <w:top w:w="0" w:type="dxa"/>
              <w:bottom w:w="0" w:type="dxa"/>
            </w:tcMar>
            <w:vAlign w:val="center"/>
          </w:tcPr>
          <w:p w:rsidR="002D3EE2" w:rsidRPr="0003039A" w:rsidRDefault="002D3EE2" w:rsidP="00050163">
            <w:pPr>
              <w:spacing w:before="20" w:after="20"/>
              <w:rPr>
                <w:rFonts w:asciiTheme="minorBidi" w:hAnsiTheme="minorBidi"/>
                <w:sz w:val="16"/>
                <w:szCs w:val="16"/>
              </w:rPr>
            </w:pPr>
            <w:r w:rsidRPr="0003039A">
              <w:rPr>
                <w:rFonts w:asciiTheme="minorBidi" w:hAnsiTheme="minorBidi"/>
                <w:sz w:val="16"/>
                <w:szCs w:val="16"/>
              </w:rPr>
              <w:t>0.1779412</w:t>
            </w:r>
          </w:p>
        </w:tc>
        <w:tc>
          <w:tcPr>
            <w:tcW w:w="0" w:type="auto"/>
            <w:tcMar>
              <w:top w:w="0" w:type="dxa"/>
              <w:bottom w:w="0" w:type="dxa"/>
            </w:tcMar>
            <w:vAlign w:val="center"/>
          </w:tcPr>
          <w:p w:rsidR="002D3EE2" w:rsidRPr="0003039A" w:rsidRDefault="002D3EE2" w:rsidP="00050163">
            <w:pPr>
              <w:spacing w:before="20" w:after="20"/>
              <w:rPr>
                <w:rFonts w:asciiTheme="minorBidi" w:hAnsiTheme="minorBidi"/>
                <w:sz w:val="16"/>
                <w:szCs w:val="16"/>
              </w:rPr>
            </w:pPr>
            <w:r w:rsidRPr="0003039A">
              <w:rPr>
                <w:rFonts w:asciiTheme="minorBidi" w:hAnsiTheme="minorBidi"/>
                <w:sz w:val="16"/>
                <w:szCs w:val="16"/>
              </w:rPr>
              <w:t>0.1779412</w:t>
            </w:r>
          </w:p>
        </w:tc>
        <w:tc>
          <w:tcPr>
            <w:tcW w:w="0" w:type="auto"/>
            <w:tcMar>
              <w:top w:w="0" w:type="dxa"/>
              <w:bottom w:w="0" w:type="dxa"/>
            </w:tcMar>
            <w:vAlign w:val="center"/>
          </w:tcPr>
          <w:p w:rsidR="002D3EE2" w:rsidRPr="0003039A" w:rsidRDefault="002D3EE2" w:rsidP="00050163">
            <w:pPr>
              <w:spacing w:before="20" w:after="20"/>
              <w:rPr>
                <w:rFonts w:asciiTheme="minorBidi" w:hAnsiTheme="minorBidi"/>
                <w:sz w:val="16"/>
                <w:szCs w:val="16"/>
              </w:rPr>
            </w:pPr>
            <w:r w:rsidRPr="0003039A">
              <w:rPr>
                <w:rFonts w:asciiTheme="minorBidi" w:hAnsiTheme="minorBidi"/>
                <w:sz w:val="16"/>
                <w:szCs w:val="16"/>
              </w:rPr>
              <w:t>0.1779412</w:t>
            </w:r>
          </w:p>
        </w:tc>
      </w:tr>
      <w:tr w:rsidR="002D3EE2" w:rsidRPr="0003039A" w:rsidTr="00050163">
        <w:trPr>
          <w:trHeight w:val="20"/>
        </w:trPr>
        <w:tc>
          <w:tcPr>
            <w:tcW w:w="0" w:type="auto"/>
            <w:vMerge/>
            <w:vAlign w:val="center"/>
          </w:tcPr>
          <w:p w:rsidR="002D3EE2" w:rsidRPr="0003039A" w:rsidRDefault="002D3EE2" w:rsidP="00050163">
            <w:pPr>
              <w:pStyle w:val="Declaration"/>
              <w:spacing w:before="20" w:after="20" w:line="240" w:lineRule="auto"/>
              <w:rPr>
                <w:rFonts w:asciiTheme="minorBidi" w:hAnsiTheme="minorBidi" w:cstheme="minorBidi"/>
                <w:sz w:val="16"/>
                <w:szCs w:val="16"/>
              </w:rPr>
            </w:pPr>
          </w:p>
        </w:tc>
        <w:tc>
          <w:tcPr>
            <w:tcW w:w="0" w:type="auto"/>
            <w:tcMar>
              <w:top w:w="0" w:type="dxa"/>
              <w:bottom w:w="0" w:type="dxa"/>
            </w:tcMar>
            <w:vAlign w:val="center"/>
          </w:tcPr>
          <w:p w:rsidR="002D3EE2" w:rsidRPr="0003039A" w:rsidRDefault="002D3EE2" w:rsidP="00050163">
            <w:pPr>
              <w:pStyle w:val="Declaration"/>
              <w:spacing w:before="20" w:after="20" w:line="240" w:lineRule="auto"/>
              <w:rPr>
                <w:rFonts w:asciiTheme="minorBidi" w:hAnsiTheme="minorBidi" w:cstheme="minorBidi"/>
                <w:sz w:val="16"/>
                <w:szCs w:val="16"/>
              </w:rPr>
            </w:pPr>
            <w:r w:rsidRPr="0003039A">
              <w:rPr>
                <w:rFonts w:asciiTheme="minorBidi" w:hAnsiTheme="minorBidi" w:cstheme="minorBidi"/>
                <w:sz w:val="16"/>
                <w:szCs w:val="16"/>
              </w:rPr>
              <w:t>r</w:t>
            </w:r>
          </w:p>
        </w:tc>
        <w:tc>
          <w:tcPr>
            <w:tcW w:w="0" w:type="auto"/>
            <w:tcMar>
              <w:top w:w="0" w:type="dxa"/>
              <w:bottom w:w="0" w:type="dxa"/>
            </w:tcMar>
            <w:vAlign w:val="center"/>
          </w:tcPr>
          <w:p w:rsidR="002D3EE2" w:rsidRPr="0003039A" w:rsidRDefault="002D3EE2" w:rsidP="00050163">
            <w:pPr>
              <w:spacing w:before="20" w:after="20"/>
              <w:rPr>
                <w:rFonts w:asciiTheme="minorBidi" w:hAnsiTheme="minorBidi"/>
                <w:sz w:val="16"/>
                <w:szCs w:val="16"/>
              </w:rPr>
            </w:pPr>
            <w:r w:rsidRPr="0003039A">
              <w:rPr>
                <w:rFonts w:asciiTheme="minorBidi" w:hAnsiTheme="minorBidi"/>
                <w:sz w:val="16"/>
                <w:szCs w:val="16"/>
              </w:rPr>
              <w:t>0.9913254</w:t>
            </w:r>
          </w:p>
        </w:tc>
        <w:tc>
          <w:tcPr>
            <w:tcW w:w="0" w:type="auto"/>
            <w:tcMar>
              <w:top w:w="0" w:type="dxa"/>
              <w:bottom w:w="0" w:type="dxa"/>
            </w:tcMar>
            <w:vAlign w:val="center"/>
          </w:tcPr>
          <w:p w:rsidR="002D3EE2" w:rsidRPr="0003039A" w:rsidRDefault="002D3EE2" w:rsidP="00050163">
            <w:pPr>
              <w:spacing w:before="20" w:after="20"/>
              <w:rPr>
                <w:rFonts w:asciiTheme="minorBidi" w:hAnsiTheme="minorBidi"/>
                <w:sz w:val="16"/>
                <w:szCs w:val="16"/>
              </w:rPr>
            </w:pPr>
            <w:r w:rsidRPr="0003039A">
              <w:rPr>
                <w:rFonts w:asciiTheme="minorBidi" w:hAnsiTheme="minorBidi"/>
                <w:sz w:val="16"/>
                <w:szCs w:val="16"/>
              </w:rPr>
              <w:t>0.9913254</w:t>
            </w:r>
          </w:p>
        </w:tc>
        <w:tc>
          <w:tcPr>
            <w:tcW w:w="0" w:type="auto"/>
            <w:tcMar>
              <w:top w:w="0" w:type="dxa"/>
              <w:bottom w:w="0" w:type="dxa"/>
            </w:tcMar>
            <w:vAlign w:val="center"/>
          </w:tcPr>
          <w:p w:rsidR="002D3EE2" w:rsidRPr="0003039A" w:rsidRDefault="002D3EE2" w:rsidP="00050163">
            <w:pPr>
              <w:spacing w:before="20" w:after="20"/>
              <w:rPr>
                <w:rFonts w:asciiTheme="minorBidi" w:hAnsiTheme="minorBidi"/>
                <w:sz w:val="16"/>
                <w:szCs w:val="16"/>
              </w:rPr>
            </w:pPr>
            <w:r w:rsidRPr="0003039A">
              <w:rPr>
                <w:rFonts w:asciiTheme="minorBidi" w:hAnsiTheme="minorBidi"/>
                <w:sz w:val="16"/>
                <w:szCs w:val="16"/>
              </w:rPr>
              <w:t>0.9913254</w:t>
            </w:r>
          </w:p>
        </w:tc>
        <w:tc>
          <w:tcPr>
            <w:tcW w:w="0" w:type="auto"/>
            <w:tcMar>
              <w:top w:w="0" w:type="dxa"/>
              <w:bottom w:w="0" w:type="dxa"/>
            </w:tcMar>
            <w:vAlign w:val="center"/>
          </w:tcPr>
          <w:p w:rsidR="002D3EE2" w:rsidRPr="0003039A" w:rsidRDefault="002D3EE2" w:rsidP="00050163">
            <w:pPr>
              <w:spacing w:before="20" w:after="20"/>
              <w:rPr>
                <w:rFonts w:asciiTheme="minorBidi" w:hAnsiTheme="minorBidi"/>
                <w:sz w:val="16"/>
                <w:szCs w:val="16"/>
              </w:rPr>
            </w:pPr>
            <w:r w:rsidRPr="0003039A">
              <w:rPr>
                <w:rFonts w:asciiTheme="minorBidi" w:hAnsiTheme="minorBidi"/>
                <w:sz w:val="16"/>
                <w:szCs w:val="16"/>
              </w:rPr>
              <w:t>0.9913254</w:t>
            </w:r>
          </w:p>
        </w:tc>
        <w:tc>
          <w:tcPr>
            <w:tcW w:w="0" w:type="auto"/>
            <w:tcMar>
              <w:top w:w="0" w:type="dxa"/>
              <w:bottom w:w="0" w:type="dxa"/>
            </w:tcMar>
            <w:vAlign w:val="center"/>
          </w:tcPr>
          <w:p w:rsidR="002D3EE2" w:rsidRPr="0003039A" w:rsidRDefault="002D3EE2" w:rsidP="00050163">
            <w:pPr>
              <w:spacing w:before="20" w:after="20"/>
              <w:rPr>
                <w:rFonts w:asciiTheme="minorBidi" w:hAnsiTheme="minorBidi"/>
                <w:sz w:val="16"/>
                <w:szCs w:val="16"/>
              </w:rPr>
            </w:pPr>
            <w:r w:rsidRPr="0003039A">
              <w:rPr>
                <w:rFonts w:asciiTheme="minorBidi" w:hAnsiTheme="minorBidi"/>
                <w:sz w:val="16"/>
                <w:szCs w:val="16"/>
              </w:rPr>
              <w:t>0.9913254</w:t>
            </w:r>
          </w:p>
        </w:tc>
      </w:tr>
      <w:tr w:rsidR="002D3EE2" w:rsidRPr="0003039A" w:rsidTr="00050163">
        <w:trPr>
          <w:trHeight w:val="20"/>
        </w:trPr>
        <w:tc>
          <w:tcPr>
            <w:tcW w:w="0" w:type="auto"/>
            <w:vMerge/>
            <w:vAlign w:val="center"/>
          </w:tcPr>
          <w:p w:rsidR="002D3EE2" w:rsidRPr="0003039A" w:rsidRDefault="002D3EE2" w:rsidP="00050163">
            <w:pPr>
              <w:pStyle w:val="Declaration"/>
              <w:spacing w:before="20" w:after="20" w:line="240" w:lineRule="auto"/>
              <w:rPr>
                <w:rFonts w:asciiTheme="minorBidi" w:hAnsiTheme="minorBidi" w:cstheme="minorBidi"/>
                <w:sz w:val="16"/>
                <w:szCs w:val="16"/>
              </w:rPr>
            </w:pPr>
          </w:p>
        </w:tc>
        <w:tc>
          <w:tcPr>
            <w:tcW w:w="0" w:type="auto"/>
            <w:tcMar>
              <w:top w:w="0" w:type="dxa"/>
              <w:bottom w:w="0" w:type="dxa"/>
            </w:tcMar>
            <w:vAlign w:val="center"/>
          </w:tcPr>
          <w:p w:rsidR="002D3EE2" w:rsidRPr="0003039A" w:rsidRDefault="002D3EE2" w:rsidP="00050163">
            <w:pPr>
              <w:pStyle w:val="Declaration"/>
              <w:spacing w:before="20" w:after="20" w:line="240" w:lineRule="auto"/>
              <w:rPr>
                <w:rFonts w:asciiTheme="minorBidi" w:hAnsiTheme="minorBidi" w:cstheme="minorBidi"/>
                <w:sz w:val="16"/>
                <w:szCs w:val="16"/>
              </w:rPr>
            </w:pPr>
            <w:r w:rsidRPr="0003039A">
              <w:rPr>
                <w:rFonts w:asciiTheme="minorBidi" w:hAnsiTheme="minorBidi" w:cstheme="minorBidi"/>
                <w:sz w:val="16"/>
                <w:szCs w:val="16"/>
              </w:rPr>
              <w:t>s</w:t>
            </w:r>
          </w:p>
        </w:tc>
        <w:tc>
          <w:tcPr>
            <w:tcW w:w="0" w:type="auto"/>
            <w:tcMar>
              <w:top w:w="0" w:type="dxa"/>
              <w:bottom w:w="0" w:type="dxa"/>
            </w:tcMar>
            <w:vAlign w:val="center"/>
          </w:tcPr>
          <w:p w:rsidR="002D3EE2" w:rsidRPr="0003039A" w:rsidRDefault="002D3EE2" w:rsidP="00050163">
            <w:pPr>
              <w:spacing w:before="20" w:after="20"/>
              <w:rPr>
                <w:rFonts w:asciiTheme="minorBidi" w:hAnsiTheme="minorBidi"/>
                <w:sz w:val="16"/>
                <w:szCs w:val="16"/>
              </w:rPr>
            </w:pPr>
            <w:r w:rsidRPr="0003039A">
              <w:rPr>
                <w:rFonts w:asciiTheme="minorBidi" w:hAnsiTheme="minorBidi"/>
                <w:sz w:val="16"/>
                <w:szCs w:val="16"/>
              </w:rPr>
              <w:t>2.0705667</w:t>
            </w:r>
          </w:p>
        </w:tc>
        <w:tc>
          <w:tcPr>
            <w:tcW w:w="0" w:type="auto"/>
            <w:tcMar>
              <w:top w:w="0" w:type="dxa"/>
              <w:bottom w:w="0" w:type="dxa"/>
            </w:tcMar>
            <w:vAlign w:val="center"/>
          </w:tcPr>
          <w:p w:rsidR="002D3EE2" w:rsidRPr="0003039A" w:rsidRDefault="002D3EE2" w:rsidP="00050163">
            <w:pPr>
              <w:spacing w:before="20" w:after="20"/>
              <w:rPr>
                <w:rFonts w:asciiTheme="minorBidi" w:hAnsiTheme="minorBidi"/>
                <w:sz w:val="16"/>
                <w:szCs w:val="16"/>
              </w:rPr>
            </w:pPr>
            <w:r w:rsidRPr="0003039A">
              <w:rPr>
                <w:rFonts w:asciiTheme="minorBidi" w:hAnsiTheme="minorBidi"/>
                <w:sz w:val="16"/>
                <w:szCs w:val="16"/>
              </w:rPr>
              <w:t>2.0705667</w:t>
            </w:r>
          </w:p>
        </w:tc>
        <w:tc>
          <w:tcPr>
            <w:tcW w:w="0" w:type="auto"/>
            <w:tcMar>
              <w:top w:w="0" w:type="dxa"/>
              <w:bottom w:w="0" w:type="dxa"/>
            </w:tcMar>
            <w:vAlign w:val="center"/>
          </w:tcPr>
          <w:p w:rsidR="002D3EE2" w:rsidRPr="0003039A" w:rsidRDefault="002D3EE2" w:rsidP="00050163">
            <w:pPr>
              <w:spacing w:before="20" w:after="20"/>
              <w:rPr>
                <w:rFonts w:asciiTheme="minorBidi" w:hAnsiTheme="minorBidi"/>
                <w:sz w:val="16"/>
                <w:szCs w:val="16"/>
              </w:rPr>
            </w:pPr>
            <w:r w:rsidRPr="0003039A">
              <w:rPr>
                <w:rFonts w:asciiTheme="minorBidi" w:hAnsiTheme="minorBidi"/>
                <w:sz w:val="16"/>
                <w:szCs w:val="16"/>
              </w:rPr>
              <w:t>2.0705667</w:t>
            </w:r>
          </w:p>
        </w:tc>
        <w:tc>
          <w:tcPr>
            <w:tcW w:w="0" w:type="auto"/>
            <w:tcMar>
              <w:top w:w="0" w:type="dxa"/>
              <w:bottom w:w="0" w:type="dxa"/>
            </w:tcMar>
            <w:vAlign w:val="center"/>
          </w:tcPr>
          <w:p w:rsidR="002D3EE2" w:rsidRPr="0003039A" w:rsidRDefault="002D3EE2" w:rsidP="00050163">
            <w:pPr>
              <w:spacing w:before="20" w:after="20"/>
              <w:rPr>
                <w:rFonts w:asciiTheme="minorBidi" w:hAnsiTheme="minorBidi"/>
                <w:sz w:val="16"/>
                <w:szCs w:val="16"/>
              </w:rPr>
            </w:pPr>
            <w:r w:rsidRPr="0003039A">
              <w:rPr>
                <w:rFonts w:asciiTheme="minorBidi" w:hAnsiTheme="minorBidi"/>
                <w:sz w:val="16"/>
                <w:szCs w:val="16"/>
              </w:rPr>
              <w:t>2.0705667</w:t>
            </w:r>
          </w:p>
        </w:tc>
        <w:tc>
          <w:tcPr>
            <w:tcW w:w="0" w:type="auto"/>
            <w:tcMar>
              <w:top w:w="0" w:type="dxa"/>
              <w:bottom w:w="0" w:type="dxa"/>
            </w:tcMar>
            <w:vAlign w:val="center"/>
          </w:tcPr>
          <w:p w:rsidR="002D3EE2" w:rsidRPr="0003039A" w:rsidRDefault="002D3EE2" w:rsidP="00050163">
            <w:pPr>
              <w:spacing w:before="20" w:after="20"/>
              <w:rPr>
                <w:rFonts w:asciiTheme="minorBidi" w:hAnsiTheme="minorBidi"/>
                <w:sz w:val="16"/>
                <w:szCs w:val="16"/>
              </w:rPr>
            </w:pPr>
            <w:r w:rsidRPr="0003039A">
              <w:rPr>
                <w:rFonts w:asciiTheme="minorBidi" w:hAnsiTheme="minorBidi"/>
                <w:sz w:val="16"/>
                <w:szCs w:val="16"/>
              </w:rPr>
              <w:t>2.0705667</w:t>
            </w:r>
          </w:p>
        </w:tc>
      </w:tr>
      <w:tr w:rsidR="002D3EE2" w:rsidRPr="0003039A" w:rsidTr="00050163">
        <w:trPr>
          <w:trHeight w:val="20"/>
        </w:trPr>
        <w:tc>
          <w:tcPr>
            <w:tcW w:w="0" w:type="auto"/>
            <w:vMerge/>
            <w:tcBorders>
              <w:bottom w:val="single" w:sz="4" w:space="0" w:color="auto"/>
            </w:tcBorders>
            <w:vAlign w:val="center"/>
          </w:tcPr>
          <w:p w:rsidR="002D3EE2" w:rsidRPr="0003039A" w:rsidRDefault="002D3EE2" w:rsidP="00050163">
            <w:pPr>
              <w:pStyle w:val="Declaration"/>
              <w:spacing w:before="20" w:after="20" w:line="240" w:lineRule="auto"/>
              <w:rPr>
                <w:rFonts w:asciiTheme="minorBidi" w:hAnsiTheme="minorBidi" w:cstheme="minorBidi"/>
                <w:sz w:val="16"/>
                <w:szCs w:val="16"/>
              </w:rPr>
            </w:pPr>
          </w:p>
        </w:tc>
        <w:tc>
          <w:tcPr>
            <w:tcW w:w="0" w:type="auto"/>
            <w:tcBorders>
              <w:bottom w:val="single" w:sz="4" w:space="0" w:color="auto"/>
            </w:tcBorders>
            <w:tcMar>
              <w:top w:w="0" w:type="dxa"/>
              <w:bottom w:w="0" w:type="dxa"/>
            </w:tcMar>
            <w:vAlign w:val="center"/>
          </w:tcPr>
          <w:p w:rsidR="002D3EE2" w:rsidRPr="0003039A" w:rsidRDefault="002D3EE2" w:rsidP="00050163">
            <w:pPr>
              <w:pStyle w:val="Declaration"/>
              <w:spacing w:before="20" w:after="20" w:line="240" w:lineRule="auto"/>
              <w:rPr>
                <w:rFonts w:asciiTheme="minorBidi" w:hAnsiTheme="minorBidi" w:cstheme="minorBidi"/>
                <w:sz w:val="16"/>
                <w:szCs w:val="16"/>
              </w:rPr>
            </w:pPr>
            <w:r w:rsidRPr="0003039A">
              <w:rPr>
                <w:rFonts w:asciiTheme="minorBidi" w:hAnsiTheme="minorBidi" w:cstheme="minorBidi"/>
                <w:sz w:val="16"/>
                <w:szCs w:val="16"/>
              </w:rPr>
              <w:t>t</w:t>
            </w:r>
          </w:p>
        </w:tc>
        <w:tc>
          <w:tcPr>
            <w:tcW w:w="0" w:type="auto"/>
            <w:tcBorders>
              <w:bottom w:val="single" w:sz="4" w:space="0" w:color="auto"/>
            </w:tcBorders>
            <w:tcMar>
              <w:top w:w="0" w:type="dxa"/>
              <w:bottom w:w="0" w:type="dxa"/>
            </w:tcMar>
            <w:vAlign w:val="center"/>
          </w:tcPr>
          <w:p w:rsidR="002D3EE2" w:rsidRPr="0003039A" w:rsidRDefault="002D3EE2" w:rsidP="00050163">
            <w:pPr>
              <w:spacing w:before="20" w:after="20"/>
              <w:rPr>
                <w:rFonts w:asciiTheme="minorBidi" w:hAnsiTheme="minorBidi"/>
                <w:sz w:val="16"/>
                <w:szCs w:val="16"/>
              </w:rPr>
            </w:pPr>
            <w:r w:rsidRPr="0003039A">
              <w:rPr>
                <w:rFonts w:asciiTheme="minorBidi" w:hAnsiTheme="minorBidi"/>
                <w:sz w:val="16"/>
                <w:szCs w:val="16"/>
              </w:rPr>
              <w:t>4.2875545</w:t>
            </w:r>
          </w:p>
        </w:tc>
        <w:tc>
          <w:tcPr>
            <w:tcW w:w="0" w:type="auto"/>
            <w:tcBorders>
              <w:bottom w:val="single" w:sz="4" w:space="0" w:color="auto"/>
            </w:tcBorders>
            <w:tcMar>
              <w:top w:w="0" w:type="dxa"/>
              <w:bottom w:w="0" w:type="dxa"/>
            </w:tcMar>
            <w:vAlign w:val="center"/>
          </w:tcPr>
          <w:p w:rsidR="002D3EE2" w:rsidRPr="0003039A" w:rsidRDefault="002D3EE2" w:rsidP="00050163">
            <w:pPr>
              <w:spacing w:before="20" w:after="20"/>
              <w:rPr>
                <w:rFonts w:asciiTheme="minorBidi" w:hAnsiTheme="minorBidi"/>
                <w:sz w:val="16"/>
                <w:szCs w:val="16"/>
              </w:rPr>
            </w:pPr>
            <w:r w:rsidRPr="0003039A">
              <w:rPr>
                <w:rFonts w:asciiTheme="minorBidi" w:hAnsiTheme="minorBidi"/>
                <w:sz w:val="16"/>
                <w:szCs w:val="16"/>
              </w:rPr>
              <w:t>4.2875545</w:t>
            </w:r>
          </w:p>
        </w:tc>
        <w:tc>
          <w:tcPr>
            <w:tcW w:w="0" w:type="auto"/>
            <w:tcBorders>
              <w:bottom w:val="single" w:sz="4" w:space="0" w:color="auto"/>
            </w:tcBorders>
            <w:tcMar>
              <w:top w:w="0" w:type="dxa"/>
              <w:bottom w:w="0" w:type="dxa"/>
            </w:tcMar>
            <w:vAlign w:val="center"/>
          </w:tcPr>
          <w:p w:rsidR="002D3EE2" w:rsidRPr="0003039A" w:rsidRDefault="002D3EE2" w:rsidP="00050163">
            <w:pPr>
              <w:spacing w:before="20" w:after="20"/>
              <w:rPr>
                <w:rFonts w:asciiTheme="minorBidi" w:hAnsiTheme="minorBidi"/>
                <w:sz w:val="16"/>
                <w:szCs w:val="16"/>
              </w:rPr>
            </w:pPr>
            <w:r w:rsidRPr="0003039A">
              <w:rPr>
                <w:rFonts w:asciiTheme="minorBidi" w:hAnsiTheme="minorBidi"/>
                <w:sz w:val="16"/>
                <w:szCs w:val="16"/>
              </w:rPr>
              <w:t>4.2875545</w:t>
            </w:r>
          </w:p>
        </w:tc>
        <w:tc>
          <w:tcPr>
            <w:tcW w:w="0" w:type="auto"/>
            <w:tcBorders>
              <w:bottom w:val="single" w:sz="4" w:space="0" w:color="auto"/>
            </w:tcBorders>
            <w:tcMar>
              <w:top w:w="0" w:type="dxa"/>
              <w:bottom w:w="0" w:type="dxa"/>
            </w:tcMar>
            <w:vAlign w:val="center"/>
          </w:tcPr>
          <w:p w:rsidR="002D3EE2" w:rsidRPr="0003039A" w:rsidRDefault="002D3EE2" w:rsidP="00050163">
            <w:pPr>
              <w:spacing w:before="20" w:after="20"/>
              <w:rPr>
                <w:rFonts w:asciiTheme="minorBidi" w:hAnsiTheme="minorBidi"/>
                <w:sz w:val="16"/>
                <w:szCs w:val="16"/>
              </w:rPr>
            </w:pPr>
            <w:r w:rsidRPr="0003039A">
              <w:rPr>
                <w:rFonts w:asciiTheme="minorBidi" w:hAnsiTheme="minorBidi"/>
                <w:sz w:val="16"/>
                <w:szCs w:val="16"/>
              </w:rPr>
              <w:t>4.2875545</w:t>
            </w:r>
          </w:p>
        </w:tc>
        <w:tc>
          <w:tcPr>
            <w:tcW w:w="0" w:type="auto"/>
            <w:tcBorders>
              <w:bottom w:val="single" w:sz="4" w:space="0" w:color="auto"/>
            </w:tcBorders>
            <w:tcMar>
              <w:top w:w="0" w:type="dxa"/>
              <w:bottom w:w="0" w:type="dxa"/>
            </w:tcMar>
            <w:vAlign w:val="center"/>
          </w:tcPr>
          <w:p w:rsidR="002D3EE2" w:rsidRPr="0003039A" w:rsidRDefault="002D3EE2" w:rsidP="00050163">
            <w:pPr>
              <w:spacing w:before="20" w:after="20"/>
              <w:rPr>
                <w:rFonts w:asciiTheme="minorBidi" w:hAnsiTheme="minorBidi"/>
                <w:sz w:val="16"/>
                <w:szCs w:val="16"/>
              </w:rPr>
            </w:pPr>
            <w:r w:rsidRPr="0003039A">
              <w:rPr>
                <w:rFonts w:asciiTheme="minorBidi" w:hAnsiTheme="minorBidi"/>
                <w:sz w:val="16"/>
                <w:szCs w:val="16"/>
              </w:rPr>
              <w:t>4.2875545</w:t>
            </w:r>
          </w:p>
        </w:tc>
      </w:tr>
    </w:tbl>
    <w:p w:rsidR="002D3EE2" w:rsidRDefault="002D3EE2" w:rsidP="002D3EE2">
      <w:pPr>
        <w:rPr>
          <w:rFonts w:asciiTheme="minorBidi" w:hAnsiTheme="minorBidi"/>
          <w:b/>
          <w:bCs/>
          <w:sz w:val="20"/>
          <w:szCs w:val="20"/>
        </w:rPr>
      </w:pPr>
    </w:p>
    <w:p w:rsidR="002D3EE2" w:rsidRPr="002D3EE2" w:rsidRDefault="002D3EE2" w:rsidP="000E6F3C">
      <w:pPr>
        <w:spacing w:before="240" w:after="240" w:line="480" w:lineRule="auto"/>
        <w:rPr>
          <w:rFonts w:asciiTheme="minorBidi" w:hAnsiTheme="minorBidi"/>
        </w:rPr>
      </w:pPr>
      <w:r w:rsidRPr="002D3EE2">
        <w:rPr>
          <w:rFonts w:asciiTheme="minorBidi" w:hAnsiTheme="minorBidi"/>
          <w:b/>
          <w:bCs/>
        </w:rPr>
        <w:t>Table 5:</w:t>
      </w:r>
      <w:r w:rsidRPr="002D3EE2">
        <w:rPr>
          <w:rFonts w:asciiTheme="minorBidi" w:hAnsiTheme="minorBidi"/>
          <w:b/>
          <w:bCs/>
        </w:rPr>
        <w:tab/>
      </w:r>
      <w:r w:rsidRPr="002D3EE2">
        <w:rPr>
          <w:rFonts w:asciiTheme="minorBidi" w:hAnsiTheme="minorBidi"/>
        </w:rPr>
        <w:t xml:space="preserve">Curve fitting analysis outputs: vented blast condition. </w:t>
      </w:r>
    </w:p>
    <w:p w:rsidR="00595DC8" w:rsidRDefault="00610FED" w:rsidP="000E6F3C">
      <w:pPr>
        <w:spacing w:before="240" w:after="240" w:line="480" w:lineRule="auto"/>
        <w:jc w:val="both"/>
        <w:rPr>
          <w:rFonts w:asciiTheme="minorBidi" w:hAnsiTheme="minorBidi"/>
        </w:rPr>
      </w:pPr>
      <w:r>
        <w:rPr>
          <w:rFonts w:asciiTheme="minorBidi" w:hAnsiTheme="minorBidi"/>
        </w:rPr>
        <w:t>The estimated coefficient of determination (R</w:t>
      </w:r>
      <w:r>
        <w:rPr>
          <w:rFonts w:asciiTheme="minorBidi" w:hAnsiTheme="minorBidi"/>
          <w:vertAlign w:val="superscript"/>
        </w:rPr>
        <w:t>2</w:t>
      </w:r>
      <w:r>
        <w:rPr>
          <w:rFonts w:asciiTheme="minorBidi" w:hAnsiTheme="minorBidi"/>
        </w:rPr>
        <w:t xml:space="preserve">), reduced Chi-Square and residual sum of squares indicate a good correlation between </w:t>
      </w:r>
      <w:r w:rsidR="00620CDE">
        <w:rPr>
          <w:rFonts w:asciiTheme="minorBidi" w:hAnsiTheme="minorBidi"/>
        </w:rPr>
        <w:t xml:space="preserve">the </w:t>
      </w:r>
      <w:r>
        <w:rPr>
          <w:rFonts w:asciiTheme="minorBidi" w:hAnsiTheme="minorBidi"/>
        </w:rPr>
        <w:t xml:space="preserve">predicted and actual data sets. </w:t>
      </w:r>
      <w:r w:rsidR="00586E2C">
        <w:rPr>
          <w:rFonts w:asciiTheme="minorBidi" w:hAnsiTheme="minorBidi"/>
        </w:rPr>
        <w:t>Importantly, d</w:t>
      </w:r>
      <w:r>
        <w:rPr>
          <w:rFonts w:asciiTheme="minorBidi" w:hAnsiTheme="minorBidi"/>
        </w:rPr>
        <w:t xml:space="preserve">espite </w:t>
      </w:r>
      <w:r w:rsidR="00162D32">
        <w:rPr>
          <w:rFonts w:asciiTheme="minorBidi" w:hAnsiTheme="minorBidi"/>
        </w:rPr>
        <w:t>th</w:t>
      </w:r>
      <w:r w:rsidR="00B82517">
        <w:rPr>
          <w:rFonts w:asciiTheme="minorBidi" w:hAnsiTheme="minorBidi"/>
        </w:rPr>
        <w:t>e</w:t>
      </w:r>
      <w:r w:rsidR="00162D32">
        <w:rPr>
          <w:rFonts w:asciiTheme="minorBidi" w:hAnsiTheme="minorBidi"/>
        </w:rPr>
        <w:t xml:space="preserve"> high level of fitting accuracy, scatter plots of </w:t>
      </w:r>
      <w:r w:rsidR="00620CDE">
        <w:rPr>
          <w:rFonts w:asciiTheme="minorBidi" w:hAnsiTheme="minorBidi"/>
        </w:rPr>
        <w:t xml:space="preserve">the </w:t>
      </w:r>
      <w:r>
        <w:rPr>
          <w:rFonts w:asciiTheme="minorBidi" w:hAnsiTheme="minorBidi"/>
        </w:rPr>
        <w:t xml:space="preserve">predicted outputs </w:t>
      </w:r>
      <w:r w:rsidR="00162D32">
        <w:rPr>
          <w:rFonts w:asciiTheme="minorBidi" w:hAnsiTheme="minorBidi"/>
        </w:rPr>
        <w:t>(</w:t>
      </w:r>
      <w:proofErr w:type="spellStart"/>
      <w:r>
        <w:rPr>
          <w:rFonts w:asciiTheme="minorBidi" w:hAnsiTheme="minorBidi"/>
        </w:rPr>
        <w:t>η</w:t>
      </w:r>
      <w:r>
        <w:rPr>
          <w:rFonts w:asciiTheme="minorBidi" w:hAnsiTheme="minorBidi"/>
          <w:vertAlign w:val="subscript"/>
        </w:rPr>
        <w:t>p</w:t>
      </w:r>
      <w:proofErr w:type="spellEnd"/>
      <w:r w:rsidR="00162D32">
        <w:rPr>
          <w:rFonts w:asciiTheme="minorBidi" w:hAnsiTheme="minorBidi"/>
        </w:rPr>
        <w:t>)</w:t>
      </w:r>
      <w:r>
        <w:rPr>
          <w:rFonts w:asciiTheme="minorBidi" w:hAnsiTheme="minorBidi"/>
        </w:rPr>
        <w:t xml:space="preserve"> versus actual data </w:t>
      </w:r>
      <w:r w:rsidR="00162D32">
        <w:rPr>
          <w:rFonts w:asciiTheme="minorBidi" w:hAnsiTheme="minorBidi"/>
        </w:rPr>
        <w:t>(</w:t>
      </w:r>
      <w:proofErr w:type="spellStart"/>
      <w:r>
        <w:rPr>
          <w:rFonts w:asciiTheme="minorBidi" w:hAnsiTheme="minorBidi"/>
        </w:rPr>
        <w:t>η</w:t>
      </w:r>
      <w:r>
        <w:rPr>
          <w:rFonts w:asciiTheme="minorBidi" w:hAnsiTheme="minorBidi"/>
          <w:vertAlign w:val="subscript"/>
        </w:rPr>
        <w:t>a</w:t>
      </w:r>
      <w:proofErr w:type="spellEnd"/>
      <w:r>
        <w:rPr>
          <w:rFonts w:asciiTheme="minorBidi" w:hAnsiTheme="minorBidi"/>
        </w:rPr>
        <w:t xml:space="preserve">) </w:t>
      </w:r>
      <w:r w:rsidR="00162D32">
        <w:rPr>
          <w:rFonts w:asciiTheme="minorBidi" w:hAnsiTheme="minorBidi"/>
        </w:rPr>
        <w:t xml:space="preserve">(see </w:t>
      </w:r>
    </w:p>
    <w:p w:rsidR="002277F5" w:rsidRDefault="00162D32" w:rsidP="000E6F3C">
      <w:pPr>
        <w:spacing w:before="240" w:after="240" w:line="480" w:lineRule="auto"/>
        <w:jc w:val="both"/>
        <w:rPr>
          <w:rFonts w:asciiTheme="minorBidi" w:hAnsiTheme="minorBidi"/>
        </w:rPr>
      </w:pPr>
      <w:r>
        <w:rPr>
          <w:rFonts w:asciiTheme="minorBidi" w:hAnsiTheme="minorBidi"/>
        </w:rPr>
        <w:lastRenderedPageBreak/>
        <w:t xml:space="preserve">Figures 7 and 8) indicate that </w:t>
      </w:r>
      <w:r w:rsidR="00620CDE">
        <w:rPr>
          <w:rFonts w:asciiTheme="minorBidi" w:hAnsiTheme="minorBidi"/>
        </w:rPr>
        <w:t>the regression analyses</w:t>
      </w:r>
      <w:r>
        <w:rPr>
          <w:rFonts w:asciiTheme="minorBidi" w:hAnsiTheme="minorBidi"/>
        </w:rPr>
        <w:t xml:space="preserve"> do not always lead to safe-conservative predictions</w:t>
      </w:r>
      <w:r w:rsidR="00C13A3A">
        <w:rPr>
          <w:rFonts w:asciiTheme="minorBidi" w:hAnsiTheme="minorBidi"/>
        </w:rPr>
        <w:t>;</w:t>
      </w:r>
      <w:r>
        <w:rPr>
          <w:rFonts w:asciiTheme="minorBidi" w:hAnsiTheme="minorBidi"/>
        </w:rPr>
        <w:t xml:space="preserve"> due to regular underestimations of the output variables. This is </w:t>
      </w:r>
      <w:r w:rsidR="00710E59">
        <w:rPr>
          <w:rFonts w:asciiTheme="minorBidi" w:hAnsiTheme="minorBidi"/>
        </w:rPr>
        <w:t>a</w:t>
      </w:r>
      <w:r w:rsidR="00C13A3A">
        <w:rPr>
          <w:rFonts w:asciiTheme="minorBidi" w:hAnsiTheme="minorBidi"/>
        </w:rPr>
        <w:t>n</w:t>
      </w:r>
      <w:r w:rsidR="00710E59">
        <w:rPr>
          <w:rFonts w:asciiTheme="minorBidi" w:hAnsiTheme="minorBidi"/>
        </w:rPr>
        <w:t xml:space="preserve"> </w:t>
      </w:r>
      <w:r w:rsidR="00C13A3A">
        <w:rPr>
          <w:rFonts w:asciiTheme="minorBidi" w:hAnsiTheme="minorBidi"/>
        </w:rPr>
        <w:t xml:space="preserve">important characteristic typically exhibited in </w:t>
      </w:r>
      <w:r>
        <w:rPr>
          <w:rFonts w:asciiTheme="minorBidi" w:hAnsiTheme="minorBidi"/>
        </w:rPr>
        <w:t xml:space="preserve">multi-variable curve fitting analyses; however, the extent of these underestimations can be effectively minimised using a correction factor. </w:t>
      </w:r>
      <w:r w:rsidR="00FF0733">
        <w:rPr>
          <w:rFonts w:asciiTheme="minorBidi" w:hAnsiTheme="minorBidi"/>
        </w:rPr>
        <w:t>The derivation of these correction factors (ϕ</w:t>
      </w:r>
      <w:r w:rsidR="00B82517">
        <w:rPr>
          <w:rFonts w:asciiTheme="minorBidi" w:hAnsiTheme="minorBidi"/>
        </w:rPr>
        <w:t>=</w:t>
      </w:r>
      <w:r w:rsidR="00B82517" w:rsidRPr="00B82517">
        <w:rPr>
          <w:rFonts w:asciiTheme="minorBidi" w:hAnsiTheme="minorBidi"/>
        </w:rPr>
        <w:t xml:space="preserve"> </w:t>
      </w:r>
      <w:proofErr w:type="spellStart"/>
      <w:r w:rsidR="00B82517">
        <w:rPr>
          <w:rFonts w:asciiTheme="minorBidi" w:hAnsiTheme="minorBidi"/>
        </w:rPr>
        <w:t>η</w:t>
      </w:r>
      <w:r w:rsidR="00B82517">
        <w:rPr>
          <w:rFonts w:asciiTheme="minorBidi" w:hAnsiTheme="minorBidi"/>
          <w:vertAlign w:val="subscript"/>
        </w:rPr>
        <w:t>a</w:t>
      </w:r>
      <w:proofErr w:type="spellEnd"/>
      <w:r w:rsidR="00B82517">
        <w:rPr>
          <w:rFonts w:asciiTheme="minorBidi" w:hAnsiTheme="minorBidi"/>
        </w:rPr>
        <w:t>/</w:t>
      </w:r>
      <w:proofErr w:type="spellStart"/>
      <w:r w:rsidR="00B82517">
        <w:rPr>
          <w:rFonts w:asciiTheme="minorBidi" w:hAnsiTheme="minorBidi"/>
        </w:rPr>
        <w:t>η</w:t>
      </w:r>
      <w:r w:rsidR="00B82517">
        <w:rPr>
          <w:rFonts w:asciiTheme="minorBidi" w:hAnsiTheme="minorBidi"/>
          <w:vertAlign w:val="subscript"/>
        </w:rPr>
        <w:t>p</w:t>
      </w:r>
      <w:proofErr w:type="spellEnd"/>
      <w:r w:rsidR="00FF0733">
        <w:rPr>
          <w:rFonts w:asciiTheme="minorBidi" w:hAnsiTheme="minorBidi"/>
        </w:rPr>
        <w:t>) for vented and contained blast conditions is illustrated in Figures 7 and 8</w:t>
      </w:r>
      <w:r w:rsidR="0067765F">
        <w:rPr>
          <w:rFonts w:asciiTheme="minorBidi" w:hAnsiTheme="minorBidi"/>
        </w:rPr>
        <w:t xml:space="preserve"> respectively</w:t>
      </w:r>
      <w:r w:rsidR="00FF0733">
        <w:rPr>
          <w:rFonts w:asciiTheme="minorBidi" w:hAnsiTheme="minorBidi"/>
        </w:rPr>
        <w:t>. Based on the scatter plots shown in Figures 7 and 8, ϕ was considered to be 1.</w:t>
      </w:r>
      <w:r w:rsidR="002277F5">
        <w:rPr>
          <w:rFonts w:asciiTheme="minorBidi" w:hAnsiTheme="minorBidi"/>
        </w:rPr>
        <w:t xml:space="preserve">25 </w:t>
      </w:r>
      <w:r w:rsidR="0067765F">
        <w:rPr>
          <w:rFonts w:asciiTheme="minorBidi" w:hAnsiTheme="minorBidi"/>
        </w:rPr>
        <w:t xml:space="preserve">for both blast conditions, </w:t>
      </w:r>
      <w:r w:rsidR="002277F5">
        <w:rPr>
          <w:rFonts w:asciiTheme="minorBidi" w:hAnsiTheme="minorBidi"/>
        </w:rPr>
        <w:t xml:space="preserve">and </w:t>
      </w:r>
      <w:r w:rsidR="009B1CEA">
        <w:rPr>
          <w:rFonts w:asciiTheme="minorBidi" w:hAnsiTheme="minorBidi"/>
        </w:rPr>
        <w:t xml:space="preserve">output </w:t>
      </w:r>
      <w:r w:rsidR="002277F5">
        <w:rPr>
          <w:rFonts w:asciiTheme="minorBidi" w:hAnsiTheme="minorBidi"/>
        </w:rPr>
        <w:t xml:space="preserve">values </w:t>
      </w:r>
      <w:r w:rsidR="0067765F">
        <w:rPr>
          <w:rFonts w:asciiTheme="minorBidi" w:hAnsiTheme="minorBidi"/>
        </w:rPr>
        <w:t xml:space="preserve">predicted from the non-linear regressions </w:t>
      </w:r>
      <w:r w:rsidR="00C13A3A">
        <w:rPr>
          <w:rFonts w:asciiTheme="minorBidi" w:hAnsiTheme="minorBidi"/>
        </w:rPr>
        <w:t>were</w:t>
      </w:r>
      <w:r w:rsidR="002277F5">
        <w:rPr>
          <w:rFonts w:asciiTheme="minorBidi" w:hAnsiTheme="minorBidi"/>
        </w:rPr>
        <w:t xml:space="preserve"> multiplied by 1.25 to </w:t>
      </w:r>
      <w:r w:rsidR="009B1CEA">
        <w:rPr>
          <w:rFonts w:asciiTheme="minorBidi" w:hAnsiTheme="minorBidi"/>
        </w:rPr>
        <w:t>estimate</w:t>
      </w:r>
      <w:r w:rsidR="002277F5">
        <w:rPr>
          <w:rFonts w:asciiTheme="minorBidi" w:hAnsiTheme="minorBidi"/>
        </w:rPr>
        <w:t xml:space="preserve"> </w:t>
      </w:r>
      <w:r w:rsidR="00C13A3A">
        <w:rPr>
          <w:rFonts w:asciiTheme="minorBidi" w:hAnsiTheme="minorBidi"/>
        </w:rPr>
        <w:t xml:space="preserve">the </w:t>
      </w:r>
      <w:r w:rsidR="002277F5">
        <w:rPr>
          <w:rFonts w:asciiTheme="minorBidi" w:hAnsiTheme="minorBidi"/>
        </w:rPr>
        <w:t>corresponding actual output variables</w:t>
      </w:r>
      <w:r w:rsidR="00C13A3A">
        <w:rPr>
          <w:rFonts w:asciiTheme="minorBidi" w:hAnsiTheme="minorBidi"/>
        </w:rPr>
        <w:t xml:space="preserve"> required for safe-conservative vulnerability assessments of internal columns</w:t>
      </w:r>
      <w:r w:rsidR="002277F5">
        <w:rPr>
          <w:rFonts w:asciiTheme="minorBidi" w:hAnsiTheme="minorBidi"/>
        </w:rPr>
        <w:t xml:space="preserve">. </w:t>
      </w:r>
    </w:p>
    <w:p w:rsidR="000E6F3C" w:rsidRDefault="000E6F3C" w:rsidP="000E6F3C">
      <w:pPr>
        <w:spacing w:before="240" w:after="240" w:line="480" w:lineRule="auto"/>
        <w:jc w:val="both"/>
        <w:rPr>
          <w:rFonts w:asciiTheme="minorBidi" w:hAnsiTheme="minorBidi"/>
        </w:rPr>
      </w:pPr>
    </w:p>
    <w:p w:rsidR="002D3EE2" w:rsidRDefault="002D3EE2" w:rsidP="002D3EE2">
      <w:pPr>
        <w:jc w:val="center"/>
      </w:pPr>
      <w:r w:rsidRPr="001B04DF">
        <w:rPr>
          <w:noProof/>
          <w:color w:val="009900"/>
          <w:lang w:eastAsia="en-GB"/>
        </w:rPr>
        <w:drawing>
          <wp:inline distT="0" distB="0" distL="0" distR="0" wp14:anchorId="0C792754" wp14:editId="1EE66A34">
            <wp:extent cx="2437200" cy="1571625"/>
            <wp:effectExtent l="0" t="0" r="1270" b="0"/>
            <wp:docPr id="12" name="Chart 12"/>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r>
        <w:rPr>
          <w:noProof/>
          <w:lang w:eastAsia="en-GB"/>
        </w:rPr>
        <w:drawing>
          <wp:inline distT="0" distB="0" distL="0" distR="0" wp14:anchorId="08851892" wp14:editId="750C5E0C">
            <wp:extent cx="2437200" cy="1573200"/>
            <wp:effectExtent l="0" t="0" r="1270" b="8255"/>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rsidR="002D3EE2" w:rsidRDefault="002D3EE2" w:rsidP="002D3EE2">
      <w:pPr>
        <w:jc w:val="center"/>
      </w:pPr>
      <w:r>
        <w:rPr>
          <w:noProof/>
          <w:lang w:eastAsia="en-GB"/>
        </w:rPr>
        <w:drawing>
          <wp:inline distT="0" distB="0" distL="0" distR="0" wp14:anchorId="7680D75C" wp14:editId="47D2DEEE">
            <wp:extent cx="2437200" cy="1573200"/>
            <wp:effectExtent l="0" t="0" r="1270" b="8255"/>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r>
        <w:rPr>
          <w:noProof/>
          <w:lang w:eastAsia="en-GB"/>
        </w:rPr>
        <w:drawing>
          <wp:inline distT="0" distB="0" distL="0" distR="0" wp14:anchorId="7FBF29B2" wp14:editId="63AF9EAD">
            <wp:extent cx="2437200" cy="1573200"/>
            <wp:effectExtent l="0" t="0" r="1270" b="8255"/>
            <wp:docPr id="13" name="Chart 13"/>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rsidR="002D3EE2" w:rsidRDefault="002D3EE2" w:rsidP="002D3EE2">
      <w:pPr>
        <w:tabs>
          <w:tab w:val="left" w:pos="2085"/>
        </w:tabs>
        <w:jc w:val="center"/>
        <w:rPr>
          <w:rFonts w:asciiTheme="minorBidi" w:hAnsiTheme="minorBidi"/>
        </w:rPr>
      </w:pPr>
      <w:r>
        <w:rPr>
          <w:rFonts w:asciiTheme="minorBidi" w:hAnsiTheme="minorBidi"/>
          <w:b/>
        </w:rPr>
        <w:t>Figure 7</w:t>
      </w:r>
      <w:r w:rsidRPr="00420FA0">
        <w:rPr>
          <w:rFonts w:asciiTheme="minorBidi" w:hAnsiTheme="minorBidi"/>
          <w:b/>
        </w:rPr>
        <w:t>:</w:t>
      </w:r>
      <w:r>
        <w:rPr>
          <w:rFonts w:asciiTheme="minorBidi" w:hAnsiTheme="minorBidi"/>
        </w:rPr>
        <w:t xml:space="preserve">    Correction factor ϕ for vented internal blast conditions.</w:t>
      </w:r>
    </w:p>
    <w:p w:rsidR="002D3EE2" w:rsidRDefault="002D3EE2" w:rsidP="002D3EE2">
      <w:pPr>
        <w:tabs>
          <w:tab w:val="left" w:pos="2085"/>
        </w:tabs>
        <w:jc w:val="center"/>
        <w:rPr>
          <w:rFonts w:asciiTheme="minorBidi" w:hAnsiTheme="minorBidi"/>
        </w:rPr>
      </w:pPr>
    </w:p>
    <w:p w:rsidR="002D3EE2" w:rsidRDefault="002D3EE2" w:rsidP="002D3EE2">
      <w:pPr>
        <w:jc w:val="center"/>
      </w:pPr>
      <w:r>
        <w:rPr>
          <w:noProof/>
          <w:lang w:eastAsia="en-GB"/>
        </w:rPr>
        <w:drawing>
          <wp:inline distT="0" distB="0" distL="0" distR="0" wp14:anchorId="0245D93D" wp14:editId="4CABB8B3">
            <wp:extent cx="2437200" cy="1573200"/>
            <wp:effectExtent l="0" t="0" r="1270" b="8255"/>
            <wp:docPr id="14" name="Chart 14"/>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r>
        <w:rPr>
          <w:noProof/>
          <w:lang w:eastAsia="en-GB"/>
        </w:rPr>
        <w:drawing>
          <wp:inline distT="0" distB="0" distL="0" distR="0" wp14:anchorId="72D98611" wp14:editId="1DF91F42">
            <wp:extent cx="2437200" cy="1573200"/>
            <wp:effectExtent l="0" t="0" r="1270" b="8255"/>
            <wp:docPr id="15" name="Chart 15"/>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rsidR="002D3EE2" w:rsidRDefault="002D3EE2" w:rsidP="002D3EE2">
      <w:pPr>
        <w:jc w:val="center"/>
      </w:pPr>
      <w:r>
        <w:rPr>
          <w:noProof/>
          <w:lang w:eastAsia="en-GB"/>
        </w:rPr>
        <w:lastRenderedPageBreak/>
        <w:drawing>
          <wp:inline distT="0" distB="0" distL="0" distR="0" wp14:anchorId="7930DBCC" wp14:editId="626D237C">
            <wp:extent cx="2437200" cy="1573200"/>
            <wp:effectExtent l="0" t="0" r="1270" b="8255"/>
            <wp:docPr id="16" name="Chart 16"/>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r>
        <w:rPr>
          <w:noProof/>
          <w:lang w:eastAsia="en-GB"/>
        </w:rPr>
        <w:drawing>
          <wp:inline distT="0" distB="0" distL="0" distR="0" wp14:anchorId="0FF727FD" wp14:editId="17C5C385">
            <wp:extent cx="2437200" cy="1573200"/>
            <wp:effectExtent l="0" t="0" r="1270" b="8255"/>
            <wp:docPr id="17" name="Chart 17"/>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rsidR="002D3EE2" w:rsidRPr="00420FA0" w:rsidRDefault="002D3EE2" w:rsidP="002D3EE2">
      <w:pPr>
        <w:tabs>
          <w:tab w:val="left" w:pos="2085"/>
        </w:tabs>
        <w:spacing w:before="240" w:after="240" w:line="480" w:lineRule="auto"/>
        <w:jc w:val="center"/>
        <w:rPr>
          <w:rFonts w:asciiTheme="minorBidi" w:hAnsiTheme="minorBidi"/>
        </w:rPr>
      </w:pPr>
      <w:r>
        <w:rPr>
          <w:rFonts w:asciiTheme="minorBidi" w:hAnsiTheme="minorBidi"/>
          <w:b/>
        </w:rPr>
        <w:t>Figure 8</w:t>
      </w:r>
      <w:r w:rsidRPr="00420FA0">
        <w:rPr>
          <w:rFonts w:asciiTheme="minorBidi" w:hAnsiTheme="minorBidi"/>
          <w:b/>
        </w:rPr>
        <w:t>:</w:t>
      </w:r>
      <w:r>
        <w:rPr>
          <w:rFonts w:asciiTheme="minorBidi" w:hAnsiTheme="minorBidi"/>
        </w:rPr>
        <w:t xml:space="preserve">    Correction factor ϕ for contained internal blast conditions</w:t>
      </w:r>
    </w:p>
    <w:p w:rsidR="009B1CEA" w:rsidRPr="009B1CEA" w:rsidRDefault="009B1CEA" w:rsidP="009B1CEA">
      <w:pPr>
        <w:pStyle w:val="ListParagraph"/>
        <w:numPr>
          <w:ilvl w:val="0"/>
          <w:numId w:val="1"/>
        </w:numPr>
        <w:spacing w:before="240" w:after="240" w:line="480" w:lineRule="auto"/>
        <w:ind w:left="0" w:firstLine="0"/>
        <w:jc w:val="both"/>
        <w:rPr>
          <w:rFonts w:asciiTheme="minorBidi" w:hAnsiTheme="minorBidi"/>
          <w:b/>
          <w:bCs/>
          <w:sz w:val="28"/>
          <w:szCs w:val="28"/>
        </w:rPr>
      </w:pPr>
      <w:r w:rsidRPr="009B1CEA">
        <w:rPr>
          <w:rFonts w:asciiTheme="minorBidi" w:hAnsiTheme="minorBidi"/>
          <w:b/>
          <w:bCs/>
          <w:sz w:val="28"/>
          <w:szCs w:val="28"/>
        </w:rPr>
        <w:t xml:space="preserve">Assessment charts for column residual axial capacity </w:t>
      </w:r>
    </w:p>
    <w:p w:rsidR="00050163" w:rsidRDefault="00E32B0C" w:rsidP="00C13A3A">
      <w:pPr>
        <w:spacing w:before="240" w:after="240" w:line="480" w:lineRule="auto"/>
        <w:jc w:val="both"/>
        <w:rPr>
          <w:rFonts w:asciiTheme="minorBidi" w:hAnsiTheme="minorBidi"/>
        </w:rPr>
      </w:pPr>
      <w:r>
        <w:rPr>
          <w:rFonts w:asciiTheme="minorBidi" w:hAnsiTheme="minorBidi"/>
        </w:rPr>
        <w:t>The non-linear multi-variable regressions derived in Section 4</w:t>
      </w:r>
      <w:r w:rsidR="00162D32">
        <w:rPr>
          <w:rFonts w:asciiTheme="minorBidi" w:hAnsiTheme="minorBidi"/>
        </w:rPr>
        <w:t xml:space="preserve"> </w:t>
      </w:r>
      <w:r>
        <w:rPr>
          <w:rFonts w:asciiTheme="minorBidi" w:hAnsiTheme="minorBidi"/>
        </w:rPr>
        <w:t>were subsequently used to develop a set of assessment charts for column residual axial capacity.</w:t>
      </w:r>
      <w:r w:rsidR="00610FED">
        <w:rPr>
          <w:rFonts w:asciiTheme="minorBidi" w:hAnsiTheme="minorBidi"/>
        </w:rPr>
        <w:t xml:space="preserve"> </w:t>
      </w:r>
      <w:r>
        <w:rPr>
          <w:rFonts w:asciiTheme="minorBidi" w:hAnsiTheme="minorBidi"/>
        </w:rPr>
        <w:t xml:space="preserve">These assessment charts provide threshold combinations of TNT equivalency and standoff distance corresponding to different residual axial capacity levels based on column slenderness, reinforcement ratios and design compressive strength of concrete. Table 6 provides the complete set of internal blast scenarios utilised for developing </w:t>
      </w:r>
      <w:r w:rsidR="00AA7F61">
        <w:rPr>
          <w:rFonts w:asciiTheme="minorBidi" w:hAnsiTheme="minorBidi"/>
        </w:rPr>
        <w:t xml:space="preserve">the </w:t>
      </w:r>
      <w:r>
        <w:rPr>
          <w:rFonts w:asciiTheme="minorBidi" w:hAnsiTheme="minorBidi"/>
        </w:rPr>
        <w:t xml:space="preserve">assessment charts. </w:t>
      </w:r>
    </w:p>
    <w:tbl>
      <w:tblPr>
        <w:tblStyle w:val="TableGrid"/>
        <w:tblpPr w:leftFromText="180" w:rightFromText="180" w:vertAnchor="page" w:horzAnchor="margin" w:tblpXSpec="center" w:tblpY="9166"/>
        <w:tblW w:w="0" w:type="auto"/>
        <w:tblLook w:val="04A0" w:firstRow="1" w:lastRow="0" w:firstColumn="1" w:lastColumn="0" w:noHBand="0" w:noVBand="1"/>
      </w:tblPr>
      <w:tblGrid>
        <w:gridCol w:w="1057"/>
        <w:gridCol w:w="727"/>
        <w:gridCol w:w="910"/>
        <w:gridCol w:w="517"/>
        <w:gridCol w:w="517"/>
        <w:gridCol w:w="486"/>
        <w:gridCol w:w="697"/>
        <w:gridCol w:w="674"/>
        <w:gridCol w:w="336"/>
        <w:gridCol w:w="748"/>
        <w:gridCol w:w="636"/>
        <w:gridCol w:w="706"/>
        <w:gridCol w:w="636"/>
        <w:gridCol w:w="636"/>
      </w:tblGrid>
      <w:tr w:rsidR="002707D2" w:rsidRPr="002B2B26" w:rsidTr="002707D2">
        <w:trPr>
          <w:trHeight w:val="232"/>
        </w:trPr>
        <w:tc>
          <w:tcPr>
            <w:tcW w:w="0" w:type="auto"/>
            <w:vMerge w:val="restart"/>
            <w:tcBorders>
              <w:top w:val="single" w:sz="4" w:space="0" w:color="auto"/>
              <w:left w:val="nil"/>
              <w:bottom w:val="single" w:sz="4" w:space="0" w:color="auto"/>
              <w:right w:val="nil"/>
            </w:tcBorders>
            <w:vAlign w:val="center"/>
          </w:tcPr>
          <w:p w:rsidR="002707D2" w:rsidRPr="002B2B26" w:rsidRDefault="002707D2" w:rsidP="002707D2">
            <w:pPr>
              <w:rPr>
                <w:rFonts w:asciiTheme="minorBidi" w:hAnsiTheme="minorBidi"/>
                <w:sz w:val="18"/>
                <w:szCs w:val="18"/>
              </w:rPr>
            </w:pPr>
            <w:r w:rsidRPr="002B2B26">
              <w:rPr>
                <w:rFonts w:asciiTheme="minorBidi" w:hAnsiTheme="minorBidi"/>
                <w:sz w:val="18"/>
                <w:szCs w:val="18"/>
              </w:rPr>
              <w:t>Variable</w:t>
            </w:r>
          </w:p>
        </w:tc>
        <w:tc>
          <w:tcPr>
            <w:tcW w:w="0" w:type="auto"/>
            <w:vMerge w:val="restart"/>
            <w:tcBorders>
              <w:top w:val="single" w:sz="4" w:space="0" w:color="auto"/>
              <w:left w:val="nil"/>
              <w:bottom w:val="single" w:sz="4" w:space="0" w:color="auto"/>
              <w:right w:val="nil"/>
            </w:tcBorders>
            <w:vAlign w:val="center"/>
          </w:tcPr>
          <w:p w:rsidR="002707D2" w:rsidRPr="002B2B26" w:rsidRDefault="002707D2" w:rsidP="002707D2">
            <w:pPr>
              <w:rPr>
                <w:rFonts w:asciiTheme="minorBidi" w:hAnsiTheme="minorBidi"/>
                <w:sz w:val="18"/>
                <w:szCs w:val="18"/>
              </w:rPr>
            </w:pPr>
            <w:r w:rsidRPr="002B2B26">
              <w:rPr>
                <w:rFonts w:asciiTheme="minorBidi" w:hAnsiTheme="minorBidi"/>
                <w:sz w:val="18"/>
                <w:szCs w:val="18"/>
              </w:rPr>
              <w:t xml:space="preserve">Figure </w:t>
            </w:r>
          </w:p>
          <w:p w:rsidR="002707D2" w:rsidRPr="002B2B26" w:rsidRDefault="002707D2" w:rsidP="002707D2">
            <w:pPr>
              <w:rPr>
                <w:rFonts w:asciiTheme="minorBidi" w:hAnsiTheme="minorBidi"/>
                <w:sz w:val="18"/>
                <w:szCs w:val="18"/>
              </w:rPr>
            </w:pPr>
            <w:r w:rsidRPr="002B2B26">
              <w:rPr>
                <w:rFonts w:asciiTheme="minorBidi" w:hAnsiTheme="minorBidi"/>
                <w:sz w:val="18"/>
                <w:szCs w:val="18"/>
              </w:rPr>
              <w:t>Tag</w:t>
            </w:r>
          </w:p>
        </w:tc>
        <w:tc>
          <w:tcPr>
            <w:tcW w:w="0" w:type="auto"/>
            <w:vMerge w:val="restart"/>
            <w:tcBorders>
              <w:top w:val="single" w:sz="4" w:space="0" w:color="auto"/>
              <w:left w:val="nil"/>
              <w:bottom w:val="single" w:sz="4" w:space="0" w:color="auto"/>
              <w:right w:val="nil"/>
            </w:tcBorders>
            <w:vAlign w:val="center"/>
          </w:tcPr>
          <w:p w:rsidR="002707D2" w:rsidRPr="002B2B26" w:rsidRDefault="002707D2" w:rsidP="002707D2">
            <w:pPr>
              <w:rPr>
                <w:rFonts w:asciiTheme="minorBidi" w:hAnsiTheme="minorBidi"/>
                <w:sz w:val="18"/>
                <w:szCs w:val="18"/>
              </w:rPr>
            </w:pPr>
            <w:proofErr w:type="spellStart"/>
            <w:r w:rsidRPr="002B2B26">
              <w:rPr>
                <w:rFonts w:asciiTheme="minorBidi" w:hAnsiTheme="minorBidi"/>
                <w:i/>
                <w:iCs/>
                <w:sz w:val="18"/>
                <w:szCs w:val="18"/>
              </w:rPr>
              <w:t>f</w:t>
            </w:r>
            <w:r w:rsidRPr="002B2B26">
              <w:rPr>
                <w:rFonts w:asciiTheme="minorBidi" w:hAnsiTheme="minorBidi"/>
                <w:i/>
                <w:iCs/>
                <w:sz w:val="18"/>
                <w:szCs w:val="18"/>
                <w:vertAlign w:val="subscript"/>
              </w:rPr>
              <w:t>ck</w:t>
            </w:r>
            <w:proofErr w:type="spellEnd"/>
            <w:r w:rsidRPr="002B2B26">
              <w:rPr>
                <w:rFonts w:asciiTheme="minorBidi" w:hAnsiTheme="minorBidi"/>
                <w:sz w:val="18"/>
                <w:szCs w:val="18"/>
                <w:vertAlign w:val="subscript"/>
              </w:rPr>
              <w:t xml:space="preserve"> </w:t>
            </w:r>
            <w:r w:rsidRPr="002B2B26">
              <w:rPr>
                <w:rFonts w:asciiTheme="minorBidi" w:hAnsiTheme="minorBidi"/>
                <w:sz w:val="18"/>
                <w:szCs w:val="18"/>
              </w:rPr>
              <w:t>(MPa)</w:t>
            </w:r>
          </w:p>
        </w:tc>
        <w:tc>
          <w:tcPr>
            <w:tcW w:w="0" w:type="auto"/>
            <w:gridSpan w:val="4"/>
            <w:tcBorders>
              <w:top w:val="single" w:sz="4" w:space="0" w:color="auto"/>
              <w:left w:val="nil"/>
              <w:bottom w:val="single" w:sz="4" w:space="0" w:color="auto"/>
              <w:right w:val="nil"/>
            </w:tcBorders>
            <w:vAlign w:val="center"/>
          </w:tcPr>
          <w:p w:rsidR="002707D2" w:rsidRPr="002B2B26" w:rsidRDefault="002707D2" w:rsidP="002707D2">
            <w:pPr>
              <w:rPr>
                <w:rFonts w:asciiTheme="minorBidi" w:hAnsiTheme="minorBidi"/>
                <w:sz w:val="18"/>
                <w:szCs w:val="18"/>
              </w:rPr>
            </w:pPr>
            <w:r w:rsidRPr="002B2B26">
              <w:rPr>
                <w:rFonts w:asciiTheme="minorBidi" w:hAnsiTheme="minorBidi"/>
                <w:sz w:val="18"/>
                <w:szCs w:val="18"/>
              </w:rPr>
              <w:t xml:space="preserve">Column dimensions </w:t>
            </w:r>
          </w:p>
        </w:tc>
        <w:tc>
          <w:tcPr>
            <w:tcW w:w="0" w:type="auto"/>
            <w:gridSpan w:val="3"/>
            <w:tcBorders>
              <w:top w:val="single" w:sz="4" w:space="0" w:color="auto"/>
              <w:left w:val="nil"/>
              <w:bottom w:val="single" w:sz="4" w:space="0" w:color="auto"/>
              <w:right w:val="nil"/>
            </w:tcBorders>
            <w:vAlign w:val="center"/>
          </w:tcPr>
          <w:p w:rsidR="002707D2" w:rsidRPr="002B2B26" w:rsidRDefault="002707D2" w:rsidP="002707D2">
            <w:pPr>
              <w:rPr>
                <w:rFonts w:asciiTheme="minorBidi" w:hAnsiTheme="minorBidi"/>
                <w:sz w:val="18"/>
                <w:szCs w:val="18"/>
              </w:rPr>
            </w:pPr>
            <w:r w:rsidRPr="002B2B26">
              <w:rPr>
                <w:rFonts w:asciiTheme="minorBidi" w:hAnsiTheme="minorBidi"/>
                <w:sz w:val="18"/>
                <w:szCs w:val="18"/>
              </w:rPr>
              <w:t xml:space="preserve">Main reinforcement </w:t>
            </w:r>
          </w:p>
        </w:tc>
        <w:tc>
          <w:tcPr>
            <w:tcW w:w="0" w:type="auto"/>
            <w:gridSpan w:val="4"/>
            <w:tcBorders>
              <w:top w:val="single" w:sz="4" w:space="0" w:color="auto"/>
              <w:left w:val="nil"/>
              <w:bottom w:val="single" w:sz="4" w:space="0" w:color="auto"/>
              <w:right w:val="nil"/>
            </w:tcBorders>
            <w:vAlign w:val="center"/>
          </w:tcPr>
          <w:p w:rsidR="002707D2" w:rsidRPr="002B2B26" w:rsidRDefault="002707D2" w:rsidP="002707D2">
            <w:pPr>
              <w:rPr>
                <w:rFonts w:asciiTheme="minorBidi" w:hAnsiTheme="minorBidi"/>
                <w:sz w:val="18"/>
                <w:szCs w:val="18"/>
              </w:rPr>
            </w:pPr>
            <w:r w:rsidRPr="002B2B26">
              <w:rPr>
                <w:rFonts w:asciiTheme="minorBidi" w:hAnsiTheme="minorBidi"/>
                <w:sz w:val="18"/>
                <w:szCs w:val="18"/>
              </w:rPr>
              <w:t>Stirrups</w:t>
            </w:r>
          </w:p>
        </w:tc>
      </w:tr>
      <w:tr w:rsidR="002707D2" w:rsidRPr="002B2B26" w:rsidTr="002707D2">
        <w:trPr>
          <w:trHeight w:val="484"/>
        </w:trPr>
        <w:tc>
          <w:tcPr>
            <w:tcW w:w="0" w:type="auto"/>
            <w:vMerge/>
            <w:tcBorders>
              <w:top w:val="nil"/>
              <w:left w:val="nil"/>
              <w:bottom w:val="single" w:sz="4" w:space="0" w:color="auto"/>
              <w:right w:val="nil"/>
            </w:tcBorders>
            <w:vAlign w:val="center"/>
          </w:tcPr>
          <w:p w:rsidR="002707D2" w:rsidRPr="002B2B26" w:rsidRDefault="002707D2" w:rsidP="002707D2">
            <w:pPr>
              <w:rPr>
                <w:rFonts w:asciiTheme="minorBidi" w:hAnsiTheme="minorBidi"/>
                <w:sz w:val="18"/>
                <w:szCs w:val="18"/>
              </w:rPr>
            </w:pPr>
          </w:p>
        </w:tc>
        <w:tc>
          <w:tcPr>
            <w:tcW w:w="0" w:type="auto"/>
            <w:vMerge/>
            <w:tcBorders>
              <w:top w:val="nil"/>
              <w:left w:val="nil"/>
              <w:bottom w:val="single" w:sz="4" w:space="0" w:color="auto"/>
              <w:right w:val="nil"/>
            </w:tcBorders>
            <w:vAlign w:val="center"/>
          </w:tcPr>
          <w:p w:rsidR="002707D2" w:rsidRPr="002B2B26" w:rsidRDefault="002707D2" w:rsidP="002707D2">
            <w:pPr>
              <w:rPr>
                <w:rFonts w:asciiTheme="minorBidi" w:hAnsiTheme="minorBidi"/>
                <w:sz w:val="18"/>
                <w:szCs w:val="18"/>
              </w:rPr>
            </w:pPr>
          </w:p>
        </w:tc>
        <w:tc>
          <w:tcPr>
            <w:tcW w:w="0" w:type="auto"/>
            <w:vMerge/>
            <w:tcBorders>
              <w:top w:val="nil"/>
              <w:left w:val="nil"/>
              <w:bottom w:val="single" w:sz="4" w:space="0" w:color="auto"/>
              <w:right w:val="nil"/>
            </w:tcBorders>
            <w:vAlign w:val="center"/>
          </w:tcPr>
          <w:p w:rsidR="002707D2" w:rsidRPr="002B2B26" w:rsidRDefault="002707D2" w:rsidP="002707D2">
            <w:pPr>
              <w:rPr>
                <w:rFonts w:asciiTheme="minorBidi" w:hAnsiTheme="minorBidi"/>
                <w:sz w:val="18"/>
                <w:szCs w:val="18"/>
              </w:rPr>
            </w:pPr>
          </w:p>
        </w:tc>
        <w:tc>
          <w:tcPr>
            <w:tcW w:w="0" w:type="auto"/>
            <w:tcBorders>
              <w:top w:val="single" w:sz="4" w:space="0" w:color="auto"/>
              <w:left w:val="nil"/>
              <w:bottom w:val="single" w:sz="4" w:space="0" w:color="auto"/>
              <w:right w:val="nil"/>
            </w:tcBorders>
            <w:vAlign w:val="center"/>
          </w:tcPr>
          <w:p w:rsidR="002707D2" w:rsidRPr="002B2B26" w:rsidRDefault="002707D2" w:rsidP="002707D2">
            <w:pPr>
              <w:rPr>
                <w:rFonts w:asciiTheme="minorBidi" w:hAnsiTheme="minorBidi"/>
                <w:sz w:val="18"/>
                <w:szCs w:val="18"/>
              </w:rPr>
            </w:pPr>
            <w:r w:rsidRPr="002B2B26">
              <w:rPr>
                <w:rFonts w:asciiTheme="minorBidi" w:hAnsiTheme="minorBidi"/>
                <w:sz w:val="18"/>
                <w:szCs w:val="18"/>
              </w:rPr>
              <w:t>B</w:t>
            </w:r>
          </w:p>
          <w:p w:rsidR="002707D2" w:rsidRPr="002B2B26" w:rsidRDefault="002707D2" w:rsidP="002707D2">
            <w:pPr>
              <w:rPr>
                <w:rFonts w:asciiTheme="minorBidi" w:hAnsiTheme="minorBidi"/>
                <w:sz w:val="18"/>
                <w:szCs w:val="18"/>
              </w:rPr>
            </w:pPr>
            <w:r w:rsidRPr="002B2B26">
              <w:rPr>
                <w:rFonts w:asciiTheme="minorBidi" w:hAnsiTheme="minorBidi"/>
                <w:sz w:val="18"/>
                <w:szCs w:val="18"/>
              </w:rPr>
              <w:t>(m)</w:t>
            </w:r>
          </w:p>
        </w:tc>
        <w:tc>
          <w:tcPr>
            <w:tcW w:w="0" w:type="auto"/>
            <w:tcBorders>
              <w:top w:val="single" w:sz="4" w:space="0" w:color="auto"/>
              <w:left w:val="nil"/>
              <w:bottom w:val="single" w:sz="4" w:space="0" w:color="auto"/>
              <w:right w:val="nil"/>
            </w:tcBorders>
            <w:vAlign w:val="center"/>
          </w:tcPr>
          <w:p w:rsidR="002707D2" w:rsidRPr="002B2B26" w:rsidRDefault="002707D2" w:rsidP="002707D2">
            <w:pPr>
              <w:rPr>
                <w:rFonts w:asciiTheme="minorBidi" w:hAnsiTheme="minorBidi"/>
                <w:sz w:val="18"/>
                <w:szCs w:val="18"/>
              </w:rPr>
            </w:pPr>
            <w:r w:rsidRPr="002B2B26">
              <w:rPr>
                <w:rFonts w:asciiTheme="minorBidi" w:hAnsiTheme="minorBidi"/>
                <w:sz w:val="18"/>
                <w:szCs w:val="18"/>
              </w:rPr>
              <w:t>D</w:t>
            </w:r>
          </w:p>
          <w:p w:rsidR="002707D2" w:rsidRPr="002B2B26" w:rsidRDefault="002707D2" w:rsidP="002707D2">
            <w:pPr>
              <w:rPr>
                <w:rFonts w:asciiTheme="minorBidi" w:hAnsiTheme="minorBidi"/>
                <w:sz w:val="18"/>
                <w:szCs w:val="18"/>
              </w:rPr>
            </w:pPr>
            <w:r w:rsidRPr="002B2B26">
              <w:rPr>
                <w:rFonts w:asciiTheme="minorBidi" w:hAnsiTheme="minorBidi"/>
                <w:sz w:val="18"/>
                <w:szCs w:val="18"/>
              </w:rPr>
              <w:t>(m)</w:t>
            </w:r>
          </w:p>
        </w:tc>
        <w:tc>
          <w:tcPr>
            <w:tcW w:w="0" w:type="auto"/>
            <w:tcBorders>
              <w:top w:val="single" w:sz="4" w:space="0" w:color="auto"/>
              <w:left w:val="nil"/>
              <w:bottom w:val="single" w:sz="4" w:space="0" w:color="auto"/>
              <w:right w:val="nil"/>
            </w:tcBorders>
            <w:vAlign w:val="center"/>
          </w:tcPr>
          <w:p w:rsidR="002707D2" w:rsidRPr="002B2B26" w:rsidRDefault="002707D2" w:rsidP="002707D2">
            <w:pPr>
              <w:rPr>
                <w:rFonts w:asciiTheme="minorBidi" w:hAnsiTheme="minorBidi"/>
                <w:sz w:val="18"/>
                <w:szCs w:val="18"/>
              </w:rPr>
            </w:pPr>
            <w:r w:rsidRPr="002B2B26">
              <w:rPr>
                <w:rFonts w:asciiTheme="minorBidi" w:hAnsiTheme="minorBidi"/>
                <w:sz w:val="18"/>
                <w:szCs w:val="18"/>
              </w:rPr>
              <w:t>H</w:t>
            </w:r>
          </w:p>
          <w:p w:rsidR="002707D2" w:rsidRPr="002B2B26" w:rsidRDefault="002707D2" w:rsidP="002707D2">
            <w:pPr>
              <w:rPr>
                <w:rFonts w:asciiTheme="minorBidi" w:hAnsiTheme="minorBidi"/>
                <w:sz w:val="18"/>
                <w:szCs w:val="18"/>
              </w:rPr>
            </w:pPr>
            <w:r w:rsidRPr="002B2B26">
              <w:rPr>
                <w:rFonts w:asciiTheme="minorBidi" w:hAnsiTheme="minorBidi"/>
                <w:sz w:val="18"/>
                <w:szCs w:val="18"/>
              </w:rPr>
              <w:t>(m)</w:t>
            </w:r>
          </w:p>
        </w:tc>
        <w:tc>
          <w:tcPr>
            <w:tcW w:w="0" w:type="auto"/>
            <w:tcBorders>
              <w:top w:val="single" w:sz="4" w:space="0" w:color="auto"/>
              <w:left w:val="nil"/>
              <w:bottom w:val="single" w:sz="4" w:space="0" w:color="auto"/>
              <w:right w:val="nil"/>
            </w:tcBorders>
            <w:vAlign w:val="center"/>
          </w:tcPr>
          <w:p w:rsidR="002707D2" w:rsidRPr="002B2B26" w:rsidRDefault="002707D2" w:rsidP="002707D2">
            <w:pPr>
              <w:rPr>
                <w:rFonts w:asciiTheme="minorBidi" w:hAnsiTheme="minorBidi"/>
                <w:sz w:val="18"/>
                <w:szCs w:val="18"/>
              </w:rPr>
            </w:pPr>
            <w:r w:rsidRPr="002B2B26">
              <w:rPr>
                <w:rFonts w:asciiTheme="minorBidi" w:hAnsiTheme="minorBidi"/>
                <w:sz w:val="18"/>
                <w:szCs w:val="18"/>
              </w:rPr>
              <w:t>Cover</w:t>
            </w:r>
          </w:p>
          <w:p w:rsidR="002707D2" w:rsidRPr="002B2B26" w:rsidRDefault="002707D2" w:rsidP="002707D2">
            <w:pPr>
              <w:rPr>
                <w:rFonts w:asciiTheme="minorBidi" w:hAnsiTheme="minorBidi"/>
                <w:sz w:val="18"/>
                <w:szCs w:val="18"/>
              </w:rPr>
            </w:pPr>
            <w:r w:rsidRPr="002B2B26">
              <w:rPr>
                <w:rFonts w:asciiTheme="minorBidi" w:hAnsiTheme="minorBidi"/>
                <w:sz w:val="18"/>
                <w:szCs w:val="18"/>
              </w:rPr>
              <w:t>(mm)</w:t>
            </w:r>
          </w:p>
        </w:tc>
        <w:tc>
          <w:tcPr>
            <w:tcW w:w="0" w:type="auto"/>
            <w:tcBorders>
              <w:top w:val="single" w:sz="4" w:space="0" w:color="auto"/>
              <w:left w:val="nil"/>
              <w:bottom w:val="single" w:sz="4" w:space="0" w:color="auto"/>
              <w:right w:val="nil"/>
            </w:tcBorders>
            <w:vAlign w:val="center"/>
          </w:tcPr>
          <w:p w:rsidR="002707D2" w:rsidRPr="002B2B26" w:rsidRDefault="002707D2" w:rsidP="002707D2">
            <w:pPr>
              <w:rPr>
                <w:rFonts w:asciiTheme="minorBidi" w:hAnsiTheme="minorBidi"/>
                <w:sz w:val="18"/>
                <w:szCs w:val="18"/>
              </w:rPr>
            </w:pPr>
            <w:r w:rsidRPr="002B2B26">
              <w:rPr>
                <w:rFonts w:asciiTheme="minorBidi" w:hAnsiTheme="minorBidi"/>
                <w:sz w:val="18"/>
                <w:szCs w:val="18"/>
              </w:rPr>
              <w:t>Φ</w:t>
            </w:r>
          </w:p>
          <w:p w:rsidR="002707D2" w:rsidRPr="002B2B26" w:rsidRDefault="002707D2" w:rsidP="002707D2">
            <w:pPr>
              <w:rPr>
                <w:rFonts w:asciiTheme="minorBidi" w:hAnsiTheme="minorBidi"/>
                <w:sz w:val="18"/>
                <w:szCs w:val="18"/>
              </w:rPr>
            </w:pPr>
            <w:r w:rsidRPr="002B2B26">
              <w:rPr>
                <w:rFonts w:asciiTheme="minorBidi" w:hAnsiTheme="minorBidi"/>
                <w:sz w:val="18"/>
                <w:szCs w:val="18"/>
              </w:rPr>
              <w:t>(mm)</w:t>
            </w:r>
          </w:p>
        </w:tc>
        <w:tc>
          <w:tcPr>
            <w:tcW w:w="0" w:type="auto"/>
            <w:tcBorders>
              <w:top w:val="single" w:sz="4" w:space="0" w:color="auto"/>
              <w:left w:val="nil"/>
              <w:bottom w:val="single" w:sz="4" w:space="0" w:color="auto"/>
              <w:right w:val="nil"/>
            </w:tcBorders>
            <w:vAlign w:val="center"/>
          </w:tcPr>
          <w:p w:rsidR="002707D2" w:rsidRPr="002B2B26" w:rsidRDefault="002707D2" w:rsidP="002707D2">
            <w:pPr>
              <w:rPr>
                <w:rFonts w:asciiTheme="minorBidi" w:hAnsiTheme="minorBidi"/>
                <w:sz w:val="18"/>
                <w:szCs w:val="18"/>
              </w:rPr>
            </w:pPr>
            <w:r w:rsidRPr="002B2B26">
              <w:rPr>
                <w:rFonts w:asciiTheme="minorBidi" w:hAnsiTheme="minorBidi"/>
                <w:sz w:val="18"/>
                <w:szCs w:val="18"/>
              </w:rPr>
              <w:t>n</w:t>
            </w:r>
          </w:p>
        </w:tc>
        <w:tc>
          <w:tcPr>
            <w:tcW w:w="0" w:type="auto"/>
            <w:tcBorders>
              <w:top w:val="single" w:sz="4" w:space="0" w:color="auto"/>
              <w:left w:val="nil"/>
              <w:bottom w:val="single" w:sz="4" w:space="0" w:color="auto"/>
              <w:right w:val="nil"/>
            </w:tcBorders>
            <w:vAlign w:val="center"/>
          </w:tcPr>
          <w:p w:rsidR="002707D2" w:rsidRPr="002B2B26" w:rsidRDefault="002707D2" w:rsidP="002707D2">
            <w:pPr>
              <w:rPr>
                <w:rFonts w:asciiTheme="minorBidi" w:hAnsiTheme="minorBidi"/>
                <w:sz w:val="18"/>
                <w:szCs w:val="18"/>
                <w:vertAlign w:val="subscript"/>
              </w:rPr>
            </w:pPr>
            <w:proofErr w:type="spellStart"/>
            <w:r w:rsidRPr="002B2B26">
              <w:rPr>
                <w:rFonts w:asciiTheme="minorBidi" w:hAnsiTheme="minorBidi"/>
                <w:i/>
                <w:iCs/>
                <w:sz w:val="18"/>
                <w:szCs w:val="18"/>
              </w:rPr>
              <w:t>f</w:t>
            </w:r>
            <w:r w:rsidRPr="002B2B26">
              <w:rPr>
                <w:rFonts w:asciiTheme="minorBidi" w:hAnsiTheme="minorBidi"/>
                <w:i/>
                <w:iCs/>
                <w:sz w:val="18"/>
                <w:szCs w:val="18"/>
                <w:vertAlign w:val="subscript"/>
              </w:rPr>
              <w:t>yk</w:t>
            </w:r>
            <w:proofErr w:type="spellEnd"/>
            <w:r w:rsidRPr="002B2B26">
              <w:rPr>
                <w:rFonts w:asciiTheme="minorBidi" w:hAnsiTheme="minorBidi"/>
                <w:sz w:val="18"/>
                <w:szCs w:val="18"/>
                <w:vertAlign w:val="subscript"/>
              </w:rPr>
              <w:t xml:space="preserve"> </w:t>
            </w:r>
          </w:p>
          <w:p w:rsidR="002707D2" w:rsidRPr="002B2B26" w:rsidRDefault="002707D2" w:rsidP="002707D2">
            <w:pPr>
              <w:rPr>
                <w:rFonts w:asciiTheme="minorBidi" w:hAnsiTheme="minorBidi"/>
                <w:sz w:val="18"/>
                <w:szCs w:val="18"/>
              </w:rPr>
            </w:pPr>
            <w:r w:rsidRPr="002B2B26">
              <w:rPr>
                <w:rFonts w:asciiTheme="minorBidi" w:hAnsiTheme="minorBidi"/>
                <w:sz w:val="18"/>
                <w:szCs w:val="18"/>
              </w:rPr>
              <w:t>(MPa)</w:t>
            </w:r>
          </w:p>
        </w:tc>
        <w:tc>
          <w:tcPr>
            <w:tcW w:w="0" w:type="auto"/>
            <w:tcBorders>
              <w:top w:val="single" w:sz="4" w:space="0" w:color="auto"/>
              <w:left w:val="nil"/>
              <w:bottom w:val="single" w:sz="4" w:space="0" w:color="auto"/>
              <w:right w:val="nil"/>
            </w:tcBorders>
            <w:vAlign w:val="center"/>
          </w:tcPr>
          <w:p w:rsidR="002707D2" w:rsidRPr="002B2B26" w:rsidRDefault="002707D2" w:rsidP="002707D2">
            <w:pPr>
              <w:rPr>
                <w:rFonts w:asciiTheme="minorBidi" w:hAnsiTheme="minorBidi"/>
                <w:sz w:val="18"/>
                <w:szCs w:val="18"/>
              </w:rPr>
            </w:pPr>
            <w:r w:rsidRPr="002B2B26">
              <w:rPr>
                <w:rFonts w:asciiTheme="minorBidi" w:hAnsiTheme="minorBidi"/>
                <w:sz w:val="18"/>
                <w:szCs w:val="18"/>
              </w:rPr>
              <w:t>ϕ</w:t>
            </w:r>
          </w:p>
          <w:p w:rsidR="002707D2" w:rsidRPr="002B2B26" w:rsidRDefault="002707D2" w:rsidP="002707D2">
            <w:pPr>
              <w:rPr>
                <w:rFonts w:asciiTheme="minorBidi" w:hAnsiTheme="minorBidi"/>
                <w:sz w:val="18"/>
                <w:szCs w:val="18"/>
              </w:rPr>
            </w:pPr>
            <w:r w:rsidRPr="002B2B26">
              <w:rPr>
                <w:rFonts w:asciiTheme="minorBidi" w:hAnsiTheme="minorBidi"/>
                <w:sz w:val="18"/>
                <w:szCs w:val="18"/>
              </w:rPr>
              <w:t>(mm)</w:t>
            </w:r>
          </w:p>
        </w:tc>
        <w:tc>
          <w:tcPr>
            <w:tcW w:w="0" w:type="auto"/>
            <w:tcBorders>
              <w:top w:val="single" w:sz="4" w:space="0" w:color="auto"/>
              <w:left w:val="nil"/>
              <w:bottom w:val="single" w:sz="4" w:space="0" w:color="auto"/>
              <w:right w:val="nil"/>
            </w:tcBorders>
            <w:vAlign w:val="center"/>
          </w:tcPr>
          <w:p w:rsidR="002707D2" w:rsidRPr="002B2B26" w:rsidRDefault="002707D2" w:rsidP="002707D2">
            <w:pPr>
              <w:rPr>
                <w:rFonts w:asciiTheme="minorBidi" w:hAnsiTheme="minorBidi"/>
                <w:sz w:val="18"/>
                <w:szCs w:val="18"/>
                <w:vertAlign w:val="subscript"/>
              </w:rPr>
            </w:pPr>
            <w:proofErr w:type="spellStart"/>
            <w:r w:rsidRPr="002B2B26">
              <w:rPr>
                <w:rFonts w:asciiTheme="minorBidi" w:hAnsiTheme="minorBidi"/>
                <w:i/>
                <w:iCs/>
                <w:sz w:val="18"/>
                <w:szCs w:val="18"/>
              </w:rPr>
              <w:t>f</w:t>
            </w:r>
            <w:r w:rsidRPr="002B2B26">
              <w:rPr>
                <w:rFonts w:asciiTheme="minorBidi" w:hAnsiTheme="minorBidi"/>
                <w:i/>
                <w:iCs/>
                <w:sz w:val="18"/>
                <w:szCs w:val="18"/>
                <w:vertAlign w:val="subscript"/>
              </w:rPr>
              <w:t>yk</w:t>
            </w:r>
            <w:proofErr w:type="spellEnd"/>
            <w:r w:rsidRPr="002B2B26">
              <w:rPr>
                <w:rFonts w:asciiTheme="minorBidi" w:hAnsiTheme="minorBidi"/>
                <w:sz w:val="18"/>
                <w:szCs w:val="18"/>
                <w:vertAlign w:val="subscript"/>
              </w:rPr>
              <w:t xml:space="preserve"> </w:t>
            </w:r>
          </w:p>
          <w:p w:rsidR="002707D2" w:rsidRPr="002B2B26" w:rsidRDefault="002707D2" w:rsidP="002707D2">
            <w:pPr>
              <w:rPr>
                <w:rFonts w:asciiTheme="minorBidi" w:hAnsiTheme="minorBidi"/>
                <w:sz w:val="18"/>
                <w:szCs w:val="18"/>
              </w:rPr>
            </w:pPr>
            <w:r w:rsidRPr="002B2B26">
              <w:rPr>
                <w:rFonts w:asciiTheme="minorBidi" w:hAnsiTheme="minorBidi"/>
                <w:sz w:val="18"/>
                <w:szCs w:val="18"/>
              </w:rPr>
              <w:t>(MPa)</w:t>
            </w:r>
          </w:p>
        </w:tc>
        <w:tc>
          <w:tcPr>
            <w:tcW w:w="0" w:type="auto"/>
            <w:tcBorders>
              <w:top w:val="single" w:sz="4" w:space="0" w:color="auto"/>
              <w:left w:val="nil"/>
              <w:bottom w:val="single" w:sz="4" w:space="0" w:color="auto"/>
              <w:right w:val="nil"/>
            </w:tcBorders>
            <w:vAlign w:val="center"/>
          </w:tcPr>
          <w:p w:rsidR="002707D2" w:rsidRPr="002B2B26" w:rsidRDefault="002707D2" w:rsidP="002707D2">
            <w:pPr>
              <w:rPr>
                <w:rFonts w:asciiTheme="minorBidi" w:hAnsiTheme="minorBidi"/>
                <w:i/>
                <w:iCs/>
                <w:sz w:val="18"/>
                <w:szCs w:val="18"/>
              </w:rPr>
            </w:pPr>
            <w:proofErr w:type="spellStart"/>
            <w:r w:rsidRPr="002B2B26">
              <w:rPr>
                <w:rFonts w:asciiTheme="minorBidi" w:hAnsiTheme="minorBidi"/>
                <w:i/>
                <w:iCs/>
                <w:sz w:val="18"/>
                <w:szCs w:val="18"/>
              </w:rPr>
              <w:t>S</w:t>
            </w:r>
            <w:r w:rsidRPr="002B2B26">
              <w:rPr>
                <w:rFonts w:asciiTheme="minorBidi" w:hAnsiTheme="minorBidi"/>
                <w:i/>
                <w:iCs/>
                <w:sz w:val="18"/>
                <w:szCs w:val="18"/>
                <w:vertAlign w:val="subscript"/>
              </w:rPr>
              <w:t>v</w:t>
            </w:r>
            <w:proofErr w:type="spellEnd"/>
            <w:r w:rsidRPr="002B2B26">
              <w:rPr>
                <w:rFonts w:asciiTheme="minorBidi" w:hAnsiTheme="minorBidi"/>
                <w:i/>
                <w:iCs/>
                <w:sz w:val="18"/>
                <w:szCs w:val="18"/>
              </w:rPr>
              <w:t xml:space="preserve"> </w:t>
            </w:r>
          </w:p>
          <w:p w:rsidR="002707D2" w:rsidRPr="002B2B26" w:rsidRDefault="002707D2" w:rsidP="002707D2">
            <w:pPr>
              <w:rPr>
                <w:rFonts w:asciiTheme="minorBidi" w:hAnsiTheme="minorBidi"/>
                <w:sz w:val="18"/>
                <w:szCs w:val="18"/>
              </w:rPr>
            </w:pPr>
            <w:r w:rsidRPr="002B2B26">
              <w:rPr>
                <w:rFonts w:asciiTheme="minorBidi" w:hAnsiTheme="minorBidi"/>
                <w:sz w:val="18"/>
                <w:szCs w:val="18"/>
              </w:rPr>
              <w:t>(mm)</w:t>
            </w:r>
          </w:p>
        </w:tc>
        <w:tc>
          <w:tcPr>
            <w:tcW w:w="0" w:type="auto"/>
            <w:tcBorders>
              <w:top w:val="single" w:sz="4" w:space="0" w:color="auto"/>
              <w:left w:val="nil"/>
              <w:bottom w:val="single" w:sz="4" w:space="0" w:color="auto"/>
              <w:right w:val="nil"/>
            </w:tcBorders>
            <w:vAlign w:val="center"/>
          </w:tcPr>
          <w:p w:rsidR="002707D2" w:rsidRPr="002B2B26" w:rsidRDefault="002707D2" w:rsidP="002707D2">
            <w:pPr>
              <w:rPr>
                <w:rFonts w:asciiTheme="minorBidi" w:hAnsiTheme="minorBidi"/>
                <w:sz w:val="18"/>
                <w:szCs w:val="18"/>
                <w:vertAlign w:val="subscript"/>
              </w:rPr>
            </w:pPr>
            <w:proofErr w:type="spellStart"/>
            <w:r w:rsidRPr="002B2B26">
              <w:rPr>
                <w:rFonts w:asciiTheme="minorBidi" w:hAnsiTheme="minorBidi"/>
                <w:sz w:val="18"/>
                <w:szCs w:val="18"/>
              </w:rPr>
              <w:t>d</w:t>
            </w:r>
            <w:r w:rsidRPr="002B2B26">
              <w:rPr>
                <w:rFonts w:asciiTheme="minorBidi" w:hAnsiTheme="minorBidi"/>
                <w:sz w:val="18"/>
                <w:szCs w:val="18"/>
                <w:vertAlign w:val="subscript"/>
              </w:rPr>
              <w:t>eff</w:t>
            </w:r>
            <w:proofErr w:type="spellEnd"/>
          </w:p>
          <w:p w:rsidR="002707D2" w:rsidRPr="002B2B26" w:rsidRDefault="002707D2" w:rsidP="002707D2">
            <w:pPr>
              <w:rPr>
                <w:rFonts w:asciiTheme="minorBidi" w:hAnsiTheme="minorBidi"/>
                <w:sz w:val="18"/>
                <w:szCs w:val="18"/>
              </w:rPr>
            </w:pPr>
            <w:r w:rsidRPr="002B2B26">
              <w:rPr>
                <w:rFonts w:asciiTheme="minorBidi" w:hAnsiTheme="minorBidi"/>
                <w:sz w:val="18"/>
                <w:szCs w:val="18"/>
              </w:rPr>
              <w:t>(mm)</w:t>
            </w:r>
          </w:p>
        </w:tc>
      </w:tr>
      <w:tr w:rsidR="002707D2" w:rsidRPr="002B2B26" w:rsidTr="002707D2">
        <w:trPr>
          <w:trHeight w:val="232"/>
        </w:trPr>
        <w:tc>
          <w:tcPr>
            <w:tcW w:w="0" w:type="auto"/>
            <w:vMerge w:val="restart"/>
            <w:tcBorders>
              <w:top w:val="single" w:sz="4" w:space="0" w:color="auto"/>
              <w:left w:val="nil"/>
              <w:right w:val="nil"/>
            </w:tcBorders>
            <w:vAlign w:val="center"/>
          </w:tcPr>
          <w:p w:rsidR="002707D2" w:rsidRPr="002B2B26" w:rsidRDefault="002707D2" w:rsidP="002707D2">
            <w:pPr>
              <w:rPr>
                <w:rFonts w:asciiTheme="minorBidi" w:hAnsiTheme="minorBidi"/>
                <w:b/>
                <w:bCs/>
                <w:sz w:val="18"/>
                <w:szCs w:val="18"/>
              </w:rPr>
            </w:pPr>
            <w:r w:rsidRPr="002B2B26">
              <w:rPr>
                <w:rFonts w:asciiTheme="minorBidi" w:hAnsiTheme="minorBidi"/>
                <w:b/>
                <w:bCs/>
                <w:sz w:val="18"/>
                <w:szCs w:val="18"/>
              </w:rPr>
              <w:t>A)</w:t>
            </w:r>
          </w:p>
          <w:p w:rsidR="002707D2" w:rsidRPr="002B2B26" w:rsidRDefault="002707D2" w:rsidP="002707D2">
            <w:pPr>
              <w:rPr>
                <w:rFonts w:asciiTheme="minorBidi" w:hAnsiTheme="minorBidi"/>
                <w:sz w:val="18"/>
                <w:szCs w:val="18"/>
              </w:rPr>
            </w:pPr>
            <w:r w:rsidRPr="002B2B26">
              <w:rPr>
                <w:rFonts w:asciiTheme="minorBidi" w:hAnsiTheme="minorBidi"/>
                <w:sz w:val="18"/>
                <w:szCs w:val="18"/>
              </w:rPr>
              <w:t xml:space="preserve">Effect of </w:t>
            </w:r>
          </w:p>
          <w:p w:rsidR="002707D2" w:rsidRPr="002B2B26" w:rsidRDefault="002707D2" w:rsidP="002707D2">
            <w:pPr>
              <w:rPr>
                <w:rFonts w:asciiTheme="minorBidi" w:hAnsiTheme="minorBidi"/>
                <w:sz w:val="18"/>
                <w:szCs w:val="18"/>
              </w:rPr>
            </w:pPr>
            <w:r w:rsidRPr="002B2B26">
              <w:rPr>
                <w:rFonts w:asciiTheme="minorBidi" w:hAnsiTheme="minorBidi"/>
                <w:sz w:val="18"/>
                <w:szCs w:val="18"/>
              </w:rPr>
              <w:t xml:space="preserve">concrete </w:t>
            </w:r>
          </w:p>
          <w:p w:rsidR="002707D2" w:rsidRPr="002B2B26" w:rsidRDefault="002707D2" w:rsidP="002707D2">
            <w:pPr>
              <w:rPr>
                <w:rFonts w:asciiTheme="minorBidi" w:hAnsiTheme="minorBidi"/>
                <w:sz w:val="18"/>
                <w:szCs w:val="18"/>
              </w:rPr>
            </w:pPr>
            <w:r w:rsidRPr="002B2B26">
              <w:rPr>
                <w:rFonts w:asciiTheme="minorBidi" w:hAnsiTheme="minorBidi"/>
                <w:sz w:val="18"/>
                <w:szCs w:val="18"/>
              </w:rPr>
              <w:t>strength</w:t>
            </w:r>
          </w:p>
          <w:p w:rsidR="002707D2" w:rsidRPr="002B2B26" w:rsidRDefault="002707D2" w:rsidP="002707D2">
            <w:pPr>
              <w:rPr>
                <w:rFonts w:asciiTheme="minorBidi" w:hAnsiTheme="minorBidi"/>
                <w:sz w:val="18"/>
                <w:szCs w:val="18"/>
              </w:rPr>
            </w:pPr>
            <w:r w:rsidRPr="002B2B26">
              <w:rPr>
                <w:rFonts w:asciiTheme="minorBidi" w:hAnsiTheme="minorBidi"/>
                <w:sz w:val="18"/>
                <w:szCs w:val="18"/>
              </w:rPr>
              <w:t>(</w:t>
            </w:r>
            <w:proofErr w:type="spellStart"/>
            <w:r w:rsidRPr="002B2B26">
              <w:rPr>
                <w:rFonts w:asciiTheme="minorBidi" w:hAnsiTheme="minorBidi"/>
                <w:i/>
                <w:iCs/>
                <w:sz w:val="18"/>
                <w:szCs w:val="18"/>
              </w:rPr>
              <w:t>f</w:t>
            </w:r>
            <w:r w:rsidRPr="002B2B26">
              <w:rPr>
                <w:rFonts w:asciiTheme="minorBidi" w:hAnsiTheme="minorBidi"/>
                <w:i/>
                <w:iCs/>
                <w:sz w:val="18"/>
                <w:szCs w:val="18"/>
                <w:vertAlign w:val="subscript"/>
              </w:rPr>
              <w:t>ck</w:t>
            </w:r>
            <w:proofErr w:type="spellEnd"/>
            <w:r w:rsidRPr="002B2B26">
              <w:rPr>
                <w:rFonts w:asciiTheme="minorBidi" w:hAnsiTheme="minorBidi"/>
                <w:sz w:val="18"/>
                <w:szCs w:val="18"/>
              </w:rPr>
              <w:t>)</w:t>
            </w:r>
          </w:p>
        </w:tc>
        <w:tc>
          <w:tcPr>
            <w:tcW w:w="0" w:type="auto"/>
            <w:tcBorders>
              <w:top w:val="single" w:sz="4" w:space="0" w:color="auto"/>
              <w:left w:val="nil"/>
              <w:bottom w:val="nil"/>
              <w:right w:val="nil"/>
            </w:tcBorders>
            <w:vAlign w:val="center"/>
          </w:tcPr>
          <w:p w:rsidR="002707D2" w:rsidRPr="002B2B26" w:rsidRDefault="002707D2" w:rsidP="002707D2">
            <w:pPr>
              <w:rPr>
                <w:rFonts w:asciiTheme="minorBidi" w:hAnsiTheme="minorBidi"/>
                <w:sz w:val="18"/>
                <w:szCs w:val="18"/>
              </w:rPr>
            </w:pPr>
            <w:r w:rsidRPr="002B2B26">
              <w:rPr>
                <w:rFonts w:asciiTheme="minorBidi" w:hAnsiTheme="minorBidi"/>
                <w:sz w:val="18"/>
                <w:szCs w:val="18"/>
              </w:rPr>
              <w:t>A-1</w:t>
            </w:r>
          </w:p>
        </w:tc>
        <w:tc>
          <w:tcPr>
            <w:tcW w:w="0" w:type="auto"/>
            <w:tcBorders>
              <w:top w:val="single" w:sz="4" w:space="0" w:color="auto"/>
              <w:left w:val="nil"/>
              <w:bottom w:val="nil"/>
              <w:right w:val="nil"/>
            </w:tcBorders>
            <w:vAlign w:val="center"/>
          </w:tcPr>
          <w:p w:rsidR="002707D2" w:rsidRPr="002B2B26" w:rsidRDefault="002707D2" w:rsidP="002707D2">
            <w:pPr>
              <w:rPr>
                <w:rFonts w:asciiTheme="minorBidi" w:hAnsiTheme="minorBidi"/>
                <w:sz w:val="18"/>
                <w:szCs w:val="18"/>
              </w:rPr>
            </w:pPr>
            <w:r w:rsidRPr="002B2B26">
              <w:rPr>
                <w:rFonts w:asciiTheme="minorBidi" w:hAnsiTheme="minorBidi"/>
                <w:sz w:val="18"/>
                <w:szCs w:val="18"/>
              </w:rPr>
              <w:t>30</w:t>
            </w:r>
          </w:p>
        </w:tc>
        <w:tc>
          <w:tcPr>
            <w:tcW w:w="0" w:type="auto"/>
            <w:tcBorders>
              <w:top w:val="single" w:sz="4" w:space="0" w:color="auto"/>
              <w:left w:val="nil"/>
              <w:bottom w:val="nil"/>
              <w:right w:val="nil"/>
            </w:tcBorders>
            <w:vAlign w:val="center"/>
          </w:tcPr>
          <w:p w:rsidR="002707D2" w:rsidRPr="002B2B26" w:rsidRDefault="002707D2" w:rsidP="002707D2">
            <w:pPr>
              <w:rPr>
                <w:rFonts w:asciiTheme="minorBidi" w:hAnsiTheme="minorBidi"/>
                <w:sz w:val="18"/>
                <w:szCs w:val="18"/>
              </w:rPr>
            </w:pPr>
            <w:r w:rsidRPr="002B2B26">
              <w:rPr>
                <w:rFonts w:asciiTheme="minorBidi" w:hAnsiTheme="minorBidi"/>
                <w:sz w:val="18"/>
                <w:szCs w:val="18"/>
              </w:rPr>
              <w:t>300</w:t>
            </w:r>
          </w:p>
        </w:tc>
        <w:tc>
          <w:tcPr>
            <w:tcW w:w="0" w:type="auto"/>
            <w:tcBorders>
              <w:top w:val="single" w:sz="4" w:space="0" w:color="auto"/>
              <w:left w:val="nil"/>
              <w:bottom w:val="nil"/>
              <w:right w:val="nil"/>
            </w:tcBorders>
            <w:vAlign w:val="center"/>
          </w:tcPr>
          <w:p w:rsidR="002707D2" w:rsidRPr="002B2B26" w:rsidRDefault="002707D2" w:rsidP="002707D2">
            <w:pPr>
              <w:rPr>
                <w:rFonts w:asciiTheme="minorBidi" w:hAnsiTheme="minorBidi"/>
                <w:sz w:val="18"/>
                <w:szCs w:val="18"/>
              </w:rPr>
            </w:pPr>
            <w:r w:rsidRPr="002B2B26">
              <w:rPr>
                <w:rFonts w:asciiTheme="minorBidi" w:hAnsiTheme="minorBidi"/>
                <w:sz w:val="18"/>
                <w:szCs w:val="18"/>
              </w:rPr>
              <w:t>300</w:t>
            </w:r>
          </w:p>
        </w:tc>
        <w:tc>
          <w:tcPr>
            <w:tcW w:w="0" w:type="auto"/>
            <w:tcBorders>
              <w:top w:val="single" w:sz="4" w:space="0" w:color="auto"/>
              <w:left w:val="nil"/>
              <w:bottom w:val="nil"/>
              <w:right w:val="nil"/>
            </w:tcBorders>
            <w:vAlign w:val="center"/>
          </w:tcPr>
          <w:p w:rsidR="002707D2" w:rsidRPr="002B2B26" w:rsidRDefault="002707D2" w:rsidP="002707D2">
            <w:pPr>
              <w:rPr>
                <w:rFonts w:asciiTheme="minorBidi" w:hAnsiTheme="minorBidi"/>
                <w:sz w:val="18"/>
                <w:szCs w:val="18"/>
              </w:rPr>
            </w:pPr>
            <w:r w:rsidRPr="002B2B26">
              <w:rPr>
                <w:rFonts w:asciiTheme="minorBidi" w:hAnsiTheme="minorBidi"/>
                <w:sz w:val="18"/>
                <w:szCs w:val="18"/>
              </w:rPr>
              <w:t>3.5</w:t>
            </w:r>
          </w:p>
        </w:tc>
        <w:tc>
          <w:tcPr>
            <w:tcW w:w="0" w:type="auto"/>
            <w:tcBorders>
              <w:top w:val="single" w:sz="4" w:space="0" w:color="auto"/>
              <w:left w:val="nil"/>
              <w:bottom w:val="nil"/>
              <w:right w:val="nil"/>
            </w:tcBorders>
            <w:vAlign w:val="center"/>
          </w:tcPr>
          <w:p w:rsidR="002707D2" w:rsidRPr="002B2B26" w:rsidRDefault="002707D2" w:rsidP="002707D2">
            <w:pPr>
              <w:rPr>
                <w:rFonts w:asciiTheme="minorBidi" w:hAnsiTheme="minorBidi"/>
                <w:sz w:val="18"/>
                <w:szCs w:val="18"/>
              </w:rPr>
            </w:pPr>
            <w:r w:rsidRPr="002B2B26">
              <w:rPr>
                <w:rFonts w:asciiTheme="minorBidi" w:hAnsiTheme="minorBidi"/>
                <w:sz w:val="18"/>
                <w:szCs w:val="18"/>
              </w:rPr>
              <w:t>30</w:t>
            </w:r>
          </w:p>
        </w:tc>
        <w:tc>
          <w:tcPr>
            <w:tcW w:w="0" w:type="auto"/>
            <w:tcBorders>
              <w:top w:val="single" w:sz="4" w:space="0" w:color="auto"/>
              <w:left w:val="nil"/>
              <w:bottom w:val="nil"/>
              <w:right w:val="nil"/>
            </w:tcBorders>
            <w:vAlign w:val="center"/>
          </w:tcPr>
          <w:p w:rsidR="002707D2" w:rsidRPr="002B2B26" w:rsidRDefault="002707D2" w:rsidP="002707D2">
            <w:pPr>
              <w:rPr>
                <w:rFonts w:asciiTheme="minorBidi" w:hAnsiTheme="minorBidi"/>
                <w:sz w:val="18"/>
                <w:szCs w:val="18"/>
              </w:rPr>
            </w:pPr>
            <w:r w:rsidRPr="002B2B26">
              <w:rPr>
                <w:rFonts w:asciiTheme="minorBidi" w:hAnsiTheme="minorBidi"/>
                <w:sz w:val="18"/>
                <w:szCs w:val="18"/>
              </w:rPr>
              <w:t>32</w:t>
            </w:r>
          </w:p>
        </w:tc>
        <w:tc>
          <w:tcPr>
            <w:tcW w:w="0" w:type="auto"/>
            <w:tcBorders>
              <w:top w:val="single" w:sz="4" w:space="0" w:color="auto"/>
              <w:left w:val="nil"/>
              <w:bottom w:val="nil"/>
              <w:right w:val="nil"/>
            </w:tcBorders>
            <w:vAlign w:val="center"/>
          </w:tcPr>
          <w:p w:rsidR="002707D2" w:rsidRPr="002B2B26" w:rsidRDefault="002707D2" w:rsidP="002707D2">
            <w:pPr>
              <w:rPr>
                <w:rFonts w:asciiTheme="minorBidi" w:hAnsiTheme="minorBidi"/>
                <w:sz w:val="18"/>
                <w:szCs w:val="18"/>
              </w:rPr>
            </w:pPr>
            <w:r w:rsidRPr="002B2B26">
              <w:rPr>
                <w:rFonts w:asciiTheme="minorBidi" w:hAnsiTheme="minorBidi"/>
                <w:sz w:val="18"/>
                <w:szCs w:val="18"/>
              </w:rPr>
              <w:t>8</w:t>
            </w:r>
          </w:p>
        </w:tc>
        <w:tc>
          <w:tcPr>
            <w:tcW w:w="0" w:type="auto"/>
            <w:tcBorders>
              <w:top w:val="single" w:sz="4" w:space="0" w:color="auto"/>
              <w:left w:val="nil"/>
              <w:bottom w:val="nil"/>
              <w:right w:val="nil"/>
            </w:tcBorders>
            <w:vAlign w:val="center"/>
          </w:tcPr>
          <w:p w:rsidR="002707D2" w:rsidRPr="002B2B26" w:rsidRDefault="002707D2" w:rsidP="002707D2">
            <w:pPr>
              <w:rPr>
                <w:rFonts w:asciiTheme="minorBidi" w:hAnsiTheme="minorBidi"/>
                <w:sz w:val="18"/>
                <w:szCs w:val="18"/>
              </w:rPr>
            </w:pPr>
            <w:r w:rsidRPr="002B2B26">
              <w:rPr>
                <w:rFonts w:asciiTheme="minorBidi" w:hAnsiTheme="minorBidi"/>
                <w:sz w:val="18"/>
                <w:szCs w:val="18"/>
              </w:rPr>
              <w:t>460</w:t>
            </w:r>
          </w:p>
        </w:tc>
        <w:tc>
          <w:tcPr>
            <w:tcW w:w="0" w:type="auto"/>
            <w:tcBorders>
              <w:top w:val="single" w:sz="4" w:space="0" w:color="auto"/>
              <w:left w:val="nil"/>
              <w:bottom w:val="nil"/>
              <w:right w:val="nil"/>
            </w:tcBorders>
            <w:vAlign w:val="center"/>
          </w:tcPr>
          <w:p w:rsidR="002707D2" w:rsidRPr="002B2B26" w:rsidRDefault="002707D2" w:rsidP="002707D2">
            <w:pPr>
              <w:rPr>
                <w:rFonts w:asciiTheme="minorBidi" w:hAnsiTheme="minorBidi"/>
                <w:sz w:val="18"/>
                <w:szCs w:val="18"/>
              </w:rPr>
            </w:pPr>
            <w:r w:rsidRPr="002B2B26">
              <w:rPr>
                <w:rFonts w:asciiTheme="minorBidi" w:hAnsiTheme="minorBidi"/>
                <w:sz w:val="18"/>
                <w:szCs w:val="18"/>
              </w:rPr>
              <w:t>10</w:t>
            </w:r>
          </w:p>
        </w:tc>
        <w:tc>
          <w:tcPr>
            <w:tcW w:w="0" w:type="auto"/>
            <w:tcBorders>
              <w:top w:val="single" w:sz="4" w:space="0" w:color="auto"/>
              <w:left w:val="nil"/>
              <w:bottom w:val="nil"/>
              <w:right w:val="nil"/>
            </w:tcBorders>
            <w:vAlign w:val="center"/>
          </w:tcPr>
          <w:p w:rsidR="002707D2" w:rsidRPr="002B2B26" w:rsidRDefault="002707D2" w:rsidP="002707D2">
            <w:pPr>
              <w:rPr>
                <w:rFonts w:asciiTheme="minorBidi" w:hAnsiTheme="minorBidi"/>
                <w:sz w:val="18"/>
                <w:szCs w:val="18"/>
              </w:rPr>
            </w:pPr>
            <w:r w:rsidRPr="002B2B26">
              <w:rPr>
                <w:rFonts w:asciiTheme="minorBidi" w:hAnsiTheme="minorBidi"/>
                <w:sz w:val="18"/>
                <w:szCs w:val="18"/>
              </w:rPr>
              <w:t>460</w:t>
            </w:r>
          </w:p>
        </w:tc>
        <w:tc>
          <w:tcPr>
            <w:tcW w:w="0" w:type="auto"/>
            <w:tcBorders>
              <w:top w:val="single" w:sz="4" w:space="0" w:color="auto"/>
              <w:left w:val="nil"/>
              <w:bottom w:val="nil"/>
              <w:right w:val="nil"/>
            </w:tcBorders>
            <w:vAlign w:val="center"/>
          </w:tcPr>
          <w:p w:rsidR="002707D2" w:rsidRPr="002B2B26" w:rsidRDefault="002707D2" w:rsidP="002707D2">
            <w:pPr>
              <w:rPr>
                <w:rFonts w:asciiTheme="minorBidi" w:hAnsiTheme="minorBidi"/>
                <w:sz w:val="18"/>
                <w:szCs w:val="18"/>
              </w:rPr>
            </w:pPr>
            <w:r w:rsidRPr="002B2B26">
              <w:rPr>
                <w:rFonts w:asciiTheme="minorBidi" w:hAnsiTheme="minorBidi"/>
                <w:sz w:val="18"/>
                <w:szCs w:val="18"/>
              </w:rPr>
              <w:t>120</w:t>
            </w:r>
          </w:p>
        </w:tc>
        <w:tc>
          <w:tcPr>
            <w:tcW w:w="0" w:type="auto"/>
            <w:tcBorders>
              <w:top w:val="single" w:sz="4" w:space="0" w:color="auto"/>
              <w:left w:val="nil"/>
              <w:bottom w:val="nil"/>
              <w:right w:val="nil"/>
            </w:tcBorders>
            <w:vAlign w:val="center"/>
          </w:tcPr>
          <w:p w:rsidR="002707D2" w:rsidRPr="002B2B26" w:rsidRDefault="002707D2" w:rsidP="002707D2">
            <w:pPr>
              <w:rPr>
                <w:rFonts w:asciiTheme="minorBidi" w:hAnsiTheme="minorBidi"/>
                <w:sz w:val="18"/>
                <w:szCs w:val="18"/>
              </w:rPr>
            </w:pPr>
            <w:r w:rsidRPr="002B2B26">
              <w:rPr>
                <w:rFonts w:asciiTheme="minorBidi" w:hAnsiTheme="minorBidi"/>
                <w:sz w:val="18"/>
                <w:szCs w:val="18"/>
              </w:rPr>
              <w:t>233</w:t>
            </w:r>
          </w:p>
        </w:tc>
      </w:tr>
      <w:tr w:rsidR="002707D2" w:rsidRPr="002B2B26" w:rsidTr="002707D2">
        <w:trPr>
          <w:trHeight w:val="248"/>
        </w:trPr>
        <w:tc>
          <w:tcPr>
            <w:tcW w:w="0" w:type="auto"/>
            <w:vMerge/>
            <w:tcBorders>
              <w:left w:val="nil"/>
              <w:right w:val="nil"/>
            </w:tcBorders>
            <w:vAlign w:val="center"/>
          </w:tcPr>
          <w:p w:rsidR="002707D2" w:rsidRPr="002B2B26" w:rsidRDefault="002707D2" w:rsidP="002707D2">
            <w:pPr>
              <w:rPr>
                <w:rFonts w:asciiTheme="minorBidi" w:hAnsiTheme="minorBidi"/>
                <w:sz w:val="18"/>
                <w:szCs w:val="18"/>
              </w:rPr>
            </w:pPr>
          </w:p>
        </w:tc>
        <w:tc>
          <w:tcPr>
            <w:tcW w:w="0" w:type="auto"/>
            <w:tcBorders>
              <w:top w:val="nil"/>
              <w:left w:val="nil"/>
              <w:bottom w:val="nil"/>
              <w:right w:val="nil"/>
            </w:tcBorders>
            <w:vAlign w:val="center"/>
          </w:tcPr>
          <w:p w:rsidR="002707D2" w:rsidRPr="002B2B26" w:rsidRDefault="002707D2" w:rsidP="002707D2">
            <w:pPr>
              <w:rPr>
                <w:rFonts w:asciiTheme="minorBidi" w:hAnsiTheme="minorBidi"/>
                <w:sz w:val="18"/>
                <w:szCs w:val="18"/>
              </w:rPr>
            </w:pPr>
            <w:r w:rsidRPr="002B2B26">
              <w:rPr>
                <w:rFonts w:asciiTheme="minorBidi" w:hAnsiTheme="minorBidi"/>
                <w:sz w:val="18"/>
                <w:szCs w:val="18"/>
              </w:rPr>
              <w:t>A-2</w:t>
            </w:r>
          </w:p>
        </w:tc>
        <w:tc>
          <w:tcPr>
            <w:tcW w:w="0" w:type="auto"/>
            <w:tcBorders>
              <w:top w:val="nil"/>
              <w:left w:val="nil"/>
              <w:bottom w:val="nil"/>
              <w:right w:val="nil"/>
            </w:tcBorders>
            <w:vAlign w:val="center"/>
          </w:tcPr>
          <w:p w:rsidR="002707D2" w:rsidRPr="002B2B26" w:rsidRDefault="002707D2" w:rsidP="002707D2">
            <w:pPr>
              <w:rPr>
                <w:rFonts w:asciiTheme="minorBidi" w:hAnsiTheme="minorBidi"/>
                <w:sz w:val="18"/>
                <w:szCs w:val="18"/>
              </w:rPr>
            </w:pPr>
            <w:r w:rsidRPr="002B2B26">
              <w:rPr>
                <w:rFonts w:asciiTheme="minorBidi" w:hAnsiTheme="minorBidi"/>
                <w:sz w:val="18"/>
                <w:szCs w:val="18"/>
              </w:rPr>
              <w:t>40</w:t>
            </w:r>
          </w:p>
        </w:tc>
        <w:tc>
          <w:tcPr>
            <w:tcW w:w="0" w:type="auto"/>
            <w:tcBorders>
              <w:top w:val="nil"/>
              <w:left w:val="nil"/>
              <w:bottom w:val="nil"/>
              <w:right w:val="nil"/>
            </w:tcBorders>
            <w:vAlign w:val="center"/>
          </w:tcPr>
          <w:p w:rsidR="002707D2" w:rsidRPr="002B2B26" w:rsidRDefault="002707D2" w:rsidP="002707D2">
            <w:pPr>
              <w:rPr>
                <w:rFonts w:asciiTheme="minorBidi" w:hAnsiTheme="minorBidi"/>
                <w:sz w:val="18"/>
                <w:szCs w:val="18"/>
              </w:rPr>
            </w:pPr>
            <w:r w:rsidRPr="002B2B26">
              <w:rPr>
                <w:rFonts w:asciiTheme="minorBidi" w:hAnsiTheme="minorBidi"/>
                <w:sz w:val="18"/>
                <w:szCs w:val="18"/>
              </w:rPr>
              <w:t>300</w:t>
            </w:r>
          </w:p>
        </w:tc>
        <w:tc>
          <w:tcPr>
            <w:tcW w:w="0" w:type="auto"/>
            <w:tcBorders>
              <w:top w:val="nil"/>
              <w:left w:val="nil"/>
              <w:bottom w:val="nil"/>
              <w:right w:val="nil"/>
            </w:tcBorders>
            <w:vAlign w:val="center"/>
          </w:tcPr>
          <w:p w:rsidR="002707D2" w:rsidRPr="002B2B26" w:rsidRDefault="002707D2" w:rsidP="002707D2">
            <w:pPr>
              <w:rPr>
                <w:rFonts w:asciiTheme="minorBidi" w:hAnsiTheme="minorBidi"/>
                <w:sz w:val="18"/>
                <w:szCs w:val="18"/>
              </w:rPr>
            </w:pPr>
            <w:r w:rsidRPr="002B2B26">
              <w:rPr>
                <w:rFonts w:asciiTheme="minorBidi" w:hAnsiTheme="minorBidi"/>
                <w:sz w:val="18"/>
                <w:szCs w:val="18"/>
              </w:rPr>
              <w:t>300</w:t>
            </w:r>
          </w:p>
        </w:tc>
        <w:tc>
          <w:tcPr>
            <w:tcW w:w="0" w:type="auto"/>
            <w:tcBorders>
              <w:top w:val="nil"/>
              <w:left w:val="nil"/>
              <w:bottom w:val="nil"/>
              <w:right w:val="nil"/>
            </w:tcBorders>
            <w:vAlign w:val="center"/>
          </w:tcPr>
          <w:p w:rsidR="002707D2" w:rsidRPr="002B2B26" w:rsidRDefault="002707D2" w:rsidP="002707D2">
            <w:pPr>
              <w:rPr>
                <w:rFonts w:asciiTheme="minorBidi" w:hAnsiTheme="minorBidi"/>
                <w:sz w:val="18"/>
                <w:szCs w:val="18"/>
              </w:rPr>
            </w:pPr>
            <w:r w:rsidRPr="002B2B26">
              <w:rPr>
                <w:rFonts w:asciiTheme="minorBidi" w:hAnsiTheme="minorBidi"/>
                <w:sz w:val="18"/>
                <w:szCs w:val="18"/>
              </w:rPr>
              <w:t>3.5</w:t>
            </w:r>
          </w:p>
        </w:tc>
        <w:tc>
          <w:tcPr>
            <w:tcW w:w="0" w:type="auto"/>
            <w:tcBorders>
              <w:top w:val="nil"/>
              <w:left w:val="nil"/>
              <w:bottom w:val="nil"/>
              <w:right w:val="nil"/>
            </w:tcBorders>
            <w:vAlign w:val="center"/>
          </w:tcPr>
          <w:p w:rsidR="002707D2" w:rsidRPr="002B2B26" w:rsidRDefault="002707D2" w:rsidP="002707D2">
            <w:pPr>
              <w:rPr>
                <w:rFonts w:asciiTheme="minorBidi" w:hAnsiTheme="minorBidi"/>
                <w:sz w:val="18"/>
                <w:szCs w:val="18"/>
              </w:rPr>
            </w:pPr>
            <w:r w:rsidRPr="002B2B26">
              <w:rPr>
                <w:rFonts w:asciiTheme="minorBidi" w:hAnsiTheme="minorBidi"/>
                <w:sz w:val="18"/>
                <w:szCs w:val="18"/>
              </w:rPr>
              <w:t>30</w:t>
            </w:r>
          </w:p>
        </w:tc>
        <w:tc>
          <w:tcPr>
            <w:tcW w:w="0" w:type="auto"/>
            <w:tcBorders>
              <w:top w:val="nil"/>
              <w:left w:val="nil"/>
              <w:bottom w:val="nil"/>
              <w:right w:val="nil"/>
            </w:tcBorders>
            <w:vAlign w:val="center"/>
          </w:tcPr>
          <w:p w:rsidR="002707D2" w:rsidRPr="002B2B26" w:rsidRDefault="002707D2" w:rsidP="002707D2">
            <w:pPr>
              <w:rPr>
                <w:rFonts w:asciiTheme="minorBidi" w:hAnsiTheme="minorBidi"/>
                <w:sz w:val="18"/>
                <w:szCs w:val="18"/>
              </w:rPr>
            </w:pPr>
            <w:r w:rsidRPr="002B2B26">
              <w:rPr>
                <w:rFonts w:asciiTheme="minorBidi" w:hAnsiTheme="minorBidi"/>
                <w:sz w:val="18"/>
                <w:szCs w:val="18"/>
              </w:rPr>
              <w:t>32</w:t>
            </w:r>
          </w:p>
        </w:tc>
        <w:tc>
          <w:tcPr>
            <w:tcW w:w="0" w:type="auto"/>
            <w:tcBorders>
              <w:top w:val="nil"/>
              <w:left w:val="nil"/>
              <w:bottom w:val="nil"/>
              <w:right w:val="nil"/>
            </w:tcBorders>
            <w:vAlign w:val="center"/>
          </w:tcPr>
          <w:p w:rsidR="002707D2" w:rsidRPr="002B2B26" w:rsidRDefault="002707D2" w:rsidP="002707D2">
            <w:pPr>
              <w:rPr>
                <w:rFonts w:asciiTheme="minorBidi" w:hAnsiTheme="minorBidi"/>
                <w:sz w:val="18"/>
                <w:szCs w:val="18"/>
              </w:rPr>
            </w:pPr>
            <w:r w:rsidRPr="002B2B26">
              <w:rPr>
                <w:rFonts w:asciiTheme="minorBidi" w:hAnsiTheme="minorBidi"/>
                <w:sz w:val="18"/>
                <w:szCs w:val="18"/>
              </w:rPr>
              <w:t>8</w:t>
            </w:r>
          </w:p>
        </w:tc>
        <w:tc>
          <w:tcPr>
            <w:tcW w:w="0" w:type="auto"/>
            <w:tcBorders>
              <w:top w:val="nil"/>
              <w:left w:val="nil"/>
              <w:bottom w:val="nil"/>
              <w:right w:val="nil"/>
            </w:tcBorders>
            <w:vAlign w:val="center"/>
          </w:tcPr>
          <w:p w:rsidR="002707D2" w:rsidRPr="002B2B26" w:rsidRDefault="002707D2" w:rsidP="002707D2">
            <w:pPr>
              <w:rPr>
                <w:rFonts w:asciiTheme="minorBidi" w:hAnsiTheme="minorBidi"/>
                <w:sz w:val="18"/>
                <w:szCs w:val="18"/>
              </w:rPr>
            </w:pPr>
            <w:r w:rsidRPr="002B2B26">
              <w:rPr>
                <w:rFonts w:asciiTheme="minorBidi" w:hAnsiTheme="minorBidi"/>
                <w:sz w:val="18"/>
                <w:szCs w:val="18"/>
              </w:rPr>
              <w:t>460</w:t>
            </w:r>
          </w:p>
        </w:tc>
        <w:tc>
          <w:tcPr>
            <w:tcW w:w="0" w:type="auto"/>
            <w:tcBorders>
              <w:top w:val="nil"/>
              <w:left w:val="nil"/>
              <w:bottom w:val="nil"/>
              <w:right w:val="nil"/>
            </w:tcBorders>
            <w:vAlign w:val="center"/>
          </w:tcPr>
          <w:p w:rsidR="002707D2" w:rsidRPr="002B2B26" w:rsidRDefault="002707D2" w:rsidP="002707D2">
            <w:pPr>
              <w:rPr>
                <w:rFonts w:asciiTheme="minorBidi" w:hAnsiTheme="minorBidi"/>
                <w:sz w:val="18"/>
                <w:szCs w:val="18"/>
              </w:rPr>
            </w:pPr>
            <w:r w:rsidRPr="002B2B26">
              <w:rPr>
                <w:rFonts w:asciiTheme="minorBidi" w:hAnsiTheme="minorBidi"/>
                <w:sz w:val="18"/>
                <w:szCs w:val="18"/>
              </w:rPr>
              <w:t>10</w:t>
            </w:r>
          </w:p>
        </w:tc>
        <w:tc>
          <w:tcPr>
            <w:tcW w:w="0" w:type="auto"/>
            <w:tcBorders>
              <w:top w:val="nil"/>
              <w:left w:val="nil"/>
              <w:bottom w:val="nil"/>
              <w:right w:val="nil"/>
            </w:tcBorders>
            <w:vAlign w:val="center"/>
          </w:tcPr>
          <w:p w:rsidR="002707D2" w:rsidRPr="002B2B26" w:rsidRDefault="002707D2" w:rsidP="002707D2">
            <w:pPr>
              <w:rPr>
                <w:rFonts w:asciiTheme="minorBidi" w:hAnsiTheme="minorBidi"/>
                <w:sz w:val="18"/>
                <w:szCs w:val="18"/>
              </w:rPr>
            </w:pPr>
            <w:r w:rsidRPr="002B2B26">
              <w:rPr>
                <w:rFonts w:asciiTheme="minorBidi" w:hAnsiTheme="minorBidi"/>
                <w:sz w:val="18"/>
                <w:szCs w:val="18"/>
              </w:rPr>
              <w:t>460</w:t>
            </w:r>
          </w:p>
        </w:tc>
        <w:tc>
          <w:tcPr>
            <w:tcW w:w="0" w:type="auto"/>
            <w:tcBorders>
              <w:top w:val="nil"/>
              <w:left w:val="nil"/>
              <w:bottom w:val="nil"/>
              <w:right w:val="nil"/>
            </w:tcBorders>
            <w:vAlign w:val="center"/>
          </w:tcPr>
          <w:p w:rsidR="002707D2" w:rsidRPr="002B2B26" w:rsidRDefault="002707D2" w:rsidP="002707D2">
            <w:pPr>
              <w:rPr>
                <w:rFonts w:asciiTheme="minorBidi" w:hAnsiTheme="minorBidi"/>
                <w:sz w:val="18"/>
                <w:szCs w:val="18"/>
              </w:rPr>
            </w:pPr>
            <w:r w:rsidRPr="002B2B26">
              <w:rPr>
                <w:rFonts w:asciiTheme="minorBidi" w:hAnsiTheme="minorBidi"/>
                <w:sz w:val="18"/>
                <w:szCs w:val="18"/>
              </w:rPr>
              <w:t>120</w:t>
            </w:r>
          </w:p>
        </w:tc>
        <w:tc>
          <w:tcPr>
            <w:tcW w:w="0" w:type="auto"/>
            <w:tcBorders>
              <w:top w:val="nil"/>
              <w:left w:val="nil"/>
              <w:bottom w:val="nil"/>
              <w:right w:val="nil"/>
            </w:tcBorders>
            <w:vAlign w:val="center"/>
          </w:tcPr>
          <w:p w:rsidR="002707D2" w:rsidRPr="002B2B26" w:rsidRDefault="002707D2" w:rsidP="002707D2">
            <w:pPr>
              <w:rPr>
                <w:rFonts w:asciiTheme="minorBidi" w:hAnsiTheme="minorBidi"/>
                <w:sz w:val="18"/>
                <w:szCs w:val="18"/>
              </w:rPr>
            </w:pPr>
            <w:r w:rsidRPr="002B2B26">
              <w:rPr>
                <w:rFonts w:asciiTheme="minorBidi" w:hAnsiTheme="minorBidi"/>
                <w:sz w:val="18"/>
                <w:szCs w:val="18"/>
              </w:rPr>
              <w:t>233</w:t>
            </w:r>
          </w:p>
        </w:tc>
      </w:tr>
      <w:tr w:rsidR="002707D2" w:rsidRPr="002B2B26" w:rsidTr="002707D2">
        <w:trPr>
          <w:trHeight w:val="248"/>
        </w:trPr>
        <w:tc>
          <w:tcPr>
            <w:tcW w:w="0" w:type="auto"/>
            <w:vMerge/>
            <w:tcBorders>
              <w:left w:val="nil"/>
              <w:right w:val="nil"/>
            </w:tcBorders>
            <w:vAlign w:val="center"/>
          </w:tcPr>
          <w:p w:rsidR="002707D2" w:rsidRPr="002B2B26" w:rsidRDefault="002707D2" w:rsidP="002707D2">
            <w:pPr>
              <w:rPr>
                <w:rFonts w:asciiTheme="minorBidi" w:hAnsiTheme="minorBidi"/>
                <w:sz w:val="18"/>
                <w:szCs w:val="18"/>
              </w:rPr>
            </w:pPr>
          </w:p>
        </w:tc>
        <w:tc>
          <w:tcPr>
            <w:tcW w:w="0" w:type="auto"/>
            <w:tcBorders>
              <w:top w:val="nil"/>
              <w:left w:val="nil"/>
              <w:bottom w:val="nil"/>
              <w:right w:val="nil"/>
            </w:tcBorders>
            <w:vAlign w:val="center"/>
          </w:tcPr>
          <w:p w:rsidR="002707D2" w:rsidRPr="002B2B26" w:rsidRDefault="002707D2" w:rsidP="002707D2">
            <w:pPr>
              <w:rPr>
                <w:rFonts w:asciiTheme="minorBidi" w:hAnsiTheme="minorBidi"/>
                <w:sz w:val="18"/>
                <w:szCs w:val="18"/>
              </w:rPr>
            </w:pPr>
            <w:r w:rsidRPr="002B2B26">
              <w:rPr>
                <w:rFonts w:asciiTheme="minorBidi" w:hAnsiTheme="minorBidi"/>
                <w:sz w:val="18"/>
                <w:szCs w:val="18"/>
              </w:rPr>
              <w:t>A-3</w:t>
            </w:r>
          </w:p>
        </w:tc>
        <w:tc>
          <w:tcPr>
            <w:tcW w:w="0" w:type="auto"/>
            <w:tcBorders>
              <w:top w:val="nil"/>
              <w:left w:val="nil"/>
              <w:bottom w:val="nil"/>
              <w:right w:val="nil"/>
            </w:tcBorders>
            <w:vAlign w:val="center"/>
          </w:tcPr>
          <w:p w:rsidR="002707D2" w:rsidRPr="002B2B26" w:rsidRDefault="002707D2" w:rsidP="002707D2">
            <w:pPr>
              <w:rPr>
                <w:rFonts w:asciiTheme="minorBidi" w:hAnsiTheme="minorBidi"/>
                <w:sz w:val="18"/>
                <w:szCs w:val="18"/>
              </w:rPr>
            </w:pPr>
            <w:r w:rsidRPr="002B2B26">
              <w:rPr>
                <w:rFonts w:asciiTheme="minorBidi" w:hAnsiTheme="minorBidi"/>
                <w:sz w:val="18"/>
                <w:szCs w:val="18"/>
              </w:rPr>
              <w:t>50</w:t>
            </w:r>
          </w:p>
        </w:tc>
        <w:tc>
          <w:tcPr>
            <w:tcW w:w="0" w:type="auto"/>
            <w:tcBorders>
              <w:top w:val="nil"/>
              <w:left w:val="nil"/>
              <w:bottom w:val="nil"/>
              <w:right w:val="nil"/>
            </w:tcBorders>
            <w:vAlign w:val="center"/>
          </w:tcPr>
          <w:p w:rsidR="002707D2" w:rsidRPr="002B2B26" w:rsidRDefault="002707D2" w:rsidP="002707D2">
            <w:pPr>
              <w:rPr>
                <w:rFonts w:asciiTheme="minorBidi" w:hAnsiTheme="minorBidi"/>
                <w:sz w:val="18"/>
                <w:szCs w:val="18"/>
              </w:rPr>
            </w:pPr>
            <w:r w:rsidRPr="002B2B26">
              <w:rPr>
                <w:rFonts w:asciiTheme="minorBidi" w:hAnsiTheme="minorBidi"/>
                <w:sz w:val="18"/>
                <w:szCs w:val="18"/>
              </w:rPr>
              <w:t>300</w:t>
            </w:r>
          </w:p>
        </w:tc>
        <w:tc>
          <w:tcPr>
            <w:tcW w:w="0" w:type="auto"/>
            <w:tcBorders>
              <w:top w:val="nil"/>
              <w:left w:val="nil"/>
              <w:bottom w:val="nil"/>
              <w:right w:val="nil"/>
            </w:tcBorders>
            <w:vAlign w:val="center"/>
          </w:tcPr>
          <w:p w:rsidR="002707D2" w:rsidRPr="002B2B26" w:rsidRDefault="002707D2" w:rsidP="002707D2">
            <w:pPr>
              <w:rPr>
                <w:rFonts w:asciiTheme="minorBidi" w:hAnsiTheme="minorBidi"/>
                <w:sz w:val="18"/>
                <w:szCs w:val="18"/>
              </w:rPr>
            </w:pPr>
            <w:r w:rsidRPr="002B2B26">
              <w:rPr>
                <w:rFonts w:asciiTheme="minorBidi" w:hAnsiTheme="minorBidi"/>
                <w:sz w:val="18"/>
                <w:szCs w:val="18"/>
              </w:rPr>
              <w:t>300</w:t>
            </w:r>
          </w:p>
        </w:tc>
        <w:tc>
          <w:tcPr>
            <w:tcW w:w="0" w:type="auto"/>
            <w:tcBorders>
              <w:top w:val="nil"/>
              <w:left w:val="nil"/>
              <w:bottom w:val="nil"/>
              <w:right w:val="nil"/>
            </w:tcBorders>
            <w:vAlign w:val="center"/>
          </w:tcPr>
          <w:p w:rsidR="002707D2" w:rsidRPr="002B2B26" w:rsidRDefault="002707D2" w:rsidP="002707D2">
            <w:pPr>
              <w:rPr>
                <w:rFonts w:asciiTheme="minorBidi" w:hAnsiTheme="minorBidi"/>
                <w:sz w:val="18"/>
                <w:szCs w:val="18"/>
              </w:rPr>
            </w:pPr>
            <w:r w:rsidRPr="002B2B26">
              <w:rPr>
                <w:rFonts w:asciiTheme="minorBidi" w:hAnsiTheme="minorBidi"/>
                <w:sz w:val="18"/>
                <w:szCs w:val="18"/>
              </w:rPr>
              <w:t>3.5</w:t>
            </w:r>
          </w:p>
        </w:tc>
        <w:tc>
          <w:tcPr>
            <w:tcW w:w="0" w:type="auto"/>
            <w:tcBorders>
              <w:top w:val="nil"/>
              <w:left w:val="nil"/>
              <w:bottom w:val="nil"/>
              <w:right w:val="nil"/>
            </w:tcBorders>
            <w:vAlign w:val="center"/>
          </w:tcPr>
          <w:p w:rsidR="002707D2" w:rsidRPr="002B2B26" w:rsidRDefault="002707D2" w:rsidP="002707D2">
            <w:pPr>
              <w:rPr>
                <w:rFonts w:asciiTheme="minorBidi" w:hAnsiTheme="minorBidi"/>
                <w:sz w:val="18"/>
                <w:szCs w:val="18"/>
              </w:rPr>
            </w:pPr>
            <w:r w:rsidRPr="002B2B26">
              <w:rPr>
                <w:rFonts w:asciiTheme="minorBidi" w:hAnsiTheme="minorBidi"/>
                <w:sz w:val="18"/>
                <w:szCs w:val="18"/>
              </w:rPr>
              <w:t>30</w:t>
            </w:r>
          </w:p>
        </w:tc>
        <w:tc>
          <w:tcPr>
            <w:tcW w:w="0" w:type="auto"/>
            <w:tcBorders>
              <w:top w:val="nil"/>
              <w:left w:val="nil"/>
              <w:bottom w:val="nil"/>
              <w:right w:val="nil"/>
            </w:tcBorders>
            <w:vAlign w:val="center"/>
          </w:tcPr>
          <w:p w:rsidR="002707D2" w:rsidRPr="002B2B26" w:rsidRDefault="002707D2" w:rsidP="002707D2">
            <w:pPr>
              <w:rPr>
                <w:rFonts w:asciiTheme="minorBidi" w:hAnsiTheme="minorBidi"/>
                <w:sz w:val="18"/>
                <w:szCs w:val="18"/>
              </w:rPr>
            </w:pPr>
            <w:r w:rsidRPr="002B2B26">
              <w:rPr>
                <w:rFonts w:asciiTheme="minorBidi" w:hAnsiTheme="minorBidi"/>
                <w:sz w:val="18"/>
                <w:szCs w:val="18"/>
              </w:rPr>
              <w:t>32</w:t>
            </w:r>
          </w:p>
        </w:tc>
        <w:tc>
          <w:tcPr>
            <w:tcW w:w="0" w:type="auto"/>
            <w:tcBorders>
              <w:top w:val="nil"/>
              <w:left w:val="nil"/>
              <w:bottom w:val="nil"/>
              <w:right w:val="nil"/>
            </w:tcBorders>
            <w:vAlign w:val="center"/>
          </w:tcPr>
          <w:p w:rsidR="002707D2" w:rsidRPr="002B2B26" w:rsidRDefault="002707D2" w:rsidP="002707D2">
            <w:pPr>
              <w:rPr>
                <w:rFonts w:asciiTheme="minorBidi" w:hAnsiTheme="minorBidi"/>
                <w:sz w:val="18"/>
                <w:szCs w:val="18"/>
              </w:rPr>
            </w:pPr>
            <w:r w:rsidRPr="002B2B26">
              <w:rPr>
                <w:rFonts w:asciiTheme="minorBidi" w:hAnsiTheme="minorBidi"/>
                <w:sz w:val="18"/>
                <w:szCs w:val="18"/>
              </w:rPr>
              <w:t>8</w:t>
            </w:r>
          </w:p>
        </w:tc>
        <w:tc>
          <w:tcPr>
            <w:tcW w:w="0" w:type="auto"/>
            <w:tcBorders>
              <w:top w:val="nil"/>
              <w:left w:val="nil"/>
              <w:bottom w:val="nil"/>
              <w:right w:val="nil"/>
            </w:tcBorders>
            <w:vAlign w:val="center"/>
          </w:tcPr>
          <w:p w:rsidR="002707D2" w:rsidRPr="002B2B26" w:rsidRDefault="002707D2" w:rsidP="002707D2">
            <w:pPr>
              <w:rPr>
                <w:rFonts w:asciiTheme="minorBidi" w:hAnsiTheme="minorBidi"/>
                <w:sz w:val="18"/>
                <w:szCs w:val="18"/>
              </w:rPr>
            </w:pPr>
            <w:r w:rsidRPr="002B2B26">
              <w:rPr>
                <w:rFonts w:asciiTheme="minorBidi" w:hAnsiTheme="minorBidi"/>
                <w:sz w:val="18"/>
                <w:szCs w:val="18"/>
              </w:rPr>
              <w:t>460</w:t>
            </w:r>
          </w:p>
        </w:tc>
        <w:tc>
          <w:tcPr>
            <w:tcW w:w="0" w:type="auto"/>
            <w:tcBorders>
              <w:top w:val="nil"/>
              <w:left w:val="nil"/>
              <w:bottom w:val="nil"/>
              <w:right w:val="nil"/>
            </w:tcBorders>
            <w:vAlign w:val="center"/>
          </w:tcPr>
          <w:p w:rsidR="002707D2" w:rsidRPr="002B2B26" w:rsidRDefault="002707D2" w:rsidP="002707D2">
            <w:pPr>
              <w:rPr>
                <w:rFonts w:asciiTheme="minorBidi" w:hAnsiTheme="minorBidi"/>
                <w:sz w:val="18"/>
                <w:szCs w:val="18"/>
              </w:rPr>
            </w:pPr>
            <w:r w:rsidRPr="002B2B26">
              <w:rPr>
                <w:rFonts w:asciiTheme="minorBidi" w:hAnsiTheme="minorBidi"/>
                <w:sz w:val="18"/>
                <w:szCs w:val="18"/>
              </w:rPr>
              <w:t>10</w:t>
            </w:r>
          </w:p>
        </w:tc>
        <w:tc>
          <w:tcPr>
            <w:tcW w:w="0" w:type="auto"/>
            <w:tcBorders>
              <w:top w:val="nil"/>
              <w:left w:val="nil"/>
              <w:bottom w:val="nil"/>
              <w:right w:val="nil"/>
            </w:tcBorders>
            <w:vAlign w:val="center"/>
          </w:tcPr>
          <w:p w:rsidR="002707D2" w:rsidRPr="002B2B26" w:rsidRDefault="002707D2" w:rsidP="002707D2">
            <w:pPr>
              <w:rPr>
                <w:rFonts w:asciiTheme="minorBidi" w:hAnsiTheme="minorBidi"/>
                <w:sz w:val="18"/>
                <w:szCs w:val="18"/>
              </w:rPr>
            </w:pPr>
            <w:r w:rsidRPr="002B2B26">
              <w:rPr>
                <w:rFonts w:asciiTheme="minorBidi" w:hAnsiTheme="minorBidi"/>
                <w:sz w:val="18"/>
                <w:szCs w:val="18"/>
              </w:rPr>
              <w:t>460</w:t>
            </w:r>
          </w:p>
        </w:tc>
        <w:tc>
          <w:tcPr>
            <w:tcW w:w="0" w:type="auto"/>
            <w:tcBorders>
              <w:top w:val="nil"/>
              <w:left w:val="nil"/>
              <w:bottom w:val="nil"/>
              <w:right w:val="nil"/>
            </w:tcBorders>
            <w:vAlign w:val="center"/>
          </w:tcPr>
          <w:p w:rsidR="002707D2" w:rsidRPr="002B2B26" w:rsidRDefault="002707D2" w:rsidP="002707D2">
            <w:pPr>
              <w:rPr>
                <w:rFonts w:asciiTheme="minorBidi" w:hAnsiTheme="minorBidi"/>
                <w:sz w:val="18"/>
                <w:szCs w:val="18"/>
              </w:rPr>
            </w:pPr>
            <w:r w:rsidRPr="002B2B26">
              <w:rPr>
                <w:rFonts w:asciiTheme="minorBidi" w:hAnsiTheme="minorBidi"/>
                <w:sz w:val="18"/>
                <w:szCs w:val="18"/>
              </w:rPr>
              <w:t>120</w:t>
            </w:r>
          </w:p>
        </w:tc>
        <w:tc>
          <w:tcPr>
            <w:tcW w:w="0" w:type="auto"/>
            <w:tcBorders>
              <w:top w:val="nil"/>
              <w:left w:val="nil"/>
              <w:bottom w:val="nil"/>
              <w:right w:val="nil"/>
            </w:tcBorders>
            <w:vAlign w:val="center"/>
          </w:tcPr>
          <w:p w:rsidR="002707D2" w:rsidRPr="002B2B26" w:rsidRDefault="002707D2" w:rsidP="002707D2">
            <w:pPr>
              <w:rPr>
                <w:rFonts w:asciiTheme="minorBidi" w:hAnsiTheme="minorBidi"/>
                <w:sz w:val="18"/>
                <w:szCs w:val="18"/>
              </w:rPr>
            </w:pPr>
            <w:r w:rsidRPr="002B2B26">
              <w:rPr>
                <w:rFonts w:asciiTheme="minorBidi" w:hAnsiTheme="minorBidi"/>
                <w:sz w:val="18"/>
                <w:szCs w:val="18"/>
              </w:rPr>
              <w:t>233</w:t>
            </w:r>
          </w:p>
        </w:tc>
      </w:tr>
      <w:tr w:rsidR="002707D2" w:rsidRPr="002B2B26" w:rsidTr="002707D2">
        <w:trPr>
          <w:trHeight w:val="248"/>
        </w:trPr>
        <w:tc>
          <w:tcPr>
            <w:tcW w:w="0" w:type="auto"/>
            <w:vMerge/>
            <w:tcBorders>
              <w:left w:val="nil"/>
              <w:right w:val="nil"/>
            </w:tcBorders>
            <w:vAlign w:val="center"/>
          </w:tcPr>
          <w:p w:rsidR="002707D2" w:rsidRPr="002B2B26" w:rsidRDefault="002707D2" w:rsidP="002707D2">
            <w:pPr>
              <w:rPr>
                <w:rFonts w:asciiTheme="minorBidi" w:hAnsiTheme="minorBidi"/>
                <w:sz w:val="18"/>
                <w:szCs w:val="18"/>
              </w:rPr>
            </w:pPr>
          </w:p>
        </w:tc>
        <w:tc>
          <w:tcPr>
            <w:tcW w:w="0" w:type="auto"/>
            <w:tcBorders>
              <w:top w:val="nil"/>
              <w:left w:val="nil"/>
              <w:bottom w:val="nil"/>
              <w:right w:val="nil"/>
            </w:tcBorders>
            <w:vAlign w:val="center"/>
          </w:tcPr>
          <w:p w:rsidR="002707D2" w:rsidRPr="002B2B26" w:rsidRDefault="002707D2" w:rsidP="002707D2">
            <w:pPr>
              <w:rPr>
                <w:rFonts w:asciiTheme="minorBidi" w:hAnsiTheme="minorBidi"/>
                <w:sz w:val="18"/>
                <w:szCs w:val="18"/>
              </w:rPr>
            </w:pPr>
            <w:r w:rsidRPr="002B2B26">
              <w:rPr>
                <w:rFonts w:asciiTheme="minorBidi" w:hAnsiTheme="minorBidi"/>
                <w:sz w:val="18"/>
                <w:szCs w:val="18"/>
              </w:rPr>
              <w:t>A-4</w:t>
            </w:r>
          </w:p>
        </w:tc>
        <w:tc>
          <w:tcPr>
            <w:tcW w:w="0" w:type="auto"/>
            <w:tcBorders>
              <w:top w:val="nil"/>
              <w:left w:val="nil"/>
              <w:bottom w:val="nil"/>
              <w:right w:val="nil"/>
            </w:tcBorders>
            <w:vAlign w:val="center"/>
          </w:tcPr>
          <w:p w:rsidR="002707D2" w:rsidRPr="002B2B26" w:rsidRDefault="002707D2" w:rsidP="002707D2">
            <w:pPr>
              <w:rPr>
                <w:rFonts w:asciiTheme="minorBidi" w:hAnsiTheme="minorBidi"/>
                <w:sz w:val="18"/>
                <w:szCs w:val="18"/>
              </w:rPr>
            </w:pPr>
            <w:r w:rsidRPr="002B2B26">
              <w:rPr>
                <w:rFonts w:asciiTheme="minorBidi" w:hAnsiTheme="minorBidi"/>
                <w:sz w:val="18"/>
                <w:szCs w:val="18"/>
              </w:rPr>
              <w:t>60</w:t>
            </w:r>
          </w:p>
        </w:tc>
        <w:tc>
          <w:tcPr>
            <w:tcW w:w="0" w:type="auto"/>
            <w:tcBorders>
              <w:top w:val="nil"/>
              <w:left w:val="nil"/>
              <w:bottom w:val="nil"/>
              <w:right w:val="nil"/>
            </w:tcBorders>
            <w:vAlign w:val="center"/>
          </w:tcPr>
          <w:p w:rsidR="002707D2" w:rsidRPr="002B2B26" w:rsidRDefault="002707D2" w:rsidP="002707D2">
            <w:pPr>
              <w:rPr>
                <w:rFonts w:asciiTheme="minorBidi" w:hAnsiTheme="minorBidi"/>
                <w:sz w:val="18"/>
                <w:szCs w:val="18"/>
              </w:rPr>
            </w:pPr>
            <w:r w:rsidRPr="002B2B26">
              <w:rPr>
                <w:rFonts w:asciiTheme="minorBidi" w:hAnsiTheme="minorBidi"/>
                <w:sz w:val="18"/>
                <w:szCs w:val="18"/>
              </w:rPr>
              <w:t>300</w:t>
            </w:r>
          </w:p>
        </w:tc>
        <w:tc>
          <w:tcPr>
            <w:tcW w:w="0" w:type="auto"/>
            <w:tcBorders>
              <w:top w:val="nil"/>
              <w:left w:val="nil"/>
              <w:bottom w:val="nil"/>
              <w:right w:val="nil"/>
            </w:tcBorders>
            <w:vAlign w:val="center"/>
          </w:tcPr>
          <w:p w:rsidR="002707D2" w:rsidRPr="002B2B26" w:rsidRDefault="002707D2" w:rsidP="002707D2">
            <w:pPr>
              <w:rPr>
                <w:rFonts w:asciiTheme="minorBidi" w:hAnsiTheme="minorBidi"/>
                <w:sz w:val="18"/>
                <w:szCs w:val="18"/>
              </w:rPr>
            </w:pPr>
            <w:r w:rsidRPr="002B2B26">
              <w:rPr>
                <w:rFonts w:asciiTheme="minorBidi" w:hAnsiTheme="minorBidi"/>
                <w:sz w:val="18"/>
                <w:szCs w:val="18"/>
              </w:rPr>
              <w:t>300</w:t>
            </w:r>
          </w:p>
        </w:tc>
        <w:tc>
          <w:tcPr>
            <w:tcW w:w="0" w:type="auto"/>
            <w:tcBorders>
              <w:top w:val="nil"/>
              <w:left w:val="nil"/>
              <w:bottom w:val="nil"/>
              <w:right w:val="nil"/>
            </w:tcBorders>
            <w:vAlign w:val="center"/>
          </w:tcPr>
          <w:p w:rsidR="002707D2" w:rsidRPr="002B2B26" w:rsidRDefault="002707D2" w:rsidP="002707D2">
            <w:pPr>
              <w:rPr>
                <w:rFonts w:asciiTheme="minorBidi" w:hAnsiTheme="minorBidi"/>
                <w:sz w:val="18"/>
                <w:szCs w:val="18"/>
              </w:rPr>
            </w:pPr>
            <w:r w:rsidRPr="002B2B26">
              <w:rPr>
                <w:rFonts w:asciiTheme="minorBidi" w:hAnsiTheme="minorBidi"/>
                <w:sz w:val="18"/>
                <w:szCs w:val="18"/>
              </w:rPr>
              <w:t>3.5</w:t>
            </w:r>
          </w:p>
        </w:tc>
        <w:tc>
          <w:tcPr>
            <w:tcW w:w="0" w:type="auto"/>
            <w:tcBorders>
              <w:top w:val="nil"/>
              <w:left w:val="nil"/>
              <w:bottom w:val="nil"/>
              <w:right w:val="nil"/>
            </w:tcBorders>
            <w:vAlign w:val="center"/>
          </w:tcPr>
          <w:p w:rsidR="002707D2" w:rsidRPr="002B2B26" w:rsidRDefault="002707D2" w:rsidP="002707D2">
            <w:pPr>
              <w:rPr>
                <w:rFonts w:asciiTheme="minorBidi" w:hAnsiTheme="minorBidi"/>
                <w:sz w:val="18"/>
                <w:szCs w:val="18"/>
              </w:rPr>
            </w:pPr>
            <w:r w:rsidRPr="002B2B26">
              <w:rPr>
                <w:rFonts w:asciiTheme="minorBidi" w:hAnsiTheme="minorBidi"/>
                <w:sz w:val="18"/>
                <w:szCs w:val="18"/>
              </w:rPr>
              <w:t>30</w:t>
            </w:r>
          </w:p>
        </w:tc>
        <w:tc>
          <w:tcPr>
            <w:tcW w:w="0" w:type="auto"/>
            <w:tcBorders>
              <w:top w:val="nil"/>
              <w:left w:val="nil"/>
              <w:bottom w:val="nil"/>
              <w:right w:val="nil"/>
            </w:tcBorders>
            <w:vAlign w:val="center"/>
          </w:tcPr>
          <w:p w:rsidR="002707D2" w:rsidRPr="002B2B26" w:rsidRDefault="002707D2" w:rsidP="002707D2">
            <w:pPr>
              <w:rPr>
                <w:rFonts w:asciiTheme="minorBidi" w:hAnsiTheme="minorBidi"/>
                <w:sz w:val="18"/>
                <w:szCs w:val="18"/>
              </w:rPr>
            </w:pPr>
            <w:r w:rsidRPr="002B2B26">
              <w:rPr>
                <w:rFonts w:asciiTheme="minorBidi" w:hAnsiTheme="minorBidi"/>
                <w:sz w:val="18"/>
                <w:szCs w:val="18"/>
              </w:rPr>
              <w:t>32</w:t>
            </w:r>
          </w:p>
        </w:tc>
        <w:tc>
          <w:tcPr>
            <w:tcW w:w="0" w:type="auto"/>
            <w:tcBorders>
              <w:top w:val="nil"/>
              <w:left w:val="nil"/>
              <w:bottom w:val="nil"/>
              <w:right w:val="nil"/>
            </w:tcBorders>
            <w:vAlign w:val="center"/>
          </w:tcPr>
          <w:p w:rsidR="002707D2" w:rsidRPr="002B2B26" w:rsidRDefault="002707D2" w:rsidP="002707D2">
            <w:pPr>
              <w:rPr>
                <w:rFonts w:asciiTheme="minorBidi" w:hAnsiTheme="minorBidi"/>
                <w:sz w:val="18"/>
                <w:szCs w:val="18"/>
              </w:rPr>
            </w:pPr>
            <w:r w:rsidRPr="002B2B26">
              <w:rPr>
                <w:rFonts w:asciiTheme="minorBidi" w:hAnsiTheme="minorBidi"/>
                <w:sz w:val="18"/>
                <w:szCs w:val="18"/>
              </w:rPr>
              <w:t>8</w:t>
            </w:r>
          </w:p>
        </w:tc>
        <w:tc>
          <w:tcPr>
            <w:tcW w:w="0" w:type="auto"/>
            <w:tcBorders>
              <w:top w:val="nil"/>
              <w:left w:val="nil"/>
              <w:bottom w:val="nil"/>
              <w:right w:val="nil"/>
            </w:tcBorders>
            <w:vAlign w:val="center"/>
          </w:tcPr>
          <w:p w:rsidR="002707D2" w:rsidRPr="002B2B26" w:rsidRDefault="002707D2" w:rsidP="002707D2">
            <w:pPr>
              <w:rPr>
                <w:rFonts w:asciiTheme="minorBidi" w:hAnsiTheme="minorBidi"/>
                <w:sz w:val="18"/>
                <w:szCs w:val="18"/>
              </w:rPr>
            </w:pPr>
            <w:r w:rsidRPr="002B2B26">
              <w:rPr>
                <w:rFonts w:asciiTheme="minorBidi" w:hAnsiTheme="minorBidi"/>
                <w:sz w:val="18"/>
                <w:szCs w:val="18"/>
              </w:rPr>
              <w:t>460</w:t>
            </w:r>
          </w:p>
        </w:tc>
        <w:tc>
          <w:tcPr>
            <w:tcW w:w="0" w:type="auto"/>
            <w:tcBorders>
              <w:top w:val="nil"/>
              <w:left w:val="nil"/>
              <w:bottom w:val="nil"/>
              <w:right w:val="nil"/>
            </w:tcBorders>
            <w:vAlign w:val="center"/>
          </w:tcPr>
          <w:p w:rsidR="002707D2" w:rsidRPr="002B2B26" w:rsidRDefault="002707D2" w:rsidP="002707D2">
            <w:pPr>
              <w:rPr>
                <w:rFonts w:asciiTheme="minorBidi" w:hAnsiTheme="minorBidi"/>
                <w:sz w:val="18"/>
                <w:szCs w:val="18"/>
              </w:rPr>
            </w:pPr>
            <w:r w:rsidRPr="002B2B26">
              <w:rPr>
                <w:rFonts w:asciiTheme="minorBidi" w:hAnsiTheme="minorBidi"/>
                <w:sz w:val="18"/>
                <w:szCs w:val="18"/>
              </w:rPr>
              <w:t>10</w:t>
            </w:r>
          </w:p>
        </w:tc>
        <w:tc>
          <w:tcPr>
            <w:tcW w:w="0" w:type="auto"/>
            <w:tcBorders>
              <w:top w:val="nil"/>
              <w:left w:val="nil"/>
              <w:bottom w:val="nil"/>
              <w:right w:val="nil"/>
            </w:tcBorders>
            <w:vAlign w:val="center"/>
          </w:tcPr>
          <w:p w:rsidR="002707D2" w:rsidRPr="002B2B26" w:rsidRDefault="002707D2" w:rsidP="002707D2">
            <w:pPr>
              <w:rPr>
                <w:rFonts w:asciiTheme="minorBidi" w:hAnsiTheme="minorBidi"/>
                <w:sz w:val="18"/>
                <w:szCs w:val="18"/>
              </w:rPr>
            </w:pPr>
            <w:r w:rsidRPr="002B2B26">
              <w:rPr>
                <w:rFonts w:asciiTheme="minorBidi" w:hAnsiTheme="minorBidi"/>
                <w:sz w:val="18"/>
                <w:szCs w:val="18"/>
              </w:rPr>
              <w:t>460</w:t>
            </w:r>
          </w:p>
        </w:tc>
        <w:tc>
          <w:tcPr>
            <w:tcW w:w="0" w:type="auto"/>
            <w:tcBorders>
              <w:top w:val="nil"/>
              <w:left w:val="nil"/>
              <w:bottom w:val="nil"/>
              <w:right w:val="nil"/>
            </w:tcBorders>
            <w:vAlign w:val="center"/>
          </w:tcPr>
          <w:p w:rsidR="002707D2" w:rsidRPr="002B2B26" w:rsidRDefault="002707D2" w:rsidP="002707D2">
            <w:pPr>
              <w:rPr>
                <w:rFonts w:asciiTheme="minorBidi" w:hAnsiTheme="minorBidi"/>
                <w:sz w:val="18"/>
                <w:szCs w:val="18"/>
              </w:rPr>
            </w:pPr>
            <w:r w:rsidRPr="002B2B26">
              <w:rPr>
                <w:rFonts w:asciiTheme="minorBidi" w:hAnsiTheme="minorBidi"/>
                <w:sz w:val="18"/>
                <w:szCs w:val="18"/>
              </w:rPr>
              <w:t>120</w:t>
            </w:r>
          </w:p>
        </w:tc>
        <w:tc>
          <w:tcPr>
            <w:tcW w:w="0" w:type="auto"/>
            <w:tcBorders>
              <w:top w:val="nil"/>
              <w:left w:val="nil"/>
              <w:bottom w:val="nil"/>
              <w:right w:val="nil"/>
            </w:tcBorders>
            <w:vAlign w:val="center"/>
          </w:tcPr>
          <w:p w:rsidR="002707D2" w:rsidRPr="002B2B26" w:rsidRDefault="002707D2" w:rsidP="002707D2">
            <w:pPr>
              <w:rPr>
                <w:rFonts w:asciiTheme="minorBidi" w:hAnsiTheme="minorBidi"/>
                <w:sz w:val="18"/>
                <w:szCs w:val="18"/>
              </w:rPr>
            </w:pPr>
            <w:r w:rsidRPr="002B2B26">
              <w:rPr>
                <w:rFonts w:asciiTheme="minorBidi" w:hAnsiTheme="minorBidi"/>
                <w:sz w:val="18"/>
                <w:szCs w:val="18"/>
              </w:rPr>
              <w:t>233</w:t>
            </w:r>
          </w:p>
        </w:tc>
      </w:tr>
      <w:tr w:rsidR="002707D2" w:rsidRPr="002B2B26" w:rsidTr="002707D2">
        <w:trPr>
          <w:trHeight w:val="248"/>
        </w:trPr>
        <w:tc>
          <w:tcPr>
            <w:tcW w:w="0" w:type="auto"/>
            <w:vMerge/>
            <w:tcBorders>
              <w:left w:val="nil"/>
              <w:bottom w:val="single" w:sz="4" w:space="0" w:color="auto"/>
              <w:right w:val="nil"/>
            </w:tcBorders>
            <w:vAlign w:val="center"/>
          </w:tcPr>
          <w:p w:rsidR="002707D2" w:rsidRPr="002B2B26" w:rsidRDefault="002707D2" w:rsidP="002707D2">
            <w:pPr>
              <w:rPr>
                <w:rFonts w:asciiTheme="minorBidi" w:hAnsiTheme="minorBidi"/>
                <w:sz w:val="18"/>
                <w:szCs w:val="18"/>
              </w:rPr>
            </w:pPr>
          </w:p>
        </w:tc>
        <w:tc>
          <w:tcPr>
            <w:tcW w:w="0" w:type="auto"/>
            <w:tcBorders>
              <w:top w:val="nil"/>
              <w:left w:val="nil"/>
              <w:bottom w:val="single" w:sz="4" w:space="0" w:color="auto"/>
              <w:right w:val="nil"/>
            </w:tcBorders>
            <w:vAlign w:val="center"/>
          </w:tcPr>
          <w:p w:rsidR="002707D2" w:rsidRPr="002B2B26" w:rsidRDefault="002707D2" w:rsidP="002707D2">
            <w:pPr>
              <w:rPr>
                <w:rFonts w:asciiTheme="minorBidi" w:hAnsiTheme="minorBidi"/>
                <w:sz w:val="18"/>
                <w:szCs w:val="18"/>
              </w:rPr>
            </w:pPr>
            <w:r w:rsidRPr="002B2B26">
              <w:rPr>
                <w:rFonts w:asciiTheme="minorBidi" w:hAnsiTheme="minorBidi"/>
                <w:sz w:val="18"/>
                <w:szCs w:val="18"/>
              </w:rPr>
              <w:t>A-5</w:t>
            </w:r>
          </w:p>
        </w:tc>
        <w:tc>
          <w:tcPr>
            <w:tcW w:w="0" w:type="auto"/>
            <w:tcBorders>
              <w:top w:val="nil"/>
              <w:left w:val="nil"/>
              <w:bottom w:val="single" w:sz="4" w:space="0" w:color="auto"/>
              <w:right w:val="nil"/>
            </w:tcBorders>
            <w:vAlign w:val="center"/>
          </w:tcPr>
          <w:p w:rsidR="002707D2" w:rsidRPr="002B2B26" w:rsidRDefault="002707D2" w:rsidP="002707D2">
            <w:pPr>
              <w:rPr>
                <w:rFonts w:asciiTheme="minorBidi" w:hAnsiTheme="minorBidi"/>
                <w:sz w:val="18"/>
                <w:szCs w:val="18"/>
              </w:rPr>
            </w:pPr>
            <w:r w:rsidRPr="002B2B26">
              <w:rPr>
                <w:rFonts w:asciiTheme="minorBidi" w:hAnsiTheme="minorBidi"/>
                <w:sz w:val="18"/>
                <w:szCs w:val="18"/>
              </w:rPr>
              <w:t>100</w:t>
            </w:r>
          </w:p>
        </w:tc>
        <w:tc>
          <w:tcPr>
            <w:tcW w:w="0" w:type="auto"/>
            <w:tcBorders>
              <w:top w:val="nil"/>
              <w:left w:val="nil"/>
              <w:bottom w:val="single" w:sz="4" w:space="0" w:color="auto"/>
              <w:right w:val="nil"/>
            </w:tcBorders>
            <w:vAlign w:val="center"/>
          </w:tcPr>
          <w:p w:rsidR="002707D2" w:rsidRPr="002B2B26" w:rsidRDefault="002707D2" w:rsidP="002707D2">
            <w:pPr>
              <w:rPr>
                <w:rFonts w:asciiTheme="minorBidi" w:hAnsiTheme="minorBidi"/>
                <w:sz w:val="18"/>
                <w:szCs w:val="18"/>
              </w:rPr>
            </w:pPr>
            <w:r w:rsidRPr="002B2B26">
              <w:rPr>
                <w:rFonts w:asciiTheme="minorBidi" w:hAnsiTheme="minorBidi"/>
                <w:sz w:val="18"/>
                <w:szCs w:val="18"/>
              </w:rPr>
              <w:t>300</w:t>
            </w:r>
          </w:p>
        </w:tc>
        <w:tc>
          <w:tcPr>
            <w:tcW w:w="0" w:type="auto"/>
            <w:tcBorders>
              <w:top w:val="nil"/>
              <w:left w:val="nil"/>
              <w:bottom w:val="single" w:sz="4" w:space="0" w:color="auto"/>
              <w:right w:val="nil"/>
            </w:tcBorders>
            <w:vAlign w:val="center"/>
          </w:tcPr>
          <w:p w:rsidR="002707D2" w:rsidRPr="002B2B26" w:rsidRDefault="002707D2" w:rsidP="002707D2">
            <w:pPr>
              <w:rPr>
                <w:rFonts w:asciiTheme="minorBidi" w:hAnsiTheme="minorBidi"/>
                <w:sz w:val="18"/>
                <w:szCs w:val="18"/>
              </w:rPr>
            </w:pPr>
            <w:r w:rsidRPr="002B2B26">
              <w:rPr>
                <w:rFonts w:asciiTheme="minorBidi" w:hAnsiTheme="minorBidi"/>
                <w:sz w:val="18"/>
                <w:szCs w:val="18"/>
              </w:rPr>
              <w:t>300</w:t>
            </w:r>
          </w:p>
        </w:tc>
        <w:tc>
          <w:tcPr>
            <w:tcW w:w="0" w:type="auto"/>
            <w:tcBorders>
              <w:top w:val="nil"/>
              <w:left w:val="nil"/>
              <w:bottom w:val="single" w:sz="4" w:space="0" w:color="auto"/>
              <w:right w:val="nil"/>
            </w:tcBorders>
            <w:vAlign w:val="center"/>
          </w:tcPr>
          <w:p w:rsidR="002707D2" w:rsidRPr="002B2B26" w:rsidRDefault="002707D2" w:rsidP="002707D2">
            <w:pPr>
              <w:rPr>
                <w:rFonts w:asciiTheme="minorBidi" w:hAnsiTheme="minorBidi"/>
                <w:sz w:val="18"/>
                <w:szCs w:val="18"/>
              </w:rPr>
            </w:pPr>
            <w:r w:rsidRPr="002B2B26">
              <w:rPr>
                <w:rFonts w:asciiTheme="minorBidi" w:hAnsiTheme="minorBidi"/>
                <w:sz w:val="18"/>
                <w:szCs w:val="18"/>
              </w:rPr>
              <w:t>3.5</w:t>
            </w:r>
          </w:p>
        </w:tc>
        <w:tc>
          <w:tcPr>
            <w:tcW w:w="0" w:type="auto"/>
            <w:tcBorders>
              <w:top w:val="nil"/>
              <w:left w:val="nil"/>
              <w:bottom w:val="single" w:sz="4" w:space="0" w:color="auto"/>
              <w:right w:val="nil"/>
            </w:tcBorders>
            <w:vAlign w:val="center"/>
          </w:tcPr>
          <w:p w:rsidR="002707D2" w:rsidRPr="002B2B26" w:rsidRDefault="002707D2" w:rsidP="002707D2">
            <w:pPr>
              <w:rPr>
                <w:rFonts w:asciiTheme="minorBidi" w:hAnsiTheme="minorBidi"/>
                <w:sz w:val="18"/>
                <w:szCs w:val="18"/>
              </w:rPr>
            </w:pPr>
            <w:r w:rsidRPr="002B2B26">
              <w:rPr>
                <w:rFonts w:asciiTheme="minorBidi" w:hAnsiTheme="minorBidi"/>
                <w:sz w:val="18"/>
                <w:szCs w:val="18"/>
              </w:rPr>
              <w:t>30</w:t>
            </w:r>
          </w:p>
        </w:tc>
        <w:tc>
          <w:tcPr>
            <w:tcW w:w="0" w:type="auto"/>
            <w:tcBorders>
              <w:top w:val="nil"/>
              <w:left w:val="nil"/>
              <w:bottom w:val="single" w:sz="4" w:space="0" w:color="auto"/>
              <w:right w:val="nil"/>
            </w:tcBorders>
            <w:vAlign w:val="center"/>
          </w:tcPr>
          <w:p w:rsidR="002707D2" w:rsidRPr="002B2B26" w:rsidRDefault="002707D2" w:rsidP="002707D2">
            <w:pPr>
              <w:rPr>
                <w:rFonts w:asciiTheme="minorBidi" w:hAnsiTheme="minorBidi"/>
                <w:sz w:val="18"/>
                <w:szCs w:val="18"/>
              </w:rPr>
            </w:pPr>
            <w:r w:rsidRPr="002B2B26">
              <w:rPr>
                <w:rFonts w:asciiTheme="minorBidi" w:hAnsiTheme="minorBidi"/>
                <w:sz w:val="18"/>
                <w:szCs w:val="18"/>
              </w:rPr>
              <w:t>32</w:t>
            </w:r>
          </w:p>
        </w:tc>
        <w:tc>
          <w:tcPr>
            <w:tcW w:w="0" w:type="auto"/>
            <w:tcBorders>
              <w:top w:val="nil"/>
              <w:left w:val="nil"/>
              <w:bottom w:val="single" w:sz="4" w:space="0" w:color="auto"/>
              <w:right w:val="nil"/>
            </w:tcBorders>
            <w:vAlign w:val="center"/>
          </w:tcPr>
          <w:p w:rsidR="002707D2" w:rsidRPr="002B2B26" w:rsidRDefault="002707D2" w:rsidP="002707D2">
            <w:pPr>
              <w:rPr>
                <w:rFonts w:asciiTheme="minorBidi" w:hAnsiTheme="minorBidi"/>
                <w:sz w:val="18"/>
                <w:szCs w:val="18"/>
              </w:rPr>
            </w:pPr>
            <w:r w:rsidRPr="002B2B26">
              <w:rPr>
                <w:rFonts w:asciiTheme="minorBidi" w:hAnsiTheme="minorBidi"/>
                <w:sz w:val="18"/>
                <w:szCs w:val="18"/>
              </w:rPr>
              <w:t>8</w:t>
            </w:r>
          </w:p>
        </w:tc>
        <w:tc>
          <w:tcPr>
            <w:tcW w:w="0" w:type="auto"/>
            <w:tcBorders>
              <w:top w:val="nil"/>
              <w:left w:val="nil"/>
              <w:bottom w:val="single" w:sz="4" w:space="0" w:color="auto"/>
              <w:right w:val="nil"/>
            </w:tcBorders>
            <w:vAlign w:val="center"/>
          </w:tcPr>
          <w:p w:rsidR="002707D2" w:rsidRPr="002B2B26" w:rsidRDefault="002707D2" w:rsidP="002707D2">
            <w:pPr>
              <w:rPr>
                <w:rFonts w:asciiTheme="minorBidi" w:hAnsiTheme="minorBidi"/>
                <w:sz w:val="18"/>
                <w:szCs w:val="18"/>
              </w:rPr>
            </w:pPr>
            <w:r w:rsidRPr="002B2B26">
              <w:rPr>
                <w:rFonts w:asciiTheme="minorBidi" w:hAnsiTheme="minorBidi"/>
                <w:sz w:val="18"/>
                <w:szCs w:val="18"/>
              </w:rPr>
              <w:t>460</w:t>
            </w:r>
          </w:p>
        </w:tc>
        <w:tc>
          <w:tcPr>
            <w:tcW w:w="0" w:type="auto"/>
            <w:tcBorders>
              <w:top w:val="nil"/>
              <w:left w:val="nil"/>
              <w:bottom w:val="single" w:sz="4" w:space="0" w:color="auto"/>
              <w:right w:val="nil"/>
            </w:tcBorders>
            <w:vAlign w:val="center"/>
          </w:tcPr>
          <w:p w:rsidR="002707D2" w:rsidRPr="002B2B26" w:rsidRDefault="002707D2" w:rsidP="002707D2">
            <w:pPr>
              <w:rPr>
                <w:rFonts w:asciiTheme="minorBidi" w:hAnsiTheme="minorBidi"/>
                <w:sz w:val="18"/>
                <w:szCs w:val="18"/>
              </w:rPr>
            </w:pPr>
            <w:r w:rsidRPr="002B2B26">
              <w:rPr>
                <w:rFonts w:asciiTheme="minorBidi" w:hAnsiTheme="minorBidi"/>
                <w:sz w:val="18"/>
                <w:szCs w:val="18"/>
              </w:rPr>
              <w:t>10</w:t>
            </w:r>
          </w:p>
        </w:tc>
        <w:tc>
          <w:tcPr>
            <w:tcW w:w="0" w:type="auto"/>
            <w:tcBorders>
              <w:top w:val="nil"/>
              <w:left w:val="nil"/>
              <w:bottom w:val="single" w:sz="4" w:space="0" w:color="auto"/>
              <w:right w:val="nil"/>
            </w:tcBorders>
            <w:vAlign w:val="center"/>
          </w:tcPr>
          <w:p w:rsidR="002707D2" w:rsidRPr="002B2B26" w:rsidRDefault="002707D2" w:rsidP="002707D2">
            <w:pPr>
              <w:rPr>
                <w:rFonts w:asciiTheme="minorBidi" w:hAnsiTheme="minorBidi"/>
                <w:sz w:val="18"/>
                <w:szCs w:val="18"/>
              </w:rPr>
            </w:pPr>
            <w:r w:rsidRPr="002B2B26">
              <w:rPr>
                <w:rFonts w:asciiTheme="minorBidi" w:hAnsiTheme="minorBidi"/>
                <w:sz w:val="18"/>
                <w:szCs w:val="18"/>
              </w:rPr>
              <w:t>460</w:t>
            </w:r>
          </w:p>
        </w:tc>
        <w:tc>
          <w:tcPr>
            <w:tcW w:w="0" w:type="auto"/>
            <w:tcBorders>
              <w:top w:val="nil"/>
              <w:left w:val="nil"/>
              <w:bottom w:val="single" w:sz="4" w:space="0" w:color="auto"/>
              <w:right w:val="nil"/>
            </w:tcBorders>
            <w:vAlign w:val="center"/>
          </w:tcPr>
          <w:p w:rsidR="002707D2" w:rsidRPr="002B2B26" w:rsidRDefault="002707D2" w:rsidP="002707D2">
            <w:pPr>
              <w:rPr>
                <w:rFonts w:asciiTheme="minorBidi" w:hAnsiTheme="minorBidi"/>
                <w:sz w:val="18"/>
                <w:szCs w:val="18"/>
              </w:rPr>
            </w:pPr>
            <w:r w:rsidRPr="002B2B26">
              <w:rPr>
                <w:rFonts w:asciiTheme="minorBidi" w:hAnsiTheme="minorBidi"/>
                <w:sz w:val="18"/>
                <w:szCs w:val="18"/>
              </w:rPr>
              <w:t>120</w:t>
            </w:r>
          </w:p>
        </w:tc>
        <w:tc>
          <w:tcPr>
            <w:tcW w:w="0" w:type="auto"/>
            <w:tcBorders>
              <w:top w:val="nil"/>
              <w:left w:val="nil"/>
              <w:bottom w:val="single" w:sz="4" w:space="0" w:color="auto"/>
              <w:right w:val="nil"/>
            </w:tcBorders>
            <w:vAlign w:val="center"/>
          </w:tcPr>
          <w:p w:rsidR="002707D2" w:rsidRPr="002B2B26" w:rsidRDefault="002707D2" w:rsidP="002707D2">
            <w:pPr>
              <w:rPr>
                <w:rFonts w:asciiTheme="minorBidi" w:hAnsiTheme="minorBidi"/>
                <w:sz w:val="18"/>
                <w:szCs w:val="18"/>
              </w:rPr>
            </w:pPr>
            <w:r w:rsidRPr="002B2B26">
              <w:rPr>
                <w:rFonts w:asciiTheme="minorBidi" w:hAnsiTheme="minorBidi"/>
                <w:sz w:val="18"/>
                <w:szCs w:val="18"/>
              </w:rPr>
              <w:t>233</w:t>
            </w:r>
          </w:p>
        </w:tc>
      </w:tr>
      <w:tr w:rsidR="002707D2" w:rsidRPr="002B2B26" w:rsidTr="002707D2">
        <w:trPr>
          <w:trHeight w:val="232"/>
        </w:trPr>
        <w:tc>
          <w:tcPr>
            <w:tcW w:w="0" w:type="auto"/>
            <w:vMerge w:val="restart"/>
            <w:tcBorders>
              <w:top w:val="single" w:sz="4" w:space="0" w:color="auto"/>
              <w:left w:val="nil"/>
              <w:bottom w:val="nil"/>
              <w:right w:val="nil"/>
            </w:tcBorders>
            <w:vAlign w:val="center"/>
          </w:tcPr>
          <w:p w:rsidR="002707D2" w:rsidRPr="002B2B26" w:rsidRDefault="002707D2" w:rsidP="002707D2">
            <w:pPr>
              <w:rPr>
                <w:rFonts w:asciiTheme="minorBidi" w:hAnsiTheme="minorBidi"/>
                <w:b/>
                <w:bCs/>
                <w:sz w:val="18"/>
                <w:szCs w:val="18"/>
              </w:rPr>
            </w:pPr>
            <w:r w:rsidRPr="002B2B26">
              <w:rPr>
                <w:rFonts w:asciiTheme="minorBidi" w:hAnsiTheme="minorBidi"/>
                <w:b/>
                <w:bCs/>
                <w:sz w:val="18"/>
                <w:szCs w:val="18"/>
              </w:rPr>
              <w:t>B)</w:t>
            </w:r>
          </w:p>
          <w:p w:rsidR="002707D2" w:rsidRPr="002B2B26" w:rsidRDefault="002707D2" w:rsidP="002707D2">
            <w:pPr>
              <w:rPr>
                <w:rFonts w:asciiTheme="minorBidi" w:hAnsiTheme="minorBidi"/>
                <w:sz w:val="18"/>
                <w:szCs w:val="18"/>
              </w:rPr>
            </w:pPr>
            <w:r w:rsidRPr="002B2B26">
              <w:rPr>
                <w:rFonts w:asciiTheme="minorBidi" w:hAnsiTheme="minorBidi"/>
                <w:sz w:val="18"/>
                <w:szCs w:val="18"/>
              </w:rPr>
              <w:t xml:space="preserve">Column </w:t>
            </w:r>
          </w:p>
          <w:p w:rsidR="002707D2" w:rsidRPr="002B2B26" w:rsidRDefault="002707D2" w:rsidP="002707D2">
            <w:pPr>
              <w:rPr>
                <w:rFonts w:asciiTheme="minorBidi" w:hAnsiTheme="minorBidi"/>
                <w:sz w:val="18"/>
                <w:szCs w:val="18"/>
              </w:rPr>
            </w:pPr>
            <w:r w:rsidRPr="002B2B26">
              <w:rPr>
                <w:rFonts w:asciiTheme="minorBidi" w:hAnsiTheme="minorBidi"/>
                <w:sz w:val="18"/>
                <w:szCs w:val="18"/>
              </w:rPr>
              <w:t xml:space="preserve">orientation </w:t>
            </w:r>
          </w:p>
          <w:p w:rsidR="002707D2" w:rsidRPr="002B2B26" w:rsidRDefault="002707D2" w:rsidP="002707D2">
            <w:pPr>
              <w:rPr>
                <w:rFonts w:asciiTheme="minorBidi" w:hAnsiTheme="minorBidi"/>
                <w:sz w:val="18"/>
                <w:szCs w:val="18"/>
              </w:rPr>
            </w:pPr>
            <w:r w:rsidRPr="002B2B26">
              <w:rPr>
                <w:rFonts w:asciiTheme="minorBidi" w:hAnsiTheme="minorBidi"/>
                <w:sz w:val="18"/>
                <w:szCs w:val="18"/>
              </w:rPr>
              <w:t>(B×D)</w:t>
            </w:r>
          </w:p>
        </w:tc>
        <w:tc>
          <w:tcPr>
            <w:tcW w:w="0" w:type="auto"/>
            <w:tcBorders>
              <w:top w:val="single" w:sz="4" w:space="0" w:color="auto"/>
              <w:left w:val="nil"/>
              <w:bottom w:val="nil"/>
              <w:right w:val="nil"/>
            </w:tcBorders>
            <w:vAlign w:val="center"/>
          </w:tcPr>
          <w:p w:rsidR="002707D2" w:rsidRPr="002B2B26" w:rsidRDefault="002707D2" w:rsidP="002707D2">
            <w:pPr>
              <w:rPr>
                <w:rFonts w:asciiTheme="minorBidi" w:hAnsiTheme="minorBidi"/>
                <w:sz w:val="18"/>
                <w:szCs w:val="18"/>
              </w:rPr>
            </w:pPr>
            <w:r w:rsidRPr="002B2B26">
              <w:rPr>
                <w:rFonts w:asciiTheme="minorBidi" w:hAnsiTheme="minorBidi"/>
                <w:sz w:val="18"/>
                <w:szCs w:val="18"/>
              </w:rPr>
              <w:t>B-1</w:t>
            </w:r>
          </w:p>
        </w:tc>
        <w:tc>
          <w:tcPr>
            <w:tcW w:w="0" w:type="auto"/>
            <w:tcBorders>
              <w:top w:val="single" w:sz="4" w:space="0" w:color="auto"/>
              <w:left w:val="nil"/>
              <w:bottom w:val="nil"/>
              <w:right w:val="nil"/>
            </w:tcBorders>
            <w:vAlign w:val="center"/>
          </w:tcPr>
          <w:p w:rsidR="002707D2" w:rsidRPr="002B2B26" w:rsidRDefault="002707D2" w:rsidP="002707D2">
            <w:pPr>
              <w:rPr>
                <w:rFonts w:asciiTheme="minorBidi" w:hAnsiTheme="minorBidi"/>
                <w:sz w:val="18"/>
                <w:szCs w:val="18"/>
              </w:rPr>
            </w:pPr>
            <w:r w:rsidRPr="002B2B26">
              <w:rPr>
                <w:rFonts w:asciiTheme="minorBidi" w:hAnsiTheme="minorBidi"/>
                <w:sz w:val="18"/>
                <w:szCs w:val="18"/>
              </w:rPr>
              <w:t>30</w:t>
            </w:r>
          </w:p>
        </w:tc>
        <w:tc>
          <w:tcPr>
            <w:tcW w:w="0" w:type="auto"/>
            <w:tcBorders>
              <w:top w:val="single" w:sz="4" w:space="0" w:color="auto"/>
              <w:left w:val="nil"/>
              <w:bottom w:val="nil"/>
              <w:right w:val="nil"/>
            </w:tcBorders>
            <w:vAlign w:val="center"/>
          </w:tcPr>
          <w:p w:rsidR="002707D2" w:rsidRPr="002B2B26" w:rsidRDefault="002707D2" w:rsidP="002707D2">
            <w:pPr>
              <w:rPr>
                <w:rFonts w:asciiTheme="minorBidi" w:hAnsiTheme="minorBidi"/>
                <w:sz w:val="18"/>
                <w:szCs w:val="18"/>
              </w:rPr>
            </w:pPr>
            <w:r w:rsidRPr="002B2B26">
              <w:rPr>
                <w:rFonts w:asciiTheme="minorBidi" w:hAnsiTheme="minorBidi"/>
                <w:sz w:val="18"/>
                <w:szCs w:val="18"/>
              </w:rPr>
              <w:t>250</w:t>
            </w:r>
          </w:p>
        </w:tc>
        <w:tc>
          <w:tcPr>
            <w:tcW w:w="0" w:type="auto"/>
            <w:tcBorders>
              <w:top w:val="single" w:sz="4" w:space="0" w:color="auto"/>
              <w:left w:val="nil"/>
              <w:bottom w:val="nil"/>
              <w:right w:val="nil"/>
            </w:tcBorders>
            <w:vAlign w:val="center"/>
          </w:tcPr>
          <w:p w:rsidR="002707D2" w:rsidRPr="002B2B26" w:rsidRDefault="002707D2" w:rsidP="002707D2">
            <w:pPr>
              <w:rPr>
                <w:rFonts w:asciiTheme="minorBidi" w:hAnsiTheme="minorBidi"/>
                <w:sz w:val="18"/>
                <w:szCs w:val="18"/>
              </w:rPr>
            </w:pPr>
            <w:r w:rsidRPr="002B2B26">
              <w:rPr>
                <w:rFonts w:asciiTheme="minorBidi" w:hAnsiTheme="minorBidi"/>
                <w:sz w:val="18"/>
                <w:szCs w:val="18"/>
              </w:rPr>
              <w:t>300</w:t>
            </w:r>
          </w:p>
        </w:tc>
        <w:tc>
          <w:tcPr>
            <w:tcW w:w="0" w:type="auto"/>
            <w:tcBorders>
              <w:top w:val="single" w:sz="4" w:space="0" w:color="auto"/>
              <w:left w:val="nil"/>
              <w:bottom w:val="nil"/>
              <w:right w:val="nil"/>
            </w:tcBorders>
            <w:vAlign w:val="center"/>
          </w:tcPr>
          <w:p w:rsidR="002707D2" w:rsidRPr="002B2B26" w:rsidRDefault="002707D2" w:rsidP="002707D2">
            <w:pPr>
              <w:rPr>
                <w:rFonts w:asciiTheme="minorBidi" w:hAnsiTheme="minorBidi"/>
                <w:sz w:val="18"/>
                <w:szCs w:val="18"/>
              </w:rPr>
            </w:pPr>
            <w:r w:rsidRPr="002B2B26">
              <w:rPr>
                <w:rFonts w:asciiTheme="minorBidi" w:hAnsiTheme="minorBidi"/>
                <w:sz w:val="18"/>
                <w:szCs w:val="18"/>
              </w:rPr>
              <w:t>3.0</w:t>
            </w:r>
          </w:p>
        </w:tc>
        <w:tc>
          <w:tcPr>
            <w:tcW w:w="0" w:type="auto"/>
            <w:tcBorders>
              <w:top w:val="single" w:sz="4" w:space="0" w:color="auto"/>
              <w:left w:val="nil"/>
              <w:bottom w:val="nil"/>
              <w:right w:val="nil"/>
            </w:tcBorders>
            <w:vAlign w:val="center"/>
          </w:tcPr>
          <w:p w:rsidR="002707D2" w:rsidRPr="002B2B26" w:rsidRDefault="002707D2" w:rsidP="002707D2">
            <w:pPr>
              <w:rPr>
                <w:rFonts w:asciiTheme="minorBidi" w:hAnsiTheme="minorBidi"/>
                <w:sz w:val="18"/>
                <w:szCs w:val="18"/>
              </w:rPr>
            </w:pPr>
            <w:r w:rsidRPr="002B2B26">
              <w:rPr>
                <w:rFonts w:asciiTheme="minorBidi" w:hAnsiTheme="minorBidi"/>
                <w:sz w:val="18"/>
                <w:szCs w:val="18"/>
              </w:rPr>
              <w:t>30</w:t>
            </w:r>
          </w:p>
        </w:tc>
        <w:tc>
          <w:tcPr>
            <w:tcW w:w="0" w:type="auto"/>
            <w:tcBorders>
              <w:top w:val="single" w:sz="4" w:space="0" w:color="auto"/>
              <w:left w:val="nil"/>
              <w:bottom w:val="nil"/>
              <w:right w:val="nil"/>
            </w:tcBorders>
            <w:vAlign w:val="center"/>
          </w:tcPr>
          <w:p w:rsidR="002707D2" w:rsidRPr="002B2B26" w:rsidRDefault="002707D2" w:rsidP="002707D2">
            <w:pPr>
              <w:rPr>
                <w:rFonts w:asciiTheme="minorBidi" w:hAnsiTheme="minorBidi"/>
                <w:sz w:val="18"/>
                <w:szCs w:val="18"/>
              </w:rPr>
            </w:pPr>
            <w:r w:rsidRPr="002B2B26">
              <w:rPr>
                <w:rFonts w:asciiTheme="minorBidi" w:hAnsiTheme="minorBidi"/>
                <w:sz w:val="18"/>
                <w:szCs w:val="18"/>
              </w:rPr>
              <w:t>32</w:t>
            </w:r>
          </w:p>
        </w:tc>
        <w:tc>
          <w:tcPr>
            <w:tcW w:w="0" w:type="auto"/>
            <w:tcBorders>
              <w:top w:val="single" w:sz="4" w:space="0" w:color="auto"/>
              <w:left w:val="nil"/>
              <w:bottom w:val="nil"/>
              <w:right w:val="nil"/>
            </w:tcBorders>
            <w:vAlign w:val="center"/>
          </w:tcPr>
          <w:p w:rsidR="002707D2" w:rsidRPr="002B2B26" w:rsidRDefault="002707D2" w:rsidP="002707D2">
            <w:pPr>
              <w:rPr>
                <w:rFonts w:asciiTheme="minorBidi" w:hAnsiTheme="minorBidi"/>
                <w:sz w:val="18"/>
                <w:szCs w:val="18"/>
              </w:rPr>
            </w:pPr>
            <w:r w:rsidRPr="002B2B26">
              <w:rPr>
                <w:rFonts w:asciiTheme="minorBidi" w:hAnsiTheme="minorBidi"/>
                <w:sz w:val="18"/>
                <w:szCs w:val="18"/>
              </w:rPr>
              <w:t>8</w:t>
            </w:r>
          </w:p>
        </w:tc>
        <w:tc>
          <w:tcPr>
            <w:tcW w:w="0" w:type="auto"/>
            <w:tcBorders>
              <w:top w:val="single" w:sz="4" w:space="0" w:color="auto"/>
              <w:left w:val="nil"/>
              <w:bottom w:val="nil"/>
              <w:right w:val="nil"/>
            </w:tcBorders>
            <w:vAlign w:val="center"/>
          </w:tcPr>
          <w:p w:rsidR="002707D2" w:rsidRPr="002B2B26" w:rsidRDefault="002707D2" w:rsidP="002707D2">
            <w:pPr>
              <w:rPr>
                <w:rFonts w:asciiTheme="minorBidi" w:hAnsiTheme="minorBidi"/>
                <w:sz w:val="18"/>
                <w:szCs w:val="18"/>
              </w:rPr>
            </w:pPr>
            <w:r w:rsidRPr="002B2B26">
              <w:rPr>
                <w:rFonts w:asciiTheme="minorBidi" w:hAnsiTheme="minorBidi"/>
                <w:sz w:val="18"/>
                <w:szCs w:val="18"/>
              </w:rPr>
              <w:t>460</w:t>
            </w:r>
          </w:p>
        </w:tc>
        <w:tc>
          <w:tcPr>
            <w:tcW w:w="0" w:type="auto"/>
            <w:tcBorders>
              <w:top w:val="single" w:sz="4" w:space="0" w:color="auto"/>
              <w:left w:val="nil"/>
              <w:bottom w:val="nil"/>
              <w:right w:val="nil"/>
            </w:tcBorders>
            <w:vAlign w:val="center"/>
          </w:tcPr>
          <w:p w:rsidR="002707D2" w:rsidRPr="002B2B26" w:rsidRDefault="002707D2" w:rsidP="002707D2">
            <w:pPr>
              <w:rPr>
                <w:rFonts w:asciiTheme="minorBidi" w:hAnsiTheme="minorBidi"/>
                <w:sz w:val="18"/>
                <w:szCs w:val="18"/>
              </w:rPr>
            </w:pPr>
            <w:r w:rsidRPr="002B2B26">
              <w:rPr>
                <w:rFonts w:asciiTheme="minorBidi" w:hAnsiTheme="minorBidi"/>
                <w:sz w:val="18"/>
                <w:szCs w:val="18"/>
              </w:rPr>
              <w:t>10</w:t>
            </w:r>
          </w:p>
        </w:tc>
        <w:tc>
          <w:tcPr>
            <w:tcW w:w="0" w:type="auto"/>
            <w:tcBorders>
              <w:top w:val="single" w:sz="4" w:space="0" w:color="auto"/>
              <w:left w:val="nil"/>
              <w:bottom w:val="nil"/>
              <w:right w:val="nil"/>
            </w:tcBorders>
            <w:vAlign w:val="center"/>
          </w:tcPr>
          <w:p w:rsidR="002707D2" w:rsidRPr="002B2B26" w:rsidRDefault="002707D2" w:rsidP="002707D2">
            <w:pPr>
              <w:rPr>
                <w:rFonts w:asciiTheme="minorBidi" w:hAnsiTheme="minorBidi"/>
                <w:sz w:val="18"/>
                <w:szCs w:val="18"/>
              </w:rPr>
            </w:pPr>
            <w:r w:rsidRPr="002B2B26">
              <w:rPr>
                <w:rFonts w:asciiTheme="minorBidi" w:hAnsiTheme="minorBidi"/>
                <w:sz w:val="18"/>
                <w:szCs w:val="18"/>
              </w:rPr>
              <w:t>460</w:t>
            </w:r>
          </w:p>
        </w:tc>
        <w:tc>
          <w:tcPr>
            <w:tcW w:w="0" w:type="auto"/>
            <w:tcBorders>
              <w:top w:val="single" w:sz="4" w:space="0" w:color="auto"/>
              <w:left w:val="nil"/>
              <w:bottom w:val="nil"/>
              <w:right w:val="nil"/>
            </w:tcBorders>
            <w:vAlign w:val="center"/>
          </w:tcPr>
          <w:p w:rsidR="002707D2" w:rsidRPr="002B2B26" w:rsidRDefault="002707D2" w:rsidP="002707D2">
            <w:pPr>
              <w:rPr>
                <w:rFonts w:asciiTheme="minorBidi" w:hAnsiTheme="minorBidi"/>
                <w:sz w:val="18"/>
                <w:szCs w:val="18"/>
              </w:rPr>
            </w:pPr>
            <w:r w:rsidRPr="002B2B26">
              <w:rPr>
                <w:rFonts w:asciiTheme="minorBidi" w:hAnsiTheme="minorBidi"/>
                <w:sz w:val="18"/>
                <w:szCs w:val="18"/>
              </w:rPr>
              <w:t>100</w:t>
            </w:r>
          </w:p>
        </w:tc>
        <w:tc>
          <w:tcPr>
            <w:tcW w:w="0" w:type="auto"/>
            <w:tcBorders>
              <w:top w:val="single" w:sz="4" w:space="0" w:color="auto"/>
              <w:left w:val="nil"/>
              <w:bottom w:val="nil"/>
              <w:right w:val="nil"/>
            </w:tcBorders>
            <w:vAlign w:val="center"/>
          </w:tcPr>
          <w:p w:rsidR="002707D2" w:rsidRPr="002B2B26" w:rsidRDefault="002707D2" w:rsidP="002707D2">
            <w:pPr>
              <w:rPr>
                <w:rFonts w:asciiTheme="minorBidi" w:hAnsiTheme="minorBidi"/>
                <w:sz w:val="18"/>
                <w:szCs w:val="18"/>
              </w:rPr>
            </w:pPr>
            <w:r w:rsidRPr="002B2B26">
              <w:rPr>
                <w:rFonts w:asciiTheme="minorBidi" w:hAnsiTheme="minorBidi"/>
                <w:sz w:val="18"/>
                <w:szCs w:val="18"/>
              </w:rPr>
              <w:t>233</w:t>
            </w:r>
          </w:p>
        </w:tc>
      </w:tr>
      <w:tr w:rsidR="002707D2" w:rsidRPr="002B2B26" w:rsidTr="002707D2">
        <w:trPr>
          <w:trHeight w:val="248"/>
        </w:trPr>
        <w:tc>
          <w:tcPr>
            <w:tcW w:w="0" w:type="auto"/>
            <w:vMerge/>
            <w:tcBorders>
              <w:top w:val="nil"/>
              <w:left w:val="nil"/>
              <w:bottom w:val="nil"/>
              <w:right w:val="nil"/>
            </w:tcBorders>
            <w:vAlign w:val="center"/>
          </w:tcPr>
          <w:p w:rsidR="002707D2" w:rsidRPr="002B2B26" w:rsidRDefault="002707D2" w:rsidP="002707D2">
            <w:pPr>
              <w:rPr>
                <w:rFonts w:asciiTheme="minorBidi" w:hAnsiTheme="minorBidi"/>
                <w:sz w:val="18"/>
                <w:szCs w:val="18"/>
              </w:rPr>
            </w:pPr>
          </w:p>
        </w:tc>
        <w:tc>
          <w:tcPr>
            <w:tcW w:w="0" w:type="auto"/>
            <w:tcBorders>
              <w:top w:val="nil"/>
              <w:left w:val="nil"/>
              <w:bottom w:val="nil"/>
              <w:right w:val="nil"/>
            </w:tcBorders>
            <w:vAlign w:val="center"/>
          </w:tcPr>
          <w:p w:rsidR="002707D2" w:rsidRPr="002B2B26" w:rsidRDefault="002707D2" w:rsidP="002707D2">
            <w:pPr>
              <w:rPr>
                <w:rFonts w:asciiTheme="minorBidi" w:hAnsiTheme="minorBidi"/>
                <w:sz w:val="18"/>
                <w:szCs w:val="18"/>
              </w:rPr>
            </w:pPr>
            <w:r w:rsidRPr="002B2B26">
              <w:rPr>
                <w:rFonts w:asciiTheme="minorBidi" w:hAnsiTheme="minorBidi"/>
                <w:sz w:val="18"/>
                <w:szCs w:val="18"/>
              </w:rPr>
              <w:t>B-2</w:t>
            </w:r>
          </w:p>
        </w:tc>
        <w:tc>
          <w:tcPr>
            <w:tcW w:w="0" w:type="auto"/>
            <w:tcBorders>
              <w:top w:val="nil"/>
              <w:left w:val="nil"/>
              <w:bottom w:val="nil"/>
              <w:right w:val="nil"/>
            </w:tcBorders>
            <w:vAlign w:val="center"/>
          </w:tcPr>
          <w:p w:rsidR="002707D2" w:rsidRPr="002B2B26" w:rsidRDefault="002707D2" w:rsidP="002707D2">
            <w:pPr>
              <w:rPr>
                <w:rFonts w:asciiTheme="minorBidi" w:hAnsiTheme="minorBidi"/>
                <w:sz w:val="18"/>
                <w:szCs w:val="18"/>
              </w:rPr>
            </w:pPr>
            <w:r w:rsidRPr="002B2B26">
              <w:rPr>
                <w:rFonts w:asciiTheme="minorBidi" w:hAnsiTheme="minorBidi"/>
                <w:sz w:val="18"/>
                <w:szCs w:val="18"/>
              </w:rPr>
              <w:t>30</w:t>
            </w:r>
          </w:p>
        </w:tc>
        <w:tc>
          <w:tcPr>
            <w:tcW w:w="0" w:type="auto"/>
            <w:tcBorders>
              <w:top w:val="nil"/>
              <w:left w:val="nil"/>
              <w:bottom w:val="nil"/>
              <w:right w:val="nil"/>
            </w:tcBorders>
            <w:vAlign w:val="center"/>
          </w:tcPr>
          <w:p w:rsidR="002707D2" w:rsidRPr="002B2B26" w:rsidRDefault="002707D2" w:rsidP="002707D2">
            <w:pPr>
              <w:rPr>
                <w:rFonts w:asciiTheme="minorBidi" w:hAnsiTheme="minorBidi"/>
                <w:sz w:val="18"/>
                <w:szCs w:val="18"/>
              </w:rPr>
            </w:pPr>
            <w:r w:rsidRPr="002B2B26">
              <w:rPr>
                <w:rFonts w:asciiTheme="minorBidi" w:hAnsiTheme="minorBidi"/>
                <w:sz w:val="18"/>
                <w:szCs w:val="18"/>
              </w:rPr>
              <w:t>300</w:t>
            </w:r>
          </w:p>
        </w:tc>
        <w:tc>
          <w:tcPr>
            <w:tcW w:w="0" w:type="auto"/>
            <w:tcBorders>
              <w:top w:val="nil"/>
              <w:left w:val="nil"/>
              <w:bottom w:val="nil"/>
              <w:right w:val="nil"/>
            </w:tcBorders>
            <w:vAlign w:val="center"/>
          </w:tcPr>
          <w:p w:rsidR="002707D2" w:rsidRPr="002B2B26" w:rsidRDefault="002707D2" w:rsidP="002707D2">
            <w:pPr>
              <w:rPr>
                <w:rFonts w:asciiTheme="minorBidi" w:hAnsiTheme="minorBidi"/>
                <w:sz w:val="18"/>
                <w:szCs w:val="18"/>
              </w:rPr>
            </w:pPr>
            <w:r w:rsidRPr="002B2B26">
              <w:rPr>
                <w:rFonts w:asciiTheme="minorBidi" w:hAnsiTheme="minorBidi"/>
                <w:sz w:val="18"/>
                <w:szCs w:val="18"/>
              </w:rPr>
              <w:t>250</w:t>
            </w:r>
          </w:p>
        </w:tc>
        <w:tc>
          <w:tcPr>
            <w:tcW w:w="0" w:type="auto"/>
            <w:tcBorders>
              <w:top w:val="nil"/>
              <w:left w:val="nil"/>
              <w:bottom w:val="nil"/>
              <w:right w:val="nil"/>
            </w:tcBorders>
            <w:vAlign w:val="center"/>
          </w:tcPr>
          <w:p w:rsidR="002707D2" w:rsidRPr="002B2B26" w:rsidRDefault="002707D2" w:rsidP="002707D2">
            <w:pPr>
              <w:rPr>
                <w:rFonts w:asciiTheme="minorBidi" w:hAnsiTheme="minorBidi"/>
                <w:sz w:val="18"/>
                <w:szCs w:val="18"/>
              </w:rPr>
            </w:pPr>
            <w:r w:rsidRPr="002B2B26">
              <w:rPr>
                <w:rFonts w:asciiTheme="minorBidi" w:hAnsiTheme="minorBidi"/>
                <w:sz w:val="18"/>
                <w:szCs w:val="18"/>
              </w:rPr>
              <w:t>3.0</w:t>
            </w:r>
          </w:p>
        </w:tc>
        <w:tc>
          <w:tcPr>
            <w:tcW w:w="0" w:type="auto"/>
            <w:tcBorders>
              <w:top w:val="nil"/>
              <w:left w:val="nil"/>
              <w:bottom w:val="nil"/>
              <w:right w:val="nil"/>
            </w:tcBorders>
            <w:vAlign w:val="center"/>
          </w:tcPr>
          <w:p w:rsidR="002707D2" w:rsidRPr="002B2B26" w:rsidRDefault="002707D2" w:rsidP="002707D2">
            <w:pPr>
              <w:rPr>
                <w:rFonts w:asciiTheme="minorBidi" w:hAnsiTheme="minorBidi"/>
                <w:sz w:val="18"/>
                <w:szCs w:val="18"/>
              </w:rPr>
            </w:pPr>
            <w:r w:rsidRPr="002B2B26">
              <w:rPr>
                <w:rFonts w:asciiTheme="minorBidi" w:hAnsiTheme="minorBidi"/>
                <w:sz w:val="18"/>
                <w:szCs w:val="18"/>
              </w:rPr>
              <w:t>30</w:t>
            </w:r>
          </w:p>
        </w:tc>
        <w:tc>
          <w:tcPr>
            <w:tcW w:w="0" w:type="auto"/>
            <w:tcBorders>
              <w:top w:val="nil"/>
              <w:left w:val="nil"/>
              <w:bottom w:val="nil"/>
              <w:right w:val="nil"/>
            </w:tcBorders>
            <w:vAlign w:val="center"/>
          </w:tcPr>
          <w:p w:rsidR="002707D2" w:rsidRPr="002B2B26" w:rsidRDefault="002707D2" w:rsidP="002707D2">
            <w:pPr>
              <w:rPr>
                <w:rFonts w:asciiTheme="minorBidi" w:hAnsiTheme="minorBidi"/>
                <w:sz w:val="18"/>
                <w:szCs w:val="18"/>
              </w:rPr>
            </w:pPr>
            <w:r w:rsidRPr="002B2B26">
              <w:rPr>
                <w:rFonts w:asciiTheme="minorBidi" w:hAnsiTheme="minorBidi"/>
                <w:sz w:val="18"/>
                <w:szCs w:val="18"/>
              </w:rPr>
              <w:t>32</w:t>
            </w:r>
          </w:p>
        </w:tc>
        <w:tc>
          <w:tcPr>
            <w:tcW w:w="0" w:type="auto"/>
            <w:tcBorders>
              <w:top w:val="nil"/>
              <w:left w:val="nil"/>
              <w:bottom w:val="nil"/>
              <w:right w:val="nil"/>
            </w:tcBorders>
            <w:vAlign w:val="center"/>
          </w:tcPr>
          <w:p w:rsidR="002707D2" w:rsidRPr="002B2B26" w:rsidRDefault="002707D2" w:rsidP="002707D2">
            <w:pPr>
              <w:rPr>
                <w:rFonts w:asciiTheme="minorBidi" w:hAnsiTheme="minorBidi"/>
                <w:sz w:val="18"/>
                <w:szCs w:val="18"/>
              </w:rPr>
            </w:pPr>
            <w:r w:rsidRPr="002B2B26">
              <w:rPr>
                <w:rFonts w:asciiTheme="minorBidi" w:hAnsiTheme="minorBidi"/>
                <w:sz w:val="18"/>
                <w:szCs w:val="18"/>
              </w:rPr>
              <w:t>8</w:t>
            </w:r>
          </w:p>
        </w:tc>
        <w:tc>
          <w:tcPr>
            <w:tcW w:w="0" w:type="auto"/>
            <w:tcBorders>
              <w:top w:val="nil"/>
              <w:left w:val="nil"/>
              <w:bottom w:val="nil"/>
              <w:right w:val="nil"/>
            </w:tcBorders>
            <w:vAlign w:val="center"/>
          </w:tcPr>
          <w:p w:rsidR="002707D2" w:rsidRPr="002B2B26" w:rsidRDefault="002707D2" w:rsidP="002707D2">
            <w:pPr>
              <w:rPr>
                <w:rFonts w:asciiTheme="minorBidi" w:hAnsiTheme="minorBidi"/>
                <w:sz w:val="18"/>
                <w:szCs w:val="18"/>
              </w:rPr>
            </w:pPr>
            <w:r w:rsidRPr="002B2B26">
              <w:rPr>
                <w:rFonts w:asciiTheme="minorBidi" w:hAnsiTheme="minorBidi"/>
                <w:sz w:val="18"/>
                <w:szCs w:val="18"/>
              </w:rPr>
              <w:t>460</w:t>
            </w:r>
          </w:p>
        </w:tc>
        <w:tc>
          <w:tcPr>
            <w:tcW w:w="0" w:type="auto"/>
            <w:tcBorders>
              <w:top w:val="nil"/>
              <w:left w:val="nil"/>
              <w:bottom w:val="nil"/>
              <w:right w:val="nil"/>
            </w:tcBorders>
            <w:vAlign w:val="center"/>
          </w:tcPr>
          <w:p w:rsidR="002707D2" w:rsidRPr="002B2B26" w:rsidRDefault="002707D2" w:rsidP="002707D2">
            <w:pPr>
              <w:rPr>
                <w:rFonts w:asciiTheme="minorBidi" w:hAnsiTheme="minorBidi"/>
                <w:sz w:val="18"/>
                <w:szCs w:val="18"/>
              </w:rPr>
            </w:pPr>
            <w:r w:rsidRPr="002B2B26">
              <w:rPr>
                <w:rFonts w:asciiTheme="minorBidi" w:hAnsiTheme="minorBidi"/>
                <w:sz w:val="18"/>
                <w:szCs w:val="18"/>
              </w:rPr>
              <w:t>10</w:t>
            </w:r>
          </w:p>
        </w:tc>
        <w:tc>
          <w:tcPr>
            <w:tcW w:w="0" w:type="auto"/>
            <w:tcBorders>
              <w:top w:val="nil"/>
              <w:left w:val="nil"/>
              <w:bottom w:val="nil"/>
              <w:right w:val="nil"/>
            </w:tcBorders>
            <w:vAlign w:val="center"/>
          </w:tcPr>
          <w:p w:rsidR="002707D2" w:rsidRPr="002B2B26" w:rsidRDefault="002707D2" w:rsidP="002707D2">
            <w:pPr>
              <w:rPr>
                <w:rFonts w:asciiTheme="minorBidi" w:hAnsiTheme="minorBidi"/>
                <w:sz w:val="18"/>
                <w:szCs w:val="18"/>
              </w:rPr>
            </w:pPr>
            <w:r w:rsidRPr="002B2B26">
              <w:rPr>
                <w:rFonts w:asciiTheme="minorBidi" w:hAnsiTheme="minorBidi"/>
                <w:sz w:val="18"/>
                <w:szCs w:val="18"/>
              </w:rPr>
              <w:t>460</w:t>
            </w:r>
          </w:p>
        </w:tc>
        <w:tc>
          <w:tcPr>
            <w:tcW w:w="0" w:type="auto"/>
            <w:tcBorders>
              <w:top w:val="nil"/>
              <w:left w:val="nil"/>
              <w:bottom w:val="nil"/>
              <w:right w:val="nil"/>
            </w:tcBorders>
            <w:vAlign w:val="center"/>
          </w:tcPr>
          <w:p w:rsidR="002707D2" w:rsidRPr="002B2B26" w:rsidRDefault="002707D2" w:rsidP="002707D2">
            <w:pPr>
              <w:rPr>
                <w:rFonts w:asciiTheme="minorBidi" w:hAnsiTheme="minorBidi"/>
                <w:sz w:val="18"/>
                <w:szCs w:val="18"/>
              </w:rPr>
            </w:pPr>
            <w:r w:rsidRPr="002B2B26">
              <w:rPr>
                <w:rFonts w:asciiTheme="minorBidi" w:hAnsiTheme="minorBidi"/>
                <w:sz w:val="18"/>
                <w:szCs w:val="18"/>
              </w:rPr>
              <w:t>100</w:t>
            </w:r>
          </w:p>
        </w:tc>
        <w:tc>
          <w:tcPr>
            <w:tcW w:w="0" w:type="auto"/>
            <w:tcBorders>
              <w:top w:val="nil"/>
              <w:left w:val="nil"/>
              <w:bottom w:val="nil"/>
              <w:right w:val="nil"/>
            </w:tcBorders>
            <w:vAlign w:val="center"/>
          </w:tcPr>
          <w:p w:rsidR="002707D2" w:rsidRPr="002B2B26" w:rsidRDefault="002707D2" w:rsidP="002707D2">
            <w:pPr>
              <w:rPr>
                <w:rFonts w:asciiTheme="minorBidi" w:hAnsiTheme="minorBidi"/>
                <w:sz w:val="18"/>
                <w:szCs w:val="18"/>
              </w:rPr>
            </w:pPr>
            <w:r w:rsidRPr="002B2B26">
              <w:rPr>
                <w:rFonts w:asciiTheme="minorBidi" w:hAnsiTheme="minorBidi"/>
                <w:sz w:val="18"/>
                <w:szCs w:val="18"/>
              </w:rPr>
              <w:t>183</w:t>
            </w:r>
          </w:p>
        </w:tc>
      </w:tr>
      <w:tr w:rsidR="002707D2" w:rsidRPr="002B2B26" w:rsidTr="002707D2">
        <w:trPr>
          <w:trHeight w:val="232"/>
        </w:trPr>
        <w:tc>
          <w:tcPr>
            <w:tcW w:w="0" w:type="auto"/>
            <w:vMerge/>
            <w:tcBorders>
              <w:top w:val="nil"/>
              <w:left w:val="nil"/>
              <w:bottom w:val="nil"/>
              <w:right w:val="nil"/>
            </w:tcBorders>
            <w:vAlign w:val="center"/>
          </w:tcPr>
          <w:p w:rsidR="002707D2" w:rsidRPr="002B2B26" w:rsidRDefault="002707D2" w:rsidP="002707D2">
            <w:pPr>
              <w:rPr>
                <w:rFonts w:asciiTheme="minorBidi" w:hAnsiTheme="minorBidi"/>
                <w:sz w:val="18"/>
                <w:szCs w:val="18"/>
              </w:rPr>
            </w:pPr>
          </w:p>
        </w:tc>
        <w:tc>
          <w:tcPr>
            <w:tcW w:w="0" w:type="auto"/>
            <w:tcBorders>
              <w:top w:val="nil"/>
              <w:left w:val="nil"/>
              <w:bottom w:val="nil"/>
              <w:right w:val="nil"/>
            </w:tcBorders>
            <w:vAlign w:val="center"/>
          </w:tcPr>
          <w:p w:rsidR="002707D2" w:rsidRPr="002B2B26" w:rsidRDefault="002707D2" w:rsidP="002707D2">
            <w:pPr>
              <w:rPr>
                <w:rFonts w:asciiTheme="minorBidi" w:hAnsiTheme="minorBidi"/>
                <w:sz w:val="18"/>
                <w:szCs w:val="18"/>
              </w:rPr>
            </w:pPr>
            <w:r w:rsidRPr="002B2B26">
              <w:rPr>
                <w:rFonts w:asciiTheme="minorBidi" w:hAnsiTheme="minorBidi"/>
                <w:sz w:val="18"/>
                <w:szCs w:val="18"/>
              </w:rPr>
              <w:t>B-3</w:t>
            </w:r>
          </w:p>
        </w:tc>
        <w:tc>
          <w:tcPr>
            <w:tcW w:w="0" w:type="auto"/>
            <w:tcBorders>
              <w:top w:val="nil"/>
              <w:left w:val="nil"/>
              <w:bottom w:val="nil"/>
              <w:right w:val="nil"/>
            </w:tcBorders>
            <w:vAlign w:val="center"/>
          </w:tcPr>
          <w:p w:rsidR="002707D2" w:rsidRPr="002B2B26" w:rsidRDefault="002707D2" w:rsidP="002707D2">
            <w:pPr>
              <w:rPr>
                <w:rFonts w:asciiTheme="minorBidi" w:hAnsiTheme="minorBidi"/>
                <w:sz w:val="18"/>
                <w:szCs w:val="18"/>
              </w:rPr>
            </w:pPr>
            <w:r w:rsidRPr="002B2B26">
              <w:rPr>
                <w:rFonts w:asciiTheme="minorBidi" w:hAnsiTheme="minorBidi"/>
                <w:sz w:val="18"/>
                <w:szCs w:val="18"/>
              </w:rPr>
              <w:t>30</w:t>
            </w:r>
          </w:p>
        </w:tc>
        <w:tc>
          <w:tcPr>
            <w:tcW w:w="0" w:type="auto"/>
            <w:tcBorders>
              <w:top w:val="nil"/>
              <w:left w:val="nil"/>
              <w:bottom w:val="nil"/>
              <w:right w:val="nil"/>
            </w:tcBorders>
            <w:vAlign w:val="center"/>
          </w:tcPr>
          <w:p w:rsidR="002707D2" w:rsidRPr="002B2B26" w:rsidRDefault="002707D2" w:rsidP="002707D2">
            <w:pPr>
              <w:rPr>
                <w:rFonts w:asciiTheme="minorBidi" w:hAnsiTheme="minorBidi"/>
                <w:sz w:val="18"/>
                <w:szCs w:val="18"/>
              </w:rPr>
            </w:pPr>
            <w:r w:rsidRPr="002B2B26">
              <w:rPr>
                <w:rFonts w:asciiTheme="minorBidi" w:hAnsiTheme="minorBidi"/>
                <w:sz w:val="18"/>
                <w:szCs w:val="18"/>
              </w:rPr>
              <w:t>300</w:t>
            </w:r>
          </w:p>
        </w:tc>
        <w:tc>
          <w:tcPr>
            <w:tcW w:w="0" w:type="auto"/>
            <w:tcBorders>
              <w:top w:val="nil"/>
              <w:left w:val="nil"/>
              <w:bottom w:val="nil"/>
              <w:right w:val="nil"/>
            </w:tcBorders>
            <w:vAlign w:val="center"/>
          </w:tcPr>
          <w:p w:rsidR="002707D2" w:rsidRPr="002B2B26" w:rsidRDefault="002707D2" w:rsidP="002707D2">
            <w:pPr>
              <w:rPr>
                <w:rFonts w:asciiTheme="minorBidi" w:hAnsiTheme="minorBidi"/>
                <w:sz w:val="18"/>
                <w:szCs w:val="18"/>
              </w:rPr>
            </w:pPr>
            <w:r w:rsidRPr="002B2B26">
              <w:rPr>
                <w:rFonts w:asciiTheme="minorBidi" w:hAnsiTheme="minorBidi"/>
                <w:sz w:val="18"/>
                <w:szCs w:val="18"/>
              </w:rPr>
              <w:t>400</w:t>
            </w:r>
          </w:p>
        </w:tc>
        <w:tc>
          <w:tcPr>
            <w:tcW w:w="0" w:type="auto"/>
            <w:tcBorders>
              <w:top w:val="nil"/>
              <w:left w:val="nil"/>
              <w:bottom w:val="nil"/>
              <w:right w:val="nil"/>
            </w:tcBorders>
            <w:vAlign w:val="center"/>
          </w:tcPr>
          <w:p w:rsidR="002707D2" w:rsidRPr="002B2B26" w:rsidRDefault="002707D2" w:rsidP="002707D2">
            <w:pPr>
              <w:rPr>
                <w:rFonts w:asciiTheme="minorBidi" w:hAnsiTheme="minorBidi"/>
                <w:sz w:val="18"/>
                <w:szCs w:val="18"/>
              </w:rPr>
            </w:pPr>
            <w:r w:rsidRPr="002B2B26">
              <w:rPr>
                <w:rFonts w:asciiTheme="minorBidi" w:hAnsiTheme="minorBidi"/>
                <w:sz w:val="18"/>
                <w:szCs w:val="18"/>
              </w:rPr>
              <w:t>3.0</w:t>
            </w:r>
          </w:p>
        </w:tc>
        <w:tc>
          <w:tcPr>
            <w:tcW w:w="0" w:type="auto"/>
            <w:tcBorders>
              <w:top w:val="nil"/>
              <w:left w:val="nil"/>
              <w:bottom w:val="nil"/>
              <w:right w:val="nil"/>
            </w:tcBorders>
            <w:vAlign w:val="center"/>
          </w:tcPr>
          <w:p w:rsidR="002707D2" w:rsidRPr="002B2B26" w:rsidRDefault="002707D2" w:rsidP="002707D2">
            <w:pPr>
              <w:rPr>
                <w:rFonts w:asciiTheme="minorBidi" w:hAnsiTheme="minorBidi"/>
                <w:sz w:val="18"/>
                <w:szCs w:val="18"/>
              </w:rPr>
            </w:pPr>
            <w:r w:rsidRPr="002B2B26">
              <w:rPr>
                <w:rFonts w:asciiTheme="minorBidi" w:hAnsiTheme="minorBidi"/>
                <w:sz w:val="18"/>
                <w:szCs w:val="18"/>
              </w:rPr>
              <w:t>30</w:t>
            </w:r>
          </w:p>
        </w:tc>
        <w:tc>
          <w:tcPr>
            <w:tcW w:w="0" w:type="auto"/>
            <w:tcBorders>
              <w:top w:val="nil"/>
              <w:left w:val="nil"/>
              <w:bottom w:val="nil"/>
              <w:right w:val="nil"/>
            </w:tcBorders>
            <w:vAlign w:val="center"/>
          </w:tcPr>
          <w:p w:rsidR="002707D2" w:rsidRPr="002B2B26" w:rsidRDefault="002707D2" w:rsidP="002707D2">
            <w:pPr>
              <w:rPr>
                <w:rFonts w:asciiTheme="minorBidi" w:hAnsiTheme="minorBidi"/>
                <w:sz w:val="18"/>
                <w:szCs w:val="18"/>
              </w:rPr>
            </w:pPr>
            <w:r w:rsidRPr="002B2B26">
              <w:rPr>
                <w:rFonts w:asciiTheme="minorBidi" w:hAnsiTheme="minorBidi"/>
                <w:sz w:val="18"/>
                <w:szCs w:val="18"/>
              </w:rPr>
              <w:t>32</w:t>
            </w:r>
          </w:p>
        </w:tc>
        <w:tc>
          <w:tcPr>
            <w:tcW w:w="0" w:type="auto"/>
            <w:tcBorders>
              <w:top w:val="nil"/>
              <w:left w:val="nil"/>
              <w:bottom w:val="nil"/>
              <w:right w:val="nil"/>
            </w:tcBorders>
            <w:vAlign w:val="center"/>
          </w:tcPr>
          <w:p w:rsidR="002707D2" w:rsidRPr="002B2B26" w:rsidRDefault="002707D2" w:rsidP="002707D2">
            <w:pPr>
              <w:rPr>
                <w:rFonts w:asciiTheme="minorBidi" w:hAnsiTheme="minorBidi"/>
                <w:sz w:val="18"/>
                <w:szCs w:val="18"/>
              </w:rPr>
            </w:pPr>
            <w:r w:rsidRPr="002B2B26">
              <w:rPr>
                <w:rFonts w:asciiTheme="minorBidi" w:hAnsiTheme="minorBidi"/>
                <w:sz w:val="18"/>
                <w:szCs w:val="18"/>
              </w:rPr>
              <w:t>8</w:t>
            </w:r>
          </w:p>
        </w:tc>
        <w:tc>
          <w:tcPr>
            <w:tcW w:w="0" w:type="auto"/>
            <w:tcBorders>
              <w:top w:val="nil"/>
              <w:left w:val="nil"/>
              <w:bottom w:val="nil"/>
              <w:right w:val="nil"/>
            </w:tcBorders>
            <w:vAlign w:val="center"/>
          </w:tcPr>
          <w:p w:rsidR="002707D2" w:rsidRPr="002B2B26" w:rsidRDefault="002707D2" w:rsidP="002707D2">
            <w:pPr>
              <w:rPr>
                <w:rFonts w:asciiTheme="minorBidi" w:hAnsiTheme="minorBidi"/>
                <w:sz w:val="18"/>
                <w:szCs w:val="18"/>
              </w:rPr>
            </w:pPr>
            <w:r w:rsidRPr="002B2B26">
              <w:rPr>
                <w:rFonts w:asciiTheme="minorBidi" w:hAnsiTheme="minorBidi"/>
                <w:sz w:val="18"/>
                <w:szCs w:val="18"/>
              </w:rPr>
              <w:t>460</w:t>
            </w:r>
          </w:p>
        </w:tc>
        <w:tc>
          <w:tcPr>
            <w:tcW w:w="0" w:type="auto"/>
            <w:tcBorders>
              <w:top w:val="nil"/>
              <w:left w:val="nil"/>
              <w:bottom w:val="nil"/>
              <w:right w:val="nil"/>
            </w:tcBorders>
            <w:vAlign w:val="center"/>
          </w:tcPr>
          <w:p w:rsidR="002707D2" w:rsidRPr="002B2B26" w:rsidRDefault="002707D2" w:rsidP="002707D2">
            <w:pPr>
              <w:rPr>
                <w:rFonts w:asciiTheme="minorBidi" w:hAnsiTheme="minorBidi"/>
                <w:sz w:val="18"/>
                <w:szCs w:val="18"/>
              </w:rPr>
            </w:pPr>
            <w:r w:rsidRPr="002B2B26">
              <w:rPr>
                <w:rFonts w:asciiTheme="minorBidi" w:hAnsiTheme="minorBidi"/>
                <w:sz w:val="18"/>
                <w:szCs w:val="18"/>
              </w:rPr>
              <w:t>10</w:t>
            </w:r>
          </w:p>
        </w:tc>
        <w:tc>
          <w:tcPr>
            <w:tcW w:w="0" w:type="auto"/>
            <w:tcBorders>
              <w:top w:val="nil"/>
              <w:left w:val="nil"/>
              <w:bottom w:val="nil"/>
              <w:right w:val="nil"/>
            </w:tcBorders>
            <w:vAlign w:val="center"/>
          </w:tcPr>
          <w:p w:rsidR="002707D2" w:rsidRPr="002B2B26" w:rsidRDefault="002707D2" w:rsidP="002707D2">
            <w:pPr>
              <w:rPr>
                <w:rFonts w:asciiTheme="minorBidi" w:hAnsiTheme="minorBidi"/>
                <w:sz w:val="18"/>
                <w:szCs w:val="18"/>
              </w:rPr>
            </w:pPr>
            <w:r w:rsidRPr="002B2B26">
              <w:rPr>
                <w:rFonts w:asciiTheme="minorBidi" w:hAnsiTheme="minorBidi"/>
                <w:sz w:val="18"/>
                <w:szCs w:val="18"/>
              </w:rPr>
              <w:t>460</w:t>
            </w:r>
          </w:p>
        </w:tc>
        <w:tc>
          <w:tcPr>
            <w:tcW w:w="0" w:type="auto"/>
            <w:tcBorders>
              <w:top w:val="nil"/>
              <w:left w:val="nil"/>
              <w:bottom w:val="nil"/>
              <w:right w:val="nil"/>
            </w:tcBorders>
            <w:vAlign w:val="center"/>
          </w:tcPr>
          <w:p w:rsidR="002707D2" w:rsidRPr="002B2B26" w:rsidRDefault="002707D2" w:rsidP="002707D2">
            <w:pPr>
              <w:rPr>
                <w:rFonts w:asciiTheme="minorBidi" w:hAnsiTheme="minorBidi"/>
                <w:sz w:val="18"/>
                <w:szCs w:val="18"/>
              </w:rPr>
            </w:pPr>
            <w:r w:rsidRPr="002B2B26">
              <w:rPr>
                <w:rFonts w:asciiTheme="minorBidi" w:hAnsiTheme="minorBidi"/>
                <w:sz w:val="18"/>
                <w:szCs w:val="18"/>
              </w:rPr>
              <w:t>100</w:t>
            </w:r>
          </w:p>
        </w:tc>
        <w:tc>
          <w:tcPr>
            <w:tcW w:w="0" w:type="auto"/>
            <w:tcBorders>
              <w:top w:val="nil"/>
              <w:left w:val="nil"/>
              <w:bottom w:val="nil"/>
              <w:right w:val="nil"/>
            </w:tcBorders>
            <w:vAlign w:val="center"/>
          </w:tcPr>
          <w:p w:rsidR="002707D2" w:rsidRPr="002B2B26" w:rsidRDefault="002707D2" w:rsidP="002707D2">
            <w:pPr>
              <w:rPr>
                <w:rFonts w:asciiTheme="minorBidi" w:hAnsiTheme="minorBidi"/>
                <w:sz w:val="18"/>
                <w:szCs w:val="18"/>
              </w:rPr>
            </w:pPr>
            <w:r w:rsidRPr="002B2B26">
              <w:rPr>
                <w:rFonts w:asciiTheme="minorBidi" w:hAnsiTheme="minorBidi"/>
                <w:sz w:val="18"/>
                <w:szCs w:val="18"/>
              </w:rPr>
              <w:t>333</w:t>
            </w:r>
          </w:p>
        </w:tc>
      </w:tr>
      <w:tr w:rsidR="002707D2" w:rsidRPr="002B2B26" w:rsidTr="002707D2">
        <w:trPr>
          <w:trHeight w:val="232"/>
        </w:trPr>
        <w:tc>
          <w:tcPr>
            <w:tcW w:w="0" w:type="auto"/>
            <w:vMerge/>
            <w:tcBorders>
              <w:top w:val="nil"/>
              <w:left w:val="nil"/>
              <w:bottom w:val="nil"/>
              <w:right w:val="nil"/>
            </w:tcBorders>
            <w:vAlign w:val="center"/>
          </w:tcPr>
          <w:p w:rsidR="002707D2" w:rsidRPr="002B2B26" w:rsidRDefault="002707D2" w:rsidP="002707D2">
            <w:pPr>
              <w:rPr>
                <w:rFonts w:asciiTheme="minorBidi" w:hAnsiTheme="minorBidi"/>
                <w:sz w:val="18"/>
                <w:szCs w:val="18"/>
              </w:rPr>
            </w:pPr>
          </w:p>
        </w:tc>
        <w:tc>
          <w:tcPr>
            <w:tcW w:w="0" w:type="auto"/>
            <w:tcBorders>
              <w:top w:val="nil"/>
              <w:left w:val="nil"/>
              <w:bottom w:val="nil"/>
              <w:right w:val="nil"/>
            </w:tcBorders>
            <w:vAlign w:val="center"/>
          </w:tcPr>
          <w:p w:rsidR="002707D2" w:rsidRPr="002B2B26" w:rsidRDefault="002707D2" w:rsidP="002707D2">
            <w:pPr>
              <w:rPr>
                <w:rFonts w:asciiTheme="minorBidi" w:hAnsiTheme="minorBidi"/>
                <w:sz w:val="18"/>
                <w:szCs w:val="18"/>
              </w:rPr>
            </w:pPr>
            <w:r w:rsidRPr="002B2B26">
              <w:rPr>
                <w:rFonts w:asciiTheme="minorBidi" w:hAnsiTheme="minorBidi"/>
                <w:sz w:val="18"/>
                <w:szCs w:val="18"/>
              </w:rPr>
              <w:t>B-4</w:t>
            </w:r>
          </w:p>
        </w:tc>
        <w:tc>
          <w:tcPr>
            <w:tcW w:w="0" w:type="auto"/>
            <w:tcBorders>
              <w:top w:val="nil"/>
              <w:left w:val="nil"/>
              <w:bottom w:val="nil"/>
              <w:right w:val="nil"/>
            </w:tcBorders>
            <w:vAlign w:val="center"/>
          </w:tcPr>
          <w:p w:rsidR="002707D2" w:rsidRPr="002B2B26" w:rsidRDefault="002707D2" w:rsidP="002707D2">
            <w:pPr>
              <w:rPr>
                <w:rFonts w:asciiTheme="minorBidi" w:hAnsiTheme="minorBidi"/>
                <w:sz w:val="18"/>
                <w:szCs w:val="18"/>
              </w:rPr>
            </w:pPr>
            <w:r w:rsidRPr="002B2B26">
              <w:rPr>
                <w:rFonts w:asciiTheme="minorBidi" w:hAnsiTheme="minorBidi"/>
                <w:sz w:val="18"/>
                <w:szCs w:val="18"/>
              </w:rPr>
              <w:t>30</w:t>
            </w:r>
          </w:p>
        </w:tc>
        <w:tc>
          <w:tcPr>
            <w:tcW w:w="0" w:type="auto"/>
            <w:tcBorders>
              <w:top w:val="nil"/>
              <w:left w:val="nil"/>
              <w:bottom w:val="nil"/>
              <w:right w:val="nil"/>
            </w:tcBorders>
            <w:vAlign w:val="center"/>
          </w:tcPr>
          <w:p w:rsidR="002707D2" w:rsidRPr="002B2B26" w:rsidRDefault="002707D2" w:rsidP="002707D2">
            <w:pPr>
              <w:rPr>
                <w:rFonts w:asciiTheme="minorBidi" w:hAnsiTheme="minorBidi"/>
                <w:sz w:val="18"/>
                <w:szCs w:val="18"/>
              </w:rPr>
            </w:pPr>
            <w:r w:rsidRPr="002B2B26">
              <w:rPr>
                <w:rFonts w:asciiTheme="minorBidi" w:hAnsiTheme="minorBidi"/>
                <w:sz w:val="18"/>
                <w:szCs w:val="18"/>
              </w:rPr>
              <w:t>400</w:t>
            </w:r>
          </w:p>
        </w:tc>
        <w:tc>
          <w:tcPr>
            <w:tcW w:w="0" w:type="auto"/>
            <w:tcBorders>
              <w:top w:val="nil"/>
              <w:left w:val="nil"/>
              <w:bottom w:val="nil"/>
              <w:right w:val="nil"/>
            </w:tcBorders>
            <w:vAlign w:val="center"/>
          </w:tcPr>
          <w:p w:rsidR="002707D2" w:rsidRPr="002B2B26" w:rsidRDefault="002707D2" w:rsidP="002707D2">
            <w:pPr>
              <w:rPr>
                <w:rFonts w:asciiTheme="minorBidi" w:hAnsiTheme="minorBidi"/>
                <w:sz w:val="18"/>
                <w:szCs w:val="18"/>
              </w:rPr>
            </w:pPr>
            <w:r w:rsidRPr="002B2B26">
              <w:rPr>
                <w:rFonts w:asciiTheme="minorBidi" w:hAnsiTheme="minorBidi"/>
                <w:sz w:val="18"/>
                <w:szCs w:val="18"/>
              </w:rPr>
              <w:t>300</w:t>
            </w:r>
          </w:p>
        </w:tc>
        <w:tc>
          <w:tcPr>
            <w:tcW w:w="0" w:type="auto"/>
            <w:tcBorders>
              <w:top w:val="nil"/>
              <w:left w:val="nil"/>
              <w:bottom w:val="nil"/>
              <w:right w:val="nil"/>
            </w:tcBorders>
            <w:vAlign w:val="center"/>
          </w:tcPr>
          <w:p w:rsidR="002707D2" w:rsidRPr="002B2B26" w:rsidRDefault="002707D2" w:rsidP="002707D2">
            <w:pPr>
              <w:rPr>
                <w:rFonts w:asciiTheme="minorBidi" w:hAnsiTheme="minorBidi"/>
                <w:sz w:val="18"/>
                <w:szCs w:val="18"/>
              </w:rPr>
            </w:pPr>
            <w:r w:rsidRPr="002B2B26">
              <w:rPr>
                <w:rFonts w:asciiTheme="minorBidi" w:hAnsiTheme="minorBidi"/>
                <w:sz w:val="18"/>
                <w:szCs w:val="18"/>
              </w:rPr>
              <w:t>3.0</w:t>
            </w:r>
          </w:p>
        </w:tc>
        <w:tc>
          <w:tcPr>
            <w:tcW w:w="0" w:type="auto"/>
            <w:tcBorders>
              <w:top w:val="nil"/>
              <w:left w:val="nil"/>
              <w:bottom w:val="nil"/>
              <w:right w:val="nil"/>
            </w:tcBorders>
            <w:vAlign w:val="center"/>
          </w:tcPr>
          <w:p w:rsidR="002707D2" w:rsidRPr="002B2B26" w:rsidRDefault="002707D2" w:rsidP="002707D2">
            <w:pPr>
              <w:rPr>
                <w:rFonts w:asciiTheme="minorBidi" w:hAnsiTheme="minorBidi"/>
                <w:sz w:val="18"/>
                <w:szCs w:val="18"/>
              </w:rPr>
            </w:pPr>
            <w:r w:rsidRPr="002B2B26">
              <w:rPr>
                <w:rFonts w:asciiTheme="minorBidi" w:hAnsiTheme="minorBidi"/>
                <w:sz w:val="18"/>
                <w:szCs w:val="18"/>
              </w:rPr>
              <w:t>30</w:t>
            </w:r>
          </w:p>
        </w:tc>
        <w:tc>
          <w:tcPr>
            <w:tcW w:w="0" w:type="auto"/>
            <w:tcBorders>
              <w:top w:val="nil"/>
              <w:left w:val="nil"/>
              <w:bottom w:val="nil"/>
              <w:right w:val="nil"/>
            </w:tcBorders>
            <w:vAlign w:val="center"/>
          </w:tcPr>
          <w:p w:rsidR="002707D2" w:rsidRPr="002B2B26" w:rsidRDefault="002707D2" w:rsidP="002707D2">
            <w:pPr>
              <w:rPr>
                <w:rFonts w:asciiTheme="minorBidi" w:hAnsiTheme="minorBidi"/>
                <w:sz w:val="18"/>
                <w:szCs w:val="18"/>
              </w:rPr>
            </w:pPr>
            <w:r w:rsidRPr="002B2B26">
              <w:rPr>
                <w:rFonts w:asciiTheme="minorBidi" w:hAnsiTheme="minorBidi"/>
                <w:sz w:val="18"/>
                <w:szCs w:val="18"/>
              </w:rPr>
              <w:t>32</w:t>
            </w:r>
          </w:p>
        </w:tc>
        <w:tc>
          <w:tcPr>
            <w:tcW w:w="0" w:type="auto"/>
            <w:tcBorders>
              <w:top w:val="nil"/>
              <w:left w:val="nil"/>
              <w:bottom w:val="nil"/>
              <w:right w:val="nil"/>
            </w:tcBorders>
            <w:vAlign w:val="center"/>
          </w:tcPr>
          <w:p w:rsidR="002707D2" w:rsidRPr="002B2B26" w:rsidRDefault="002707D2" w:rsidP="002707D2">
            <w:pPr>
              <w:rPr>
                <w:rFonts w:asciiTheme="minorBidi" w:hAnsiTheme="minorBidi"/>
                <w:sz w:val="18"/>
                <w:szCs w:val="18"/>
              </w:rPr>
            </w:pPr>
            <w:r w:rsidRPr="002B2B26">
              <w:rPr>
                <w:rFonts w:asciiTheme="minorBidi" w:hAnsiTheme="minorBidi"/>
                <w:sz w:val="18"/>
                <w:szCs w:val="18"/>
              </w:rPr>
              <w:t>8</w:t>
            </w:r>
          </w:p>
        </w:tc>
        <w:tc>
          <w:tcPr>
            <w:tcW w:w="0" w:type="auto"/>
            <w:tcBorders>
              <w:top w:val="nil"/>
              <w:left w:val="nil"/>
              <w:bottom w:val="nil"/>
              <w:right w:val="nil"/>
            </w:tcBorders>
            <w:vAlign w:val="center"/>
          </w:tcPr>
          <w:p w:rsidR="002707D2" w:rsidRPr="002B2B26" w:rsidRDefault="002707D2" w:rsidP="002707D2">
            <w:pPr>
              <w:rPr>
                <w:rFonts w:asciiTheme="minorBidi" w:hAnsiTheme="minorBidi"/>
                <w:sz w:val="18"/>
                <w:szCs w:val="18"/>
              </w:rPr>
            </w:pPr>
            <w:r w:rsidRPr="002B2B26">
              <w:rPr>
                <w:rFonts w:asciiTheme="minorBidi" w:hAnsiTheme="minorBidi"/>
                <w:sz w:val="18"/>
                <w:szCs w:val="18"/>
              </w:rPr>
              <w:t>460</w:t>
            </w:r>
          </w:p>
        </w:tc>
        <w:tc>
          <w:tcPr>
            <w:tcW w:w="0" w:type="auto"/>
            <w:tcBorders>
              <w:top w:val="nil"/>
              <w:left w:val="nil"/>
              <w:bottom w:val="nil"/>
              <w:right w:val="nil"/>
            </w:tcBorders>
            <w:vAlign w:val="center"/>
          </w:tcPr>
          <w:p w:rsidR="002707D2" w:rsidRPr="002B2B26" w:rsidRDefault="002707D2" w:rsidP="002707D2">
            <w:pPr>
              <w:rPr>
                <w:rFonts w:asciiTheme="minorBidi" w:hAnsiTheme="minorBidi"/>
                <w:sz w:val="18"/>
                <w:szCs w:val="18"/>
              </w:rPr>
            </w:pPr>
            <w:r w:rsidRPr="002B2B26">
              <w:rPr>
                <w:rFonts w:asciiTheme="minorBidi" w:hAnsiTheme="minorBidi"/>
                <w:sz w:val="18"/>
                <w:szCs w:val="18"/>
              </w:rPr>
              <w:t>10</w:t>
            </w:r>
          </w:p>
        </w:tc>
        <w:tc>
          <w:tcPr>
            <w:tcW w:w="0" w:type="auto"/>
            <w:tcBorders>
              <w:top w:val="nil"/>
              <w:left w:val="nil"/>
              <w:bottom w:val="nil"/>
              <w:right w:val="nil"/>
            </w:tcBorders>
            <w:vAlign w:val="center"/>
          </w:tcPr>
          <w:p w:rsidR="002707D2" w:rsidRPr="002B2B26" w:rsidRDefault="002707D2" w:rsidP="002707D2">
            <w:pPr>
              <w:rPr>
                <w:rFonts w:asciiTheme="minorBidi" w:hAnsiTheme="minorBidi"/>
                <w:sz w:val="18"/>
                <w:szCs w:val="18"/>
              </w:rPr>
            </w:pPr>
            <w:r w:rsidRPr="002B2B26">
              <w:rPr>
                <w:rFonts w:asciiTheme="minorBidi" w:hAnsiTheme="minorBidi"/>
                <w:sz w:val="18"/>
                <w:szCs w:val="18"/>
              </w:rPr>
              <w:t>460</w:t>
            </w:r>
          </w:p>
        </w:tc>
        <w:tc>
          <w:tcPr>
            <w:tcW w:w="0" w:type="auto"/>
            <w:tcBorders>
              <w:top w:val="nil"/>
              <w:left w:val="nil"/>
              <w:bottom w:val="nil"/>
              <w:right w:val="nil"/>
            </w:tcBorders>
            <w:vAlign w:val="center"/>
          </w:tcPr>
          <w:p w:rsidR="002707D2" w:rsidRPr="002B2B26" w:rsidRDefault="002707D2" w:rsidP="002707D2">
            <w:pPr>
              <w:rPr>
                <w:rFonts w:asciiTheme="minorBidi" w:hAnsiTheme="minorBidi"/>
                <w:sz w:val="18"/>
                <w:szCs w:val="18"/>
              </w:rPr>
            </w:pPr>
            <w:r w:rsidRPr="002B2B26">
              <w:rPr>
                <w:rFonts w:asciiTheme="minorBidi" w:hAnsiTheme="minorBidi"/>
                <w:sz w:val="18"/>
                <w:szCs w:val="18"/>
              </w:rPr>
              <w:t>100</w:t>
            </w:r>
          </w:p>
        </w:tc>
        <w:tc>
          <w:tcPr>
            <w:tcW w:w="0" w:type="auto"/>
            <w:tcBorders>
              <w:top w:val="nil"/>
              <w:left w:val="nil"/>
              <w:bottom w:val="nil"/>
              <w:right w:val="nil"/>
            </w:tcBorders>
            <w:vAlign w:val="center"/>
          </w:tcPr>
          <w:p w:rsidR="002707D2" w:rsidRPr="002B2B26" w:rsidRDefault="002707D2" w:rsidP="002707D2">
            <w:pPr>
              <w:rPr>
                <w:rFonts w:asciiTheme="minorBidi" w:hAnsiTheme="minorBidi"/>
                <w:sz w:val="18"/>
                <w:szCs w:val="18"/>
              </w:rPr>
            </w:pPr>
            <w:r w:rsidRPr="002B2B26">
              <w:rPr>
                <w:rFonts w:asciiTheme="minorBidi" w:hAnsiTheme="minorBidi"/>
                <w:sz w:val="18"/>
                <w:szCs w:val="18"/>
              </w:rPr>
              <w:t>233</w:t>
            </w:r>
          </w:p>
        </w:tc>
      </w:tr>
      <w:tr w:rsidR="002707D2" w:rsidRPr="002B2B26" w:rsidTr="002707D2">
        <w:trPr>
          <w:trHeight w:val="248"/>
        </w:trPr>
        <w:tc>
          <w:tcPr>
            <w:tcW w:w="0" w:type="auto"/>
            <w:vMerge/>
            <w:tcBorders>
              <w:top w:val="nil"/>
              <w:left w:val="nil"/>
              <w:bottom w:val="nil"/>
              <w:right w:val="nil"/>
            </w:tcBorders>
            <w:vAlign w:val="center"/>
          </w:tcPr>
          <w:p w:rsidR="002707D2" w:rsidRPr="002B2B26" w:rsidRDefault="002707D2" w:rsidP="002707D2">
            <w:pPr>
              <w:rPr>
                <w:rFonts w:asciiTheme="minorBidi" w:hAnsiTheme="minorBidi"/>
                <w:sz w:val="18"/>
                <w:szCs w:val="18"/>
              </w:rPr>
            </w:pPr>
          </w:p>
        </w:tc>
        <w:tc>
          <w:tcPr>
            <w:tcW w:w="0" w:type="auto"/>
            <w:tcBorders>
              <w:top w:val="nil"/>
              <w:left w:val="nil"/>
              <w:bottom w:val="nil"/>
              <w:right w:val="nil"/>
            </w:tcBorders>
            <w:vAlign w:val="center"/>
          </w:tcPr>
          <w:p w:rsidR="002707D2" w:rsidRPr="002B2B26" w:rsidRDefault="002707D2" w:rsidP="002707D2">
            <w:pPr>
              <w:rPr>
                <w:rFonts w:asciiTheme="minorBidi" w:hAnsiTheme="minorBidi"/>
                <w:sz w:val="18"/>
                <w:szCs w:val="18"/>
              </w:rPr>
            </w:pPr>
            <w:r w:rsidRPr="002B2B26">
              <w:rPr>
                <w:rFonts w:asciiTheme="minorBidi" w:hAnsiTheme="minorBidi"/>
                <w:sz w:val="18"/>
                <w:szCs w:val="18"/>
              </w:rPr>
              <w:t>B-5</w:t>
            </w:r>
          </w:p>
        </w:tc>
        <w:tc>
          <w:tcPr>
            <w:tcW w:w="0" w:type="auto"/>
            <w:tcBorders>
              <w:top w:val="nil"/>
              <w:left w:val="nil"/>
              <w:bottom w:val="nil"/>
              <w:right w:val="nil"/>
            </w:tcBorders>
            <w:vAlign w:val="center"/>
          </w:tcPr>
          <w:p w:rsidR="002707D2" w:rsidRPr="002B2B26" w:rsidRDefault="002707D2" w:rsidP="002707D2">
            <w:pPr>
              <w:rPr>
                <w:rFonts w:asciiTheme="minorBidi" w:hAnsiTheme="minorBidi"/>
                <w:sz w:val="18"/>
                <w:szCs w:val="18"/>
              </w:rPr>
            </w:pPr>
            <w:r w:rsidRPr="002B2B26">
              <w:rPr>
                <w:rFonts w:asciiTheme="minorBidi" w:hAnsiTheme="minorBidi"/>
                <w:sz w:val="18"/>
                <w:szCs w:val="18"/>
              </w:rPr>
              <w:t>30</w:t>
            </w:r>
          </w:p>
        </w:tc>
        <w:tc>
          <w:tcPr>
            <w:tcW w:w="0" w:type="auto"/>
            <w:tcBorders>
              <w:top w:val="nil"/>
              <w:left w:val="nil"/>
              <w:bottom w:val="nil"/>
              <w:right w:val="nil"/>
            </w:tcBorders>
            <w:vAlign w:val="center"/>
          </w:tcPr>
          <w:p w:rsidR="002707D2" w:rsidRPr="002B2B26" w:rsidRDefault="002707D2" w:rsidP="002707D2">
            <w:pPr>
              <w:rPr>
                <w:rFonts w:asciiTheme="minorBidi" w:hAnsiTheme="minorBidi"/>
                <w:sz w:val="18"/>
                <w:szCs w:val="18"/>
              </w:rPr>
            </w:pPr>
            <w:r w:rsidRPr="002B2B26">
              <w:rPr>
                <w:rFonts w:asciiTheme="minorBidi" w:hAnsiTheme="minorBidi"/>
                <w:sz w:val="18"/>
                <w:szCs w:val="18"/>
              </w:rPr>
              <w:t>350</w:t>
            </w:r>
          </w:p>
        </w:tc>
        <w:tc>
          <w:tcPr>
            <w:tcW w:w="0" w:type="auto"/>
            <w:tcBorders>
              <w:top w:val="nil"/>
              <w:left w:val="nil"/>
              <w:bottom w:val="nil"/>
              <w:right w:val="nil"/>
            </w:tcBorders>
            <w:vAlign w:val="center"/>
          </w:tcPr>
          <w:p w:rsidR="002707D2" w:rsidRPr="002B2B26" w:rsidRDefault="002707D2" w:rsidP="002707D2">
            <w:pPr>
              <w:rPr>
                <w:rFonts w:asciiTheme="minorBidi" w:hAnsiTheme="minorBidi"/>
                <w:sz w:val="18"/>
                <w:szCs w:val="18"/>
              </w:rPr>
            </w:pPr>
            <w:r w:rsidRPr="002B2B26">
              <w:rPr>
                <w:rFonts w:asciiTheme="minorBidi" w:hAnsiTheme="minorBidi"/>
                <w:sz w:val="18"/>
                <w:szCs w:val="18"/>
              </w:rPr>
              <w:t>450</w:t>
            </w:r>
          </w:p>
        </w:tc>
        <w:tc>
          <w:tcPr>
            <w:tcW w:w="0" w:type="auto"/>
            <w:tcBorders>
              <w:top w:val="nil"/>
              <w:left w:val="nil"/>
              <w:bottom w:val="nil"/>
              <w:right w:val="nil"/>
            </w:tcBorders>
            <w:vAlign w:val="center"/>
          </w:tcPr>
          <w:p w:rsidR="002707D2" w:rsidRPr="002B2B26" w:rsidRDefault="002707D2" w:rsidP="002707D2">
            <w:pPr>
              <w:rPr>
                <w:rFonts w:asciiTheme="minorBidi" w:hAnsiTheme="minorBidi"/>
                <w:sz w:val="18"/>
                <w:szCs w:val="18"/>
              </w:rPr>
            </w:pPr>
            <w:r w:rsidRPr="002B2B26">
              <w:rPr>
                <w:rFonts w:asciiTheme="minorBidi" w:hAnsiTheme="minorBidi"/>
                <w:sz w:val="18"/>
                <w:szCs w:val="18"/>
              </w:rPr>
              <w:t>3.0</w:t>
            </w:r>
          </w:p>
        </w:tc>
        <w:tc>
          <w:tcPr>
            <w:tcW w:w="0" w:type="auto"/>
            <w:tcBorders>
              <w:top w:val="nil"/>
              <w:left w:val="nil"/>
              <w:bottom w:val="nil"/>
              <w:right w:val="nil"/>
            </w:tcBorders>
            <w:vAlign w:val="center"/>
          </w:tcPr>
          <w:p w:rsidR="002707D2" w:rsidRPr="002B2B26" w:rsidRDefault="002707D2" w:rsidP="002707D2">
            <w:pPr>
              <w:rPr>
                <w:rFonts w:asciiTheme="minorBidi" w:hAnsiTheme="minorBidi"/>
                <w:sz w:val="18"/>
                <w:szCs w:val="18"/>
              </w:rPr>
            </w:pPr>
            <w:r w:rsidRPr="002B2B26">
              <w:rPr>
                <w:rFonts w:asciiTheme="minorBidi" w:hAnsiTheme="minorBidi"/>
                <w:sz w:val="18"/>
                <w:szCs w:val="18"/>
              </w:rPr>
              <w:t>30</w:t>
            </w:r>
          </w:p>
        </w:tc>
        <w:tc>
          <w:tcPr>
            <w:tcW w:w="0" w:type="auto"/>
            <w:tcBorders>
              <w:top w:val="nil"/>
              <w:left w:val="nil"/>
              <w:bottom w:val="nil"/>
              <w:right w:val="nil"/>
            </w:tcBorders>
            <w:vAlign w:val="center"/>
          </w:tcPr>
          <w:p w:rsidR="002707D2" w:rsidRPr="002B2B26" w:rsidRDefault="002707D2" w:rsidP="002707D2">
            <w:pPr>
              <w:rPr>
                <w:rFonts w:asciiTheme="minorBidi" w:hAnsiTheme="minorBidi"/>
                <w:sz w:val="18"/>
                <w:szCs w:val="18"/>
              </w:rPr>
            </w:pPr>
            <w:r w:rsidRPr="002B2B26">
              <w:rPr>
                <w:rFonts w:asciiTheme="minorBidi" w:hAnsiTheme="minorBidi"/>
                <w:sz w:val="18"/>
                <w:szCs w:val="18"/>
              </w:rPr>
              <w:t>32</w:t>
            </w:r>
          </w:p>
        </w:tc>
        <w:tc>
          <w:tcPr>
            <w:tcW w:w="0" w:type="auto"/>
            <w:tcBorders>
              <w:top w:val="nil"/>
              <w:left w:val="nil"/>
              <w:bottom w:val="nil"/>
              <w:right w:val="nil"/>
            </w:tcBorders>
            <w:vAlign w:val="center"/>
          </w:tcPr>
          <w:p w:rsidR="002707D2" w:rsidRPr="002B2B26" w:rsidRDefault="002707D2" w:rsidP="002707D2">
            <w:pPr>
              <w:rPr>
                <w:rFonts w:asciiTheme="minorBidi" w:hAnsiTheme="minorBidi"/>
                <w:sz w:val="18"/>
                <w:szCs w:val="18"/>
              </w:rPr>
            </w:pPr>
            <w:r w:rsidRPr="002B2B26">
              <w:rPr>
                <w:rFonts w:asciiTheme="minorBidi" w:hAnsiTheme="minorBidi"/>
                <w:sz w:val="18"/>
                <w:szCs w:val="18"/>
              </w:rPr>
              <w:t>8</w:t>
            </w:r>
          </w:p>
        </w:tc>
        <w:tc>
          <w:tcPr>
            <w:tcW w:w="0" w:type="auto"/>
            <w:tcBorders>
              <w:top w:val="nil"/>
              <w:left w:val="nil"/>
              <w:bottom w:val="nil"/>
              <w:right w:val="nil"/>
            </w:tcBorders>
            <w:vAlign w:val="center"/>
          </w:tcPr>
          <w:p w:rsidR="002707D2" w:rsidRPr="002B2B26" w:rsidRDefault="002707D2" w:rsidP="002707D2">
            <w:pPr>
              <w:rPr>
                <w:rFonts w:asciiTheme="minorBidi" w:hAnsiTheme="minorBidi"/>
                <w:sz w:val="18"/>
                <w:szCs w:val="18"/>
              </w:rPr>
            </w:pPr>
            <w:r w:rsidRPr="002B2B26">
              <w:rPr>
                <w:rFonts w:asciiTheme="minorBidi" w:hAnsiTheme="minorBidi"/>
                <w:sz w:val="18"/>
                <w:szCs w:val="18"/>
              </w:rPr>
              <w:t>460</w:t>
            </w:r>
          </w:p>
        </w:tc>
        <w:tc>
          <w:tcPr>
            <w:tcW w:w="0" w:type="auto"/>
            <w:tcBorders>
              <w:top w:val="nil"/>
              <w:left w:val="nil"/>
              <w:bottom w:val="nil"/>
              <w:right w:val="nil"/>
            </w:tcBorders>
            <w:vAlign w:val="center"/>
          </w:tcPr>
          <w:p w:rsidR="002707D2" w:rsidRPr="002B2B26" w:rsidRDefault="002707D2" w:rsidP="002707D2">
            <w:pPr>
              <w:rPr>
                <w:rFonts w:asciiTheme="minorBidi" w:hAnsiTheme="minorBidi"/>
                <w:sz w:val="18"/>
                <w:szCs w:val="18"/>
              </w:rPr>
            </w:pPr>
            <w:r w:rsidRPr="002B2B26">
              <w:rPr>
                <w:rFonts w:asciiTheme="minorBidi" w:hAnsiTheme="minorBidi"/>
                <w:sz w:val="18"/>
                <w:szCs w:val="18"/>
              </w:rPr>
              <w:t>10</w:t>
            </w:r>
          </w:p>
        </w:tc>
        <w:tc>
          <w:tcPr>
            <w:tcW w:w="0" w:type="auto"/>
            <w:tcBorders>
              <w:top w:val="nil"/>
              <w:left w:val="nil"/>
              <w:bottom w:val="nil"/>
              <w:right w:val="nil"/>
            </w:tcBorders>
            <w:vAlign w:val="center"/>
          </w:tcPr>
          <w:p w:rsidR="002707D2" w:rsidRPr="002B2B26" w:rsidRDefault="002707D2" w:rsidP="002707D2">
            <w:pPr>
              <w:rPr>
                <w:rFonts w:asciiTheme="minorBidi" w:hAnsiTheme="minorBidi"/>
                <w:sz w:val="18"/>
                <w:szCs w:val="18"/>
              </w:rPr>
            </w:pPr>
            <w:r w:rsidRPr="002B2B26">
              <w:rPr>
                <w:rFonts w:asciiTheme="minorBidi" w:hAnsiTheme="minorBidi"/>
                <w:sz w:val="18"/>
                <w:szCs w:val="18"/>
              </w:rPr>
              <w:t>460</w:t>
            </w:r>
          </w:p>
        </w:tc>
        <w:tc>
          <w:tcPr>
            <w:tcW w:w="0" w:type="auto"/>
            <w:tcBorders>
              <w:top w:val="nil"/>
              <w:left w:val="nil"/>
              <w:bottom w:val="nil"/>
              <w:right w:val="nil"/>
            </w:tcBorders>
            <w:vAlign w:val="center"/>
          </w:tcPr>
          <w:p w:rsidR="002707D2" w:rsidRPr="002B2B26" w:rsidRDefault="002707D2" w:rsidP="002707D2">
            <w:pPr>
              <w:rPr>
                <w:rFonts w:asciiTheme="minorBidi" w:hAnsiTheme="minorBidi"/>
                <w:sz w:val="18"/>
                <w:szCs w:val="18"/>
              </w:rPr>
            </w:pPr>
            <w:r w:rsidRPr="002B2B26">
              <w:rPr>
                <w:rFonts w:asciiTheme="minorBidi" w:hAnsiTheme="minorBidi"/>
                <w:sz w:val="18"/>
                <w:szCs w:val="18"/>
              </w:rPr>
              <w:t>100</w:t>
            </w:r>
          </w:p>
        </w:tc>
        <w:tc>
          <w:tcPr>
            <w:tcW w:w="0" w:type="auto"/>
            <w:tcBorders>
              <w:top w:val="nil"/>
              <w:left w:val="nil"/>
              <w:bottom w:val="nil"/>
              <w:right w:val="nil"/>
            </w:tcBorders>
            <w:vAlign w:val="center"/>
          </w:tcPr>
          <w:p w:rsidR="002707D2" w:rsidRPr="002B2B26" w:rsidRDefault="002707D2" w:rsidP="002707D2">
            <w:pPr>
              <w:rPr>
                <w:rFonts w:asciiTheme="minorBidi" w:hAnsiTheme="minorBidi"/>
                <w:sz w:val="18"/>
                <w:szCs w:val="18"/>
              </w:rPr>
            </w:pPr>
            <w:r w:rsidRPr="002B2B26">
              <w:rPr>
                <w:rFonts w:asciiTheme="minorBidi" w:hAnsiTheme="minorBidi"/>
                <w:sz w:val="18"/>
                <w:szCs w:val="18"/>
              </w:rPr>
              <w:t>383</w:t>
            </w:r>
          </w:p>
        </w:tc>
      </w:tr>
      <w:tr w:rsidR="002707D2" w:rsidRPr="002B2B26" w:rsidTr="002707D2">
        <w:trPr>
          <w:trHeight w:val="232"/>
        </w:trPr>
        <w:tc>
          <w:tcPr>
            <w:tcW w:w="0" w:type="auto"/>
            <w:vMerge/>
            <w:tcBorders>
              <w:top w:val="nil"/>
              <w:left w:val="nil"/>
              <w:bottom w:val="single" w:sz="4" w:space="0" w:color="auto"/>
              <w:right w:val="nil"/>
            </w:tcBorders>
            <w:vAlign w:val="center"/>
          </w:tcPr>
          <w:p w:rsidR="002707D2" w:rsidRPr="002B2B26" w:rsidRDefault="002707D2" w:rsidP="002707D2">
            <w:pPr>
              <w:rPr>
                <w:rFonts w:asciiTheme="minorBidi" w:hAnsiTheme="minorBidi"/>
                <w:sz w:val="18"/>
                <w:szCs w:val="18"/>
              </w:rPr>
            </w:pPr>
          </w:p>
        </w:tc>
        <w:tc>
          <w:tcPr>
            <w:tcW w:w="0" w:type="auto"/>
            <w:tcBorders>
              <w:top w:val="nil"/>
              <w:left w:val="nil"/>
              <w:bottom w:val="single" w:sz="4" w:space="0" w:color="auto"/>
              <w:right w:val="nil"/>
            </w:tcBorders>
            <w:vAlign w:val="center"/>
          </w:tcPr>
          <w:p w:rsidR="002707D2" w:rsidRPr="002B2B26" w:rsidRDefault="002707D2" w:rsidP="002707D2">
            <w:pPr>
              <w:rPr>
                <w:rFonts w:asciiTheme="minorBidi" w:hAnsiTheme="minorBidi"/>
                <w:sz w:val="18"/>
                <w:szCs w:val="18"/>
              </w:rPr>
            </w:pPr>
            <w:r w:rsidRPr="002B2B26">
              <w:rPr>
                <w:rFonts w:asciiTheme="minorBidi" w:hAnsiTheme="minorBidi"/>
                <w:sz w:val="18"/>
                <w:szCs w:val="18"/>
              </w:rPr>
              <w:t>B-6</w:t>
            </w:r>
          </w:p>
        </w:tc>
        <w:tc>
          <w:tcPr>
            <w:tcW w:w="0" w:type="auto"/>
            <w:tcBorders>
              <w:top w:val="nil"/>
              <w:left w:val="nil"/>
              <w:bottom w:val="single" w:sz="4" w:space="0" w:color="auto"/>
              <w:right w:val="nil"/>
            </w:tcBorders>
            <w:vAlign w:val="center"/>
          </w:tcPr>
          <w:p w:rsidR="002707D2" w:rsidRPr="002B2B26" w:rsidRDefault="002707D2" w:rsidP="002707D2">
            <w:pPr>
              <w:rPr>
                <w:rFonts w:asciiTheme="minorBidi" w:hAnsiTheme="minorBidi"/>
                <w:sz w:val="18"/>
                <w:szCs w:val="18"/>
              </w:rPr>
            </w:pPr>
            <w:r w:rsidRPr="002B2B26">
              <w:rPr>
                <w:rFonts w:asciiTheme="minorBidi" w:hAnsiTheme="minorBidi"/>
                <w:sz w:val="18"/>
                <w:szCs w:val="18"/>
              </w:rPr>
              <w:t>30</w:t>
            </w:r>
          </w:p>
        </w:tc>
        <w:tc>
          <w:tcPr>
            <w:tcW w:w="0" w:type="auto"/>
            <w:tcBorders>
              <w:top w:val="nil"/>
              <w:left w:val="nil"/>
              <w:bottom w:val="single" w:sz="4" w:space="0" w:color="auto"/>
              <w:right w:val="nil"/>
            </w:tcBorders>
            <w:vAlign w:val="center"/>
          </w:tcPr>
          <w:p w:rsidR="002707D2" w:rsidRPr="002B2B26" w:rsidRDefault="002707D2" w:rsidP="002707D2">
            <w:pPr>
              <w:rPr>
                <w:rFonts w:asciiTheme="minorBidi" w:hAnsiTheme="minorBidi"/>
                <w:sz w:val="18"/>
                <w:szCs w:val="18"/>
              </w:rPr>
            </w:pPr>
            <w:r w:rsidRPr="002B2B26">
              <w:rPr>
                <w:rFonts w:asciiTheme="minorBidi" w:hAnsiTheme="minorBidi"/>
                <w:sz w:val="18"/>
                <w:szCs w:val="18"/>
              </w:rPr>
              <w:t>450</w:t>
            </w:r>
          </w:p>
        </w:tc>
        <w:tc>
          <w:tcPr>
            <w:tcW w:w="0" w:type="auto"/>
            <w:tcBorders>
              <w:top w:val="nil"/>
              <w:left w:val="nil"/>
              <w:bottom w:val="single" w:sz="4" w:space="0" w:color="auto"/>
              <w:right w:val="nil"/>
            </w:tcBorders>
            <w:vAlign w:val="center"/>
          </w:tcPr>
          <w:p w:rsidR="002707D2" w:rsidRPr="002B2B26" w:rsidRDefault="002707D2" w:rsidP="002707D2">
            <w:pPr>
              <w:rPr>
                <w:rFonts w:asciiTheme="minorBidi" w:hAnsiTheme="minorBidi"/>
                <w:sz w:val="18"/>
                <w:szCs w:val="18"/>
              </w:rPr>
            </w:pPr>
            <w:r w:rsidRPr="002B2B26">
              <w:rPr>
                <w:rFonts w:asciiTheme="minorBidi" w:hAnsiTheme="minorBidi"/>
                <w:sz w:val="18"/>
                <w:szCs w:val="18"/>
              </w:rPr>
              <w:t>350</w:t>
            </w:r>
          </w:p>
        </w:tc>
        <w:tc>
          <w:tcPr>
            <w:tcW w:w="0" w:type="auto"/>
            <w:tcBorders>
              <w:top w:val="nil"/>
              <w:left w:val="nil"/>
              <w:bottom w:val="single" w:sz="4" w:space="0" w:color="auto"/>
              <w:right w:val="nil"/>
            </w:tcBorders>
            <w:vAlign w:val="center"/>
          </w:tcPr>
          <w:p w:rsidR="002707D2" w:rsidRPr="002B2B26" w:rsidRDefault="002707D2" w:rsidP="002707D2">
            <w:pPr>
              <w:rPr>
                <w:rFonts w:asciiTheme="minorBidi" w:hAnsiTheme="minorBidi"/>
                <w:sz w:val="18"/>
                <w:szCs w:val="18"/>
              </w:rPr>
            </w:pPr>
            <w:r w:rsidRPr="002B2B26">
              <w:rPr>
                <w:rFonts w:asciiTheme="minorBidi" w:hAnsiTheme="minorBidi"/>
                <w:sz w:val="18"/>
                <w:szCs w:val="18"/>
              </w:rPr>
              <w:t>3.0</w:t>
            </w:r>
          </w:p>
        </w:tc>
        <w:tc>
          <w:tcPr>
            <w:tcW w:w="0" w:type="auto"/>
            <w:tcBorders>
              <w:top w:val="nil"/>
              <w:left w:val="nil"/>
              <w:bottom w:val="single" w:sz="4" w:space="0" w:color="auto"/>
              <w:right w:val="nil"/>
            </w:tcBorders>
            <w:vAlign w:val="center"/>
          </w:tcPr>
          <w:p w:rsidR="002707D2" w:rsidRPr="002B2B26" w:rsidRDefault="002707D2" w:rsidP="002707D2">
            <w:pPr>
              <w:rPr>
                <w:rFonts w:asciiTheme="minorBidi" w:hAnsiTheme="minorBidi"/>
                <w:sz w:val="18"/>
                <w:szCs w:val="18"/>
              </w:rPr>
            </w:pPr>
            <w:r w:rsidRPr="002B2B26">
              <w:rPr>
                <w:rFonts w:asciiTheme="minorBidi" w:hAnsiTheme="minorBidi"/>
                <w:sz w:val="18"/>
                <w:szCs w:val="18"/>
              </w:rPr>
              <w:t>30</w:t>
            </w:r>
          </w:p>
        </w:tc>
        <w:tc>
          <w:tcPr>
            <w:tcW w:w="0" w:type="auto"/>
            <w:tcBorders>
              <w:top w:val="nil"/>
              <w:left w:val="nil"/>
              <w:bottom w:val="single" w:sz="4" w:space="0" w:color="auto"/>
              <w:right w:val="nil"/>
            </w:tcBorders>
            <w:vAlign w:val="center"/>
          </w:tcPr>
          <w:p w:rsidR="002707D2" w:rsidRPr="002B2B26" w:rsidRDefault="002707D2" w:rsidP="002707D2">
            <w:pPr>
              <w:rPr>
                <w:rFonts w:asciiTheme="minorBidi" w:hAnsiTheme="minorBidi"/>
                <w:sz w:val="18"/>
                <w:szCs w:val="18"/>
              </w:rPr>
            </w:pPr>
            <w:r w:rsidRPr="002B2B26">
              <w:rPr>
                <w:rFonts w:asciiTheme="minorBidi" w:hAnsiTheme="minorBidi"/>
                <w:sz w:val="18"/>
                <w:szCs w:val="18"/>
              </w:rPr>
              <w:t>32</w:t>
            </w:r>
          </w:p>
        </w:tc>
        <w:tc>
          <w:tcPr>
            <w:tcW w:w="0" w:type="auto"/>
            <w:tcBorders>
              <w:top w:val="nil"/>
              <w:left w:val="nil"/>
              <w:bottom w:val="single" w:sz="4" w:space="0" w:color="auto"/>
              <w:right w:val="nil"/>
            </w:tcBorders>
            <w:vAlign w:val="center"/>
          </w:tcPr>
          <w:p w:rsidR="002707D2" w:rsidRPr="002B2B26" w:rsidRDefault="002707D2" w:rsidP="002707D2">
            <w:pPr>
              <w:rPr>
                <w:rFonts w:asciiTheme="minorBidi" w:hAnsiTheme="minorBidi"/>
                <w:sz w:val="18"/>
                <w:szCs w:val="18"/>
              </w:rPr>
            </w:pPr>
            <w:r w:rsidRPr="002B2B26">
              <w:rPr>
                <w:rFonts w:asciiTheme="minorBidi" w:hAnsiTheme="minorBidi"/>
                <w:sz w:val="18"/>
                <w:szCs w:val="18"/>
              </w:rPr>
              <w:t>8</w:t>
            </w:r>
          </w:p>
        </w:tc>
        <w:tc>
          <w:tcPr>
            <w:tcW w:w="0" w:type="auto"/>
            <w:tcBorders>
              <w:top w:val="nil"/>
              <w:left w:val="nil"/>
              <w:bottom w:val="single" w:sz="4" w:space="0" w:color="auto"/>
              <w:right w:val="nil"/>
            </w:tcBorders>
            <w:vAlign w:val="center"/>
          </w:tcPr>
          <w:p w:rsidR="002707D2" w:rsidRPr="002B2B26" w:rsidRDefault="002707D2" w:rsidP="002707D2">
            <w:pPr>
              <w:rPr>
                <w:rFonts w:asciiTheme="minorBidi" w:hAnsiTheme="minorBidi"/>
                <w:sz w:val="18"/>
                <w:szCs w:val="18"/>
              </w:rPr>
            </w:pPr>
            <w:r w:rsidRPr="002B2B26">
              <w:rPr>
                <w:rFonts w:asciiTheme="minorBidi" w:hAnsiTheme="minorBidi"/>
                <w:sz w:val="18"/>
                <w:szCs w:val="18"/>
              </w:rPr>
              <w:t>460</w:t>
            </w:r>
          </w:p>
        </w:tc>
        <w:tc>
          <w:tcPr>
            <w:tcW w:w="0" w:type="auto"/>
            <w:tcBorders>
              <w:top w:val="nil"/>
              <w:left w:val="nil"/>
              <w:bottom w:val="single" w:sz="4" w:space="0" w:color="auto"/>
              <w:right w:val="nil"/>
            </w:tcBorders>
            <w:vAlign w:val="center"/>
          </w:tcPr>
          <w:p w:rsidR="002707D2" w:rsidRPr="002B2B26" w:rsidRDefault="002707D2" w:rsidP="002707D2">
            <w:pPr>
              <w:rPr>
                <w:rFonts w:asciiTheme="minorBidi" w:hAnsiTheme="minorBidi"/>
                <w:sz w:val="18"/>
                <w:szCs w:val="18"/>
              </w:rPr>
            </w:pPr>
            <w:r w:rsidRPr="002B2B26">
              <w:rPr>
                <w:rFonts w:asciiTheme="minorBidi" w:hAnsiTheme="minorBidi"/>
                <w:sz w:val="18"/>
                <w:szCs w:val="18"/>
              </w:rPr>
              <w:t>10</w:t>
            </w:r>
          </w:p>
        </w:tc>
        <w:tc>
          <w:tcPr>
            <w:tcW w:w="0" w:type="auto"/>
            <w:tcBorders>
              <w:top w:val="nil"/>
              <w:left w:val="nil"/>
              <w:bottom w:val="single" w:sz="4" w:space="0" w:color="auto"/>
              <w:right w:val="nil"/>
            </w:tcBorders>
            <w:vAlign w:val="center"/>
          </w:tcPr>
          <w:p w:rsidR="002707D2" w:rsidRPr="002B2B26" w:rsidRDefault="002707D2" w:rsidP="002707D2">
            <w:pPr>
              <w:rPr>
                <w:rFonts w:asciiTheme="minorBidi" w:hAnsiTheme="minorBidi"/>
                <w:sz w:val="18"/>
                <w:szCs w:val="18"/>
              </w:rPr>
            </w:pPr>
            <w:r w:rsidRPr="002B2B26">
              <w:rPr>
                <w:rFonts w:asciiTheme="minorBidi" w:hAnsiTheme="minorBidi"/>
                <w:sz w:val="18"/>
                <w:szCs w:val="18"/>
              </w:rPr>
              <w:t>460</w:t>
            </w:r>
          </w:p>
        </w:tc>
        <w:tc>
          <w:tcPr>
            <w:tcW w:w="0" w:type="auto"/>
            <w:tcBorders>
              <w:top w:val="nil"/>
              <w:left w:val="nil"/>
              <w:bottom w:val="single" w:sz="4" w:space="0" w:color="auto"/>
              <w:right w:val="nil"/>
            </w:tcBorders>
            <w:vAlign w:val="center"/>
          </w:tcPr>
          <w:p w:rsidR="002707D2" w:rsidRPr="002B2B26" w:rsidRDefault="002707D2" w:rsidP="002707D2">
            <w:pPr>
              <w:rPr>
                <w:rFonts w:asciiTheme="minorBidi" w:hAnsiTheme="minorBidi"/>
                <w:sz w:val="18"/>
                <w:szCs w:val="18"/>
              </w:rPr>
            </w:pPr>
            <w:r w:rsidRPr="002B2B26">
              <w:rPr>
                <w:rFonts w:asciiTheme="minorBidi" w:hAnsiTheme="minorBidi"/>
                <w:sz w:val="18"/>
                <w:szCs w:val="18"/>
              </w:rPr>
              <w:t>100</w:t>
            </w:r>
          </w:p>
        </w:tc>
        <w:tc>
          <w:tcPr>
            <w:tcW w:w="0" w:type="auto"/>
            <w:tcBorders>
              <w:top w:val="nil"/>
              <w:left w:val="nil"/>
              <w:bottom w:val="single" w:sz="4" w:space="0" w:color="auto"/>
              <w:right w:val="nil"/>
            </w:tcBorders>
            <w:vAlign w:val="center"/>
          </w:tcPr>
          <w:p w:rsidR="002707D2" w:rsidRPr="002B2B26" w:rsidRDefault="002707D2" w:rsidP="002707D2">
            <w:pPr>
              <w:rPr>
                <w:rFonts w:asciiTheme="minorBidi" w:hAnsiTheme="minorBidi"/>
                <w:sz w:val="18"/>
                <w:szCs w:val="18"/>
              </w:rPr>
            </w:pPr>
            <w:r w:rsidRPr="002B2B26">
              <w:rPr>
                <w:rFonts w:asciiTheme="minorBidi" w:hAnsiTheme="minorBidi"/>
                <w:sz w:val="18"/>
                <w:szCs w:val="18"/>
              </w:rPr>
              <w:t>283</w:t>
            </w:r>
          </w:p>
        </w:tc>
      </w:tr>
      <w:tr w:rsidR="002707D2" w:rsidRPr="002B2B26" w:rsidTr="002707D2">
        <w:trPr>
          <w:trHeight w:val="232"/>
        </w:trPr>
        <w:tc>
          <w:tcPr>
            <w:tcW w:w="0" w:type="auto"/>
            <w:vMerge w:val="restart"/>
            <w:tcBorders>
              <w:top w:val="single" w:sz="4" w:space="0" w:color="auto"/>
              <w:left w:val="nil"/>
              <w:bottom w:val="single" w:sz="4" w:space="0" w:color="auto"/>
              <w:right w:val="nil"/>
            </w:tcBorders>
            <w:vAlign w:val="center"/>
          </w:tcPr>
          <w:p w:rsidR="002707D2" w:rsidRPr="002B2B26" w:rsidRDefault="002707D2" w:rsidP="002707D2">
            <w:pPr>
              <w:rPr>
                <w:rFonts w:asciiTheme="minorBidi" w:hAnsiTheme="minorBidi"/>
                <w:b/>
                <w:bCs/>
                <w:sz w:val="18"/>
                <w:szCs w:val="18"/>
              </w:rPr>
            </w:pPr>
            <w:r w:rsidRPr="002B2B26">
              <w:rPr>
                <w:rFonts w:asciiTheme="minorBidi" w:hAnsiTheme="minorBidi"/>
                <w:b/>
                <w:bCs/>
                <w:sz w:val="18"/>
                <w:szCs w:val="18"/>
              </w:rPr>
              <w:t>C)</w:t>
            </w:r>
          </w:p>
          <w:p w:rsidR="002707D2" w:rsidRPr="002B2B26" w:rsidRDefault="002707D2" w:rsidP="002707D2">
            <w:pPr>
              <w:rPr>
                <w:rFonts w:asciiTheme="minorBidi" w:hAnsiTheme="minorBidi"/>
                <w:sz w:val="18"/>
                <w:szCs w:val="18"/>
              </w:rPr>
            </w:pPr>
            <w:r w:rsidRPr="002B2B26">
              <w:rPr>
                <w:rFonts w:asciiTheme="minorBidi" w:hAnsiTheme="minorBidi"/>
                <w:sz w:val="18"/>
                <w:szCs w:val="18"/>
              </w:rPr>
              <w:t>Column</w:t>
            </w:r>
          </w:p>
          <w:p w:rsidR="002707D2" w:rsidRPr="002B2B26" w:rsidRDefault="002707D2" w:rsidP="002707D2">
            <w:pPr>
              <w:rPr>
                <w:rFonts w:asciiTheme="minorBidi" w:hAnsiTheme="minorBidi"/>
                <w:sz w:val="18"/>
                <w:szCs w:val="18"/>
              </w:rPr>
            </w:pPr>
            <w:r w:rsidRPr="002B2B26">
              <w:rPr>
                <w:rFonts w:asciiTheme="minorBidi" w:hAnsiTheme="minorBidi"/>
                <w:sz w:val="18"/>
                <w:szCs w:val="18"/>
              </w:rPr>
              <w:t xml:space="preserve"> Height</w:t>
            </w:r>
          </w:p>
          <w:p w:rsidR="002707D2" w:rsidRPr="002B2B26" w:rsidRDefault="002707D2" w:rsidP="002707D2">
            <w:pPr>
              <w:rPr>
                <w:rFonts w:asciiTheme="minorBidi" w:hAnsiTheme="minorBidi"/>
                <w:sz w:val="18"/>
                <w:szCs w:val="18"/>
              </w:rPr>
            </w:pPr>
            <w:r w:rsidRPr="002B2B26">
              <w:rPr>
                <w:rFonts w:asciiTheme="minorBidi" w:hAnsiTheme="minorBidi"/>
                <w:sz w:val="18"/>
                <w:szCs w:val="18"/>
              </w:rPr>
              <w:t>(H)</w:t>
            </w:r>
          </w:p>
        </w:tc>
        <w:tc>
          <w:tcPr>
            <w:tcW w:w="0" w:type="auto"/>
            <w:tcBorders>
              <w:top w:val="single" w:sz="4" w:space="0" w:color="auto"/>
              <w:left w:val="nil"/>
              <w:bottom w:val="nil"/>
              <w:right w:val="nil"/>
            </w:tcBorders>
            <w:vAlign w:val="center"/>
          </w:tcPr>
          <w:p w:rsidR="002707D2" w:rsidRPr="002B2B26" w:rsidRDefault="002707D2" w:rsidP="002707D2">
            <w:pPr>
              <w:rPr>
                <w:rFonts w:asciiTheme="minorBidi" w:hAnsiTheme="minorBidi"/>
                <w:sz w:val="18"/>
                <w:szCs w:val="18"/>
              </w:rPr>
            </w:pPr>
            <w:r w:rsidRPr="002B2B26">
              <w:rPr>
                <w:rFonts w:asciiTheme="minorBidi" w:hAnsiTheme="minorBidi"/>
                <w:sz w:val="18"/>
                <w:szCs w:val="18"/>
              </w:rPr>
              <w:t>C-1</w:t>
            </w:r>
          </w:p>
        </w:tc>
        <w:tc>
          <w:tcPr>
            <w:tcW w:w="0" w:type="auto"/>
            <w:tcBorders>
              <w:top w:val="single" w:sz="4" w:space="0" w:color="auto"/>
              <w:left w:val="nil"/>
              <w:bottom w:val="nil"/>
              <w:right w:val="nil"/>
            </w:tcBorders>
            <w:vAlign w:val="center"/>
          </w:tcPr>
          <w:p w:rsidR="002707D2" w:rsidRPr="002B2B26" w:rsidRDefault="002707D2" w:rsidP="002707D2">
            <w:pPr>
              <w:rPr>
                <w:rFonts w:asciiTheme="minorBidi" w:hAnsiTheme="minorBidi"/>
                <w:sz w:val="18"/>
                <w:szCs w:val="18"/>
              </w:rPr>
            </w:pPr>
            <w:r w:rsidRPr="002B2B26">
              <w:rPr>
                <w:rFonts w:asciiTheme="minorBidi" w:hAnsiTheme="minorBidi"/>
                <w:sz w:val="18"/>
                <w:szCs w:val="18"/>
              </w:rPr>
              <w:t>30</w:t>
            </w:r>
          </w:p>
        </w:tc>
        <w:tc>
          <w:tcPr>
            <w:tcW w:w="0" w:type="auto"/>
            <w:tcBorders>
              <w:top w:val="single" w:sz="4" w:space="0" w:color="auto"/>
              <w:left w:val="nil"/>
              <w:bottom w:val="nil"/>
              <w:right w:val="nil"/>
            </w:tcBorders>
            <w:vAlign w:val="center"/>
          </w:tcPr>
          <w:p w:rsidR="002707D2" w:rsidRPr="002B2B26" w:rsidRDefault="002707D2" w:rsidP="002707D2">
            <w:pPr>
              <w:rPr>
                <w:rFonts w:asciiTheme="minorBidi" w:hAnsiTheme="minorBidi"/>
                <w:sz w:val="18"/>
                <w:szCs w:val="18"/>
              </w:rPr>
            </w:pPr>
            <w:r w:rsidRPr="002B2B26">
              <w:rPr>
                <w:rFonts w:asciiTheme="minorBidi" w:hAnsiTheme="minorBidi"/>
                <w:sz w:val="18"/>
                <w:szCs w:val="18"/>
              </w:rPr>
              <w:t>300</w:t>
            </w:r>
          </w:p>
        </w:tc>
        <w:tc>
          <w:tcPr>
            <w:tcW w:w="0" w:type="auto"/>
            <w:tcBorders>
              <w:top w:val="single" w:sz="4" w:space="0" w:color="auto"/>
              <w:left w:val="nil"/>
              <w:bottom w:val="nil"/>
              <w:right w:val="nil"/>
            </w:tcBorders>
            <w:vAlign w:val="center"/>
          </w:tcPr>
          <w:p w:rsidR="002707D2" w:rsidRPr="002B2B26" w:rsidRDefault="002707D2" w:rsidP="002707D2">
            <w:pPr>
              <w:rPr>
                <w:rFonts w:asciiTheme="minorBidi" w:hAnsiTheme="minorBidi"/>
                <w:sz w:val="18"/>
                <w:szCs w:val="18"/>
              </w:rPr>
            </w:pPr>
            <w:r w:rsidRPr="002B2B26">
              <w:rPr>
                <w:rFonts w:asciiTheme="minorBidi" w:hAnsiTheme="minorBidi"/>
                <w:sz w:val="18"/>
                <w:szCs w:val="18"/>
              </w:rPr>
              <w:t>350</w:t>
            </w:r>
          </w:p>
        </w:tc>
        <w:tc>
          <w:tcPr>
            <w:tcW w:w="0" w:type="auto"/>
            <w:tcBorders>
              <w:top w:val="single" w:sz="4" w:space="0" w:color="auto"/>
              <w:left w:val="nil"/>
              <w:bottom w:val="nil"/>
              <w:right w:val="nil"/>
            </w:tcBorders>
            <w:vAlign w:val="center"/>
          </w:tcPr>
          <w:p w:rsidR="002707D2" w:rsidRPr="002B2B26" w:rsidRDefault="002707D2" w:rsidP="002707D2">
            <w:pPr>
              <w:rPr>
                <w:rFonts w:asciiTheme="minorBidi" w:hAnsiTheme="minorBidi"/>
                <w:sz w:val="18"/>
                <w:szCs w:val="18"/>
              </w:rPr>
            </w:pPr>
            <w:r w:rsidRPr="002B2B26">
              <w:rPr>
                <w:rFonts w:asciiTheme="minorBidi" w:hAnsiTheme="minorBidi"/>
                <w:sz w:val="18"/>
                <w:szCs w:val="18"/>
              </w:rPr>
              <w:t>3.0</w:t>
            </w:r>
          </w:p>
        </w:tc>
        <w:tc>
          <w:tcPr>
            <w:tcW w:w="0" w:type="auto"/>
            <w:tcBorders>
              <w:top w:val="single" w:sz="4" w:space="0" w:color="auto"/>
              <w:left w:val="nil"/>
              <w:bottom w:val="nil"/>
              <w:right w:val="nil"/>
            </w:tcBorders>
            <w:vAlign w:val="center"/>
          </w:tcPr>
          <w:p w:rsidR="002707D2" w:rsidRPr="002B2B26" w:rsidRDefault="002707D2" w:rsidP="002707D2">
            <w:pPr>
              <w:rPr>
                <w:rFonts w:asciiTheme="minorBidi" w:hAnsiTheme="minorBidi"/>
                <w:sz w:val="18"/>
                <w:szCs w:val="18"/>
              </w:rPr>
            </w:pPr>
            <w:r w:rsidRPr="002B2B26">
              <w:rPr>
                <w:rFonts w:asciiTheme="minorBidi" w:hAnsiTheme="minorBidi"/>
                <w:sz w:val="18"/>
                <w:szCs w:val="18"/>
              </w:rPr>
              <w:t>25</w:t>
            </w:r>
          </w:p>
        </w:tc>
        <w:tc>
          <w:tcPr>
            <w:tcW w:w="0" w:type="auto"/>
            <w:tcBorders>
              <w:top w:val="single" w:sz="4" w:space="0" w:color="auto"/>
              <w:left w:val="nil"/>
              <w:bottom w:val="nil"/>
              <w:right w:val="nil"/>
            </w:tcBorders>
            <w:vAlign w:val="center"/>
          </w:tcPr>
          <w:p w:rsidR="002707D2" w:rsidRPr="002B2B26" w:rsidRDefault="002707D2" w:rsidP="002707D2">
            <w:pPr>
              <w:rPr>
                <w:rFonts w:asciiTheme="minorBidi" w:hAnsiTheme="minorBidi"/>
                <w:sz w:val="18"/>
                <w:szCs w:val="18"/>
              </w:rPr>
            </w:pPr>
            <w:r w:rsidRPr="002B2B26">
              <w:rPr>
                <w:rFonts w:asciiTheme="minorBidi" w:hAnsiTheme="minorBidi"/>
                <w:sz w:val="18"/>
                <w:szCs w:val="18"/>
              </w:rPr>
              <w:t>25</w:t>
            </w:r>
          </w:p>
        </w:tc>
        <w:tc>
          <w:tcPr>
            <w:tcW w:w="0" w:type="auto"/>
            <w:tcBorders>
              <w:top w:val="single" w:sz="4" w:space="0" w:color="auto"/>
              <w:left w:val="nil"/>
              <w:bottom w:val="nil"/>
              <w:right w:val="nil"/>
            </w:tcBorders>
            <w:vAlign w:val="center"/>
          </w:tcPr>
          <w:p w:rsidR="002707D2" w:rsidRPr="002B2B26" w:rsidRDefault="002707D2" w:rsidP="002707D2">
            <w:pPr>
              <w:rPr>
                <w:rFonts w:asciiTheme="minorBidi" w:hAnsiTheme="minorBidi"/>
                <w:sz w:val="18"/>
                <w:szCs w:val="18"/>
              </w:rPr>
            </w:pPr>
            <w:r w:rsidRPr="002B2B26">
              <w:rPr>
                <w:rFonts w:asciiTheme="minorBidi" w:hAnsiTheme="minorBidi"/>
                <w:sz w:val="18"/>
                <w:szCs w:val="18"/>
              </w:rPr>
              <w:t>8</w:t>
            </w:r>
          </w:p>
        </w:tc>
        <w:tc>
          <w:tcPr>
            <w:tcW w:w="0" w:type="auto"/>
            <w:tcBorders>
              <w:top w:val="single" w:sz="4" w:space="0" w:color="auto"/>
              <w:left w:val="nil"/>
              <w:bottom w:val="nil"/>
              <w:right w:val="nil"/>
            </w:tcBorders>
            <w:vAlign w:val="center"/>
          </w:tcPr>
          <w:p w:rsidR="002707D2" w:rsidRPr="002B2B26" w:rsidRDefault="002707D2" w:rsidP="002707D2">
            <w:pPr>
              <w:rPr>
                <w:rFonts w:asciiTheme="minorBidi" w:hAnsiTheme="minorBidi"/>
                <w:sz w:val="18"/>
                <w:szCs w:val="18"/>
              </w:rPr>
            </w:pPr>
            <w:r w:rsidRPr="002B2B26">
              <w:rPr>
                <w:rFonts w:asciiTheme="minorBidi" w:hAnsiTheme="minorBidi"/>
                <w:sz w:val="18"/>
                <w:szCs w:val="18"/>
              </w:rPr>
              <w:t>460</w:t>
            </w:r>
          </w:p>
        </w:tc>
        <w:tc>
          <w:tcPr>
            <w:tcW w:w="0" w:type="auto"/>
            <w:tcBorders>
              <w:top w:val="single" w:sz="4" w:space="0" w:color="auto"/>
              <w:left w:val="nil"/>
              <w:bottom w:val="nil"/>
              <w:right w:val="nil"/>
            </w:tcBorders>
            <w:vAlign w:val="center"/>
          </w:tcPr>
          <w:p w:rsidR="002707D2" w:rsidRPr="002B2B26" w:rsidRDefault="002707D2" w:rsidP="002707D2">
            <w:pPr>
              <w:rPr>
                <w:rFonts w:asciiTheme="minorBidi" w:hAnsiTheme="minorBidi"/>
                <w:sz w:val="18"/>
                <w:szCs w:val="18"/>
              </w:rPr>
            </w:pPr>
            <w:r w:rsidRPr="002B2B26">
              <w:rPr>
                <w:rFonts w:asciiTheme="minorBidi" w:hAnsiTheme="minorBidi"/>
                <w:sz w:val="18"/>
                <w:szCs w:val="18"/>
              </w:rPr>
              <w:t>10</w:t>
            </w:r>
          </w:p>
        </w:tc>
        <w:tc>
          <w:tcPr>
            <w:tcW w:w="0" w:type="auto"/>
            <w:tcBorders>
              <w:top w:val="single" w:sz="4" w:space="0" w:color="auto"/>
              <w:left w:val="nil"/>
              <w:bottom w:val="nil"/>
              <w:right w:val="nil"/>
            </w:tcBorders>
            <w:vAlign w:val="center"/>
          </w:tcPr>
          <w:p w:rsidR="002707D2" w:rsidRPr="002B2B26" w:rsidRDefault="002707D2" w:rsidP="002707D2">
            <w:pPr>
              <w:rPr>
                <w:rFonts w:asciiTheme="minorBidi" w:hAnsiTheme="minorBidi"/>
                <w:sz w:val="18"/>
                <w:szCs w:val="18"/>
              </w:rPr>
            </w:pPr>
            <w:r w:rsidRPr="002B2B26">
              <w:rPr>
                <w:rFonts w:asciiTheme="minorBidi" w:hAnsiTheme="minorBidi"/>
                <w:sz w:val="18"/>
                <w:szCs w:val="18"/>
              </w:rPr>
              <w:t>460</w:t>
            </w:r>
          </w:p>
        </w:tc>
        <w:tc>
          <w:tcPr>
            <w:tcW w:w="0" w:type="auto"/>
            <w:tcBorders>
              <w:top w:val="single" w:sz="4" w:space="0" w:color="auto"/>
              <w:left w:val="nil"/>
              <w:bottom w:val="nil"/>
              <w:right w:val="nil"/>
            </w:tcBorders>
            <w:vAlign w:val="center"/>
          </w:tcPr>
          <w:p w:rsidR="002707D2" w:rsidRPr="002B2B26" w:rsidRDefault="002707D2" w:rsidP="002707D2">
            <w:pPr>
              <w:rPr>
                <w:rFonts w:asciiTheme="minorBidi" w:hAnsiTheme="minorBidi"/>
                <w:sz w:val="18"/>
                <w:szCs w:val="18"/>
              </w:rPr>
            </w:pPr>
            <w:r w:rsidRPr="002B2B26">
              <w:rPr>
                <w:rFonts w:asciiTheme="minorBidi" w:hAnsiTheme="minorBidi"/>
                <w:sz w:val="18"/>
                <w:szCs w:val="18"/>
              </w:rPr>
              <w:t>150</w:t>
            </w:r>
          </w:p>
        </w:tc>
        <w:tc>
          <w:tcPr>
            <w:tcW w:w="0" w:type="auto"/>
            <w:tcBorders>
              <w:top w:val="single" w:sz="4" w:space="0" w:color="auto"/>
              <w:left w:val="nil"/>
              <w:bottom w:val="nil"/>
              <w:right w:val="nil"/>
            </w:tcBorders>
            <w:vAlign w:val="center"/>
          </w:tcPr>
          <w:p w:rsidR="002707D2" w:rsidRPr="002B2B26" w:rsidRDefault="002707D2" w:rsidP="002707D2">
            <w:pPr>
              <w:rPr>
                <w:rFonts w:asciiTheme="minorBidi" w:hAnsiTheme="minorBidi"/>
                <w:sz w:val="18"/>
                <w:szCs w:val="18"/>
              </w:rPr>
            </w:pPr>
            <w:r w:rsidRPr="002B2B26">
              <w:rPr>
                <w:rFonts w:asciiTheme="minorBidi" w:hAnsiTheme="minorBidi"/>
                <w:sz w:val="18"/>
                <w:szCs w:val="18"/>
              </w:rPr>
              <w:t>295</w:t>
            </w:r>
          </w:p>
        </w:tc>
      </w:tr>
      <w:tr w:rsidR="002707D2" w:rsidRPr="002B2B26" w:rsidTr="002707D2">
        <w:trPr>
          <w:trHeight w:val="248"/>
        </w:trPr>
        <w:tc>
          <w:tcPr>
            <w:tcW w:w="0" w:type="auto"/>
            <w:vMerge/>
            <w:tcBorders>
              <w:top w:val="nil"/>
              <w:left w:val="nil"/>
              <w:bottom w:val="single" w:sz="4" w:space="0" w:color="auto"/>
              <w:right w:val="nil"/>
            </w:tcBorders>
            <w:vAlign w:val="center"/>
          </w:tcPr>
          <w:p w:rsidR="002707D2" w:rsidRPr="002B2B26" w:rsidRDefault="002707D2" w:rsidP="002707D2">
            <w:pPr>
              <w:rPr>
                <w:rFonts w:asciiTheme="minorBidi" w:hAnsiTheme="minorBidi"/>
                <w:sz w:val="18"/>
                <w:szCs w:val="18"/>
              </w:rPr>
            </w:pPr>
          </w:p>
        </w:tc>
        <w:tc>
          <w:tcPr>
            <w:tcW w:w="0" w:type="auto"/>
            <w:tcBorders>
              <w:top w:val="nil"/>
              <w:left w:val="nil"/>
              <w:bottom w:val="nil"/>
              <w:right w:val="nil"/>
            </w:tcBorders>
            <w:vAlign w:val="center"/>
          </w:tcPr>
          <w:p w:rsidR="002707D2" w:rsidRPr="002B2B26" w:rsidRDefault="002707D2" w:rsidP="002707D2">
            <w:pPr>
              <w:rPr>
                <w:rFonts w:asciiTheme="minorBidi" w:hAnsiTheme="minorBidi"/>
                <w:sz w:val="18"/>
                <w:szCs w:val="18"/>
              </w:rPr>
            </w:pPr>
            <w:r w:rsidRPr="002B2B26">
              <w:rPr>
                <w:rFonts w:asciiTheme="minorBidi" w:hAnsiTheme="minorBidi"/>
                <w:sz w:val="18"/>
                <w:szCs w:val="18"/>
              </w:rPr>
              <w:t>C-2</w:t>
            </w:r>
          </w:p>
        </w:tc>
        <w:tc>
          <w:tcPr>
            <w:tcW w:w="0" w:type="auto"/>
            <w:tcBorders>
              <w:top w:val="nil"/>
              <w:left w:val="nil"/>
              <w:bottom w:val="nil"/>
              <w:right w:val="nil"/>
            </w:tcBorders>
            <w:vAlign w:val="center"/>
          </w:tcPr>
          <w:p w:rsidR="002707D2" w:rsidRPr="002B2B26" w:rsidRDefault="002707D2" w:rsidP="002707D2">
            <w:pPr>
              <w:rPr>
                <w:rFonts w:asciiTheme="minorBidi" w:hAnsiTheme="minorBidi"/>
                <w:sz w:val="18"/>
                <w:szCs w:val="18"/>
              </w:rPr>
            </w:pPr>
            <w:r w:rsidRPr="002B2B26">
              <w:rPr>
                <w:rFonts w:asciiTheme="minorBidi" w:hAnsiTheme="minorBidi"/>
                <w:sz w:val="18"/>
                <w:szCs w:val="18"/>
              </w:rPr>
              <w:t>30</w:t>
            </w:r>
          </w:p>
        </w:tc>
        <w:tc>
          <w:tcPr>
            <w:tcW w:w="0" w:type="auto"/>
            <w:tcBorders>
              <w:top w:val="nil"/>
              <w:left w:val="nil"/>
              <w:bottom w:val="nil"/>
              <w:right w:val="nil"/>
            </w:tcBorders>
            <w:vAlign w:val="center"/>
          </w:tcPr>
          <w:p w:rsidR="002707D2" w:rsidRPr="002B2B26" w:rsidRDefault="002707D2" w:rsidP="002707D2">
            <w:pPr>
              <w:rPr>
                <w:rFonts w:asciiTheme="minorBidi" w:hAnsiTheme="minorBidi"/>
                <w:sz w:val="18"/>
                <w:szCs w:val="18"/>
              </w:rPr>
            </w:pPr>
            <w:r w:rsidRPr="002B2B26">
              <w:rPr>
                <w:rFonts w:asciiTheme="minorBidi" w:hAnsiTheme="minorBidi"/>
                <w:sz w:val="18"/>
                <w:szCs w:val="18"/>
              </w:rPr>
              <w:t>300</w:t>
            </w:r>
          </w:p>
        </w:tc>
        <w:tc>
          <w:tcPr>
            <w:tcW w:w="0" w:type="auto"/>
            <w:tcBorders>
              <w:top w:val="nil"/>
              <w:left w:val="nil"/>
              <w:bottom w:val="nil"/>
              <w:right w:val="nil"/>
            </w:tcBorders>
            <w:vAlign w:val="center"/>
          </w:tcPr>
          <w:p w:rsidR="002707D2" w:rsidRPr="002B2B26" w:rsidRDefault="002707D2" w:rsidP="002707D2">
            <w:pPr>
              <w:rPr>
                <w:rFonts w:asciiTheme="minorBidi" w:hAnsiTheme="minorBidi"/>
                <w:sz w:val="18"/>
                <w:szCs w:val="18"/>
              </w:rPr>
            </w:pPr>
            <w:r w:rsidRPr="002B2B26">
              <w:rPr>
                <w:rFonts w:asciiTheme="minorBidi" w:hAnsiTheme="minorBidi"/>
                <w:sz w:val="18"/>
                <w:szCs w:val="18"/>
              </w:rPr>
              <w:t>350</w:t>
            </w:r>
          </w:p>
        </w:tc>
        <w:tc>
          <w:tcPr>
            <w:tcW w:w="0" w:type="auto"/>
            <w:tcBorders>
              <w:top w:val="nil"/>
              <w:left w:val="nil"/>
              <w:bottom w:val="nil"/>
              <w:right w:val="nil"/>
            </w:tcBorders>
            <w:vAlign w:val="center"/>
          </w:tcPr>
          <w:p w:rsidR="002707D2" w:rsidRPr="002B2B26" w:rsidRDefault="002707D2" w:rsidP="002707D2">
            <w:pPr>
              <w:rPr>
                <w:rFonts w:asciiTheme="minorBidi" w:hAnsiTheme="minorBidi"/>
                <w:sz w:val="18"/>
                <w:szCs w:val="18"/>
              </w:rPr>
            </w:pPr>
            <w:r w:rsidRPr="002B2B26">
              <w:rPr>
                <w:rFonts w:asciiTheme="minorBidi" w:hAnsiTheme="minorBidi"/>
                <w:sz w:val="18"/>
                <w:szCs w:val="18"/>
              </w:rPr>
              <w:t>3.2</w:t>
            </w:r>
          </w:p>
        </w:tc>
        <w:tc>
          <w:tcPr>
            <w:tcW w:w="0" w:type="auto"/>
            <w:tcBorders>
              <w:top w:val="nil"/>
              <w:left w:val="nil"/>
              <w:bottom w:val="nil"/>
              <w:right w:val="nil"/>
            </w:tcBorders>
            <w:vAlign w:val="center"/>
          </w:tcPr>
          <w:p w:rsidR="002707D2" w:rsidRPr="002B2B26" w:rsidRDefault="002707D2" w:rsidP="002707D2">
            <w:pPr>
              <w:rPr>
                <w:rFonts w:asciiTheme="minorBidi" w:hAnsiTheme="minorBidi"/>
                <w:sz w:val="18"/>
                <w:szCs w:val="18"/>
              </w:rPr>
            </w:pPr>
            <w:r w:rsidRPr="002B2B26">
              <w:rPr>
                <w:rFonts w:asciiTheme="minorBidi" w:hAnsiTheme="minorBidi"/>
                <w:sz w:val="18"/>
                <w:szCs w:val="18"/>
              </w:rPr>
              <w:t>25</w:t>
            </w:r>
          </w:p>
        </w:tc>
        <w:tc>
          <w:tcPr>
            <w:tcW w:w="0" w:type="auto"/>
            <w:tcBorders>
              <w:top w:val="nil"/>
              <w:left w:val="nil"/>
              <w:bottom w:val="nil"/>
              <w:right w:val="nil"/>
            </w:tcBorders>
            <w:vAlign w:val="center"/>
          </w:tcPr>
          <w:p w:rsidR="002707D2" w:rsidRPr="002B2B26" w:rsidRDefault="002707D2" w:rsidP="002707D2">
            <w:pPr>
              <w:rPr>
                <w:rFonts w:asciiTheme="minorBidi" w:hAnsiTheme="minorBidi"/>
                <w:sz w:val="18"/>
                <w:szCs w:val="18"/>
              </w:rPr>
            </w:pPr>
            <w:r w:rsidRPr="002B2B26">
              <w:rPr>
                <w:rFonts w:asciiTheme="minorBidi" w:hAnsiTheme="minorBidi"/>
                <w:sz w:val="18"/>
                <w:szCs w:val="18"/>
              </w:rPr>
              <w:t>25</w:t>
            </w:r>
          </w:p>
        </w:tc>
        <w:tc>
          <w:tcPr>
            <w:tcW w:w="0" w:type="auto"/>
            <w:tcBorders>
              <w:top w:val="nil"/>
              <w:left w:val="nil"/>
              <w:bottom w:val="nil"/>
              <w:right w:val="nil"/>
            </w:tcBorders>
            <w:vAlign w:val="center"/>
          </w:tcPr>
          <w:p w:rsidR="002707D2" w:rsidRPr="002B2B26" w:rsidRDefault="002707D2" w:rsidP="002707D2">
            <w:pPr>
              <w:rPr>
                <w:rFonts w:asciiTheme="minorBidi" w:hAnsiTheme="minorBidi"/>
                <w:sz w:val="18"/>
                <w:szCs w:val="18"/>
              </w:rPr>
            </w:pPr>
            <w:r w:rsidRPr="002B2B26">
              <w:rPr>
                <w:rFonts w:asciiTheme="minorBidi" w:hAnsiTheme="minorBidi"/>
                <w:sz w:val="18"/>
                <w:szCs w:val="18"/>
              </w:rPr>
              <w:t>8</w:t>
            </w:r>
          </w:p>
        </w:tc>
        <w:tc>
          <w:tcPr>
            <w:tcW w:w="0" w:type="auto"/>
            <w:tcBorders>
              <w:top w:val="nil"/>
              <w:left w:val="nil"/>
              <w:bottom w:val="nil"/>
              <w:right w:val="nil"/>
            </w:tcBorders>
            <w:vAlign w:val="center"/>
          </w:tcPr>
          <w:p w:rsidR="002707D2" w:rsidRPr="002B2B26" w:rsidRDefault="002707D2" w:rsidP="002707D2">
            <w:pPr>
              <w:rPr>
                <w:rFonts w:asciiTheme="minorBidi" w:hAnsiTheme="minorBidi"/>
                <w:sz w:val="18"/>
                <w:szCs w:val="18"/>
              </w:rPr>
            </w:pPr>
            <w:r w:rsidRPr="002B2B26">
              <w:rPr>
                <w:rFonts w:asciiTheme="minorBidi" w:hAnsiTheme="minorBidi"/>
                <w:sz w:val="18"/>
                <w:szCs w:val="18"/>
              </w:rPr>
              <w:t>460</w:t>
            </w:r>
          </w:p>
        </w:tc>
        <w:tc>
          <w:tcPr>
            <w:tcW w:w="0" w:type="auto"/>
            <w:tcBorders>
              <w:top w:val="nil"/>
              <w:left w:val="nil"/>
              <w:bottom w:val="nil"/>
              <w:right w:val="nil"/>
            </w:tcBorders>
            <w:vAlign w:val="center"/>
          </w:tcPr>
          <w:p w:rsidR="002707D2" w:rsidRPr="002B2B26" w:rsidRDefault="002707D2" w:rsidP="002707D2">
            <w:pPr>
              <w:rPr>
                <w:rFonts w:asciiTheme="minorBidi" w:hAnsiTheme="minorBidi"/>
                <w:sz w:val="18"/>
                <w:szCs w:val="18"/>
              </w:rPr>
            </w:pPr>
            <w:r w:rsidRPr="002B2B26">
              <w:rPr>
                <w:rFonts w:asciiTheme="minorBidi" w:hAnsiTheme="minorBidi"/>
                <w:sz w:val="18"/>
                <w:szCs w:val="18"/>
              </w:rPr>
              <w:t>10</w:t>
            </w:r>
          </w:p>
        </w:tc>
        <w:tc>
          <w:tcPr>
            <w:tcW w:w="0" w:type="auto"/>
            <w:tcBorders>
              <w:top w:val="nil"/>
              <w:left w:val="nil"/>
              <w:bottom w:val="nil"/>
              <w:right w:val="nil"/>
            </w:tcBorders>
            <w:vAlign w:val="center"/>
          </w:tcPr>
          <w:p w:rsidR="002707D2" w:rsidRPr="002B2B26" w:rsidRDefault="002707D2" w:rsidP="002707D2">
            <w:pPr>
              <w:rPr>
                <w:rFonts w:asciiTheme="minorBidi" w:hAnsiTheme="minorBidi"/>
                <w:sz w:val="18"/>
                <w:szCs w:val="18"/>
              </w:rPr>
            </w:pPr>
            <w:r w:rsidRPr="002B2B26">
              <w:rPr>
                <w:rFonts w:asciiTheme="minorBidi" w:hAnsiTheme="minorBidi"/>
                <w:sz w:val="18"/>
                <w:szCs w:val="18"/>
              </w:rPr>
              <w:t>460</w:t>
            </w:r>
          </w:p>
        </w:tc>
        <w:tc>
          <w:tcPr>
            <w:tcW w:w="0" w:type="auto"/>
            <w:tcBorders>
              <w:top w:val="nil"/>
              <w:left w:val="nil"/>
              <w:bottom w:val="nil"/>
              <w:right w:val="nil"/>
            </w:tcBorders>
            <w:vAlign w:val="center"/>
          </w:tcPr>
          <w:p w:rsidR="002707D2" w:rsidRPr="002B2B26" w:rsidRDefault="002707D2" w:rsidP="002707D2">
            <w:pPr>
              <w:rPr>
                <w:rFonts w:asciiTheme="minorBidi" w:hAnsiTheme="minorBidi"/>
                <w:sz w:val="18"/>
                <w:szCs w:val="18"/>
              </w:rPr>
            </w:pPr>
            <w:r w:rsidRPr="002B2B26">
              <w:rPr>
                <w:rFonts w:asciiTheme="minorBidi" w:hAnsiTheme="minorBidi"/>
                <w:sz w:val="18"/>
                <w:szCs w:val="18"/>
              </w:rPr>
              <w:t>150</w:t>
            </w:r>
          </w:p>
        </w:tc>
        <w:tc>
          <w:tcPr>
            <w:tcW w:w="0" w:type="auto"/>
            <w:tcBorders>
              <w:top w:val="nil"/>
              <w:left w:val="nil"/>
              <w:bottom w:val="nil"/>
              <w:right w:val="nil"/>
            </w:tcBorders>
            <w:vAlign w:val="center"/>
          </w:tcPr>
          <w:p w:rsidR="002707D2" w:rsidRPr="002B2B26" w:rsidRDefault="002707D2" w:rsidP="002707D2">
            <w:pPr>
              <w:rPr>
                <w:rFonts w:asciiTheme="minorBidi" w:hAnsiTheme="minorBidi"/>
                <w:sz w:val="18"/>
                <w:szCs w:val="18"/>
              </w:rPr>
            </w:pPr>
            <w:r w:rsidRPr="002B2B26">
              <w:rPr>
                <w:rFonts w:asciiTheme="minorBidi" w:hAnsiTheme="minorBidi"/>
                <w:sz w:val="18"/>
                <w:szCs w:val="18"/>
              </w:rPr>
              <w:t>295</w:t>
            </w:r>
          </w:p>
        </w:tc>
      </w:tr>
      <w:tr w:rsidR="002707D2" w:rsidRPr="002B2B26" w:rsidTr="002707D2">
        <w:trPr>
          <w:trHeight w:val="248"/>
        </w:trPr>
        <w:tc>
          <w:tcPr>
            <w:tcW w:w="0" w:type="auto"/>
            <w:vMerge/>
            <w:tcBorders>
              <w:top w:val="nil"/>
              <w:left w:val="nil"/>
              <w:bottom w:val="single" w:sz="4" w:space="0" w:color="auto"/>
              <w:right w:val="nil"/>
            </w:tcBorders>
            <w:vAlign w:val="center"/>
          </w:tcPr>
          <w:p w:rsidR="002707D2" w:rsidRPr="002B2B26" w:rsidRDefault="002707D2" w:rsidP="002707D2">
            <w:pPr>
              <w:rPr>
                <w:rFonts w:asciiTheme="minorBidi" w:hAnsiTheme="minorBidi"/>
                <w:sz w:val="18"/>
                <w:szCs w:val="18"/>
              </w:rPr>
            </w:pPr>
          </w:p>
        </w:tc>
        <w:tc>
          <w:tcPr>
            <w:tcW w:w="0" w:type="auto"/>
            <w:tcBorders>
              <w:top w:val="nil"/>
              <w:left w:val="nil"/>
              <w:bottom w:val="nil"/>
              <w:right w:val="nil"/>
            </w:tcBorders>
            <w:vAlign w:val="center"/>
          </w:tcPr>
          <w:p w:rsidR="002707D2" w:rsidRPr="002B2B26" w:rsidRDefault="002707D2" w:rsidP="002707D2">
            <w:pPr>
              <w:rPr>
                <w:rFonts w:asciiTheme="minorBidi" w:hAnsiTheme="minorBidi"/>
                <w:sz w:val="18"/>
                <w:szCs w:val="18"/>
              </w:rPr>
            </w:pPr>
            <w:r w:rsidRPr="002B2B26">
              <w:rPr>
                <w:rFonts w:asciiTheme="minorBidi" w:hAnsiTheme="minorBidi"/>
                <w:sz w:val="18"/>
                <w:szCs w:val="18"/>
              </w:rPr>
              <w:t>C-3</w:t>
            </w:r>
          </w:p>
        </w:tc>
        <w:tc>
          <w:tcPr>
            <w:tcW w:w="0" w:type="auto"/>
            <w:tcBorders>
              <w:top w:val="nil"/>
              <w:left w:val="nil"/>
              <w:bottom w:val="nil"/>
              <w:right w:val="nil"/>
            </w:tcBorders>
            <w:vAlign w:val="center"/>
          </w:tcPr>
          <w:p w:rsidR="002707D2" w:rsidRPr="002B2B26" w:rsidRDefault="002707D2" w:rsidP="002707D2">
            <w:pPr>
              <w:rPr>
                <w:rFonts w:asciiTheme="minorBidi" w:hAnsiTheme="minorBidi"/>
                <w:sz w:val="18"/>
                <w:szCs w:val="18"/>
              </w:rPr>
            </w:pPr>
            <w:r w:rsidRPr="002B2B26">
              <w:rPr>
                <w:rFonts w:asciiTheme="minorBidi" w:hAnsiTheme="minorBidi"/>
                <w:sz w:val="18"/>
                <w:szCs w:val="18"/>
              </w:rPr>
              <w:t>30</w:t>
            </w:r>
          </w:p>
        </w:tc>
        <w:tc>
          <w:tcPr>
            <w:tcW w:w="0" w:type="auto"/>
            <w:tcBorders>
              <w:top w:val="nil"/>
              <w:left w:val="nil"/>
              <w:bottom w:val="nil"/>
              <w:right w:val="nil"/>
            </w:tcBorders>
            <w:vAlign w:val="center"/>
          </w:tcPr>
          <w:p w:rsidR="002707D2" w:rsidRPr="002B2B26" w:rsidRDefault="002707D2" w:rsidP="002707D2">
            <w:pPr>
              <w:rPr>
                <w:rFonts w:asciiTheme="minorBidi" w:hAnsiTheme="minorBidi"/>
                <w:sz w:val="18"/>
                <w:szCs w:val="18"/>
              </w:rPr>
            </w:pPr>
            <w:r w:rsidRPr="002B2B26">
              <w:rPr>
                <w:rFonts w:asciiTheme="minorBidi" w:hAnsiTheme="minorBidi"/>
                <w:sz w:val="18"/>
                <w:szCs w:val="18"/>
              </w:rPr>
              <w:t>300</w:t>
            </w:r>
          </w:p>
        </w:tc>
        <w:tc>
          <w:tcPr>
            <w:tcW w:w="0" w:type="auto"/>
            <w:tcBorders>
              <w:top w:val="nil"/>
              <w:left w:val="nil"/>
              <w:bottom w:val="nil"/>
              <w:right w:val="nil"/>
            </w:tcBorders>
            <w:vAlign w:val="center"/>
          </w:tcPr>
          <w:p w:rsidR="002707D2" w:rsidRPr="002B2B26" w:rsidRDefault="002707D2" w:rsidP="002707D2">
            <w:pPr>
              <w:rPr>
                <w:rFonts w:asciiTheme="minorBidi" w:hAnsiTheme="minorBidi"/>
                <w:sz w:val="18"/>
                <w:szCs w:val="18"/>
              </w:rPr>
            </w:pPr>
            <w:r w:rsidRPr="002B2B26">
              <w:rPr>
                <w:rFonts w:asciiTheme="minorBidi" w:hAnsiTheme="minorBidi"/>
                <w:sz w:val="18"/>
                <w:szCs w:val="18"/>
              </w:rPr>
              <w:t>350</w:t>
            </w:r>
          </w:p>
        </w:tc>
        <w:tc>
          <w:tcPr>
            <w:tcW w:w="0" w:type="auto"/>
            <w:tcBorders>
              <w:top w:val="nil"/>
              <w:left w:val="nil"/>
              <w:bottom w:val="nil"/>
              <w:right w:val="nil"/>
            </w:tcBorders>
            <w:vAlign w:val="center"/>
          </w:tcPr>
          <w:p w:rsidR="002707D2" w:rsidRPr="002B2B26" w:rsidRDefault="002707D2" w:rsidP="002707D2">
            <w:pPr>
              <w:rPr>
                <w:rFonts w:asciiTheme="minorBidi" w:hAnsiTheme="minorBidi"/>
                <w:sz w:val="18"/>
                <w:szCs w:val="18"/>
              </w:rPr>
            </w:pPr>
            <w:r w:rsidRPr="002B2B26">
              <w:rPr>
                <w:rFonts w:asciiTheme="minorBidi" w:hAnsiTheme="minorBidi"/>
                <w:sz w:val="18"/>
                <w:szCs w:val="18"/>
              </w:rPr>
              <w:t>3.5</w:t>
            </w:r>
          </w:p>
        </w:tc>
        <w:tc>
          <w:tcPr>
            <w:tcW w:w="0" w:type="auto"/>
            <w:tcBorders>
              <w:top w:val="nil"/>
              <w:left w:val="nil"/>
              <w:bottom w:val="nil"/>
              <w:right w:val="nil"/>
            </w:tcBorders>
            <w:vAlign w:val="center"/>
          </w:tcPr>
          <w:p w:rsidR="002707D2" w:rsidRPr="002B2B26" w:rsidRDefault="002707D2" w:rsidP="002707D2">
            <w:pPr>
              <w:rPr>
                <w:rFonts w:asciiTheme="minorBidi" w:hAnsiTheme="minorBidi"/>
                <w:sz w:val="18"/>
                <w:szCs w:val="18"/>
              </w:rPr>
            </w:pPr>
            <w:r w:rsidRPr="002B2B26">
              <w:rPr>
                <w:rFonts w:asciiTheme="minorBidi" w:hAnsiTheme="minorBidi"/>
                <w:sz w:val="18"/>
                <w:szCs w:val="18"/>
              </w:rPr>
              <w:t>25</w:t>
            </w:r>
          </w:p>
        </w:tc>
        <w:tc>
          <w:tcPr>
            <w:tcW w:w="0" w:type="auto"/>
            <w:tcBorders>
              <w:top w:val="nil"/>
              <w:left w:val="nil"/>
              <w:bottom w:val="nil"/>
              <w:right w:val="nil"/>
            </w:tcBorders>
            <w:vAlign w:val="center"/>
          </w:tcPr>
          <w:p w:rsidR="002707D2" w:rsidRPr="002B2B26" w:rsidRDefault="002707D2" w:rsidP="002707D2">
            <w:pPr>
              <w:rPr>
                <w:rFonts w:asciiTheme="minorBidi" w:hAnsiTheme="minorBidi"/>
                <w:sz w:val="18"/>
                <w:szCs w:val="18"/>
              </w:rPr>
            </w:pPr>
            <w:r w:rsidRPr="002B2B26">
              <w:rPr>
                <w:rFonts w:asciiTheme="minorBidi" w:hAnsiTheme="minorBidi"/>
                <w:sz w:val="18"/>
                <w:szCs w:val="18"/>
              </w:rPr>
              <w:t>25</w:t>
            </w:r>
          </w:p>
        </w:tc>
        <w:tc>
          <w:tcPr>
            <w:tcW w:w="0" w:type="auto"/>
            <w:tcBorders>
              <w:top w:val="nil"/>
              <w:left w:val="nil"/>
              <w:bottom w:val="nil"/>
              <w:right w:val="nil"/>
            </w:tcBorders>
            <w:vAlign w:val="center"/>
          </w:tcPr>
          <w:p w:rsidR="002707D2" w:rsidRPr="002B2B26" w:rsidRDefault="002707D2" w:rsidP="002707D2">
            <w:pPr>
              <w:rPr>
                <w:rFonts w:asciiTheme="minorBidi" w:hAnsiTheme="minorBidi"/>
                <w:sz w:val="18"/>
                <w:szCs w:val="18"/>
              </w:rPr>
            </w:pPr>
            <w:r w:rsidRPr="002B2B26">
              <w:rPr>
                <w:rFonts w:asciiTheme="minorBidi" w:hAnsiTheme="minorBidi"/>
                <w:sz w:val="18"/>
                <w:szCs w:val="18"/>
              </w:rPr>
              <w:t>8</w:t>
            </w:r>
          </w:p>
        </w:tc>
        <w:tc>
          <w:tcPr>
            <w:tcW w:w="0" w:type="auto"/>
            <w:tcBorders>
              <w:top w:val="nil"/>
              <w:left w:val="nil"/>
              <w:bottom w:val="nil"/>
              <w:right w:val="nil"/>
            </w:tcBorders>
            <w:vAlign w:val="center"/>
          </w:tcPr>
          <w:p w:rsidR="002707D2" w:rsidRPr="002B2B26" w:rsidRDefault="002707D2" w:rsidP="002707D2">
            <w:pPr>
              <w:rPr>
                <w:rFonts w:asciiTheme="minorBidi" w:hAnsiTheme="minorBidi"/>
                <w:sz w:val="18"/>
                <w:szCs w:val="18"/>
              </w:rPr>
            </w:pPr>
            <w:r w:rsidRPr="002B2B26">
              <w:rPr>
                <w:rFonts w:asciiTheme="minorBidi" w:hAnsiTheme="minorBidi"/>
                <w:sz w:val="18"/>
                <w:szCs w:val="18"/>
              </w:rPr>
              <w:t>460</w:t>
            </w:r>
          </w:p>
        </w:tc>
        <w:tc>
          <w:tcPr>
            <w:tcW w:w="0" w:type="auto"/>
            <w:tcBorders>
              <w:top w:val="nil"/>
              <w:left w:val="nil"/>
              <w:bottom w:val="nil"/>
              <w:right w:val="nil"/>
            </w:tcBorders>
            <w:vAlign w:val="center"/>
          </w:tcPr>
          <w:p w:rsidR="002707D2" w:rsidRPr="002B2B26" w:rsidRDefault="002707D2" w:rsidP="002707D2">
            <w:pPr>
              <w:rPr>
                <w:rFonts w:asciiTheme="minorBidi" w:hAnsiTheme="minorBidi"/>
                <w:sz w:val="18"/>
                <w:szCs w:val="18"/>
              </w:rPr>
            </w:pPr>
            <w:r w:rsidRPr="002B2B26">
              <w:rPr>
                <w:rFonts w:asciiTheme="minorBidi" w:hAnsiTheme="minorBidi"/>
                <w:sz w:val="18"/>
                <w:szCs w:val="18"/>
              </w:rPr>
              <w:t>10</w:t>
            </w:r>
          </w:p>
        </w:tc>
        <w:tc>
          <w:tcPr>
            <w:tcW w:w="0" w:type="auto"/>
            <w:tcBorders>
              <w:top w:val="nil"/>
              <w:left w:val="nil"/>
              <w:bottom w:val="nil"/>
              <w:right w:val="nil"/>
            </w:tcBorders>
            <w:vAlign w:val="center"/>
          </w:tcPr>
          <w:p w:rsidR="002707D2" w:rsidRPr="002B2B26" w:rsidRDefault="002707D2" w:rsidP="002707D2">
            <w:pPr>
              <w:rPr>
                <w:rFonts w:asciiTheme="minorBidi" w:hAnsiTheme="minorBidi"/>
                <w:sz w:val="18"/>
                <w:szCs w:val="18"/>
              </w:rPr>
            </w:pPr>
            <w:r w:rsidRPr="002B2B26">
              <w:rPr>
                <w:rFonts w:asciiTheme="minorBidi" w:hAnsiTheme="minorBidi"/>
                <w:sz w:val="18"/>
                <w:szCs w:val="18"/>
              </w:rPr>
              <w:t>460</w:t>
            </w:r>
          </w:p>
        </w:tc>
        <w:tc>
          <w:tcPr>
            <w:tcW w:w="0" w:type="auto"/>
            <w:tcBorders>
              <w:top w:val="nil"/>
              <w:left w:val="nil"/>
              <w:bottom w:val="nil"/>
              <w:right w:val="nil"/>
            </w:tcBorders>
            <w:vAlign w:val="center"/>
          </w:tcPr>
          <w:p w:rsidR="002707D2" w:rsidRPr="002B2B26" w:rsidRDefault="002707D2" w:rsidP="002707D2">
            <w:pPr>
              <w:rPr>
                <w:rFonts w:asciiTheme="minorBidi" w:hAnsiTheme="minorBidi"/>
                <w:sz w:val="18"/>
                <w:szCs w:val="18"/>
              </w:rPr>
            </w:pPr>
            <w:r w:rsidRPr="002B2B26">
              <w:rPr>
                <w:rFonts w:asciiTheme="minorBidi" w:hAnsiTheme="minorBidi"/>
                <w:sz w:val="18"/>
                <w:szCs w:val="18"/>
              </w:rPr>
              <w:t>150</w:t>
            </w:r>
          </w:p>
        </w:tc>
        <w:tc>
          <w:tcPr>
            <w:tcW w:w="0" w:type="auto"/>
            <w:tcBorders>
              <w:top w:val="nil"/>
              <w:left w:val="nil"/>
              <w:bottom w:val="nil"/>
              <w:right w:val="nil"/>
            </w:tcBorders>
            <w:vAlign w:val="center"/>
          </w:tcPr>
          <w:p w:rsidR="002707D2" w:rsidRPr="002B2B26" w:rsidRDefault="002707D2" w:rsidP="002707D2">
            <w:pPr>
              <w:rPr>
                <w:rFonts w:asciiTheme="minorBidi" w:hAnsiTheme="minorBidi"/>
                <w:sz w:val="18"/>
                <w:szCs w:val="18"/>
              </w:rPr>
            </w:pPr>
            <w:r w:rsidRPr="002B2B26">
              <w:rPr>
                <w:rFonts w:asciiTheme="minorBidi" w:hAnsiTheme="minorBidi"/>
                <w:sz w:val="18"/>
                <w:szCs w:val="18"/>
              </w:rPr>
              <w:t>295</w:t>
            </w:r>
          </w:p>
        </w:tc>
      </w:tr>
      <w:tr w:rsidR="002707D2" w:rsidRPr="002B2B26" w:rsidTr="002707D2">
        <w:trPr>
          <w:trHeight w:val="248"/>
        </w:trPr>
        <w:tc>
          <w:tcPr>
            <w:tcW w:w="0" w:type="auto"/>
            <w:vMerge/>
            <w:tcBorders>
              <w:top w:val="nil"/>
              <w:left w:val="nil"/>
              <w:bottom w:val="single" w:sz="4" w:space="0" w:color="auto"/>
              <w:right w:val="nil"/>
            </w:tcBorders>
            <w:vAlign w:val="center"/>
          </w:tcPr>
          <w:p w:rsidR="002707D2" w:rsidRPr="002B2B26" w:rsidRDefault="002707D2" w:rsidP="002707D2">
            <w:pPr>
              <w:rPr>
                <w:rFonts w:asciiTheme="minorBidi" w:hAnsiTheme="minorBidi"/>
                <w:sz w:val="18"/>
                <w:szCs w:val="18"/>
              </w:rPr>
            </w:pPr>
          </w:p>
        </w:tc>
        <w:tc>
          <w:tcPr>
            <w:tcW w:w="0" w:type="auto"/>
            <w:tcBorders>
              <w:top w:val="nil"/>
              <w:left w:val="nil"/>
              <w:bottom w:val="nil"/>
              <w:right w:val="nil"/>
            </w:tcBorders>
            <w:vAlign w:val="center"/>
          </w:tcPr>
          <w:p w:rsidR="002707D2" w:rsidRPr="002B2B26" w:rsidRDefault="002707D2" w:rsidP="002707D2">
            <w:pPr>
              <w:rPr>
                <w:rFonts w:asciiTheme="minorBidi" w:hAnsiTheme="minorBidi"/>
                <w:sz w:val="18"/>
                <w:szCs w:val="18"/>
              </w:rPr>
            </w:pPr>
            <w:r w:rsidRPr="002B2B26">
              <w:rPr>
                <w:rFonts w:asciiTheme="minorBidi" w:hAnsiTheme="minorBidi"/>
                <w:sz w:val="18"/>
                <w:szCs w:val="18"/>
              </w:rPr>
              <w:t>C-4</w:t>
            </w:r>
          </w:p>
        </w:tc>
        <w:tc>
          <w:tcPr>
            <w:tcW w:w="0" w:type="auto"/>
            <w:tcBorders>
              <w:top w:val="nil"/>
              <w:left w:val="nil"/>
              <w:bottom w:val="nil"/>
              <w:right w:val="nil"/>
            </w:tcBorders>
            <w:vAlign w:val="center"/>
          </w:tcPr>
          <w:p w:rsidR="002707D2" w:rsidRPr="002B2B26" w:rsidRDefault="002707D2" w:rsidP="002707D2">
            <w:pPr>
              <w:rPr>
                <w:rFonts w:asciiTheme="minorBidi" w:hAnsiTheme="minorBidi"/>
                <w:sz w:val="18"/>
                <w:szCs w:val="18"/>
              </w:rPr>
            </w:pPr>
            <w:r w:rsidRPr="002B2B26">
              <w:rPr>
                <w:rFonts w:asciiTheme="minorBidi" w:hAnsiTheme="minorBidi"/>
                <w:sz w:val="18"/>
                <w:szCs w:val="18"/>
              </w:rPr>
              <w:t>30</w:t>
            </w:r>
          </w:p>
        </w:tc>
        <w:tc>
          <w:tcPr>
            <w:tcW w:w="0" w:type="auto"/>
            <w:tcBorders>
              <w:top w:val="nil"/>
              <w:left w:val="nil"/>
              <w:bottom w:val="nil"/>
              <w:right w:val="nil"/>
            </w:tcBorders>
            <w:vAlign w:val="center"/>
          </w:tcPr>
          <w:p w:rsidR="002707D2" w:rsidRPr="002B2B26" w:rsidRDefault="002707D2" w:rsidP="002707D2">
            <w:pPr>
              <w:rPr>
                <w:rFonts w:asciiTheme="minorBidi" w:hAnsiTheme="minorBidi"/>
                <w:sz w:val="18"/>
                <w:szCs w:val="18"/>
              </w:rPr>
            </w:pPr>
            <w:r w:rsidRPr="002B2B26">
              <w:rPr>
                <w:rFonts w:asciiTheme="minorBidi" w:hAnsiTheme="minorBidi"/>
                <w:sz w:val="18"/>
                <w:szCs w:val="18"/>
              </w:rPr>
              <w:t>300</w:t>
            </w:r>
          </w:p>
        </w:tc>
        <w:tc>
          <w:tcPr>
            <w:tcW w:w="0" w:type="auto"/>
            <w:tcBorders>
              <w:top w:val="nil"/>
              <w:left w:val="nil"/>
              <w:bottom w:val="nil"/>
              <w:right w:val="nil"/>
            </w:tcBorders>
            <w:vAlign w:val="center"/>
          </w:tcPr>
          <w:p w:rsidR="002707D2" w:rsidRPr="002B2B26" w:rsidRDefault="002707D2" w:rsidP="002707D2">
            <w:pPr>
              <w:rPr>
                <w:rFonts w:asciiTheme="minorBidi" w:hAnsiTheme="minorBidi"/>
                <w:sz w:val="18"/>
                <w:szCs w:val="18"/>
              </w:rPr>
            </w:pPr>
            <w:r w:rsidRPr="002B2B26">
              <w:rPr>
                <w:rFonts w:asciiTheme="minorBidi" w:hAnsiTheme="minorBidi"/>
                <w:sz w:val="18"/>
                <w:szCs w:val="18"/>
              </w:rPr>
              <w:t>350</w:t>
            </w:r>
          </w:p>
        </w:tc>
        <w:tc>
          <w:tcPr>
            <w:tcW w:w="0" w:type="auto"/>
            <w:tcBorders>
              <w:top w:val="nil"/>
              <w:left w:val="nil"/>
              <w:bottom w:val="nil"/>
              <w:right w:val="nil"/>
            </w:tcBorders>
            <w:vAlign w:val="center"/>
          </w:tcPr>
          <w:p w:rsidR="002707D2" w:rsidRPr="002B2B26" w:rsidRDefault="002707D2" w:rsidP="002707D2">
            <w:pPr>
              <w:rPr>
                <w:rFonts w:asciiTheme="minorBidi" w:hAnsiTheme="minorBidi"/>
                <w:sz w:val="18"/>
                <w:szCs w:val="18"/>
              </w:rPr>
            </w:pPr>
            <w:r w:rsidRPr="002B2B26">
              <w:rPr>
                <w:rFonts w:asciiTheme="minorBidi" w:hAnsiTheme="minorBidi"/>
                <w:sz w:val="18"/>
                <w:szCs w:val="18"/>
              </w:rPr>
              <w:t>3.8</w:t>
            </w:r>
          </w:p>
        </w:tc>
        <w:tc>
          <w:tcPr>
            <w:tcW w:w="0" w:type="auto"/>
            <w:tcBorders>
              <w:top w:val="nil"/>
              <w:left w:val="nil"/>
              <w:bottom w:val="nil"/>
              <w:right w:val="nil"/>
            </w:tcBorders>
            <w:vAlign w:val="center"/>
          </w:tcPr>
          <w:p w:rsidR="002707D2" w:rsidRPr="002B2B26" w:rsidRDefault="002707D2" w:rsidP="002707D2">
            <w:pPr>
              <w:rPr>
                <w:rFonts w:asciiTheme="minorBidi" w:hAnsiTheme="minorBidi"/>
                <w:sz w:val="18"/>
                <w:szCs w:val="18"/>
              </w:rPr>
            </w:pPr>
            <w:r w:rsidRPr="002B2B26">
              <w:rPr>
                <w:rFonts w:asciiTheme="minorBidi" w:hAnsiTheme="minorBidi"/>
                <w:sz w:val="18"/>
                <w:szCs w:val="18"/>
              </w:rPr>
              <w:t>25</w:t>
            </w:r>
          </w:p>
        </w:tc>
        <w:tc>
          <w:tcPr>
            <w:tcW w:w="0" w:type="auto"/>
            <w:tcBorders>
              <w:top w:val="nil"/>
              <w:left w:val="nil"/>
              <w:bottom w:val="nil"/>
              <w:right w:val="nil"/>
            </w:tcBorders>
            <w:vAlign w:val="center"/>
          </w:tcPr>
          <w:p w:rsidR="002707D2" w:rsidRPr="002B2B26" w:rsidRDefault="002707D2" w:rsidP="002707D2">
            <w:pPr>
              <w:rPr>
                <w:rFonts w:asciiTheme="minorBidi" w:hAnsiTheme="minorBidi"/>
                <w:sz w:val="18"/>
                <w:szCs w:val="18"/>
              </w:rPr>
            </w:pPr>
            <w:r w:rsidRPr="002B2B26">
              <w:rPr>
                <w:rFonts w:asciiTheme="minorBidi" w:hAnsiTheme="minorBidi"/>
                <w:sz w:val="18"/>
                <w:szCs w:val="18"/>
              </w:rPr>
              <w:t>25</w:t>
            </w:r>
          </w:p>
        </w:tc>
        <w:tc>
          <w:tcPr>
            <w:tcW w:w="0" w:type="auto"/>
            <w:tcBorders>
              <w:top w:val="nil"/>
              <w:left w:val="nil"/>
              <w:bottom w:val="nil"/>
              <w:right w:val="nil"/>
            </w:tcBorders>
            <w:vAlign w:val="center"/>
          </w:tcPr>
          <w:p w:rsidR="002707D2" w:rsidRPr="002B2B26" w:rsidRDefault="002707D2" w:rsidP="002707D2">
            <w:pPr>
              <w:rPr>
                <w:rFonts w:asciiTheme="minorBidi" w:hAnsiTheme="minorBidi"/>
                <w:sz w:val="18"/>
                <w:szCs w:val="18"/>
              </w:rPr>
            </w:pPr>
            <w:r w:rsidRPr="002B2B26">
              <w:rPr>
                <w:rFonts w:asciiTheme="minorBidi" w:hAnsiTheme="minorBidi"/>
                <w:sz w:val="18"/>
                <w:szCs w:val="18"/>
              </w:rPr>
              <w:t>8</w:t>
            </w:r>
          </w:p>
        </w:tc>
        <w:tc>
          <w:tcPr>
            <w:tcW w:w="0" w:type="auto"/>
            <w:tcBorders>
              <w:top w:val="nil"/>
              <w:left w:val="nil"/>
              <w:bottom w:val="nil"/>
              <w:right w:val="nil"/>
            </w:tcBorders>
            <w:vAlign w:val="center"/>
          </w:tcPr>
          <w:p w:rsidR="002707D2" w:rsidRPr="002B2B26" w:rsidRDefault="002707D2" w:rsidP="002707D2">
            <w:pPr>
              <w:rPr>
                <w:rFonts w:asciiTheme="minorBidi" w:hAnsiTheme="minorBidi"/>
                <w:sz w:val="18"/>
                <w:szCs w:val="18"/>
              </w:rPr>
            </w:pPr>
            <w:r w:rsidRPr="002B2B26">
              <w:rPr>
                <w:rFonts w:asciiTheme="minorBidi" w:hAnsiTheme="minorBidi"/>
                <w:sz w:val="18"/>
                <w:szCs w:val="18"/>
              </w:rPr>
              <w:t>460</w:t>
            </w:r>
          </w:p>
        </w:tc>
        <w:tc>
          <w:tcPr>
            <w:tcW w:w="0" w:type="auto"/>
            <w:tcBorders>
              <w:top w:val="nil"/>
              <w:left w:val="nil"/>
              <w:bottom w:val="nil"/>
              <w:right w:val="nil"/>
            </w:tcBorders>
            <w:vAlign w:val="center"/>
          </w:tcPr>
          <w:p w:rsidR="002707D2" w:rsidRPr="002B2B26" w:rsidRDefault="002707D2" w:rsidP="002707D2">
            <w:pPr>
              <w:rPr>
                <w:rFonts w:asciiTheme="minorBidi" w:hAnsiTheme="minorBidi"/>
                <w:sz w:val="18"/>
                <w:szCs w:val="18"/>
              </w:rPr>
            </w:pPr>
            <w:r w:rsidRPr="002B2B26">
              <w:rPr>
                <w:rFonts w:asciiTheme="minorBidi" w:hAnsiTheme="minorBidi"/>
                <w:sz w:val="18"/>
                <w:szCs w:val="18"/>
              </w:rPr>
              <w:t>10</w:t>
            </w:r>
          </w:p>
        </w:tc>
        <w:tc>
          <w:tcPr>
            <w:tcW w:w="0" w:type="auto"/>
            <w:tcBorders>
              <w:top w:val="nil"/>
              <w:left w:val="nil"/>
              <w:bottom w:val="nil"/>
              <w:right w:val="nil"/>
            </w:tcBorders>
            <w:vAlign w:val="center"/>
          </w:tcPr>
          <w:p w:rsidR="002707D2" w:rsidRPr="002B2B26" w:rsidRDefault="002707D2" w:rsidP="002707D2">
            <w:pPr>
              <w:rPr>
                <w:rFonts w:asciiTheme="minorBidi" w:hAnsiTheme="minorBidi"/>
                <w:sz w:val="18"/>
                <w:szCs w:val="18"/>
              </w:rPr>
            </w:pPr>
            <w:r w:rsidRPr="002B2B26">
              <w:rPr>
                <w:rFonts w:asciiTheme="minorBidi" w:hAnsiTheme="minorBidi"/>
                <w:sz w:val="18"/>
                <w:szCs w:val="18"/>
              </w:rPr>
              <w:t>460</w:t>
            </w:r>
          </w:p>
        </w:tc>
        <w:tc>
          <w:tcPr>
            <w:tcW w:w="0" w:type="auto"/>
            <w:tcBorders>
              <w:top w:val="nil"/>
              <w:left w:val="nil"/>
              <w:bottom w:val="nil"/>
              <w:right w:val="nil"/>
            </w:tcBorders>
            <w:vAlign w:val="center"/>
          </w:tcPr>
          <w:p w:rsidR="002707D2" w:rsidRPr="002B2B26" w:rsidRDefault="002707D2" w:rsidP="002707D2">
            <w:pPr>
              <w:rPr>
                <w:rFonts w:asciiTheme="minorBidi" w:hAnsiTheme="minorBidi"/>
                <w:sz w:val="18"/>
                <w:szCs w:val="18"/>
              </w:rPr>
            </w:pPr>
            <w:r w:rsidRPr="002B2B26">
              <w:rPr>
                <w:rFonts w:asciiTheme="minorBidi" w:hAnsiTheme="minorBidi"/>
                <w:sz w:val="18"/>
                <w:szCs w:val="18"/>
              </w:rPr>
              <w:t>150</w:t>
            </w:r>
          </w:p>
        </w:tc>
        <w:tc>
          <w:tcPr>
            <w:tcW w:w="0" w:type="auto"/>
            <w:tcBorders>
              <w:top w:val="nil"/>
              <w:left w:val="nil"/>
              <w:bottom w:val="nil"/>
              <w:right w:val="nil"/>
            </w:tcBorders>
            <w:vAlign w:val="center"/>
          </w:tcPr>
          <w:p w:rsidR="002707D2" w:rsidRPr="002B2B26" w:rsidRDefault="002707D2" w:rsidP="002707D2">
            <w:pPr>
              <w:rPr>
                <w:rFonts w:asciiTheme="minorBidi" w:hAnsiTheme="minorBidi"/>
                <w:sz w:val="18"/>
                <w:szCs w:val="18"/>
              </w:rPr>
            </w:pPr>
            <w:r w:rsidRPr="002B2B26">
              <w:rPr>
                <w:rFonts w:asciiTheme="minorBidi" w:hAnsiTheme="minorBidi"/>
                <w:sz w:val="18"/>
                <w:szCs w:val="18"/>
              </w:rPr>
              <w:t>295</w:t>
            </w:r>
          </w:p>
        </w:tc>
      </w:tr>
      <w:tr w:rsidR="002707D2" w:rsidRPr="002B2B26" w:rsidTr="002707D2">
        <w:trPr>
          <w:trHeight w:val="248"/>
        </w:trPr>
        <w:tc>
          <w:tcPr>
            <w:tcW w:w="0" w:type="auto"/>
            <w:vMerge/>
            <w:tcBorders>
              <w:top w:val="nil"/>
              <w:left w:val="nil"/>
              <w:bottom w:val="single" w:sz="4" w:space="0" w:color="auto"/>
              <w:right w:val="nil"/>
            </w:tcBorders>
            <w:vAlign w:val="center"/>
          </w:tcPr>
          <w:p w:rsidR="002707D2" w:rsidRPr="002B2B26" w:rsidRDefault="002707D2" w:rsidP="002707D2">
            <w:pPr>
              <w:rPr>
                <w:rFonts w:asciiTheme="minorBidi" w:hAnsiTheme="minorBidi"/>
                <w:sz w:val="18"/>
                <w:szCs w:val="18"/>
              </w:rPr>
            </w:pPr>
          </w:p>
        </w:tc>
        <w:tc>
          <w:tcPr>
            <w:tcW w:w="0" w:type="auto"/>
            <w:tcBorders>
              <w:top w:val="nil"/>
              <w:left w:val="nil"/>
              <w:bottom w:val="single" w:sz="4" w:space="0" w:color="auto"/>
              <w:right w:val="nil"/>
            </w:tcBorders>
            <w:vAlign w:val="center"/>
          </w:tcPr>
          <w:p w:rsidR="002707D2" w:rsidRPr="002B2B26" w:rsidRDefault="002707D2" w:rsidP="002707D2">
            <w:pPr>
              <w:rPr>
                <w:rFonts w:asciiTheme="minorBidi" w:hAnsiTheme="minorBidi"/>
                <w:sz w:val="18"/>
                <w:szCs w:val="18"/>
              </w:rPr>
            </w:pPr>
            <w:r w:rsidRPr="002B2B26">
              <w:rPr>
                <w:rFonts w:asciiTheme="minorBidi" w:hAnsiTheme="minorBidi"/>
                <w:sz w:val="18"/>
                <w:szCs w:val="18"/>
              </w:rPr>
              <w:t>C-5</w:t>
            </w:r>
          </w:p>
        </w:tc>
        <w:tc>
          <w:tcPr>
            <w:tcW w:w="0" w:type="auto"/>
            <w:tcBorders>
              <w:top w:val="nil"/>
              <w:left w:val="nil"/>
              <w:bottom w:val="single" w:sz="4" w:space="0" w:color="auto"/>
              <w:right w:val="nil"/>
            </w:tcBorders>
            <w:vAlign w:val="center"/>
          </w:tcPr>
          <w:p w:rsidR="002707D2" w:rsidRPr="002B2B26" w:rsidRDefault="002707D2" w:rsidP="002707D2">
            <w:pPr>
              <w:rPr>
                <w:rFonts w:asciiTheme="minorBidi" w:hAnsiTheme="minorBidi"/>
                <w:sz w:val="18"/>
                <w:szCs w:val="18"/>
              </w:rPr>
            </w:pPr>
            <w:r w:rsidRPr="002B2B26">
              <w:rPr>
                <w:rFonts w:asciiTheme="minorBidi" w:hAnsiTheme="minorBidi"/>
                <w:sz w:val="18"/>
                <w:szCs w:val="18"/>
              </w:rPr>
              <w:t>30</w:t>
            </w:r>
          </w:p>
        </w:tc>
        <w:tc>
          <w:tcPr>
            <w:tcW w:w="0" w:type="auto"/>
            <w:tcBorders>
              <w:top w:val="nil"/>
              <w:left w:val="nil"/>
              <w:bottom w:val="single" w:sz="4" w:space="0" w:color="auto"/>
              <w:right w:val="nil"/>
            </w:tcBorders>
            <w:vAlign w:val="center"/>
          </w:tcPr>
          <w:p w:rsidR="002707D2" w:rsidRPr="002B2B26" w:rsidRDefault="002707D2" w:rsidP="002707D2">
            <w:pPr>
              <w:rPr>
                <w:rFonts w:asciiTheme="minorBidi" w:hAnsiTheme="minorBidi"/>
                <w:sz w:val="18"/>
                <w:szCs w:val="18"/>
              </w:rPr>
            </w:pPr>
            <w:r w:rsidRPr="002B2B26">
              <w:rPr>
                <w:rFonts w:asciiTheme="minorBidi" w:hAnsiTheme="minorBidi"/>
                <w:sz w:val="18"/>
                <w:szCs w:val="18"/>
              </w:rPr>
              <w:t>300</w:t>
            </w:r>
          </w:p>
        </w:tc>
        <w:tc>
          <w:tcPr>
            <w:tcW w:w="0" w:type="auto"/>
            <w:tcBorders>
              <w:top w:val="nil"/>
              <w:left w:val="nil"/>
              <w:bottom w:val="single" w:sz="4" w:space="0" w:color="auto"/>
              <w:right w:val="nil"/>
            </w:tcBorders>
            <w:vAlign w:val="center"/>
          </w:tcPr>
          <w:p w:rsidR="002707D2" w:rsidRPr="002B2B26" w:rsidRDefault="002707D2" w:rsidP="002707D2">
            <w:pPr>
              <w:rPr>
                <w:rFonts w:asciiTheme="minorBidi" w:hAnsiTheme="minorBidi"/>
                <w:sz w:val="18"/>
                <w:szCs w:val="18"/>
              </w:rPr>
            </w:pPr>
            <w:r w:rsidRPr="002B2B26">
              <w:rPr>
                <w:rFonts w:asciiTheme="minorBidi" w:hAnsiTheme="minorBidi"/>
                <w:sz w:val="18"/>
                <w:szCs w:val="18"/>
              </w:rPr>
              <w:t>350</w:t>
            </w:r>
          </w:p>
        </w:tc>
        <w:tc>
          <w:tcPr>
            <w:tcW w:w="0" w:type="auto"/>
            <w:tcBorders>
              <w:top w:val="nil"/>
              <w:left w:val="nil"/>
              <w:bottom w:val="single" w:sz="4" w:space="0" w:color="auto"/>
              <w:right w:val="nil"/>
            </w:tcBorders>
            <w:vAlign w:val="center"/>
          </w:tcPr>
          <w:p w:rsidR="002707D2" w:rsidRPr="002B2B26" w:rsidRDefault="002707D2" w:rsidP="002707D2">
            <w:pPr>
              <w:rPr>
                <w:rFonts w:asciiTheme="minorBidi" w:hAnsiTheme="minorBidi"/>
                <w:sz w:val="18"/>
                <w:szCs w:val="18"/>
              </w:rPr>
            </w:pPr>
            <w:r w:rsidRPr="002B2B26">
              <w:rPr>
                <w:rFonts w:asciiTheme="minorBidi" w:hAnsiTheme="minorBidi"/>
                <w:sz w:val="18"/>
                <w:szCs w:val="18"/>
              </w:rPr>
              <w:t>4.0</w:t>
            </w:r>
          </w:p>
        </w:tc>
        <w:tc>
          <w:tcPr>
            <w:tcW w:w="0" w:type="auto"/>
            <w:tcBorders>
              <w:top w:val="nil"/>
              <w:left w:val="nil"/>
              <w:bottom w:val="single" w:sz="4" w:space="0" w:color="auto"/>
              <w:right w:val="nil"/>
            </w:tcBorders>
            <w:vAlign w:val="center"/>
          </w:tcPr>
          <w:p w:rsidR="002707D2" w:rsidRPr="002B2B26" w:rsidRDefault="002707D2" w:rsidP="002707D2">
            <w:pPr>
              <w:rPr>
                <w:rFonts w:asciiTheme="minorBidi" w:hAnsiTheme="minorBidi"/>
                <w:sz w:val="18"/>
                <w:szCs w:val="18"/>
              </w:rPr>
            </w:pPr>
            <w:r w:rsidRPr="002B2B26">
              <w:rPr>
                <w:rFonts w:asciiTheme="minorBidi" w:hAnsiTheme="minorBidi"/>
                <w:sz w:val="18"/>
                <w:szCs w:val="18"/>
              </w:rPr>
              <w:t>25</w:t>
            </w:r>
          </w:p>
        </w:tc>
        <w:tc>
          <w:tcPr>
            <w:tcW w:w="0" w:type="auto"/>
            <w:tcBorders>
              <w:top w:val="nil"/>
              <w:left w:val="nil"/>
              <w:bottom w:val="single" w:sz="4" w:space="0" w:color="auto"/>
              <w:right w:val="nil"/>
            </w:tcBorders>
            <w:vAlign w:val="center"/>
          </w:tcPr>
          <w:p w:rsidR="002707D2" w:rsidRPr="002B2B26" w:rsidRDefault="002707D2" w:rsidP="002707D2">
            <w:pPr>
              <w:rPr>
                <w:rFonts w:asciiTheme="minorBidi" w:hAnsiTheme="minorBidi"/>
                <w:sz w:val="18"/>
                <w:szCs w:val="18"/>
              </w:rPr>
            </w:pPr>
            <w:r w:rsidRPr="002B2B26">
              <w:rPr>
                <w:rFonts w:asciiTheme="minorBidi" w:hAnsiTheme="minorBidi"/>
                <w:sz w:val="18"/>
                <w:szCs w:val="18"/>
              </w:rPr>
              <w:t>25</w:t>
            </w:r>
          </w:p>
        </w:tc>
        <w:tc>
          <w:tcPr>
            <w:tcW w:w="0" w:type="auto"/>
            <w:tcBorders>
              <w:top w:val="nil"/>
              <w:left w:val="nil"/>
              <w:bottom w:val="single" w:sz="4" w:space="0" w:color="auto"/>
              <w:right w:val="nil"/>
            </w:tcBorders>
            <w:vAlign w:val="center"/>
          </w:tcPr>
          <w:p w:rsidR="002707D2" w:rsidRPr="002B2B26" w:rsidRDefault="002707D2" w:rsidP="002707D2">
            <w:pPr>
              <w:rPr>
                <w:rFonts w:asciiTheme="minorBidi" w:hAnsiTheme="minorBidi"/>
                <w:sz w:val="18"/>
                <w:szCs w:val="18"/>
              </w:rPr>
            </w:pPr>
            <w:r w:rsidRPr="002B2B26">
              <w:rPr>
                <w:rFonts w:asciiTheme="minorBidi" w:hAnsiTheme="minorBidi"/>
                <w:sz w:val="18"/>
                <w:szCs w:val="18"/>
              </w:rPr>
              <w:t>8</w:t>
            </w:r>
          </w:p>
        </w:tc>
        <w:tc>
          <w:tcPr>
            <w:tcW w:w="0" w:type="auto"/>
            <w:tcBorders>
              <w:top w:val="nil"/>
              <w:left w:val="nil"/>
              <w:bottom w:val="single" w:sz="4" w:space="0" w:color="auto"/>
              <w:right w:val="nil"/>
            </w:tcBorders>
            <w:vAlign w:val="center"/>
          </w:tcPr>
          <w:p w:rsidR="002707D2" w:rsidRPr="002B2B26" w:rsidRDefault="002707D2" w:rsidP="002707D2">
            <w:pPr>
              <w:rPr>
                <w:rFonts w:asciiTheme="minorBidi" w:hAnsiTheme="minorBidi"/>
                <w:sz w:val="18"/>
                <w:szCs w:val="18"/>
              </w:rPr>
            </w:pPr>
            <w:r w:rsidRPr="002B2B26">
              <w:rPr>
                <w:rFonts w:asciiTheme="minorBidi" w:hAnsiTheme="minorBidi"/>
                <w:sz w:val="18"/>
                <w:szCs w:val="18"/>
              </w:rPr>
              <w:t>460</w:t>
            </w:r>
          </w:p>
        </w:tc>
        <w:tc>
          <w:tcPr>
            <w:tcW w:w="0" w:type="auto"/>
            <w:tcBorders>
              <w:top w:val="nil"/>
              <w:left w:val="nil"/>
              <w:bottom w:val="single" w:sz="4" w:space="0" w:color="auto"/>
              <w:right w:val="nil"/>
            </w:tcBorders>
            <w:vAlign w:val="center"/>
          </w:tcPr>
          <w:p w:rsidR="002707D2" w:rsidRPr="002B2B26" w:rsidRDefault="002707D2" w:rsidP="002707D2">
            <w:pPr>
              <w:rPr>
                <w:rFonts w:asciiTheme="minorBidi" w:hAnsiTheme="minorBidi"/>
                <w:sz w:val="18"/>
                <w:szCs w:val="18"/>
              </w:rPr>
            </w:pPr>
            <w:r w:rsidRPr="002B2B26">
              <w:rPr>
                <w:rFonts w:asciiTheme="minorBidi" w:hAnsiTheme="minorBidi"/>
                <w:sz w:val="18"/>
                <w:szCs w:val="18"/>
              </w:rPr>
              <w:t>10</w:t>
            </w:r>
          </w:p>
        </w:tc>
        <w:tc>
          <w:tcPr>
            <w:tcW w:w="0" w:type="auto"/>
            <w:tcBorders>
              <w:top w:val="nil"/>
              <w:left w:val="nil"/>
              <w:bottom w:val="single" w:sz="4" w:space="0" w:color="auto"/>
              <w:right w:val="nil"/>
            </w:tcBorders>
            <w:vAlign w:val="center"/>
          </w:tcPr>
          <w:p w:rsidR="002707D2" w:rsidRPr="002B2B26" w:rsidRDefault="002707D2" w:rsidP="002707D2">
            <w:pPr>
              <w:rPr>
                <w:rFonts w:asciiTheme="minorBidi" w:hAnsiTheme="minorBidi"/>
                <w:sz w:val="18"/>
                <w:szCs w:val="18"/>
              </w:rPr>
            </w:pPr>
            <w:r w:rsidRPr="002B2B26">
              <w:rPr>
                <w:rFonts w:asciiTheme="minorBidi" w:hAnsiTheme="minorBidi"/>
                <w:sz w:val="18"/>
                <w:szCs w:val="18"/>
              </w:rPr>
              <w:t>460</w:t>
            </w:r>
          </w:p>
        </w:tc>
        <w:tc>
          <w:tcPr>
            <w:tcW w:w="0" w:type="auto"/>
            <w:tcBorders>
              <w:top w:val="nil"/>
              <w:left w:val="nil"/>
              <w:bottom w:val="single" w:sz="4" w:space="0" w:color="auto"/>
              <w:right w:val="nil"/>
            </w:tcBorders>
            <w:vAlign w:val="center"/>
          </w:tcPr>
          <w:p w:rsidR="002707D2" w:rsidRPr="002B2B26" w:rsidRDefault="002707D2" w:rsidP="002707D2">
            <w:pPr>
              <w:rPr>
                <w:rFonts w:asciiTheme="minorBidi" w:hAnsiTheme="minorBidi"/>
                <w:sz w:val="18"/>
                <w:szCs w:val="18"/>
              </w:rPr>
            </w:pPr>
            <w:r w:rsidRPr="002B2B26">
              <w:rPr>
                <w:rFonts w:asciiTheme="minorBidi" w:hAnsiTheme="minorBidi"/>
                <w:sz w:val="18"/>
                <w:szCs w:val="18"/>
              </w:rPr>
              <w:t>150</w:t>
            </w:r>
          </w:p>
        </w:tc>
        <w:tc>
          <w:tcPr>
            <w:tcW w:w="0" w:type="auto"/>
            <w:tcBorders>
              <w:top w:val="nil"/>
              <w:left w:val="nil"/>
              <w:bottom w:val="single" w:sz="4" w:space="0" w:color="auto"/>
              <w:right w:val="nil"/>
            </w:tcBorders>
            <w:vAlign w:val="center"/>
          </w:tcPr>
          <w:p w:rsidR="002707D2" w:rsidRPr="002B2B26" w:rsidRDefault="002707D2" w:rsidP="002707D2">
            <w:pPr>
              <w:rPr>
                <w:rFonts w:asciiTheme="minorBidi" w:hAnsiTheme="minorBidi"/>
                <w:sz w:val="18"/>
                <w:szCs w:val="18"/>
              </w:rPr>
            </w:pPr>
            <w:r w:rsidRPr="002B2B26">
              <w:rPr>
                <w:rFonts w:asciiTheme="minorBidi" w:hAnsiTheme="minorBidi"/>
                <w:sz w:val="18"/>
                <w:szCs w:val="18"/>
              </w:rPr>
              <w:t>295</w:t>
            </w:r>
          </w:p>
        </w:tc>
      </w:tr>
    </w:tbl>
    <w:p w:rsidR="002707D2" w:rsidRDefault="002707D2" w:rsidP="002707D2">
      <w:pPr>
        <w:spacing w:before="240" w:after="240"/>
        <w:ind w:left="1440" w:hanging="1440"/>
        <w:jc w:val="both"/>
        <w:rPr>
          <w:rFonts w:asciiTheme="minorBidi" w:hAnsiTheme="minorBidi"/>
        </w:rPr>
      </w:pPr>
      <w:r w:rsidRPr="0024674E">
        <w:rPr>
          <w:rFonts w:cs="Arial"/>
          <w:b/>
        </w:rPr>
        <w:t>Table 6</w:t>
      </w:r>
      <w:r w:rsidRPr="0024674E">
        <w:rPr>
          <w:rFonts w:cs="Arial"/>
        </w:rPr>
        <w:t xml:space="preserve">: </w:t>
      </w:r>
      <w:r w:rsidRPr="0024674E">
        <w:rPr>
          <w:rFonts w:cs="Arial"/>
        </w:rPr>
        <w:tab/>
      </w:r>
      <w:r>
        <w:rPr>
          <w:rFonts w:cs="Arial"/>
        </w:rPr>
        <w:t>Damage a</w:t>
      </w:r>
      <w:r w:rsidRPr="0024674E">
        <w:rPr>
          <w:rFonts w:asciiTheme="minorBidi" w:hAnsiTheme="minorBidi"/>
        </w:rPr>
        <w:t xml:space="preserve">ssessment scenarios </w:t>
      </w:r>
      <w:r>
        <w:rPr>
          <w:rFonts w:asciiTheme="minorBidi" w:hAnsiTheme="minorBidi"/>
        </w:rPr>
        <w:t xml:space="preserve">considered </w:t>
      </w:r>
      <w:r w:rsidRPr="0024674E">
        <w:rPr>
          <w:rFonts w:asciiTheme="minorBidi" w:hAnsiTheme="minorBidi"/>
        </w:rPr>
        <w:t xml:space="preserve">for developing </w:t>
      </w:r>
      <w:r>
        <w:rPr>
          <w:rFonts w:asciiTheme="minorBidi" w:hAnsiTheme="minorBidi"/>
        </w:rPr>
        <w:t xml:space="preserve">the </w:t>
      </w:r>
      <w:r w:rsidRPr="0024674E">
        <w:rPr>
          <w:rFonts w:asciiTheme="minorBidi" w:hAnsiTheme="minorBidi"/>
        </w:rPr>
        <w:t>column residual axial capacity charts.</w:t>
      </w:r>
    </w:p>
    <w:p w:rsidR="00595DC8" w:rsidRDefault="00595DC8" w:rsidP="002707D2">
      <w:pPr>
        <w:spacing w:before="240" w:after="240"/>
        <w:ind w:left="1440" w:hanging="1440"/>
        <w:jc w:val="both"/>
        <w:rPr>
          <w:rFonts w:cs="Arial"/>
          <w:lang w:eastAsia="en-US"/>
        </w:rPr>
      </w:pPr>
    </w:p>
    <w:p w:rsidR="008A124A" w:rsidRDefault="0092349B" w:rsidP="00C13A3A">
      <w:pPr>
        <w:spacing w:before="240" w:after="240" w:line="480" w:lineRule="auto"/>
        <w:jc w:val="both"/>
        <w:rPr>
          <w:rFonts w:asciiTheme="minorBidi" w:hAnsiTheme="minorBidi"/>
        </w:rPr>
      </w:pPr>
      <w:r>
        <w:rPr>
          <w:rFonts w:asciiTheme="minorBidi" w:hAnsiTheme="minorBidi"/>
        </w:rPr>
        <w:lastRenderedPageBreak/>
        <w:t>E</w:t>
      </w:r>
      <w:r w:rsidR="00E32B0C">
        <w:rPr>
          <w:rFonts w:asciiTheme="minorBidi" w:hAnsiTheme="minorBidi"/>
        </w:rPr>
        <w:t>ach assessment chart presented in this section is labelled</w:t>
      </w:r>
      <w:r w:rsidR="00D2572B">
        <w:rPr>
          <w:rFonts w:asciiTheme="minorBidi" w:hAnsiTheme="minorBidi"/>
        </w:rPr>
        <w:t xml:space="preserve"> using the corresponding figure-</w:t>
      </w:r>
      <w:r w:rsidR="00E32B0C">
        <w:rPr>
          <w:rFonts w:asciiTheme="minorBidi" w:hAnsiTheme="minorBidi"/>
        </w:rPr>
        <w:t>tag provided in Table 6.</w:t>
      </w:r>
      <w:r w:rsidR="00AA7F61">
        <w:rPr>
          <w:rFonts w:asciiTheme="minorBidi" w:hAnsiTheme="minorBidi"/>
        </w:rPr>
        <w:t xml:space="preserve"> For any specific set of column dimensions, design compressive strength of concrete and reinforcement ratios, it is possible to construct a similar assessment chart using the non-linear regressions developed for vented and contained internal blast conditions.</w:t>
      </w:r>
      <w:r w:rsidR="008A124A">
        <w:rPr>
          <w:rFonts w:asciiTheme="minorBidi" w:hAnsiTheme="minorBidi"/>
        </w:rPr>
        <w:t xml:space="preserve"> </w:t>
      </w:r>
    </w:p>
    <w:p w:rsidR="009A12D2" w:rsidRDefault="008A124A" w:rsidP="00877491">
      <w:pPr>
        <w:spacing w:before="240" w:after="240" w:line="480" w:lineRule="auto"/>
        <w:jc w:val="both"/>
        <w:rPr>
          <w:rFonts w:asciiTheme="minorBidi" w:hAnsiTheme="minorBidi"/>
        </w:rPr>
      </w:pPr>
      <w:r>
        <w:rPr>
          <w:rFonts w:asciiTheme="minorBidi" w:hAnsiTheme="minorBidi"/>
        </w:rPr>
        <w:t>Figures 9 and 10 show the assessment charts corresponding to different design compressive strengths of concrete; for vented and contained internal blast conditions respectively. In each chart, four threshold residual axial ca</w:t>
      </w:r>
      <w:r w:rsidR="009A12D2">
        <w:rPr>
          <w:rFonts w:asciiTheme="minorBidi" w:hAnsiTheme="minorBidi"/>
        </w:rPr>
        <w:t>pacity levels are provided. Thes</w:t>
      </w:r>
      <w:r>
        <w:rPr>
          <w:rFonts w:asciiTheme="minorBidi" w:hAnsiTheme="minorBidi"/>
        </w:rPr>
        <w:t xml:space="preserve">e threshold lines are labelled based on the minimum residual </w:t>
      </w:r>
      <w:r w:rsidR="00C13A3A">
        <w:rPr>
          <w:rFonts w:asciiTheme="minorBidi" w:hAnsiTheme="minorBidi"/>
        </w:rPr>
        <w:t xml:space="preserve">axial </w:t>
      </w:r>
      <w:r>
        <w:rPr>
          <w:rFonts w:asciiTheme="minorBidi" w:hAnsiTheme="minorBidi"/>
        </w:rPr>
        <w:t>capacity level corresponding to each damage level.</w:t>
      </w:r>
      <w:r w:rsidR="002436BD">
        <w:rPr>
          <w:rFonts w:asciiTheme="minorBidi" w:hAnsiTheme="minorBidi"/>
        </w:rPr>
        <w:t xml:space="preserve"> For a particular assessment case, all M and R combinations below the threshold line ‘0 (=α)’ and in between the t</w:t>
      </w:r>
      <w:r w:rsidR="009A12D2">
        <w:rPr>
          <w:rFonts w:asciiTheme="minorBidi" w:hAnsiTheme="minorBidi"/>
        </w:rPr>
        <w:t>hreshold lines ‘0</w:t>
      </w:r>
      <w:r w:rsidR="002436BD">
        <w:rPr>
          <w:rFonts w:asciiTheme="minorBidi" w:hAnsiTheme="minorBidi"/>
        </w:rPr>
        <w:t>’ and ‘0.</w:t>
      </w:r>
      <w:r w:rsidR="00387FF3">
        <w:rPr>
          <w:rFonts w:asciiTheme="minorBidi" w:hAnsiTheme="minorBidi"/>
        </w:rPr>
        <w:t>63</w:t>
      </w:r>
      <w:r w:rsidR="002436BD">
        <w:rPr>
          <w:rFonts w:asciiTheme="minorBidi" w:hAnsiTheme="minorBidi"/>
        </w:rPr>
        <w:t>’</w:t>
      </w:r>
      <w:r w:rsidR="00387FF3">
        <w:rPr>
          <w:rFonts w:asciiTheme="minorBidi" w:hAnsiTheme="minorBidi"/>
        </w:rPr>
        <w:t xml:space="preserve"> describe an imminent column failure (SSD*) and a severe structural damage (SSD) leading to a significant loss of column residual axial capacity respectively. In these cases, the building should be designed to comprise alternative means of redistributing service loads to avoid catastrophic progressive failures. All blast scenarios in between the threshold lines ‘0.63’ and ‘0.92’ describe a moderate column damage as described in Table 2. Damage levels corresponding to the regions in between the threshold lines ‘0.92’ and ‘1.0’, and below the threshold line ‘1.0’ describe a low damage and no damage scenarios respectively.</w:t>
      </w:r>
      <w:r w:rsidR="00877491">
        <w:rPr>
          <w:rFonts w:asciiTheme="minorBidi" w:hAnsiTheme="minorBidi"/>
        </w:rPr>
        <w:t xml:space="preserve"> </w:t>
      </w:r>
    </w:p>
    <w:p w:rsidR="00595DC8" w:rsidRDefault="002707D2" w:rsidP="002707D2">
      <w:pPr>
        <w:jc w:val="center"/>
      </w:pPr>
      <w:r>
        <w:rPr>
          <w:noProof/>
          <w:lang w:eastAsia="en-GB"/>
        </w:rPr>
        <w:drawing>
          <wp:inline distT="0" distB="0" distL="0" distR="0" wp14:anchorId="510C9FE5" wp14:editId="6C5EF871">
            <wp:extent cx="1979930" cy="1979930"/>
            <wp:effectExtent l="0" t="0" r="1270" b="1270"/>
            <wp:docPr id="23" name="Chart 23"/>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r>
        <w:rPr>
          <w:noProof/>
          <w:lang w:eastAsia="en-GB"/>
        </w:rPr>
        <w:drawing>
          <wp:inline distT="0" distB="0" distL="0" distR="0" wp14:anchorId="126E089B" wp14:editId="224CD809">
            <wp:extent cx="1979930" cy="1979930"/>
            <wp:effectExtent l="0" t="0" r="1270" b="1270"/>
            <wp:docPr id="18" name="Chart 18"/>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r>
        <w:rPr>
          <w:noProof/>
          <w:lang w:eastAsia="en-GB"/>
        </w:rPr>
        <w:drawing>
          <wp:inline distT="0" distB="0" distL="0" distR="0" wp14:anchorId="79088DCF" wp14:editId="58353569">
            <wp:extent cx="1979930" cy="1979930"/>
            <wp:effectExtent l="0" t="0" r="1270" b="1270"/>
            <wp:docPr id="24" name="Chart 24"/>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p w:rsidR="00595DC8" w:rsidRPr="00595DC8" w:rsidRDefault="00595DC8" w:rsidP="00595DC8"/>
    <w:p w:rsidR="00595DC8" w:rsidRDefault="00595DC8" w:rsidP="00595DC8"/>
    <w:p w:rsidR="002707D2" w:rsidRDefault="00595DC8" w:rsidP="00595DC8">
      <w:pPr>
        <w:tabs>
          <w:tab w:val="left" w:pos="8190"/>
        </w:tabs>
      </w:pPr>
      <w:r>
        <w:tab/>
      </w:r>
    </w:p>
    <w:p w:rsidR="00595DC8" w:rsidRDefault="00595DC8" w:rsidP="00595DC8">
      <w:pPr>
        <w:tabs>
          <w:tab w:val="left" w:pos="8190"/>
        </w:tabs>
      </w:pPr>
    </w:p>
    <w:p w:rsidR="00595DC8" w:rsidRDefault="00595DC8" w:rsidP="00595DC8">
      <w:pPr>
        <w:tabs>
          <w:tab w:val="left" w:pos="8190"/>
        </w:tabs>
      </w:pPr>
    </w:p>
    <w:p w:rsidR="002707D2" w:rsidRDefault="002707D2" w:rsidP="002707D2">
      <w:pPr>
        <w:jc w:val="center"/>
      </w:pPr>
      <w:r>
        <w:rPr>
          <w:noProof/>
          <w:lang w:eastAsia="en-GB"/>
        </w:rPr>
        <w:lastRenderedPageBreak/>
        <w:drawing>
          <wp:inline distT="0" distB="0" distL="0" distR="0" wp14:anchorId="0C4ED6B0" wp14:editId="478ED3BC">
            <wp:extent cx="1979930" cy="1979930"/>
            <wp:effectExtent l="0" t="0" r="1270" b="1270"/>
            <wp:docPr id="19" name="Chart 19"/>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r>
        <w:rPr>
          <w:noProof/>
          <w:lang w:eastAsia="en-GB"/>
        </w:rPr>
        <w:drawing>
          <wp:inline distT="0" distB="0" distL="0" distR="0" wp14:anchorId="4D5DBD2C" wp14:editId="202F0DB7">
            <wp:extent cx="1979930" cy="1979930"/>
            <wp:effectExtent l="0" t="0" r="1270" b="1270"/>
            <wp:docPr id="20" name="Chart 20"/>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p>
    <w:p w:rsidR="002707D2" w:rsidRDefault="002707D2" w:rsidP="002707D2">
      <w:pPr>
        <w:tabs>
          <w:tab w:val="left" w:pos="2085"/>
        </w:tabs>
        <w:jc w:val="center"/>
        <w:rPr>
          <w:rFonts w:asciiTheme="minorBidi" w:hAnsiTheme="minorBidi"/>
        </w:rPr>
      </w:pPr>
      <w:r>
        <w:rPr>
          <w:rFonts w:asciiTheme="minorBidi" w:hAnsiTheme="minorBidi"/>
          <w:b/>
        </w:rPr>
        <w:t>Figure 9</w:t>
      </w:r>
      <w:r w:rsidRPr="00420FA0">
        <w:rPr>
          <w:rFonts w:asciiTheme="minorBidi" w:hAnsiTheme="minorBidi"/>
          <w:b/>
        </w:rPr>
        <w:t>:</w:t>
      </w:r>
      <w:r>
        <w:rPr>
          <w:rFonts w:asciiTheme="minorBidi" w:hAnsiTheme="minorBidi"/>
        </w:rPr>
        <w:t xml:space="preserve">   Column residual axial capacity versus compressive strength of concrete: vented blast condition</w:t>
      </w:r>
    </w:p>
    <w:p w:rsidR="002707D2" w:rsidRPr="00B51739" w:rsidRDefault="002707D2" w:rsidP="002707D2">
      <w:pPr>
        <w:tabs>
          <w:tab w:val="left" w:pos="2085"/>
        </w:tabs>
        <w:jc w:val="center"/>
        <w:rPr>
          <w:rFonts w:asciiTheme="minorBidi" w:hAnsiTheme="minorBidi"/>
          <w:vertAlign w:val="subscript"/>
        </w:rPr>
      </w:pPr>
    </w:p>
    <w:p w:rsidR="002707D2" w:rsidRDefault="002707D2" w:rsidP="002707D2">
      <w:r>
        <w:rPr>
          <w:noProof/>
          <w:lang w:eastAsia="en-GB"/>
        </w:rPr>
        <w:drawing>
          <wp:inline distT="0" distB="0" distL="0" distR="0" wp14:anchorId="1E27AA68" wp14:editId="72C109C1">
            <wp:extent cx="1979930" cy="1979930"/>
            <wp:effectExtent l="0" t="0" r="1270" b="1270"/>
            <wp:docPr id="25" name="Chart 25"/>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inline>
        </w:drawing>
      </w:r>
      <w:r>
        <w:rPr>
          <w:noProof/>
          <w:lang w:eastAsia="en-GB"/>
        </w:rPr>
        <w:drawing>
          <wp:inline distT="0" distB="0" distL="0" distR="0" wp14:anchorId="72A0373B" wp14:editId="0773D809">
            <wp:extent cx="1979930" cy="1979930"/>
            <wp:effectExtent l="0" t="0" r="1270" b="1270"/>
            <wp:docPr id="26" name="Chart 26"/>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inline>
        </w:drawing>
      </w:r>
      <w:r>
        <w:rPr>
          <w:noProof/>
          <w:lang w:eastAsia="en-GB"/>
        </w:rPr>
        <w:drawing>
          <wp:inline distT="0" distB="0" distL="0" distR="0" wp14:anchorId="02337FA7" wp14:editId="0CB4EDDB">
            <wp:extent cx="1979930" cy="1979930"/>
            <wp:effectExtent l="0" t="0" r="1270" b="1270"/>
            <wp:docPr id="21" name="Chart 21"/>
            <wp:cNvGraphicFramePr/>
            <a:graphic xmlns:a="http://schemas.openxmlformats.org/drawingml/2006/main">
              <a:graphicData uri="http://schemas.openxmlformats.org/drawingml/2006/chart">
                <c:chart xmlns:c="http://schemas.openxmlformats.org/drawingml/2006/chart" xmlns:r="http://schemas.openxmlformats.org/officeDocument/2006/relationships" r:id="rId34"/>
              </a:graphicData>
            </a:graphic>
          </wp:inline>
        </w:drawing>
      </w:r>
    </w:p>
    <w:p w:rsidR="002707D2" w:rsidRDefault="002707D2" w:rsidP="002707D2">
      <w:pPr>
        <w:jc w:val="center"/>
      </w:pPr>
      <w:r>
        <w:rPr>
          <w:noProof/>
          <w:lang w:eastAsia="en-GB"/>
        </w:rPr>
        <w:drawing>
          <wp:inline distT="0" distB="0" distL="0" distR="0" wp14:anchorId="1415A947" wp14:editId="1E0BD48A">
            <wp:extent cx="1979930" cy="1979930"/>
            <wp:effectExtent l="0" t="0" r="1270" b="1270"/>
            <wp:docPr id="22" name="Chart 22"/>
            <wp:cNvGraphicFramePr/>
            <a:graphic xmlns:a="http://schemas.openxmlformats.org/drawingml/2006/main">
              <a:graphicData uri="http://schemas.openxmlformats.org/drawingml/2006/chart">
                <c:chart xmlns:c="http://schemas.openxmlformats.org/drawingml/2006/chart" xmlns:r="http://schemas.openxmlformats.org/officeDocument/2006/relationships" r:id="rId35"/>
              </a:graphicData>
            </a:graphic>
          </wp:inline>
        </w:drawing>
      </w:r>
      <w:r>
        <w:rPr>
          <w:noProof/>
          <w:lang w:eastAsia="en-GB"/>
        </w:rPr>
        <w:drawing>
          <wp:inline distT="0" distB="0" distL="0" distR="0" wp14:anchorId="46E56EDD" wp14:editId="6ADAE35F">
            <wp:extent cx="1979930" cy="1979930"/>
            <wp:effectExtent l="0" t="0" r="1270" b="1270"/>
            <wp:docPr id="27" name="Chart 27"/>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inline>
        </w:drawing>
      </w:r>
    </w:p>
    <w:p w:rsidR="002707D2" w:rsidRPr="00B51739" w:rsidRDefault="002707D2" w:rsidP="002707D2">
      <w:pPr>
        <w:tabs>
          <w:tab w:val="left" w:pos="2085"/>
        </w:tabs>
        <w:spacing w:before="240" w:after="240" w:line="480" w:lineRule="auto"/>
        <w:jc w:val="center"/>
        <w:rPr>
          <w:rFonts w:asciiTheme="minorBidi" w:hAnsiTheme="minorBidi"/>
          <w:vertAlign w:val="subscript"/>
        </w:rPr>
      </w:pPr>
      <w:r>
        <w:rPr>
          <w:rFonts w:asciiTheme="minorBidi" w:hAnsiTheme="minorBidi"/>
          <w:b/>
        </w:rPr>
        <w:t>Figure10</w:t>
      </w:r>
      <w:r w:rsidRPr="00420FA0">
        <w:rPr>
          <w:rFonts w:asciiTheme="minorBidi" w:hAnsiTheme="minorBidi"/>
          <w:b/>
        </w:rPr>
        <w:t>:</w:t>
      </w:r>
      <w:r>
        <w:rPr>
          <w:rFonts w:asciiTheme="minorBidi" w:hAnsiTheme="minorBidi"/>
        </w:rPr>
        <w:t xml:space="preserve">   Column residual axial capacity versus compressive strength of concrete: contained blast condition.</w:t>
      </w:r>
    </w:p>
    <w:p w:rsidR="00A14963" w:rsidRDefault="00877491" w:rsidP="002707D2">
      <w:pPr>
        <w:spacing w:before="240" w:after="240" w:line="480" w:lineRule="auto"/>
        <w:jc w:val="both"/>
        <w:rPr>
          <w:rFonts w:asciiTheme="minorBidi" w:hAnsiTheme="minorBidi"/>
        </w:rPr>
      </w:pPr>
      <w:r>
        <w:rPr>
          <w:rFonts w:asciiTheme="minorBidi" w:hAnsiTheme="minorBidi"/>
        </w:rPr>
        <w:t>It is evident from the assessment charts shown in Figures 9 and 10 that design compressive strength of concrete can noticeably influence the extent of column damage. Increasing compressive strength from 30MPa, through 40MPa, 50MPa and 60MPa, to 100MPa reduced the vulnerability of columns to all damage classes due to both vented and contained internal blast</w:t>
      </w:r>
      <w:r w:rsidR="0092349B">
        <w:rPr>
          <w:rFonts w:asciiTheme="minorBidi" w:hAnsiTheme="minorBidi"/>
        </w:rPr>
        <w:t xml:space="preserve"> </w:t>
      </w:r>
      <w:r>
        <w:rPr>
          <w:rFonts w:asciiTheme="minorBidi" w:hAnsiTheme="minorBidi"/>
        </w:rPr>
        <w:lastRenderedPageBreak/>
        <w:t>conditions. In addition, compared to vented internal blast conditions, contained blasts cause</w:t>
      </w:r>
      <w:r w:rsidR="00C13A3A">
        <w:rPr>
          <w:rFonts w:asciiTheme="minorBidi" w:hAnsiTheme="minorBidi"/>
        </w:rPr>
        <w:t>d</w:t>
      </w:r>
      <w:r>
        <w:rPr>
          <w:rFonts w:asciiTheme="minorBidi" w:hAnsiTheme="minorBidi"/>
        </w:rPr>
        <w:t xml:space="preserve"> more damage and</w:t>
      </w:r>
      <w:r w:rsidR="00C13A3A">
        <w:rPr>
          <w:rFonts w:asciiTheme="minorBidi" w:hAnsiTheme="minorBidi"/>
        </w:rPr>
        <w:t xml:space="preserve"> led to</w:t>
      </w:r>
      <w:r>
        <w:rPr>
          <w:rFonts w:asciiTheme="minorBidi" w:hAnsiTheme="minorBidi"/>
        </w:rPr>
        <w:t xml:space="preserve"> reduced residual axial capacity </w:t>
      </w:r>
      <w:r w:rsidR="00C13A3A">
        <w:rPr>
          <w:rFonts w:asciiTheme="minorBidi" w:hAnsiTheme="minorBidi"/>
        </w:rPr>
        <w:t>levels in</w:t>
      </w:r>
      <w:r>
        <w:rPr>
          <w:rFonts w:asciiTheme="minorBidi" w:hAnsiTheme="minorBidi"/>
        </w:rPr>
        <w:t xml:space="preserve"> columns</w:t>
      </w:r>
      <w:r w:rsidR="00C13A3A">
        <w:rPr>
          <w:rFonts w:asciiTheme="minorBidi" w:hAnsiTheme="minorBidi"/>
        </w:rPr>
        <w:t>;</w:t>
      </w:r>
      <w:r>
        <w:rPr>
          <w:rFonts w:asciiTheme="minorBidi" w:hAnsiTheme="minorBidi"/>
        </w:rPr>
        <w:t xml:space="preserve"> due to repetitive reflections and significant confinement</w:t>
      </w:r>
      <w:r w:rsidR="00A14963">
        <w:rPr>
          <w:rFonts w:asciiTheme="minorBidi" w:hAnsiTheme="minorBidi"/>
        </w:rPr>
        <w:t xml:space="preserve"> of blast waves. This is evident from the assessment charts shown in Figures 9 and 10 for vented and contained blast conditions respectively.</w:t>
      </w:r>
    </w:p>
    <w:p w:rsidR="00387FF3" w:rsidRDefault="004222AB" w:rsidP="00247A2B">
      <w:pPr>
        <w:spacing w:before="240" w:after="240" w:line="480" w:lineRule="auto"/>
        <w:jc w:val="both"/>
        <w:rPr>
          <w:rFonts w:asciiTheme="minorBidi" w:hAnsiTheme="minorBidi"/>
        </w:rPr>
      </w:pPr>
      <w:r w:rsidRPr="0089404E">
        <w:t xml:space="preserve">The orientation of rectangular columns with </w:t>
      </w:r>
      <w:r w:rsidR="00247A2B">
        <w:t>respect</w:t>
      </w:r>
      <w:r w:rsidRPr="0089404E">
        <w:t xml:space="preserve"> to the direction of blast waves can influence </w:t>
      </w:r>
      <w:r w:rsidR="00247A2B">
        <w:t xml:space="preserve">the </w:t>
      </w:r>
      <w:r w:rsidRPr="0089404E">
        <w:t>overall damage behaviour</w:t>
      </w:r>
      <w:r w:rsidR="002707D2">
        <w:t xml:space="preserve"> </w:t>
      </w:r>
      <w:r w:rsidR="00247A2B">
        <w:t>of</w:t>
      </w:r>
      <w:r>
        <w:t xml:space="preserve"> columns </w:t>
      </w:r>
      <w:r w:rsidRPr="0089404E">
        <w:t>due to: (</w:t>
      </w:r>
      <w:proofErr w:type="spellStart"/>
      <w:r w:rsidRPr="0089404E">
        <w:t>i</w:t>
      </w:r>
      <w:proofErr w:type="spellEnd"/>
      <w:r w:rsidRPr="0089404E">
        <w:t xml:space="preserve">) – change in overall lateral stiffness and, (ii) – change in </w:t>
      </w:r>
      <w:r>
        <w:t xml:space="preserve">the </w:t>
      </w:r>
      <w:r w:rsidRPr="0089404E">
        <w:t xml:space="preserve">projected column area to the blast influencing </w:t>
      </w:r>
      <w:r>
        <w:t xml:space="preserve">the </w:t>
      </w:r>
      <w:r w:rsidRPr="0089404E">
        <w:t xml:space="preserve">magnitude of consequential </w:t>
      </w:r>
      <w:r>
        <w:t>pressure</w:t>
      </w:r>
      <w:r w:rsidRPr="0089404E">
        <w:t xml:space="preserve"> loads. </w:t>
      </w:r>
      <w:r w:rsidR="00A14963">
        <w:rPr>
          <w:rFonts w:asciiTheme="minorBidi" w:hAnsiTheme="minorBidi"/>
        </w:rPr>
        <w:t xml:space="preserve"> </w:t>
      </w:r>
      <w:r>
        <w:rPr>
          <w:rFonts w:asciiTheme="minorBidi" w:hAnsiTheme="minorBidi"/>
        </w:rPr>
        <w:t>The assessment charts shown in Figures 11 (B-2, B-4 and B-6) and 12(B-2, B-4 and B-6) correspond with columns responding and deforming about the weaker axis (D&lt;B). Subsequently, the columns were rotated by 90 degrees (D&gt;B) to permit them to deform about the stronger axis. The corresponding assessment charts are shown in Figures 11 (B-1, B-3 and B-5) and 12(B-1, B-3 and B-5)</w:t>
      </w:r>
      <w:r w:rsidR="00A14963">
        <w:rPr>
          <w:rFonts w:asciiTheme="minorBidi" w:hAnsiTheme="minorBidi"/>
        </w:rPr>
        <w:t xml:space="preserve"> </w:t>
      </w:r>
      <w:r>
        <w:rPr>
          <w:rFonts w:asciiTheme="minorBidi" w:hAnsiTheme="minorBidi"/>
        </w:rPr>
        <w:t>respectively for vented and contained internal blast conditions.</w:t>
      </w:r>
      <w:r w:rsidR="00B46B7C">
        <w:rPr>
          <w:rFonts w:asciiTheme="minorBidi" w:hAnsiTheme="minorBidi"/>
        </w:rPr>
        <w:t xml:space="preserve"> This change in column orientation noticeably reduced the column vulnerability to an imminent collapse. This is because, complete structural failure of </w:t>
      </w:r>
      <w:r w:rsidR="00247A2B">
        <w:rPr>
          <w:rFonts w:asciiTheme="minorBidi" w:hAnsiTheme="minorBidi"/>
        </w:rPr>
        <w:t xml:space="preserve">a </w:t>
      </w:r>
      <w:r w:rsidR="00B46B7C">
        <w:rPr>
          <w:rFonts w:asciiTheme="minorBidi" w:hAnsiTheme="minorBidi"/>
        </w:rPr>
        <w:t>column</w:t>
      </w:r>
      <w:r w:rsidR="00247A2B">
        <w:rPr>
          <w:rFonts w:asciiTheme="minorBidi" w:hAnsiTheme="minorBidi"/>
        </w:rPr>
        <w:t xml:space="preserve">, characterised </w:t>
      </w:r>
      <w:r w:rsidR="00B46B7C">
        <w:rPr>
          <w:rFonts w:asciiTheme="minorBidi" w:hAnsiTheme="minorBidi"/>
        </w:rPr>
        <w:t xml:space="preserve">with ruptured longitudinal reinforcement occurring at </w:t>
      </w:r>
      <w:r w:rsidR="00247A2B">
        <w:rPr>
          <w:rFonts w:asciiTheme="minorBidi" w:hAnsiTheme="minorBidi"/>
        </w:rPr>
        <w:t>large</w:t>
      </w:r>
      <w:r w:rsidR="00B46B7C">
        <w:rPr>
          <w:rFonts w:asciiTheme="minorBidi" w:hAnsiTheme="minorBidi"/>
        </w:rPr>
        <w:t xml:space="preserve"> blast magnitudes</w:t>
      </w:r>
      <w:r w:rsidR="00247A2B">
        <w:rPr>
          <w:rFonts w:asciiTheme="minorBidi" w:hAnsiTheme="minorBidi"/>
        </w:rPr>
        <w:t>,</w:t>
      </w:r>
      <w:r w:rsidR="00B46B7C">
        <w:rPr>
          <w:rFonts w:asciiTheme="minorBidi" w:hAnsiTheme="minorBidi"/>
        </w:rPr>
        <w:t xml:space="preserve"> is significantly </w:t>
      </w:r>
      <w:r w:rsidR="00247A2B">
        <w:rPr>
          <w:rFonts w:asciiTheme="minorBidi" w:hAnsiTheme="minorBidi"/>
        </w:rPr>
        <w:t>dependant on</w:t>
      </w:r>
      <w:r w:rsidR="00B46B7C">
        <w:rPr>
          <w:rFonts w:asciiTheme="minorBidi" w:hAnsiTheme="minorBidi"/>
        </w:rPr>
        <w:t xml:space="preserve"> column overall stiffness and strength partially governed by the bending axis of rectangular columns. </w:t>
      </w:r>
      <w:r w:rsidR="00651770">
        <w:rPr>
          <w:rFonts w:asciiTheme="minorBidi" w:hAnsiTheme="minorBidi"/>
        </w:rPr>
        <w:t xml:space="preserve">In contrast to this behaviour, lower damage levels, ‘MD’ and ‘LD’ occurring at comparatively moderate blast conditions, have not shown to be </w:t>
      </w:r>
      <w:r w:rsidR="00247A2B">
        <w:rPr>
          <w:rFonts w:asciiTheme="minorBidi" w:hAnsiTheme="minorBidi"/>
        </w:rPr>
        <w:t>significantly</w:t>
      </w:r>
      <w:r w:rsidR="00651770">
        <w:rPr>
          <w:rFonts w:asciiTheme="minorBidi" w:hAnsiTheme="minorBidi"/>
        </w:rPr>
        <w:t xml:space="preserve"> dependant on column orientation. These lower damage levels are not </w:t>
      </w:r>
      <w:r w:rsidR="00247A2B">
        <w:rPr>
          <w:rFonts w:asciiTheme="minorBidi" w:hAnsiTheme="minorBidi"/>
        </w:rPr>
        <w:t>noticeably</w:t>
      </w:r>
      <w:r w:rsidR="00651770">
        <w:rPr>
          <w:rFonts w:asciiTheme="minorBidi" w:hAnsiTheme="minorBidi"/>
        </w:rPr>
        <w:t xml:space="preserve"> influenced due to overall column stiffness; instead, they tend to be dependent on material fracture and localised fragmentation characteristics of high-rate loading conditions such as blast. </w:t>
      </w:r>
    </w:p>
    <w:p w:rsidR="00595DC8" w:rsidRDefault="002707D2" w:rsidP="002707D2">
      <w:pPr>
        <w:tabs>
          <w:tab w:val="left" w:pos="5865"/>
        </w:tabs>
      </w:pPr>
      <w:r>
        <w:rPr>
          <w:noProof/>
          <w:lang w:eastAsia="en-GB"/>
        </w:rPr>
        <w:drawing>
          <wp:inline distT="0" distB="0" distL="0" distR="0" wp14:anchorId="723B9F39" wp14:editId="74583A80">
            <wp:extent cx="1979930" cy="1979930"/>
            <wp:effectExtent l="0" t="0" r="1270" b="1270"/>
            <wp:docPr id="28" name="Chart 28"/>
            <wp:cNvGraphicFramePr/>
            <a:graphic xmlns:a="http://schemas.openxmlformats.org/drawingml/2006/main">
              <a:graphicData uri="http://schemas.openxmlformats.org/drawingml/2006/chart">
                <c:chart xmlns:c="http://schemas.openxmlformats.org/drawingml/2006/chart" xmlns:r="http://schemas.openxmlformats.org/officeDocument/2006/relationships" r:id="rId37"/>
              </a:graphicData>
            </a:graphic>
          </wp:inline>
        </w:drawing>
      </w:r>
      <w:r>
        <w:rPr>
          <w:noProof/>
          <w:lang w:eastAsia="en-GB"/>
        </w:rPr>
        <w:drawing>
          <wp:inline distT="0" distB="0" distL="0" distR="0" wp14:anchorId="77C936CF" wp14:editId="7D489C34">
            <wp:extent cx="1979930" cy="1979930"/>
            <wp:effectExtent l="0" t="0" r="1270" b="1270"/>
            <wp:docPr id="29" name="Chart 29"/>
            <wp:cNvGraphicFramePr/>
            <a:graphic xmlns:a="http://schemas.openxmlformats.org/drawingml/2006/main">
              <a:graphicData uri="http://schemas.openxmlformats.org/drawingml/2006/chart">
                <c:chart xmlns:c="http://schemas.openxmlformats.org/drawingml/2006/chart" xmlns:r="http://schemas.openxmlformats.org/officeDocument/2006/relationships" r:id="rId38"/>
              </a:graphicData>
            </a:graphic>
          </wp:inline>
        </w:drawing>
      </w:r>
      <w:r>
        <w:rPr>
          <w:noProof/>
          <w:lang w:eastAsia="en-GB"/>
        </w:rPr>
        <w:drawing>
          <wp:inline distT="0" distB="0" distL="0" distR="0" wp14:anchorId="659D8494" wp14:editId="66F40E2F">
            <wp:extent cx="1979930" cy="1979930"/>
            <wp:effectExtent l="0" t="0" r="1270" b="1270"/>
            <wp:docPr id="30" name="Chart 30"/>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inline>
        </w:drawing>
      </w:r>
    </w:p>
    <w:p w:rsidR="002707D2" w:rsidRDefault="002707D2" w:rsidP="002707D2">
      <w:pPr>
        <w:tabs>
          <w:tab w:val="left" w:pos="5865"/>
        </w:tabs>
      </w:pPr>
      <w:r>
        <w:rPr>
          <w:noProof/>
          <w:lang w:eastAsia="en-GB"/>
        </w:rPr>
        <w:lastRenderedPageBreak/>
        <w:drawing>
          <wp:inline distT="0" distB="0" distL="0" distR="0" wp14:anchorId="3BD11AE8" wp14:editId="60021D75">
            <wp:extent cx="1979930" cy="1979930"/>
            <wp:effectExtent l="0" t="0" r="1270" b="1270"/>
            <wp:docPr id="31" name="Chart 31"/>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inline>
        </w:drawing>
      </w:r>
      <w:r>
        <w:rPr>
          <w:noProof/>
          <w:lang w:eastAsia="en-GB"/>
        </w:rPr>
        <w:drawing>
          <wp:inline distT="0" distB="0" distL="0" distR="0" wp14:anchorId="4C30EFEA" wp14:editId="0C70B8C1">
            <wp:extent cx="1979930" cy="1979930"/>
            <wp:effectExtent l="0" t="0" r="1270" b="1270"/>
            <wp:docPr id="224" name="Chart 224"/>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inline>
        </w:drawing>
      </w:r>
      <w:r>
        <w:rPr>
          <w:noProof/>
          <w:lang w:eastAsia="en-GB"/>
        </w:rPr>
        <w:drawing>
          <wp:inline distT="0" distB="0" distL="0" distR="0" wp14:anchorId="5B6C884C" wp14:editId="6DB5B0AF">
            <wp:extent cx="1979930" cy="1979930"/>
            <wp:effectExtent l="0" t="0" r="1270" b="1270"/>
            <wp:docPr id="9"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inline>
        </w:drawing>
      </w:r>
    </w:p>
    <w:p w:rsidR="002707D2" w:rsidRDefault="002707D2" w:rsidP="002707D2">
      <w:pPr>
        <w:tabs>
          <w:tab w:val="left" w:pos="2085"/>
        </w:tabs>
        <w:jc w:val="center"/>
        <w:rPr>
          <w:rFonts w:asciiTheme="minorBidi" w:hAnsiTheme="minorBidi"/>
        </w:rPr>
      </w:pPr>
      <w:r>
        <w:rPr>
          <w:rFonts w:asciiTheme="minorBidi" w:hAnsiTheme="minorBidi"/>
          <w:b/>
        </w:rPr>
        <w:t>Figure11</w:t>
      </w:r>
      <w:r w:rsidRPr="00420FA0">
        <w:rPr>
          <w:rFonts w:asciiTheme="minorBidi" w:hAnsiTheme="minorBidi"/>
          <w:b/>
        </w:rPr>
        <w:t>:</w:t>
      </w:r>
      <w:r>
        <w:rPr>
          <w:rFonts w:asciiTheme="minorBidi" w:hAnsiTheme="minorBidi"/>
        </w:rPr>
        <w:t xml:space="preserve">   Column residual axial capacity versus column orientation: vented blast condition</w:t>
      </w:r>
    </w:p>
    <w:p w:rsidR="002707D2" w:rsidRPr="00B51739" w:rsidRDefault="002707D2" w:rsidP="002707D2">
      <w:pPr>
        <w:tabs>
          <w:tab w:val="left" w:pos="2085"/>
        </w:tabs>
        <w:jc w:val="center"/>
        <w:rPr>
          <w:rFonts w:asciiTheme="minorBidi" w:hAnsiTheme="minorBidi"/>
          <w:vertAlign w:val="subscript"/>
        </w:rPr>
      </w:pPr>
    </w:p>
    <w:p w:rsidR="002707D2" w:rsidRDefault="002707D2" w:rsidP="002707D2">
      <w:pPr>
        <w:tabs>
          <w:tab w:val="left" w:pos="5865"/>
        </w:tabs>
      </w:pPr>
      <w:r>
        <w:rPr>
          <w:noProof/>
          <w:lang w:eastAsia="en-GB"/>
        </w:rPr>
        <w:drawing>
          <wp:inline distT="0" distB="0" distL="0" distR="0" wp14:anchorId="7A8DD469" wp14:editId="2E1AC3DF">
            <wp:extent cx="1979930" cy="1979930"/>
            <wp:effectExtent l="0" t="0" r="1270" b="1270"/>
            <wp:docPr id="225" name="Chart 225"/>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inline>
        </w:drawing>
      </w:r>
      <w:r>
        <w:rPr>
          <w:noProof/>
          <w:lang w:eastAsia="en-GB"/>
        </w:rPr>
        <w:drawing>
          <wp:inline distT="0" distB="0" distL="0" distR="0" wp14:anchorId="53D90213" wp14:editId="4731785B">
            <wp:extent cx="1979930" cy="1979930"/>
            <wp:effectExtent l="0" t="0" r="1270" b="1270"/>
            <wp:docPr id="226" name="Chart 226"/>
            <wp:cNvGraphicFramePr/>
            <a:graphic xmlns:a="http://schemas.openxmlformats.org/drawingml/2006/main">
              <a:graphicData uri="http://schemas.openxmlformats.org/drawingml/2006/chart">
                <c:chart xmlns:c="http://schemas.openxmlformats.org/drawingml/2006/chart" xmlns:r="http://schemas.openxmlformats.org/officeDocument/2006/relationships" r:id="rId44"/>
              </a:graphicData>
            </a:graphic>
          </wp:inline>
        </w:drawing>
      </w:r>
      <w:r>
        <w:rPr>
          <w:noProof/>
          <w:lang w:eastAsia="en-GB"/>
        </w:rPr>
        <w:drawing>
          <wp:inline distT="0" distB="0" distL="0" distR="0" wp14:anchorId="4FE312A6" wp14:editId="554F511B">
            <wp:extent cx="1979930" cy="1979930"/>
            <wp:effectExtent l="0" t="0" r="1270" b="1270"/>
            <wp:docPr id="227" name="Chart 227"/>
            <wp:cNvGraphicFramePr/>
            <a:graphic xmlns:a="http://schemas.openxmlformats.org/drawingml/2006/main">
              <a:graphicData uri="http://schemas.openxmlformats.org/drawingml/2006/chart">
                <c:chart xmlns:c="http://schemas.openxmlformats.org/drawingml/2006/chart" xmlns:r="http://schemas.openxmlformats.org/officeDocument/2006/relationships" r:id="rId45"/>
              </a:graphicData>
            </a:graphic>
          </wp:inline>
        </w:drawing>
      </w:r>
    </w:p>
    <w:p w:rsidR="002707D2" w:rsidRDefault="002707D2" w:rsidP="002707D2">
      <w:pPr>
        <w:tabs>
          <w:tab w:val="left" w:pos="5865"/>
        </w:tabs>
      </w:pPr>
      <w:r>
        <w:rPr>
          <w:noProof/>
          <w:lang w:eastAsia="en-GB"/>
        </w:rPr>
        <w:drawing>
          <wp:inline distT="0" distB="0" distL="0" distR="0" wp14:anchorId="5EE75ABD" wp14:editId="6C90EE02">
            <wp:extent cx="1979930" cy="1979930"/>
            <wp:effectExtent l="0" t="0" r="1270" b="1270"/>
            <wp:docPr id="228" name="Chart 228"/>
            <wp:cNvGraphicFramePr/>
            <a:graphic xmlns:a="http://schemas.openxmlformats.org/drawingml/2006/main">
              <a:graphicData uri="http://schemas.openxmlformats.org/drawingml/2006/chart">
                <c:chart xmlns:c="http://schemas.openxmlformats.org/drawingml/2006/chart" xmlns:r="http://schemas.openxmlformats.org/officeDocument/2006/relationships" r:id="rId46"/>
              </a:graphicData>
            </a:graphic>
          </wp:inline>
        </w:drawing>
      </w:r>
      <w:r>
        <w:rPr>
          <w:noProof/>
          <w:lang w:eastAsia="en-GB"/>
        </w:rPr>
        <w:drawing>
          <wp:inline distT="0" distB="0" distL="0" distR="0" wp14:anchorId="0F07AB68" wp14:editId="34475ED1">
            <wp:extent cx="1979930" cy="1979930"/>
            <wp:effectExtent l="0" t="0" r="1270" b="1270"/>
            <wp:docPr id="229" name="Chart 229"/>
            <wp:cNvGraphicFramePr/>
            <a:graphic xmlns:a="http://schemas.openxmlformats.org/drawingml/2006/main">
              <a:graphicData uri="http://schemas.openxmlformats.org/drawingml/2006/chart">
                <c:chart xmlns:c="http://schemas.openxmlformats.org/drawingml/2006/chart" xmlns:r="http://schemas.openxmlformats.org/officeDocument/2006/relationships" r:id="rId47"/>
              </a:graphicData>
            </a:graphic>
          </wp:inline>
        </w:drawing>
      </w:r>
      <w:r>
        <w:rPr>
          <w:noProof/>
          <w:lang w:eastAsia="en-GB"/>
        </w:rPr>
        <w:drawing>
          <wp:inline distT="0" distB="0" distL="0" distR="0" wp14:anchorId="310D4DF2" wp14:editId="66740478">
            <wp:extent cx="1979930" cy="1979930"/>
            <wp:effectExtent l="0" t="0" r="1270" b="1270"/>
            <wp:docPr id="230" name="Chart 230"/>
            <wp:cNvGraphicFramePr/>
            <a:graphic xmlns:a="http://schemas.openxmlformats.org/drawingml/2006/main">
              <a:graphicData uri="http://schemas.openxmlformats.org/drawingml/2006/chart">
                <c:chart xmlns:c="http://schemas.openxmlformats.org/drawingml/2006/chart" xmlns:r="http://schemas.openxmlformats.org/officeDocument/2006/relationships" r:id="rId48"/>
              </a:graphicData>
            </a:graphic>
          </wp:inline>
        </w:drawing>
      </w:r>
    </w:p>
    <w:p w:rsidR="002707D2" w:rsidRPr="00B51739" w:rsidRDefault="002707D2" w:rsidP="002707D2">
      <w:pPr>
        <w:tabs>
          <w:tab w:val="left" w:pos="2085"/>
        </w:tabs>
        <w:spacing w:before="240" w:after="240" w:line="480" w:lineRule="auto"/>
        <w:jc w:val="center"/>
        <w:rPr>
          <w:rFonts w:asciiTheme="minorBidi" w:hAnsiTheme="minorBidi"/>
          <w:vertAlign w:val="subscript"/>
        </w:rPr>
      </w:pPr>
      <w:r>
        <w:rPr>
          <w:rFonts w:asciiTheme="minorBidi" w:hAnsiTheme="minorBidi"/>
          <w:b/>
        </w:rPr>
        <w:t>Figure12</w:t>
      </w:r>
      <w:r w:rsidRPr="00420FA0">
        <w:rPr>
          <w:rFonts w:asciiTheme="minorBidi" w:hAnsiTheme="minorBidi"/>
          <w:b/>
        </w:rPr>
        <w:t>:</w:t>
      </w:r>
      <w:r>
        <w:rPr>
          <w:rFonts w:asciiTheme="minorBidi" w:hAnsiTheme="minorBidi"/>
        </w:rPr>
        <w:t xml:space="preserve">   Column residual axial capacity versus column orientation: contained blast condition</w:t>
      </w:r>
    </w:p>
    <w:p w:rsidR="00595DC8" w:rsidRDefault="00223F9B" w:rsidP="002707D2">
      <w:pPr>
        <w:spacing w:before="240" w:after="240" w:line="480" w:lineRule="auto"/>
        <w:jc w:val="both"/>
        <w:rPr>
          <w:i/>
          <w:iCs/>
        </w:rPr>
      </w:pPr>
      <w:r>
        <w:rPr>
          <w:rFonts w:asciiTheme="minorBidi" w:hAnsiTheme="minorBidi"/>
        </w:rPr>
        <w:t xml:space="preserve">The assessment charts shown in Figures 13 and 14 demonstrate the effect of column clear height on their vulnerability to vented and contained internal blast conditions respectively. </w:t>
      </w:r>
      <w:r w:rsidRPr="0089404E">
        <w:t xml:space="preserve">Increasing </w:t>
      </w:r>
      <w:r>
        <w:t xml:space="preserve">the </w:t>
      </w:r>
      <w:r w:rsidRPr="0089404E">
        <w:t xml:space="preserve">clear height </w:t>
      </w:r>
      <w:r>
        <w:t>resulted in</w:t>
      </w:r>
      <w:r w:rsidRPr="0089404E">
        <w:t xml:space="preserve"> a</w:t>
      </w:r>
      <w:r w:rsidR="00E23186">
        <w:t>n</w:t>
      </w:r>
      <w:r w:rsidRPr="0089404E">
        <w:t xml:space="preserve"> increase in the column v</w:t>
      </w:r>
      <w:r>
        <w:t>ulnerability to damage classes ‘</w:t>
      </w:r>
      <w:r w:rsidRPr="0089404E">
        <w:rPr>
          <w:i/>
          <w:iCs/>
        </w:rPr>
        <w:t>SSD*</w:t>
      </w:r>
      <w:r>
        <w:t>’ and ‘</w:t>
      </w:r>
      <w:r w:rsidRPr="0089404E">
        <w:rPr>
          <w:i/>
          <w:iCs/>
        </w:rPr>
        <w:t>SSD</w:t>
      </w:r>
      <w:r>
        <w:t>’</w:t>
      </w:r>
      <w:r w:rsidR="00247A2B">
        <w:t>;</w:t>
      </w:r>
      <w:r w:rsidRPr="0089404E">
        <w:t xml:space="preserve"> due to increased slenderness</w:t>
      </w:r>
      <w:r w:rsidR="00E23186">
        <w:t xml:space="preserve"> and reduced overall lateral stiffness</w:t>
      </w:r>
      <w:r w:rsidR="00247A2B">
        <w:t xml:space="preserve"> of the column</w:t>
      </w:r>
      <w:r w:rsidR="00E23186">
        <w:t xml:space="preserve">. </w:t>
      </w:r>
      <w:r w:rsidR="00E23186" w:rsidRPr="0089404E">
        <w:t xml:space="preserve">This </w:t>
      </w:r>
      <w:r w:rsidR="00E23186">
        <w:t xml:space="preserve">behaviour </w:t>
      </w:r>
      <w:r w:rsidR="00E23186" w:rsidRPr="0089404E">
        <w:t xml:space="preserve">is </w:t>
      </w:r>
      <w:r w:rsidR="00E23186">
        <w:t xml:space="preserve">in </w:t>
      </w:r>
      <w:r w:rsidR="00E23186" w:rsidRPr="0089404E">
        <w:t>contrast to the influence of column clear height on the lower damage classes (</w:t>
      </w:r>
      <w:r w:rsidR="00E23186" w:rsidRPr="0089404E">
        <w:rPr>
          <w:i/>
          <w:iCs/>
        </w:rPr>
        <w:t>MD</w:t>
      </w:r>
    </w:p>
    <w:p w:rsidR="00247A2B" w:rsidRDefault="00E23186" w:rsidP="002707D2">
      <w:pPr>
        <w:spacing w:before="240" w:after="240" w:line="480" w:lineRule="auto"/>
        <w:jc w:val="both"/>
      </w:pPr>
      <w:r w:rsidRPr="0089404E">
        <w:lastRenderedPageBreak/>
        <w:t xml:space="preserve"> </w:t>
      </w:r>
      <w:proofErr w:type="gramStart"/>
      <w:r w:rsidRPr="0089404E">
        <w:t>and</w:t>
      </w:r>
      <w:proofErr w:type="gramEnd"/>
      <w:r w:rsidRPr="0089404E">
        <w:t xml:space="preserve"> </w:t>
      </w:r>
      <w:r w:rsidRPr="0089404E">
        <w:rPr>
          <w:i/>
          <w:iCs/>
        </w:rPr>
        <w:t>LD</w:t>
      </w:r>
      <w:r w:rsidRPr="0089404E">
        <w:t xml:space="preserve">). </w:t>
      </w:r>
      <w:r>
        <w:t>In this case, i</w:t>
      </w:r>
      <w:r w:rsidRPr="0089404E">
        <w:t>ncreasing the clear height only marginally influenced the threshold</w:t>
      </w:r>
      <w:r>
        <w:t xml:space="preserve"> lines</w:t>
      </w:r>
      <w:r w:rsidRPr="0089404E">
        <w:t xml:space="preserve"> of </w:t>
      </w:r>
      <w:r>
        <w:t>‘</w:t>
      </w:r>
      <w:r w:rsidRPr="0089404E">
        <w:rPr>
          <w:i/>
          <w:iCs/>
        </w:rPr>
        <w:t>MD</w:t>
      </w:r>
      <w:r>
        <w:t>’ and ‘</w:t>
      </w:r>
      <w:r w:rsidRPr="0089404E">
        <w:rPr>
          <w:i/>
          <w:iCs/>
        </w:rPr>
        <w:t>LD</w:t>
      </w:r>
      <w:r>
        <w:t>’</w:t>
      </w:r>
      <w:r w:rsidRPr="0089404E">
        <w:t xml:space="preserve"> damage levels</w:t>
      </w:r>
      <w:r>
        <w:t>.</w:t>
      </w:r>
      <w:r w:rsidRPr="0089404E">
        <w:t xml:space="preserve"> </w:t>
      </w:r>
    </w:p>
    <w:p w:rsidR="002707D2" w:rsidRDefault="002707D2" w:rsidP="002707D2">
      <w:pPr>
        <w:tabs>
          <w:tab w:val="left" w:pos="5865"/>
        </w:tabs>
      </w:pPr>
      <w:r>
        <w:rPr>
          <w:noProof/>
          <w:lang w:eastAsia="en-GB"/>
        </w:rPr>
        <w:drawing>
          <wp:inline distT="0" distB="0" distL="0" distR="0" wp14:anchorId="1B5ED84C" wp14:editId="209C9515">
            <wp:extent cx="1979930" cy="1979930"/>
            <wp:effectExtent l="0" t="0" r="1270" b="1270"/>
            <wp:docPr id="231" name="Chart 231"/>
            <wp:cNvGraphicFramePr/>
            <a:graphic xmlns:a="http://schemas.openxmlformats.org/drawingml/2006/main">
              <a:graphicData uri="http://schemas.openxmlformats.org/drawingml/2006/chart">
                <c:chart xmlns:c="http://schemas.openxmlformats.org/drawingml/2006/chart" xmlns:r="http://schemas.openxmlformats.org/officeDocument/2006/relationships" r:id="rId49"/>
              </a:graphicData>
            </a:graphic>
          </wp:inline>
        </w:drawing>
      </w:r>
      <w:r>
        <w:rPr>
          <w:noProof/>
          <w:lang w:eastAsia="en-GB"/>
        </w:rPr>
        <w:drawing>
          <wp:inline distT="0" distB="0" distL="0" distR="0" wp14:anchorId="32100652" wp14:editId="2BCF3A67">
            <wp:extent cx="1979930" cy="1979930"/>
            <wp:effectExtent l="0" t="0" r="1270" b="1270"/>
            <wp:docPr id="232" name="Chart 232"/>
            <wp:cNvGraphicFramePr/>
            <a:graphic xmlns:a="http://schemas.openxmlformats.org/drawingml/2006/main">
              <a:graphicData uri="http://schemas.openxmlformats.org/drawingml/2006/chart">
                <c:chart xmlns:c="http://schemas.openxmlformats.org/drawingml/2006/chart" xmlns:r="http://schemas.openxmlformats.org/officeDocument/2006/relationships" r:id="rId50"/>
              </a:graphicData>
            </a:graphic>
          </wp:inline>
        </w:drawing>
      </w:r>
      <w:r>
        <w:rPr>
          <w:noProof/>
          <w:lang w:eastAsia="en-GB"/>
        </w:rPr>
        <w:drawing>
          <wp:inline distT="0" distB="0" distL="0" distR="0" wp14:anchorId="48004740" wp14:editId="4DBA472E">
            <wp:extent cx="1979930" cy="1979930"/>
            <wp:effectExtent l="0" t="0" r="1270" b="1270"/>
            <wp:docPr id="233" name="Chart 233"/>
            <wp:cNvGraphicFramePr/>
            <a:graphic xmlns:a="http://schemas.openxmlformats.org/drawingml/2006/main">
              <a:graphicData uri="http://schemas.openxmlformats.org/drawingml/2006/chart">
                <c:chart xmlns:c="http://schemas.openxmlformats.org/drawingml/2006/chart" xmlns:r="http://schemas.openxmlformats.org/officeDocument/2006/relationships" r:id="rId51"/>
              </a:graphicData>
            </a:graphic>
          </wp:inline>
        </w:drawing>
      </w:r>
    </w:p>
    <w:p w:rsidR="002707D2" w:rsidRDefault="002707D2" w:rsidP="002707D2">
      <w:pPr>
        <w:tabs>
          <w:tab w:val="left" w:pos="5865"/>
        </w:tabs>
        <w:jc w:val="center"/>
      </w:pPr>
      <w:r>
        <w:rPr>
          <w:noProof/>
          <w:lang w:eastAsia="en-GB"/>
        </w:rPr>
        <w:drawing>
          <wp:inline distT="0" distB="0" distL="0" distR="0" wp14:anchorId="7E497CE2" wp14:editId="6448EDC0">
            <wp:extent cx="1979930" cy="1979930"/>
            <wp:effectExtent l="0" t="0" r="1270" b="1270"/>
            <wp:docPr id="234" name="Chart 234"/>
            <wp:cNvGraphicFramePr/>
            <a:graphic xmlns:a="http://schemas.openxmlformats.org/drawingml/2006/main">
              <a:graphicData uri="http://schemas.openxmlformats.org/drawingml/2006/chart">
                <c:chart xmlns:c="http://schemas.openxmlformats.org/drawingml/2006/chart" xmlns:r="http://schemas.openxmlformats.org/officeDocument/2006/relationships" r:id="rId52"/>
              </a:graphicData>
            </a:graphic>
          </wp:inline>
        </w:drawing>
      </w:r>
      <w:r>
        <w:rPr>
          <w:noProof/>
          <w:lang w:eastAsia="en-GB"/>
        </w:rPr>
        <w:drawing>
          <wp:inline distT="0" distB="0" distL="0" distR="0" wp14:anchorId="5CD5BE22" wp14:editId="0EEC00F6">
            <wp:extent cx="1979930" cy="1979930"/>
            <wp:effectExtent l="0" t="0" r="1270" b="1270"/>
            <wp:docPr id="235" name="Chart 235"/>
            <wp:cNvGraphicFramePr/>
            <a:graphic xmlns:a="http://schemas.openxmlformats.org/drawingml/2006/main">
              <a:graphicData uri="http://schemas.openxmlformats.org/drawingml/2006/chart">
                <c:chart xmlns:c="http://schemas.openxmlformats.org/drawingml/2006/chart" xmlns:r="http://schemas.openxmlformats.org/officeDocument/2006/relationships" r:id="rId53"/>
              </a:graphicData>
            </a:graphic>
          </wp:inline>
        </w:drawing>
      </w:r>
    </w:p>
    <w:p w:rsidR="002707D2" w:rsidRDefault="002707D2" w:rsidP="002707D2">
      <w:pPr>
        <w:tabs>
          <w:tab w:val="left" w:pos="2085"/>
        </w:tabs>
        <w:jc w:val="center"/>
        <w:rPr>
          <w:rFonts w:asciiTheme="minorBidi" w:hAnsiTheme="minorBidi"/>
        </w:rPr>
      </w:pPr>
      <w:r>
        <w:rPr>
          <w:rFonts w:asciiTheme="minorBidi" w:hAnsiTheme="minorBidi"/>
          <w:b/>
        </w:rPr>
        <w:t>Figure13</w:t>
      </w:r>
      <w:r w:rsidRPr="00420FA0">
        <w:rPr>
          <w:rFonts w:asciiTheme="minorBidi" w:hAnsiTheme="minorBidi"/>
          <w:b/>
        </w:rPr>
        <w:t>:</w:t>
      </w:r>
      <w:r>
        <w:rPr>
          <w:rFonts w:asciiTheme="minorBidi" w:hAnsiTheme="minorBidi"/>
        </w:rPr>
        <w:t xml:space="preserve">   Column residual axial capacity versus column height: vented blast condition</w:t>
      </w:r>
    </w:p>
    <w:p w:rsidR="002707D2" w:rsidRDefault="002707D2" w:rsidP="002707D2">
      <w:pPr>
        <w:tabs>
          <w:tab w:val="left" w:pos="2085"/>
        </w:tabs>
        <w:jc w:val="center"/>
        <w:rPr>
          <w:rFonts w:asciiTheme="minorBidi" w:hAnsiTheme="minorBidi"/>
        </w:rPr>
      </w:pPr>
    </w:p>
    <w:p w:rsidR="00595DC8" w:rsidRDefault="002707D2" w:rsidP="002707D2">
      <w:pPr>
        <w:tabs>
          <w:tab w:val="left" w:pos="5865"/>
        </w:tabs>
      </w:pPr>
      <w:r>
        <w:rPr>
          <w:noProof/>
          <w:lang w:eastAsia="en-GB"/>
        </w:rPr>
        <w:drawing>
          <wp:inline distT="0" distB="0" distL="0" distR="0" wp14:anchorId="4A74C6E5" wp14:editId="7CFF1DD3">
            <wp:extent cx="1979930" cy="1979930"/>
            <wp:effectExtent l="0" t="0" r="1270" b="1270"/>
            <wp:docPr id="236" name="Chart 236"/>
            <wp:cNvGraphicFramePr/>
            <a:graphic xmlns:a="http://schemas.openxmlformats.org/drawingml/2006/main">
              <a:graphicData uri="http://schemas.openxmlformats.org/drawingml/2006/chart">
                <c:chart xmlns:c="http://schemas.openxmlformats.org/drawingml/2006/chart" xmlns:r="http://schemas.openxmlformats.org/officeDocument/2006/relationships" r:id="rId54"/>
              </a:graphicData>
            </a:graphic>
          </wp:inline>
        </w:drawing>
      </w:r>
      <w:r>
        <w:rPr>
          <w:noProof/>
          <w:lang w:eastAsia="en-GB"/>
        </w:rPr>
        <w:drawing>
          <wp:inline distT="0" distB="0" distL="0" distR="0" wp14:anchorId="6228114D" wp14:editId="362C954F">
            <wp:extent cx="1979930" cy="1979930"/>
            <wp:effectExtent l="0" t="0" r="1270" b="1270"/>
            <wp:docPr id="237" name="Chart 237"/>
            <wp:cNvGraphicFramePr/>
            <a:graphic xmlns:a="http://schemas.openxmlformats.org/drawingml/2006/main">
              <a:graphicData uri="http://schemas.openxmlformats.org/drawingml/2006/chart">
                <c:chart xmlns:c="http://schemas.openxmlformats.org/drawingml/2006/chart" xmlns:r="http://schemas.openxmlformats.org/officeDocument/2006/relationships" r:id="rId55"/>
              </a:graphicData>
            </a:graphic>
          </wp:inline>
        </w:drawing>
      </w:r>
      <w:r>
        <w:rPr>
          <w:noProof/>
          <w:lang w:eastAsia="en-GB"/>
        </w:rPr>
        <w:drawing>
          <wp:inline distT="0" distB="0" distL="0" distR="0" wp14:anchorId="6768C579" wp14:editId="396CA1A0">
            <wp:extent cx="1979930" cy="1979930"/>
            <wp:effectExtent l="0" t="0" r="1270" b="1270"/>
            <wp:docPr id="32" name="Chart 32"/>
            <wp:cNvGraphicFramePr/>
            <a:graphic xmlns:a="http://schemas.openxmlformats.org/drawingml/2006/main">
              <a:graphicData uri="http://schemas.openxmlformats.org/drawingml/2006/chart">
                <c:chart xmlns:c="http://schemas.openxmlformats.org/drawingml/2006/chart" xmlns:r="http://schemas.openxmlformats.org/officeDocument/2006/relationships" r:id="rId56"/>
              </a:graphicData>
            </a:graphic>
          </wp:inline>
        </w:drawing>
      </w:r>
    </w:p>
    <w:p w:rsidR="00595DC8" w:rsidRDefault="00595DC8" w:rsidP="00595DC8"/>
    <w:p w:rsidR="002707D2" w:rsidRDefault="002707D2" w:rsidP="00595DC8"/>
    <w:p w:rsidR="00595DC8" w:rsidRDefault="00595DC8" w:rsidP="00595DC8"/>
    <w:p w:rsidR="00595DC8" w:rsidRDefault="00595DC8" w:rsidP="00595DC8"/>
    <w:p w:rsidR="002707D2" w:rsidRPr="00510A4A" w:rsidRDefault="002707D2" w:rsidP="002707D2">
      <w:pPr>
        <w:tabs>
          <w:tab w:val="left" w:pos="5865"/>
        </w:tabs>
        <w:jc w:val="center"/>
      </w:pPr>
      <w:r>
        <w:rPr>
          <w:noProof/>
          <w:lang w:eastAsia="en-GB"/>
        </w:rPr>
        <w:lastRenderedPageBreak/>
        <w:drawing>
          <wp:inline distT="0" distB="0" distL="0" distR="0" wp14:anchorId="17815BD5" wp14:editId="58ACB2A6">
            <wp:extent cx="1979930" cy="1979930"/>
            <wp:effectExtent l="0" t="0" r="1270" b="1270"/>
            <wp:docPr id="33" name="Chart 33"/>
            <wp:cNvGraphicFramePr/>
            <a:graphic xmlns:a="http://schemas.openxmlformats.org/drawingml/2006/main">
              <a:graphicData uri="http://schemas.openxmlformats.org/drawingml/2006/chart">
                <c:chart xmlns:c="http://schemas.openxmlformats.org/drawingml/2006/chart" xmlns:r="http://schemas.openxmlformats.org/officeDocument/2006/relationships" r:id="rId57"/>
              </a:graphicData>
            </a:graphic>
          </wp:inline>
        </w:drawing>
      </w:r>
      <w:r>
        <w:rPr>
          <w:noProof/>
          <w:lang w:eastAsia="en-GB"/>
        </w:rPr>
        <w:drawing>
          <wp:inline distT="0" distB="0" distL="0" distR="0" wp14:anchorId="744E73F3" wp14:editId="00C335D4">
            <wp:extent cx="1979930" cy="1979930"/>
            <wp:effectExtent l="0" t="0" r="1270" b="1270"/>
            <wp:docPr id="34" name="Chart 34"/>
            <wp:cNvGraphicFramePr/>
            <a:graphic xmlns:a="http://schemas.openxmlformats.org/drawingml/2006/main">
              <a:graphicData uri="http://schemas.openxmlformats.org/drawingml/2006/chart">
                <c:chart xmlns:c="http://schemas.openxmlformats.org/drawingml/2006/chart" xmlns:r="http://schemas.openxmlformats.org/officeDocument/2006/relationships" r:id="rId58"/>
              </a:graphicData>
            </a:graphic>
          </wp:inline>
        </w:drawing>
      </w:r>
    </w:p>
    <w:p w:rsidR="002707D2" w:rsidRPr="00B51739" w:rsidRDefault="002707D2" w:rsidP="002707D2">
      <w:pPr>
        <w:tabs>
          <w:tab w:val="left" w:pos="2085"/>
        </w:tabs>
        <w:spacing w:before="240" w:after="240" w:line="480" w:lineRule="auto"/>
        <w:jc w:val="center"/>
        <w:rPr>
          <w:rFonts w:asciiTheme="minorBidi" w:hAnsiTheme="minorBidi"/>
          <w:vertAlign w:val="subscript"/>
        </w:rPr>
      </w:pPr>
      <w:r>
        <w:rPr>
          <w:rFonts w:asciiTheme="minorBidi" w:hAnsiTheme="minorBidi"/>
          <w:b/>
        </w:rPr>
        <w:t>Figure14</w:t>
      </w:r>
      <w:r w:rsidRPr="00420FA0">
        <w:rPr>
          <w:rFonts w:asciiTheme="minorBidi" w:hAnsiTheme="minorBidi"/>
          <w:b/>
        </w:rPr>
        <w:t>:</w:t>
      </w:r>
      <w:r>
        <w:rPr>
          <w:rFonts w:asciiTheme="minorBidi" w:hAnsiTheme="minorBidi"/>
        </w:rPr>
        <w:t xml:space="preserve">   Column residual axial capacity versus column height: contained blast condition</w:t>
      </w:r>
    </w:p>
    <w:p w:rsidR="00651770" w:rsidRDefault="00E23186" w:rsidP="002707D2">
      <w:pPr>
        <w:spacing w:before="240" w:after="240" w:line="480" w:lineRule="auto"/>
        <w:jc w:val="both"/>
      </w:pPr>
      <w:r>
        <w:t xml:space="preserve">Overall, the </w:t>
      </w:r>
      <w:r w:rsidR="00247A2B">
        <w:t xml:space="preserve">assessment </w:t>
      </w:r>
      <w:r>
        <w:t xml:space="preserve">technique </w:t>
      </w:r>
      <w:r w:rsidR="00247A2B">
        <w:t xml:space="preserve">discussed </w:t>
      </w:r>
      <w:r>
        <w:t xml:space="preserve">in this paper can be used to promptly </w:t>
      </w:r>
      <w:r w:rsidR="00247A2B">
        <w:t>obtain</w:t>
      </w:r>
      <w:r>
        <w:t xml:space="preserve"> the extent of column damage and consequential residual axial capacity </w:t>
      </w:r>
      <w:r w:rsidR="00247A2B">
        <w:t xml:space="preserve">level </w:t>
      </w:r>
      <w:r>
        <w:t>due to a range of internal blast conditions. It is believed that these outputs will be of significant relevance to protective design of RC columns subjected to complex loading conditions due to internal building detonations.</w:t>
      </w:r>
    </w:p>
    <w:p w:rsidR="00E23186" w:rsidRPr="00583DD3" w:rsidRDefault="00583DD3" w:rsidP="00583DD3">
      <w:pPr>
        <w:pStyle w:val="ListParagraph"/>
        <w:numPr>
          <w:ilvl w:val="0"/>
          <w:numId w:val="1"/>
        </w:numPr>
        <w:spacing w:before="240" w:after="240" w:line="480" w:lineRule="auto"/>
        <w:ind w:left="0" w:firstLine="0"/>
        <w:jc w:val="both"/>
        <w:rPr>
          <w:rFonts w:asciiTheme="minorBidi" w:hAnsiTheme="minorBidi"/>
          <w:b/>
          <w:bCs/>
          <w:sz w:val="28"/>
          <w:szCs w:val="28"/>
        </w:rPr>
      </w:pPr>
      <w:r w:rsidRPr="00583DD3">
        <w:rPr>
          <w:rFonts w:asciiTheme="minorBidi" w:hAnsiTheme="minorBidi"/>
          <w:b/>
          <w:bCs/>
          <w:sz w:val="28"/>
          <w:szCs w:val="28"/>
        </w:rPr>
        <w:t>Conclusions</w:t>
      </w:r>
    </w:p>
    <w:p w:rsidR="00595DC8" w:rsidRDefault="00971D38" w:rsidP="00247A2B">
      <w:pPr>
        <w:pStyle w:val="NoSpacing"/>
        <w:spacing w:line="480" w:lineRule="auto"/>
        <w:rPr>
          <w:rFonts w:asciiTheme="minorBidi" w:hAnsiTheme="minorBidi"/>
          <w:sz w:val="22"/>
        </w:rPr>
      </w:pPr>
      <w:r w:rsidRPr="0089404E">
        <w:rPr>
          <w:rFonts w:asciiTheme="minorBidi" w:hAnsiTheme="minorBidi"/>
          <w:sz w:val="22"/>
        </w:rPr>
        <w:t xml:space="preserve">This paper detailed the development of a damage assessment protocol for RC columns subject to time-variant coupled uplift and lateral blast pressures induced </w:t>
      </w:r>
      <w:r w:rsidR="00CE5005">
        <w:rPr>
          <w:rFonts w:asciiTheme="minorBidi" w:hAnsiTheme="minorBidi"/>
          <w:sz w:val="22"/>
        </w:rPr>
        <w:t>due to</w:t>
      </w:r>
      <w:r w:rsidRPr="0089404E">
        <w:rPr>
          <w:rFonts w:asciiTheme="minorBidi" w:hAnsiTheme="minorBidi"/>
          <w:sz w:val="22"/>
        </w:rPr>
        <w:t xml:space="preserve"> internal building detonation scenarios. This was based on a comprehensive parametric study conducted using an </w:t>
      </w:r>
      <w:r>
        <w:rPr>
          <w:rFonts w:asciiTheme="minorBidi" w:hAnsiTheme="minorBidi"/>
          <w:sz w:val="22"/>
        </w:rPr>
        <w:t>advanced</w:t>
      </w:r>
      <w:r w:rsidRPr="0089404E">
        <w:rPr>
          <w:rFonts w:asciiTheme="minorBidi" w:hAnsiTheme="minorBidi"/>
          <w:sz w:val="22"/>
        </w:rPr>
        <w:t xml:space="preserve"> uncoupled numerical modelling technique comprising high-resolution CFD simulations and Applied Element numerical modelling of column response. The developed assessment charts quantify the extent of </w:t>
      </w:r>
      <w:r w:rsidR="009A12D2">
        <w:rPr>
          <w:rFonts w:asciiTheme="minorBidi" w:hAnsiTheme="minorBidi"/>
          <w:sz w:val="22"/>
        </w:rPr>
        <w:t xml:space="preserve">internal-blast-induced </w:t>
      </w:r>
      <w:r w:rsidRPr="0089404E">
        <w:rPr>
          <w:rFonts w:asciiTheme="minorBidi" w:hAnsiTheme="minorBidi"/>
          <w:sz w:val="22"/>
        </w:rPr>
        <w:t>damage</w:t>
      </w:r>
      <w:r>
        <w:rPr>
          <w:rFonts w:asciiTheme="minorBidi" w:hAnsiTheme="minorBidi"/>
          <w:sz w:val="22"/>
        </w:rPr>
        <w:t xml:space="preserve"> </w:t>
      </w:r>
      <w:r w:rsidR="009E4CCF">
        <w:rPr>
          <w:rFonts w:asciiTheme="minorBidi" w:hAnsiTheme="minorBidi"/>
          <w:sz w:val="22"/>
        </w:rPr>
        <w:t>in</w:t>
      </w:r>
      <w:r w:rsidRPr="0089404E">
        <w:rPr>
          <w:rFonts w:asciiTheme="minorBidi" w:hAnsiTheme="minorBidi"/>
          <w:sz w:val="22"/>
        </w:rPr>
        <w:t xml:space="preserve"> RC columns </w:t>
      </w:r>
      <w:r w:rsidR="00CE5005">
        <w:rPr>
          <w:rFonts w:asciiTheme="minorBidi" w:hAnsiTheme="minorBidi"/>
          <w:sz w:val="22"/>
        </w:rPr>
        <w:t xml:space="preserve">in terms </w:t>
      </w:r>
      <w:r w:rsidRPr="0089404E">
        <w:rPr>
          <w:rFonts w:asciiTheme="minorBidi" w:hAnsiTheme="minorBidi"/>
          <w:sz w:val="22"/>
        </w:rPr>
        <w:t>of residual axial capacity</w:t>
      </w:r>
      <w:r w:rsidR="00925F4F">
        <w:rPr>
          <w:rFonts w:asciiTheme="minorBidi" w:hAnsiTheme="minorBidi"/>
          <w:sz w:val="22"/>
        </w:rPr>
        <w:t xml:space="preserve"> and overall failure mechanism. </w:t>
      </w:r>
      <w:r w:rsidR="00CE5005">
        <w:rPr>
          <w:rFonts w:asciiTheme="minorBidi" w:hAnsiTheme="minorBidi"/>
          <w:sz w:val="22"/>
        </w:rPr>
        <w:t>This paper also discussed the</w:t>
      </w:r>
      <w:r w:rsidRPr="0089404E">
        <w:rPr>
          <w:rFonts w:asciiTheme="minorBidi" w:hAnsiTheme="minorBidi"/>
          <w:sz w:val="22"/>
        </w:rPr>
        <w:t xml:space="preserve"> influence of </w:t>
      </w:r>
      <w:r w:rsidR="00CE5005">
        <w:rPr>
          <w:rFonts w:asciiTheme="minorBidi" w:hAnsiTheme="minorBidi"/>
          <w:sz w:val="22"/>
        </w:rPr>
        <w:t xml:space="preserve">design </w:t>
      </w:r>
      <w:r w:rsidRPr="0089404E">
        <w:rPr>
          <w:rFonts w:asciiTheme="minorBidi" w:hAnsiTheme="minorBidi"/>
          <w:sz w:val="22"/>
        </w:rPr>
        <w:t xml:space="preserve">compressive strength of concrete, column orientation and slenderness on the damage behaviour and residual axial capacity of RC columns </w:t>
      </w:r>
      <w:r w:rsidR="00CE5005">
        <w:rPr>
          <w:rFonts w:asciiTheme="minorBidi" w:hAnsiTheme="minorBidi"/>
          <w:sz w:val="22"/>
        </w:rPr>
        <w:t xml:space="preserve">due to different internal </w:t>
      </w:r>
      <w:r w:rsidR="009A12D2">
        <w:rPr>
          <w:rFonts w:asciiTheme="minorBidi" w:hAnsiTheme="minorBidi"/>
          <w:sz w:val="22"/>
        </w:rPr>
        <w:t>blast conditions</w:t>
      </w:r>
      <w:r w:rsidRPr="0089404E">
        <w:rPr>
          <w:rFonts w:asciiTheme="minorBidi" w:hAnsiTheme="minorBidi"/>
          <w:sz w:val="22"/>
        </w:rPr>
        <w:t xml:space="preserve">. </w:t>
      </w:r>
      <w:r w:rsidR="00CE5005">
        <w:rPr>
          <w:rFonts w:asciiTheme="minorBidi" w:hAnsiTheme="minorBidi"/>
          <w:sz w:val="22"/>
        </w:rPr>
        <w:t>T</w:t>
      </w:r>
      <w:r w:rsidRPr="0089404E">
        <w:rPr>
          <w:rFonts w:asciiTheme="minorBidi" w:hAnsiTheme="minorBidi"/>
          <w:sz w:val="22"/>
        </w:rPr>
        <w:t xml:space="preserve">he extent of overall damage in columns decreased with increasing compressive strength of concrete.  Importantly, both column orientation and slenderness </w:t>
      </w:r>
      <w:r w:rsidR="00CE5005">
        <w:rPr>
          <w:rFonts w:asciiTheme="minorBidi" w:hAnsiTheme="minorBidi"/>
          <w:sz w:val="22"/>
        </w:rPr>
        <w:t>noticeably</w:t>
      </w:r>
      <w:r w:rsidRPr="0089404E">
        <w:rPr>
          <w:rFonts w:asciiTheme="minorBidi" w:hAnsiTheme="minorBidi"/>
          <w:sz w:val="22"/>
        </w:rPr>
        <w:t xml:space="preserve"> influenced the vulnerability </w:t>
      </w:r>
      <w:r w:rsidR="00CE5005">
        <w:rPr>
          <w:rFonts w:asciiTheme="minorBidi" w:hAnsiTheme="minorBidi"/>
          <w:sz w:val="22"/>
        </w:rPr>
        <w:t xml:space="preserve">of columns </w:t>
      </w:r>
      <w:r w:rsidRPr="0089404E">
        <w:rPr>
          <w:rFonts w:asciiTheme="minorBidi" w:hAnsiTheme="minorBidi"/>
          <w:sz w:val="22"/>
        </w:rPr>
        <w:t>to high</w:t>
      </w:r>
      <w:r w:rsidR="00CE5005">
        <w:rPr>
          <w:rFonts w:asciiTheme="minorBidi" w:hAnsiTheme="minorBidi"/>
          <w:sz w:val="22"/>
        </w:rPr>
        <w:t>er</w:t>
      </w:r>
      <w:r w:rsidRPr="0089404E">
        <w:rPr>
          <w:rFonts w:asciiTheme="minorBidi" w:hAnsiTheme="minorBidi"/>
          <w:sz w:val="22"/>
        </w:rPr>
        <w:t xml:space="preserve"> damage classes (severe structural failure and imminent collapse) </w:t>
      </w:r>
      <w:r w:rsidR="00247A2B">
        <w:rPr>
          <w:rFonts w:asciiTheme="minorBidi" w:hAnsiTheme="minorBidi"/>
          <w:sz w:val="22"/>
        </w:rPr>
        <w:t xml:space="preserve">that are </w:t>
      </w:r>
      <w:r w:rsidRPr="0089404E">
        <w:rPr>
          <w:rFonts w:asciiTheme="minorBidi" w:hAnsiTheme="minorBidi"/>
          <w:sz w:val="22"/>
        </w:rPr>
        <w:t>primarily governed by overall column stiffness</w:t>
      </w:r>
      <w:r w:rsidR="00CE5005">
        <w:rPr>
          <w:rFonts w:asciiTheme="minorBidi" w:hAnsiTheme="minorBidi"/>
          <w:sz w:val="22"/>
        </w:rPr>
        <w:t xml:space="preserve"> and strength</w:t>
      </w:r>
      <w:r w:rsidRPr="0089404E">
        <w:rPr>
          <w:rFonts w:asciiTheme="minorBidi" w:hAnsiTheme="minorBidi"/>
          <w:sz w:val="22"/>
        </w:rPr>
        <w:t>. In contrast to this, lo</w:t>
      </w:r>
      <w:r w:rsidR="00CE5005">
        <w:rPr>
          <w:rFonts w:asciiTheme="minorBidi" w:hAnsiTheme="minorBidi"/>
          <w:sz w:val="22"/>
        </w:rPr>
        <w:t>wer damage classes (concrete fracture</w:t>
      </w:r>
      <w:r w:rsidRPr="0089404E">
        <w:rPr>
          <w:rFonts w:asciiTheme="minorBidi" w:hAnsiTheme="minorBidi"/>
          <w:sz w:val="22"/>
        </w:rPr>
        <w:t xml:space="preserve"> and </w:t>
      </w:r>
      <w:r w:rsidR="00CE5005">
        <w:rPr>
          <w:rFonts w:asciiTheme="minorBidi" w:hAnsiTheme="minorBidi"/>
          <w:sz w:val="22"/>
        </w:rPr>
        <w:t xml:space="preserve">minor </w:t>
      </w:r>
      <w:r w:rsidRPr="0089404E">
        <w:rPr>
          <w:rFonts w:asciiTheme="minorBidi" w:hAnsiTheme="minorBidi"/>
          <w:sz w:val="22"/>
        </w:rPr>
        <w:t xml:space="preserve">localised </w:t>
      </w:r>
      <w:r w:rsidR="00CE5005">
        <w:rPr>
          <w:rFonts w:asciiTheme="minorBidi" w:hAnsiTheme="minorBidi"/>
          <w:sz w:val="22"/>
        </w:rPr>
        <w:t>spallation</w:t>
      </w:r>
      <w:r w:rsidRPr="0089404E">
        <w:rPr>
          <w:rFonts w:asciiTheme="minorBidi" w:hAnsiTheme="minorBidi"/>
          <w:sz w:val="22"/>
        </w:rPr>
        <w:t xml:space="preserve">) were not noticeably </w:t>
      </w:r>
      <w:r w:rsidR="00247A2B">
        <w:rPr>
          <w:rFonts w:asciiTheme="minorBidi" w:hAnsiTheme="minorBidi"/>
          <w:sz w:val="22"/>
        </w:rPr>
        <w:t>dependant on</w:t>
      </w:r>
      <w:r w:rsidRPr="0089404E">
        <w:rPr>
          <w:rFonts w:asciiTheme="minorBidi" w:hAnsiTheme="minorBidi"/>
          <w:sz w:val="22"/>
        </w:rPr>
        <w:t xml:space="preserve"> column orientation and slenderness.</w:t>
      </w:r>
    </w:p>
    <w:p w:rsidR="00DE40F1" w:rsidRDefault="00971D38" w:rsidP="00247A2B">
      <w:pPr>
        <w:pStyle w:val="NoSpacing"/>
        <w:spacing w:line="480" w:lineRule="auto"/>
        <w:rPr>
          <w:rFonts w:asciiTheme="minorBidi" w:hAnsiTheme="minorBidi"/>
          <w:sz w:val="22"/>
        </w:rPr>
      </w:pPr>
      <w:r w:rsidRPr="0089404E">
        <w:rPr>
          <w:rFonts w:asciiTheme="minorBidi" w:hAnsiTheme="minorBidi"/>
          <w:sz w:val="22"/>
        </w:rPr>
        <w:lastRenderedPageBreak/>
        <w:t xml:space="preserve">Overall, the assessment protocol presented in this paper can be used to </w:t>
      </w:r>
      <w:r w:rsidR="009A12D2">
        <w:rPr>
          <w:rFonts w:asciiTheme="minorBidi" w:hAnsiTheme="minorBidi"/>
          <w:sz w:val="22"/>
        </w:rPr>
        <w:t xml:space="preserve">conservatively </w:t>
      </w:r>
      <w:r w:rsidRPr="0089404E">
        <w:rPr>
          <w:rFonts w:asciiTheme="minorBidi" w:hAnsiTheme="minorBidi"/>
          <w:sz w:val="22"/>
        </w:rPr>
        <w:t>assess the vulnerability of RC columns subject</w:t>
      </w:r>
      <w:r w:rsidR="00925F4F">
        <w:rPr>
          <w:rFonts w:asciiTheme="minorBidi" w:hAnsiTheme="minorBidi"/>
          <w:sz w:val="22"/>
        </w:rPr>
        <w:t>ed</w:t>
      </w:r>
      <w:r w:rsidRPr="0089404E">
        <w:rPr>
          <w:rFonts w:asciiTheme="minorBidi" w:hAnsiTheme="minorBidi"/>
          <w:sz w:val="22"/>
        </w:rPr>
        <w:t xml:space="preserve"> to internal </w:t>
      </w:r>
      <w:r w:rsidR="009A12D2">
        <w:rPr>
          <w:rFonts w:asciiTheme="minorBidi" w:hAnsiTheme="minorBidi"/>
          <w:sz w:val="22"/>
        </w:rPr>
        <w:t>blast actions.</w:t>
      </w:r>
      <w:r w:rsidR="00925F4F">
        <w:rPr>
          <w:rFonts w:asciiTheme="minorBidi" w:hAnsiTheme="minorBidi"/>
          <w:sz w:val="22"/>
        </w:rPr>
        <w:t xml:space="preserve"> From this perspective, it is expected that the content of this pa</w:t>
      </w:r>
      <w:bookmarkStart w:id="0" w:name="_GoBack"/>
      <w:bookmarkEnd w:id="0"/>
      <w:r w:rsidR="00925F4F">
        <w:rPr>
          <w:rFonts w:asciiTheme="minorBidi" w:hAnsiTheme="minorBidi"/>
          <w:sz w:val="22"/>
        </w:rPr>
        <w:t xml:space="preserve">per will contribute towards the protection of civilian infrastructure against future threats including both explosive attacks and accidental explosions. Importantly, this research area is extensive and requires </w:t>
      </w:r>
      <w:r w:rsidR="00247A2B">
        <w:rPr>
          <w:rFonts w:asciiTheme="minorBidi" w:hAnsiTheme="minorBidi"/>
          <w:sz w:val="22"/>
        </w:rPr>
        <w:t>further</w:t>
      </w:r>
      <w:r w:rsidR="00925F4F">
        <w:rPr>
          <w:rFonts w:asciiTheme="minorBidi" w:hAnsiTheme="minorBidi"/>
          <w:sz w:val="22"/>
        </w:rPr>
        <w:t xml:space="preserve"> comprehensive investigations to address a wide spectrum of engineering challenges.  </w:t>
      </w:r>
      <w:r w:rsidR="00C37677">
        <w:rPr>
          <w:rFonts w:asciiTheme="minorBidi" w:hAnsiTheme="minorBidi"/>
          <w:sz w:val="22"/>
        </w:rPr>
        <w:t>In this respect, i</w:t>
      </w:r>
      <w:r w:rsidR="00925F4F">
        <w:rPr>
          <w:rFonts w:asciiTheme="minorBidi" w:hAnsiTheme="minorBidi"/>
          <w:sz w:val="22"/>
        </w:rPr>
        <w:t xml:space="preserve">t is also expected that this paper will contribute towards attracting a public debate and promoting </w:t>
      </w:r>
      <w:r w:rsidR="009A12D2">
        <w:rPr>
          <w:rFonts w:asciiTheme="minorBidi" w:hAnsiTheme="minorBidi"/>
          <w:sz w:val="22"/>
        </w:rPr>
        <w:t>further research on this top</w:t>
      </w:r>
      <w:r w:rsidR="008D6329">
        <w:rPr>
          <w:rFonts w:asciiTheme="minorBidi" w:hAnsiTheme="minorBidi"/>
          <w:sz w:val="22"/>
        </w:rPr>
        <w:t>i</w:t>
      </w:r>
      <w:r w:rsidR="009A12D2">
        <w:rPr>
          <w:rFonts w:asciiTheme="minorBidi" w:hAnsiTheme="minorBidi"/>
          <w:sz w:val="22"/>
        </w:rPr>
        <w:t>c.</w:t>
      </w:r>
    </w:p>
    <w:p w:rsidR="0092349B" w:rsidRPr="0092349B" w:rsidRDefault="0092349B" w:rsidP="0092349B">
      <w:pPr>
        <w:pStyle w:val="NoSpacing"/>
        <w:numPr>
          <w:ilvl w:val="0"/>
          <w:numId w:val="1"/>
        </w:numPr>
        <w:spacing w:line="480" w:lineRule="auto"/>
        <w:ind w:left="284" w:hanging="284"/>
        <w:rPr>
          <w:b/>
          <w:sz w:val="28"/>
          <w:szCs w:val="28"/>
        </w:rPr>
      </w:pPr>
      <w:r w:rsidRPr="0092349B">
        <w:rPr>
          <w:rFonts w:asciiTheme="minorBidi" w:hAnsiTheme="minorBidi"/>
          <w:b/>
          <w:sz w:val="28"/>
          <w:szCs w:val="28"/>
        </w:rPr>
        <w:t>References</w:t>
      </w:r>
    </w:p>
    <w:p w:rsidR="0029313B" w:rsidRPr="0092349B" w:rsidRDefault="00124F78" w:rsidP="0092349B">
      <w:pPr>
        <w:spacing w:before="240" w:after="120" w:line="240" w:lineRule="auto"/>
        <w:ind w:left="561" w:hanging="561"/>
        <w:jc w:val="both"/>
        <w:rPr>
          <w:rFonts w:cs="Arial"/>
          <w:noProof/>
        </w:rPr>
      </w:pPr>
      <w:r w:rsidRPr="0092349B">
        <w:rPr>
          <w:rFonts w:cs="Arial"/>
        </w:rPr>
        <w:fldChar w:fldCharType="begin"/>
      </w:r>
      <w:r w:rsidRPr="0092349B">
        <w:rPr>
          <w:rFonts w:cs="Arial"/>
        </w:rPr>
        <w:instrText xml:space="preserve"> ADDIN EN.REFLIST </w:instrText>
      </w:r>
      <w:r w:rsidRPr="0092349B">
        <w:rPr>
          <w:rFonts w:cs="Arial"/>
        </w:rPr>
        <w:fldChar w:fldCharType="separate"/>
      </w:r>
      <w:bookmarkStart w:id="1" w:name="_ENREF_1"/>
      <w:r w:rsidR="0029313B" w:rsidRPr="0092349B">
        <w:rPr>
          <w:rFonts w:cs="Arial"/>
          <w:noProof/>
        </w:rPr>
        <w:t xml:space="preserve">[1] </w:t>
      </w:r>
      <w:r w:rsidR="0029313B" w:rsidRPr="0092349B">
        <w:rPr>
          <w:rFonts w:cs="Arial"/>
          <w:noProof/>
        </w:rPr>
        <w:tab/>
        <w:t xml:space="preserve">Wijesundara, L.M. and S.K. Clubley, </w:t>
      </w:r>
      <w:r w:rsidR="0029313B" w:rsidRPr="0092349B">
        <w:rPr>
          <w:rFonts w:cs="Arial"/>
          <w:i/>
          <w:noProof/>
        </w:rPr>
        <w:t>An analytical approach for quantification of glazing hazard in buildings subject to external explosive blasts.</w:t>
      </w:r>
      <w:r w:rsidR="0029313B" w:rsidRPr="0092349B">
        <w:rPr>
          <w:rFonts w:cs="Arial"/>
          <w:noProof/>
        </w:rPr>
        <w:t xml:space="preserve"> Structure and Infrastructure Engineering, 2014: p. 1-17.</w:t>
      </w:r>
      <w:bookmarkEnd w:id="1"/>
      <w:r w:rsidR="004417C2" w:rsidRPr="0092349B">
        <w:rPr>
          <w:rFonts w:cs="Arial"/>
          <w:noProof/>
        </w:rPr>
        <w:t xml:space="preserve"> DOI: </w:t>
      </w:r>
      <w:r w:rsidR="004417C2" w:rsidRPr="0092349B">
        <w:rPr>
          <w:rFonts w:cs="Arial"/>
          <w:color w:val="000000"/>
        </w:rPr>
        <w:t>10.1080/15732479.2014.982134.</w:t>
      </w:r>
    </w:p>
    <w:p w:rsidR="0029313B" w:rsidRPr="0092349B" w:rsidRDefault="0029313B" w:rsidP="0092349B">
      <w:pPr>
        <w:spacing w:before="240" w:after="120" w:line="240" w:lineRule="auto"/>
        <w:ind w:left="561" w:hanging="561"/>
        <w:jc w:val="both"/>
        <w:rPr>
          <w:rFonts w:cs="Arial"/>
          <w:noProof/>
        </w:rPr>
      </w:pPr>
      <w:bookmarkStart w:id="2" w:name="_ENREF_2"/>
      <w:r w:rsidRPr="0092349B">
        <w:rPr>
          <w:rFonts w:cs="Arial"/>
          <w:noProof/>
        </w:rPr>
        <w:t xml:space="preserve">[2] </w:t>
      </w:r>
      <w:r w:rsidRPr="0092349B">
        <w:rPr>
          <w:rFonts w:cs="Arial"/>
          <w:noProof/>
        </w:rPr>
        <w:tab/>
        <w:t xml:space="preserve">Byfield, M., et al., </w:t>
      </w:r>
      <w:r w:rsidRPr="0092349B">
        <w:rPr>
          <w:rFonts w:cs="Arial"/>
          <w:i/>
          <w:noProof/>
        </w:rPr>
        <w:t>A review of progressive collapse research and regulations.</w:t>
      </w:r>
      <w:r w:rsidRPr="0092349B">
        <w:rPr>
          <w:rFonts w:cs="Arial"/>
          <w:noProof/>
        </w:rPr>
        <w:t xml:space="preserve"> Proceedings of the ICE-Structures and Buildings, 2014. </w:t>
      </w:r>
      <w:r w:rsidRPr="0092349B">
        <w:rPr>
          <w:rFonts w:cs="Arial"/>
          <w:b/>
          <w:noProof/>
        </w:rPr>
        <w:t>167</w:t>
      </w:r>
      <w:r w:rsidRPr="0092349B">
        <w:rPr>
          <w:rFonts w:cs="Arial"/>
          <w:noProof/>
        </w:rPr>
        <w:t>(8): p. 447-456.</w:t>
      </w:r>
      <w:bookmarkEnd w:id="2"/>
    </w:p>
    <w:p w:rsidR="0029313B" w:rsidRPr="0092349B" w:rsidRDefault="0029313B" w:rsidP="0092349B">
      <w:pPr>
        <w:spacing w:before="240" w:after="120" w:line="240" w:lineRule="auto"/>
        <w:ind w:left="561" w:hanging="561"/>
        <w:jc w:val="both"/>
        <w:rPr>
          <w:rFonts w:cs="Arial"/>
          <w:noProof/>
        </w:rPr>
      </w:pPr>
      <w:bookmarkStart w:id="3" w:name="_ENREF_3"/>
      <w:r w:rsidRPr="0092349B">
        <w:rPr>
          <w:rFonts w:cs="Arial"/>
          <w:noProof/>
        </w:rPr>
        <w:t xml:space="preserve">[3] </w:t>
      </w:r>
      <w:r w:rsidRPr="0092349B">
        <w:rPr>
          <w:rFonts w:cs="Arial"/>
          <w:noProof/>
        </w:rPr>
        <w:tab/>
        <w:t xml:space="preserve">Smith, P., M. Byfield, and D. Goode, </w:t>
      </w:r>
      <w:r w:rsidRPr="0092349B">
        <w:rPr>
          <w:rFonts w:cs="Arial"/>
          <w:i/>
          <w:noProof/>
        </w:rPr>
        <w:t>Building robustness research during World War II.</w:t>
      </w:r>
      <w:r w:rsidRPr="0092349B">
        <w:rPr>
          <w:rFonts w:cs="Arial"/>
          <w:noProof/>
        </w:rPr>
        <w:t xml:space="preserve"> Journal of Performance of Constructed Facilities, 2010. </w:t>
      </w:r>
      <w:r w:rsidRPr="0092349B">
        <w:rPr>
          <w:rFonts w:cs="Arial"/>
          <w:b/>
          <w:noProof/>
        </w:rPr>
        <w:t>24</w:t>
      </w:r>
      <w:r w:rsidRPr="0092349B">
        <w:rPr>
          <w:rFonts w:cs="Arial"/>
          <w:noProof/>
        </w:rPr>
        <w:t>(6): p. 529-535.</w:t>
      </w:r>
      <w:bookmarkEnd w:id="3"/>
    </w:p>
    <w:p w:rsidR="0029313B" w:rsidRPr="0092349B" w:rsidRDefault="0029313B" w:rsidP="0092349B">
      <w:pPr>
        <w:spacing w:before="240" w:after="120" w:line="240" w:lineRule="auto"/>
        <w:ind w:left="561" w:hanging="561"/>
        <w:jc w:val="both"/>
        <w:rPr>
          <w:rFonts w:cs="Arial"/>
          <w:noProof/>
        </w:rPr>
      </w:pPr>
      <w:bookmarkStart w:id="4" w:name="_ENREF_4"/>
      <w:r w:rsidRPr="0092349B">
        <w:rPr>
          <w:rFonts w:cs="Arial"/>
          <w:noProof/>
        </w:rPr>
        <w:t xml:space="preserve">[4] </w:t>
      </w:r>
      <w:r w:rsidRPr="0092349B">
        <w:rPr>
          <w:rFonts w:cs="Arial"/>
          <w:noProof/>
        </w:rPr>
        <w:tab/>
        <w:t xml:space="preserve">Yi, Z., et al., </w:t>
      </w:r>
      <w:r w:rsidRPr="0092349B">
        <w:rPr>
          <w:rFonts w:cs="Arial"/>
          <w:i/>
          <w:noProof/>
        </w:rPr>
        <w:t>Blast load effects on highway bridges. II: Failure modes and multihazard correlations.</w:t>
      </w:r>
      <w:r w:rsidRPr="0092349B">
        <w:rPr>
          <w:rFonts w:cs="Arial"/>
          <w:noProof/>
        </w:rPr>
        <w:t xml:space="preserve"> Journal of Bridge Engineering, DOI: 10.1061/(ASCE)BE.1943-5592.0000548, 2013.</w:t>
      </w:r>
      <w:bookmarkEnd w:id="4"/>
    </w:p>
    <w:p w:rsidR="0029313B" w:rsidRPr="0092349B" w:rsidRDefault="0029313B" w:rsidP="0092349B">
      <w:pPr>
        <w:spacing w:before="240" w:after="120" w:line="240" w:lineRule="auto"/>
        <w:ind w:left="561" w:hanging="561"/>
        <w:jc w:val="both"/>
        <w:rPr>
          <w:rFonts w:cs="Arial"/>
          <w:noProof/>
        </w:rPr>
      </w:pPr>
      <w:bookmarkStart w:id="5" w:name="_ENREF_5"/>
      <w:r w:rsidRPr="0092349B">
        <w:rPr>
          <w:rFonts w:cs="Arial"/>
          <w:noProof/>
        </w:rPr>
        <w:t xml:space="preserve">[5] </w:t>
      </w:r>
      <w:r w:rsidRPr="0092349B">
        <w:rPr>
          <w:rFonts w:cs="Arial"/>
          <w:noProof/>
        </w:rPr>
        <w:tab/>
        <w:t xml:space="preserve">Turgut, P., M. Arif Gurel, and R. Kadir Pekgokgoz, </w:t>
      </w:r>
      <w:r w:rsidRPr="0092349B">
        <w:rPr>
          <w:rFonts w:cs="Arial"/>
          <w:i/>
          <w:noProof/>
        </w:rPr>
        <w:t>LPG explosion damage of a reinforced concrete building: A case study in Sanliurfa, Turkey.</w:t>
      </w:r>
      <w:r w:rsidRPr="0092349B">
        <w:rPr>
          <w:rFonts w:cs="Arial"/>
          <w:noProof/>
        </w:rPr>
        <w:t xml:space="preserve"> Engineering Failure Analysis, 2013. </w:t>
      </w:r>
      <w:r w:rsidRPr="0092349B">
        <w:rPr>
          <w:rFonts w:cs="Arial"/>
          <w:b/>
          <w:noProof/>
        </w:rPr>
        <w:t>32</w:t>
      </w:r>
      <w:r w:rsidRPr="0092349B">
        <w:rPr>
          <w:rFonts w:cs="Arial"/>
          <w:noProof/>
        </w:rPr>
        <w:t>: p. 220-235.</w:t>
      </w:r>
      <w:bookmarkEnd w:id="5"/>
    </w:p>
    <w:p w:rsidR="0029313B" w:rsidRPr="0092349B" w:rsidRDefault="0029313B" w:rsidP="0092349B">
      <w:pPr>
        <w:spacing w:before="240" w:after="120" w:line="240" w:lineRule="auto"/>
        <w:ind w:left="561" w:hanging="561"/>
        <w:jc w:val="both"/>
        <w:rPr>
          <w:rFonts w:cs="Arial"/>
          <w:noProof/>
        </w:rPr>
      </w:pPr>
      <w:bookmarkStart w:id="6" w:name="_ENREF_6"/>
      <w:r w:rsidRPr="0092349B">
        <w:rPr>
          <w:rFonts w:cs="Arial"/>
          <w:noProof/>
        </w:rPr>
        <w:t xml:space="preserve">[6] </w:t>
      </w:r>
      <w:r w:rsidRPr="0092349B">
        <w:rPr>
          <w:rFonts w:cs="Arial"/>
          <w:noProof/>
        </w:rPr>
        <w:tab/>
        <w:t xml:space="preserve">Williamson, E.B. and D.G. Winget, </w:t>
      </w:r>
      <w:r w:rsidRPr="0092349B">
        <w:rPr>
          <w:rFonts w:cs="Arial"/>
          <w:i/>
          <w:noProof/>
        </w:rPr>
        <w:t>Risk management and design of critical bridges for terrorist attacks.</w:t>
      </w:r>
      <w:r w:rsidRPr="0092349B">
        <w:rPr>
          <w:rFonts w:cs="Arial"/>
          <w:noProof/>
        </w:rPr>
        <w:t xml:space="preserve"> Journal of Bridge Engineering, 2005. </w:t>
      </w:r>
      <w:r w:rsidRPr="0092349B">
        <w:rPr>
          <w:rFonts w:cs="Arial"/>
          <w:b/>
          <w:noProof/>
        </w:rPr>
        <w:t>10</w:t>
      </w:r>
      <w:r w:rsidRPr="0092349B">
        <w:rPr>
          <w:rFonts w:cs="Arial"/>
          <w:noProof/>
        </w:rPr>
        <w:t>(1): p. 96-106.</w:t>
      </w:r>
      <w:bookmarkEnd w:id="6"/>
    </w:p>
    <w:p w:rsidR="0029313B" w:rsidRPr="0092349B" w:rsidRDefault="0029313B" w:rsidP="0092349B">
      <w:pPr>
        <w:spacing w:before="240" w:after="120" w:line="240" w:lineRule="auto"/>
        <w:ind w:left="561" w:hanging="561"/>
        <w:jc w:val="both"/>
        <w:rPr>
          <w:rFonts w:cs="Arial"/>
          <w:noProof/>
        </w:rPr>
      </w:pPr>
      <w:bookmarkStart w:id="7" w:name="_ENREF_7"/>
      <w:r w:rsidRPr="0092349B">
        <w:rPr>
          <w:rFonts w:cs="Arial"/>
          <w:noProof/>
        </w:rPr>
        <w:t xml:space="preserve">[7] </w:t>
      </w:r>
      <w:r w:rsidRPr="0092349B">
        <w:rPr>
          <w:rFonts w:cs="Arial"/>
          <w:noProof/>
        </w:rPr>
        <w:tab/>
        <w:t xml:space="preserve">Fujikake, K. and P. Aemlaor, </w:t>
      </w:r>
      <w:r w:rsidRPr="0092349B">
        <w:rPr>
          <w:rFonts w:cs="Arial"/>
          <w:i/>
          <w:noProof/>
        </w:rPr>
        <w:t>Damage of reinforced concrete columns under demolition blasting.</w:t>
      </w:r>
      <w:r w:rsidRPr="0092349B">
        <w:rPr>
          <w:rFonts w:cs="Arial"/>
          <w:noProof/>
        </w:rPr>
        <w:t xml:space="preserve"> Engineering Structures, 2013. </w:t>
      </w:r>
      <w:r w:rsidRPr="0092349B">
        <w:rPr>
          <w:rFonts w:cs="Arial"/>
          <w:b/>
          <w:noProof/>
        </w:rPr>
        <w:t>55</w:t>
      </w:r>
      <w:r w:rsidRPr="0092349B">
        <w:rPr>
          <w:rFonts w:cs="Arial"/>
          <w:noProof/>
        </w:rPr>
        <w:t>: p. 116-125.</w:t>
      </w:r>
      <w:bookmarkEnd w:id="7"/>
    </w:p>
    <w:p w:rsidR="0029313B" w:rsidRPr="0092349B" w:rsidRDefault="0029313B" w:rsidP="0092349B">
      <w:pPr>
        <w:spacing w:before="240" w:after="120" w:line="240" w:lineRule="auto"/>
        <w:ind w:left="561" w:hanging="561"/>
        <w:jc w:val="both"/>
        <w:rPr>
          <w:rFonts w:cs="Arial"/>
          <w:noProof/>
        </w:rPr>
      </w:pPr>
      <w:bookmarkStart w:id="8" w:name="_ENREF_8"/>
      <w:r w:rsidRPr="0092349B">
        <w:rPr>
          <w:rFonts w:cs="Arial"/>
          <w:noProof/>
        </w:rPr>
        <w:t xml:space="preserve">[8] </w:t>
      </w:r>
      <w:r w:rsidRPr="0092349B">
        <w:rPr>
          <w:rFonts w:cs="Arial"/>
          <w:noProof/>
        </w:rPr>
        <w:tab/>
        <w:t xml:space="preserve">Roller, C., et al., </w:t>
      </w:r>
      <w:r w:rsidRPr="0092349B">
        <w:rPr>
          <w:rFonts w:cs="Arial"/>
          <w:i/>
          <w:noProof/>
        </w:rPr>
        <w:t>Residual load capacity of exposed and hardened concrete columns under explosion loads.</w:t>
      </w:r>
      <w:r w:rsidRPr="0092349B">
        <w:rPr>
          <w:rFonts w:cs="Arial"/>
          <w:noProof/>
        </w:rPr>
        <w:t xml:space="preserve"> Engineering Structures, 2013. </w:t>
      </w:r>
      <w:r w:rsidRPr="0092349B">
        <w:rPr>
          <w:rFonts w:cs="Arial"/>
          <w:b/>
          <w:noProof/>
        </w:rPr>
        <w:t>55</w:t>
      </w:r>
      <w:r w:rsidRPr="0092349B">
        <w:rPr>
          <w:rFonts w:cs="Arial"/>
          <w:noProof/>
        </w:rPr>
        <w:t>: p. 66-72.</w:t>
      </w:r>
      <w:bookmarkEnd w:id="8"/>
    </w:p>
    <w:p w:rsidR="0029313B" w:rsidRPr="0092349B" w:rsidRDefault="0029313B" w:rsidP="0092349B">
      <w:pPr>
        <w:spacing w:before="240" w:after="120" w:line="240" w:lineRule="auto"/>
        <w:ind w:left="561" w:hanging="561"/>
        <w:jc w:val="both"/>
        <w:rPr>
          <w:rFonts w:cs="Arial"/>
          <w:noProof/>
        </w:rPr>
      </w:pPr>
      <w:bookmarkStart w:id="9" w:name="_ENREF_9"/>
      <w:r w:rsidRPr="0092349B">
        <w:rPr>
          <w:rFonts w:cs="Arial"/>
          <w:noProof/>
        </w:rPr>
        <w:t xml:space="preserve">[9] </w:t>
      </w:r>
      <w:r w:rsidRPr="0092349B">
        <w:rPr>
          <w:rFonts w:cs="Arial"/>
          <w:noProof/>
        </w:rPr>
        <w:tab/>
        <w:t xml:space="preserve">Wu, K.-C., B. Li, and K.-C. Tsai, </w:t>
      </w:r>
      <w:r w:rsidRPr="0092349B">
        <w:rPr>
          <w:rFonts w:cs="Arial"/>
          <w:i/>
          <w:noProof/>
        </w:rPr>
        <w:t>Residual axial compression capacity of localized blast-damaged RC columns.</w:t>
      </w:r>
      <w:r w:rsidRPr="0092349B">
        <w:rPr>
          <w:rFonts w:cs="Arial"/>
          <w:noProof/>
        </w:rPr>
        <w:t xml:space="preserve"> International Journal of Impact Engineering, 2011. </w:t>
      </w:r>
      <w:r w:rsidRPr="0092349B">
        <w:rPr>
          <w:rFonts w:cs="Arial"/>
          <w:b/>
          <w:noProof/>
        </w:rPr>
        <w:t>38</w:t>
      </w:r>
      <w:r w:rsidRPr="0092349B">
        <w:rPr>
          <w:rFonts w:cs="Arial"/>
          <w:noProof/>
        </w:rPr>
        <w:t>(1): p. 29-40.</w:t>
      </w:r>
      <w:bookmarkEnd w:id="9"/>
    </w:p>
    <w:p w:rsidR="0029313B" w:rsidRPr="0092349B" w:rsidRDefault="0029313B" w:rsidP="0092349B">
      <w:pPr>
        <w:spacing w:before="240" w:after="120" w:line="240" w:lineRule="auto"/>
        <w:ind w:left="561" w:hanging="561"/>
        <w:jc w:val="both"/>
        <w:rPr>
          <w:rFonts w:cs="Arial"/>
          <w:noProof/>
        </w:rPr>
      </w:pPr>
      <w:bookmarkStart w:id="10" w:name="_ENREF_10"/>
      <w:r w:rsidRPr="0092349B">
        <w:rPr>
          <w:rFonts w:cs="Arial"/>
          <w:noProof/>
        </w:rPr>
        <w:t xml:space="preserve">[10] </w:t>
      </w:r>
      <w:r w:rsidRPr="0092349B">
        <w:rPr>
          <w:rFonts w:cs="Arial"/>
          <w:noProof/>
        </w:rPr>
        <w:tab/>
        <w:t xml:space="preserve">Astarlioglu, S., et al., </w:t>
      </w:r>
      <w:r w:rsidRPr="0092349B">
        <w:rPr>
          <w:rFonts w:cs="Arial"/>
          <w:i/>
          <w:noProof/>
        </w:rPr>
        <w:t>Behavior of reinforced concrete columns under combined effects of axial and blast-induced transverse loads.</w:t>
      </w:r>
      <w:r w:rsidRPr="0092349B">
        <w:rPr>
          <w:rFonts w:cs="Arial"/>
          <w:noProof/>
        </w:rPr>
        <w:t xml:space="preserve"> Engineering Structures, 2013. </w:t>
      </w:r>
      <w:r w:rsidRPr="0092349B">
        <w:rPr>
          <w:rFonts w:cs="Arial"/>
          <w:b/>
          <w:noProof/>
        </w:rPr>
        <w:t>55</w:t>
      </w:r>
      <w:r w:rsidRPr="0092349B">
        <w:rPr>
          <w:rFonts w:cs="Arial"/>
          <w:noProof/>
        </w:rPr>
        <w:t>: p. 26-34.</w:t>
      </w:r>
      <w:bookmarkEnd w:id="10"/>
    </w:p>
    <w:p w:rsidR="0029313B" w:rsidRPr="0092349B" w:rsidRDefault="0029313B" w:rsidP="0092349B">
      <w:pPr>
        <w:spacing w:before="240" w:after="120" w:line="240" w:lineRule="auto"/>
        <w:ind w:left="561" w:hanging="561"/>
        <w:jc w:val="both"/>
        <w:rPr>
          <w:rFonts w:cs="Arial"/>
          <w:noProof/>
        </w:rPr>
      </w:pPr>
      <w:bookmarkStart w:id="11" w:name="_ENREF_11"/>
      <w:r w:rsidRPr="0092349B">
        <w:rPr>
          <w:rFonts w:cs="Arial"/>
          <w:noProof/>
        </w:rPr>
        <w:t xml:space="preserve">[11] </w:t>
      </w:r>
      <w:r w:rsidRPr="0092349B">
        <w:rPr>
          <w:rFonts w:cs="Arial"/>
          <w:noProof/>
        </w:rPr>
        <w:tab/>
        <w:t xml:space="preserve">Bao, X. and B. Li, </w:t>
      </w:r>
      <w:r w:rsidRPr="0092349B">
        <w:rPr>
          <w:rFonts w:cs="Arial"/>
          <w:i/>
          <w:noProof/>
        </w:rPr>
        <w:t>Residual strength of blast damaged reinforced concrete columns.</w:t>
      </w:r>
      <w:r w:rsidRPr="0092349B">
        <w:rPr>
          <w:rFonts w:cs="Arial"/>
          <w:noProof/>
        </w:rPr>
        <w:t xml:space="preserve"> International Journal of Impact Engineering, 2010. </w:t>
      </w:r>
      <w:r w:rsidRPr="0092349B">
        <w:rPr>
          <w:rFonts w:cs="Arial"/>
          <w:b/>
          <w:noProof/>
        </w:rPr>
        <w:t>37</w:t>
      </w:r>
      <w:r w:rsidRPr="0092349B">
        <w:rPr>
          <w:rFonts w:cs="Arial"/>
          <w:noProof/>
        </w:rPr>
        <w:t>(3): p. 295-308.</w:t>
      </w:r>
      <w:bookmarkEnd w:id="11"/>
    </w:p>
    <w:p w:rsidR="0029313B" w:rsidRPr="0092349B" w:rsidRDefault="0029313B" w:rsidP="0092349B">
      <w:pPr>
        <w:spacing w:before="240" w:after="120" w:line="240" w:lineRule="auto"/>
        <w:ind w:left="561" w:hanging="561"/>
        <w:jc w:val="both"/>
        <w:rPr>
          <w:rFonts w:cs="Arial"/>
          <w:noProof/>
        </w:rPr>
      </w:pPr>
      <w:bookmarkStart w:id="12" w:name="_ENREF_12"/>
      <w:r w:rsidRPr="0092349B">
        <w:rPr>
          <w:rFonts w:cs="Arial"/>
          <w:noProof/>
        </w:rPr>
        <w:lastRenderedPageBreak/>
        <w:t xml:space="preserve">[12] </w:t>
      </w:r>
      <w:r w:rsidRPr="0092349B">
        <w:rPr>
          <w:rFonts w:cs="Arial"/>
          <w:noProof/>
        </w:rPr>
        <w:tab/>
        <w:t xml:space="preserve">Needham, C.E., </w:t>
      </w:r>
      <w:r w:rsidRPr="0092349B">
        <w:rPr>
          <w:rFonts w:cs="Arial"/>
          <w:i/>
          <w:noProof/>
        </w:rPr>
        <w:t>Blast Waves (Shock Wave and High Pressure Phenomena)</w:t>
      </w:r>
      <w:r w:rsidRPr="0092349B">
        <w:rPr>
          <w:rFonts w:cs="Arial"/>
          <w:noProof/>
        </w:rPr>
        <w:t>. 2010, London &amp; New York: Springer.</w:t>
      </w:r>
      <w:bookmarkEnd w:id="12"/>
    </w:p>
    <w:p w:rsidR="0029313B" w:rsidRPr="0092349B" w:rsidRDefault="0029313B" w:rsidP="0092349B">
      <w:pPr>
        <w:spacing w:before="240" w:after="120" w:line="240" w:lineRule="auto"/>
        <w:ind w:left="561" w:hanging="561"/>
        <w:jc w:val="both"/>
        <w:rPr>
          <w:rFonts w:cs="Arial"/>
          <w:noProof/>
        </w:rPr>
      </w:pPr>
      <w:bookmarkStart w:id="13" w:name="_ENREF_13"/>
      <w:r w:rsidRPr="0092349B">
        <w:rPr>
          <w:rFonts w:cs="Arial"/>
          <w:noProof/>
        </w:rPr>
        <w:t xml:space="preserve">[13] </w:t>
      </w:r>
      <w:r w:rsidRPr="0092349B">
        <w:rPr>
          <w:rFonts w:cs="Arial"/>
          <w:noProof/>
        </w:rPr>
        <w:tab/>
        <w:t xml:space="preserve">Rose, T.A., </w:t>
      </w:r>
      <w:r w:rsidRPr="0092349B">
        <w:rPr>
          <w:rFonts w:cs="Arial"/>
          <w:i/>
          <w:noProof/>
        </w:rPr>
        <w:t>Air3D User's Guide. 7.0</w:t>
      </w:r>
      <w:r w:rsidRPr="0092349B">
        <w:rPr>
          <w:rFonts w:cs="Arial"/>
          <w:noProof/>
        </w:rPr>
        <w:t>, 2003, Cranfield University: Cranfield.</w:t>
      </w:r>
      <w:bookmarkEnd w:id="13"/>
    </w:p>
    <w:p w:rsidR="0029313B" w:rsidRPr="0092349B" w:rsidRDefault="0029313B" w:rsidP="0092349B">
      <w:pPr>
        <w:spacing w:before="240" w:after="120" w:line="240" w:lineRule="auto"/>
        <w:ind w:left="561" w:hanging="561"/>
        <w:jc w:val="both"/>
        <w:rPr>
          <w:rFonts w:cs="Arial"/>
          <w:noProof/>
        </w:rPr>
      </w:pPr>
      <w:bookmarkStart w:id="14" w:name="_ENREF_14"/>
      <w:r w:rsidRPr="0092349B">
        <w:rPr>
          <w:rFonts w:cs="Arial"/>
          <w:noProof/>
        </w:rPr>
        <w:t xml:space="preserve">[14] </w:t>
      </w:r>
      <w:r w:rsidRPr="0092349B">
        <w:rPr>
          <w:rFonts w:cs="Arial"/>
          <w:noProof/>
        </w:rPr>
        <w:tab/>
        <w:t xml:space="preserve">Century Dynamics, </w:t>
      </w:r>
      <w:r w:rsidRPr="0092349B">
        <w:rPr>
          <w:rFonts w:cs="Arial"/>
          <w:i/>
          <w:noProof/>
        </w:rPr>
        <w:t>Theoritical manual for ANSYS Autodyn (Version 14.0)</w:t>
      </w:r>
      <w:r w:rsidRPr="0092349B">
        <w:rPr>
          <w:rFonts w:cs="Arial"/>
          <w:noProof/>
        </w:rPr>
        <w:t>, 2011, Ansys: Canonsburg, PA.</w:t>
      </w:r>
      <w:bookmarkEnd w:id="14"/>
    </w:p>
    <w:p w:rsidR="0029313B" w:rsidRPr="0092349B" w:rsidRDefault="0029313B" w:rsidP="0092349B">
      <w:pPr>
        <w:spacing w:before="240" w:after="120" w:line="240" w:lineRule="auto"/>
        <w:ind w:left="561" w:hanging="561"/>
        <w:jc w:val="both"/>
        <w:rPr>
          <w:rFonts w:cs="Arial"/>
          <w:noProof/>
        </w:rPr>
      </w:pPr>
      <w:bookmarkStart w:id="15" w:name="_ENREF_15"/>
      <w:r w:rsidRPr="0092349B">
        <w:rPr>
          <w:rFonts w:cs="Arial"/>
          <w:noProof/>
        </w:rPr>
        <w:t xml:space="preserve">[15] </w:t>
      </w:r>
      <w:r w:rsidRPr="0092349B">
        <w:rPr>
          <w:rFonts w:cs="Arial"/>
          <w:noProof/>
        </w:rPr>
        <w:tab/>
        <w:t xml:space="preserve">ASI, </w:t>
      </w:r>
      <w:r w:rsidRPr="0092349B">
        <w:rPr>
          <w:rFonts w:cs="Arial"/>
          <w:i/>
          <w:noProof/>
        </w:rPr>
        <w:t>Extreme Loading® for Structures (ELS), Theoretical Manual</w:t>
      </w:r>
      <w:r w:rsidRPr="0092349B">
        <w:rPr>
          <w:rFonts w:cs="Arial"/>
          <w:noProof/>
        </w:rPr>
        <w:t>, 2013, Applied Science International (ASI): Durham, NC.</w:t>
      </w:r>
      <w:bookmarkEnd w:id="15"/>
    </w:p>
    <w:p w:rsidR="0029313B" w:rsidRPr="0092349B" w:rsidRDefault="0029313B" w:rsidP="0092349B">
      <w:pPr>
        <w:spacing w:before="240" w:after="120" w:line="240" w:lineRule="auto"/>
        <w:ind w:left="561" w:hanging="561"/>
        <w:jc w:val="both"/>
        <w:rPr>
          <w:rFonts w:cs="Arial"/>
          <w:noProof/>
        </w:rPr>
      </w:pPr>
      <w:bookmarkStart w:id="16" w:name="_ENREF_16"/>
      <w:r w:rsidRPr="0092349B">
        <w:rPr>
          <w:rFonts w:cs="Arial"/>
          <w:noProof/>
        </w:rPr>
        <w:t xml:space="preserve">[16] </w:t>
      </w:r>
      <w:r w:rsidRPr="0092349B">
        <w:rPr>
          <w:rFonts w:cs="Arial"/>
          <w:noProof/>
        </w:rPr>
        <w:tab/>
        <w:t xml:space="preserve">Børvik, T., et al., </w:t>
      </w:r>
      <w:r w:rsidRPr="0092349B">
        <w:rPr>
          <w:rFonts w:cs="Arial"/>
          <w:i/>
          <w:noProof/>
        </w:rPr>
        <w:t>Response of structures to planar blast loads–A finite element engineering approach.</w:t>
      </w:r>
      <w:r w:rsidRPr="0092349B">
        <w:rPr>
          <w:rFonts w:cs="Arial"/>
          <w:noProof/>
        </w:rPr>
        <w:t xml:space="preserve"> Computers &amp; Structures, 2009. </w:t>
      </w:r>
      <w:r w:rsidRPr="0092349B">
        <w:rPr>
          <w:rFonts w:cs="Arial"/>
          <w:b/>
          <w:noProof/>
        </w:rPr>
        <w:t>87</w:t>
      </w:r>
      <w:r w:rsidRPr="0092349B">
        <w:rPr>
          <w:rFonts w:cs="Arial"/>
          <w:noProof/>
        </w:rPr>
        <w:t>(9): p. 507-520.</w:t>
      </w:r>
      <w:bookmarkEnd w:id="16"/>
    </w:p>
    <w:p w:rsidR="0029313B" w:rsidRPr="0092349B" w:rsidRDefault="0029313B" w:rsidP="0092349B">
      <w:pPr>
        <w:spacing w:before="240" w:after="120" w:line="240" w:lineRule="auto"/>
        <w:ind w:left="561" w:hanging="561"/>
        <w:jc w:val="both"/>
        <w:rPr>
          <w:rFonts w:cs="Arial"/>
          <w:noProof/>
        </w:rPr>
      </w:pPr>
      <w:bookmarkStart w:id="17" w:name="_ENREF_17"/>
      <w:r w:rsidRPr="0092349B">
        <w:rPr>
          <w:rFonts w:cs="Arial"/>
          <w:noProof/>
        </w:rPr>
        <w:t xml:space="preserve">[17] </w:t>
      </w:r>
      <w:r w:rsidRPr="0092349B">
        <w:rPr>
          <w:rFonts w:cs="Arial"/>
          <w:noProof/>
        </w:rPr>
        <w:tab/>
        <w:t xml:space="preserve">OriginLab Corporation, </w:t>
      </w:r>
      <w:r w:rsidRPr="0092349B">
        <w:rPr>
          <w:rFonts w:cs="Arial"/>
          <w:i/>
          <w:noProof/>
        </w:rPr>
        <w:t>Origin 8.1 User Guide, Data Analysis and Graphing Software</w:t>
      </w:r>
      <w:r w:rsidRPr="0092349B">
        <w:rPr>
          <w:rFonts w:cs="Arial"/>
          <w:noProof/>
        </w:rPr>
        <w:t>, 2007, OriginLab Corporation Northampton, MA, USA.</w:t>
      </w:r>
      <w:bookmarkEnd w:id="17"/>
    </w:p>
    <w:p w:rsidR="0029313B" w:rsidRPr="0092349B" w:rsidRDefault="0029313B" w:rsidP="0092349B">
      <w:pPr>
        <w:spacing w:before="240" w:after="120" w:line="240" w:lineRule="auto"/>
        <w:ind w:left="561" w:hanging="561"/>
        <w:jc w:val="both"/>
        <w:rPr>
          <w:rFonts w:cs="Arial"/>
          <w:noProof/>
        </w:rPr>
      </w:pPr>
      <w:bookmarkStart w:id="18" w:name="_ENREF_18"/>
      <w:r w:rsidRPr="0092349B">
        <w:rPr>
          <w:rFonts w:cs="Arial"/>
          <w:noProof/>
        </w:rPr>
        <w:t xml:space="preserve">[18] </w:t>
      </w:r>
      <w:r w:rsidRPr="0092349B">
        <w:rPr>
          <w:rFonts w:cs="Arial"/>
          <w:noProof/>
        </w:rPr>
        <w:tab/>
        <w:t xml:space="preserve">Wijesundara, L.M., S.K. Clubley, and M.D. Hahn, </w:t>
      </w:r>
      <w:r w:rsidRPr="0092349B">
        <w:rPr>
          <w:rFonts w:cs="Arial"/>
          <w:i/>
          <w:noProof/>
        </w:rPr>
        <w:t>Non-Linear Modelling of Reinforced Concrete Columns Subject to Internal Explosions and Uplift Effects: CFD and Applied Element Methods</w:t>
      </w:r>
      <w:r w:rsidRPr="0092349B">
        <w:rPr>
          <w:rFonts w:cs="Arial"/>
          <w:noProof/>
        </w:rPr>
        <w:t xml:space="preserve">, in </w:t>
      </w:r>
      <w:r w:rsidRPr="0092349B">
        <w:rPr>
          <w:rFonts w:cs="Arial"/>
          <w:i/>
          <w:noProof/>
        </w:rPr>
        <w:t>The proceeding of the Structures Congress</w:t>
      </w:r>
      <w:r w:rsidR="00733A9D">
        <w:rPr>
          <w:rFonts w:cs="Arial"/>
          <w:i/>
          <w:noProof/>
        </w:rPr>
        <w:t xml:space="preserve"> </w:t>
      </w:r>
      <w:r w:rsidRPr="0092349B">
        <w:rPr>
          <w:rFonts w:cs="Arial"/>
          <w:noProof/>
        </w:rPr>
        <w:t>2014, ASCE: Boston, MT. p. 1978-1989</w:t>
      </w:r>
      <w:bookmarkEnd w:id="18"/>
      <w:r w:rsidR="008F6A30" w:rsidRPr="0092349B">
        <w:rPr>
          <w:rFonts w:cs="Arial"/>
          <w:noProof/>
        </w:rPr>
        <w:t xml:space="preserve">. DOI: </w:t>
      </w:r>
      <w:hyperlink r:id="rId59" w:tgtFrame="_blank" w:tooltip="Opens new window" w:history="1">
        <w:r w:rsidR="008F6A30" w:rsidRPr="00733A9D">
          <w:rPr>
            <w:rStyle w:val="Hyperlink"/>
            <w:rFonts w:cs="Arial"/>
            <w:color w:val="auto"/>
            <w:u w:val="none"/>
            <w:shd w:val="clear" w:color="auto" w:fill="EFEFEF"/>
          </w:rPr>
          <w:t>10.1061/9780784413357.174</w:t>
        </w:r>
      </w:hyperlink>
    </w:p>
    <w:p w:rsidR="0029313B" w:rsidRPr="0092349B" w:rsidRDefault="0029313B" w:rsidP="0092349B">
      <w:pPr>
        <w:spacing w:before="240" w:after="120" w:line="240" w:lineRule="auto"/>
        <w:ind w:left="561" w:hanging="561"/>
        <w:jc w:val="both"/>
        <w:rPr>
          <w:rFonts w:cs="Arial"/>
          <w:noProof/>
        </w:rPr>
      </w:pPr>
      <w:bookmarkStart w:id="19" w:name="_ENREF_19"/>
      <w:r w:rsidRPr="0092349B">
        <w:rPr>
          <w:rFonts w:cs="Arial"/>
          <w:noProof/>
        </w:rPr>
        <w:t xml:space="preserve">[19] </w:t>
      </w:r>
      <w:r w:rsidRPr="0092349B">
        <w:rPr>
          <w:rFonts w:cs="Arial"/>
          <w:noProof/>
        </w:rPr>
        <w:tab/>
        <w:t xml:space="preserve">Wijesundara, L.M. and S.K. Clubley, </w:t>
      </w:r>
      <w:r w:rsidRPr="0092349B">
        <w:rPr>
          <w:rFonts w:cs="Arial"/>
          <w:i/>
          <w:noProof/>
        </w:rPr>
        <w:t>Numerical modelling of reinforced concrete columns subject to coupled uplift and shear forces induced by internal explosions.</w:t>
      </w:r>
      <w:r w:rsidRPr="0092349B">
        <w:rPr>
          <w:rFonts w:cs="Arial"/>
          <w:noProof/>
        </w:rPr>
        <w:t xml:space="preserve"> Structure and Infrastructure Engineering, 2014.</w:t>
      </w:r>
      <w:bookmarkEnd w:id="19"/>
      <w:r w:rsidR="00733A9D">
        <w:rPr>
          <w:rFonts w:cs="Arial"/>
          <w:noProof/>
        </w:rPr>
        <w:t xml:space="preserve"> </w:t>
      </w:r>
      <w:r w:rsidR="00733A9D" w:rsidRPr="0092349B">
        <w:rPr>
          <w:rFonts w:cs="Arial"/>
          <w:noProof/>
        </w:rPr>
        <w:t>DOI: 10.1080/15732479.2014.1002502</w:t>
      </w:r>
    </w:p>
    <w:p w:rsidR="0029313B" w:rsidRPr="0092349B" w:rsidRDefault="0029313B" w:rsidP="0092349B">
      <w:pPr>
        <w:spacing w:before="240" w:after="120" w:line="240" w:lineRule="auto"/>
        <w:ind w:left="561" w:hanging="561"/>
        <w:jc w:val="both"/>
        <w:rPr>
          <w:rFonts w:cs="Arial"/>
          <w:noProof/>
        </w:rPr>
      </w:pPr>
      <w:bookmarkStart w:id="20" w:name="_ENREF_20"/>
      <w:r w:rsidRPr="0092349B">
        <w:rPr>
          <w:rFonts w:cs="Arial"/>
          <w:noProof/>
        </w:rPr>
        <w:t xml:space="preserve">[20] </w:t>
      </w:r>
      <w:r w:rsidRPr="0092349B">
        <w:rPr>
          <w:rFonts w:cs="Arial"/>
          <w:noProof/>
        </w:rPr>
        <w:tab/>
        <w:t xml:space="preserve">Wijesundara, L.M. and S.K. Clubley. </w:t>
      </w:r>
      <w:r w:rsidRPr="0092349B">
        <w:rPr>
          <w:rFonts w:cs="Arial"/>
          <w:i/>
          <w:noProof/>
        </w:rPr>
        <w:t>An assessment protocol for reinforced concrete columns subject to internal building detonations</w:t>
      </w:r>
      <w:r w:rsidRPr="0092349B">
        <w:rPr>
          <w:rFonts w:cs="Arial"/>
          <w:noProof/>
        </w:rPr>
        <w:t xml:space="preserve">. in the proceedings of the Design Aspects </w:t>
      </w:r>
      <w:r w:rsidR="004B40B8">
        <w:rPr>
          <w:rFonts w:cs="Arial"/>
          <w:noProof/>
        </w:rPr>
        <w:t>of Protective Structures (DAPS),</w:t>
      </w:r>
      <w:r w:rsidRPr="0092349B">
        <w:rPr>
          <w:rFonts w:cs="Arial"/>
          <w:noProof/>
        </w:rPr>
        <w:t xml:space="preserve"> 2015. Singapore.</w:t>
      </w:r>
      <w:bookmarkEnd w:id="20"/>
    </w:p>
    <w:p w:rsidR="00733A9D" w:rsidRDefault="0029313B" w:rsidP="0092349B">
      <w:pPr>
        <w:spacing w:before="240" w:after="120" w:line="240" w:lineRule="auto"/>
        <w:ind w:left="561" w:hanging="561"/>
        <w:jc w:val="both"/>
        <w:rPr>
          <w:rFonts w:cs="Arial"/>
        </w:rPr>
      </w:pPr>
      <w:bookmarkStart w:id="21" w:name="_ENREF_21"/>
      <w:r w:rsidRPr="0092349B">
        <w:rPr>
          <w:rFonts w:cs="Arial"/>
          <w:noProof/>
        </w:rPr>
        <w:t xml:space="preserve">[21] </w:t>
      </w:r>
      <w:r w:rsidRPr="0092349B">
        <w:rPr>
          <w:rFonts w:cs="Arial"/>
          <w:noProof/>
        </w:rPr>
        <w:tab/>
        <w:t xml:space="preserve">Wijesundara, L.M., </w:t>
      </w:r>
      <w:r w:rsidRPr="0092349B">
        <w:rPr>
          <w:rFonts w:cs="Arial"/>
          <w:i/>
          <w:noProof/>
        </w:rPr>
        <w:t>Design and Assessment of Reinforced Concrete Columns in Uplift Subject to Internal Building Detonations</w:t>
      </w:r>
      <w:r w:rsidRPr="0092349B">
        <w:rPr>
          <w:rFonts w:cs="Arial"/>
          <w:noProof/>
        </w:rPr>
        <w:t xml:space="preserve">, </w:t>
      </w:r>
      <w:r w:rsidR="008F6A30" w:rsidRPr="0092349B">
        <w:rPr>
          <w:rFonts w:cs="Arial"/>
          <w:noProof/>
        </w:rPr>
        <w:t xml:space="preserve">PhD Thesis, </w:t>
      </w:r>
      <w:r w:rsidRPr="0092349B">
        <w:rPr>
          <w:rFonts w:cs="Arial"/>
          <w:noProof/>
        </w:rPr>
        <w:t>Faculty of Engineering and the Environment. 2015, University of Southampton: Southampton, UK. p. 367.</w:t>
      </w:r>
      <w:bookmarkEnd w:id="21"/>
      <w:r w:rsidR="00124F78" w:rsidRPr="0092349B">
        <w:rPr>
          <w:rFonts w:cs="Arial"/>
        </w:rPr>
        <w:fldChar w:fldCharType="end"/>
      </w:r>
    </w:p>
    <w:p w:rsidR="00733A9D" w:rsidRPr="00733A9D" w:rsidRDefault="00733A9D" w:rsidP="00733A9D">
      <w:pPr>
        <w:rPr>
          <w:rFonts w:cs="Arial"/>
        </w:rPr>
      </w:pPr>
    </w:p>
    <w:p w:rsidR="00733A9D" w:rsidRPr="00733A9D" w:rsidRDefault="00733A9D" w:rsidP="00733A9D">
      <w:pPr>
        <w:rPr>
          <w:rFonts w:cs="Arial"/>
        </w:rPr>
      </w:pPr>
    </w:p>
    <w:p w:rsidR="00733A9D" w:rsidRPr="00733A9D" w:rsidRDefault="00733A9D" w:rsidP="00733A9D">
      <w:pPr>
        <w:rPr>
          <w:rFonts w:cs="Arial"/>
        </w:rPr>
      </w:pPr>
    </w:p>
    <w:p w:rsidR="00733A9D" w:rsidRDefault="00733A9D" w:rsidP="00733A9D">
      <w:pPr>
        <w:rPr>
          <w:rFonts w:cs="Arial"/>
        </w:rPr>
      </w:pPr>
    </w:p>
    <w:p w:rsidR="00D1451C" w:rsidRPr="00733A9D" w:rsidRDefault="00733A9D" w:rsidP="00733A9D">
      <w:pPr>
        <w:tabs>
          <w:tab w:val="left" w:pos="1575"/>
        </w:tabs>
        <w:rPr>
          <w:rFonts w:cs="Arial"/>
        </w:rPr>
      </w:pPr>
      <w:r>
        <w:rPr>
          <w:rFonts w:cs="Arial"/>
        </w:rPr>
        <w:tab/>
      </w:r>
    </w:p>
    <w:sectPr w:rsidR="00D1451C" w:rsidRPr="00733A9D" w:rsidSect="007D46F0">
      <w:type w:val="continuous"/>
      <w:pgSz w:w="11906" w:h="16838" w:code="9"/>
      <w:pgMar w:top="1134" w:right="1077" w:bottom="1134" w:left="1247"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770106" w:rsidRDefault="00770106" w:rsidP="008A0D0F">
      <w:pPr>
        <w:spacing w:after="0" w:line="240" w:lineRule="auto"/>
      </w:pPr>
      <w:r>
        <w:separator/>
      </w:r>
    </w:p>
  </w:endnote>
  <w:endnote w:type="continuationSeparator" w:id="0">
    <w:p w:rsidR="00770106" w:rsidRDefault="00770106" w:rsidP="008A0D0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32142346"/>
      <w:docPartObj>
        <w:docPartGallery w:val="Page Numbers (Bottom of Page)"/>
        <w:docPartUnique/>
      </w:docPartObj>
    </w:sdtPr>
    <w:sdtEndPr>
      <w:rPr>
        <w:noProof/>
      </w:rPr>
    </w:sdtEndPr>
    <w:sdtContent>
      <w:p w:rsidR="0092349B" w:rsidRDefault="0092349B">
        <w:pPr>
          <w:pStyle w:val="Footer"/>
          <w:jc w:val="right"/>
        </w:pPr>
        <w:r>
          <w:fldChar w:fldCharType="begin"/>
        </w:r>
        <w:r>
          <w:instrText xml:space="preserve"> PAGE   \* MERGEFORMAT </w:instrText>
        </w:r>
        <w:r>
          <w:fldChar w:fldCharType="separate"/>
        </w:r>
        <w:r w:rsidR="004B40B8">
          <w:rPr>
            <w:noProof/>
          </w:rPr>
          <w:t>26</w:t>
        </w:r>
        <w:r>
          <w:rPr>
            <w:noProof/>
          </w:rPr>
          <w:fldChar w:fldCharType="end"/>
        </w:r>
      </w:p>
    </w:sdtContent>
  </w:sdt>
  <w:p w:rsidR="0092349B" w:rsidRDefault="0092349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770106" w:rsidRDefault="00770106" w:rsidP="008A0D0F">
      <w:pPr>
        <w:spacing w:after="0" w:line="240" w:lineRule="auto"/>
      </w:pPr>
      <w:r>
        <w:separator/>
      </w:r>
    </w:p>
  </w:footnote>
  <w:footnote w:type="continuationSeparator" w:id="0">
    <w:p w:rsidR="00770106" w:rsidRDefault="00770106" w:rsidP="008A0D0F">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51BA0B22"/>
    <w:multiLevelType w:val="multilevel"/>
    <w:tmpl w:val="775C67EE"/>
    <w:lvl w:ilvl="0">
      <w:start w:val="1"/>
      <w:numFmt w:val="decimal"/>
      <w:lvlText w:val="%1."/>
      <w:lvlJc w:val="left"/>
      <w:pPr>
        <w:ind w:left="720" w:hanging="360"/>
      </w:pPr>
      <w:rPr>
        <w:rFonts w:ascii="Arial" w:hAnsi="Arial" w:cs="Arial" w:hint="default"/>
        <w:b/>
        <w:bCs/>
        <w:sz w:val="28"/>
        <w:szCs w:val="28"/>
      </w:rPr>
    </w:lvl>
    <w:lvl w:ilvl="1">
      <w:start w:val="1"/>
      <w:numFmt w:val="decimal"/>
      <w:isLgl/>
      <w:lvlText w:val="%1.%2."/>
      <w:lvlJc w:val="left"/>
      <w:pPr>
        <w:ind w:left="720" w:hanging="360"/>
      </w:pPr>
      <w:rPr>
        <w:rFonts w:hint="default"/>
        <w:i/>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1&lt;/FontSize&gt;&lt;ReflistTitle&gt;&lt;/ReflistTitle&gt;&lt;StartingRefnum&gt;1&lt;/StartingRefnum&gt;&lt;FirstLineIndent&gt;0&lt;/FirstLineIndent&gt;&lt;HangingIndent&gt;565&lt;/HangingIndent&gt;&lt;LineSpacing&gt;2&lt;/LineSpacing&gt;&lt;SpaceAfter&gt;0&lt;/SpaceAfter&gt;&lt;HyperlinksEnabled&gt;1&lt;/HyperlinksEnabled&gt;&lt;HyperlinksVisible&gt;0&lt;/HyperlinksVisible&gt;&lt;/ENLayout&gt;"/>
    <w:docVar w:name="EN.Libraries" w:val="&lt;Libraries&gt;&lt;item db-id=&quot;pe909s9wvvsxpoexpsb5ae9i295av5a9vzes&quot;&gt;My EndNote Library&lt;record-ids&gt;&lt;item&gt;216&lt;/item&gt;&lt;item&gt;242&lt;/item&gt;&lt;item&gt;290&lt;/item&gt;&lt;item&gt;323&lt;/item&gt;&lt;item&gt;330&lt;/item&gt;&lt;item&gt;334&lt;/item&gt;&lt;item&gt;340&lt;/item&gt;&lt;item&gt;343&lt;/item&gt;&lt;item&gt;344&lt;/item&gt;&lt;item&gt;345&lt;/item&gt;&lt;item&gt;346&lt;/item&gt;&lt;item&gt;347&lt;/item&gt;&lt;item&gt;356&lt;/item&gt;&lt;item&gt;357&lt;/item&gt;&lt;item&gt;364&lt;/item&gt;&lt;item&gt;371&lt;/item&gt;&lt;item&gt;376&lt;/item&gt;&lt;item&gt;381&lt;/item&gt;&lt;item&gt;387&lt;/item&gt;&lt;item&gt;388&lt;/item&gt;&lt;item&gt;389&lt;/item&gt;&lt;/record-ids&gt;&lt;/item&gt;&lt;/Libraries&gt;"/>
  </w:docVars>
  <w:rsids>
    <w:rsidRoot w:val="008A0D0F"/>
    <w:rsid w:val="00005329"/>
    <w:rsid w:val="00005B89"/>
    <w:rsid w:val="00006335"/>
    <w:rsid w:val="00007384"/>
    <w:rsid w:val="00011F3B"/>
    <w:rsid w:val="000134B1"/>
    <w:rsid w:val="00013FBA"/>
    <w:rsid w:val="000159A7"/>
    <w:rsid w:val="00015B44"/>
    <w:rsid w:val="00015F40"/>
    <w:rsid w:val="00016906"/>
    <w:rsid w:val="00026208"/>
    <w:rsid w:val="0002764C"/>
    <w:rsid w:val="000277D7"/>
    <w:rsid w:val="0003172D"/>
    <w:rsid w:val="00031A17"/>
    <w:rsid w:val="00034F62"/>
    <w:rsid w:val="00046F4E"/>
    <w:rsid w:val="00050163"/>
    <w:rsid w:val="00052E8E"/>
    <w:rsid w:val="00053246"/>
    <w:rsid w:val="0005656F"/>
    <w:rsid w:val="00061144"/>
    <w:rsid w:val="00062FAD"/>
    <w:rsid w:val="00064574"/>
    <w:rsid w:val="00064EC0"/>
    <w:rsid w:val="00066667"/>
    <w:rsid w:val="00067256"/>
    <w:rsid w:val="000704FC"/>
    <w:rsid w:val="00070A8C"/>
    <w:rsid w:val="00075F54"/>
    <w:rsid w:val="0008226A"/>
    <w:rsid w:val="00084C94"/>
    <w:rsid w:val="00090220"/>
    <w:rsid w:val="00091312"/>
    <w:rsid w:val="000919EB"/>
    <w:rsid w:val="000922F7"/>
    <w:rsid w:val="000926EF"/>
    <w:rsid w:val="0009278B"/>
    <w:rsid w:val="00092E68"/>
    <w:rsid w:val="00093D70"/>
    <w:rsid w:val="00094E7B"/>
    <w:rsid w:val="000A3316"/>
    <w:rsid w:val="000A3508"/>
    <w:rsid w:val="000B0EEB"/>
    <w:rsid w:val="000B33FC"/>
    <w:rsid w:val="000B3BD5"/>
    <w:rsid w:val="000B58B0"/>
    <w:rsid w:val="000B6AA0"/>
    <w:rsid w:val="000B792A"/>
    <w:rsid w:val="000C1504"/>
    <w:rsid w:val="000C3457"/>
    <w:rsid w:val="000C74BB"/>
    <w:rsid w:val="000D7D35"/>
    <w:rsid w:val="000E07A9"/>
    <w:rsid w:val="000E18B7"/>
    <w:rsid w:val="000E661B"/>
    <w:rsid w:val="000E6F3C"/>
    <w:rsid w:val="000F02C5"/>
    <w:rsid w:val="000F1428"/>
    <w:rsid w:val="000F14BA"/>
    <w:rsid w:val="000F2352"/>
    <w:rsid w:val="000F6A22"/>
    <w:rsid w:val="00101258"/>
    <w:rsid w:val="00101A7A"/>
    <w:rsid w:val="00101C30"/>
    <w:rsid w:val="001022F9"/>
    <w:rsid w:val="001076A0"/>
    <w:rsid w:val="00107ED6"/>
    <w:rsid w:val="00112AD8"/>
    <w:rsid w:val="00114E00"/>
    <w:rsid w:val="001210A5"/>
    <w:rsid w:val="00121D66"/>
    <w:rsid w:val="00124321"/>
    <w:rsid w:val="00124F78"/>
    <w:rsid w:val="00130112"/>
    <w:rsid w:val="00131619"/>
    <w:rsid w:val="00140346"/>
    <w:rsid w:val="00140F7E"/>
    <w:rsid w:val="00146914"/>
    <w:rsid w:val="00147C72"/>
    <w:rsid w:val="00147F5E"/>
    <w:rsid w:val="001512DE"/>
    <w:rsid w:val="00151D97"/>
    <w:rsid w:val="00152688"/>
    <w:rsid w:val="00152ACB"/>
    <w:rsid w:val="00153F1C"/>
    <w:rsid w:val="00154405"/>
    <w:rsid w:val="001549BC"/>
    <w:rsid w:val="00156AEA"/>
    <w:rsid w:val="00160914"/>
    <w:rsid w:val="00160F1F"/>
    <w:rsid w:val="001622D8"/>
    <w:rsid w:val="00162D32"/>
    <w:rsid w:val="00163E47"/>
    <w:rsid w:val="001655D4"/>
    <w:rsid w:val="00167A56"/>
    <w:rsid w:val="00171309"/>
    <w:rsid w:val="0018015E"/>
    <w:rsid w:val="00182026"/>
    <w:rsid w:val="0018312F"/>
    <w:rsid w:val="00185792"/>
    <w:rsid w:val="00190763"/>
    <w:rsid w:val="0019150F"/>
    <w:rsid w:val="00192F7A"/>
    <w:rsid w:val="00193733"/>
    <w:rsid w:val="001A0321"/>
    <w:rsid w:val="001A129D"/>
    <w:rsid w:val="001A1B74"/>
    <w:rsid w:val="001A3C49"/>
    <w:rsid w:val="001A3F37"/>
    <w:rsid w:val="001A60BD"/>
    <w:rsid w:val="001A7A6F"/>
    <w:rsid w:val="001B16BE"/>
    <w:rsid w:val="001B407B"/>
    <w:rsid w:val="001B5836"/>
    <w:rsid w:val="001B5D51"/>
    <w:rsid w:val="001C1B01"/>
    <w:rsid w:val="001C4CA3"/>
    <w:rsid w:val="001C62B6"/>
    <w:rsid w:val="001C74CE"/>
    <w:rsid w:val="001D2A1F"/>
    <w:rsid w:val="001D2BE8"/>
    <w:rsid w:val="001D435D"/>
    <w:rsid w:val="001D6B4A"/>
    <w:rsid w:val="001E0F8E"/>
    <w:rsid w:val="001E15A2"/>
    <w:rsid w:val="001E393C"/>
    <w:rsid w:val="001E3D16"/>
    <w:rsid w:val="001F0F56"/>
    <w:rsid w:val="001F13FD"/>
    <w:rsid w:val="001F192E"/>
    <w:rsid w:val="001F1E01"/>
    <w:rsid w:val="001F2551"/>
    <w:rsid w:val="001F34B5"/>
    <w:rsid w:val="001F4868"/>
    <w:rsid w:val="001F7964"/>
    <w:rsid w:val="00200190"/>
    <w:rsid w:val="0020180B"/>
    <w:rsid w:val="00203CBB"/>
    <w:rsid w:val="002043DA"/>
    <w:rsid w:val="002052D5"/>
    <w:rsid w:val="00205A11"/>
    <w:rsid w:val="002060E4"/>
    <w:rsid w:val="00207DF5"/>
    <w:rsid w:val="002145A4"/>
    <w:rsid w:val="00215108"/>
    <w:rsid w:val="00215C1D"/>
    <w:rsid w:val="00217B49"/>
    <w:rsid w:val="00222CF0"/>
    <w:rsid w:val="00223F9B"/>
    <w:rsid w:val="00226E3E"/>
    <w:rsid w:val="002277F5"/>
    <w:rsid w:val="00227ADB"/>
    <w:rsid w:val="00230CF1"/>
    <w:rsid w:val="00231DBA"/>
    <w:rsid w:val="00232F36"/>
    <w:rsid w:val="002358BC"/>
    <w:rsid w:val="00236A61"/>
    <w:rsid w:val="00236F8B"/>
    <w:rsid w:val="00241C5E"/>
    <w:rsid w:val="002436BD"/>
    <w:rsid w:val="002438A3"/>
    <w:rsid w:val="00245F45"/>
    <w:rsid w:val="00245FB2"/>
    <w:rsid w:val="00246BCF"/>
    <w:rsid w:val="00246D07"/>
    <w:rsid w:val="00247A2B"/>
    <w:rsid w:val="0025046D"/>
    <w:rsid w:val="00250935"/>
    <w:rsid w:val="00252A09"/>
    <w:rsid w:val="00254185"/>
    <w:rsid w:val="002562DC"/>
    <w:rsid w:val="002600EC"/>
    <w:rsid w:val="0026188B"/>
    <w:rsid w:val="002642CD"/>
    <w:rsid w:val="00264A90"/>
    <w:rsid w:val="00265777"/>
    <w:rsid w:val="00265C48"/>
    <w:rsid w:val="00270318"/>
    <w:rsid w:val="002707D2"/>
    <w:rsid w:val="00270DF8"/>
    <w:rsid w:val="00270ED0"/>
    <w:rsid w:val="0027273D"/>
    <w:rsid w:val="00274028"/>
    <w:rsid w:val="002742A2"/>
    <w:rsid w:val="00274F9B"/>
    <w:rsid w:val="00284B02"/>
    <w:rsid w:val="00284B31"/>
    <w:rsid w:val="00290EA1"/>
    <w:rsid w:val="00291F4A"/>
    <w:rsid w:val="002922AB"/>
    <w:rsid w:val="00292479"/>
    <w:rsid w:val="0029313B"/>
    <w:rsid w:val="002938B0"/>
    <w:rsid w:val="002946D4"/>
    <w:rsid w:val="00295378"/>
    <w:rsid w:val="002A0DA3"/>
    <w:rsid w:val="002A46DC"/>
    <w:rsid w:val="002A542D"/>
    <w:rsid w:val="002A7911"/>
    <w:rsid w:val="002B216D"/>
    <w:rsid w:val="002B2981"/>
    <w:rsid w:val="002B3935"/>
    <w:rsid w:val="002B6262"/>
    <w:rsid w:val="002B65DF"/>
    <w:rsid w:val="002B744F"/>
    <w:rsid w:val="002B78B9"/>
    <w:rsid w:val="002C00CB"/>
    <w:rsid w:val="002C04A4"/>
    <w:rsid w:val="002C4308"/>
    <w:rsid w:val="002C7E6E"/>
    <w:rsid w:val="002D12A0"/>
    <w:rsid w:val="002D3AD5"/>
    <w:rsid w:val="002D3EE2"/>
    <w:rsid w:val="002D6FB1"/>
    <w:rsid w:val="002E0039"/>
    <w:rsid w:val="002E0B77"/>
    <w:rsid w:val="002E1C96"/>
    <w:rsid w:val="002E39D7"/>
    <w:rsid w:val="002E3FE5"/>
    <w:rsid w:val="002E478E"/>
    <w:rsid w:val="002F2394"/>
    <w:rsid w:val="002F319F"/>
    <w:rsid w:val="0030205A"/>
    <w:rsid w:val="0030471C"/>
    <w:rsid w:val="00306890"/>
    <w:rsid w:val="003115CC"/>
    <w:rsid w:val="00312FB0"/>
    <w:rsid w:val="00313367"/>
    <w:rsid w:val="00314945"/>
    <w:rsid w:val="003177D4"/>
    <w:rsid w:val="00317D76"/>
    <w:rsid w:val="0032075F"/>
    <w:rsid w:val="003271CD"/>
    <w:rsid w:val="00327E46"/>
    <w:rsid w:val="00336C9D"/>
    <w:rsid w:val="003424AC"/>
    <w:rsid w:val="00343C10"/>
    <w:rsid w:val="003447F4"/>
    <w:rsid w:val="00345423"/>
    <w:rsid w:val="00345990"/>
    <w:rsid w:val="00345AAC"/>
    <w:rsid w:val="00346990"/>
    <w:rsid w:val="003524D6"/>
    <w:rsid w:val="00355D21"/>
    <w:rsid w:val="00355FD9"/>
    <w:rsid w:val="00356A36"/>
    <w:rsid w:val="00360E03"/>
    <w:rsid w:val="003652F0"/>
    <w:rsid w:val="00366C0B"/>
    <w:rsid w:val="003677DA"/>
    <w:rsid w:val="00367DCB"/>
    <w:rsid w:val="0037169D"/>
    <w:rsid w:val="00372837"/>
    <w:rsid w:val="00372C87"/>
    <w:rsid w:val="0037774E"/>
    <w:rsid w:val="00383A3F"/>
    <w:rsid w:val="003844FF"/>
    <w:rsid w:val="00384A05"/>
    <w:rsid w:val="00386695"/>
    <w:rsid w:val="00387B91"/>
    <w:rsid w:val="00387FF3"/>
    <w:rsid w:val="00390AE4"/>
    <w:rsid w:val="00392E7F"/>
    <w:rsid w:val="00393EBA"/>
    <w:rsid w:val="003941D5"/>
    <w:rsid w:val="00395BF6"/>
    <w:rsid w:val="00397CB6"/>
    <w:rsid w:val="003A0555"/>
    <w:rsid w:val="003A0567"/>
    <w:rsid w:val="003A5D4E"/>
    <w:rsid w:val="003A7263"/>
    <w:rsid w:val="003A75FB"/>
    <w:rsid w:val="003B0CDA"/>
    <w:rsid w:val="003B2A7E"/>
    <w:rsid w:val="003B3440"/>
    <w:rsid w:val="003B34D0"/>
    <w:rsid w:val="003B382A"/>
    <w:rsid w:val="003B71B0"/>
    <w:rsid w:val="003C2745"/>
    <w:rsid w:val="003C2E54"/>
    <w:rsid w:val="003C53DA"/>
    <w:rsid w:val="003D069B"/>
    <w:rsid w:val="003D5606"/>
    <w:rsid w:val="003D5858"/>
    <w:rsid w:val="003D6502"/>
    <w:rsid w:val="003E01C8"/>
    <w:rsid w:val="003E0F5E"/>
    <w:rsid w:val="003E1E37"/>
    <w:rsid w:val="003E2889"/>
    <w:rsid w:val="003E3A2F"/>
    <w:rsid w:val="003E5BCC"/>
    <w:rsid w:val="003F389F"/>
    <w:rsid w:val="003F47C8"/>
    <w:rsid w:val="003F7ED0"/>
    <w:rsid w:val="00404026"/>
    <w:rsid w:val="00404810"/>
    <w:rsid w:val="00410A6B"/>
    <w:rsid w:val="0041141F"/>
    <w:rsid w:val="0041152B"/>
    <w:rsid w:val="004215DB"/>
    <w:rsid w:val="004222AB"/>
    <w:rsid w:val="00422444"/>
    <w:rsid w:val="0042560F"/>
    <w:rsid w:val="0043076C"/>
    <w:rsid w:val="0043261D"/>
    <w:rsid w:val="00432B4D"/>
    <w:rsid w:val="00433737"/>
    <w:rsid w:val="004417C2"/>
    <w:rsid w:val="00442EA0"/>
    <w:rsid w:val="00444BDE"/>
    <w:rsid w:val="00447C2E"/>
    <w:rsid w:val="00453B59"/>
    <w:rsid w:val="00454D73"/>
    <w:rsid w:val="00456C6C"/>
    <w:rsid w:val="0046177B"/>
    <w:rsid w:val="00466162"/>
    <w:rsid w:val="004661B4"/>
    <w:rsid w:val="00467476"/>
    <w:rsid w:val="0047591A"/>
    <w:rsid w:val="00475E14"/>
    <w:rsid w:val="004844F9"/>
    <w:rsid w:val="00484A8F"/>
    <w:rsid w:val="00484F0B"/>
    <w:rsid w:val="00485F7A"/>
    <w:rsid w:val="00486A04"/>
    <w:rsid w:val="004876F5"/>
    <w:rsid w:val="00497C5E"/>
    <w:rsid w:val="004A3DFA"/>
    <w:rsid w:val="004A6919"/>
    <w:rsid w:val="004A7984"/>
    <w:rsid w:val="004B09F5"/>
    <w:rsid w:val="004B3406"/>
    <w:rsid w:val="004B40B8"/>
    <w:rsid w:val="004B68F7"/>
    <w:rsid w:val="004C0AD7"/>
    <w:rsid w:val="004C7033"/>
    <w:rsid w:val="004D06C7"/>
    <w:rsid w:val="004D2069"/>
    <w:rsid w:val="004D530E"/>
    <w:rsid w:val="004D5633"/>
    <w:rsid w:val="004E18CC"/>
    <w:rsid w:val="004E3075"/>
    <w:rsid w:val="004E53D8"/>
    <w:rsid w:val="004E566B"/>
    <w:rsid w:val="004E60AB"/>
    <w:rsid w:val="004F3B37"/>
    <w:rsid w:val="004F4E61"/>
    <w:rsid w:val="004F7072"/>
    <w:rsid w:val="004F70F6"/>
    <w:rsid w:val="00502D8F"/>
    <w:rsid w:val="00506D61"/>
    <w:rsid w:val="00513A75"/>
    <w:rsid w:val="00514539"/>
    <w:rsid w:val="00514543"/>
    <w:rsid w:val="00515C86"/>
    <w:rsid w:val="00515D08"/>
    <w:rsid w:val="005166EB"/>
    <w:rsid w:val="00516D1F"/>
    <w:rsid w:val="00521393"/>
    <w:rsid w:val="00523499"/>
    <w:rsid w:val="005235E0"/>
    <w:rsid w:val="00525B50"/>
    <w:rsid w:val="005328AD"/>
    <w:rsid w:val="00532AAE"/>
    <w:rsid w:val="00533B85"/>
    <w:rsid w:val="0053471C"/>
    <w:rsid w:val="0053487F"/>
    <w:rsid w:val="005358C0"/>
    <w:rsid w:val="00536EF6"/>
    <w:rsid w:val="00537807"/>
    <w:rsid w:val="00541063"/>
    <w:rsid w:val="00542BB5"/>
    <w:rsid w:val="0054447F"/>
    <w:rsid w:val="00546A4D"/>
    <w:rsid w:val="00547A11"/>
    <w:rsid w:val="0055252D"/>
    <w:rsid w:val="00555E0B"/>
    <w:rsid w:val="0055754A"/>
    <w:rsid w:val="00557841"/>
    <w:rsid w:val="00557D87"/>
    <w:rsid w:val="00561C54"/>
    <w:rsid w:val="005657B9"/>
    <w:rsid w:val="00566142"/>
    <w:rsid w:val="00566494"/>
    <w:rsid w:val="00571947"/>
    <w:rsid w:val="00572685"/>
    <w:rsid w:val="00573916"/>
    <w:rsid w:val="00574624"/>
    <w:rsid w:val="005748A2"/>
    <w:rsid w:val="00577B66"/>
    <w:rsid w:val="00577E46"/>
    <w:rsid w:val="00583DD3"/>
    <w:rsid w:val="0058428B"/>
    <w:rsid w:val="00585E38"/>
    <w:rsid w:val="00585EF9"/>
    <w:rsid w:val="00586E2C"/>
    <w:rsid w:val="0059046B"/>
    <w:rsid w:val="00590BDE"/>
    <w:rsid w:val="00590EC8"/>
    <w:rsid w:val="00591B53"/>
    <w:rsid w:val="00595CB2"/>
    <w:rsid w:val="00595DC8"/>
    <w:rsid w:val="005978E4"/>
    <w:rsid w:val="005A2441"/>
    <w:rsid w:val="005A3BA2"/>
    <w:rsid w:val="005A420E"/>
    <w:rsid w:val="005A69DB"/>
    <w:rsid w:val="005A7115"/>
    <w:rsid w:val="005B1FFD"/>
    <w:rsid w:val="005B206B"/>
    <w:rsid w:val="005B2FDA"/>
    <w:rsid w:val="005B44DF"/>
    <w:rsid w:val="005B5B24"/>
    <w:rsid w:val="005B691D"/>
    <w:rsid w:val="005B6A74"/>
    <w:rsid w:val="005C001D"/>
    <w:rsid w:val="005C0678"/>
    <w:rsid w:val="005C0E69"/>
    <w:rsid w:val="005C27AD"/>
    <w:rsid w:val="005C3AE9"/>
    <w:rsid w:val="005C4355"/>
    <w:rsid w:val="005C475B"/>
    <w:rsid w:val="005C59B0"/>
    <w:rsid w:val="005C6FE9"/>
    <w:rsid w:val="005D003A"/>
    <w:rsid w:val="005D0193"/>
    <w:rsid w:val="005D0B3E"/>
    <w:rsid w:val="005D3375"/>
    <w:rsid w:val="005D505C"/>
    <w:rsid w:val="005D5681"/>
    <w:rsid w:val="005D7B35"/>
    <w:rsid w:val="005E2532"/>
    <w:rsid w:val="005E2A5E"/>
    <w:rsid w:val="005F6128"/>
    <w:rsid w:val="005F7C67"/>
    <w:rsid w:val="006010CC"/>
    <w:rsid w:val="0060288A"/>
    <w:rsid w:val="00602CD7"/>
    <w:rsid w:val="00602E34"/>
    <w:rsid w:val="006043F1"/>
    <w:rsid w:val="00604C9B"/>
    <w:rsid w:val="00605F20"/>
    <w:rsid w:val="00606CEF"/>
    <w:rsid w:val="00610FED"/>
    <w:rsid w:val="00615742"/>
    <w:rsid w:val="0061613C"/>
    <w:rsid w:val="006205FB"/>
    <w:rsid w:val="00620CDE"/>
    <w:rsid w:val="00621AE6"/>
    <w:rsid w:val="00627183"/>
    <w:rsid w:val="00630005"/>
    <w:rsid w:val="006321B3"/>
    <w:rsid w:val="00636F25"/>
    <w:rsid w:val="00636F4B"/>
    <w:rsid w:val="006379E0"/>
    <w:rsid w:val="006416CA"/>
    <w:rsid w:val="00641C4A"/>
    <w:rsid w:val="00643BB9"/>
    <w:rsid w:val="006463B3"/>
    <w:rsid w:val="00651364"/>
    <w:rsid w:val="00651770"/>
    <w:rsid w:val="0065298C"/>
    <w:rsid w:val="00655659"/>
    <w:rsid w:val="0065799F"/>
    <w:rsid w:val="00661F17"/>
    <w:rsid w:val="0066274C"/>
    <w:rsid w:val="00662BF4"/>
    <w:rsid w:val="0067152C"/>
    <w:rsid w:val="00672275"/>
    <w:rsid w:val="00672316"/>
    <w:rsid w:val="0067316F"/>
    <w:rsid w:val="00674577"/>
    <w:rsid w:val="00674715"/>
    <w:rsid w:val="00675E6C"/>
    <w:rsid w:val="00676595"/>
    <w:rsid w:val="0067765F"/>
    <w:rsid w:val="00677B0C"/>
    <w:rsid w:val="00685CDE"/>
    <w:rsid w:val="00686351"/>
    <w:rsid w:val="00687569"/>
    <w:rsid w:val="00687892"/>
    <w:rsid w:val="00691843"/>
    <w:rsid w:val="00694CCD"/>
    <w:rsid w:val="006A06AC"/>
    <w:rsid w:val="006A0723"/>
    <w:rsid w:val="006A31E1"/>
    <w:rsid w:val="006B1492"/>
    <w:rsid w:val="006B1922"/>
    <w:rsid w:val="006B1A24"/>
    <w:rsid w:val="006B29EF"/>
    <w:rsid w:val="006B51C6"/>
    <w:rsid w:val="006B5A8A"/>
    <w:rsid w:val="006B6F54"/>
    <w:rsid w:val="006C1B8B"/>
    <w:rsid w:val="006C4E47"/>
    <w:rsid w:val="006C5590"/>
    <w:rsid w:val="006C6A94"/>
    <w:rsid w:val="006C78AC"/>
    <w:rsid w:val="006D1A04"/>
    <w:rsid w:val="006D2D8E"/>
    <w:rsid w:val="006D605D"/>
    <w:rsid w:val="006D7807"/>
    <w:rsid w:val="006E6D1E"/>
    <w:rsid w:val="006F0243"/>
    <w:rsid w:val="006F09F0"/>
    <w:rsid w:val="006F0C75"/>
    <w:rsid w:val="006F7A82"/>
    <w:rsid w:val="00701046"/>
    <w:rsid w:val="0070156E"/>
    <w:rsid w:val="007053E9"/>
    <w:rsid w:val="0070565E"/>
    <w:rsid w:val="00705A47"/>
    <w:rsid w:val="00710E59"/>
    <w:rsid w:val="00711FD0"/>
    <w:rsid w:val="00712D49"/>
    <w:rsid w:val="00713EEA"/>
    <w:rsid w:val="0071568A"/>
    <w:rsid w:val="007317B6"/>
    <w:rsid w:val="007318F4"/>
    <w:rsid w:val="00731AC6"/>
    <w:rsid w:val="00733A9D"/>
    <w:rsid w:val="0073446C"/>
    <w:rsid w:val="0073454B"/>
    <w:rsid w:val="0073771A"/>
    <w:rsid w:val="00742542"/>
    <w:rsid w:val="00745623"/>
    <w:rsid w:val="00745D58"/>
    <w:rsid w:val="00746C6D"/>
    <w:rsid w:val="00751C30"/>
    <w:rsid w:val="00752C30"/>
    <w:rsid w:val="00752EE7"/>
    <w:rsid w:val="00752F88"/>
    <w:rsid w:val="0075340C"/>
    <w:rsid w:val="007546C2"/>
    <w:rsid w:val="00754874"/>
    <w:rsid w:val="00754FCB"/>
    <w:rsid w:val="00756450"/>
    <w:rsid w:val="00767E60"/>
    <w:rsid w:val="00770106"/>
    <w:rsid w:val="0077541B"/>
    <w:rsid w:val="007777FB"/>
    <w:rsid w:val="00783C5A"/>
    <w:rsid w:val="007841EB"/>
    <w:rsid w:val="007875E0"/>
    <w:rsid w:val="00793DD4"/>
    <w:rsid w:val="00794FE3"/>
    <w:rsid w:val="007953A9"/>
    <w:rsid w:val="007A0C22"/>
    <w:rsid w:val="007A250B"/>
    <w:rsid w:val="007A7872"/>
    <w:rsid w:val="007B41A2"/>
    <w:rsid w:val="007C6733"/>
    <w:rsid w:val="007C6E5F"/>
    <w:rsid w:val="007C6F72"/>
    <w:rsid w:val="007D397F"/>
    <w:rsid w:val="007D46F0"/>
    <w:rsid w:val="007D477A"/>
    <w:rsid w:val="007D5623"/>
    <w:rsid w:val="007D587E"/>
    <w:rsid w:val="007D58F1"/>
    <w:rsid w:val="007D65FC"/>
    <w:rsid w:val="007E4503"/>
    <w:rsid w:val="007E4D42"/>
    <w:rsid w:val="007E6D9A"/>
    <w:rsid w:val="007E7BB8"/>
    <w:rsid w:val="007F1B6C"/>
    <w:rsid w:val="007F2FEE"/>
    <w:rsid w:val="007F3256"/>
    <w:rsid w:val="007F3BD9"/>
    <w:rsid w:val="007F43B6"/>
    <w:rsid w:val="007F5787"/>
    <w:rsid w:val="007F7D54"/>
    <w:rsid w:val="00801930"/>
    <w:rsid w:val="00801938"/>
    <w:rsid w:val="00803F6E"/>
    <w:rsid w:val="00804BD4"/>
    <w:rsid w:val="008053D4"/>
    <w:rsid w:val="00806BD3"/>
    <w:rsid w:val="00806D26"/>
    <w:rsid w:val="00812DF7"/>
    <w:rsid w:val="0081442D"/>
    <w:rsid w:val="0081509D"/>
    <w:rsid w:val="008151A8"/>
    <w:rsid w:val="00815AC4"/>
    <w:rsid w:val="0081751C"/>
    <w:rsid w:val="008202D8"/>
    <w:rsid w:val="00820E9B"/>
    <w:rsid w:val="00821A38"/>
    <w:rsid w:val="00827460"/>
    <w:rsid w:val="00831D2B"/>
    <w:rsid w:val="00833448"/>
    <w:rsid w:val="00833C25"/>
    <w:rsid w:val="008358B0"/>
    <w:rsid w:val="008369BD"/>
    <w:rsid w:val="00837672"/>
    <w:rsid w:val="00840851"/>
    <w:rsid w:val="00840C5D"/>
    <w:rsid w:val="00840FCA"/>
    <w:rsid w:val="0084145D"/>
    <w:rsid w:val="00843EFC"/>
    <w:rsid w:val="00843FA7"/>
    <w:rsid w:val="008520FF"/>
    <w:rsid w:val="008575EB"/>
    <w:rsid w:val="00864202"/>
    <w:rsid w:val="00866D53"/>
    <w:rsid w:val="00867E2C"/>
    <w:rsid w:val="00870FA9"/>
    <w:rsid w:val="00875759"/>
    <w:rsid w:val="0087577D"/>
    <w:rsid w:val="00876241"/>
    <w:rsid w:val="00877491"/>
    <w:rsid w:val="0088152C"/>
    <w:rsid w:val="00883DED"/>
    <w:rsid w:val="008841FD"/>
    <w:rsid w:val="0088467E"/>
    <w:rsid w:val="008854DE"/>
    <w:rsid w:val="00887717"/>
    <w:rsid w:val="0089094F"/>
    <w:rsid w:val="00891514"/>
    <w:rsid w:val="008917BF"/>
    <w:rsid w:val="00892E8D"/>
    <w:rsid w:val="008931D0"/>
    <w:rsid w:val="0089404E"/>
    <w:rsid w:val="0089460A"/>
    <w:rsid w:val="00894773"/>
    <w:rsid w:val="00894CB7"/>
    <w:rsid w:val="008A0D0F"/>
    <w:rsid w:val="008A124A"/>
    <w:rsid w:val="008A2521"/>
    <w:rsid w:val="008A2ACF"/>
    <w:rsid w:val="008A2DA2"/>
    <w:rsid w:val="008A3A91"/>
    <w:rsid w:val="008A5387"/>
    <w:rsid w:val="008A6182"/>
    <w:rsid w:val="008A6AA2"/>
    <w:rsid w:val="008A6ADE"/>
    <w:rsid w:val="008A77F1"/>
    <w:rsid w:val="008B1EE9"/>
    <w:rsid w:val="008B5486"/>
    <w:rsid w:val="008C1229"/>
    <w:rsid w:val="008C122F"/>
    <w:rsid w:val="008C124B"/>
    <w:rsid w:val="008C1BFC"/>
    <w:rsid w:val="008C2EB6"/>
    <w:rsid w:val="008C3655"/>
    <w:rsid w:val="008C6D7B"/>
    <w:rsid w:val="008C7DA1"/>
    <w:rsid w:val="008D6329"/>
    <w:rsid w:val="008D64C3"/>
    <w:rsid w:val="008E0989"/>
    <w:rsid w:val="008E189C"/>
    <w:rsid w:val="008E3763"/>
    <w:rsid w:val="008E49A7"/>
    <w:rsid w:val="008E7505"/>
    <w:rsid w:val="008F4004"/>
    <w:rsid w:val="008F6A30"/>
    <w:rsid w:val="008F759B"/>
    <w:rsid w:val="00901436"/>
    <w:rsid w:val="00903E49"/>
    <w:rsid w:val="0091018E"/>
    <w:rsid w:val="00911537"/>
    <w:rsid w:val="00911F73"/>
    <w:rsid w:val="00920C33"/>
    <w:rsid w:val="0092150A"/>
    <w:rsid w:val="009222FF"/>
    <w:rsid w:val="0092257A"/>
    <w:rsid w:val="00923099"/>
    <w:rsid w:val="009231E4"/>
    <w:rsid w:val="0092349B"/>
    <w:rsid w:val="009243DB"/>
    <w:rsid w:val="00925B0E"/>
    <w:rsid w:val="00925F4F"/>
    <w:rsid w:val="00926510"/>
    <w:rsid w:val="00930645"/>
    <w:rsid w:val="0093271C"/>
    <w:rsid w:val="009327DE"/>
    <w:rsid w:val="00932AF5"/>
    <w:rsid w:val="009342FE"/>
    <w:rsid w:val="00937F35"/>
    <w:rsid w:val="00941B06"/>
    <w:rsid w:val="00941C54"/>
    <w:rsid w:val="00944B4B"/>
    <w:rsid w:val="009538F6"/>
    <w:rsid w:val="009542C4"/>
    <w:rsid w:val="009560C0"/>
    <w:rsid w:val="00957894"/>
    <w:rsid w:val="009578D9"/>
    <w:rsid w:val="0096043F"/>
    <w:rsid w:val="009604CF"/>
    <w:rsid w:val="009621E3"/>
    <w:rsid w:val="0096235D"/>
    <w:rsid w:val="00963608"/>
    <w:rsid w:val="009641A2"/>
    <w:rsid w:val="009641A6"/>
    <w:rsid w:val="009658C9"/>
    <w:rsid w:val="00965CC2"/>
    <w:rsid w:val="00971D38"/>
    <w:rsid w:val="00972367"/>
    <w:rsid w:val="009743FF"/>
    <w:rsid w:val="009752F4"/>
    <w:rsid w:val="00980E61"/>
    <w:rsid w:val="00981152"/>
    <w:rsid w:val="00981ED5"/>
    <w:rsid w:val="00984C2A"/>
    <w:rsid w:val="009862FF"/>
    <w:rsid w:val="00990651"/>
    <w:rsid w:val="00992D28"/>
    <w:rsid w:val="00993116"/>
    <w:rsid w:val="00995523"/>
    <w:rsid w:val="009A12D2"/>
    <w:rsid w:val="009A27B0"/>
    <w:rsid w:val="009A4F1E"/>
    <w:rsid w:val="009A5B0A"/>
    <w:rsid w:val="009A651E"/>
    <w:rsid w:val="009A6E56"/>
    <w:rsid w:val="009B114C"/>
    <w:rsid w:val="009B1CEA"/>
    <w:rsid w:val="009B22BD"/>
    <w:rsid w:val="009B249E"/>
    <w:rsid w:val="009B3788"/>
    <w:rsid w:val="009B4CCF"/>
    <w:rsid w:val="009B5C8A"/>
    <w:rsid w:val="009B7BEF"/>
    <w:rsid w:val="009C3717"/>
    <w:rsid w:val="009C3FBA"/>
    <w:rsid w:val="009C6183"/>
    <w:rsid w:val="009C72DB"/>
    <w:rsid w:val="009D1E37"/>
    <w:rsid w:val="009D2B01"/>
    <w:rsid w:val="009E07DD"/>
    <w:rsid w:val="009E0DA7"/>
    <w:rsid w:val="009E26F3"/>
    <w:rsid w:val="009E3101"/>
    <w:rsid w:val="009E3121"/>
    <w:rsid w:val="009E4109"/>
    <w:rsid w:val="009E483B"/>
    <w:rsid w:val="009E4CCF"/>
    <w:rsid w:val="009E543C"/>
    <w:rsid w:val="009E5C1A"/>
    <w:rsid w:val="009E78E0"/>
    <w:rsid w:val="009F04FF"/>
    <w:rsid w:val="009F0E85"/>
    <w:rsid w:val="009F2CC1"/>
    <w:rsid w:val="009F7ABD"/>
    <w:rsid w:val="00A03937"/>
    <w:rsid w:val="00A04AF5"/>
    <w:rsid w:val="00A06DDC"/>
    <w:rsid w:val="00A07A2A"/>
    <w:rsid w:val="00A100D1"/>
    <w:rsid w:val="00A11E03"/>
    <w:rsid w:val="00A14963"/>
    <w:rsid w:val="00A17610"/>
    <w:rsid w:val="00A17CD1"/>
    <w:rsid w:val="00A215F9"/>
    <w:rsid w:val="00A2588A"/>
    <w:rsid w:val="00A3044E"/>
    <w:rsid w:val="00A3122A"/>
    <w:rsid w:val="00A31453"/>
    <w:rsid w:val="00A31EC1"/>
    <w:rsid w:val="00A35FF5"/>
    <w:rsid w:val="00A36E0A"/>
    <w:rsid w:val="00A4691B"/>
    <w:rsid w:val="00A47A76"/>
    <w:rsid w:val="00A506A6"/>
    <w:rsid w:val="00A52105"/>
    <w:rsid w:val="00A64497"/>
    <w:rsid w:val="00A66078"/>
    <w:rsid w:val="00A6744A"/>
    <w:rsid w:val="00A71DEA"/>
    <w:rsid w:val="00A721EC"/>
    <w:rsid w:val="00A74D9D"/>
    <w:rsid w:val="00A7511D"/>
    <w:rsid w:val="00A77292"/>
    <w:rsid w:val="00A775DC"/>
    <w:rsid w:val="00A82CBE"/>
    <w:rsid w:val="00A85066"/>
    <w:rsid w:val="00A855BE"/>
    <w:rsid w:val="00A85991"/>
    <w:rsid w:val="00A86782"/>
    <w:rsid w:val="00A91616"/>
    <w:rsid w:val="00A92DAC"/>
    <w:rsid w:val="00A93871"/>
    <w:rsid w:val="00A94C13"/>
    <w:rsid w:val="00A950EE"/>
    <w:rsid w:val="00A951DB"/>
    <w:rsid w:val="00A95863"/>
    <w:rsid w:val="00AA08EE"/>
    <w:rsid w:val="00AA3874"/>
    <w:rsid w:val="00AA3BFF"/>
    <w:rsid w:val="00AA5441"/>
    <w:rsid w:val="00AA7498"/>
    <w:rsid w:val="00AA7F61"/>
    <w:rsid w:val="00AB08AA"/>
    <w:rsid w:val="00AB13DB"/>
    <w:rsid w:val="00AB3ABC"/>
    <w:rsid w:val="00AB3CB9"/>
    <w:rsid w:val="00AB453C"/>
    <w:rsid w:val="00AB5CCE"/>
    <w:rsid w:val="00AC0A69"/>
    <w:rsid w:val="00AC2AAD"/>
    <w:rsid w:val="00AC732B"/>
    <w:rsid w:val="00AC797C"/>
    <w:rsid w:val="00AC7DF4"/>
    <w:rsid w:val="00AD0332"/>
    <w:rsid w:val="00AD223A"/>
    <w:rsid w:val="00AE098A"/>
    <w:rsid w:val="00AE149E"/>
    <w:rsid w:val="00AE3EB3"/>
    <w:rsid w:val="00AE5128"/>
    <w:rsid w:val="00AE6FE3"/>
    <w:rsid w:val="00AF0262"/>
    <w:rsid w:val="00AF2A6E"/>
    <w:rsid w:val="00AF2B96"/>
    <w:rsid w:val="00AF3104"/>
    <w:rsid w:val="00B01EE6"/>
    <w:rsid w:val="00B02261"/>
    <w:rsid w:val="00B039B9"/>
    <w:rsid w:val="00B04BEA"/>
    <w:rsid w:val="00B05A96"/>
    <w:rsid w:val="00B07BD2"/>
    <w:rsid w:val="00B10113"/>
    <w:rsid w:val="00B10193"/>
    <w:rsid w:val="00B1039B"/>
    <w:rsid w:val="00B10B09"/>
    <w:rsid w:val="00B15CAA"/>
    <w:rsid w:val="00B2256A"/>
    <w:rsid w:val="00B24F31"/>
    <w:rsid w:val="00B31A41"/>
    <w:rsid w:val="00B32634"/>
    <w:rsid w:val="00B32D61"/>
    <w:rsid w:val="00B40A8B"/>
    <w:rsid w:val="00B434F2"/>
    <w:rsid w:val="00B44A31"/>
    <w:rsid w:val="00B46839"/>
    <w:rsid w:val="00B46A65"/>
    <w:rsid w:val="00B46B7C"/>
    <w:rsid w:val="00B57773"/>
    <w:rsid w:val="00B70210"/>
    <w:rsid w:val="00B703F6"/>
    <w:rsid w:val="00B7071F"/>
    <w:rsid w:val="00B7097A"/>
    <w:rsid w:val="00B711DF"/>
    <w:rsid w:val="00B73C95"/>
    <w:rsid w:val="00B74610"/>
    <w:rsid w:val="00B77AA0"/>
    <w:rsid w:val="00B77BC4"/>
    <w:rsid w:val="00B77C10"/>
    <w:rsid w:val="00B81D22"/>
    <w:rsid w:val="00B82517"/>
    <w:rsid w:val="00B87752"/>
    <w:rsid w:val="00B903B2"/>
    <w:rsid w:val="00B92651"/>
    <w:rsid w:val="00B97436"/>
    <w:rsid w:val="00B9754F"/>
    <w:rsid w:val="00BA01D4"/>
    <w:rsid w:val="00BA098D"/>
    <w:rsid w:val="00BA143E"/>
    <w:rsid w:val="00BA3AB2"/>
    <w:rsid w:val="00BA3B58"/>
    <w:rsid w:val="00BA52C9"/>
    <w:rsid w:val="00BA6A96"/>
    <w:rsid w:val="00BB1346"/>
    <w:rsid w:val="00BB4094"/>
    <w:rsid w:val="00BB648C"/>
    <w:rsid w:val="00BB6DE0"/>
    <w:rsid w:val="00BB711E"/>
    <w:rsid w:val="00BB7C1E"/>
    <w:rsid w:val="00BC5CF6"/>
    <w:rsid w:val="00BC5D50"/>
    <w:rsid w:val="00BC6218"/>
    <w:rsid w:val="00BC7183"/>
    <w:rsid w:val="00BC7F93"/>
    <w:rsid w:val="00BD32B4"/>
    <w:rsid w:val="00BD40CE"/>
    <w:rsid w:val="00BD5CDE"/>
    <w:rsid w:val="00BD7005"/>
    <w:rsid w:val="00BE0BD5"/>
    <w:rsid w:val="00BE3E8B"/>
    <w:rsid w:val="00BE75EB"/>
    <w:rsid w:val="00BF0A4E"/>
    <w:rsid w:val="00BF28BF"/>
    <w:rsid w:val="00BF367A"/>
    <w:rsid w:val="00BF498B"/>
    <w:rsid w:val="00BF6674"/>
    <w:rsid w:val="00C00BA7"/>
    <w:rsid w:val="00C0438C"/>
    <w:rsid w:val="00C0572C"/>
    <w:rsid w:val="00C05B47"/>
    <w:rsid w:val="00C07DA7"/>
    <w:rsid w:val="00C1125C"/>
    <w:rsid w:val="00C13A3A"/>
    <w:rsid w:val="00C21B89"/>
    <w:rsid w:val="00C24D6C"/>
    <w:rsid w:val="00C25BD6"/>
    <w:rsid w:val="00C2695B"/>
    <w:rsid w:val="00C30FE6"/>
    <w:rsid w:val="00C35F49"/>
    <w:rsid w:val="00C364FE"/>
    <w:rsid w:val="00C37173"/>
    <w:rsid w:val="00C37365"/>
    <w:rsid w:val="00C37677"/>
    <w:rsid w:val="00C4046C"/>
    <w:rsid w:val="00C44961"/>
    <w:rsid w:val="00C44D76"/>
    <w:rsid w:val="00C5121E"/>
    <w:rsid w:val="00C51269"/>
    <w:rsid w:val="00C52AD8"/>
    <w:rsid w:val="00C52D63"/>
    <w:rsid w:val="00C6048C"/>
    <w:rsid w:val="00C61196"/>
    <w:rsid w:val="00C61728"/>
    <w:rsid w:val="00C66155"/>
    <w:rsid w:val="00C66F36"/>
    <w:rsid w:val="00C741EC"/>
    <w:rsid w:val="00C75AEF"/>
    <w:rsid w:val="00C75B55"/>
    <w:rsid w:val="00C76835"/>
    <w:rsid w:val="00C76F39"/>
    <w:rsid w:val="00C80274"/>
    <w:rsid w:val="00C82BF1"/>
    <w:rsid w:val="00C85065"/>
    <w:rsid w:val="00C85ADE"/>
    <w:rsid w:val="00C86871"/>
    <w:rsid w:val="00C9128E"/>
    <w:rsid w:val="00C93082"/>
    <w:rsid w:val="00C94513"/>
    <w:rsid w:val="00C94E8F"/>
    <w:rsid w:val="00C954F2"/>
    <w:rsid w:val="00CA068E"/>
    <w:rsid w:val="00CA07C2"/>
    <w:rsid w:val="00CA149E"/>
    <w:rsid w:val="00CA362D"/>
    <w:rsid w:val="00CA50A7"/>
    <w:rsid w:val="00CA5254"/>
    <w:rsid w:val="00CA7085"/>
    <w:rsid w:val="00CA7ADB"/>
    <w:rsid w:val="00CB4DDA"/>
    <w:rsid w:val="00CB5F9B"/>
    <w:rsid w:val="00CC15DC"/>
    <w:rsid w:val="00CC3200"/>
    <w:rsid w:val="00CC3B49"/>
    <w:rsid w:val="00CC6D1F"/>
    <w:rsid w:val="00CD1415"/>
    <w:rsid w:val="00CD271D"/>
    <w:rsid w:val="00CD6268"/>
    <w:rsid w:val="00CD70D5"/>
    <w:rsid w:val="00CD7152"/>
    <w:rsid w:val="00CD7D95"/>
    <w:rsid w:val="00CE2FDD"/>
    <w:rsid w:val="00CE49B0"/>
    <w:rsid w:val="00CE5005"/>
    <w:rsid w:val="00CF410D"/>
    <w:rsid w:val="00CF6F6B"/>
    <w:rsid w:val="00CF7C98"/>
    <w:rsid w:val="00D0153B"/>
    <w:rsid w:val="00D030AF"/>
    <w:rsid w:val="00D0490B"/>
    <w:rsid w:val="00D1216E"/>
    <w:rsid w:val="00D12480"/>
    <w:rsid w:val="00D138DF"/>
    <w:rsid w:val="00D1451C"/>
    <w:rsid w:val="00D20520"/>
    <w:rsid w:val="00D22BBE"/>
    <w:rsid w:val="00D237EA"/>
    <w:rsid w:val="00D246DC"/>
    <w:rsid w:val="00D2572B"/>
    <w:rsid w:val="00D25836"/>
    <w:rsid w:val="00D30EEC"/>
    <w:rsid w:val="00D3278E"/>
    <w:rsid w:val="00D32FD7"/>
    <w:rsid w:val="00D36A64"/>
    <w:rsid w:val="00D37019"/>
    <w:rsid w:val="00D43514"/>
    <w:rsid w:val="00D447CC"/>
    <w:rsid w:val="00D5742B"/>
    <w:rsid w:val="00D61D6A"/>
    <w:rsid w:val="00D61D74"/>
    <w:rsid w:val="00D66AF7"/>
    <w:rsid w:val="00D722DC"/>
    <w:rsid w:val="00D73188"/>
    <w:rsid w:val="00D73B7C"/>
    <w:rsid w:val="00D7756D"/>
    <w:rsid w:val="00D8202A"/>
    <w:rsid w:val="00D846D0"/>
    <w:rsid w:val="00D848C7"/>
    <w:rsid w:val="00D91DA8"/>
    <w:rsid w:val="00D93FB7"/>
    <w:rsid w:val="00D94D78"/>
    <w:rsid w:val="00D9690E"/>
    <w:rsid w:val="00DA1127"/>
    <w:rsid w:val="00DA65AE"/>
    <w:rsid w:val="00DB049B"/>
    <w:rsid w:val="00DB06FF"/>
    <w:rsid w:val="00DB2971"/>
    <w:rsid w:val="00DB4530"/>
    <w:rsid w:val="00DB61B9"/>
    <w:rsid w:val="00DC0F6A"/>
    <w:rsid w:val="00DC1675"/>
    <w:rsid w:val="00DC25EE"/>
    <w:rsid w:val="00DC2E2F"/>
    <w:rsid w:val="00DC5930"/>
    <w:rsid w:val="00DD5284"/>
    <w:rsid w:val="00DD5BCF"/>
    <w:rsid w:val="00DD69BA"/>
    <w:rsid w:val="00DE236E"/>
    <w:rsid w:val="00DE2661"/>
    <w:rsid w:val="00DE2E47"/>
    <w:rsid w:val="00DE3259"/>
    <w:rsid w:val="00DE354D"/>
    <w:rsid w:val="00DE40F1"/>
    <w:rsid w:val="00DE7441"/>
    <w:rsid w:val="00DF478F"/>
    <w:rsid w:val="00E00C17"/>
    <w:rsid w:val="00E10147"/>
    <w:rsid w:val="00E133E3"/>
    <w:rsid w:val="00E17C21"/>
    <w:rsid w:val="00E20236"/>
    <w:rsid w:val="00E23186"/>
    <w:rsid w:val="00E24F74"/>
    <w:rsid w:val="00E2506B"/>
    <w:rsid w:val="00E255EC"/>
    <w:rsid w:val="00E3094C"/>
    <w:rsid w:val="00E313CF"/>
    <w:rsid w:val="00E3267B"/>
    <w:rsid w:val="00E32B0C"/>
    <w:rsid w:val="00E34216"/>
    <w:rsid w:val="00E40584"/>
    <w:rsid w:val="00E4110D"/>
    <w:rsid w:val="00E41439"/>
    <w:rsid w:val="00E41C42"/>
    <w:rsid w:val="00E4419C"/>
    <w:rsid w:val="00E442F7"/>
    <w:rsid w:val="00E464F9"/>
    <w:rsid w:val="00E4728D"/>
    <w:rsid w:val="00E517E0"/>
    <w:rsid w:val="00E54802"/>
    <w:rsid w:val="00E54DFA"/>
    <w:rsid w:val="00E551AE"/>
    <w:rsid w:val="00E55489"/>
    <w:rsid w:val="00E55B53"/>
    <w:rsid w:val="00E56417"/>
    <w:rsid w:val="00E604B3"/>
    <w:rsid w:val="00E64F2C"/>
    <w:rsid w:val="00E66C9A"/>
    <w:rsid w:val="00E677FE"/>
    <w:rsid w:val="00E71A7D"/>
    <w:rsid w:val="00E720A8"/>
    <w:rsid w:val="00E72957"/>
    <w:rsid w:val="00E7439A"/>
    <w:rsid w:val="00E753EC"/>
    <w:rsid w:val="00E8035A"/>
    <w:rsid w:val="00E80C2A"/>
    <w:rsid w:val="00E831FF"/>
    <w:rsid w:val="00E85181"/>
    <w:rsid w:val="00E905F4"/>
    <w:rsid w:val="00E90B8B"/>
    <w:rsid w:val="00E91A5A"/>
    <w:rsid w:val="00E92769"/>
    <w:rsid w:val="00E93169"/>
    <w:rsid w:val="00E95172"/>
    <w:rsid w:val="00E971E0"/>
    <w:rsid w:val="00E97E0E"/>
    <w:rsid w:val="00EA06A3"/>
    <w:rsid w:val="00EA303C"/>
    <w:rsid w:val="00EB22BE"/>
    <w:rsid w:val="00EB31CD"/>
    <w:rsid w:val="00EB39C3"/>
    <w:rsid w:val="00EB3A95"/>
    <w:rsid w:val="00EB70FC"/>
    <w:rsid w:val="00EB746E"/>
    <w:rsid w:val="00EB795A"/>
    <w:rsid w:val="00EC1558"/>
    <w:rsid w:val="00EC3AB6"/>
    <w:rsid w:val="00ED3379"/>
    <w:rsid w:val="00EE183D"/>
    <w:rsid w:val="00EE5536"/>
    <w:rsid w:val="00EE5867"/>
    <w:rsid w:val="00EE7ECB"/>
    <w:rsid w:val="00EF080F"/>
    <w:rsid w:val="00EF0E86"/>
    <w:rsid w:val="00EF4041"/>
    <w:rsid w:val="00EF44C7"/>
    <w:rsid w:val="00EF4C4B"/>
    <w:rsid w:val="00F00EF4"/>
    <w:rsid w:val="00F03671"/>
    <w:rsid w:val="00F0429D"/>
    <w:rsid w:val="00F0455C"/>
    <w:rsid w:val="00F05EAF"/>
    <w:rsid w:val="00F11B18"/>
    <w:rsid w:val="00F11CBE"/>
    <w:rsid w:val="00F11E84"/>
    <w:rsid w:val="00F130E2"/>
    <w:rsid w:val="00F137EC"/>
    <w:rsid w:val="00F13FB2"/>
    <w:rsid w:val="00F163CA"/>
    <w:rsid w:val="00F16BFF"/>
    <w:rsid w:val="00F20DFA"/>
    <w:rsid w:val="00F258BF"/>
    <w:rsid w:val="00F265A3"/>
    <w:rsid w:val="00F2673C"/>
    <w:rsid w:val="00F313B1"/>
    <w:rsid w:val="00F31A4B"/>
    <w:rsid w:val="00F33FDA"/>
    <w:rsid w:val="00F37768"/>
    <w:rsid w:val="00F4165B"/>
    <w:rsid w:val="00F42DA3"/>
    <w:rsid w:val="00F46D70"/>
    <w:rsid w:val="00F506C8"/>
    <w:rsid w:val="00F5133E"/>
    <w:rsid w:val="00F519BA"/>
    <w:rsid w:val="00F52863"/>
    <w:rsid w:val="00F60F5C"/>
    <w:rsid w:val="00F63E4B"/>
    <w:rsid w:val="00F645A3"/>
    <w:rsid w:val="00F64E72"/>
    <w:rsid w:val="00F65935"/>
    <w:rsid w:val="00F66378"/>
    <w:rsid w:val="00F67187"/>
    <w:rsid w:val="00F72792"/>
    <w:rsid w:val="00F72C96"/>
    <w:rsid w:val="00F7361D"/>
    <w:rsid w:val="00F75823"/>
    <w:rsid w:val="00F76158"/>
    <w:rsid w:val="00F83B1A"/>
    <w:rsid w:val="00F83B25"/>
    <w:rsid w:val="00F85112"/>
    <w:rsid w:val="00F85B10"/>
    <w:rsid w:val="00F870E9"/>
    <w:rsid w:val="00F87330"/>
    <w:rsid w:val="00F9247C"/>
    <w:rsid w:val="00F948BA"/>
    <w:rsid w:val="00F960F8"/>
    <w:rsid w:val="00F96AB0"/>
    <w:rsid w:val="00F97AD1"/>
    <w:rsid w:val="00FA2FBD"/>
    <w:rsid w:val="00FA389F"/>
    <w:rsid w:val="00FA4CB0"/>
    <w:rsid w:val="00FB240F"/>
    <w:rsid w:val="00FB3E73"/>
    <w:rsid w:val="00FB57FA"/>
    <w:rsid w:val="00FB662D"/>
    <w:rsid w:val="00FC0243"/>
    <w:rsid w:val="00FC0B8E"/>
    <w:rsid w:val="00FC0FF3"/>
    <w:rsid w:val="00FC1A5A"/>
    <w:rsid w:val="00FC1E17"/>
    <w:rsid w:val="00FC56E6"/>
    <w:rsid w:val="00FD072C"/>
    <w:rsid w:val="00FD0B69"/>
    <w:rsid w:val="00FD7400"/>
    <w:rsid w:val="00FE111E"/>
    <w:rsid w:val="00FE58F8"/>
    <w:rsid w:val="00FE5EA1"/>
    <w:rsid w:val="00FE76FD"/>
    <w:rsid w:val="00FF0733"/>
    <w:rsid w:val="00FF44A9"/>
    <w:rsid w:val="00FF46E2"/>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DCB0ECF7-4B9B-4655-99E1-E2BBA8374D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GB" w:eastAsia="zh-CN"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B249E"/>
    <w:rPr>
      <w:rFonts w:ascii="Arial" w:hAnsi="Arial"/>
    </w:rPr>
  </w:style>
  <w:style w:type="paragraph" w:styleId="Heading1">
    <w:name w:val="heading 1"/>
    <w:basedOn w:val="Normal"/>
    <w:next w:val="Normal"/>
    <w:link w:val="Heading1Char"/>
    <w:uiPriority w:val="9"/>
    <w:qFormat/>
    <w:rsid w:val="00751C30"/>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9542C4"/>
    <w:pPr>
      <w:keepNext/>
      <w:keepLines/>
      <w:spacing w:before="240" w:after="240" w:line="240" w:lineRule="auto"/>
      <w:outlineLvl w:val="1"/>
    </w:pPr>
    <w:rPr>
      <w:rFonts w:eastAsiaTheme="majorEastAsia" w:cs="Times New Roman"/>
      <w:i/>
      <w:iCs/>
      <w:color w:val="000000" w:themeColor="text1"/>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A0D0F"/>
    <w:pPr>
      <w:tabs>
        <w:tab w:val="center" w:pos="4513"/>
        <w:tab w:val="right" w:pos="9026"/>
      </w:tabs>
      <w:spacing w:after="0" w:line="240" w:lineRule="auto"/>
    </w:pPr>
  </w:style>
  <w:style w:type="character" w:customStyle="1" w:styleId="HeaderChar">
    <w:name w:val="Header Char"/>
    <w:basedOn w:val="DefaultParagraphFont"/>
    <w:link w:val="Header"/>
    <w:uiPriority w:val="99"/>
    <w:rsid w:val="008A0D0F"/>
  </w:style>
  <w:style w:type="paragraph" w:styleId="Footer">
    <w:name w:val="footer"/>
    <w:basedOn w:val="Normal"/>
    <w:link w:val="FooterChar"/>
    <w:uiPriority w:val="99"/>
    <w:unhideWhenUsed/>
    <w:rsid w:val="008A0D0F"/>
    <w:pPr>
      <w:tabs>
        <w:tab w:val="center" w:pos="4513"/>
        <w:tab w:val="right" w:pos="9026"/>
      </w:tabs>
      <w:spacing w:after="0" w:line="240" w:lineRule="auto"/>
    </w:pPr>
  </w:style>
  <w:style w:type="character" w:customStyle="1" w:styleId="FooterChar">
    <w:name w:val="Footer Char"/>
    <w:basedOn w:val="DefaultParagraphFont"/>
    <w:link w:val="Footer"/>
    <w:uiPriority w:val="99"/>
    <w:rsid w:val="008A0D0F"/>
  </w:style>
  <w:style w:type="paragraph" w:styleId="BalloonText">
    <w:name w:val="Balloon Text"/>
    <w:basedOn w:val="Normal"/>
    <w:link w:val="BalloonTextChar"/>
    <w:uiPriority w:val="99"/>
    <w:semiHidden/>
    <w:unhideWhenUsed/>
    <w:rsid w:val="008A0D0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A0D0F"/>
    <w:rPr>
      <w:rFonts w:ascii="Tahoma" w:hAnsi="Tahoma" w:cs="Tahoma"/>
      <w:sz w:val="16"/>
      <w:szCs w:val="16"/>
    </w:rPr>
  </w:style>
  <w:style w:type="character" w:styleId="Hyperlink">
    <w:name w:val="Hyperlink"/>
    <w:basedOn w:val="DefaultParagraphFont"/>
    <w:uiPriority w:val="99"/>
    <w:unhideWhenUsed/>
    <w:rsid w:val="004B3406"/>
    <w:rPr>
      <w:color w:val="0000FF" w:themeColor="hyperlink"/>
      <w:u w:val="single"/>
    </w:rPr>
  </w:style>
  <w:style w:type="paragraph" w:styleId="ListParagraph">
    <w:name w:val="List Paragraph"/>
    <w:basedOn w:val="Normal"/>
    <w:uiPriority w:val="34"/>
    <w:qFormat/>
    <w:rsid w:val="00D1451C"/>
    <w:pPr>
      <w:ind w:left="720"/>
      <w:contextualSpacing/>
    </w:pPr>
  </w:style>
  <w:style w:type="paragraph" w:customStyle="1" w:styleId="icsmbodytext">
    <w:name w:val="icsm_bodytext"/>
    <w:basedOn w:val="Normal"/>
    <w:rsid w:val="00D138DF"/>
    <w:pPr>
      <w:spacing w:after="0" w:line="240" w:lineRule="auto"/>
      <w:ind w:firstLine="240"/>
      <w:jc w:val="both"/>
    </w:pPr>
    <w:rPr>
      <w:rFonts w:eastAsia="Times New Roman" w:cs="Times New Roman"/>
      <w:sz w:val="20"/>
      <w:szCs w:val="20"/>
      <w:lang w:eastAsia="en-US"/>
    </w:rPr>
  </w:style>
  <w:style w:type="paragraph" w:customStyle="1" w:styleId="icsmheading1">
    <w:name w:val="icsm_heading1"/>
    <w:basedOn w:val="Normal"/>
    <w:rsid w:val="006463B3"/>
    <w:pPr>
      <w:spacing w:before="480" w:after="240" w:line="240" w:lineRule="auto"/>
    </w:pPr>
    <w:rPr>
      <w:rFonts w:eastAsia="Times New Roman" w:cs="Times New Roman"/>
      <w:b/>
      <w:sz w:val="20"/>
      <w:szCs w:val="20"/>
      <w:lang w:eastAsia="en-US"/>
    </w:rPr>
  </w:style>
  <w:style w:type="paragraph" w:styleId="Caption">
    <w:name w:val="caption"/>
    <w:basedOn w:val="Normal"/>
    <w:next w:val="Normal"/>
    <w:uiPriority w:val="35"/>
    <w:unhideWhenUsed/>
    <w:qFormat/>
    <w:rsid w:val="000F1428"/>
    <w:pPr>
      <w:spacing w:after="0" w:line="240" w:lineRule="auto"/>
    </w:pPr>
    <w:rPr>
      <w:rFonts w:eastAsia="Times New Roman" w:cs="Times New Roman"/>
      <w:b/>
      <w:bCs/>
      <w:sz w:val="20"/>
      <w:szCs w:val="20"/>
      <w:lang w:eastAsia="en-US"/>
    </w:rPr>
  </w:style>
  <w:style w:type="character" w:styleId="PlaceholderText">
    <w:name w:val="Placeholder Text"/>
    <w:basedOn w:val="DefaultParagraphFont"/>
    <w:uiPriority w:val="99"/>
    <w:semiHidden/>
    <w:rsid w:val="003F47C8"/>
    <w:rPr>
      <w:color w:val="808080"/>
    </w:rPr>
  </w:style>
  <w:style w:type="paragraph" w:customStyle="1" w:styleId="Default">
    <w:name w:val="Default"/>
    <w:rsid w:val="007A0C22"/>
    <w:pPr>
      <w:autoSpaceDE w:val="0"/>
      <w:autoSpaceDN w:val="0"/>
      <w:adjustRightInd w:val="0"/>
      <w:spacing w:after="0" w:line="240" w:lineRule="auto"/>
    </w:pPr>
    <w:rPr>
      <w:rFonts w:ascii="Times New Roman" w:hAnsi="Times New Roman" w:cs="Times New Roman"/>
      <w:color w:val="000000"/>
      <w:sz w:val="24"/>
      <w:szCs w:val="24"/>
    </w:rPr>
  </w:style>
  <w:style w:type="paragraph" w:styleId="NoSpacing">
    <w:name w:val="No Spacing"/>
    <w:uiPriority w:val="1"/>
    <w:qFormat/>
    <w:rsid w:val="004A6919"/>
    <w:pPr>
      <w:spacing w:before="240" w:after="240" w:line="240" w:lineRule="auto"/>
      <w:jc w:val="both"/>
    </w:pPr>
    <w:rPr>
      <w:rFonts w:ascii="Times New Roman" w:hAnsi="Times New Roman"/>
      <w:sz w:val="20"/>
    </w:rPr>
  </w:style>
  <w:style w:type="character" w:customStyle="1" w:styleId="Heading1Char">
    <w:name w:val="Heading 1 Char"/>
    <w:basedOn w:val="DefaultParagraphFont"/>
    <w:link w:val="Heading1"/>
    <w:uiPriority w:val="9"/>
    <w:rsid w:val="00751C30"/>
    <w:rPr>
      <w:rFonts w:asciiTheme="majorHAnsi" w:eastAsiaTheme="majorEastAsia" w:hAnsiTheme="majorHAnsi" w:cstheme="majorBidi"/>
      <w:color w:val="365F91" w:themeColor="accent1" w:themeShade="BF"/>
      <w:sz w:val="32"/>
      <w:szCs w:val="32"/>
    </w:rPr>
  </w:style>
  <w:style w:type="character" w:customStyle="1" w:styleId="Heading2Char">
    <w:name w:val="Heading 2 Char"/>
    <w:basedOn w:val="DefaultParagraphFont"/>
    <w:link w:val="Heading2"/>
    <w:uiPriority w:val="9"/>
    <w:rsid w:val="009542C4"/>
    <w:rPr>
      <w:rFonts w:ascii="Times New Roman" w:eastAsiaTheme="majorEastAsia" w:hAnsi="Times New Roman" w:cs="Times New Roman"/>
      <w:i/>
      <w:iCs/>
      <w:color w:val="000000" w:themeColor="text1"/>
      <w:sz w:val="20"/>
      <w:szCs w:val="20"/>
    </w:rPr>
  </w:style>
  <w:style w:type="table" w:styleId="TableGrid">
    <w:name w:val="Table Grid"/>
    <w:basedOn w:val="TableNormal"/>
    <w:uiPriority w:val="39"/>
    <w:rsid w:val="003E1E3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81751C"/>
    <w:pPr>
      <w:spacing w:before="100" w:beforeAutospacing="1" w:after="100" w:afterAutospacing="1" w:line="240" w:lineRule="auto"/>
    </w:pPr>
    <w:rPr>
      <w:rFonts w:cs="Times New Roman"/>
      <w:sz w:val="24"/>
      <w:szCs w:val="24"/>
    </w:rPr>
  </w:style>
  <w:style w:type="paragraph" w:customStyle="1" w:styleId="Declaration">
    <w:name w:val="Declaration"/>
    <w:basedOn w:val="Normal"/>
    <w:qFormat/>
    <w:rsid w:val="002D3EE2"/>
    <w:pPr>
      <w:spacing w:before="240" w:after="240" w:line="360" w:lineRule="auto"/>
    </w:pPr>
    <w:rPr>
      <w:rFonts w:eastAsia="Times New Roman" w:cs="Times New Roman"/>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chart" Target="charts/chart3.xml"/><Relationship Id="rId18" Type="http://schemas.openxmlformats.org/officeDocument/2006/relationships/image" Target="media/image5.tiff"/><Relationship Id="rId26" Type="http://schemas.openxmlformats.org/officeDocument/2006/relationships/chart" Target="charts/chart12.xml"/><Relationship Id="rId39" Type="http://schemas.openxmlformats.org/officeDocument/2006/relationships/chart" Target="charts/chart25.xml"/><Relationship Id="rId21" Type="http://schemas.openxmlformats.org/officeDocument/2006/relationships/chart" Target="charts/chart7.xml"/><Relationship Id="rId34" Type="http://schemas.openxmlformats.org/officeDocument/2006/relationships/chart" Target="charts/chart20.xml"/><Relationship Id="rId42" Type="http://schemas.openxmlformats.org/officeDocument/2006/relationships/chart" Target="charts/chart28.xml"/><Relationship Id="rId47" Type="http://schemas.openxmlformats.org/officeDocument/2006/relationships/chart" Target="charts/chart33.xml"/><Relationship Id="rId50" Type="http://schemas.openxmlformats.org/officeDocument/2006/relationships/chart" Target="charts/chart36.xml"/><Relationship Id="rId55" Type="http://schemas.openxmlformats.org/officeDocument/2006/relationships/chart" Target="charts/chart4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3.tiff"/><Relationship Id="rId20" Type="http://schemas.openxmlformats.org/officeDocument/2006/relationships/chart" Target="charts/chart6.xml"/><Relationship Id="rId29" Type="http://schemas.openxmlformats.org/officeDocument/2006/relationships/chart" Target="charts/chart15.xml"/><Relationship Id="rId41" Type="http://schemas.openxmlformats.org/officeDocument/2006/relationships/chart" Target="charts/chart27.xml"/><Relationship Id="rId54" Type="http://schemas.openxmlformats.org/officeDocument/2006/relationships/chart" Target="charts/chart40.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1.xml"/><Relationship Id="rId24" Type="http://schemas.openxmlformats.org/officeDocument/2006/relationships/chart" Target="charts/chart10.xml"/><Relationship Id="rId32" Type="http://schemas.openxmlformats.org/officeDocument/2006/relationships/chart" Target="charts/chart18.xml"/><Relationship Id="rId37" Type="http://schemas.openxmlformats.org/officeDocument/2006/relationships/chart" Target="charts/chart23.xml"/><Relationship Id="rId40" Type="http://schemas.openxmlformats.org/officeDocument/2006/relationships/chart" Target="charts/chart26.xml"/><Relationship Id="rId45" Type="http://schemas.openxmlformats.org/officeDocument/2006/relationships/chart" Target="charts/chart31.xml"/><Relationship Id="rId53" Type="http://schemas.openxmlformats.org/officeDocument/2006/relationships/chart" Target="charts/chart39.xml"/><Relationship Id="rId58" Type="http://schemas.openxmlformats.org/officeDocument/2006/relationships/chart" Target="charts/chart44.xml"/><Relationship Id="rId5" Type="http://schemas.openxmlformats.org/officeDocument/2006/relationships/webSettings" Target="webSettings.xml"/><Relationship Id="rId15" Type="http://schemas.openxmlformats.org/officeDocument/2006/relationships/image" Target="media/image2.tiff"/><Relationship Id="rId23" Type="http://schemas.openxmlformats.org/officeDocument/2006/relationships/chart" Target="charts/chart9.xml"/><Relationship Id="rId28" Type="http://schemas.openxmlformats.org/officeDocument/2006/relationships/chart" Target="charts/chart14.xml"/><Relationship Id="rId36" Type="http://schemas.openxmlformats.org/officeDocument/2006/relationships/chart" Target="charts/chart22.xml"/><Relationship Id="rId49" Type="http://schemas.openxmlformats.org/officeDocument/2006/relationships/chart" Target="charts/chart35.xml"/><Relationship Id="rId57" Type="http://schemas.openxmlformats.org/officeDocument/2006/relationships/chart" Target="charts/chart43.xml"/><Relationship Id="rId61" Type="http://schemas.openxmlformats.org/officeDocument/2006/relationships/theme" Target="theme/theme1.xml"/><Relationship Id="rId10" Type="http://schemas.openxmlformats.org/officeDocument/2006/relationships/image" Target="media/image1.tiff"/><Relationship Id="rId19" Type="http://schemas.openxmlformats.org/officeDocument/2006/relationships/chart" Target="charts/chart5.xml"/><Relationship Id="rId31" Type="http://schemas.openxmlformats.org/officeDocument/2006/relationships/chart" Target="charts/chart17.xml"/><Relationship Id="rId44" Type="http://schemas.openxmlformats.org/officeDocument/2006/relationships/chart" Target="charts/chart30.xml"/><Relationship Id="rId52" Type="http://schemas.openxmlformats.org/officeDocument/2006/relationships/chart" Target="charts/chart38.xml"/><Relationship Id="rId6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chart" Target="charts/chart4.xml"/><Relationship Id="rId22" Type="http://schemas.openxmlformats.org/officeDocument/2006/relationships/chart" Target="charts/chart8.xml"/><Relationship Id="rId27" Type="http://schemas.openxmlformats.org/officeDocument/2006/relationships/chart" Target="charts/chart13.xml"/><Relationship Id="rId30" Type="http://schemas.openxmlformats.org/officeDocument/2006/relationships/chart" Target="charts/chart16.xml"/><Relationship Id="rId35" Type="http://schemas.openxmlformats.org/officeDocument/2006/relationships/chart" Target="charts/chart21.xml"/><Relationship Id="rId43" Type="http://schemas.openxmlformats.org/officeDocument/2006/relationships/chart" Target="charts/chart29.xml"/><Relationship Id="rId48" Type="http://schemas.openxmlformats.org/officeDocument/2006/relationships/chart" Target="charts/chart34.xml"/><Relationship Id="rId56" Type="http://schemas.openxmlformats.org/officeDocument/2006/relationships/chart" Target="charts/chart42.xml"/><Relationship Id="rId8" Type="http://schemas.openxmlformats.org/officeDocument/2006/relationships/hyperlink" Target="mailto:glk2g10@soton.ac.uk" TargetMode="External"/><Relationship Id="rId51" Type="http://schemas.openxmlformats.org/officeDocument/2006/relationships/chart" Target="charts/chart37.xml"/><Relationship Id="rId3" Type="http://schemas.openxmlformats.org/officeDocument/2006/relationships/styles" Target="styles.xml"/><Relationship Id="rId12" Type="http://schemas.openxmlformats.org/officeDocument/2006/relationships/chart" Target="charts/chart2.xml"/><Relationship Id="rId17" Type="http://schemas.openxmlformats.org/officeDocument/2006/relationships/image" Target="media/image4.tiff"/><Relationship Id="rId25" Type="http://schemas.openxmlformats.org/officeDocument/2006/relationships/chart" Target="charts/chart11.xml"/><Relationship Id="rId33" Type="http://schemas.openxmlformats.org/officeDocument/2006/relationships/chart" Target="charts/chart19.xml"/><Relationship Id="rId38" Type="http://schemas.openxmlformats.org/officeDocument/2006/relationships/chart" Target="charts/chart24.xml"/><Relationship Id="rId46" Type="http://schemas.openxmlformats.org/officeDocument/2006/relationships/chart" Target="charts/chart32.xml"/><Relationship Id="rId59" Type="http://schemas.openxmlformats.org/officeDocument/2006/relationships/hyperlink" Target="http://dx.doi.org/10.1061/9780784413357.174"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C:\PhD\PhD_Simon\Verification%20of%20Air3D\internal%20explosion\LATEST_open%20plan.xlsx" TargetMode="External"/></Relationships>
</file>

<file path=word/charts/_rels/chart10.xml.rels><?xml version="1.0" encoding="UTF-8" standalone="yes"?>
<Relationships xmlns="http://schemas.openxmlformats.org/package/2006/relationships"><Relationship Id="rId2" Type="http://schemas.openxmlformats.org/officeDocument/2006/relationships/chartUserShapes" Target="../drawings/drawing6.xml"/><Relationship Id="rId1" Type="http://schemas.openxmlformats.org/officeDocument/2006/relationships/oleObject" Target="file:///C:\PhD\PhD_Simon\Papers\Residual%20capacity%20paper\MSC\Contained%20charts\Assessment_40_C.xlsx" TargetMode="External"/></Relationships>
</file>

<file path=word/charts/_rels/chart11.xml.rels><?xml version="1.0" encoding="UTF-8" standalone="yes"?>
<Relationships xmlns="http://schemas.openxmlformats.org/package/2006/relationships"><Relationship Id="rId2" Type="http://schemas.openxmlformats.org/officeDocument/2006/relationships/chartUserShapes" Target="../drawings/drawing7.xml"/><Relationship Id="rId1" Type="http://schemas.openxmlformats.org/officeDocument/2006/relationships/oleObject" Target="file:///C:\PhD\PhD_Simon\Papers\Residual%20capacity%20paper\MSC\Contained%20charts\Assessment_50.xlsx" TargetMode="External"/></Relationships>
</file>

<file path=word/charts/_rels/chart12.xml.rels><?xml version="1.0" encoding="UTF-8" standalone="yes"?>
<Relationships xmlns="http://schemas.openxmlformats.org/package/2006/relationships"><Relationship Id="rId2" Type="http://schemas.openxmlformats.org/officeDocument/2006/relationships/chartUserShapes" Target="../drawings/drawing8.xml"/><Relationship Id="rId1" Type="http://schemas.openxmlformats.org/officeDocument/2006/relationships/oleObject" Target="file:///C:\PhD\PhD_Simon\Papers\Residual%20capacity%20paper\MSC\Contained%20charts\Assessment_60.xlsx" TargetMode="External"/></Relationships>
</file>

<file path=word/charts/_rels/chart13.xml.rels><?xml version="1.0" encoding="UTF-8" standalone="yes"?>
<Relationships xmlns="http://schemas.openxmlformats.org/package/2006/relationships"><Relationship Id="rId3" Type="http://schemas.openxmlformats.org/officeDocument/2006/relationships/oleObject" Target="file:///C:\PhD\PhD_Simon\Papers\Residual%20capacity%20paper\MSC\A-1.xlsx" TargetMode="Externa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chartUserShapes" Target="../drawings/drawing9.xml"/></Relationships>
</file>

<file path=word/charts/_rels/chart14.xml.rels><?xml version="1.0" encoding="UTF-8" standalone="yes"?>
<Relationships xmlns="http://schemas.openxmlformats.org/package/2006/relationships"><Relationship Id="rId3" Type="http://schemas.openxmlformats.org/officeDocument/2006/relationships/oleObject" Target="file:///C:\PhD\PhD_Simon\Papers\Residual%20capacity%20paper\MSC\A-2.xlsx" TargetMode="Externa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chartUserShapes" Target="../drawings/drawing10.xml"/></Relationships>
</file>

<file path=word/charts/_rels/chart15.xml.rels><?xml version="1.0" encoding="UTF-8" standalone="yes"?>
<Relationships xmlns="http://schemas.openxmlformats.org/package/2006/relationships"><Relationship Id="rId3" Type="http://schemas.openxmlformats.org/officeDocument/2006/relationships/oleObject" Target="file:///C:\PhD\PhD_Simon\Papers\Residual%20capacity%20paper\MSC\A-3.xlsx" TargetMode="External"/><Relationship Id="rId2" Type="http://schemas.microsoft.com/office/2011/relationships/chartColorStyle" Target="colors3.xml"/><Relationship Id="rId1" Type="http://schemas.microsoft.com/office/2011/relationships/chartStyle" Target="style3.xml"/><Relationship Id="rId4" Type="http://schemas.openxmlformats.org/officeDocument/2006/relationships/chartUserShapes" Target="../drawings/drawing11.xml"/></Relationships>
</file>

<file path=word/charts/_rels/chart16.xml.rels><?xml version="1.0" encoding="UTF-8" standalone="yes"?>
<Relationships xmlns="http://schemas.openxmlformats.org/package/2006/relationships"><Relationship Id="rId3" Type="http://schemas.openxmlformats.org/officeDocument/2006/relationships/oleObject" Target="file:///C:\PhD\PhD_Simon\Papers\Residual%20capacity%20paper\MSC\A-4.xlsx" TargetMode="External"/><Relationship Id="rId2" Type="http://schemas.microsoft.com/office/2011/relationships/chartColorStyle" Target="colors4.xml"/><Relationship Id="rId1" Type="http://schemas.microsoft.com/office/2011/relationships/chartStyle" Target="style4.xml"/><Relationship Id="rId4" Type="http://schemas.openxmlformats.org/officeDocument/2006/relationships/chartUserShapes" Target="../drawings/drawing12.xml"/></Relationships>
</file>

<file path=word/charts/_rels/chart17.xml.rels><?xml version="1.0" encoding="UTF-8" standalone="yes"?>
<Relationships xmlns="http://schemas.openxmlformats.org/package/2006/relationships"><Relationship Id="rId3" Type="http://schemas.openxmlformats.org/officeDocument/2006/relationships/oleObject" Target="file:///C:\PhD\PhD_Simon\Papers\Residual%20capacity%20paper\MSC\ISO%20Vented\A-5.xlsx" TargetMode="External"/><Relationship Id="rId2" Type="http://schemas.microsoft.com/office/2011/relationships/chartColorStyle" Target="colors5.xml"/><Relationship Id="rId1" Type="http://schemas.microsoft.com/office/2011/relationships/chartStyle" Target="style5.xml"/><Relationship Id="rId4" Type="http://schemas.openxmlformats.org/officeDocument/2006/relationships/chartUserShapes" Target="../drawings/drawing13.xml"/></Relationships>
</file>

<file path=word/charts/_rels/chart18.xml.rels><?xml version="1.0" encoding="UTF-8" standalone="yes"?>
<Relationships xmlns="http://schemas.openxmlformats.org/package/2006/relationships"><Relationship Id="rId3" Type="http://schemas.openxmlformats.org/officeDocument/2006/relationships/oleObject" Target="file:///C:\PhD\PhD_Simon\Papers\Residual%20capacity%20paper\MSC\ISO%20Contained\A-1.xlsx" TargetMode="External"/><Relationship Id="rId2" Type="http://schemas.microsoft.com/office/2011/relationships/chartColorStyle" Target="colors6.xml"/><Relationship Id="rId1" Type="http://schemas.microsoft.com/office/2011/relationships/chartStyle" Target="style6.xml"/><Relationship Id="rId4" Type="http://schemas.openxmlformats.org/officeDocument/2006/relationships/chartUserShapes" Target="../drawings/drawing14.xml"/></Relationships>
</file>

<file path=word/charts/_rels/chart19.xml.rels><?xml version="1.0" encoding="UTF-8" standalone="yes"?>
<Relationships xmlns="http://schemas.openxmlformats.org/package/2006/relationships"><Relationship Id="rId3" Type="http://schemas.openxmlformats.org/officeDocument/2006/relationships/oleObject" Target="file:///C:\PhD\PhD_Simon\Papers\Residual%20capacity%20paper\MSC\ISO%20Contained\A-2.xlsx" TargetMode="External"/><Relationship Id="rId2" Type="http://schemas.microsoft.com/office/2011/relationships/chartColorStyle" Target="colors7.xml"/><Relationship Id="rId1" Type="http://schemas.microsoft.com/office/2011/relationships/chartStyle" Target="style7.xml"/><Relationship Id="rId4" Type="http://schemas.openxmlformats.org/officeDocument/2006/relationships/chartUserShapes" Target="../drawings/drawing15.xml"/></Relationships>
</file>

<file path=word/charts/_rels/chart2.xml.rels><?xml version="1.0" encoding="UTF-8" standalone="yes"?>
<Relationships xmlns="http://schemas.openxmlformats.org/package/2006/relationships"><Relationship Id="rId1" Type="http://schemas.openxmlformats.org/officeDocument/2006/relationships/oleObject" Target="file:///C:\PhD\PhD_Simon\Verification%20of%20Air3D\internal%20explosion\LATEST_open%20plan.xlsx" TargetMode="External"/></Relationships>
</file>

<file path=word/charts/_rels/chart20.xml.rels><?xml version="1.0" encoding="UTF-8" standalone="yes"?>
<Relationships xmlns="http://schemas.openxmlformats.org/package/2006/relationships"><Relationship Id="rId3" Type="http://schemas.openxmlformats.org/officeDocument/2006/relationships/oleObject" Target="file:///C:\PhD\PhD_Simon\Papers\Residual%20capacity%20paper\MSC\ISO%20Contained\A-3.xlsx" TargetMode="External"/><Relationship Id="rId2" Type="http://schemas.microsoft.com/office/2011/relationships/chartColorStyle" Target="colors8.xml"/><Relationship Id="rId1" Type="http://schemas.microsoft.com/office/2011/relationships/chartStyle" Target="style8.xml"/><Relationship Id="rId4" Type="http://schemas.openxmlformats.org/officeDocument/2006/relationships/chartUserShapes" Target="../drawings/drawing16.xml"/></Relationships>
</file>

<file path=word/charts/_rels/chart21.xml.rels><?xml version="1.0" encoding="UTF-8" standalone="yes"?>
<Relationships xmlns="http://schemas.openxmlformats.org/package/2006/relationships"><Relationship Id="rId3" Type="http://schemas.openxmlformats.org/officeDocument/2006/relationships/oleObject" Target="file:///C:\PhD\PhD_Simon\Papers\Residual%20capacity%20paper\MSC\ISO%20Contained\A-4.xlsx" TargetMode="External"/><Relationship Id="rId2" Type="http://schemas.microsoft.com/office/2011/relationships/chartColorStyle" Target="colors9.xml"/><Relationship Id="rId1" Type="http://schemas.microsoft.com/office/2011/relationships/chartStyle" Target="style9.xml"/><Relationship Id="rId4" Type="http://schemas.openxmlformats.org/officeDocument/2006/relationships/chartUserShapes" Target="../drawings/drawing17.xml"/></Relationships>
</file>

<file path=word/charts/_rels/chart22.xml.rels><?xml version="1.0" encoding="UTF-8" standalone="yes"?>
<Relationships xmlns="http://schemas.openxmlformats.org/package/2006/relationships"><Relationship Id="rId3" Type="http://schemas.openxmlformats.org/officeDocument/2006/relationships/oleObject" Target="file:///C:\PhD\PhD_Simon\Papers\Residual%20capacity%20paper\MSC\ISO%20Contained\A-5.xlsx" TargetMode="External"/><Relationship Id="rId2" Type="http://schemas.microsoft.com/office/2011/relationships/chartColorStyle" Target="colors10.xml"/><Relationship Id="rId1" Type="http://schemas.microsoft.com/office/2011/relationships/chartStyle" Target="style10.xml"/><Relationship Id="rId4" Type="http://schemas.openxmlformats.org/officeDocument/2006/relationships/chartUserShapes" Target="../drawings/drawing18.xml"/></Relationships>
</file>

<file path=word/charts/_rels/chart23.xml.rels><?xml version="1.0" encoding="UTF-8" standalone="yes"?>
<Relationships xmlns="http://schemas.openxmlformats.org/package/2006/relationships"><Relationship Id="rId3" Type="http://schemas.openxmlformats.org/officeDocument/2006/relationships/oleObject" Target="file:///C:\PhD\PhD_Simon\Papers\Residual%20capacity%20paper\MSC\ISO%20Vented\B-1.xlsx" TargetMode="External"/><Relationship Id="rId2" Type="http://schemas.microsoft.com/office/2011/relationships/chartColorStyle" Target="colors11.xml"/><Relationship Id="rId1" Type="http://schemas.microsoft.com/office/2011/relationships/chartStyle" Target="style11.xml"/><Relationship Id="rId4" Type="http://schemas.openxmlformats.org/officeDocument/2006/relationships/chartUserShapes" Target="../drawings/drawing19.xml"/></Relationships>
</file>

<file path=word/charts/_rels/chart24.xml.rels><?xml version="1.0" encoding="UTF-8" standalone="yes"?>
<Relationships xmlns="http://schemas.openxmlformats.org/package/2006/relationships"><Relationship Id="rId3" Type="http://schemas.openxmlformats.org/officeDocument/2006/relationships/oleObject" Target="file:///C:\PhD\PhD_Simon\Papers\Residual%20capacity%20paper\MSC\ISO%20Vented\B-2.xlsx" TargetMode="External"/><Relationship Id="rId2" Type="http://schemas.microsoft.com/office/2011/relationships/chartColorStyle" Target="colors12.xml"/><Relationship Id="rId1" Type="http://schemas.microsoft.com/office/2011/relationships/chartStyle" Target="style12.xml"/><Relationship Id="rId4" Type="http://schemas.openxmlformats.org/officeDocument/2006/relationships/chartUserShapes" Target="../drawings/drawing20.xml"/></Relationships>
</file>

<file path=word/charts/_rels/chart25.xml.rels><?xml version="1.0" encoding="UTF-8" standalone="yes"?>
<Relationships xmlns="http://schemas.openxmlformats.org/package/2006/relationships"><Relationship Id="rId3" Type="http://schemas.openxmlformats.org/officeDocument/2006/relationships/oleObject" Target="file:///C:\PhD\PhD_Simon\Papers\Residual%20capacity%20paper\MSC\ISO%20Vented\B-3.xlsx" TargetMode="External"/><Relationship Id="rId2" Type="http://schemas.microsoft.com/office/2011/relationships/chartColorStyle" Target="colors13.xml"/><Relationship Id="rId1" Type="http://schemas.microsoft.com/office/2011/relationships/chartStyle" Target="style13.xml"/><Relationship Id="rId4" Type="http://schemas.openxmlformats.org/officeDocument/2006/relationships/chartUserShapes" Target="../drawings/drawing21.xml"/></Relationships>
</file>

<file path=word/charts/_rels/chart26.xml.rels><?xml version="1.0" encoding="UTF-8" standalone="yes"?>
<Relationships xmlns="http://schemas.openxmlformats.org/package/2006/relationships"><Relationship Id="rId3" Type="http://schemas.openxmlformats.org/officeDocument/2006/relationships/oleObject" Target="file:///C:\PhD\PhD_Simon\Papers\Residual%20capacity%20paper\MSC\ISO%20Vented\B-4.xlsx" TargetMode="External"/><Relationship Id="rId2" Type="http://schemas.microsoft.com/office/2011/relationships/chartColorStyle" Target="colors14.xml"/><Relationship Id="rId1" Type="http://schemas.microsoft.com/office/2011/relationships/chartStyle" Target="style14.xml"/><Relationship Id="rId4" Type="http://schemas.openxmlformats.org/officeDocument/2006/relationships/chartUserShapes" Target="../drawings/drawing22.xml"/></Relationships>
</file>

<file path=word/charts/_rels/chart27.xml.rels><?xml version="1.0" encoding="UTF-8" standalone="yes"?>
<Relationships xmlns="http://schemas.openxmlformats.org/package/2006/relationships"><Relationship Id="rId3" Type="http://schemas.openxmlformats.org/officeDocument/2006/relationships/oleObject" Target="file:///C:\PhD\PhD_Simon\Papers\Residual%20capacity%20paper\MSC\ISO%20Vented\B-5.xlsx" TargetMode="External"/><Relationship Id="rId2" Type="http://schemas.microsoft.com/office/2011/relationships/chartColorStyle" Target="colors15.xml"/><Relationship Id="rId1" Type="http://schemas.microsoft.com/office/2011/relationships/chartStyle" Target="style15.xml"/><Relationship Id="rId4" Type="http://schemas.openxmlformats.org/officeDocument/2006/relationships/chartUserShapes" Target="../drawings/drawing23.xml"/></Relationships>
</file>

<file path=word/charts/_rels/chart28.xml.rels><?xml version="1.0" encoding="UTF-8" standalone="yes"?>
<Relationships xmlns="http://schemas.openxmlformats.org/package/2006/relationships"><Relationship Id="rId3" Type="http://schemas.openxmlformats.org/officeDocument/2006/relationships/oleObject" Target="file:///C:\PhD\PhD_Simon\Papers\Residual%20capacity%20paper\MSC\ISO%20Vented\B-6.xlsx" TargetMode="External"/><Relationship Id="rId2" Type="http://schemas.microsoft.com/office/2011/relationships/chartColorStyle" Target="colors16.xml"/><Relationship Id="rId1" Type="http://schemas.microsoft.com/office/2011/relationships/chartStyle" Target="style16.xml"/><Relationship Id="rId4" Type="http://schemas.openxmlformats.org/officeDocument/2006/relationships/chartUserShapes" Target="../drawings/drawing24.xml"/></Relationships>
</file>

<file path=word/charts/_rels/chart29.xml.rels><?xml version="1.0" encoding="UTF-8" standalone="yes"?>
<Relationships xmlns="http://schemas.openxmlformats.org/package/2006/relationships"><Relationship Id="rId3" Type="http://schemas.openxmlformats.org/officeDocument/2006/relationships/oleObject" Target="file:///C:\PhD\PhD_Simon\Papers\Residual%20capacity%20paper\MSC\ISO%20Contained\B-1.xlsx" TargetMode="External"/><Relationship Id="rId2" Type="http://schemas.microsoft.com/office/2011/relationships/chartColorStyle" Target="colors17.xml"/><Relationship Id="rId1" Type="http://schemas.microsoft.com/office/2011/relationships/chartStyle" Target="style17.xml"/><Relationship Id="rId4" Type="http://schemas.openxmlformats.org/officeDocument/2006/relationships/chartUserShapes" Target="../drawings/drawing25.xml"/></Relationships>
</file>

<file path=word/charts/_rels/chart3.xml.rels><?xml version="1.0" encoding="UTF-8" standalone="yes"?>
<Relationships xmlns="http://schemas.openxmlformats.org/package/2006/relationships"><Relationship Id="rId1" Type="http://schemas.openxmlformats.org/officeDocument/2006/relationships/oleObject" Target="file:///C:\PhD\PhD_Simon\Verification%20of%20Air3D\internal%20explosion\comparison%20data_rigid%20walls.xlsx" TargetMode="External"/></Relationships>
</file>

<file path=word/charts/_rels/chart30.xml.rels><?xml version="1.0" encoding="UTF-8" standalone="yes"?>
<Relationships xmlns="http://schemas.openxmlformats.org/package/2006/relationships"><Relationship Id="rId3" Type="http://schemas.openxmlformats.org/officeDocument/2006/relationships/oleObject" Target="file:///C:\PhD\PhD_Simon\Papers\Residual%20capacity%20paper\MSC\ISO%20Contained\B-2.xlsx" TargetMode="External"/><Relationship Id="rId2" Type="http://schemas.microsoft.com/office/2011/relationships/chartColorStyle" Target="colors18.xml"/><Relationship Id="rId1" Type="http://schemas.microsoft.com/office/2011/relationships/chartStyle" Target="style18.xml"/><Relationship Id="rId4" Type="http://schemas.openxmlformats.org/officeDocument/2006/relationships/chartUserShapes" Target="../drawings/drawing26.xml"/></Relationships>
</file>

<file path=word/charts/_rels/chart31.xml.rels><?xml version="1.0" encoding="UTF-8" standalone="yes"?>
<Relationships xmlns="http://schemas.openxmlformats.org/package/2006/relationships"><Relationship Id="rId3" Type="http://schemas.openxmlformats.org/officeDocument/2006/relationships/oleObject" Target="file:///C:\PhD\PhD_Simon\Papers\Residual%20capacity%20paper\MSC\ISO%20Contained\B-3.xlsx" TargetMode="External"/><Relationship Id="rId2" Type="http://schemas.microsoft.com/office/2011/relationships/chartColorStyle" Target="colors19.xml"/><Relationship Id="rId1" Type="http://schemas.microsoft.com/office/2011/relationships/chartStyle" Target="style19.xml"/><Relationship Id="rId4" Type="http://schemas.openxmlformats.org/officeDocument/2006/relationships/chartUserShapes" Target="../drawings/drawing27.xml"/></Relationships>
</file>

<file path=word/charts/_rels/chart32.xml.rels><?xml version="1.0" encoding="UTF-8" standalone="yes"?>
<Relationships xmlns="http://schemas.openxmlformats.org/package/2006/relationships"><Relationship Id="rId3" Type="http://schemas.openxmlformats.org/officeDocument/2006/relationships/oleObject" Target="file:///C:\PhD\PhD_Simon\Papers\Residual%20capacity%20paper\MSC\ISO%20Contained\B-4.xlsx" TargetMode="External"/><Relationship Id="rId2" Type="http://schemas.microsoft.com/office/2011/relationships/chartColorStyle" Target="colors20.xml"/><Relationship Id="rId1" Type="http://schemas.microsoft.com/office/2011/relationships/chartStyle" Target="style20.xml"/><Relationship Id="rId4" Type="http://schemas.openxmlformats.org/officeDocument/2006/relationships/chartUserShapes" Target="../drawings/drawing28.xml"/></Relationships>
</file>

<file path=word/charts/_rels/chart33.xml.rels><?xml version="1.0" encoding="UTF-8" standalone="yes"?>
<Relationships xmlns="http://schemas.openxmlformats.org/package/2006/relationships"><Relationship Id="rId3" Type="http://schemas.openxmlformats.org/officeDocument/2006/relationships/oleObject" Target="file:///C:\PhD\PhD_Simon\Papers\Residual%20capacity%20paper\MSC\ISO%20Contained\B-5.xlsx" TargetMode="External"/><Relationship Id="rId2" Type="http://schemas.microsoft.com/office/2011/relationships/chartColorStyle" Target="colors21.xml"/><Relationship Id="rId1" Type="http://schemas.microsoft.com/office/2011/relationships/chartStyle" Target="style21.xml"/><Relationship Id="rId4" Type="http://schemas.openxmlformats.org/officeDocument/2006/relationships/chartUserShapes" Target="../drawings/drawing29.xml"/></Relationships>
</file>

<file path=word/charts/_rels/chart34.xml.rels><?xml version="1.0" encoding="UTF-8" standalone="yes"?>
<Relationships xmlns="http://schemas.openxmlformats.org/package/2006/relationships"><Relationship Id="rId3" Type="http://schemas.openxmlformats.org/officeDocument/2006/relationships/oleObject" Target="file:///C:\PhD\PhD_Simon\Papers\Residual%20capacity%20paper\MSC\ISO%20Contained\B-6.xlsx" TargetMode="External"/><Relationship Id="rId2" Type="http://schemas.microsoft.com/office/2011/relationships/chartColorStyle" Target="colors22.xml"/><Relationship Id="rId1" Type="http://schemas.microsoft.com/office/2011/relationships/chartStyle" Target="style22.xml"/><Relationship Id="rId4" Type="http://schemas.openxmlformats.org/officeDocument/2006/relationships/chartUserShapes" Target="../drawings/drawing30.xml"/></Relationships>
</file>

<file path=word/charts/_rels/chart35.xml.rels><?xml version="1.0" encoding="UTF-8" standalone="yes"?>
<Relationships xmlns="http://schemas.openxmlformats.org/package/2006/relationships"><Relationship Id="rId3" Type="http://schemas.openxmlformats.org/officeDocument/2006/relationships/oleObject" Target="file:///C:\PhD\PhD_Simon\Papers\Residual%20capacity%20paper\MSC\ISO%20Vented\C-1.xlsx" TargetMode="External"/><Relationship Id="rId2" Type="http://schemas.microsoft.com/office/2011/relationships/chartColorStyle" Target="colors23.xml"/><Relationship Id="rId1" Type="http://schemas.microsoft.com/office/2011/relationships/chartStyle" Target="style23.xml"/><Relationship Id="rId4" Type="http://schemas.openxmlformats.org/officeDocument/2006/relationships/chartUserShapes" Target="../drawings/drawing31.xml"/></Relationships>
</file>

<file path=word/charts/_rels/chart36.xml.rels><?xml version="1.0" encoding="UTF-8" standalone="yes"?>
<Relationships xmlns="http://schemas.openxmlformats.org/package/2006/relationships"><Relationship Id="rId3" Type="http://schemas.openxmlformats.org/officeDocument/2006/relationships/oleObject" Target="file:///C:\PhD\PhD_Simon\Papers\Residual%20capacity%20paper\MSC\ISO%20Vented\C-2.xlsx" TargetMode="External"/><Relationship Id="rId2" Type="http://schemas.microsoft.com/office/2011/relationships/chartColorStyle" Target="colors24.xml"/><Relationship Id="rId1" Type="http://schemas.microsoft.com/office/2011/relationships/chartStyle" Target="style24.xml"/><Relationship Id="rId4" Type="http://schemas.openxmlformats.org/officeDocument/2006/relationships/chartUserShapes" Target="../drawings/drawing32.xml"/></Relationships>
</file>

<file path=word/charts/_rels/chart37.xml.rels><?xml version="1.0" encoding="UTF-8" standalone="yes"?>
<Relationships xmlns="http://schemas.openxmlformats.org/package/2006/relationships"><Relationship Id="rId3" Type="http://schemas.openxmlformats.org/officeDocument/2006/relationships/oleObject" Target="file:///C:\PhD\PhD_Simon\Papers\Residual%20capacity%20paper\MSC\ISO%20Vented\C-3.xlsx" TargetMode="External"/><Relationship Id="rId2" Type="http://schemas.microsoft.com/office/2011/relationships/chartColorStyle" Target="colors25.xml"/><Relationship Id="rId1" Type="http://schemas.microsoft.com/office/2011/relationships/chartStyle" Target="style25.xml"/><Relationship Id="rId4" Type="http://schemas.openxmlformats.org/officeDocument/2006/relationships/chartUserShapes" Target="../drawings/drawing33.xml"/></Relationships>
</file>

<file path=word/charts/_rels/chart38.xml.rels><?xml version="1.0" encoding="UTF-8" standalone="yes"?>
<Relationships xmlns="http://schemas.openxmlformats.org/package/2006/relationships"><Relationship Id="rId3" Type="http://schemas.openxmlformats.org/officeDocument/2006/relationships/oleObject" Target="file:///C:\PhD\PhD_Simon\Papers\Residual%20capacity%20paper\MSC\ISO%20Vented\C-4.xlsx" TargetMode="External"/><Relationship Id="rId2" Type="http://schemas.microsoft.com/office/2011/relationships/chartColorStyle" Target="colors26.xml"/><Relationship Id="rId1" Type="http://schemas.microsoft.com/office/2011/relationships/chartStyle" Target="style26.xml"/><Relationship Id="rId4" Type="http://schemas.openxmlformats.org/officeDocument/2006/relationships/chartUserShapes" Target="../drawings/drawing34.xml"/></Relationships>
</file>

<file path=word/charts/_rels/chart39.xml.rels><?xml version="1.0" encoding="UTF-8" standalone="yes"?>
<Relationships xmlns="http://schemas.openxmlformats.org/package/2006/relationships"><Relationship Id="rId3" Type="http://schemas.openxmlformats.org/officeDocument/2006/relationships/oleObject" Target="file:///C:\PhD\PhD_Simon\Papers\Residual%20capacity%20paper\MSC\ISO%20Vented\C-5.xlsx" TargetMode="External"/><Relationship Id="rId2" Type="http://schemas.microsoft.com/office/2011/relationships/chartColorStyle" Target="colors27.xml"/><Relationship Id="rId1" Type="http://schemas.microsoft.com/office/2011/relationships/chartStyle" Target="style27.xml"/><Relationship Id="rId4" Type="http://schemas.openxmlformats.org/officeDocument/2006/relationships/chartUserShapes" Target="../drawings/drawing35.xml"/></Relationships>
</file>

<file path=word/charts/_rels/chart4.xml.rels><?xml version="1.0" encoding="UTF-8" standalone="yes"?>
<Relationships xmlns="http://schemas.openxmlformats.org/package/2006/relationships"><Relationship Id="rId1" Type="http://schemas.openxmlformats.org/officeDocument/2006/relationships/oleObject" Target="file:///C:\PhD\PhD_Simon\Verification%20of%20Air3D\internal%20explosion\comparison%20data_rigid%20walls.xlsx" TargetMode="External"/></Relationships>
</file>

<file path=word/charts/_rels/chart40.xml.rels><?xml version="1.0" encoding="UTF-8" standalone="yes"?>
<Relationships xmlns="http://schemas.openxmlformats.org/package/2006/relationships"><Relationship Id="rId3" Type="http://schemas.openxmlformats.org/officeDocument/2006/relationships/oleObject" Target="file:///C:\PhD\PhD_Simon\Papers\Residual%20capacity%20paper\MSC\ISO%20Contained\C-1.xlsx" TargetMode="External"/><Relationship Id="rId2" Type="http://schemas.microsoft.com/office/2011/relationships/chartColorStyle" Target="colors28.xml"/><Relationship Id="rId1" Type="http://schemas.microsoft.com/office/2011/relationships/chartStyle" Target="style28.xml"/><Relationship Id="rId4" Type="http://schemas.openxmlformats.org/officeDocument/2006/relationships/chartUserShapes" Target="../drawings/drawing36.xml"/></Relationships>
</file>

<file path=word/charts/_rels/chart41.xml.rels><?xml version="1.0" encoding="UTF-8" standalone="yes"?>
<Relationships xmlns="http://schemas.openxmlformats.org/package/2006/relationships"><Relationship Id="rId3" Type="http://schemas.openxmlformats.org/officeDocument/2006/relationships/oleObject" Target="file:///C:\PhD\PhD_Simon\Papers\Residual%20capacity%20paper\MSC\ISO%20Contained\C-2.xlsx" TargetMode="External"/><Relationship Id="rId2" Type="http://schemas.microsoft.com/office/2011/relationships/chartColorStyle" Target="colors29.xml"/><Relationship Id="rId1" Type="http://schemas.microsoft.com/office/2011/relationships/chartStyle" Target="style29.xml"/><Relationship Id="rId4" Type="http://schemas.openxmlformats.org/officeDocument/2006/relationships/chartUserShapes" Target="../drawings/drawing37.xml"/></Relationships>
</file>

<file path=word/charts/_rels/chart42.xml.rels><?xml version="1.0" encoding="UTF-8" standalone="yes"?>
<Relationships xmlns="http://schemas.openxmlformats.org/package/2006/relationships"><Relationship Id="rId3" Type="http://schemas.openxmlformats.org/officeDocument/2006/relationships/oleObject" Target="file:///C:\PhD\PhD_Simon\Papers\Residual%20capacity%20paper\MSC\ISO%20Contained\C-3.xlsx" TargetMode="External"/><Relationship Id="rId2" Type="http://schemas.microsoft.com/office/2011/relationships/chartColorStyle" Target="colors30.xml"/><Relationship Id="rId1" Type="http://schemas.microsoft.com/office/2011/relationships/chartStyle" Target="style30.xml"/><Relationship Id="rId4" Type="http://schemas.openxmlformats.org/officeDocument/2006/relationships/chartUserShapes" Target="../drawings/drawing38.xml"/></Relationships>
</file>

<file path=word/charts/_rels/chart43.xml.rels><?xml version="1.0" encoding="UTF-8" standalone="yes"?>
<Relationships xmlns="http://schemas.openxmlformats.org/package/2006/relationships"><Relationship Id="rId3" Type="http://schemas.openxmlformats.org/officeDocument/2006/relationships/oleObject" Target="file:///C:\PhD\PhD_Simon\Papers\Residual%20capacity%20paper\MSC\ISO%20Contained\C-4.xlsx" TargetMode="External"/><Relationship Id="rId2" Type="http://schemas.microsoft.com/office/2011/relationships/chartColorStyle" Target="colors31.xml"/><Relationship Id="rId1" Type="http://schemas.microsoft.com/office/2011/relationships/chartStyle" Target="style31.xml"/><Relationship Id="rId4" Type="http://schemas.openxmlformats.org/officeDocument/2006/relationships/chartUserShapes" Target="../drawings/drawing39.xml"/></Relationships>
</file>

<file path=word/charts/_rels/chart44.xml.rels><?xml version="1.0" encoding="UTF-8" standalone="yes"?>
<Relationships xmlns="http://schemas.openxmlformats.org/package/2006/relationships"><Relationship Id="rId3" Type="http://schemas.openxmlformats.org/officeDocument/2006/relationships/oleObject" Target="file:///C:\PhD\PhD_Simon\Papers\Residual%20capacity%20paper\MSC\ISO%20Contained\C-5.xlsx" TargetMode="External"/><Relationship Id="rId2" Type="http://schemas.microsoft.com/office/2011/relationships/chartColorStyle" Target="colors32.xml"/><Relationship Id="rId1" Type="http://schemas.microsoft.com/office/2011/relationships/chartStyle" Target="style32.xml"/><Relationship Id="rId4" Type="http://schemas.openxmlformats.org/officeDocument/2006/relationships/chartUserShapes" Target="../drawings/drawing40.xml"/></Relationships>
</file>

<file path=word/charts/_rels/chart5.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oleObject" Target="file:///C:\PhD\PhD_Simon\Papers\Residual%20capacity%20paper\MSC\Vented%20Charts\Assessment_30.xlsx" TargetMode="External"/></Relationships>
</file>

<file path=word/charts/_rels/chart6.xml.rels><?xml version="1.0" encoding="UTF-8" standalone="yes"?>
<Relationships xmlns="http://schemas.openxmlformats.org/package/2006/relationships"><Relationship Id="rId2" Type="http://schemas.openxmlformats.org/officeDocument/2006/relationships/chartUserShapes" Target="../drawings/drawing2.xml"/><Relationship Id="rId1" Type="http://schemas.openxmlformats.org/officeDocument/2006/relationships/oleObject" Target="file:///C:\PhD\PhD_Simon\Papers\Residual%20capacity%20paper\MSC\Vented%20Charts\Assessment_40.xlsx" TargetMode="External"/></Relationships>
</file>

<file path=word/charts/_rels/chart7.xml.rels><?xml version="1.0" encoding="UTF-8" standalone="yes"?>
<Relationships xmlns="http://schemas.openxmlformats.org/package/2006/relationships"><Relationship Id="rId2" Type="http://schemas.openxmlformats.org/officeDocument/2006/relationships/chartUserShapes" Target="../drawings/drawing3.xml"/><Relationship Id="rId1" Type="http://schemas.openxmlformats.org/officeDocument/2006/relationships/oleObject" Target="file:///C:\PhD\PhD_Simon\Papers\Residual%20capacity%20paper\MSC\Vented%20Charts\Assessment_50.xlsx" TargetMode="External"/></Relationships>
</file>

<file path=word/charts/_rels/chart8.xml.rels><?xml version="1.0" encoding="UTF-8" standalone="yes"?>
<Relationships xmlns="http://schemas.openxmlformats.org/package/2006/relationships"><Relationship Id="rId2" Type="http://schemas.openxmlformats.org/officeDocument/2006/relationships/chartUserShapes" Target="../drawings/drawing4.xml"/><Relationship Id="rId1" Type="http://schemas.openxmlformats.org/officeDocument/2006/relationships/oleObject" Target="file:///C:\PhD\PhD_Simon\Papers\Residual%20capacity%20paper\MSC\Vented%20Charts\Assessment_60.xlsx" TargetMode="External"/></Relationships>
</file>

<file path=word/charts/_rels/chart9.xml.rels><?xml version="1.0" encoding="UTF-8" standalone="yes"?>
<Relationships xmlns="http://schemas.openxmlformats.org/package/2006/relationships"><Relationship Id="rId2" Type="http://schemas.openxmlformats.org/officeDocument/2006/relationships/chartUserShapes" Target="../drawings/drawing5.xml"/><Relationship Id="rId1" Type="http://schemas.openxmlformats.org/officeDocument/2006/relationships/oleObject" Target="file:///C:\PhD\PhD_Simon\Papers\Residual%20capacity%20paper\MSC\Contained%20charts\Assessment_30_C.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b="1"/>
            </a:pPr>
            <a:r>
              <a:rPr lang="en-GB" sz="1000" b="1">
                <a:latin typeface="Arial" panose="020B0604020202020204" pitchFamily="34" charset="0"/>
                <a:cs typeface="Arial" panose="020B0604020202020204" pitchFamily="34" charset="0"/>
              </a:rPr>
              <a:t>(a)</a:t>
            </a:r>
          </a:p>
        </c:rich>
      </c:tx>
      <c:layout>
        <c:manualLayout>
          <c:xMode val="edge"/>
          <c:yMode val="edge"/>
          <c:x val="0.26657142857142857"/>
          <c:y val="0"/>
        </c:manualLayout>
      </c:layout>
      <c:overlay val="0"/>
    </c:title>
    <c:autoTitleDeleted val="0"/>
    <c:plotArea>
      <c:layout>
        <c:manualLayout>
          <c:layoutTarget val="inner"/>
          <c:xMode val="edge"/>
          <c:yMode val="edge"/>
          <c:x val="0.19115693557173277"/>
          <c:y val="2.6992668794046482E-2"/>
          <c:w val="0.63601424821897268"/>
          <c:h val="0.92335878469736743"/>
        </c:manualLayout>
      </c:layout>
      <c:scatterChart>
        <c:scatterStyle val="lineMarker"/>
        <c:varyColors val="0"/>
        <c:ser>
          <c:idx val="0"/>
          <c:order val="0"/>
          <c:tx>
            <c:v>P_Air3D</c:v>
          </c:tx>
          <c:spPr>
            <a:ln w="19050">
              <a:solidFill>
                <a:srgbClr val="0000FF"/>
              </a:solidFill>
            </a:ln>
          </c:spPr>
          <c:marker>
            <c:symbol val="none"/>
          </c:marker>
          <c:xVal>
            <c:numRef>
              <c:f>'Guage 01'!$B$2:$B$1340</c:f>
              <c:numCache>
                <c:formatCode>General</c:formatCode>
                <c:ptCount val="1339"/>
                <c:pt idx="0">
                  <c:v>0</c:v>
                </c:pt>
                <c:pt idx="1">
                  <c:v>0.47126750000000006</c:v>
                </c:pt>
                <c:pt idx="2">
                  <c:v>0.47126750000000006</c:v>
                </c:pt>
                <c:pt idx="3">
                  <c:v>0.47178749999999997</c:v>
                </c:pt>
                <c:pt idx="4">
                  <c:v>0.47752499999999998</c:v>
                </c:pt>
                <c:pt idx="5">
                  <c:v>0.48331499999999994</c:v>
                </c:pt>
                <c:pt idx="6">
                  <c:v>0.48915249999999999</c:v>
                </c:pt>
                <c:pt idx="7">
                  <c:v>0.49504249999999994</c:v>
                </c:pt>
                <c:pt idx="8">
                  <c:v>0.50097999999999998</c:v>
                </c:pt>
                <c:pt idx="9">
                  <c:v>0.50695999999999997</c:v>
                </c:pt>
                <c:pt idx="10">
                  <c:v>0.51299499999999998</c:v>
                </c:pt>
                <c:pt idx="11">
                  <c:v>0.51907749999999997</c:v>
                </c:pt>
                <c:pt idx="12">
                  <c:v>0.52520249999999991</c:v>
                </c:pt>
                <c:pt idx="13">
                  <c:v>0.53138249999999998</c:v>
                </c:pt>
                <c:pt idx="14">
                  <c:v>0.53759749999999995</c:v>
                </c:pt>
                <c:pt idx="15">
                  <c:v>0.54386000000000001</c:v>
                </c:pt>
                <c:pt idx="16">
                  <c:v>0.55017749999999999</c:v>
                </c:pt>
                <c:pt idx="17">
                  <c:v>0.55652250000000003</c:v>
                </c:pt>
                <c:pt idx="18">
                  <c:v>0.56291999999999998</c:v>
                </c:pt>
                <c:pt idx="19">
                  <c:v>0.56935750000000007</c:v>
                </c:pt>
                <c:pt idx="20">
                  <c:v>0.57583249999999997</c:v>
                </c:pt>
                <c:pt idx="21">
                  <c:v>0.58235999999999999</c:v>
                </c:pt>
                <c:pt idx="22">
                  <c:v>0.58892250000000002</c:v>
                </c:pt>
                <c:pt idx="23">
                  <c:v>0.59552749999999999</c:v>
                </c:pt>
                <c:pt idx="24">
                  <c:v>0.60218749999999999</c:v>
                </c:pt>
                <c:pt idx="25">
                  <c:v>0.60887500000000006</c:v>
                </c:pt>
                <c:pt idx="26">
                  <c:v>0.61561500000000002</c:v>
                </c:pt>
                <c:pt idx="27">
                  <c:v>0.62239500000000003</c:v>
                </c:pt>
                <c:pt idx="28">
                  <c:v>0.62921499999999997</c:v>
                </c:pt>
                <c:pt idx="29">
                  <c:v>0.63608750000000003</c:v>
                </c:pt>
                <c:pt idx="30">
                  <c:v>0.64299499999999998</c:v>
                </c:pt>
                <c:pt idx="31">
                  <c:v>0.64994750000000001</c:v>
                </c:pt>
                <c:pt idx="32">
                  <c:v>0.65695000000000003</c:v>
                </c:pt>
                <c:pt idx="33">
                  <c:v>0.66398500000000005</c:v>
                </c:pt>
                <c:pt idx="34">
                  <c:v>0.67107249999999996</c:v>
                </c:pt>
                <c:pt idx="35">
                  <c:v>0.67820000000000003</c:v>
                </c:pt>
                <c:pt idx="36">
                  <c:v>0.68537000000000003</c:v>
                </c:pt>
                <c:pt idx="37">
                  <c:v>0.69259250000000006</c:v>
                </c:pt>
                <c:pt idx="38">
                  <c:v>0.69985000000000008</c:v>
                </c:pt>
                <c:pt idx="39">
                  <c:v>0.70715499999999998</c:v>
                </c:pt>
                <c:pt idx="40">
                  <c:v>0.71450499999999995</c:v>
                </c:pt>
                <c:pt idx="41">
                  <c:v>0.72189749999999997</c:v>
                </c:pt>
                <c:pt idx="42">
                  <c:v>0.72933999999999999</c:v>
                </c:pt>
                <c:pt idx="43">
                  <c:v>0.73682000000000003</c:v>
                </c:pt>
                <c:pt idx="44">
                  <c:v>0.74434999999999996</c:v>
                </c:pt>
                <c:pt idx="45">
                  <c:v>0.75192499999999995</c:v>
                </c:pt>
                <c:pt idx="46">
                  <c:v>0.75954250000000001</c:v>
                </c:pt>
                <c:pt idx="47">
                  <c:v>0.76721000000000006</c:v>
                </c:pt>
                <c:pt idx="48">
                  <c:v>0.77492000000000005</c:v>
                </c:pt>
                <c:pt idx="49">
                  <c:v>0.78267749999999991</c:v>
                </c:pt>
                <c:pt idx="50">
                  <c:v>0.79048499999999999</c:v>
                </c:pt>
                <c:pt idx="51">
                  <c:v>0.79833500000000002</c:v>
                </c:pt>
                <c:pt idx="52">
                  <c:v>0.80623499999999992</c:v>
                </c:pt>
                <c:pt idx="53">
                  <c:v>0.8141799999999999</c:v>
                </c:pt>
                <c:pt idx="54">
                  <c:v>0.82217249999999997</c:v>
                </c:pt>
                <c:pt idx="55">
                  <c:v>0.83021250000000002</c:v>
                </c:pt>
                <c:pt idx="56">
                  <c:v>0.83829999999999993</c:v>
                </c:pt>
                <c:pt idx="57">
                  <c:v>0.84643749999999995</c:v>
                </c:pt>
                <c:pt idx="58">
                  <c:v>0.85462249999999995</c:v>
                </c:pt>
                <c:pt idx="59">
                  <c:v>0.86285500000000004</c:v>
                </c:pt>
                <c:pt idx="60">
                  <c:v>0.87113750000000001</c:v>
                </c:pt>
                <c:pt idx="61">
                  <c:v>0.87946749999999996</c:v>
                </c:pt>
                <c:pt idx="62">
                  <c:v>0.88784750000000001</c:v>
                </c:pt>
                <c:pt idx="63">
                  <c:v>0.89627500000000004</c:v>
                </c:pt>
                <c:pt idx="64">
                  <c:v>0.90475250000000007</c:v>
                </c:pt>
                <c:pt idx="65">
                  <c:v>0.91328250000000011</c:v>
                </c:pt>
                <c:pt idx="66">
                  <c:v>0.9218575</c:v>
                </c:pt>
                <c:pt idx="67">
                  <c:v>0.93048249999999988</c:v>
                </c:pt>
                <c:pt idx="68">
                  <c:v>0.93915500000000007</c:v>
                </c:pt>
                <c:pt idx="69">
                  <c:v>0.94787499999999991</c:v>
                </c:pt>
                <c:pt idx="70">
                  <c:v>0.95663999999999993</c:v>
                </c:pt>
                <c:pt idx="71">
                  <c:v>0.96545750000000008</c:v>
                </c:pt>
                <c:pt idx="72">
                  <c:v>0.97431749999999995</c:v>
                </c:pt>
                <c:pt idx="73">
                  <c:v>0.98323249999999995</c:v>
                </c:pt>
                <c:pt idx="74">
                  <c:v>0.99219000000000013</c:v>
                </c:pt>
                <c:pt idx="75">
                  <c:v>1.0012000000000001</c:v>
                </c:pt>
                <c:pt idx="76">
                  <c:v>1.0102549999999999</c:v>
                </c:pt>
                <c:pt idx="77">
                  <c:v>1.0193650000000001</c:v>
                </c:pt>
                <c:pt idx="78">
                  <c:v>1.0285199999999999</c:v>
                </c:pt>
                <c:pt idx="79">
                  <c:v>1.0377225000000001</c:v>
                </c:pt>
                <c:pt idx="80">
                  <c:v>1.046975</c:v>
                </c:pt>
                <c:pt idx="81">
                  <c:v>1.0562800000000001</c:v>
                </c:pt>
                <c:pt idx="82">
                  <c:v>1.0656350000000001</c:v>
                </c:pt>
                <c:pt idx="83">
                  <c:v>1.075035</c:v>
                </c:pt>
                <c:pt idx="84">
                  <c:v>1.08449</c:v>
                </c:pt>
                <c:pt idx="85">
                  <c:v>1.0939950000000001</c:v>
                </c:pt>
                <c:pt idx="86">
                  <c:v>1.10355</c:v>
                </c:pt>
                <c:pt idx="87">
                  <c:v>1.1131550000000001</c:v>
                </c:pt>
                <c:pt idx="88">
                  <c:v>1.1228099999999999</c:v>
                </c:pt>
                <c:pt idx="89">
                  <c:v>1.13252</c:v>
                </c:pt>
                <c:pt idx="90">
                  <c:v>1.14228</c:v>
                </c:pt>
                <c:pt idx="91">
                  <c:v>1.1520874999999999</c:v>
                </c:pt>
                <c:pt idx="92">
                  <c:v>1.1619524999999999</c:v>
                </c:pt>
                <c:pt idx="93">
                  <c:v>1.1718675000000001</c:v>
                </c:pt>
                <c:pt idx="94">
                  <c:v>1.181835</c:v>
                </c:pt>
                <c:pt idx="95">
                  <c:v>1.1918525</c:v>
                </c:pt>
                <c:pt idx="96">
                  <c:v>1.2019250000000001</c:v>
                </c:pt>
                <c:pt idx="97">
                  <c:v>1.2120525</c:v>
                </c:pt>
                <c:pt idx="98">
                  <c:v>1.2222299999999999</c:v>
                </c:pt>
                <c:pt idx="99">
                  <c:v>1.2324575</c:v>
                </c:pt>
                <c:pt idx="100">
                  <c:v>1.242745</c:v>
                </c:pt>
                <c:pt idx="101">
                  <c:v>1.253085</c:v>
                </c:pt>
                <c:pt idx="102">
                  <c:v>1.2634750000000001</c:v>
                </c:pt>
                <c:pt idx="103">
                  <c:v>1.2739199999999999</c:v>
                </c:pt>
                <c:pt idx="104">
                  <c:v>1.2844225</c:v>
                </c:pt>
                <c:pt idx="105">
                  <c:v>1.29498</c:v>
                </c:pt>
                <c:pt idx="106">
                  <c:v>1.30559</c:v>
                </c:pt>
                <c:pt idx="107">
                  <c:v>1.3162525</c:v>
                </c:pt>
                <c:pt idx="108">
                  <c:v>1.326975</c:v>
                </c:pt>
                <c:pt idx="109">
                  <c:v>1.337755</c:v>
                </c:pt>
                <c:pt idx="110">
                  <c:v>1.3485850000000001</c:v>
                </c:pt>
                <c:pt idx="111">
                  <c:v>1.35947</c:v>
                </c:pt>
                <c:pt idx="112">
                  <c:v>1.3704175000000001</c:v>
                </c:pt>
                <c:pt idx="113">
                  <c:v>1.3814200000000001</c:v>
                </c:pt>
                <c:pt idx="114">
                  <c:v>1.3924749999999999</c:v>
                </c:pt>
                <c:pt idx="115">
                  <c:v>1.4035900000000001</c:v>
                </c:pt>
                <c:pt idx="116">
                  <c:v>1.4147675</c:v>
                </c:pt>
                <c:pt idx="117">
                  <c:v>1.4259999999999999</c:v>
                </c:pt>
                <c:pt idx="118">
                  <c:v>1.4372925000000001</c:v>
                </c:pt>
                <c:pt idx="119">
                  <c:v>1.4486525000000001</c:v>
                </c:pt>
                <c:pt idx="120">
                  <c:v>1.4600625</c:v>
                </c:pt>
                <c:pt idx="121">
                  <c:v>1.4715275000000001</c:v>
                </c:pt>
                <c:pt idx="122">
                  <c:v>1.483055</c:v>
                </c:pt>
                <c:pt idx="123">
                  <c:v>1.4946524999999999</c:v>
                </c:pt>
                <c:pt idx="124">
                  <c:v>1.5062974999999998</c:v>
                </c:pt>
                <c:pt idx="125">
                  <c:v>1.518</c:v>
                </c:pt>
                <c:pt idx="126">
                  <c:v>1.529765</c:v>
                </c:pt>
                <c:pt idx="127">
                  <c:v>1.5415999999999999</c:v>
                </c:pt>
                <c:pt idx="128">
                  <c:v>1.5534874999999999</c:v>
                </c:pt>
                <c:pt idx="129">
                  <c:v>1.5654325</c:v>
                </c:pt>
                <c:pt idx="130">
                  <c:v>1.5774074999999999</c:v>
                </c:pt>
                <c:pt idx="131">
                  <c:v>1.5893950000000001</c:v>
                </c:pt>
                <c:pt idx="132">
                  <c:v>1.6014074999999999</c:v>
                </c:pt>
                <c:pt idx="133">
                  <c:v>1.6134500000000001</c:v>
                </c:pt>
                <c:pt idx="134">
                  <c:v>1.6255299999999999</c:v>
                </c:pt>
                <c:pt idx="135">
                  <c:v>1.6376525</c:v>
                </c:pt>
                <c:pt idx="136">
                  <c:v>1.649815</c:v>
                </c:pt>
                <c:pt idx="137">
                  <c:v>1.6620075000000001</c:v>
                </c:pt>
                <c:pt idx="138">
                  <c:v>1.6742349999999999</c:v>
                </c:pt>
                <c:pt idx="139">
                  <c:v>1.6864975</c:v>
                </c:pt>
                <c:pt idx="140">
                  <c:v>1.6987999999999999</c:v>
                </c:pt>
                <c:pt idx="141">
                  <c:v>1.7111524999999999</c:v>
                </c:pt>
                <c:pt idx="142">
                  <c:v>1.7235549999999999</c:v>
                </c:pt>
                <c:pt idx="143">
                  <c:v>1.7360150000000001</c:v>
                </c:pt>
                <c:pt idx="144">
                  <c:v>1.7485199999999999</c:v>
                </c:pt>
                <c:pt idx="145">
                  <c:v>1.7610725</c:v>
                </c:pt>
                <c:pt idx="146">
                  <c:v>1.7736775</c:v>
                </c:pt>
                <c:pt idx="147">
                  <c:v>1.7863375000000001</c:v>
                </c:pt>
                <c:pt idx="148">
                  <c:v>1.7990575000000002</c:v>
                </c:pt>
                <c:pt idx="149">
                  <c:v>1.8118425</c:v>
                </c:pt>
                <c:pt idx="150">
                  <c:v>1.8246875</c:v>
                </c:pt>
                <c:pt idx="151">
                  <c:v>1.8375874999999999</c:v>
                </c:pt>
                <c:pt idx="152">
                  <c:v>1.8505449999999999</c:v>
                </c:pt>
                <c:pt idx="153">
                  <c:v>1.8635675</c:v>
                </c:pt>
                <c:pt idx="154">
                  <c:v>1.8766524999999998</c:v>
                </c:pt>
                <c:pt idx="155">
                  <c:v>1.8898075000000001</c:v>
                </c:pt>
                <c:pt idx="156">
                  <c:v>1.9030225000000001</c:v>
                </c:pt>
                <c:pt idx="157">
                  <c:v>1.9162974999999998</c:v>
                </c:pt>
                <c:pt idx="158">
                  <c:v>1.9296375000000001</c:v>
                </c:pt>
                <c:pt idx="159">
                  <c:v>1.9430449999999999</c:v>
                </c:pt>
                <c:pt idx="160">
                  <c:v>1.95652</c:v>
                </c:pt>
                <c:pt idx="161">
                  <c:v>1.9700575000000002</c:v>
                </c:pt>
                <c:pt idx="162">
                  <c:v>1.9836574999999999</c:v>
                </c:pt>
                <c:pt idx="163">
                  <c:v>1.9973250000000002</c:v>
                </c:pt>
                <c:pt idx="164">
                  <c:v>2.0110625</c:v>
                </c:pt>
                <c:pt idx="165">
                  <c:v>2.0248699999999999</c:v>
                </c:pt>
                <c:pt idx="166">
                  <c:v>2.0387399999999998</c:v>
                </c:pt>
                <c:pt idx="167">
                  <c:v>2.0526800000000001</c:v>
                </c:pt>
                <c:pt idx="168">
                  <c:v>2.0666875</c:v>
                </c:pt>
                <c:pt idx="169">
                  <c:v>2.0807725000000001</c:v>
                </c:pt>
                <c:pt idx="170">
                  <c:v>2.0949274999999998</c:v>
                </c:pt>
                <c:pt idx="171">
                  <c:v>2.1091525</c:v>
                </c:pt>
                <c:pt idx="172">
                  <c:v>2.1234449999999998</c:v>
                </c:pt>
                <c:pt idx="173">
                  <c:v>2.1378149999999998</c:v>
                </c:pt>
                <c:pt idx="174">
                  <c:v>2.1522600000000001</c:v>
                </c:pt>
                <c:pt idx="175">
                  <c:v>2.1667874999999999</c:v>
                </c:pt>
                <c:pt idx="176">
                  <c:v>2.1813875</c:v>
                </c:pt>
                <c:pt idx="177">
                  <c:v>2.1960600000000001</c:v>
                </c:pt>
                <c:pt idx="178">
                  <c:v>2.2108099999999999</c:v>
                </c:pt>
                <c:pt idx="179">
                  <c:v>2.2256425000000002</c:v>
                </c:pt>
                <c:pt idx="180">
                  <c:v>2.2405575</c:v>
                </c:pt>
                <c:pt idx="181">
                  <c:v>2.2555550000000002</c:v>
                </c:pt>
                <c:pt idx="182">
                  <c:v>2.2706299999999997</c:v>
                </c:pt>
                <c:pt idx="183">
                  <c:v>2.2857875000000001</c:v>
                </c:pt>
                <c:pt idx="184">
                  <c:v>2.3010299999999999</c:v>
                </c:pt>
                <c:pt idx="185">
                  <c:v>2.3163575000000001</c:v>
                </c:pt>
                <c:pt idx="186">
                  <c:v>2.3317725</c:v>
                </c:pt>
                <c:pt idx="187">
                  <c:v>2.34727</c:v>
                </c:pt>
                <c:pt idx="188">
                  <c:v>2.3628525000000002</c:v>
                </c:pt>
                <c:pt idx="189">
                  <c:v>2.37852</c:v>
                </c:pt>
                <c:pt idx="190">
                  <c:v>2.3942800000000002</c:v>
                </c:pt>
                <c:pt idx="191">
                  <c:v>2.4101300000000001</c:v>
                </c:pt>
                <c:pt idx="192">
                  <c:v>2.4260650000000004</c:v>
                </c:pt>
                <c:pt idx="193">
                  <c:v>2.4420875</c:v>
                </c:pt>
                <c:pt idx="194">
                  <c:v>2.4581974999999998</c:v>
                </c:pt>
                <c:pt idx="195">
                  <c:v>2.4744025000000001</c:v>
                </c:pt>
                <c:pt idx="196">
                  <c:v>2.4906999999999999</c:v>
                </c:pt>
                <c:pt idx="197">
                  <c:v>2.5070749999999999</c:v>
                </c:pt>
                <c:pt idx="198">
                  <c:v>2.5235500000000002</c:v>
                </c:pt>
                <c:pt idx="199">
                  <c:v>2.5401250000000002</c:v>
                </c:pt>
                <c:pt idx="200">
                  <c:v>2.5568</c:v>
                </c:pt>
                <c:pt idx="201">
                  <c:v>2.57355</c:v>
                </c:pt>
                <c:pt idx="202">
                  <c:v>2.5903999999999998</c:v>
                </c:pt>
                <c:pt idx="203">
                  <c:v>2.6073499999999998</c:v>
                </c:pt>
                <c:pt idx="204">
                  <c:v>2.6243750000000001</c:v>
                </c:pt>
                <c:pt idx="205">
                  <c:v>2.6415250000000001</c:v>
                </c:pt>
                <c:pt idx="206">
                  <c:v>2.6586499999999997</c:v>
                </c:pt>
                <c:pt idx="207">
                  <c:v>2.6755999999999998</c:v>
                </c:pt>
                <c:pt idx="208">
                  <c:v>2.6923249999999999</c:v>
                </c:pt>
                <c:pt idx="209">
                  <c:v>2.7089499999999997</c:v>
                </c:pt>
                <c:pt idx="210">
                  <c:v>2.7253750000000001</c:v>
                </c:pt>
                <c:pt idx="211">
                  <c:v>2.7416499999999999</c:v>
                </c:pt>
                <c:pt idx="212">
                  <c:v>2.7577250000000002</c:v>
                </c:pt>
                <c:pt idx="213">
                  <c:v>2.7736499999999999</c:v>
                </c:pt>
                <c:pt idx="214">
                  <c:v>2.789425</c:v>
                </c:pt>
                <c:pt idx="215">
                  <c:v>2.8050999999999999</c:v>
                </c:pt>
                <c:pt idx="216">
                  <c:v>2.8205999999999998</c:v>
                </c:pt>
                <c:pt idx="217">
                  <c:v>2.83595</c:v>
                </c:pt>
                <c:pt idx="218">
                  <c:v>2.851175</c:v>
                </c:pt>
                <c:pt idx="219">
                  <c:v>2.8661750000000001</c:v>
                </c:pt>
                <c:pt idx="220">
                  <c:v>2.8811249999999999</c:v>
                </c:pt>
                <c:pt idx="221">
                  <c:v>2.8959250000000001</c:v>
                </c:pt>
                <c:pt idx="222">
                  <c:v>2.9106000000000001</c:v>
                </c:pt>
                <c:pt idx="223">
                  <c:v>2.9250750000000001</c:v>
                </c:pt>
                <c:pt idx="224">
                  <c:v>2.939425</c:v>
                </c:pt>
                <c:pt idx="225">
                  <c:v>2.9537249999999999</c:v>
                </c:pt>
                <c:pt idx="226">
                  <c:v>2.9678</c:v>
                </c:pt>
                <c:pt idx="227">
                  <c:v>2.9817499999999999</c:v>
                </c:pt>
                <c:pt idx="228">
                  <c:v>2.9955750000000001</c:v>
                </c:pt>
                <c:pt idx="229">
                  <c:v>3.009325</c:v>
                </c:pt>
                <c:pt idx="230">
                  <c:v>3.022875</c:v>
                </c:pt>
                <c:pt idx="231">
                  <c:v>3.0362499999999999</c:v>
                </c:pt>
                <c:pt idx="232">
                  <c:v>3.0494250000000003</c:v>
                </c:pt>
                <c:pt idx="233">
                  <c:v>3.0622750000000001</c:v>
                </c:pt>
                <c:pt idx="234">
                  <c:v>3.0747750000000003</c:v>
                </c:pt>
                <c:pt idx="235">
                  <c:v>3.0870000000000002</c:v>
                </c:pt>
                <c:pt idx="236">
                  <c:v>3.0990000000000002</c:v>
                </c:pt>
                <c:pt idx="237">
                  <c:v>3.1105499999999999</c:v>
                </c:pt>
                <c:pt idx="238">
                  <c:v>3.1220000000000003</c:v>
                </c:pt>
                <c:pt idx="239">
                  <c:v>3.1327250000000002</c:v>
                </c:pt>
                <c:pt idx="240">
                  <c:v>3.1433750000000003</c:v>
                </c:pt>
                <c:pt idx="241">
                  <c:v>3.153375</c:v>
                </c:pt>
                <c:pt idx="242">
                  <c:v>3.1633500000000003</c:v>
                </c:pt>
                <c:pt idx="243">
                  <c:v>3.1727749999999997</c:v>
                </c:pt>
                <c:pt idx="244">
                  <c:v>3.1821750000000004</c:v>
                </c:pt>
                <c:pt idx="245">
                  <c:v>3.1910500000000002</c:v>
                </c:pt>
                <c:pt idx="246">
                  <c:v>3.200075</c:v>
                </c:pt>
                <c:pt idx="247">
                  <c:v>3.2085250000000003</c:v>
                </c:pt>
                <c:pt idx="248">
                  <c:v>3.2169999999999996</c:v>
                </c:pt>
                <c:pt idx="249">
                  <c:v>3.2252749999999999</c:v>
                </c:pt>
                <c:pt idx="250">
                  <c:v>3.2333750000000001</c:v>
                </c:pt>
                <c:pt idx="251">
                  <c:v>3.2416499999999999</c:v>
                </c:pt>
                <c:pt idx="252">
                  <c:v>3.2496749999999999</c:v>
                </c:pt>
                <c:pt idx="253">
                  <c:v>3.2577250000000002</c:v>
                </c:pt>
                <c:pt idx="254">
                  <c:v>3.2658749999999999</c:v>
                </c:pt>
                <c:pt idx="255">
                  <c:v>3.2738999999999998</c:v>
                </c:pt>
                <c:pt idx="256">
                  <c:v>3.2819250000000002</c:v>
                </c:pt>
                <c:pt idx="257">
                  <c:v>3.29</c:v>
                </c:pt>
                <c:pt idx="258">
                  <c:v>3.2980750000000003</c:v>
                </c:pt>
                <c:pt idx="259">
                  <c:v>3.3060749999999999</c:v>
                </c:pt>
                <c:pt idx="260">
                  <c:v>3.3141249999999998</c:v>
                </c:pt>
                <c:pt idx="261">
                  <c:v>3.322225</c:v>
                </c:pt>
                <c:pt idx="262">
                  <c:v>3.3302499999999999</c:v>
                </c:pt>
                <c:pt idx="263">
                  <c:v>3.3383000000000003</c:v>
                </c:pt>
                <c:pt idx="264">
                  <c:v>3.3464</c:v>
                </c:pt>
                <c:pt idx="265">
                  <c:v>3.3544749999999999</c:v>
                </c:pt>
                <c:pt idx="266">
                  <c:v>3.3625250000000002</c:v>
                </c:pt>
                <c:pt idx="267">
                  <c:v>3.370625</c:v>
                </c:pt>
                <c:pt idx="268">
                  <c:v>3.3787249999999998</c:v>
                </c:pt>
                <c:pt idx="269">
                  <c:v>3.3868</c:v>
                </c:pt>
                <c:pt idx="270">
                  <c:v>3.3948999999999998</c:v>
                </c:pt>
                <c:pt idx="271">
                  <c:v>3.403025</c:v>
                </c:pt>
                <c:pt idx="272">
                  <c:v>3.4111250000000002</c:v>
                </c:pt>
                <c:pt idx="273">
                  <c:v>3.4192499999999999</c:v>
                </c:pt>
                <c:pt idx="274">
                  <c:v>3.4274249999999999</c:v>
                </c:pt>
                <c:pt idx="275">
                  <c:v>3.4355499999999997</c:v>
                </c:pt>
                <c:pt idx="276">
                  <c:v>3.4437250000000001</c:v>
                </c:pt>
                <c:pt idx="277">
                  <c:v>3.4519000000000002</c:v>
                </c:pt>
                <c:pt idx="278">
                  <c:v>3.4601000000000002</c:v>
                </c:pt>
                <c:pt idx="279">
                  <c:v>3.4682749999999998</c:v>
                </c:pt>
                <c:pt idx="280">
                  <c:v>3.4764749999999998</c:v>
                </c:pt>
                <c:pt idx="281">
                  <c:v>3.4847000000000001</c:v>
                </c:pt>
                <c:pt idx="282">
                  <c:v>3.4929000000000001</c:v>
                </c:pt>
                <c:pt idx="283">
                  <c:v>3.501125</c:v>
                </c:pt>
                <c:pt idx="284">
                  <c:v>3.5093000000000001</c:v>
                </c:pt>
                <c:pt idx="285">
                  <c:v>3.5174749999999997</c:v>
                </c:pt>
                <c:pt idx="286">
                  <c:v>3.5256750000000006</c:v>
                </c:pt>
                <c:pt idx="287">
                  <c:v>3.5338750000000001</c:v>
                </c:pt>
                <c:pt idx="288">
                  <c:v>3.542125</c:v>
                </c:pt>
                <c:pt idx="289">
                  <c:v>3.5504500000000001</c:v>
                </c:pt>
                <c:pt idx="290">
                  <c:v>3.5588500000000001</c:v>
                </c:pt>
                <c:pt idx="291">
                  <c:v>3.5673999999999997</c:v>
                </c:pt>
                <c:pt idx="292">
                  <c:v>3.5761250000000002</c:v>
                </c:pt>
                <c:pt idx="293">
                  <c:v>3.5850249999999999</c:v>
                </c:pt>
                <c:pt idx="294">
                  <c:v>3.5939999999999999</c:v>
                </c:pt>
                <c:pt idx="295">
                  <c:v>3.6030500000000001</c:v>
                </c:pt>
                <c:pt idx="296">
                  <c:v>3.6121750000000001</c:v>
                </c:pt>
                <c:pt idx="297">
                  <c:v>3.6214000000000004</c:v>
                </c:pt>
                <c:pt idx="298">
                  <c:v>3.6307</c:v>
                </c:pt>
                <c:pt idx="299">
                  <c:v>3.6400750000000004</c:v>
                </c:pt>
                <c:pt idx="300">
                  <c:v>3.6495250000000001</c:v>
                </c:pt>
                <c:pt idx="301">
                  <c:v>3.6590749999999996</c:v>
                </c:pt>
                <c:pt idx="302">
                  <c:v>3.6687499999999997</c:v>
                </c:pt>
                <c:pt idx="303">
                  <c:v>3.678525</c:v>
                </c:pt>
                <c:pt idx="304">
                  <c:v>3.6884250000000001</c:v>
                </c:pt>
                <c:pt idx="305">
                  <c:v>3.6984499999999998</c:v>
                </c:pt>
                <c:pt idx="306">
                  <c:v>3.7086250000000001</c:v>
                </c:pt>
                <c:pt idx="307">
                  <c:v>3.718925</c:v>
                </c:pt>
                <c:pt idx="308">
                  <c:v>3.7293750000000001</c:v>
                </c:pt>
                <c:pt idx="309">
                  <c:v>3.7399250000000004</c:v>
                </c:pt>
                <c:pt idx="310">
                  <c:v>3.7506249999999999</c:v>
                </c:pt>
                <c:pt idx="311">
                  <c:v>3.7614500000000004</c:v>
                </c:pt>
                <c:pt idx="312">
                  <c:v>3.7724500000000001</c:v>
                </c:pt>
                <c:pt idx="313">
                  <c:v>3.7836000000000003</c:v>
                </c:pt>
                <c:pt idx="314">
                  <c:v>3.7949249999999997</c:v>
                </c:pt>
                <c:pt idx="315">
                  <c:v>3.8064499999999999</c:v>
                </c:pt>
                <c:pt idx="316">
                  <c:v>3.8181500000000002</c:v>
                </c:pt>
                <c:pt idx="317">
                  <c:v>3.830025</c:v>
                </c:pt>
                <c:pt idx="318">
                  <c:v>3.8420250000000005</c:v>
                </c:pt>
                <c:pt idx="319">
                  <c:v>3.8541750000000001</c:v>
                </c:pt>
                <c:pt idx="320">
                  <c:v>3.8664499999999999</c:v>
                </c:pt>
                <c:pt idx="321">
                  <c:v>3.8788749999999999</c:v>
                </c:pt>
                <c:pt idx="322">
                  <c:v>3.8914749999999998</c:v>
                </c:pt>
                <c:pt idx="323">
                  <c:v>3.9042500000000002</c:v>
                </c:pt>
                <c:pt idx="324">
                  <c:v>3.9171749999999999</c:v>
                </c:pt>
                <c:pt idx="325">
                  <c:v>3.9301999999999997</c:v>
                </c:pt>
                <c:pt idx="326">
                  <c:v>3.9433749999999996</c:v>
                </c:pt>
                <c:pt idx="327">
                  <c:v>3.9566999999999997</c:v>
                </c:pt>
                <c:pt idx="328">
                  <c:v>3.9702000000000002</c:v>
                </c:pt>
                <c:pt idx="329">
                  <c:v>3.9839250000000002</c:v>
                </c:pt>
                <c:pt idx="330">
                  <c:v>3.9977</c:v>
                </c:pt>
                <c:pt idx="331">
                  <c:v>4.0115249999999998</c:v>
                </c:pt>
                <c:pt idx="332">
                  <c:v>4.0253999999999994</c:v>
                </c:pt>
                <c:pt idx="333">
                  <c:v>4.0393249999999998</c:v>
                </c:pt>
                <c:pt idx="334">
                  <c:v>4.0533000000000001</c:v>
                </c:pt>
                <c:pt idx="335">
                  <c:v>4.0673250000000003</c:v>
                </c:pt>
                <c:pt idx="336">
                  <c:v>4.0814250000000003</c:v>
                </c:pt>
                <c:pt idx="337">
                  <c:v>4.0956000000000001</c:v>
                </c:pt>
                <c:pt idx="338">
                  <c:v>4.1098750000000006</c:v>
                </c:pt>
                <c:pt idx="339">
                  <c:v>4.124225</c:v>
                </c:pt>
                <c:pt idx="340">
                  <c:v>4.1387</c:v>
                </c:pt>
                <c:pt idx="341">
                  <c:v>4.1532499999999999</c:v>
                </c:pt>
                <c:pt idx="342">
                  <c:v>4.1679500000000003</c:v>
                </c:pt>
                <c:pt idx="343">
                  <c:v>4.1826750000000006</c:v>
                </c:pt>
                <c:pt idx="344">
                  <c:v>4.1974999999999998</c:v>
                </c:pt>
                <c:pt idx="345">
                  <c:v>4.2124000000000006</c:v>
                </c:pt>
                <c:pt idx="346">
                  <c:v>4.2274000000000003</c:v>
                </c:pt>
                <c:pt idx="347">
                  <c:v>4.2424749999999998</c:v>
                </c:pt>
                <c:pt idx="348">
                  <c:v>4.2576499999999999</c:v>
                </c:pt>
                <c:pt idx="349">
                  <c:v>4.2729250000000008</c:v>
                </c:pt>
                <c:pt idx="350">
                  <c:v>4.2882249999999997</c:v>
                </c:pt>
                <c:pt idx="351">
                  <c:v>4.3035499999999995</c:v>
                </c:pt>
                <c:pt idx="352">
                  <c:v>4.3188750000000002</c:v>
                </c:pt>
                <c:pt idx="353">
                  <c:v>4.334225</c:v>
                </c:pt>
                <c:pt idx="354">
                  <c:v>4.3495999999999997</c:v>
                </c:pt>
                <c:pt idx="355">
                  <c:v>4.3649750000000003</c:v>
                </c:pt>
                <c:pt idx="356">
                  <c:v>4.3803999999999998</c:v>
                </c:pt>
                <c:pt idx="357">
                  <c:v>4.3958499999999994</c:v>
                </c:pt>
                <c:pt idx="358">
                  <c:v>4.4113499999999997</c:v>
                </c:pt>
                <c:pt idx="359">
                  <c:v>4.4268999999999998</c:v>
                </c:pt>
                <c:pt idx="360">
                  <c:v>4.4424999999999999</c:v>
                </c:pt>
                <c:pt idx="361">
                  <c:v>4.4581500000000007</c:v>
                </c:pt>
                <c:pt idx="362">
                  <c:v>4.4738499999999997</c:v>
                </c:pt>
                <c:pt idx="363">
                  <c:v>4.4895499999999995</c:v>
                </c:pt>
                <c:pt idx="364">
                  <c:v>4.5053000000000001</c:v>
                </c:pt>
                <c:pt idx="365">
                  <c:v>4.5210749999999997</c:v>
                </c:pt>
                <c:pt idx="366">
                  <c:v>4.5369000000000002</c:v>
                </c:pt>
                <c:pt idx="367">
                  <c:v>4.5528250000000003</c:v>
                </c:pt>
                <c:pt idx="368">
                  <c:v>4.5687999999999995</c:v>
                </c:pt>
                <c:pt idx="369">
                  <c:v>4.5848500000000003</c:v>
                </c:pt>
                <c:pt idx="370">
                  <c:v>4.600975</c:v>
                </c:pt>
                <c:pt idx="371">
                  <c:v>4.6171499999999996</c:v>
                </c:pt>
                <c:pt idx="372">
                  <c:v>4.6333500000000001</c:v>
                </c:pt>
                <c:pt idx="373">
                  <c:v>4.6494999999999997</c:v>
                </c:pt>
                <c:pt idx="374">
                  <c:v>4.6656250000000004</c:v>
                </c:pt>
                <c:pt idx="375">
                  <c:v>4.6816749999999994</c:v>
                </c:pt>
                <c:pt idx="376">
                  <c:v>4.6977250000000002</c:v>
                </c:pt>
                <c:pt idx="377">
                  <c:v>4.7137000000000002</c:v>
                </c:pt>
                <c:pt idx="378">
                  <c:v>4.7296499999999995</c:v>
                </c:pt>
                <c:pt idx="379">
                  <c:v>4.7455749999999997</c:v>
                </c:pt>
                <c:pt idx="380">
                  <c:v>4.76145</c:v>
                </c:pt>
                <c:pt idx="381">
                  <c:v>4.7773000000000003</c:v>
                </c:pt>
                <c:pt idx="382">
                  <c:v>4.7931249999999999</c:v>
                </c:pt>
                <c:pt idx="383">
                  <c:v>4.8089250000000003</c:v>
                </c:pt>
                <c:pt idx="384">
                  <c:v>4.8247</c:v>
                </c:pt>
                <c:pt idx="385">
                  <c:v>4.8404750000000005</c:v>
                </c:pt>
                <c:pt idx="386">
                  <c:v>4.8562500000000002</c:v>
                </c:pt>
                <c:pt idx="387">
                  <c:v>4.8719999999999999</c:v>
                </c:pt>
                <c:pt idx="388">
                  <c:v>4.8877749999999995</c:v>
                </c:pt>
                <c:pt idx="389">
                  <c:v>4.9035500000000001</c:v>
                </c:pt>
                <c:pt idx="390">
                  <c:v>4.9193750000000005</c:v>
                </c:pt>
                <c:pt idx="391">
                  <c:v>4.9352999999999998</c:v>
                </c:pt>
                <c:pt idx="392">
                  <c:v>4.9512749999999999</c:v>
                </c:pt>
                <c:pt idx="393">
                  <c:v>4.9672749999999999</c:v>
                </c:pt>
                <c:pt idx="394">
                  <c:v>4.9832999999999998</c:v>
                </c:pt>
                <c:pt idx="395">
                  <c:v>4.9993500000000006</c:v>
                </c:pt>
                <c:pt idx="396">
                  <c:v>5.0154499999999995</c:v>
                </c:pt>
                <c:pt idx="397">
                  <c:v>5.0316000000000001</c:v>
                </c:pt>
                <c:pt idx="398">
                  <c:v>5.0477499999999997</c:v>
                </c:pt>
                <c:pt idx="399">
                  <c:v>5.0639000000000003</c:v>
                </c:pt>
                <c:pt idx="400">
                  <c:v>5.08005</c:v>
                </c:pt>
                <c:pt idx="401">
                  <c:v>5.0962250000000004</c:v>
                </c:pt>
                <c:pt idx="402">
                  <c:v>5.1124499999999999</c:v>
                </c:pt>
                <c:pt idx="403">
                  <c:v>5.1286499999999995</c:v>
                </c:pt>
                <c:pt idx="404">
                  <c:v>5.1448499999999999</c:v>
                </c:pt>
                <c:pt idx="405">
                  <c:v>5.1610499999999995</c:v>
                </c:pt>
                <c:pt idx="406">
                  <c:v>5.1772499999999999</c:v>
                </c:pt>
                <c:pt idx="407">
                  <c:v>5.1935000000000002</c:v>
                </c:pt>
                <c:pt idx="408">
                  <c:v>5.2097499999999997</c:v>
                </c:pt>
                <c:pt idx="409">
                  <c:v>5.2260249999999999</c:v>
                </c:pt>
                <c:pt idx="410">
                  <c:v>5.2423000000000002</c:v>
                </c:pt>
                <c:pt idx="411">
                  <c:v>5.2585750000000004</c:v>
                </c:pt>
                <c:pt idx="412">
                  <c:v>5.2748499999999998</c:v>
                </c:pt>
                <c:pt idx="413">
                  <c:v>5.2911250000000001</c:v>
                </c:pt>
                <c:pt idx="414">
                  <c:v>5.3074250000000003</c:v>
                </c:pt>
                <c:pt idx="415">
                  <c:v>5.3237249999999996</c:v>
                </c:pt>
                <c:pt idx="416">
                  <c:v>5.3400250000000007</c:v>
                </c:pt>
                <c:pt idx="417">
                  <c:v>5.3562750000000001</c:v>
                </c:pt>
                <c:pt idx="418">
                  <c:v>5.3725000000000005</c:v>
                </c:pt>
                <c:pt idx="419">
                  <c:v>5.388725</c:v>
                </c:pt>
                <c:pt idx="420">
                  <c:v>5.4049250000000004</c:v>
                </c:pt>
                <c:pt idx="421">
                  <c:v>5.4211</c:v>
                </c:pt>
                <c:pt idx="422">
                  <c:v>5.4372249999999998</c:v>
                </c:pt>
                <c:pt idx="423">
                  <c:v>5.4532749999999997</c:v>
                </c:pt>
                <c:pt idx="424">
                  <c:v>5.4692249999999998</c:v>
                </c:pt>
                <c:pt idx="425">
                  <c:v>5.4851000000000001</c:v>
                </c:pt>
                <c:pt idx="426">
                  <c:v>5.5008750000000006</c:v>
                </c:pt>
                <c:pt idx="427">
                  <c:v>5.5165749999999996</c:v>
                </c:pt>
                <c:pt idx="428">
                  <c:v>5.5321750000000005</c:v>
                </c:pt>
                <c:pt idx="429">
                  <c:v>5.5476749999999999</c:v>
                </c:pt>
                <c:pt idx="430">
                  <c:v>5.5631250000000003</c:v>
                </c:pt>
                <c:pt idx="431">
                  <c:v>5.5785</c:v>
                </c:pt>
                <c:pt idx="432">
                  <c:v>5.5937999999999999</c:v>
                </c:pt>
                <c:pt idx="433">
                  <c:v>5.609</c:v>
                </c:pt>
                <c:pt idx="434">
                  <c:v>5.6241000000000003</c:v>
                </c:pt>
                <c:pt idx="435">
                  <c:v>5.6391</c:v>
                </c:pt>
                <c:pt idx="436">
                  <c:v>5.6540499999999998</c:v>
                </c:pt>
                <c:pt idx="437">
                  <c:v>5.6689000000000007</c:v>
                </c:pt>
                <c:pt idx="438">
                  <c:v>5.6837</c:v>
                </c:pt>
                <c:pt idx="439">
                  <c:v>5.6984750000000002</c:v>
                </c:pt>
                <c:pt idx="440">
                  <c:v>5.7132250000000004</c:v>
                </c:pt>
                <c:pt idx="441">
                  <c:v>5.7279499999999999</c:v>
                </c:pt>
                <c:pt idx="442">
                  <c:v>5.7426500000000003</c:v>
                </c:pt>
                <c:pt idx="443">
                  <c:v>5.7573499999999997</c:v>
                </c:pt>
                <c:pt idx="444">
                  <c:v>5.7720000000000002</c:v>
                </c:pt>
                <c:pt idx="445">
                  <c:v>5.7866249999999999</c:v>
                </c:pt>
                <c:pt idx="446">
                  <c:v>5.8012250000000005</c:v>
                </c:pt>
                <c:pt idx="447">
                  <c:v>5.8158000000000003</c:v>
                </c:pt>
                <c:pt idx="448">
                  <c:v>5.8303750000000001</c:v>
                </c:pt>
                <c:pt idx="449">
                  <c:v>5.8449499999999999</c:v>
                </c:pt>
                <c:pt idx="450">
                  <c:v>5.8594999999999997</c:v>
                </c:pt>
                <c:pt idx="451">
                  <c:v>5.8739999999999997</c:v>
                </c:pt>
                <c:pt idx="452">
                  <c:v>5.8884999999999996</c:v>
                </c:pt>
                <c:pt idx="453">
                  <c:v>5.9029749999999996</c:v>
                </c:pt>
                <c:pt idx="454">
                  <c:v>5.9174499999999997</c:v>
                </c:pt>
                <c:pt idx="455">
                  <c:v>5.9318999999999997</c:v>
                </c:pt>
                <c:pt idx="456">
                  <c:v>5.9463500000000007</c:v>
                </c:pt>
                <c:pt idx="457">
                  <c:v>5.9607999999999999</c:v>
                </c:pt>
                <c:pt idx="458">
                  <c:v>5.975225</c:v>
                </c:pt>
                <c:pt idx="459">
                  <c:v>5.9896250000000002</c:v>
                </c:pt>
                <c:pt idx="460">
                  <c:v>6.0040250000000004</c:v>
                </c:pt>
                <c:pt idx="461">
                  <c:v>6.0184250000000006</c:v>
                </c:pt>
                <c:pt idx="462">
                  <c:v>6.0327999999999999</c:v>
                </c:pt>
                <c:pt idx="463">
                  <c:v>6.0472000000000001</c:v>
                </c:pt>
                <c:pt idx="464">
                  <c:v>6.0615750000000004</c:v>
                </c:pt>
                <c:pt idx="465">
                  <c:v>6.0759249999999998</c:v>
                </c:pt>
                <c:pt idx="466">
                  <c:v>6.0902500000000002</c:v>
                </c:pt>
                <c:pt idx="467">
                  <c:v>6.1045750000000005</c:v>
                </c:pt>
                <c:pt idx="468">
                  <c:v>6.1189</c:v>
                </c:pt>
                <c:pt idx="469">
                  <c:v>6.1332249999999995</c:v>
                </c:pt>
                <c:pt idx="470">
                  <c:v>6.1475499999999998</c:v>
                </c:pt>
                <c:pt idx="471">
                  <c:v>6.1618750000000002</c:v>
                </c:pt>
                <c:pt idx="472">
                  <c:v>6.1761749999999997</c:v>
                </c:pt>
                <c:pt idx="473">
                  <c:v>6.1905000000000001</c:v>
                </c:pt>
                <c:pt idx="474">
                  <c:v>6.2047999999999996</c:v>
                </c:pt>
                <c:pt idx="475">
                  <c:v>6.219125</c:v>
                </c:pt>
                <c:pt idx="476">
                  <c:v>6.2334500000000004</c:v>
                </c:pt>
                <c:pt idx="477">
                  <c:v>6.2477749999999999</c:v>
                </c:pt>
                <c:pt idx="478">
                  <c:v>6.2620999999999993</c:v>
                </c:pt>
                <c:pt idx="479">
                  <c:v>6.2763999999999998</c:v>
                </c:pt>
                <c:pt idx="480">
                  <c:v>6.2907250000000001</c:v>
                </c:pt>
                <c:pt idx="481">
                  <c:v>6.3050499999999996</c:v>
                </c:pt>
                <c:pt idx="482">
                  <c:v>6.3193750000000009</c:v>
                </c:pt>
                <c:pt idx="483">
                  <c:v>6.3337249999999994</c:v>
                </c:pt>
                <c:pt idx="484">
                  <c:v>6.3480750000000006</c:v>
                </c:pt>
                <c:pt idx="485">
                  <c:v>6.3624249999999991</c:v>
                </c:pt>
                <c:pt idx="486">
                  <c:v>6.3767500000000004</c:v>
                </c:pt>
                <c:pt idx="487">
                  <c:v>6.3910999999999998</c:v>
                </c:pt>
                <c:pt idx="488">
                  <c:v>6.4054749999999991</c:v>
                </c:pt>
                <c:pt idx="489">
                  <c:v>6.4198500000000003</c:v>
                </c:pt>
                <c:pt idx="490">
                  <c:v>6.4342250000000005</c:v>
                </c:pt>
                <c:pt idx="491">
                  <c:v>6.4485999999999999</c:v>
                </c:pt>
                <c:pt idx="492">
                  <c:v>6.463000000000001</c:v>
                </c:pt>
                <c:pt idx="493">
                  <c:v>6.4773999999999994</c:v>
                </c:pt>
                <c:pt idx="494">
                  <c:v>6.4918000000000005</c:v>
                </c:pt>
                <c:pt idx="495">
                  <c:v>6.5061999999999998</c:v>
                </c:pt>
                <c:pt idx="496">
                  <c:v>6.520624999999999</c:v>
                </c:pt>
                <c:pt idx="497">
                  <c:v>6.535075</c:v>
                </c:pt>
                <c:pt idx="498">
                  <c:v>6.5495000000000001</c:v>
                </c:pt>
                <c:pt idx="499">
                  <c:v>6.5639249999999993</c:v>
                </c:pt>
                <c:pt idx="500">
                  <c:v>6.5783750000000003</c:v>
                </c:pt>
                <c:pt idx="501">
                  <c:v>6.5928000000000004</c:v>
                </c:pt>
                <c:pt idx="502">
                  <c:v>6.6072749999999996</c:v>
                </c:pt>
                <c:pt idx="503">
                  <c:v>6.6217250000000005</c:v>
                </c:pt>
                <c:pt idx="504">
                  <c:v>6.6362249999999996</c:v>
                </c:pt>
                <c:pt idx="505">
                  <c:v>6.6506999999999996</c:v>
                </c:pt>
                <c:pt idx="506">
                  <c:v>6.6652000000000005</c:v>
                </c:pt>
                <c:pt idx="507">
                  <c:v>6.6797250000000004</c:v>
                </c:pt>
                <c:pt idx="508">
                  <c:v>6.6942249999999994</c:v>
                </c:pt>
                <c:pt idx="509">
                  <c:v>6.7087750000000002</c:v>
                </c:pt>
                <c:pt idx="510">
                  <c:v>6.7233249999999991</c:v>
                </c:pt>
                <c:pt idx="511">
                  <c:v>6.7378999999999998</c:v>
                </c:pt>
                <c:pt idx="512">
                  <c:v>6.7524749999999996</c:v>
                </c:pt>
                <c:pt idx="513">
                  <c:v>6.7670750000000002</c:v>
                </c:pt>
                <c:pt idx="514">
                  <c:v>6.7816749999999999</c:v>
                </c:pt>
                <c:pt idx="515">
                  <c:v>6.7962999999999996</c:v>
                </c:pt>
                <c:pt idx="516">
                  <c:v>6.8109500000000001</c:v>
                </c:pt>
                <c:pt idx="517">
                  <c:v>6.8255999999999997</c:v>
                </c:pt>
                <c:pt idx="518">
                  <c:v>6.8402500000000002</c:v>
                </c:pt>
                <c:pt idx="519">
                  <c:v>6.8549250000000006</c:v>
                </c:pt>
                <c:pt idx="520">
                  <c:v>6.8696250000000001</c:v>
                </c:pt>
                <c:pt idx="521">
                  <c:v>6.8843249999999996</c:v>
                </c:pt>
                <c:pt idx="522">
                  <c:v>6.8990499999999999</c:v>
                </c:pt>
                <c:pt idx="523">
                  <c:v>6.9137749999999993</c:v>
                </c:pt>
                <c:pt idx="524">
                  <c:v>6.9285499999999995</c:v>
                </c:pt>
                <c:pt idx="525">
                  <c:v>6.9433249999999997</c:v>
                </c:pt>
                <c:pt idx="526">
                  <c:v>6.9581249999999999</c:v>
                </c:pt>
                <c:pt idx="527">
                  <c:v>6.97295</c:v>
                </c:pt>
                <c:pt idx="528">
                  <c:v>6.9878</c:v>
                </c:pt>
                <c:pt idx="529">
                  <c:v>7.0027000000000008</c:v>
                </c:pt>
                <c:pt idx="530">
                  <c:v>7.0175999999999998</c:v>
                </c:pt>
                <c:pt idx="531">
                  <c:v>7.0325499999999996</c:v>
                </c:pt>
                <c:pt idx="532">
                  <c:v>7.0475499999999993</c:v>
                </c:pt>
                <c:pt idx="533">
                  <c:v>7.0625749999999998</c:v>
                </c:pt>
                <c:pt idx="534">
                  <c:v>7.0776500000000002</c:v>
                </c:pt>
                <c:pt idx="535">
                  <c:v>7.0927749999999996</c:v>
                </c:pt>
                <c:pt idx="536">
                  <c:v>7.1079500000000007</c:v>
                </c:pt>
                <c:pt idx="537">
                  <c:v>7.1231749999999998</c:v>
                </c:pt>
                <c:pt idx="538">
                  <c:v>7.1384249999999998</c:v>
                </c:pt>
                <c:pt idx="539">
                  <c:v>7.1537000000000006</c:v>
                </c:pt>
                <c:pt idx="540">
                  <c:v>7.1690249999999995</c:v>
                </c:pt>
                <c:pt idx="541">
                  <c:v>7.1843750000000002</c:v>
                </c:pt>
                <c:pt idx="542">
                  <c:v>7.1997249999999999</c:v>
                </c:pt>
                <c:pt idx="543">
                  <c:v>7.2151000000000005</c:v>
                </c:pt>
                <c:pt idx="544">
                  <c:v>7.2304499999999994</c:v>
                </c:pt>
                <c:pt idx="545">
                  <c:v>7.245825</c:v>
                </c:pt>
                <c:pt idx="546">
                  <c:v>7.2612250000000005</c:v>
                </c:pt>
                <c:pt idx="547">
                  <c:v>7.2766000000000002</c:v>
                </c:pt>
                <c:pt idx="548">
                  <c:v>7.2920250000000006</c:v>
                </c:pt>
                <c:pt idx="549">
                  <c:v>7.3074249999999994</c:v>
                </c:pt>
                <c:pt idx="550">
                  <c:v>7.3228749999999998</c:v>
                </c:pt>
                <c:pt idx="551">
                  <c:v>7.3383500000000002</c:v>
                </c:pt>
                <c:pt idx="552">
                  <c:v>7.3538249999999996</c:v>
                </c:pt>
                <c:pt idx="553">
                  <c:v>7.3693499999999998</c:v>
                </c:pt>
                <c:pt idx="554">
                  <c:v>7.3849250000000008</c:v>
                </c:pt>
                <c:pt idx="555">
                  <c:v>7.4005000000000001</c:v>
                </c:pt>
                <c:pt idx="556">
                  <c:v>7.4161250000000001</c:v>
                </c:pt>
                <c:pt idx="557">
                  <c:v>7.4317999999999991</c:v>
                </c:pt>
                <c:pt idx="558">
                  <c:v>7.4475250000000006</c:v>
                </c:pt>
                <c:pt idx="559">
                  <c:v>7.4632749999999994</c:v>
                </c:pt>
                <c:pt idx="560">
                  <c:v>7.4790999999999999</c:v>
                </c:pt>
                <c:pt idx="561">
                  <c:v>7.4949749999999993</c:v>
                </c:pt>
                <c:pt idx="562">
                  <c:v>7.5108999999999995</c:v>
                </c:pt>
                <c:pt idx="563">
                  <c:v>7.5268749999999995</c:v>
                </c:pt>
                <c:pt idx="564">
                  <c:v>7.5428999999999995</c:v>
                </c:pt>
                <c:pt idx="565">
                  <c:v>7.5590250000000001</c:v>
                </c:pt>
                <c:pt idx="566">
                  <c:v>7.5751750000000007</c:v>
                </c:pt>
                <c:pt idx="567">
                  <c:v>7.5913999999999993</c:v>
                </c:pt>
                <c:pt idx="568">
                  <c:v>7.6076500000000005</c:v>
                </c:pt>
                <c:pt idx="569">
                  <c:v>7.6239499999999998</c:v>
                </c:pt>
                <c:pt idx="570">
                  <c:v>7.6402999999999999</c:v>
                </c:pt>
                <c:pt idx="571">
                  <c:v>7.6566999999999998</c:v>
                </c:pt>
                <c:pt idx="572">
                  <c:v>7.6731499999999997</c:v>
                </c:pt>
                <c:pt idx="573">
                  <c:v>7.6896249999999995</c:v>
                </c:pt>
                <c:pt idx="574">
                  <c:v>7.7061500000000009</c:v>
                </c:pt>
                <c:pt idx="575">
                  <c:v>7.7227000000000006</c:v>
                </c:pt>
                <c:pt idx="576">
                  <c:v>7.7392749999999992</c:v>
                </c:pt>
                <c:pt idx="577">
                  <c:v>7.7559000000000005</c:v>
                </c:pt>
                <c:pt idx="578">
                  <c:v>7.7725749999999998</c:v>
                </c:pt>
                <c:pt idx="579">
                  <c:v>7.7892749999999999</c:v>
                </c:pt>
                <c:pt idx="580">
                  <c:v>7.806</c:v>
                </c:pt>
                <c:pt idx="581">
                  <c:v>7.8228000000000009</c:v>
                </c:pt>
                <c:pt idx="582">
                  <c:v>7.839599999999999</c:v>
                </c:pt>
                <c:pt idx="583">
                  <c:v>7.8564499999999997</c:v>
                </c:pt>
                <c:pt idx="584">
                  <c:v>7.8732999999999995</c:v>
                </c:pt>
                <c:pt idx="585">
                  <c:v>7.8902000000000001</c:v>
                </c:pt>
                <c:pt idx="586">
                  <c:v>7.9071500000000006</c:v>
                </c:pt>
                <c:pt idx="587">
                  <c:v>7.9241250000000001</c:v>
                </c:pt>
                <c:pt idx="588">
                  <c:v>7.9411250000000004</c:v>
                </c:pt>
                <c:pt idx="589">
                  <c:v>7.9581750000000007</c:v>
                </c:pt>
                <c:pt idx="590">
                  <c:v>7.9752500000000008</c:v>
                </c:pt>
                <c:pt idx="591">
                  <c:v>7.9923499999999992</c:v>
                </c:pt>
                <c:pt idx="592">
                  <c:v>8.0094999999999992</c:v>
                </c:pt>
                <c:pt idx="593">
                  <c:v>8.0266749999999991</c:v>
                </c:pt>
                <c:pt idx="594">
                  <c:v>8.0438749999999999</c:v>
                </c:pt>
                <c:pt idx="595">
                  <c:v>8.0611249999999988</c:v>
                </c:pt>
                <c:pt idx="596">
                  <c:v>8.0784000000000002</c:v>
                </c:pt>
                <c:pt idx="597">
                  <c:v>8.0957500000000007</c:v>
                </c:pt>
                <c:pt idx="598">
                  <c:v>8.1131250000000001</c:v>
                </c:pt>
                <c:pt idx="599">
                  <c:v>8.1305249999999987</c:v>
                </c:pt>
                <c:pt idx="600">
                  <c:v>8.1479750000000006</c:v>
                </c:pt>
                <c:pt idx="601">
                  <c:v>8.1654499999999999</c:v>
                </c:pt>
                <c:pt idx="602">
                  <c:v>8.1829999999999998</c:v>
                </c:pt>
                <c:pt idx="603">
                  <c:v>8.2005499999999998</c:v>
                </c:pt>
                <c:pt idx="604">
                  <c:v>8.2181750000000005</c:v>
                </c:pt>
                <c:pt idx="605">
                  <c:v>8.2358250000000002</c:v>
                </c:pt>
                <c:pt idx="606">
                  <c:v>8.2535249999999998</c:v>
                </c:pt>
                <c:pt idx="607">
                  <c:v>8.2712749999999993</c:v>
                </c:pt>
                <c:pt idx="608">
                  <c:v>8.2890500000000014</c:v>
                </c:pt>
                <c:pt idx="609">
                  <c:v>8.3069000000000006</c:v>
                </c:pt>
                <c:pt idx="610">
                  <c:v>8.3247749999999989</c:v>
                </c:pt>
                <c:pt idx="611">
                  <c:v>8.3427000000000007</c:v>
                </c:pt>
                <c:pt idx="612">
                  <c:v>8.3606499999999997</c:v>
                </c:pt>
                <c:pt idx="613">
                  <c:v>8.3786500000000004</c:v>
                </c:pt>
                <c:pt idx="614">
                  <c:v>8.3966999999999992</c:v>
                </c:pt>
                <c:pt idx="615">
                  <c:v>8.4147999999999996</c:v>
                </c:pt>
                <c:pt idx="616">
                  <c:v>8.4329499999999999</c:v>
                </c:pt>
                <c:pt idx="617">
                  <c:v>8.4511249999999993</c:v>
                </c:pt>
                <c:pt idx="618">
                  <c:v>8.4693500000000004</c:v>
                </c:pt>
                <c:pt idx="619">
                  <c:v>8.4876249999999995</c:v>
                </c:pt>
                <c:pt idx="620">
                  <c:v>8.5059500000000003</c:v>
                </c:pt>
                <c:pt idx="621">
                  <c:v>8.5243000000000002</c:v>
                </c:pt>
                <c:pt idx="622">
                  <c:v>8.5427</c:v>
                </c:pt>
                <c:pt idx="623">
                  <c:v>8.5611499999999996</c:v>
                </c:pt>
                <c:pt idx="624">
                  <c:v>8.5796499999999991</c:v>
                </c:pt>
                <c:pt idx="625">
                  <c:v>8.5981749999999995</c:v>
                </c:pt>
                <c:pt idx="626">
                  <c:v>8.6167750000000005</c:v>
                </c:pt>
                <c:pt idx="627">
                  <c:v>8.6354000000000006</c:v>
                </c:pt>
                <c:pt idx="628">
                  <c:v>8.6540750000000006</c:v>
                </c:pt>
                <c:pt idx="629">
                  <c:v>8.6728000000000005</c:v>
                </c:pt>
                <c:pt idx="630">
                  <c:v>8.6915500000000012</c:v>
                </c:pt>
                <c:pt idx="631">
                  <c:v>8.71035</c:v>
                </c:pt>
                <c:pt idx="632">
                  <c:v>8.7291749999999997</c:v>
                </c:pt>
                <c:pt idx="633">
                  <c:v>8.748075</c:v>
                </c:pt>
                <c:pt idx="634">
                  <c:v>8.7669999999999995</c:v>
                </c:pt>
                <c:pt idx="635">
                  <c:v>8.7859499999999997</c:v>
                </c:pt>
                <c:pt idx="636">
                  <c:v>8.8049749999999989</c:v>
                </c:pt>
                <c:pt idx="637">
                  <c:v>8.8240250000000007</c:v>
                </c:pt>
                <c:pt idx="638">
                  <c:v>8.8431250000000006</c:v>
                </c:pt>
                <c:pt idx="639">
                  <c:v>8.8622500000000013</c:v>
                </c:pt>
                <c:pt idx="640">
                  <c:v>8.881450000000001</c:v>
                </c:pt>
                <c:pt idx="641">
                  <c:v>8.9006749999999997</c:v>
                </c:pt>
                <c:pt idx="642">
                  <c:v>8.9199749999999991</c:v>
                </c:pt>
                <c:pt idx="643">
                  <c:v>8.9392999999999994</c:v>
                </c:pt>
                <c:pt idx="644">
                  <c:v>8.9586750000000013</c:v>
                </c:pt>
                <c:pt idx="645">
                  <c:v>8.9780999999999995</c:v>
                </c:pt>
                <c:pt idx="646">
                  <c:v>8.9975749999999994</c:v>
                </c:pt>
                <c:pt idx="647">
                  <c:v>9.0170999999999992</c:v>
                </c:pt>
                <c:pt idx="648">
                  <c:v>9.0366749999999989</c:v>
                </c:pt>
                <c:pt idx="649">
                  <c:v>9.0563249999999993</c:v>
                </c:pt>
                <c:pt idx="650">
                  <c:v>9.0759999999999987</c:v>
                </c:pt>
                <c:pt idx="651">
                  <c:v>9.0957249999999998</c:v>
                </c:pt>
                <c:pt idx="652">
                  <c:v>9.1155249999999999</c:v>
                </c:pt>
                <c:pt idx="653">
                  <c:v>9.1353749999999998</c:v>
                </c:pt>
                <c:pt idx="654">
                  <c:v>9.1552749999999996</c:v>
                </c:pt>
                <c:pt idx="655">
                  <c:v>9.1752249999999993</c:v>
                </c:pt>
                <c:pt idx="656">
                  <c:v>9.1952500000000015</c:v>
                </c:pt>
                <c:pt idx="657">
                  <c:v>9.215325</c:v>
                </c:pt>
                <c:pt idx="658">
                  <c:v>9.2354500000000002</c:v>
                </c:pt>
                <c:pt idx="659">
                  <c:v>9.2556499999999993</c:v>
                </c:pt>
                <c:pt idx="660">
                  <c:v>9.2759250000000009</c:v>
                </c:pt>
                <c:pt idx="661">
                  <c:v>9.2962500000000006</c:v>
                </c:pt>
                <c:pt idx="662">
                  <c:v>9.3166250000000002</c:v>
                </c:pt>
                <c:pt idx="663">
                  <c:v>9.3370750000000005</c:v>
                </c:pt>
                <c:pt idx="664">
                  <c:v>9.3576000000000015</c:v>
                </c:pt>
                <c:pt idx="665">
                  <c:v>9.3781749999999988</c:v>
                </c:pt>
                <c:pt idx="666">
                  <c:v>9.3988249999999987</c:v>
                </c:pt>
                <c:pt idx="667">
                  <c:v>9.4195250000000001</c:v>
                </c:pt>
                <c:pt idx="668">
                  <c:v>9.4403000000000006</c:v>
                </c:pt>
                <c:pt idx="669">
                  <c:v>9.4611249999999991</c:v>
                </c:pt>
                <c:pt idx="670">
                  <c:v>9.4820250000000001</c:v>
                </c:pt>
                <c:pt idx="671">
                  <c:v>9.5030000000000001</c:v>
                </c:pt>
                <c:pt idx="672">
                  <c:v>9.5240000000000009</c:v>
                </c:pt>
                <c:pt idx="673">
                  <c:v>9.5450499999999998</c:v>
                </c:pt>
                <c:pt idx="674">
                  <c:v>9.5660999999999987</c:v>
                </c:pt>
                <c:pt idx="675">
                  <c:v>9.5871999999999993</c:v>
                </c:pt>
                <c:pt idx="676">
                  <c:v>9.6083499999999997</c:v>
                </c:pt>
                <c:pt idx="677">
                  <c:v>9.6295000000000002</c:v>
                </c:pt>
                <c:pt idx="678">
                  <c:v>9.6507249999999996</c:v>
                </c:pt>
                <c:pt idx="679">
                  <c:v>9.6719500000000007</c:v>
                </c:pt>
                <c:pt idx="680">
                  <c:v>9.693225</c:v>
                </c:pt>
                <c:pt idx="681">
                  <c:v>9.7145250000000001</c:v>
                </c:pt>
                <c:pt idx="682">
                  <c:v>9.7357750000000003</c:v>
                </c:pt>
                <c:pt idx="683">
                  <c:v>9.7569499999999998</c:v>
                </c:pt>
                <c:pt idx="684">
                  <c:v>9.7780749999999994</c:v>
                </c:pt>
                <c:pt idx="685">
                  <c:v>9.7991499999999991</c:v>
                </c:pt>
                <c:pt idx="686">
                  <c:v>9.8201750000000008</c:v>
                </c:pt>
                <c:pt idx="687">
                  <c:v>9.8411749999999998</c:v>
                </c:pt>
                <c:pt idx="688">
                  <c:v>9.8621249999999989</c:v>
                </c:pt>
                <c:pt idx="689">
                  <c:v>9.8830749999999998</c:v>
                </c:pt>
                <c:pt idx="690">
                  <c:v>9.9039999999999999</c:v>
                </c:pt>
                <c:pt idx="691">
                  <c:v>9.924925</c:v>
                </c:pt>
                <c:pt idx="692">
                  <c:v>9.9458249999999992</c:v>
                </c:pt>
                <c:pt idx="693">
                  <c:v>9.9667000000000012</c:v>
                </c:pt>
                <c:pt idx="694">
                  <c:v>9.9876000000000005</c:v>
                </c:pt>
                <c:pt idx="695">
                  <c:v>10.008525000000001</c:v>
                </c:pt>
                <c:pt idx="696">
                  <c:v>10.029449999999999</c:v>
                </c:pt>
                <c:pt idx="697">
                  <c:v>10.0504</c:v>
                </c:pt>
                <c:pt idx="698">
                  <c:v>10.071375</c:v>
                </c:pt>
                <c:pt idx="699">
                  <c:v>10.092375000000001</c:v>
                </c:pt>
                <c:pt idx="700">
                  <c:v>10.1134</c:v>
                </c:pt>
                <c:pt idx="701">
                  <c:v>10.134475</c:v>
                </c:pt>
                <c:pt idx="702">
                  <c:v>10.155575000000001</c:v>
                </c:pt>
                <c:pt idx="703">
                  <c:v>10.176725000000001</c:v>
                </c:pt>
                <c:pt idx="704">
                  <c:v>10.197925</c:v>
                </c:pt>
                <c:pt idx="705">
                  <c:v>10.219175</c:v>
                </c:pt>
                <c:pt idx="706">
                  <c:v>10.240499999999999</c:v>
                </c:pt>
                <c:pt idx="707">
                  <c:v>10.261875</c:v>
                </c:pt>
                <c:pt idx="708">
                  <c:v>10.283299999999999</c:v>
                </c:pt>
                <c:pt idx="709">
                  <c:v>10.3048</c:v>
                </c:pt>
                <c:pt idx="710">
                  <c:v>10.3264</c:v>
                </c:pt>
                <c:pt idx="711">
                  <c:v>10.348050000000001</c:v>
                </c:pt>
                <c:pt idx="712">
                  <c:v>10.3698</c:v>
                </c:pt>
                <c:pt idx="713">
                  <c:v>10.39165</c:v>
                </c:pt>
                <c:pt idx="714">
                  <c:v>10.413575</c:v>
                </c:pt>
                <c:pt idx="715">
                  <c:v>10.435625</c:v>
                </c:pt>
                <c:pt idx="716">
                  <c:v>10.457750000000001</c:v>
                </c:pt>
                <c:pt idx="717">
                  <c:v>10.48</c:v>
                </c:pt>
                <c:pt idx="718">
                  <c:v>10.50235</c:v>
                </c:pt>
                <c:pt idx="719">
                  <c:v>10.524825</c:v>
                </c:pt>
                <c:pt idx="720">
                  <c:v>10.5474</c:v>
                </c:pt>
                <c:pt idx="721">
                  <c:v>10.57005</c:v>
                </c:pt>
                <c:pt idx="722">
                  <c:v>10.592799999999999</c:v>
                </c:pt>
                <c:pt idx="723">
                  <c:v>10.61565</c:v>
                </c:pt>
                <c:pt idx="724">
                  <c:v>10.638574999999999</c:v>
                </c:pt>
                <c:pt idx="725">
                  <c:v>10.661574999999999</c:v>
                </c:pt>
                <c:pt idx="726">
                  <c:v>10.684675</c:v>
                </c:pt>
                <c:pt idx="727">
                  <c:v>10.707875</c:v>
                </c:pt>
                <c:pt idx="728">
                  <c:v>10.73115</c:v>
                </c:pt>
                <c:pt idx="729">
                  <c:v>10.7545</c:v>
                </c:pt>
                <c:pt idx="730">
                  <c:v>10.777900000000001</c:v>
                </c:pt>
                <c:pt idx="731">
                  <c:v>10.801399999999999</c:v>
                </c:pt>
                <c:pt idx="732">
                  <c:v>10.824949999999999</c:v>
                </c:pt>
                <c:pt idx="733">
                  <c:v>10.848575</c:v>
                </c:pt>
                <c:pt idx="734">
                  <c:v>10.872249999999999</c:v>
                </c:pt>
                <c:pt idx="735">
                  <c:v>10.896000000000001</c:v>
                </c:pt>
                <c:pt idx="736">
                  <c:v>10.9198</c:v>
                </c:pt>
                <c:pt idx="737">
                  <c:v>10.9436</c:v>
                </c:pt>
                <c:pt idx="738">
                  <c:v>10.9674</c:v>
                </c:pt>
                <c:pt idx="739">
                  <c:v>10.991225</c:v>
                </c:pt>
                <c:pt idx="740">
                  <c:v>11.01505</c:v>
                </c:pt>
                <c:pt idx="741">
                  <c:v>11.03885</c:v>
                </c:pt>
                <c:pt idx="742">
                  <c:v>11.06265</c:v>
                </c:pt>
                <c:pt idx="743">
                  <c:v>11.086425</c:v>
                </c:pt>
                <c:pt idx="744">
                  <c:v>11.110150000000001</c:v>
                </c:pt>
                <c:pt idx="745">
                  <c:v>11.133825</c:v>
                </c:pt>
                <c:pt idx="746">
                  <c:v>11.157449999999999</c:v>
                </c:pt>
                <c:pt idx="747">
                  <c:v>11.180975</c:v>
                </c:pt>
                <c:pt idx="748">
                  <c:v>11.204374999999999</c:v>
                </c:pt>
                <c:pt idx="749">
                  <c:v>11.227625</c:v>
                </c:pt>
                <c:pt idx="750">
                  <c:v>11.2508</c:v>
                </c:pt>
                <c:pt idx="751">
                  <c:v>11.273875</c:v>
                </c:pt>
                <c:pt idx="752">
                  <c:v>11.296900000000001</c:v>
                </c:pt>
                <c:pt idx="753">
                  <c:v>11.319825</c:v>
                </c:pt>
                <c:pt idx="754">
                  <c:v>11.342625</c:v>
                </c:pt>
                <c:pt idx="755">
                  <c:v>11.365275</c:v>
                </c:pt>
                <c:pt idx="756">
                  <c:v>11.387575</c:v>
                </c:pt>
                <c:pt idx="757">
                  <c:v>11.409650000000001</c:v>
                </c:pt>
                <c:pt idx="758">
                  <c:v>11.4316</c:v>
                </c:pt>
                <c:pt idx="759">
                  <c:v>11.4535</c:v>
                </c:pt>
                <c:pt idx="760">
                  <c:v>11.475249999999999</c:v>
                </c:pt>
                <c:pt idx="761">
                  <c:v>11.4969</c:v>
                </c:pt>
                <c:pt idx="762">
                  <c:v>11.518475</c:v>
                </c:pt>
                <c:pt idx="763">
                  <c:v>11.540025</c:v>
                </c:pt>
                <c:pt idx="764">
                  <c:v>11.5616</c:v>
                </c:pt>
                <c:pt idx="765">
                  <c:v>11.583124999999999</c:v>
                </c:pt>
                <c:pt idx="766">
                  <c:v>11.604625</c:v>
                </c:pt>
                <c:pt idx="767">
                  <c:v>11.626125</c:v>
                </c:pt>
                <c:pt idx="768">
                  <c:v>11.647675</c:v>
                </c:pt>
                <c:pt idx="769">
                  <c:v>11.6692</c:v>
                </c:pt>
                <c:pt idx="770">
                  <c:v>11.690725</c:v>
                </c:pt>
                <c:pt idx="771">
                  <c:v>11.712300000000001</c:v>
                </c:pt>
                <c:pt idx="772">
                  <c:v>11.7339</c:v>
                </c:pt>
                <c:pt idx="773">
                  <c:v>11.755575</c:v>
                </c:pt>
                <c:pt idx="774">
                  <c:v>11.7773</c:v>
                </c:pt>
                <c:pt idx="775">
                  <c:v>11.799075</c:v>
                </c:pt>
                <c:pt idx="776">
                  <c:v>11.82095</c:v>
                </c:pt>
                <c:pt idx="777">
                  <c:v>11.842924999999999</c:v>
                </c:pt>
                <c:pt idx="778">
                  <c:v>11.864974999999999</c:v>
                </c:pt>
                <c:pt idx="779">
                  <c:v>11.887124999999999</c:v>
                </c:pt>
                <c:pt idx="780">
                  <c:v>11.90935</c:v>
                </c:pt>
                <c:pt idx="781">
                  <c:v>11.931650000000001</c:v>
                </c:pt>
                <c:pt idx="782">
                  <c:v>11.954049999999999</c:v>
                </c:pt>
                <c:pt idx="783">
                  <c:v>11.976525000000001</c:v>
                </c:pt>
                <c:pt idx="784">
                  <c:v>11.999174999999999</c:v>
                </c:pt>
                <c:pt idx="785">
                  <c:v>12.02195</c:v>
                </c:pt>
                <c:pt idx="786">
                  <c:v>12.044825000000001</c:v>
                </c:pt>
                <c:pt idx="787">
                  <c:v>12.067600000000001</c:v>
                </c:pt>
                <c:pt idx="788">
                  <c:v>12.090299999999999</c:v>
                </c:pt>
                <c:pt idx="789">
                  <c:v>12.11295</c:v>
                </c:pt>
                <c:pt idx="790">
                  <c:v>12.135475</c:v>
                </c:pt>
                <c:pt idx="791">
                  <c:v>12.157900000000001</c:v>
                </c:pt>
                <c:pt idx="792">
                  <c:v>12.180225</c:v>
                </c:pt>
                <c:pt idx="793">
                  <c:v>12.202475</c:v>
                </c:pt>
                <c:pt idx="794">
                  <c:v>12.224675</c:v>
                </c:pt>
                <c:pt idx="795">
                  <c:v>12.246824999999999</c:v>
                </c:pt>
                <c:pt idx="796">
                  <c:v>12.268924999999999</c:v>
                </c:pt>
                <c:pt idx="797">
                  <c:v>12.290975</c:v>
                </c:pt>
                <c:pt idx="798">
                  <c:v>12.313025</c:v>
                </c:pt>
                <c:pt idx="799">
                  <c:v>12.335050000000001</c:v>
                </c:pt>
                <c:pt idx="800">
                  <c:v>12.357075</c:v>
                </c:pt>
                <c:pt idx="801">
                  <c:v>12.379075</c:v>
                </c:pt>
                <c:pt idx="802">
                  <c:v>12.4011</c:v>
                </c:pt>
                <c:pt idx="803">
                  <c:v>12.423125000000001</c:v>
                </c:pt>
                <c:pt idx="804">
                  <c:v>12.445124999999999</c:v>
                </c:pt>
                <c:pt idx="805">
                  <c:v>12.46715</c:v>
                </c:pt>
                <c:pt idx="806">
                  <c:v>12.489174999999999</c:v>
                </c:pt>
                <c:pt idx="807">
                  <c:v>12.511225000000001</c:v>
                </c:pt>
                <c:pt idx="808">
                  <c:v>12.533250000000001</c:v>
                </c:pt>
                <c:pt idx="809">
                  <c:v>12.555274999999998</c:v>
                </c:pt>
                <c:pt idx="810">
                  <c:v>12.577299999999999</c:v>
                </c:pt>
                <c:pt idx="811">
                  <c:v>12.599274999999999</c:v>
                </c:pt>
                <c:pt idx="812">
                  <c:v>12.621199999999998</c:v>
                </c:pt>
                <c:pt idx="813">
                  <c:v>12.643099999999999</c:v>
                </c:pt>
                <c:pt idx="814">
                  <c:v>12.664949999999999</c:v>
                </c:pt>
                <c:pt idx="815">
                  <c:v>12.68675</c:v>
                </c:pt>
                <c:pt idx="816">
                  <c:v>12.708525000000002</c:v>
                </c:pt>
                <c:pt idx="817">
                  <c:v>12.730274999999999</c:v>
                </c:pt>
                <c:pt idx="818">
                  <c:v>12.751974999999998</c:v>
                </c:pt>
                <c:pt idx="819">
                  <c:v>12.773624999999999</c:v>
                </c:pt>
                <c:pt idx="820">
                  <c:v>12.795249999999999</c:v>
                </c:pt>
                <c:pt idx="821">
                  <c:v>12.816875</c:v>
                </c:pt>
                <c:pt idx="822">
                  <c:v>12.838450000000002</c:v>
                </c:pt>
                <c:pt idx="823">
                  <c:v>12.86</c:v>
                </c:pt>
                <c:pt idx="824">
                  <c:v>12.881525</c:v>
                </c:pt>
                <c:pt idx="825">
                  <c:v>12.903025000000001</c:v>
                </c:pt>
                <c:pt idx="826">
                  <c:v>12.924525000000001</c:v>
                </c:pt>
                <c:pt idx="827">
                  <c:v>12.946</c:v>
                </c:pt>
                <c:pt idx="828">
                  <c:v>12.967475</c:v>
                </c:pt>
                <c:pt idx="829">
                  <c:v>12.988900000000001</c:v>
                </c:pt>
                <c:pt idx="830">
                  <c:v>13.010350000000001</c:v>
                </c:pt>
                <c:pt idx="831">
                  <c:v>13.031775000000001</c:v>
                </c:pt>
                <c:pt idx="832">
                  <c:v>13.0532</c:v>
                </c:pt>
                <c:pt idx="833">
                  <c:v>13.074625000000001</c:v>
                </c:pt>
                <c:pt idx="834">
                  <c:v>13.096025000000001</c:v>
                </c:pt>
                <c:pt idx="835">
                  <c:v>13.117424999999999</c:v>
                </c:pt>
                <c:pt idx="836">
                  <c:v>13.138825000000001</c:v>
                </c:pt>
                <c:pt idx="837">
                  <c:v>13.160250000000001</c:v>
                </c:pt>
                <c:pt idx="838">
                  <c:v>13.181650000000001</c:v>
                </c:pt>
                <c:pt idx="839">
                  <c:v>13.203075</c:v>
                </c:pt>
                <c:pt idx="840">
                  <c:v>13.224500000000001</c:v>
                </c:pt>
                <c:pt idx="841">
                  <c:v>13.245899999999999</c:v>
                </c:pt>
                <c:pt idx="842">
                  <c:v>13.267325</c:v>
                </c:pt>
                <c:pt idx="843">
                  <c:v>13.288749999999999</c:v>
                </c:pt>
                <c:pt idx="844">
                  <c:v>13.3102</c:v>
                </c:pt>
                <c:pt idx="845">
                  <c:v>13.33165</c:v>
                </c:pt>
                <c:pt idx="846">
                  <c:v>13.353100000000001</c:v>
                </c:pt>
                <c:pt idx="847">
                  <c:v>13.374575</c:v>
                </c:pt>
                <c:pt idx="848">
                  <c:v>13.396075</c:v>
                </c:pt>
                <c:pt idx="849">
                  <c:v>13.417575000000001</c:v>
                </c:pt>
                <c:pt idx="850">
                  <c:v>13.439100000000002</c:v>
                </c:pt>
                <c:pt idx="851">
                  <c:v>13.460675</c:v>
                </c:pt>
                <c:pt idx="852">
                  <c:v>13.482250000000001</c:v>
                </c:pt>
                <c:pt idx="853">
                  <c:v>13.503875000000001</c:v>
                </c:pt>
                <c:pt idx="854">
                  <c:v>13.525525</c:v>
                </c:pt>
                <c:pt idx="855">
                  <c:v>13.547224999999999</c:v>
                </c:pt>
                <c:pt idx="856">
                  <c:v>13.568949999999999</c:v>
                </c:pt>
                <c:pt idx="857">
                  <c:v>13.590725000000001</c:v>
                </c:pt>
                <c:pt idx="858">
                  <c:v>13.612525</c:v>
                </c:pt>
                <c:pt idx="859">
                  <c:v>13.634375000000002</c:v>
                </c:pt>
                <c:pt idx="860">
                  <c:v>13.656275000000001</c:v>
                </c:pt>
                <c:pt idx="861">
                  <c:v>13.678199999999999</c:v>
                </c:pt>
                <c:pt idx="862">
                  <c:v>13.700150000000001</c:v>
                </c:pt>
                <c:pt idx="863">
                  <c:v>13.722149999999999</c:v>
                </c:pt>
                <c:pt idx="864">
                  <c:v>13.744175</c:v>
                </c:pt>
                <c:pt idx="865">
                  <c:v>13.766249999999999</c:v>
                </c:pt>
                <c:pt idx="866">
                  <c:v>13.788349999999999</c:v>
                </c:pt>
                <c:pt idx="867">
                  <c:v>13.810449999999999</c:v>
                </c:pt>
                <c:pt idx="868">
                  <c:v>13.832549999999999</c:v>
                </c:pt>
                <c:pt idx="869">
                  <c:v>13.854649999999999</c:v>
                </c:pt>
                <c:pt idx="870">
                  <c:v>13.876725</c:v>
                </c:pt>
                <c:pt idx="871">
                  <c:v>13.898774999999999</c:v>
                </c:pt>
                <c:pt idx="872">
                  <c:v>13.920850000000002</c:v>
                </c:pt>
                <c:pt idx="873">
                  <c:v>13.942950000000002</c:v>
                </c:pt>
                <c:pt idx="874">
                  <c:v>13.965025000000001</c:v>
                </c:pt>
                <c:pt idx="875">
                  <c:v>13.987125000000001</c:v>
                </c:pt>
                <c:pt idx="876">
                  <c:v>14.009225000000001</c:v>
                </c:pt>
                <c:pt idx="877">
                  <c:v>14.031325000000001</c:v>
                </c:pt>
                <c:pt idx="878">
                  <c:v>14.053425000000001</c:v>
                </c:pt>
                <c:pt idx="879">
                  <c:v>14.0755</c:v>
                </c:pt>
                <c:pt idx="880">
                  <c:v>14.097575000000001</c:v>
                </c:pt>
                <c:pt idx="881">
                  <c:v>14.119624999999999</c:v>
                </c:pt>
                <c:pt idx="882">
                  <c:v>14.141624999999999</c:v>
                </c:pt>
                <c:pt idx="883">
                  <c:v>14.163650000000001</c:v>
                </c:pt>
                <c:pt idx="884">
                  <c:v>14.185624999999998</c:v>
                </c:pt>
                <c:pt idx="885">
                  <c:v>14.207600000000001</c:v>
                </c:pt>
                <c:pt idx="886">
                  <c:v>14.229575000000001</c:v>
                </c:pt>
                <c:pt idx="887">
                  <c:v>14.251549999999998</c:v>
                </c:pt>
                <c:pt idx="888">
                  <c:v>14.2735</c:v>
                </c:pt>
                <c:pt idx="889">
                  <c:v>14.295399999999999</c:v>
                </c:pt>
                <c:pt idx="890">
                  <c:v>14.317274999999999</c:v>
                </c:pt>
                <c:pt idx="891">
                  <c:v>14.339099999999998</c:v>
                </c:pt>
                <c:pt idx="892">
                  <c:v>14.360925</c:v>
                </c:pt>
                <c:pt idx="893">
                  <c:v>14.382700000000002</c:v>
                </c:pt>
                <c:pt idx="894">
                  <c:v>14.404500000000001</c:v>
                </c:pt>
                <c:pt idx="895">
                  <c:v>14.426299999999999</c:v>
                </c:pt>
                <c:pt idx="896">
                  <c:v>14.448125000000001</c:v>
                </c:pt>
                <c:pt idx="897">
                  <c:v>14.469999999999999</c:v>
                </c:pt>
                <c:pt idx="898">
                  <c:v>14.491925</c:v>
                </c:pt>
                <c:pt idx="899">
                  <c:v>14.513925</c:v>
                </c:pt>
                <c:pt idx="900">
                  <c:v>14.535975000000001</c:v>
                </c:pt>
                <c:pt idx="901">
                  <c:v>14.558125</c:v>
                </c:pt>
                <c:pt idx="902">
                  <c:v>14.580350000000001</c:v>
                </c:pt>
                <c:pt idx="903">
                  <c:v>14.602675000000001</c:v>
                </c:pt>
                <c:pt idx="904">
                  <c:v>14.625075000000001</c:v>
                </c:pt>
                <c:pt idx="905">
                  <c:v>14.647550000000001</c:v>
                </c:pt>
                <c:pt idx="906">
                  <c:v>14.670125000000001</c:v>
                </c:pt>
                <c:pt idx="907">
                  <c:v>14.692774999999999</c:v>
                </c:pt>
                <c:pt idx="908">
                  <c:v>14.715525</c:v>
                </c:pt>
                <c:pt idx="909">
                  <c:v>14.738350000000001</c:v>
                </c:pt>
                <c:pt idx="910">
                  <c:v>14.76125</c:v>
                </c:pt>
                <c:pt idx="911">
                  <c:v>14.784274999999999</c:v>
                </c:pt>
                <c:pt idx="912">
                  <c:v>14.80735</c:v>
                </c:pt>
                <c:pt idx="913">
                  <c:v>14.830525</c:v>
                </c:pt>
                <c:pt idx="914">
                  <c:v>14.853774999999999</c:v>
                </c:pt>
                <c:pt idx="915">
                  <c:v>14.877124999999999</c:v>
                </c:pt>
                <c:pt idx="916">
                  <c:v>14.900525</c:v>
                </c:pt>
                <c:pt idx="917">
                  <c:v>14.924024999999999</c:v>
                </c:pt>
                <c:pt idx="918">
                  <c:v>14.947574999999999</c:v>
                </c:pt>
                <c:pt idx="919">
                  <c:v>14.971175000000001</c:v>
                </c:pt>
                <c:pt idx="920">
                  <c:v>14.994874999999999</c:v>
                </c:pt>
                <c:pt idx="921">
                  <c:v>15.018599999999999</c:v>
                </c:pt>
                <c:pt idx="922">
                  <c:v>15.042375</c:v>
                </c:pt>
                <c:pt idx="923">
                  <c:v>15.066224999999999</c:v>
                </c:pt>
                <c:pt idx="924">
                  <c:v>15.090100000000001</c:v>
                </c:pt>
                <c:pt idx="925">
                  <c:v>15.114025</c:v>
                </c:pt>
                <c:pt idx="926">
                  <c:v>15.137999999999998</c:v>
                </c:pt>
                <c:pt idx="927">
                  <c:v>15.162000000000001</c:v>
                </c:pt>
                <c:pt idx="928">
                  <c:v>15.186050000000002</c:v>
                </c:pt>
                <c:pt idx="929">
                  <c:v>15.210125</c:v>
                </c:pt>
                <c:pt idx="930">
                  <c:v>15.234249999999999</c:v>
                </c:pt>
                <c:pt idx="931">
                  <c:v>15.2584</c:v>
                </c:pt>
                <c:pt idx="932">
                  <c:v>15.282599999999999</c:v>
                </c:pt>
                <c:pt idx="933">
                  <c:v>15.306824999999998</c:v>
                </c:pt>
                <c:pt idx="934">
                  <c:v>15.331075</c:v>
                </c:pt>
                <c:pt idx="935">
                  <c:v>15.355350000000001</c:v>
                </c:pt>
                <c:pt idx="936">
                  <c:v>15.379675000000001</c:v>
                </c:pt>
                <c:pt idx="937">
                  <c:v>15.40405</c:v>
                </c:pt>
                <c:pt idx="938">
                  <c:v>15.428425000000001</c:v>
                </c:pt>
                <c:pt idx="939">
                  <c:v>15.452850000000002</c:v>
                </c:pt>
                <c:pt idx="940">
                  <c:v>15.477325</c:v>
                </c:pt>
                <c:pt idx="941">
                  <c:v>15.501825</c:v>
                </c:pt>
                <c:pt idx="942">
                  <c:v>15.526350000000001</c:v>
                </c:pt>
                <c:pt idx="943">
                  <c:v>15.550924999999999</c:v>
                </c:pt>
                <c:pt idx="944">
                  <c:v>15.575525000000001</c:v>
                </c:pt>
                <c:pt idx="945">
                  <c:v>15.600175</c:v>
                </c:pt>
                <c:pt idx="946">
                  <c:v>15.624874999999999</c:v>
                </c:pt>
                <c:pt idx="947">
                  <c:v>15.6496</c:v>
                </c:pt>
                <c:pt idx="948">
                  <c:v>15.674375</c:v>
                </c:pt>
                <c:pt idx="949">
                  <c:v>15.699175000000002</c:v>
                </c:pt>
                <c:pt idx="950">
                  <c:v>15.724024999999999</c:v>
                </c:pt>
                <c:pt idx="951">
                  <c:v>15.748875000000002</c:v>
                </c:pt>
                <c:pt idx="952">
                  <c:v>15.77375</c:v>
                </c:pt>
                <c:pt idx="953">
                  <c:v>15.79865</c:v>
                </c:pt>
                <c:pt idx="954">
                  <c:v>15.823575000000002</c:v>
                </c:pt>
                <c:pt idx="955">
                  <c:v>15.848499999999998</c:v>
                </c:pt>
                <c:pt idx="956">
                  <c:v>15.873475000000001</c:v>
                </c:pt>
                <c:pt idx="957">
                  <c:v>15.89845</c:v>
                </c:pt>
                <c:pt idx="958">
                  <c:v>15.923475000000002</c:v>
                </c:pt>
                <c:pt idx="959">
                  <c:v>15.948525</c:v>
                </c:pt>
                <c:pt idx="960">
                  <c:v>15.973575</c:v>
                </c:pt>
                <c:pt idx="961">
                  <c:v>15.998675</c:v>
                </c:pt>
                <c:pt idx="962">
                  <c:v>16.023775000000001</c:v>
                </c:pt>
                <c:pt idx="963">
                  <c:v>16.048925000000001</c:v>
                </c:pt>
                <c:pt idx="964">
                  <c:v>16.074075000000001</c:v>
                </c:pt>
                <c:pt idx="965">
                  <c:v>16.099250000000001</c:v>
                </c:pt>
                <c:pt idx="966">
                  <c:v>16.124450000000003</c:v>
                </c:pt>
                <c:pt idx="967">
                  <c:v>16.149674999999998</c:v>
                </c:pt>
                <c:pt idx="968">
                  <c:v>16.174925000000002</c:v>
                </c:pt>
                <c:pt idx="969">
                  <c:v>16.200200000000002</c:v>
                </c:pt>
                <c:pt idx="970">
                  <c:v>16.225474999999999</c:v>
                </c:pt>
                <c:pt idx="971">
                  <c:v>16.250775000000001</c:v>
                </c:pt>
                <c:pt idx="972">
                  <c:v>16.2761</c:v>
                </c:pt>
                <c:pt idx="973">
                  <c:v>16.301449999999999</c:v>
                </c:pt>
                <c:pt idx="974">
                  <c:v>16.326799999999999</c:v>
                </c:pt>
                <c:pt idx="975">
                  <c:v>16.3522</c:v>
                </c:pt>
                <c:pt idx="976">
                  <c:v>16.377600000000001</c:v>
                </c:pt>
                <c:pt idx="977">
                  <c:v>16.40305</c:v>
                </c:pt>
                <c:pt idx="978">
                  <c:v>16.4285</c:v>
                </c:pt>
                <c:pt idx="979">
                  <c:v>16.453975</c:v>
                </c:pt>
                <c:pt idx="980">
                  <c:v>16.47945</c:v>
                </c:pt>
                <c:pt idx="981">
                  <c:v>16.504974999999998</c:v>
                </c:pt>
                <c:pt idx="982">
                  <c:v>16.5305</c:v>
                </c:pt>
                <c:pt idx="983">
                  <c:v>16.556075</c:v>
                </c:pt>
                <c:pt idx="984">
                  <c:v>16.58165</c:v>
                </c:pt>
                <c:pt idx="985">
                  <c:v>16.607250000000001</c:v>
                </c:pt>
                <c:pt idx="986">
                  <c:v>16.632899999999999</c:v>
                </c:pt>
                <c:pt idx="987">
                  <c:v>16.658549999999998</c:v>
                </c:pt>
                <c:pt idx="988">
                  <c:v>16.684225000000001</c:v>
                </c:pt>
                <c:pt idx="989">
                  <c:v>16.709950000000003</c:v>
                </c:pt>
                <c:pt idx="990">
                  <c:v>16.735700000000001</c:v>
                </c:pt>
                <c:pt idx="991">
                  <c:v>16.761475000000001</c:v>
                </c:pt>
                <c:pt idx="992">
                  <c:v>16.787299999999998</c:v>
                </c:pt>
                <c:pt idx="993">
                  <c:v>16.813124999999999</c:v>
                </c:pt>
                <c:pt idx="994">
                  <c:v>16.839000000000002</c:v>
                </c:pt>
                <c:pt idx="995">
                  <c:v>16.864924999999999</c:v>
                </c:pt>
                <c:pt idx="996">
                  <c:v>16.890925000000003</c:v>
                </c:pt>
                <c:pt idx="997">
                  <c:v>16.916700000000002</c:v>
                </c:pt>
                <c:pt idx="998">
                  <c:v>16.942225000000001</c:v>
                </c:pt>
                <c:pt idx="999">
                  <c:v>16.967575</c:v>
                </c:pt>
                <c:pt idx="1000">
                  <c:v>16.992725</c:v>
                </c:pt>
                <c:pt idx="1001">
                  <c:v>17.017674999999997</c:v>
                </c:pt>
                <c:pt idx="1002">
                  <c:v>17.042425000000001</c:v>
                </c:pt>
                <c:pt idx="1003">
                  <c:v>17.067025000000001</c:v>
                </c:pt>
                <c:pt idx="1004">
                  <c:v>17.0915</c:v>
                </c:pt>
                <c:pt idx="1005">
                  <c:v>17.115874999999999</c:v>
                </c:pt>
                <c:pt idx="1006">
                  <c:v>17.1402</c:v>
                </c:pt>
                <c:pt idx="1007">
                  <c:v>17.164349999999999</c:v>
                </c:pt>
                <c:pt idx="1008">
                  <c:v>17.188375000000001</c:v>
                </c:pt>
                <c:pt idx="1009">
                  <c:v>17.212274999999998</c:v>
                </c:pt>
                <c:pt idx="1010">
                  <c:v>17.2361</c:v>
                </c:pt>
                <c:pt idx="1011">
                  <c:v>17.259824999999999</c:v>
                </c:pt>
                <c:pt idx="1012">
                  <c:v>17.283474999999999</c:v>
                </c:pt>
                <c:pt idx="1013">
                  <c:v>17.30705</c:v>
                </c:pt>
                <c:pt idx="1014">
                  <c:v>17.330575</c:v>
                </c:pt>
                <c:pt idx="1015">
                  <c:v>17.354049999999997</c:v>
                </c:pt>
                <c:pt idx="1016">
                  <c:v>17.377475</c:v>
                </c:pt>
                <c:pt idx="1017">
                  <c:v>17.400850000000002</c:v>
                </c:pt>
                <c:pt idx="1018">
                  <c:v>17.424150000000001</c:v>
                </c:pt>
                <c:pt idx="1019">
                  <c:v>17.447424999999999</c:v>
                </c:pt>
                <c:pt idx="1020">
                  <c:v>17.470625000000002</c:v>
                </c:pt>
                <c:pt idx="1021">
                  <c:v>17.4938</c:v>
                </c:pt>
                <c:pt idx="1022">
                  <c:v>17.516925000000001</c:v>
                </c:pt>
                <c:pt idx="1023">
                  <c:v>17.540025</c:v>
                </c:pt>
                <c:pt idx="1024">
                  <c:v>17.563100000000002</c:v>
                </c:pt>
                <c:pt idx="1025">
                  <c:v>17.58615</c:v>
                </c:pt>
                <c:pt idx="1026">
                  <c:v>17.609175</c:v>
                </c:pt>
                <c:pt idx="1027">
                  <c:v>17.632225000000002</c:v>
                </c:pt>
                <c:pt idx="1028">
                  <c:v>17.655249999999999</c:v>
                </c:pt>
                <c:pt idx="1029">
                  <c:v>17.6783</c:v>
                </c:pt>
                <c:pt idx="1030">
                  <c:v>17.701325000000001</c:v>
                </c:pt>
                <c:pt idx="1031">
                  <c:v>17.724400000000003</c:v>
                </c:pt>
                <c:pt idx="1032">
                  <c:v>17.747499999999999</c:v>
                </c:pt>
                <c:pt idx="1033">
                  <c:v>17.77065</c:v>
                </c:pt>
                <c:pt idx="1034">
                  <c:v>17.793875</c:v>
                </c:pt>
                <c:pt idx="1035">
                  <c:v>17.817150000000002</c:v>
                </c:pt>
                <c:pt idx="1036">
                  <c:v>17.840500000000002</c:v>
                </c:pt>
                <c:pt idx="1037">
                  <c:v>17.863975</c:v>
                </c:pt>
                <c:pt idx="1038">
                  <c:v>17.887550000000001</c:v>
                </c:pt>
                <c:pt idx="1039">
                  <c:v>17.911250000000003</c:v>
                </c:pt>
                <c:pt idx="1040">
                  <c:v>17.935075000000001</c:v>
                </c:pt>
                <c:pt idx="1041">
                  <c:v>17.9589</c:v>
                </c:pt>
                <c:pt idx="1042">
                  <c:v>17.982699999999998</c:v>
                </c:pt>
                <c:pt idx="1043">
                  <c:v>18.006449999999997</c:v>
                </c:pt>
                <c:pt idx="1044">
                  <c:v>18.030149999999999</c:v>
                </c:pt>
                <c:pt idx="1045">
                  <c:v>18.053799999999999</c:v>
                </c:pt>
                <c:pt idx="1046">
                  <c:v>18.077424999999998</c:v>
                </c:pt>
                <c:pt idx="1047">
                  <c:v>18.100999999999999</c:v>
                </c:pt>
                <c:pt idx="1048">
                  <c:v>18.124549999999999</c:v>
                </c:pt>
                <c:pt idx="1049">
                  <c:v>18.148049999999998</c:v>
                </c:pt>
                <c:pt idx="1050">
                  <c:v>18.17155</c:v>
                </c:pt>
                <c:pt idx="1051">
                  <c:v>18.195049999999998</c:v>
                </c:pt>
                <c:pt idx="1052">
                  <c:v>18.218500000000002</c:v>
                </c:pt>
                <c:pt idx="1053">
                  <c:v>18.241975</c:v>
                </c:pt>
                <c:pt idx="1054">
                  <c:v>18.2654</c:v>
                </c:pt>
                <c:pt idx="1055">
                  <c:v>18.288799999999998</c:v>
                </c:pt>
                <c:pt idx="1056">
                  <c:v>18.312175</c:v>
                </c:pt>
                <c:pt idx="1057">
                  <c:v>18.3355</c:v>
                </c:pt>
                <c:pt idx="1058">
                  <c:v>18.358825</c:v>
                </c:pt>
                <c:pt idx="1059">
                  <c:v>18.382124999999998</c:v>
                </c:pt>
                <c:pt idx="1060">
                  <c:v>18.4054</c:v>
                </c:pt>
                <c:pt idx="1061">
                  <c:v>18.428649999999998</c:v>
                </c:pt>
                <c:pt idx="1062">
                  <c:v>18.451899999999998</c:v>
                </c:pt>
                <c:pt idx="1063">
                  <c:v>18.475125000000002</c:v>
                </c:pt>
                <c:pt idx="1064">
                  <c:v>18.498324999999998</c:v>
                </c:pt>
                <c:pt idx="1065">
                  <c:v>18.5215</c:v>
                </c:pt>
                <c:pt idx="1066">
                  <c:v>18.544674999999998</c:v>
                </c:pt>
                <c:pt idx="1067">
                  <c:v>18.567824999999999</c:v>
                </c:pt>
                <c:pt idx="1068">
                  <c:v>18.590975</c:v>
                </c:pt>
                <c:pt idx="1069">
                  <c:v>18.614100000000001</c:v>
                </c:pt>
                <c:pt idx="1070">
                  <c:v>18.637224999999997</c:v>
                </c:pt>
                <c:pt idx="1071">
                  <c:v>18.660350000000001</c:v>
                </c:pt>
                <c:pt idx="1072">
                  <c:v>18.683449999999997</c:v>
                </c:pt>
                <c:pt idx="1073">
                  <c:v>18.70655</c:v>
                </c:pt>
                <c:pt idx="1074">
                  <c:v>18.729649999999999</c:v>
                </c:pt>
                <c:pt idx="1075">
                  <c:v>18.752725000000002</c:v>
                </c:pt>
                <c:pt idx="1076">
                  <c:v>18.7758</c:v>
                </c:pt>
                <c:pt idx="1077">
                  <c:v>18.798875000000002</c:v>
                </c:pt>
                <c:pt idx="1078">
                  <c:v>18.821925</c:v>
                </c:pt>
                <c:pt idx="1079">
                  <c:v>18.844975000000002</c:v>
                </c:pt>
                <c:pt idx="1080">
                  <c:v>18.868024999999999</c:v>
                </c:pt>
                <c:pt idx="1081">
                  <c:v>18.891024999999999</c:v>
                </c:pt>
                <c:pt idx="1082">
                  <c:v>18.914025000000002</c:v>
                </c:pt>
                <c:pt idx="1083">
                  <c:v>18.937000000000001</c:v>
                </c:pt>
                <c:pt idx="1084">
                  <c:v>18.959949999999999</c:v>
                </c:pt>
                <c:pt idx="1085">
                  <c:v>18.982875</c:v>
                </c:pt>
                <c:pt idx="1086">
                  <c:v>19.005775</c:v>
                </c:pt>
                <c:pt idx="1087">
                  <c:v>19.028675</c:v>
                </c:pt>
                <c:pt idx="1088">
                  <c:v>19.051524999999998</c:v>
                </c:pt>
                <c:pt idx="1089">
                  <c:v>19.074400000000001</c:v>
                </c:pt>
                <c:pt idx="1090">
                  <c:v>19.097225000000002</c:v>
                </c:pt>
                <c:pt idx="1091">
                  <c:v>19.120075</c:v>
                </c:pt>
                <c:pt idx="1092">
                  <c:v>19.142899999999997</c:v>
                </c:pt>
                <c:pt idx="1093">
                  <c:v>19.165700000000001</c:v>
                </c:pt>
                <c:pt idx="1094">
                  <c:v>19.188500000000001</c:v>
                </c:pt>
                <c:pt idx="1095">
                  <c:v>19.211300000000001</c:v>
                </c:pt>
                <c:pt idx="1096">
                  <c:v>19.23405</c:v>
                </c:pt>
                <c:pt idx="1097">
                  <c:v>19.256824999999999</c:v>
                </c:pt>
                <c:pt idx="1098">
                  <c:v>19.279574999999998</c:v>
                </c:pt>
                <c:pt idx="1099">
                  <c:v>19.302325</c:v>
                </c:pt>
                <c:pt idx="1100">
                  <c:v>19.325049999999997</c:v>
                </c:pt>
                <c:pt idx="1101">
                  <c:v>19.347774999999999</c:v>
                </c:pt>
                <c:pt idx="1102">
                  <c:v>19.370525000000001</c:v>
                </c:pt>
                <c:pt idx="1103">
                  <c:v>19.393250000000002</c:v>
                </c:pt>
                <c:pt idx="1104">
                  <c:v>19.416</c:v>
                </c:pt>
                <c:pt idx="1105">
                  <c:v>19.438725000000002</c:v>
                </c:pt>
                <c:pt idx="1106">
                  <c:v>19.461449999999999</c:v>
                </c:pt>
                <c:pt idx="1107">
                  <c:v>19.484199999999998</c:v>
                </c:pt>
                <c:pt idx="1108">
                  <c:v>19.50695</c:v>
                </c:pt>
                <c:pt idx="1109">
                  <c:v>19.529724999999999</c:v>
                </c:pt>
                <c:pt idx="1110">
                  <c:v>19.552525000000003</c:v>
                </c:pt>
                <c:pt idx="1111">
                  <c:v>19.575324999999999</c:v>
                </c:pt>
                <c:pt idx="1112">
                  <c:v>19.59815</c:v>
                </c:pt>
                <c:pt idx="1113">
                  <c:v>19.620974999999998</c:v>
                </c:pt>
                <c:pt idx="1114">
                  <c:v>19.64385</c:v>
                </c:pt>
                <c:pt idx="1115">
                  <c:v>19.66675</c:v>
                </c:pt>
                <c:pt idx="1116">
                  <c:v>19.68965</c:v>
                </c:pt>
                <c:pt idx="1117">
                  <c:v>19.712599999999998</c:v>
                </c:pt>
                <c:pt idx="1118">
                  <c:v>19.73555</c:v>
                </c:pt>
                <c:pt idx="1119">
                  <c:v>19.75855</c:v>
                </c:pt>
                <c:pt idx="1120">
                  <c:v>19.781549999999999</c:v>
                </c:pt>
                <c:pt idx="1121">
                  <c:v>19.804575</c:v>
                </c:pt>
                <c:pt idx="1122">
                  <c:v>19.827624999999998</c:v>
                </c:pt>
                <c:pt idx="1123">
                  <c:v>19.8507</c:v>
                </c:pt>
                <c:pt idx="1124">
                  <c:v>19.873799999999999</c:v>
                </c:pt>
                <c:pt idx="1125">
                  <c:v>19.896925</c:v>
                </c:pt>
                <c:pt idx="1126">
                  <c:v>19.920075000000001</c:v>
                </c:pt>
                <c:pt idx="1127">
                  <c:v>19.943250000000003</c:v>
                </c:pt>
                <c:pt idx="1128">
                  <c:v>19.966424999999997</c:v>
                </c:pt>
                <c:pt idx="1129">
                  <c:v>19.989650000000001</c:v>
                </c:pt>
                <c:pt idx="1130">
                  <c:v>20.012875000000001</c:v>
                </c:pt>
                <c:pt idx="1131">
                  <c:v>20.036124999999998</c:v>
                </c:pt>
                <c:pt idx="1132">
                  <c:v>20.059374999999999</c:v>
                </c:pt>
                <c:pt idx="1133">
                  <c:v>20.082599999999999</c:v>
                </c:pt>
                <c:pt idx="1134">
                  <c:v>20.105799999999999</c:v>
                </c:pt>
                <c:pt idx="1135">
                  <c:v>20.129000000000001</c:v>
                </c:pt>
                <c:pt idx="1136">
                  <c:v>20.152149999999999</c:v>
                </c:pt>
                <c:pt idx="1137">
                  <c:v>20.175274999999999</c:v>
                </c:pt>
                <c:pt idx="1138">
                  <c:v>20.198399999999999</c:v>
                </c:pt>
                <c:pt idx="1139">
                  <c:v>20.221525</c:v>
                </c:pt>
                <c:pt idx="1140">
                  <c:v>20.244624999999999</c:v>
                </c:pt>
                <c:pt idx="1141">
                  <c:v>20.267699999999998</c:v>
                </c:pt>
                <c:pt idx="1142">
                  <c:v>20.290749999999999</c:v>
                </c:pt>
                <c:pt idx="1143">
                  <c:v>20.313775</c:v>
                </c:pt>
                <c:pt idx="1144">
                  <c:v>20.3368</c:v>
                </c:pt>
                <c:pt idx="1145">
                  <c:v>20.359825000000001</c:v>
                </c:pt>
                <c:pt idx="1146">
                  <c:v>20.382825</c:v>
                </c:pt>
                <c:pt idx="1147">
                  <c:v>20.405825</c:v>
                </c:pt>
                <c:pt idx="1148">
                  <c:v>20.428825</c:v>
                </c:pt>
                <c:pt idx="1149">
                  <c:v>20.45185</c:v>
                </c:pt>
                <c:pt idx="1150">
                  <c:v>20.47485</c:v>
                </c:pt>
                <c:pt idx="1151">
                  <c:v>20.497875000000001</c:v>
                </c:pt>
                <c:pt idx="1152">
                  <c:v>20.520900000000001</c:v>
                </c:pt>
                <c:pt idx="1153">
                  <c:v>20.543924999999998</c:v>
                </c:pt>
                <c:pt idx="1154">
                  <c:v>20.566975000000003</c:v>
                </c:pt>
                <c:pt idx="1155">
                  <c:v>20.59</c:v>
                </c:pt>
                <c:pt idx="1156">
                  <c:v>20.613050000000001</c:v>
                </c:pt>
                <c:pt idx="1157">
                  <c:v>20.636099999999999</c:v>
                </c:pt>
                <c:pt idx="1158">
                  <c:v>20.65915</c:v>
                </c:pt>
                <c:pt idx="1159">
                  <c:v>20.682200000000002</c:v>
                </c:pt>
                <c:pt idx="1160">
                  <c:v>20.705275</c:v>
                </c:pt>
                <c:pt idx="1161">
                  <c:v>20.728325000000002</c:v>
                </c:pt>
                <c:pt idx="1162">
                  <c:v>20.751374999999999</c:v>
                </c:pt>
                <c:pt idx="1163">
                  <c:v>20.774425000000001</c:v>
                </c:pt>
                <c:pt idx="1164">
                  <c:v>20.797475000000002</c:v>
                </c:pt>
                <c:pt idx="1165">
                  <c:v>20.820525</c:v>
                </c:pt>
                <c:pt idx="1166">
                  <c:v>20.843575000000001</c:v>
                </c:pt>
                <c:pt idx="1167">
                  <c:v>20.866624999999999</c:v>
                </c:pt>
                <c:pt idx="1168">
                  <c:v>20.88965</c:v>
                </c:pt>
                <c:pt idx="1169">
                  <c:v>20.912700000000001</c:v>
                </c:pt>
                <c:pt idx="1170">
                  <c:v>20.935724999999998</c:v>
                </c:pt>
                <c:pt idx="1171">
                  <c:v>20.958774999999999</c:v>
                </c:pt>
                <c:pt idx="1172">
                  <c:v>20.9818</c:v>
                </c:pt>
                <c:pt idx="1173">
                  <c:v>21.004775000000002</c:v>
                </c:pt>
                <c:pt idx="1174">
                  <c:v>21.027775000000002</c:v>
                </c:pt>
                <c:pt idx="1175">
                  <c:v>21.050774999999998</c:v>
                </c:pt>
                <c:pt idx="1176">
                  <c:v>21.073725</c:v>
                </c:pt>
                <c:pt idx="1177">
                  <c:v>21.096699999999998</c:v>
                </c:pt>
                <c:pt idx="1178">
                  <c:v>21.119674999999997</c:v>
                </c:pt>
                <c:pt idx="1179">
                  <c:v>21.142625000000002</c:v>
                </c:pt>
                <c:pt idx="1180">
                  <c:v>21.165575</c:v>
                </c:pt>
                <c:pt idx="1181">
                  <c:v>21.188549999999999</c:v>
                </c:pt>
                <c:pt idx="1182">
                  <c:v>21.211500000000001</c:v>
                </c:pt>
                <c:pt idx="1183">
                  <c:v>21.234449999999999</c:v>
                </c:pt>
                <c:pt idx="1184">
                  <c:v>21.257400000000001</c:v>
                </c:pt>
                <c:pt idx="1185">
                  <c:v>21.280350000000002</c:v>
                </c:pt>
                <c:pt idx="1186">
                  <c:v>21.3033</c:v>
                </c:pt>
                <c:pt idx="1187">
                  <c:v>21.326249999999998</c:v>
                </c:pt>
                <c:pt idx="1188">
                  <c:v>21.3492</c:v>
                </c:pt>
                <c:pt idx="1189">
                  <c:v>21.372150000000001</c:v>
                </c:pt>
                <c:pt idx="1190">
                  <c:v>21.395099999999999</c:v>
                </c:pt>
                <c:pt idx="1191">
                  <c:v>21.418050000000001</c:v>
                </c:pt>
                <c:pt idx="1192">
                  <c:v>21.440999999999999</c:v>
                </c:pt>
                <c:pt idx="1193">
                  <c:v>21.463974999999998</c:v>
                </c:pt>
                <c:pt idx="1194">
                  <c:v>21.48695</c:v>
                </c:pt>
                <c:pt idx="1195">
                  <c:v>21.50995</c:v>
                </c:pt>
                <c:pt idx="1196">
                  <c:v>21.53295</c:v>
                </c:pt>
                <c:pt idx="1197">
                  <c:v>21.555975</c:v>
                </c:pt>
                <c:pt idx="1198">
                  <c:v>21.579049999999999</c:v>
                </c:pt>
                <c:pt idx="1199">
                  <c:v>21.602125000000001</c:v>
                </c:pt>
                <c:pt idx="1200">
                  <c:v>21.625225</c:v>
                </c:pt>
                <c:pt idx="1201">
                  <c:v>21.648325</c:v>
                </c:pt>
                <c:pt idx="1202">
                  <c:v>21.671424999999999</c:v>
                </c:pt>
                <c:pt idx="1203">
                  <c:v>21.694525000000002</c:v>
                </c:pt>
                <c:pt idx="1204">
                  <c:v>21.717649999999999</c:v>
                </c:pt>
                <c:pt idx="1205">
                  <c:v>21.7408</c:v>
                </c:pt>
                <c:pt idx="1206">
                  <c:v>21.763950000000001</c:v>
                </c:pt>
                <c:pt idx="1207">
                  <c:v>21.787100000000002</c:v>
                </c:pt>
                <c:pt idx="1208">
                  <c:v>21.81025</c:v>
                </c:pt>
                <c:pt idx="1209">
                  <c:v>21.833449999999999</c:v>
                </c:pt>
                <c:pt idx="1210">
                  <c:v>21.856624999999998</c:v>
                </c:pt>
                <c:pt idx="1211">
                  <c:v>21.879850000000001</c:v>
                </c:pt>
                <c:pt idx="1212">
                  <c:v>21.903075000000001</c:v>
                </c:pt>
                <c:pt idx="1213">
                  <c:v>21.926324999999999</c:v>
                </c:pt>
                <c:pt idx="1214">
                  <c:v>21.9496</c:v>
                </c:pt>
                <c:pt idx="1215">
                  <c:v>21.972899999999999</c:v>
                </c:pt>
                <c:pt idx="1216">
                  <c:v>21.99625</c:v>
                </c:pt>
                <c:pt idx="1217">
                  <c:v>22.019600000000001</c:v>
                </c:pt>
                <c:pt idx="1218">
                  <c:v>22.042999999999999</c:v>
                </c:pt>
                <c:pt idx="1219">
                  <c:v>22.066425000000002</c:v>
                </c:pt>
                <c:pt idx="1220">
                  <c:v>22.089874999999999</c:v>
                </c:pt>
                <c:pt idx="1221">
                  <c:v>22.113350000000001</c:v>
                </c:pt>
                <c:pt idx="1222">
                  <c:v>22.136775</c:v>
                </c:pt>
                <c:pt idx="1223">
                  <c:v>22.160174999999999</c:v>
                </c:pt>
                <c:pt idx="1224">
                  <c:v>22.183575000000001</c:v>
                </c:pt>
                <c:pt idx="1225">
                  <c:v>22.206949999999999</c:v>
                </c:pt>
                <c:pt idx="1226">
                  <c:v>22.2303</c:v>
                </c:pt>
                <c:pt idx="1227">
                  <c:v>22.253675000000001</c:v>
                </c:pt>
                <c:pt idx="1228">
                  <c:v>22.277050000000003</c:v>
                </c:pt>
                <c:pt idx="1229">
                  <c:v>22.300449999999998</c:v>
                </c:pt>
                <c:pt idx="1230">
                  <c:v>22.323875000000001</c:v>
                </c:pt>
                <c:pt idx="1231">
                  <c:v>22.347349999999999</c:v>
                </c:pt>
                <c:pt idx="1232">
                  <c:v>22.370875000000002</c:v>
                </c:pt>
                <c:pt idx="1233">
                  <c:v>22.394449999999999</c:v>
                </c:pt>
                <c:pt idx="1234">
                  <c:v>22.418075000000002</c:v>
                </c:pt>
                <c:pt idx="1235">
                  <c:v>22.441749999999999</c:v>
                </c:pt>
                <c:pt idx="1236">
                  <c:v>22.465499999999999</c:v>
                </c:pt>
                <c:pt idx="1237">
                  <c:v>22.489324999999997</c:v>
                </c:pt>
                <c:pt idx="1238">
                  <c:v>22.513225000000002</c:v>
                </c:pt>
                <c:pt idx="1239">
                  <c:v>22.537175000000001</c:v>
                </c:pt>
                <c:pt idx="1240">
                  <c:v>22.561174999999999</c:v>
                </c:pt>
                <c:pt idx="1241">
                  <c:v>22.585250000000002</c:v>
                </c:pt>
                <c:pt idx="1242">
                  <c:v>22.609375</c:v>
                </c:pt>
                <c:pt idx="1243">
                  <c:v>22.633575</c:v>
                </c:pt>
                <c:pt idx="1244">
                  <c:v>22.657825000000003</c:v>
                </c:pt>
                <c:pt idx="1245">
                  <c:v>22.68215</c:v>
                </c:pt>
                <c:pt idx="1246">
                  <c:v>22.706524999999999</c:v>
                </c:pt>
                <c:pt idx="1247">
                  <c:v>22.730975000000001</c:v>
                </c:pt>
                <c:pt idx="1248">
                  <c:v>22.75545</c:v>
                </c:pt>
                <c:pt idx="1249">
                  <c:v>22.780025000000002</c:v>
                </c:pt>
                <c:pt idx="1250">
                  <c:v>22.804625000000001</c:v>
                </c:pt>
                <c:pt idx="1251">
                  <c:v>22.8293</c:v>
                </c:pt>
                <c:pt idx="1252">
                  <c:v>22.854025</c:v>
                </c:pt>
                <c:pt idx="1253">
                  <c:v>22.878824999999999</c:v>
                </c:pt>
                <c:pt idx="1254">
                  <c:v>22.903675</c:v>
                </c:pt>
                <c:pt idx="1255">
                  <c:v>22.928575000000002</c:v>
                </c:pt>
                <c:pt idx="1256">
                  <c:v>22.953524999999999</c:v>
                </c:pt>
                <c:pt idx="1257">
                  <c:v>22.978525000000001</c:v>
                </c:pt>
                <c:pt idx="1258">
                  <c:v>23.003525</c:v>
                </c:pt>
                <c:pt idx="1259">
                  <c:v>23.028549999999999</c:v>
                </c:pt>
                <c:pt idx="1260">
                  <c:v>23.053575000000002</c:v>
                </c:pt>
                <c:pt idx="1261">
                  <c:v>23.078599999999998</c:v>
                </c:pt>
                <c:pt idx="1262">
                  <c:v>23.103625000000001</c:v>
                </c:pt>
                <c:pt idx="1263">
                  <c:v>23.128625</c:v>
                </c:pt>
                <c:pt idx="1264">
                  <c:v>23.153624999999998</c:v>
                </c:pt>
                <c:pt idx="1265">
                  <c:v>23.178625</c:v>
                </c:pt>
                <c:pt idx="1266">
                  <c:v>23.203575000000001</c:v>
                </c:pt>
                <c:pt idx="1267">
                  <c:v>23.228550000000002</c:v>
                </c:pt>
                <c:pt idx="1268">
                  <c:v>23.253499999999999</c:v>
                </c:pt>
                <c:pt idx="1269">
                  <c:v>23.278449999999999</c:v>
                </c:pt>
                <c:pt idx="1270">
                  <c:v>23.3034</c:v>
                </c:pt>
                <c:pt idx="1271">
                  <c:v>23.328325</c:v>
                </c:pt>
                <c:pt idx="1272">
                  <c:v>23.353275</c:v>
                </c:pt>
                <c:pt idx="1273">
                  <c:v>23.378225</c:v>
                </c:pt>
                <c:pt idx="1274">
                  <c:v>23.403175000000001</c:v>
                </c:pt>
                <c:pt idx="1275">
                  <c:v>23.428125000000001</c:v>
                </c:pt>
                <c:pt idx="1276">
                  <c:v>23.453075000000002</c:v>
                </c:pt>
                <c:pt idx="1277">
                  <c:v>23.478024999999999</c:v>
                </c:pt>
                <c:pt idx="1278">
                  <c:v>23.503</c:v>
                </c:pt>
                <c:pt idx="1279">
                  <c:v>23.527975000000001</c:v>
                </c:pt>
                <c:pt idx="1280">
                  <c:v>23.552949999999999</c:v>
                </c:pt>
                <c:pt idx="1281">
                  <c:v>23.577950000000001</c:v>
                </c:pt>
                <c:pt idx="1282">
                  <c:v>23.60295</c:v>
                </c:pt>
                <c:pt idx="1283">
                  <c:v>23.628</c:v>
                </c:pt>
                <c:pt idx="1284">
                  <c:v>23.65305</c:v>
                </c:pt>
                <c:pt idx="1285">
                  <c:v>23.678100000000001</c:v>
                </c:pt>
                <c:pt idx="1286">
                  <c:v>23.703199999999999</c:v>
                </c:pt>
                <c:pt idx="1287">
                  <c:v>23.728325000000002</c:v>
                </c:pt>
                <c:pt idx="1288">
                  <c:v>23.753450000000001</c:v>
                </c:pt>
                <c:pt idx="1289">
                  <c:v>23.778600000000001</c:v>
                </c:pt>
                <c:pt idx="1290">
                  <c:v>23.803774999999998</c:v>
                </c:pt>
                <c:pt idx="1291">
                  <c:v>23.828949999999999</c:v>
                </c:pt>
                <c:pt idx="1292">
                  <c:v>23.854150000000001</c:v>
                </c:pt>
                <c:pt idx="1293">
                  <c:v>23.879349999999999</c:v>
                </c:pt>
                <c:pt idx="1294">
                  <c:v>23.904575000000001</c:v>
                </c:pt>
                <c:pt idx="1295">
                  <c:v>23.9298</c:v>
                </c:pt>
                <c:pt idx="1296">
                  <c:v>23.955024999999999</c:v>
                </c:pt>
                <c:pt idx="1297">
                  <c:v>23.980275000000002</c:v>
                </c:pt>
                <c:pt idx="1298">
                  <c:v>24.005524999999999</c:v>
                </c:pt>
                <c:pt idx="1299">
                  <c:v>24.030774999999998</c:v>
                </c:pt>
                <c:pt idx="1300">
                  <c:v>24.056025000000002</c:v>
                </c:pt>
                <c:pt idx="1301">
                  <c:v>24.081250000000001</c:v>
                </c:pt>
                <c:pt idx="1302">
                  <c:v>24.1065</c:v>
                </c:pt>
                <c:pt idx="1303">
                  <c:v>24.131724999999999</c:v>
                </c:pt>
                <c:pt idx="1304">
                  <c:v>24.156925000000001</c:v>
                </c:pt>
                <c:pt idx="1305">
                  <c:v>24.182124999999999</c:v>
                </c:pt>
                <c:pt idx="1306">
                  <c:v>24.207274999999999</c:v>
                </c:pt>
                <c:pt idx="1307">
                  <c:v>24.232424999999999</c:v>
                </c:pt>
                <c:pt idx="1308">
                  <c:v>24.257524999999998</c:v>
                </c:pt>
                <c:pt idx="1309">
                  <c:v>24.282599999999999</c:v>
                </c:pt>
                <c:pt idx="1310">
                  <c:v>24.307649999999999</c:v>
                </c:pt>
                <c:pt idx="1311">
                  <c:v>24.332650000000001</c:v>
                </c:pt>
                <c:pt idx="1312">
                  <c:v>24.357624999999999</c:v>
                </c:pt>
                <c:pt idx="1313">
                  <c:v>24.382574999999999</c:v>
                </c:pt>
                <c:pt idx="1314">
                  <c:v>24.407499999999999</c:v>
                </c:pt>
                <c:pt idx="1315">
                  <c:v>24.432375</c:v>
                </c:pt>
                <c:pt idx="1316">
                  <c:v>24.457249999999998</c:v>
                </c:pt>
                <c:pt idx="1317">
                  <c:v>24.482100000000003</c:v>
                </c:pt>
                <c:pt idx="1318">
                  <c:v>24.50695</c:v>
                </c:pt>
                <c:pt idx="1319">
                  <c:v>24.531749999999999</c:v>
                </c:pt>
                <c:pt idx="1320">
                  <c:v>24.556574999999999</c:v>
                </c:pt>
                <c:pt idx="1321">
                  <c:v>24.58135</c:v>
                </c:pt>
                <c:pt idx="1322">
                  <c:v>24.606125000000002</c:v>
                </c:pt>
                <c:pt idx="1323">
                  <c:v>24.630875</c:v>
                </c:pt>
                <c:pt idx="1324">
                  <c:v>24.655625000000001</c:v>
                </c:pt>
                <c:pt idx="1325">
                  <c:v>24.680374999999998</c:v>
                </c:pt>
                <c:pt idx="1326">
                  <c:v>24.705124999999999</c:v>
                </c:pt>
                <c:pt idx="1327">
                  <c:v>24.729900000000001</c:v>
                </c:pt>
                <c:pt idx="1328">
                  <c:v>24.7547</c:v>
                </c:pt>
                <c:pt idx="1329">
                  <c:v>24.779499999999999</c:v>
                </c:pt>
                <c:pt idx="1330">
                  <c:v>24.804300000000001</c:v>
                </c:pt>
                <c:pt idx="1331">
                  <c:v>24.829149999999998</c:v>
                </c:pt>
                <c:pt idx="1332">
                  <c:v>24.854000000000003</c:v>
                </c:pt>
                <c:pt idx="1333">
                  <c:v>24.878900000000002</c:v>
                </c:pt>
                <c:pt idx="1334">
                  <c:v>24.903824999999998</c:v>
                </c:pt>
                <c:pt idx="1335">
                  <c:v>24.928775000000002</c:v>
                </c:pt>
                <c:pt idx="1336">
                  <c:v>24.953775</c:v>
                </c:pt>
                <c:pt idx="1337">
                  <c:v>24.9788</c:v>
                </c:pt>
                <c:pt idx="1338">
                  <c:v>25.003750000000004</c:v>
                </c:pt>
              </c:numCache>
            </c:numRef>
          </c:xVal>
          <c:yVal>
            <c:numRef>
              <c:f>'Guage 01'!$C$2:$C$1340</c:f>
              <c:numCache>
                <c:formatCode>0.00E+00</c:formatCode>
                <c:ptCount val="1339"/>
                <c:pt idx="0">
                  <c:v>1.5625E-5</c:v>
                </c:pt>
                <c:pt idx="1">
                  <c:v>1.5625E-5</c:v>
                </c:pt>
                <c:pt idx="2" formatCode="General">
                  <c:v>-1.64062E-4</c:v>
                </c:pt>
                <c:pt idx="3" formatCode="General">
                  <c:v>-1.64062E-4</c:v>
                </c:pt>
                <c:pt idx="4" formatCode="General">
                  <c:v>-1.64062E-4</c:v>
                </c:pt>
                <c:pt idx="5" formatCode="General">
                  <c:v>-1.64062E-4</c:v>
                </c:pt>
                <c:pt idx="6" formatCode="General">
                  <c:v>-1.64062E-4</c:v>
                </c:pt>
                <c:pt idx="7" formatCode="General">
                  <c:v>-1.64062E-4</c:v>
                </c:pt>
                <c:pt idx="8" formatCode="General">
                  <c:v>-1.64062E-4</c:v>
                </c:pt>
                <c:pt idx="9" formatCode="General">
                  <c:v>-1.64062E-4</c:v>
                </c:pt>
                <c:pt idx="10" formatCode="General">
                  <c:v>-1.64062E-4</c:v>
                </c:pt>
                <c:pt idx="11" formatCode="General">
                  <c:v>-1.64062E-4</c:v>
                </c:pt>
                <c:pt idx="12" formatCode="General">
                  <c:v>-1.64062E-4</c:v>
                </c:pt>
                <c:pt idx="13" formatCode="General">
                  <c:v>-1.64062E-4</c:v>
                </c:pt>
                <c:pt idx="14" formatCode="General">
                  <c:v>-1.64062E-4</c:v>
                </c:pt>
                <c:pt idx="15" formatCode="General">
                  <c:v>-1.64062E-4</c:v>
                </c:pt>
                <c:pt idx="16" formatCode="General">
                  <c:v>-1.64062E-4</c:v>
                </c:pt>
                <c:pt idx="17" formatCode="General">
                  <c:v>-1.64062E-4</c:v>
                </c:pt>
                <c:pt idx="18" formatCode="General">
                  <c:v>-1.64062E-4</c:v>
                </c:pt>
                <c:pt idx="19" formatCode="General">
                  <c:v>-1.64062E-4</c:v>
                </c:pt>
                <c:pt idx="20" formatCode="General">
                  <c:v>-1.64062E-4</c:v>
                </c:pt>
                <c:pt idx="21" formatCode="General">
                  <c:v>-1.64062E-4</c:v>
                </c:pt>
                <c:pt idx="22" formatCode="General">
                  <c:v>-1.64062E-4</c:v>
                </c:pt>
                <c:pt idx="23" formatCode="General">
                  <c:v>-1.64062E-4</c:v>
                </c:pt>
                <c:pt idx="24" formatCode="General">
                  <c:v>-1.64062E-4</c:v>
                </c:pt>
                <c:pt idx="25" formatCode="General">
                  <c:v>-1.64062E-4</c:v>
                </c:pt>
                <c:pt idx="26" formatCode="General">
                  <c:v>-1.64062E-4</c:v>
                </c:pt>
                <c:pt idx="27" formatCode="General">
                  <c:v>-1.64062E-4</c:v>
                </c:pt>
                <c:pt idx="28" formatCode="General">
                  <c:v>-1.64062E-4</c:v>
                </c:pt>
                <c:pt idx="29" formatCode="General">
                  <c:v>-1.64062E-4</c:v>
                </c:pt>
                <c:pt idx="30" formatCode="General">
                  <c:v>-1.64062E-4</c:v>
                </c:pt>
                <c:pt idx="31" formatCode="General">
                  <c:v>-1.64062E-4</c:v>
                </c:pt>
                <c:pt idx="32" formatCode="General">
                  <c:v>-1.64062E-4</c:v>
                </c:pt>
                <c:pt idx="33" formatCode="General">
                  <c:v>-1.64062E-4</c:v>
                </c:pt>
                <c:pt idx="34" formatCode="General">
                  <c:v>-1.64062E-4</c:v>
                </c:pt>
                <c:pt idx="35" formatCode="General">
                  <c:v>-1.64062E-4</c:v>
                </c:pt>
                <c:pt idx="36" formatCode="General">
                  <c:v>-1.64062E-4</c:v>
                </c:pt>
                <c:pt idx="37" formatCode="General">
                  <c:v>-1.64062E-4</c:v>
                </c:pt>
                <c:pt idx="38" formatCode="General">
                  <c:v>-1.64062E-4</c:v>
                </c:pt>
                <c:pt idx="39" formatCode="General">
                  <c:v>-1.64062E-4</c:v>
                </c:pt>
                <c:pt idx="40" formatCode="General">
                  <c:v>-1.64062E-4</c:v>
                </c:pt>
                <c:pt idx="41" formatCode="General">
                  <c:v>-1.64062E-4</c:v>
                </c:pt>
                <c:pt idx="42" formatCode="General">
                  <c:v>-1.64062E-4</c:v>
                </c:pt>
                <c:pt idx="43" formatCode="General">
                  <c:v>-1.64062E-4</c:v>
                </c:pt>
                <c:pt idx="44" formatCode="General">
                  <c:v>-1.64062E-4</c:v>
                </c:pt>
                <c:pt idx="45" formatCode="General">
                  <c:v>-1.64062E-4</c:v>
                </c:pt>
                <c:pt idx="46" formatCode="General">
                  <c:v>-1.64062E-4</c:v>
                </c:pt>
                <c:pt idx="47" formatCode="General">
                  <c:v>-1.64062E-4</c:v>
                </c:pt>
                <c:pt idx="48" formatCode="General">
                  <c:v>-1.64062E-4</c:v>
                </c:pt>
                <c:pt idx="49" formatCode="General">
                  <c:v>-1.64062E-4</c:v>
                </c:pt>
                <c:pt idx="50" formatCode="General">
                  <c:v>-1.64062E-4</c:v>
                </c:pt>
                <c:pt idx="51" formatCode="General">
                  <c:v>-1.64062E-4</c:v>
                </c:pt>
                <c:pt idx="52" formatCode="General">
                  <c:v>-1.64062E-4</c:v>
                </c:pt>
                <c:pt idx="53" formatCode="General">
                  <c:v>-1.64062E-4</c:v>
                </c:pt>
                <c:pt idx="54" formatCode="General">
                  <c:v>-1.64062E-4</c:v>
                </c:pt>
                <c:pt idx="55" formatCode="General">
                  <c:v>-1.64062E-4</c:v>
                </c:pt>
                <c:pt idx="56" formatCode="General">
                  <c:v>-1.64062E-4</c:v>
                </c:pt>
                <c:pt idx="57" formatCode="General">
                  <c:v>-1.64062E-4</c:v>
                </c:pt>
                <c:pt idx="58" formatCode="General">
                  <c:v>-1.64062E-4</c:v>
                </c:pt>
                <c:pt idx="59" formatCode="General">
                  <c:v>-1.64062E-4</c:v>
                </c:pt>
                <c:pt idx="60" formatCode="General">
                  <c:v>-1.64062E-4</c:v>
                </c:pt>
                <c:pt idx="61" formatCode="General">
                  <c:v>-1.64062E-4</c:v>
                </c:pt>
                <c:pt idx="62" formatCode="General">
                  <c:v>-1.64062E-4</c:v>
                </c:pt>
                <c:pt idx="63" formatCode="General">
                  <c:v>-1.64062E-4</c:v>
                </c:pt>
                <c:pt idx="64" formatCode="General">
                  <c:v>-1.64062E-4</c:v>
                </c:pt>
                <c:pt idx="65" formatCode="General">
                  <c:v>-1.64062E-4</c:v>
                </c:pt>
                <c:pt idx="66" formatCode="General">
                  <c:v>-1.64062E-4</c:v>
                </c:pt>
                <c:pt idx="67" formatCode="General">
                  <c:v>-1.64062E-4</c:v>
                </c:pt>
                <c:pt idx="68" formatCode="General">
                  <c:v>-1.64062E-4</c:v>
                </c:pt>
                <c:pt idx="69" formatCode="General">
                  <c:v>-1.64062E-4</c:v>
                </c:pt>
                <c:pt idx="70" formatCode="General">
                  <c:v>-1.64062E-4</c:v>
                </c:pt>
                <c:pt idx="71" formatCode="General">
                  <c:v>-1.64062E-4</c:v>
                </c:pt>
                <c:pt idx="72" formatCode="General">
                  <c:v>-1.64062E-4</c:v>
                </c:pt>
                <c:pt idx="73" formatCode="General">
                  <c:v>-1.64062E-4</c:v>
                </c:pt>
                <c:pt idx="74" formatCode="General">
                  <c:v>-1.64062E-4</c:v>
                </c:pt>
                <c:pt idx="75" formatCode="General">
                  <c:v>-1.64062E-4</c:v>
                </c:pt>
                <c:pt idx="76" formatCode="General">
                  <c:v>-1.64062E-4</c:v>
                </c:pt>
                <c:pt idx="77" formatCode="General">
                  <c:v>-1.64062E-4</c:v>
                </c:pt>
                <c:pt idx="78" formatCode="General">
                  <c:v>-1.64062E-4</c:v>
                </c:pt>
                <c:pt idx="79" formatCode="General">
                  <c:v>-1.64062E-4</c:v>
                </c:pt>
                <c:pt idx="80" formatCode="General">
                  <c:v>-1.64062E-4</c:v>
                </c:pt>
                <c:pt idx="81" formatCode="General">
                  <c:v>-1.64062E-4</c:v>
                </c:pt>
                <c:pt idx="82" formatCode="General">
                  <c:v>-1.5625E-4</c:v>
                </c:pt>
                <c:pt idx="83" formatCode="General">
                  <c:v>-1.4062499999999999E-4</c:v>
                </c:pt>
                <c:pt idx="84">
                  <c:v>-8.5937499999999995E-5</c:v>
                </c:pt>
                <c:pt idx="85">
                  <c:v>7.0312499999999995E-5</c:v>
                </c:pt>
                <c:pt idx="86" formatCode="General">
                  <c:v>5.2343799999999998E-4</c:v>
                </c:pt>
                <c:pt idx="87" formatCode="General">
                  <c:v>1.8593800000000001E-3</c:v>
                </c:pt>
                <c:pt idx="88" formatCode="General">
                  <c:v>5.6874999999999998E-3</c:v>
                </c:pt>
                <c:pt idx="89" formatCode="General">
                  <c:v>1.6601600000000001E-2</c:v>
                </c:pt>
                <c:pt idx="90" formatCode="General">
                  <c:v>4.7078099999999998E-2</c:v>
                </c:pt>
                <c:pt idx="91" formatCode="General">
                  <c:v>0.131437</c:v>
                </c:pt>
                <c:pt idx="92" formatCode="General">
                  <c:v>0.35692200000000002</c:v>
                </c:pt>
                <c:pt idx="93" formatCode="General">
                  <c:v>0.94467199999999996</c:v>
                </c:pt>
                <c:pt idx="94" formatCode="General">
                  <c:v>2.4483899999999998</c:v>
                </c:pt>
                <c:pt idx="95" formatCode="General">
                  <c:v>6.2243000000000004</c:v>
                </c:pt>
                <c:pt idx="96" formatCode="General">
                  <c:v>15.3851</c:v>
                </c:pt>
                <c:pt idx="97" formatCode="General">
                  <c:v>36.005600000000001</c:v>
                </c:pt>
                <c:pt idx="98" formatCode="General">
                  <c:v>77.486800000000002</c:v>
                </c:pt>
                <c:pt idx="99" formatCode="General">
                  <c:v>151.35400000000001</c:v>
                </c:pt>
                <c:pt idx="100" formatCode="General">
                  <c:v>269.721</c:v>
                </c:pt>
                <c:pt idx="101" formatCode="General">
                  <c:v>443.59800000000001</c:v>
                </c:pt>
                <c:pt idx="102" formatCode="General">
                  <c:v>680.35699999999997</c:v>
                </c:pt>
                <c:pt idx="103" formatCode="General">
                  <c:v>980.84500000000003</c:v>
                </c:pt>
                <c:pt idx="104" formatCode="General">
                  <c:v>1337.22</c:v>
                </c:pt>
                <c:pt idx="105" formatCode="General">
                  <c:v>1731.57</c:v>
                </c:pt>
                <c:pt idx="106" formatCode="General">
                  <c:v>2140.2199999999998</c:v>
                </c:pt>
                <c:pt idx="107" formatCode="General">
                  <c:v>2535.42</c:v>
                </c:pt>
                <c:pt idx="108" formatCode="General">
                  <c:v>2892.86</c:v>
                </c:pt>
                <c:pt idx="109" formatCode="General">
                  <c:v>3194.39</c:v>
                </c:pt>
                <c:pt idx="110" formatCode="General">
                  <c:v>3428.44</c:v>
                </c:pt>
                <c:pt idx="111" formatCode="General">
                  <c:v>3588.83</c:v>
                </c:pt>
                <c:pt idx="112" formatCode="General">
                  <c:v>3679.12</c:v>
                </c:pt>
                <c:pt idx="113" formatCode="General">
                  <c:v>3708.09</c:v>
                </c:pt>
                <c:pt idx="114" formatCode="General">
                  <c:v>3687</c:v>
                </c:pt>
                <c:pt idx="115" formatCode="General">
                  <c:v>3627.44</c:v>
                </c:pt>
                <c:pt idx="116" formatCode="General">
                  <c:v>3539.71</c:v>
                </c:pt>
                <c:pt idx="117" formatCode="General">
                  <c:v>3432.4</c:v>
                </c:pt>
                <c:pt idx="118" formatCode="General">
                  <c:v>3312.27</c:v>
                </c:pt>
                <c:pt idx="119" formatCode="General">
                  <c:v>3184.65</c:v>
                </c:pt>
                <c:pt idx="120" formatCode="General">
                  <c:v>3053.91</c:v>
                </c:pt>
                <c:pt idx="121" formatCode="General">
                  <c:v>2923.23</c:v>
                </c:pt>
                <c:pt idx="122" formatCode="General">
                  <c:v>2794.74</c:v>
                </c:pt>
                <c:pt idx="123" formatCode="General">
                  <c:v>2669.91</c:v>
                </c:pt>
                <c:pt idx="124" formatCode="General">
                  <c:v>2549.88</c:v>
                </c:pt>
                <c:pt idx="125" formatCode="General">
                  <c:v>2435.11</c:v>
                </c:pt>
                <c:pt idx="126" formatCode="General">
                  <c:v>2325.7800000000002</c:v>
                </c:pt>
                <c:pt idx="127" formatCode="General">
                  <c:v>2221.94</c:v>
                </c:pt>
                <c:pt idx="128" formatCode="General">
                  <c:v>2123.7199999999998</c:v>
                </c:pt>
                <c:pt idx="129" formatCode="General">
                  <c:v>2030.81</c:v>
                </c:pt>
                <c:pt idx="130" formatCode="General">
                  <c:v>1943.2</c:v>
                </c:pt>
                <c:pt idx="131" formatCode="General">
                  <c:v>1860.72</c:v>
                </c:pt>
                <c:pt idx="132" formatCode="General">
                  <c:v>1782.96</c:v>
                </c:pt>
                <c:pt idx="133" formatCode="General">
                  <c:v>1709.54</c:v>
                </c:pt>
                <c:pt idx="134" formatCode="General">
                  <c:v>1640.08</c:v>
                </c:pt>
                <c:pt idx="135" formatCode="General">
                  <c:v>1574.23</c:v>
                </c:pt>
                <c:pt idx="136" formatCode="General">
                  <c:v>1511.74</c:v>
                </c:pt>
                <c:pt idx="137" formatCode="General">
                  <c:v>1452.39</c:v>
                </c:pt>
                <c:pt idx="138" formatCode="General">
                  <c:v>1395.89</c:v>
                </c:pt>
                <c:pt idx="139" formatCode="General">
                  <c:v>1342.04</c:v>
                </c:pt>
                <c:pt idx="140" formatCode="General">
                  <c:v>1290.6199999999999</c:v>
                </c:pt>
                <c:pt idx="141" formatCode="General">
                  <c:v>1241.43</c:v>
                </c:pt>
                <c:pt idx="142" formatCode="General">
                  <c:v>1194.32</c:v>
                </c:pt>
                <c:pt idx="143" formatCode="General">
                  <c:v>1149.1199999999999</c:v>
                </c:pt>
                <c:pt idx="144" formatCode="General">
                  <c:v>1105.78</c:v>
                </c:pt>
                <c:pt idx="145" formatCode="General">
                  <c:v>1064.17</c:v>
                </c:pt>
                <c:pt idx="146" formatCode="General">
                  <c:v>1024.18</c:v>
                </c:pt>
                <c:pt idx="147" formatCode="General">
                  <c:v>985.71699999999998</c:v>
                </c:pt>
                <c:pt idx="148" formatCode="General">
                  <c:v>948.69100000000003</c:v>
                </c:pt>
                <c:pt idx="149" formatCode="General">
                  <c:v>913.02300000000002</c:v>
                </c:pt>
                <c:pt idx="150" formatCode="General">
                  <c:v>878.65499999999997</c:v>
                </c:pt>
                <c:pt idx="151" formatCode="General">
                  <c:v>845.55</c:v>
                </c:pt>
                <c:pt idx="152" formatCode="General">
                  <c:v>813.64099999999996</c:v>
                </c:pt>
                <c:pt idx="153" formatCode="General">
                  <c:v>782.86599999999999</c:v>
                </c:pt>
                <c:pt idx="154" formatCode="General">
                  <c:v>753.17200000000003</c:v>
                </c:pt>
                <c:pt idx="155" formatCode="General">
                  <c:v>724.51599999999996</c:v>
                </c:pt>
                <c:pt idx="156" formatCode="General">
                  <c:v>696.88099999999997</c:v>
                </c:pt>
                <c:pt idx="157" formatCode="General">
                  <c:v>670.22299999999996</c:v>
                </c:pt>
                <c:pt idx="158" formatCode="General">
                  <c:v>644.50300000000004</c:v>
                </c:pt>
                <c:pt idx="159" formatCode="General">
                  <c:v>619.68100000000004</c:v>
                </c:pt>
                <c:pt idx="160" formatCode="General">
                  <c:v>595.72299999999996</c:v>
                </c:pt>
                <c:pt idx="161" formatCode="General">
                  <c:v>572.61199999999997</c:v>
                </c:pt>
                <c:pt idx="162" formatCode="General">
                  <c:v>550.31600000000003</c:v>
                </c:pt>
                <c:pt idx="163" formatCode="General">
                  <c:v>528.79899999999998</c:v>
                </c:pt>
                <c:pt idx="164" formatCode="General">
                  <c:v>508.03</c:v>
                </c:pt>
                <c:pt idx="165" formatCode="General">
                  <c:v>487.98599999999999</c:v>
                </c:pt>
                <c:pt idx="166" formatCode="General">
                  <c:v>468.65</c:v>
                </c:pt>
                <c:pt idx="167" formatCode="General">
                  <c:v>449.99400000000003</c:v>
                </c:pt>
                <c:pt idx="168" formatCode="General">
                  <c:v>431.99099999999999</c:v>
                </c:pt>
                <c:pt idx="169" formatCode="General">
                  <c:v>414.61399999999998</c:v>
                </c:pt>
                <c:pt idx="170" formatCode="General">
                  <c:v>397.84199999999998</c:v>
                </c:pt>
                <c:pt idx="171" formatCode="General">
                  <c:v>381.66399999999999</c:v>
                </c:pt>
                <c:pt idx="172" formatCode="General">
                  <c:v>366.05399999999997</c:v>
                </c:pt>
                <c:pt idx="173" formatCode="General">
                  <c:v>350.99099999999999</c:v>
                </c:pt>
                <c:pt idx="174" formatCode="General">
                  <c:v>336.45400000000001</c:v>
                </c:pt>
                <c:pt idx="175" formatCode="General">
                  <c:v>322.423</c:v>
                </c:pt>
                <c:pt idx="176" formatCode="General">
                  <c:v>308.88600000000002</c:v>
                </c:pt>
                <c:pt idx="177" formatCode="General">
                  <c:v>295.827</c:v>
                </c:pt>
                <c:pt idx="178" formatCode="General">
                  <c:v>283.226</c:v>
                </c:pt>
                <c:pt idx="179" formatCode="General">
                  <c:v>271.06599999999997</c:v>
                </c:pt>
                <c:pt idx="180" formatCode="General">
                  <c:v>259.33</c:v>
                </c:pt>
                <c:pt idx="181" formatCode="General">
                  <c:v>248.00399999999999</c:v>
                </c:pt>
                <c:pt idx="182" formatCode="General">
                  <c:v>237.07900000000001</c:v>
                </c:pt>
                <c:pt idx="183" formatCode="General">
                  <c:v>226.53800000000001</c:v>
                </c:pt>
                <c:pt idx="184" formatCode="General">
                  <c:v>216.36699999999999</c:v>
                </c:pt>
                <c:pt idx="185" formatCode="General">
                  <c:v>206.55</c:v>
                </c:pt>
                <c:pt idx="186" formatCode="General">
                  <c:v>197.072</c:v>
                </c:pt>
                <c:pt idx="187" formatCode="General">
                  <c:v>187.928</c:v>
                </c:pt>
                <c:pt idx="188" formatCode="General">
                  <c:v>179.10400000000001</c:v>
                </c:pt>
                <c:pt idx="189" formatCode="General">
                  <c:v>170.58500000000001</c:v>
                </c:pt>
                <c:pt idx="190" formatCode="General">
                  <c:v>162.36000000000001</c:v>
                </c:pt>
                <c:pt idx="191" formatCode="General">
                  <c:v>154.41800000000001</c:v>
                </c:pt>
                <c:pt idx="192" formatCode="General">
                  <c:v>146.75200000000001</c:v>
                </c:pt>
                <c:pt idx="193" formatCode="General">
                  <c:v>139.351</c:v>
                </c:pt>
                <c:pt idx="194" formatCode="General">
                  <c:v>132.20599999999999</c:v>
                </c:pt>
                <c:pt idx="195" formatCode="General">
                  <c:v>125.30500000000001</c:v>
                </c:pt>
                <c:pt idx="196" formatCode="General">
                  <c:v>118.64100000000001</c:v>
                </c:pt>
                <c:pt idx="197" formatCode="General">
                  <c:v>112.20699999999999</c:v>
                </c:pt>
                <c:pt idx="198" formatCode="General">
                  <c:v>105.995</c:v>
                </c:pt>
                <c:pt idx="199" formatCode="General">
                  <c:v>99.996600000000001</c:v>
                </c:pt>
                <c:pt idx="200" formatCode="General">
                  <c:v>94.203500000000005</c:v>
                </c:pt>
                <c:pt idx="201" formatCode="General">
                  <c:v>88.608199999999997</c:v>
                </c:pt>
                <c:pt idx="202" formatCode="General">
                  <c:v>83.206299999999999</c:v>
                </c:pt>
                <c:pt idx="203" formatCode="General">
                  <c:v>77.990200000000002</c:v>
                </c:pt>
                <c:pt idx="204" formatCode="General">
                  <c:v>72.953199999999995</c:v>
                </c:pt>
                <c:pt idx="205" formatCode="General">
                  <c:v>68.0886</c:v>
                </c:pt>
                <c:pt idx="206" formatCode="General">
                  <c:v>63.421599999999998</c:v>
                </c:pt>
                <c:pt idx="207" formatCode="General">
                  <c:v>58.9846</c:v>
                </c:pt>
                <c:pt idx="208" formatCode="General">
                  <c:v>54.7699</c:v>
                </c:pt>
                <c:pt idx="209" formatCode="General">
                  <c:v>50.750700000000002</c:v>
                </c:pt>
                <c:pt idx="210" formatCode="General">
                  <c:v>46.922499999999999</c:v>
                </c:pt>
                <c:pt idx="211" formatCode="General">
                  <c:v>43.273800000000001</c:v>
                </c:pt>
                <c:pt idx="212" formatCode="General">
                  <c:v>39.805500000000002</c:v>
                </c:pt>
                <c:pt idx="213" formatCode="General">
                  <c:v>36.487099999999998</c:v>
                </c:pt>
                <c:pt idx="214" formatCode="General">
                  <c:v>33.324800000000003</c:v>
                </c:pt>
                <c:pt idx="215" formatCode="General">
                  <c:v>30.289400000000001</c:v>
                </c:pt>
                <c:pt idx="216" formatCode="General">
                  <c:v>27.392399999999999</c:v>
                </c:pt>
                <c:pt idx="217" formatCode="General">
                  <c:v>24.622900000000001</c:v>
                </c:pt>
                <c:pt idx="218" formatCode="General">
                  <c:v>21.9756</c:v>
                </c:pt>
                <c:pt idx="219" formatCode="General">
                  <c:v>19.448799999999999</c:v>
                </c:pt>
                <c:pt idx="220" formatCode="General">
                  <c:v>17.018999999999998</c:v>
                </c:pt>
                <c:pt idx="221" formatCode="General">
                  <c:v>14.6935</c:v>
                </c:pt>
                <c:pt idx="222" formatCode="General">
                  <c:v>12.466200000000001</c:v>
                </c:pt>
                <c:pt idx="223" formatCode="General">
                  <c:v>10.340400000000001</c:v>
                </c:pt>
                <c:pt idx="224" formatCode="General">
                  <c:v>8.3022399999999994</c:v>
                </c:pt>
                <c:pt idx="225" formatCode="General">
                  <c:v>6.3398599999999998</c:v>
                </c:pt>
                <c:pt idx="226" formatCode="General">
                  <c:v>4.4687299999999999</c:v>
                </c:pt>
                <c:pt idx="227" formatCode="General">
                  <c:v>2.6749399999999999</c:v>
                </c:pt>
                <c:pt idx="228" formatCode="General">
                  <c:v>0.95704699999999998</c:v>
                </c:pt>
                <c:pt idx="229" formatCode="General">
                  <c:v>-0.69596100000000005</c:v>
                </c:pt>
                <c:pt idx="230" formatCode="General">
                  <c:v>-2.27223</c:v>
                </c:pt>
                <c:pt idx="231" formatCode="General">
                  <c:v>-3.79298</c:v>
                </c:pt>
                <c:pt idx="232" formatCode="General">
                  <c:v>-5.27677</c:v>
                </c:pt>
                <c:pt idx="233" formatCode="General">
                  <c:v>-6.71936</c:v>
                </c:pt>
                <c:pt idx="234" formatCode="General">
                  <c:v>-8.1238600000000005</c:v>
                </c:pt>
                <c:pt idx="235" formatCode="General">
                  <c:v>-9.4862300000000008</c:v>
                </c:pt>
                <c:pt idx="236" formatCode="General">
                  <c:v>-10.8066</c:v>
                </c:pt>
                <c:pt idx="237" formatCode="General">
                  <c:v>-12.054600000000001</c:v>
                </c:pt>
                <c:pt idx="238" formatCode="General">
                  <c:v>-13.2608</c:v>
                </c:pt>
                <c:pt idx="239" formatCode="General">
                  <c:v>-14.3619</c:v>
                </c:pt>
                <c:pt idx="240" formatCode="General">
                  <c:v>-15.4246</c:v>
                </c:pt>
                <c:pt idx="241" formatCode="General">
                  <c:v>-16.3965</c:v>
                </c:pt>
                <c:pt idx="242" formatCode="General">
                  <c:v>-17.332000000000001</c:v>
                </c:pt>
                <c:pt idx="243" formatCode="General">
                  <c:v>-18.188199999999998</c:v>
                </c:pt>
                <c:pt idx="244" formatCode="General">
                  <c:v>-19.0153</c:v>
                </c:pt>
                <c:pt idx="245" formatCode="General">
                  <c:v>-19.768799999999999</c:v>
                </c:pt>
                <c:pt idx="246" formatCode="General">
                  <c:v>-20.510200000000001</c:v>
                </c:pt>
                <c:pt idx="247" formatCode="General">
                  <c:v>-21.18</c:v>
                </c:pt>
                <c:pt idx="248" formatCode="General">
                  <c:v>-21.8308</c:v>
                </c:pt>
                <c:pt idx="249" formatCode="General">
                  <c:v>-22.446899999999999</c:v>
                </c:pt>
                <c:pt idx="250" formatCode="General">
                  <c:v>-23.031600000000001</c:v>
                </c:pt>
                <c:pt idx="251" formatCode="General">
                  <c:v>-23.613600000000002</c:v>
                </c:pt>
                <c:pt idx="252" formatCode="General">
                  <c:v>-24.1662</c:v>
                </c:pt>
                <c:pt idx="253" formatCode="General">
                  <c:v>-24.709199999999999</c:v>
                </c:pt>
                <c:pt idx="254" formatCode="General">
                  <c:v>-25.248200000000001</c:v>
                </c:pt>
                <c:pt idx="255" formatCode="General">
                  <c:v>-25.7698</c:v>
                </c:pt>
                <c:pt idx="256" formatCode="General">
                  <c:v>-26.2804</c:v>
                </c:pt>
                <c:pt idx="257" formatCode="General">
                  <c:v>-26.784099999999999</c:v>
                </c:pt>
                <c:pt idx="258" formatCode="General">
                  <c:v>-27.274000000000001</c:v>
                </c:pt>
                <c:pt idx="259" formatCode="General">
                  <c:v>-27.744800000000001</c:v>
                </c:pt>
                <c:pt idx="260" formatCode="General">
                  <c:v>-28.198899999999998</c:v>
                </c:pt>
                <c:pt idx="261" formatCode="General">
                  <c:v>-28.634799999999998</c:v>
                </c:pt>
                <c:pt idx="262" formatCode="General">
                  <c:v>-29.045200000000001</c:v>
                </c:pt>
                <c:pt idx="263" formatCode="General">
                  <c:v>-29.4328</c:v>
                </c:pt>
                <c:pt idx="264" formatCode="General">
                  <c:v>-29.7987</c:v>
                </c:pt>
                <c:pt idx="265" formatCode="General">
                  <c:v>-30.137599999999999</c:v>
                </c:pt>
                <c:pt idx="266" formatCode="General">
                  <c:v>-30.4512</c:v>
                </c:pt>
                <c:pt idx="267" formatCode="General">
                  <c:v>-30.741099999999999</c:v>
                </c:pt>
                <c:pt idx="268" formatCode="General">
                  <c:v>-31.006499999999999</c:v>
                </c:pt>
                <c:pt idx="269" formatCode="General">
                  <c:v>-31.248999999999999</c:v>
                </c:pt>
                <c:pt idx="270" formatCode="General">
                  <c:v>-31.472300000000001</c:v>
                </c:pt>
                <c:pt idx="271" formatCode="General">
                  <c:v>-31.6783</c:v>
                </c:pt>
                <c:pt idx="272" formatCode="General">
                  <c:v>-31.867799999999999</c:v>
                </c:pt>
                <c:pt idx="273" formatCode="General">
                  <c:v>-32.043300000000002</c:v>
                </c:pt>
                <c:pt idx="274" formatCode="General">
                  <c:v>-32.206299999999999</c:v>
                </c:pt>
                <c:pt idx="275" formatCode="General">
                  <c:v>-32.355899999999998</c:v>
                </c:pt>
                <c:pt idx="276" formatCode="General">
                  <c:v>-32.494</c:v>
                </c:pt>
                <c:pt idx="277" formatCode="General">
                  <c:v>-32.622</c:v>
                </c:pt>
                <c:pt idx="278" formatCode="General">
                  <c:v>-32.739800000000002</c:v>
                </c:pt>
                <c:pt idx="279" formatCode="General">
                  <c:v>-32.848300000000002</c:v>
                </c:pt>
                <c:pt idx="280" formatCode="General">
                  <c:v>-32.948099999999997</c:v>
                </c:pt>
                <c:pt idx="281" formatCode="General">
                  <c:v>-33.039099999999998</c:v>
                </c:pt>
                <c:pt idx="282" formatCode="General">
                  <c:v>-33.121000000000002</c:v>
                </c:pt>
                <c:pt idx="283" formatCode="General">
                  <c:v>-33.194200000000002</c:v>
                </c:pt>
                <c:pt idx="284" formatCode="General">
                  <c:v>-33.257599999999996</c:v>
                </c:pt>
                <c:pt idx="285" formatCode="General">
                  <c:v>-33.311100000000003</c:v>
                </c:pt>
                <c:pt idx="286" formatCode="General">
                  <c:v>-33.347299999999997</c:v>
                </c:pt>
                <c:pt idx="287" formatCode="General">
                  <c:v>-33.358400000000003</c:v>
                </c:pt>
                <c:pt idx="288" formatCode="General">
                  <c:v>-33.343800000000002</c:v>
                </c:pt>
                <c:pt idx="289" formatCode="General">
                  <c:v>-33.302700000000002</c:v>
                </c:pt>
                <c:pt idx="290" formatCode="General">
                  <c:v>-33.236699999999999</c:v>
                </c:pt>
                <c:pt idx="291" formatCode="General">
                  <c:v>-33.159300000000002</c:v>
                </c:pt>
                <c:pt idx="292" formatCode="General">
                  <c:v>-33.069899999999997</c:v>
                </c:pt>
                <c:pt idx="293" formatCode="General">
                  <c:v>-32.966900000000003</c:v>
                </c:pt>
                <c:pt idx="294" formatCode="General">
                  <c:v>-32.849400000000003</c:v>
                </c:pt>
                <c:pt idx="295" formatCode="General">
                  <c:v>-32.717100000000002</c:v>
                </c:pt>
                <c:pt idx="296" formatCode="General">
                  <c:v>-32.570799999999998</c:v>
                </c:pt>
                <c:pt idx="297" formatCode="General">
                  <c:v>-32.410899999999998</c:v>
                </c:pt>
                <c:pt idx="298" formatCode="General">
                  <c:v>-32.238</c:v>
                </c:pt>
                <c:pt idx="299" formatCode="General">
                  <c:v>-32.051099999999998</c:v>
                </c:pt>
                <c:pt idx="300" formatCode="General">
                  <c:v>-31.845800000000001</c:v>
                </c:pt>
                <c:pt idx="301" formatCode="General">
                  <c:v>-31.626799999999999</c:v>
                </c:pt>
                <c:pt idx="302" formatCode="General">
                  <c:v>-31.398</c:v>
                </c:pt>
                <c:pt idx="303" formatCode="General">
                  <c:v>-31.164100000000001</c:v>
                </c:pt>
                <c:pt idx="304" formatCode="General">
                  <c:v>-30.929300000000001</c:v>
                </c:pt>
                <c:pt idx="305" formatCode="General">
                  <c:v>-30.695399999999999</c:v>
                </c:pt>
                <c:pt idx="306" formatCode="General">
                  <c:v>-30.4727</c:v>
                </c:pt>
                <c:pt idx="307" formatCode="General">
                  <c:v>-30.265899999999998</c:v>
                </c:pt>
                <c:pt idx="308" formatCode="General">
                  <c:v>-30.085100000000001</c:v>
                </c:pt>
                <c:pt idx="309" formatCode="General">
                  <c:v>-29.928799999999999</c:v>
                </c:pt>
                <c:pt idx="310" formatCode="General">
                  <c:v>-29.794899999999998</c:v>
                </c:pt>
                <c:pt idx="311" formatCode="General">
                  <c:v>-29.690300000000001</c:v>
                </c:pt>
                <c:pt idx="312" formatCode="General">
                  <c:v>-29.613900000000001</c:v>
                </c:pt>
                <c:pt idx="313" formatCode="General">
                  <c:v>-29.5627</c:v>
                </c:pt>
                <c:pt idx="314" formatCode="General">
                  <c:v>-29.532299999999999</c:v>
                </c:pt>
                <c:pt idx="315" formatCode="General">
                  <c:v>-29.516999999999999</c:v>
                </c:pt>
                <c:pt idx="316" formatCode="General">
                  <c:v>-29.505600000000001</c:v>
                </c:pt>
                <c:pt idx="317" formatCode="General">
                  <c:v>-29.4877</c:v>
                </c:pt>
                <c:pt idx="318" formatCode="General">
                  <c:v>-29.461600000000001</c:v>
                </c:pt>
                <c:pt idx="319" formatCode="General">
                  <c:v>-29.429099999999998</c:v>
                </c:pt>
                <c:pt idx="320" formatCode="General">
                  <c:v>-29.395099999999999</c:v>
                </c:pt>
                <c:pt idx="321" formatCode="General">
                  <c:v>-29.366800000000001</c:v>
                </c:pt>
                <c:pt idx="322" formatCode="General">
                  <c:v>-29.352</c:v>
                </c:pt>
                <c:pt idx="323" formatCode="General">
                  <c:v>-29.356200000000001</c:v>
                </c:pt>
                <c:pt idx="324" formatCode="General">
                  <c:v>-29.3841</c:v>
                </c:pt>
                <c:pt idx="325" formatCode="General">
                  <c:v>-29.438600000000001</c:v>
                </c:pt>
                <c:pt idx="326" formatCode="General">
                  <c:v>-29.5183</c:v>
                </c:pt>
                <c:pt idx="327" formatCode="General">
                  <c:v>-29.6191</c:v>
                </c:pt>
                <c:pt idx="328" formatCode="General">
                  <c:v>-29.735299999999999</c:v>
                </c:pt>
                <c:pt idx="329" formatCode="General">
                  <c:v>-29.860600000000002</c:v>
                </c:pt>
                <c:pt idx="330" formatCode="General">
                  <c:v>-29.985299999999999</c:v>
                </c:pt>
                <c:pt idx="331" formatCode="General">
                  <c:v>-30.108499999999999</c:v>
                </c:pt>
                <c:pt idx="332" formatCode="General">
                  <c:v>-30.2317</c:v>
                </c:pt>
                <c:pt idx="333" formatCode="General">
                  <c:v>-30.356100000000001</c:v>
                </c:pt>
                <c:pt idx="334" formatCode="General">
                  <c:v>-30.4834</c:v>
                </c:pt>
                <c:pt idx="335" formatCode="General">
                  <c:v>-30.615400000000001</c:v>
                </c:pt>
                <c:pt idx="336" formatCode="General">
                  <c:v>-30.753499999999999</c:v>
                </c:pt>
                <c:pt idx="337" formatCode="General">
                  <c:v>-30.895900000000001</c:v>
                </c:pt>
                <c:pt idx="338" formatCode="General">
                  <c:v>-31.041</c:v>
                </c:pt>
                <c:pt idx="339" formatCode="General">
                  <c:v>-31.188800000000001</c:v>
                </c:pt>
                <c:pt idx="340" formatCode="General">
                  <c:v>-31.338699999999999</c:v>
                </c:pt>
                <c:pt idx="341" formatCode="General">
                  <c:v>-31.490500000000001</c:v>
                </c:pt>
                <c:pt idx="342" formatCode="General">
                  <c:v>-31.6435</c:v>
                </c:pt>
                <c:pt idx="343" formatCode="General">
                  <c:v>-31.797000000000001</c:v>
                </c:pt>
                <c:pt idx="344" formatCode="General">
                  <c:v>-31.950700000000001</c:v>
                </c:pt>
                <c:pt idx="345" formatCode="General">
                  <c:v>-32.104900000000001</c:v>
                </c:pt>
                <c:pt idx="346" formatCode="General">
                  <c:v>-32.260300000000001</c:v>
                </c:pt>
                <c:pt idx="347" formatCode="General">
                  <c:v>-32.418500000000002</c:v>
                </c:pt>
                <c:pt idx="348" formatCode="General">
                  <c:v>-32.579900000000002</c:v>
                </c:pt>
                <c:pt idx="349" formatCode="General">
                  <c:v>-32.744199999999999</c:v>
                </c:pt>
                <c:pt idx="350" formatCode="General">
                  <c:v>-32.910299999999999</c:v>
                </c:pt>
                <c:pt idx="351" formatCode="General">
                  <c:v>-33.076799999999999</c:v>
                </c:pt>
                <c:pt idx="352" formatCode="General">
                  <c:v>-33.243000000000002</c:v>
                </c:pt>
                <c:pt idx="353" formatCode="General">
                  <c:v>-33.408000000000001</c:v>
                </c:pt>
                <c:pt idx="354" formatCode="General">
                  <c:v>-33.571100000000001</c:v>
                </c:pt>
                <c:pt idx="355" formatCode="General">
                  <c:v>-33.7318</c:v>
                </c:pt>
                <c:pt idx="356" formatCode="General">
                  <c:v>-33.890099999999997</c:v>
                </c:pt>
                <c:pt idx="357" formatCode="General">
                  <c:v>-34.046199999999999</c:v>
                </c:pt>
                <c:pt idx="358" formatCode="General">
                  <c:v>-34.200800000000001</c:v>
                </c:pt>
                <c:pt idx="359" formatCode="General">
                  <c:v>-34.354599999999998</c:v>
                </c:pt>
                <c:pt idx="360" formatCode="General">
                  <c:v>-34.508200000000002</c:v>
                </c:pt>
                <c:pt idx="361" formatCode="General">
                  <c:v>-34.662999999999997</c:v>
                </c:pt>
                <c:pt idx="362" formatCode="General">
                  <c:v>-34.82</c:v>
                </c:pt>
                <c:pt idx="363" formatCode="General">
                  <c:v>-34.981299999999997</c:v>
                </c:pt>
                <c:pt idx="364" formatCode="General">
                  <c:v>-35.148699999999998</c:v>
                </c:pt>
                <c:pt idx="365" formatCode="General">
                  <c:v>-35.321800000000003</c:v>
                </c:pt>
                <c:pt idx="366" formatCode="General">
                  <c:v>-35.499099999999999</c:v>
                </c:pt>
                <c:pt idx="367" formatCode="General">
                  <c:v>-35.6783</c:v>
                </c:pt>
                <c:pt idx="368" formatCode="General">
                  <c:v>-35.856499999999997</c:v>
                </c:pt>
                <c:pt idx="369" formatCode="General">
                  <c:v>-36.030900000000003</c:v>
                </c:pt>
                <c:pt idx="370" formatCode="General">
                  <c:v>-36.199100000000001</c:v>
                </c:pt>
                <c:pt idx="371" formatCode="General">
                  <c:v>-36.359699999999997</c:v>
                </c:pt>
                <c:pt idx="372" formatCode="General">
                  <c:v>-36.512500000000003</c:v>
                </c:pt>
                <c:pt idx="373" formatCode="General">
                  <c:v>-36.658200000000001</c:v>
                </c:pt>
                <c:pt idx="374" formatCode="General">
                  <c:v>-36.799300000000002</c:v>
                </c:pt>
                <c:pt idx="375" formatCode="General">
                  <c:v>-36.938600000000001</c:v>
                </c:pt>
                <c:pt idx="376" formatCode="General">
                  <c:v>-37.078699999999998</c:v>
                </c:pt>
                <c:pt idx="377" formatCode="General">
                  <c:v>-37.222499999999997</c:v>
                </c:pt>
                <c:pt idx="378" formatCode="General">
                  <c:v>-37.3733</c:v>
                </c:pt>
                <c:pt idx="379" formatCode="General">
                  <c:v>-37.530900000000003</c:v>
                </c:pt>
                <c:pt idx="380" formatCode="General">
                  <c:v>-37.693300000000001</c:v>
                </c:pt>
                <c:pt idx="381" formatCode="General">
                  <c:v>-37.858199999999997</c:v>
                </c:pt>
                <c:pt idx="382" formatCode="General">
                  <c:v>-38.022799999999997</c:v>
                </c:pt>
                <c:pt idx="383" formatCode="General">
                  <c:v>-38.185099999999998</c:v>
                </c:pt>
                <c:pt idx="384" formatCode="General">
                  <c:v>-38.343800000000002</c:v>
                </c:pt>
                <c:pt idx="385" formatCode="General">
                  <c:v>-38.497599999999998</c:v>
                </c:pt>
                <c:pt idx="386" formatCode="General">
                  <c:v>-38.645600000000002</c:v>
                </c:pt>
                <c:pt idx="387" formatCode="General">
                  <c:v>-38.787799999999997</c:v>
                </c:pt>
                <c:pt idx="388" formatCode="General">
                  <c:v>-38.924799999999998</c:v>
                </c:pt>
                <c:pt idx="389" formatCode="General">
                  <c:v>-39.057200000000002</c:v>
                </c:pt>
                <c:pt idx="390" formatCode="General">
                  <c:v>-39.184899999999999</c:v>
                </c:pt>
                <c:pt idx="391" formatCode="General">
                  <c:v>-39.307600000000001</c:v>
                </c:pt>
                <c:pt idx="392" formatCode="General">
                  <c:v>-39.4253</c:v>
                </c:pt>
                <c:pt idx="393" formatCode="General">
                  <c:v>-39.5383</c:v>
                </c:pt>
                <c:pt idx="394" formatCode="General">
                  <c:v>-39.647799999999997</c:v>
                </c:pt>
                <c:pt idx="395" formatCode="General">
                  <c:v>-39.755000000000003</c:v>
                </c:pt>
                <c:pt idx="396" formatCode="General">
                  <c:v>-39.860799999999998</c:v>
                </c:pt>
                <c:pt idx="397" formatCode="General">
                  <c:v>-39.965499999999999</c:v>
                </c:pt>
                <c:pt idx="398" formatCode="General">
                  <c:v>-40.068899999999999</c:v>
                </c:pt>
                <c:pt idx="399" formatCode="General">
                  <c:v>-40.170999999999999</c:v>
                </c:pt>
                <c:pt idx="400" formatCode="General">
                  <c:v>-40.272199999999998</c:v>
                </c:pt>
                <c:pt idx="401" formatCode="General">
                  <c:v>-40.372</c:v>
                </c:pt>
                <c:pt idx="402" formatCode="General">
                  <c:v>-40.474800000000002</c:v>
                </c:pt>
                <c:pt idx="403" formatCode="General">
                  <c:v>-40.572299999999998</c:v>
                </c:pt>
                <c:pt idx="404" formatCode="General">
                  <c:v>-40.661900000000003</c:v>
                </c:pt>
                <c:pt idx="405" formatCode="General">
                  <c:v>-40.742800000000003</c:v>
                </c:pt>
                <c:pt idx="406" formatCode="General">
                  <c:v>-40.814700000000002</c:v>
                </c:pt>
                <c:pt idx="407" formatCode="General">
                  <c:v>-40.877800000000001</c:v>
                </c:pt>
                <c:pt idx="408" formatCode="General">
                  <c:v>-40.932400000000001</c:v>
                </c:pt>
                <c:pt idx="409" formatCode="General">
                  <c:v>-40.978900000000003</c:v>
                </c:pt>
                <c:pt idx="410" formatCode="General">
                  <c:v>-41.017800000000001</c:v>
                </c:pt>
                <c:pt idx="411" formatCode="General">
                  <c:v>-41.05</c:v>
                </c:pt>
                <c:pt idx="412" formatCode="General">
                  <c:v>-41.0764</c:v>
                </c:pt>
                <c:pt idx="413" formatCode="General">
                  <c:v>-41.097700000000003</c:v>
                </c:pt>
                <c:pt idx="414" formatCode="General">
                  <c:v>-41.114400000000003</c:v>
                </c:pt>
                <c:pt idx="415" formatCode="General">
                  <c:v>-41.126899999999999</c:v>
                </c:pt>
                <c:pt idx="416" formatCode="General">
                  <c:v>-41.1357</c:v>
                </c:pt>
                <c:pt idx="417" formatCode="General">
                  <c:v>-41.141199999999998</c:v>
                </c:pt>
                <c:pt idx="418" formatCode="General">
                  <c:v>-41.143799999999999</c:v>
                </c:pt>
                <c:pt idx="419" formatCode="General">
                  <c:v>-41.143999999999998</c:v>
                </c:pt>
                <c:pt idx="420" formatCode="General">
                  <c:v>-41.142299999999999</c:v>
                </c:pt>
                <c:pt idx="421" formatCode="General">
                  <c:v>-41.139099999999999</c:v>
                </c:pt>
                <c:pt idx="422" formatCode="General">
                  <c:v>-41.134799999999998</c:v>
                </c:pt>
                <c:pt idx="423" formatCode="General">
                  <c:v>-41.129800000000003</c:v>
                </c:pt>
                <c:pt idx="424" formatCode="General">
                  <c:v>-41.124400000000001</c:v>
                </c:pt>
                <c:pt idx="425" formatCode="General">
                  <c:v>-41.118600000000001</c:v>
                </c:pt>
                <c:pt idx="426" formatCode="General">
                  <c:v>-41.112499999999997</c:v>
                </c:pt>
                <c:pt idx="427" formatCode="General">
                  <c:v>-41.106299999999997</c:v>
                </c:pt>
                <c:pt idx="428" formatCode="General">
                  <c:v>-41.100099999999998</c:v>
                </c:pt>
                <c:pt idx="429" formatCode="General">
                  <c:v>-41.094499999999996</c:v>
                </c:pt>
                <c:pt idx="430" formatCode="General">
                  <c:v>-41.089599999999997</c:v>
                </c:pt>
                <c:pt idx="431" formatCode="General">
                  <c:v>-41.085799999999999</c:v>
                </c:pt>
                <c:pt idx="432" formatCode="General">
                  <c:v>-41.083199999999998</c:v>
                </c:pt>
                <c:pt idx="433" formatCode="General">
                  <c:v>-41.081800000000001</c:v>
                </c:pt>
                <c:pt idx="434" formatCode="General">
                  <c:v>-41.081800000000001</c:v>
                </c:pt>
                <c:pt idx="435" formatCode="General">
                  <c:v>-41.082900000000002</c:v>
                </c:pt>
                <c:pt idx="436" formatCode="General">
                  <c:v>-41.084899999999998</c:v>
                </c:pt>
                <c:pt idx="437" formatCode="General">
                  <c:v>-41.087600000000002</c:v>
                </c:pt>
                <c:pt idx="438" formatCode="General">
                  <c:v>-41.090699999999998</c:v>
                </c:pt>
                <c:pt idx="439" formatCode="General">
                  <c:v>-41.093699999999998</c:v>
                </c:pt>
                <c:pt idx="440" formatCode="General">
                  <c:v>-41.096299999999999</c:v>
                </c:pt>
                <c:pt idx="441" formatCode="General">
                  <c:v>-41.098300000000002</c:v>
                </c:pt>
                <c:pt idx="442" formatCode="General">
                  <c:v>-41.099299999999999</c:v>
                </c:pt>
                <c:pt idx="443" formatCode="General">
                  <c:v>-41.099200000000003</c:v>
                </c:pt>
                <c:pt idx="444" formatCode="General">
                  <c:v>-41.097900000000003</c:v>
                </c:pt>
                <c:pt idx="445" formatCode="General">
                  <c:v>-41.095300000000002</c:v>
                </c:pt>
                <c:pt idx="446" formatCode="General">
                  <c:v>-41.091299999999997</c:v>
                </c:pt>
                <c:pt idx="447" formatCode="General">
                  <c:v>-41.085900000000002</c:v>
                </c:pt>
                <c:pt idx="448" formatCode="General">
                  <c:v>-41.0794</c:v>
                </c:pt>
                <c:pt idx="449" formatCode="General">
                  <c:v>-41.071800000000003</c:v>
                </c:pt>
                <c:pt idx="450" formatCode="General">
                  <c:v>-41.063299999999998</c:v>
                </c:pt>
                <c:pt idx="451" formatCode="General">
                  <c:v>-41.054200000000002</c:v>
                </c:pt>
                <c:pt idx="452" formatCode="General">
                  <c:v>-41.044499999999999</c:v>
                </c:pt>
                <c:pt idx="453" formatCode="General">
                  <c:v>-41.0334</c:v>
                </c:pt>
                <c:pt idx="454" formatCode="General">
                  <c:v>-41.021000000000001</c:v>
                </c:pt>
                <c:pt idx="455" formatCode="General">
                  <c:v>-41.007599999999996</c:v>
                </c:pt>
                <c:pt idx="456" formatCode="General">
                  <c:v>-40.9938</c:v>
                </c:pt>
                <c:pt idx="457" formatCode="General">
                  <c:v>-40.979700000000001</c:v>
                </c:pt>
                <c:pt idx="458" formatCode="General">
                  <c:v>-40.965499999999999</c:v>
                </c:pt>
                <c:pt idx="459" formatCode="General">
                  <c:v>-40.9514</c:v>
                </c:pt>
                <c:pt idx="460" formatCode="General">
                  <c:v>-40.937199999999997</c:v>
                </c:pt>
                <c:pt idx="461" formatCode="General">
                  <c:v>-40.923000000000002</c:v>
                </c:pt>
                <c:pt idx="462" formatCode="General">
                  <c:v>-40.908499999999997</c:v>
                </c:pt>
                <c:pt idx="463" formatCode="General">
                  <c:v>-40.893700000000003</c:v>
                </c:pt>
                <c:pt idx="464" formatCode="General">
                  <c:v>-40.878399999999999</c:v>
                </c:pt>
                <c:pt idx="465" formatCode="General">
                  <c:v>-40.862299999999998</c:v>
                </c:pt>
                <c:pt idx="466" formatCode="General">
                  <c:v>-40.845300000000002</c:v>
                </c:pt>
                <c:pt idx="467" formatCode="General">
                  <c:v>-40.827300000000001</c:v>
                </c:pt>
                <c:pt idx="468" formatCode="General">
                  <c:v>-40.808199999999999</c:v>
                </c:pt>
                <c:pt idx="469" formatCode="General">
                  <c:v>-40.787999999999997</c:v>
                </c:pt>
                <c:pt idx="470" formatCode="General">
                  <c:v>-40.766800000000003</c:v>
                </c:pt>
                <c:pt idx="471" formatCode="General">
                  <c:v>-40.744700000000002</c:v>
                </c:pt>
                <c:pt idx="472" formatCode="General">
                  <c:v>-40.721699999999998</c:v>
                </c:pt>
                <c:pt idx="473" formatCode="General">
                  <c:v>-40.698</c:v>
                </c:pt>
                <c:pt idx="474" formatCode="General">
                  <c:v>-40.6736</c:v>
                </c:pt>
                <c:pt idx="475" formatCode="General">
                  <c:v>-40.648499999999999</c:v>
                </c:pt>
                <c:pt idx="476" formatCode="General">
                  <c:v>-40.622799999999998</c:v>
                </c:pt>
                <c:pt idx="477" formatCode="General">
                  <c:v>-40.596600000000002</c:v>
                </c:pt>
                <c:pt idx="478" formatCode="General">
                  <c:v>-40.570099999999996</c:v>
                </c:pt>
                <c:pt idx="479" formatCode="General">
                  <c:v>-40.543199999999999</c:v>
                </c:pt>
                <c:pt idx="480" formatCode="General">
                  <c:v>-40.516199999999998</c:v>
                </c:pt>
                <c:pt idx="481" formatCode="General">
                  <c:v>-40.488900000000001</c:v>
                </c:pt>
                <c:pt idx="482" formatCode="General">
                  <c:v>-40.461399999999998</c:v>
                </c:pt>
                <c:pt idx="483" formatCode="General">
                  <c:v>-40.433599999999998</c:v>
                </c:pt>
                <c:pt idx="484" formatCode="General">
                  <c:v>-40.4056</c:v>
                </c:pt>
                <c:pt idx="485" formatCode="General">
                  <c:v>-40.377200000000002</c:v>
                </c:pt>
                <c:pt idx="486" formatCode="General">
                  <c:v>-40.348399999999998</c:v>
                </c:pt>
                <c:pt idx="487" formatCode="General">
                  <c:v>-40.319099999999999</c:v>
                </c:pt>
                <c:pt idx="488" formatCode="General">
                  <c:v>-40.289099999999998</c:v>
                </c:pt>
                <c:pt idx="489" formatCode="General">
                  <c:v>-40.258400000000002</c:v>
                </c:pt>
                <c:pt idx="490" formatCode="General">
                  <c:v>-40.226799999999997</c:v>
                </c:pt>
                <c:pt idx="491" formatCode="General">
                  <c:v>-40.194499999999998</c:v>
                </c:pt>
                <c:pt idx="492" formatCode="General">
                  <c:v>-40.1629</c:v>
                </c:pt>
                <c:pt idx="493" formatCode="General">
                  <c:v>-40.132300000000001</c:v>
                </c:pt>
                <c:pt idx="494" formatCode="General">
                  <c:v>-40.101700000000001</c:v>
                </c:pt>
                <c:pt idx="495" formatCode="General">
                  <c:v>-40.070399999999999</c:v>
                </c:pt>
                <c:pt idx="496" formatCode="General">
                  <c:v>-40.0379</c:v>
                </c:pt>
                <c:pt idx="497" formatCode="General">
                  <c:v>-40.003799999999998</c:v>
                </c:pt>
                <c:pt idx="498" formatCode="General">
                  <c:v>-39.9679</c:v>
                </c:pt>
                <c:pt idx="499" formatCode="General">
                  <c:v>-39.930199999999999</c:v>
                </c:pt>
                <c:pt idx="500" formatCode="General">
                  <c:v>-39.890999999999998</c:v>
                </c:pt>
                <c:pt idx="501" formatCode="General">
                  <c:v>-39.850499999999997</c:v>
                </c:pt>
                <c:pt idx="502" formatCode="General">
                  <c:v>-39.808999999999997</c:v>
                </c:pt>
                <c:pt idx="503" formatCode="General">
                  <c:v>-39.7669</c:v>
                </c:pt>
                <c:pt idx="504" formatCode="General">
                  <c:v>-39.724200000000003</c:v>
                </c:pt>
                <c:pt idx="505" formatCode="General">
                  <c:v>-39.680999999999997</c:v>
                </c:pt>
                <c:pt idx="506" formatCode="General">
                  <c:v>-39.637500000000003</c:v>
                </c:pt>
                <c:pt idx="507" formatCode="General">
                  <c:v>-39.593600000000002</c:v>
                </c:pt>
                <c:pt idx="508" formatCode="General">
                  <c:v>-39.549300000000002</c:v>
                </c:pt>
                <c:pt idx="509" formatCode="General">
                  <c:v>-39.5047</c:v>
                </c:pt>
                <c:pt idx="510" formatCode="General">
                  <c:v>-39.459699999999998</c:v>
                </c:pt>
                <c:pt idx="511" formatCode="General">
                  <c:v>-39.414099999999998</c:v>
                </c:pt>
                <c:pt idx="512" formatCode="General">
                  <c:v>-39.367800000000003</c:v>
                </c:pt>
                <c:pt idx="513" formatCode="General">
                  <c:v>-39.320700000000002</c:v>
                </c:pt>
                <c:pt idx="514" formatCode="General">
                  <c:v>-39.272599999999997</c:v>
                </c:pt>
                <c:pt idx="515" formatCode="General">
                  <c:v>-39.223500000000001</c:v>
                </c:pt>
                <c:pt idx="516" formatCode="General">
                  <c:v>-39.173299999999998</c:v>
                </c:pt>
                <c:pt idx="517" formatCode="General">
                  <c:v>-39.122100000000003</c:v>
                </c:pt>
                <c:pt idx="518" formatCode="General">
                  <c:v>-39.069899999999997</c:v>
                </c:pt>
                <c:pt idx="519" formatCode="General">
                  <c:v>-39.0169</c:v>
                </c:pt>
                <c:pt idx="520" formatCode="General">
                  <c:v>-38.9634</c:v>
                </c:pt>
                <c:pt idx="521" formatCode="General">
                  <c:v>-38.909500000000001</c:v>
                </c:pt>
                <c:pt idx="522" formatCode="General">
                  <c:v>-38.855600000000003</c:v>
                </c:pt>
                <c:pt idx="523" formatCode="General">
                  <c:v>-38.801600000000001</c:v>
                </c:pt>
                <c:pt idx="524" formatCode="General">
                  <c:v>-38.747799999999998</c:v>
                </c:pt>
                <c:pt idx="525" formatCode="General">
                  <c:v>-38.694099999999999</c:v>
                </c:pt>
                <c:pt idx="526" formatCode="General">
                  <c:v>-38.640599999999999</c:v>
                </c:pt>
                <c:pt idx="527" formatCode="General">
                  <c:v>-38.587200000000003</c:v>
                </c:pt>
                <c:pt idx="528" formatCode="General">
                  <c:v>-38.533999999999999</c:v>
                </c:pt>
                <c:pt idx="529" formatCode="General">
                  <c:v>-38.480699999999999</c:v>
                </c:pt>
                <c:pt idx="530" formatCode="General">
                  <c:v>-38.427500000000002</c:v>
                </c:pt>
                <c:pt idx="531" formatCode="General">
                  <c:v>-38.374099999999999</c:v>
                </c:pt>
                <c:pt idx="532" formatCode="General">
                  <c:v>-38.320300000000003</c:v>
                </c:pt>
                <c:pt idx="533" formatCode="General">
                  <c:v>-38.265799999999999</c:v>
                </c:pt>
                <c:pt idx="534" formatCode="General">
                  <c:v>-38.210099999999997</c:v>
                </c:pt>
                <c:pt idx="535" formatCode="General">
                  <c:v>-38.152700000000003</c:v>
                </c:pt>
                <c:pt idx="536" formatCode="General">
                  <c:v>-38.093200000000003</c:v>
                </c:pt>
                <c:pt idx="537" formatCode="General">
                  <c:v>-38.030900000000003</c:v>
                </c:pt>
                <c:pt idx="538" formatCode="General">
                  <c:v>-37.965499999999999</c:v>
                </c:pt>
                <c:pt idx="539" formatCode="General">
                  <c:v>-37.898400000000002</c:v>
                </c:pt>
                <c:pt idx="540" formatCode="General">
                  <c:v>-37.835299999999997</c:v>
                </c:pt>
                <c:pt idx="541" formatCode="General">
                  <c:v>-37.781500000000001</c:v>
                </c:pt>
                <c:pt idx="542" formatCode="General">
                  <c:v>-37.743000000000002</c:v>
                </c:pt>
                <c:pt idx="543" formatCode="General">
                  <c:v>-37.729300000000002</c:v>
                </c:pt>
                <c:pt idx="544" formatCode="General">
                  <c:v>-37.741999999999997</c:v>
                </c:pt>
                <c:pt idx="545" formatCode="General">
                  <c:v>-37.7941</c:v>
                </c:pt>
                <c:pt idx="546" formatCode="General">
                  <c:v>-37.883899999999997</c:v>
                </c:pt>
                <c:pt idx="547" formatCode="General">
                  <c:v>-38.005299999999998</c:v>
                </c:pt>
                <c:pt idx="548" formatCode="General">
                  <c:v>-38.069800000000001</c:v>
                </c:pt>
                <c:pt idx="549" formatCode="General">
                  <c:v>-38.025500000000001</c:v>
                </c:pt>
                <c:pt idx="550" formatCode="General">
                  <c:v>-37.835099999999997</c:v>
                </c:pt>
                <c:pt idx="551" formatCode="General">
                  <c:v>-37.405299999999997</c:v>
                </c:pt>
                <c:pt idx="552" formatCode="General">
                  <c:v>-36.569699999999997</c:v>
                </c:pt>
                <c:pt idx="553" formatCode="General">
                  <c:v>-35.051699999999997</c:v>
                </c:pt>
                <c:pt idx="554" formatCode="General">
                  <c:v>-32.491300000000003</c:v>
                </c:pt>
                <c:pt idx="555" formatCode="General">
                  <c:v>-28.450900000000001</c:v>
                </c:pt>
                <c:pt idx="556" formatCode="General">
                  <c:v>-22.0549</c:v>
                </c:pt>
                <c:pt idx="557" formatCode="General">
                  <c:v>-12.3916</c:v>
                </c:pt>
                <c:pt idx="558" formatCode="General">
                  <c:v>1.69981</c:v>
                </c:pt>
                <c:pt idx="559" formatCode="General">
                  <c:v>20.987100000000002</c:v>
                </c:pt>
                <c:pt idx="560" formatCode="General">
                  <c:v>45.628799999999998</c:v>
                </c:pt>
                <c:pt idx="561" formatCode="General">
                  <c:v>75.328000000000003</c:v>
                </c:pt>
                <c:pt idx="562" formatCode="General">
                  <c:v>109.432</c:v>
                </c:pt>
                <c:pt idx="563" formatCode="General">
                  <c:v>146.989</c:v>
                </c:pt>
                <c:pt idx="564" formatCode="General">
                  <c:v>186.37700000000001</c:v>
                </c:pt>
                <c:pt idx="565" formatCode="General">
                  <c:v>227.327</c:v>
                </c:pt>
                <c:pt idx="566" formatCode="General">
                  <c:v>267.81099999999998</c:v>
                </c:pt>
                <c:pt idx="567" formatCode="General">
                  <c:v>305.084</c:v>
                </c:pt>
                <c:pt idx="568" formatCode="General">
                  <c:v>335.524</c:v>
                </c:pt>
                <c:pt idx="569" formatCode="General">
                  <c:v>358.14699999999999</c:v>
                </c:pt>
                <c:pt idx="570" formatCode="General">
                  <c:v>373.185</c:v>
                </c:pt>
                <c:pt idx="571" formatCode="General">
                  <c:v>381.84800000000001</c:v>
                </c:pt>
                <c:pt idx="572" formatCode="General">
                  <c:v>384.86599999999999</c:v>
                </c:pt>
                <c:pt idx="573" formatCode="General">
                  <c:v>382.983</c:v>
                </c:pt>
                <c:pt idx="574" formatCode="General">
                  <c:v>376.815</c:v>
                </c:pt>
                <c:pt idx="575" formatCode="General">
                  <c:v>367.20499999999998</c:v>
                </c:pt>
                <c:pt idx="576" formatCode="General">
                  <c:v>354.83300000000003</c:v>
                </c:pt>
                <c:pt idx="577" formatCode="General">
                  <c:v>340.6</c:v>
                </c:pt>
                <c:pt idx="578" formatCode="General">
                  <c:v>324.452</c:v>
                </c:pt>
                <c:pt idx="579" formatCode="General">
                  <c:v>307.24299999999999</c:v>
                </c:pt>
                <c:pt idx="580" formatCode="General">
                  <c:v>289.39299999999997</c:v>
                </c:pt>
                <c:pt idx="581" formatCode="General">
                  <c:v>271.411</c:v>
                </c:pt>
                <c:pt idx="582" formatCode="General">
                  <c:v>253.78700000000001</c:v>
                </c:pt>
                <c:pt idx="583" formatCode="General">
                  <c:v>236.83</c:v>
                </c:pt>
                <c:pt idx="584" formatCode="General">
                  <c:v>220.92500000000001</c:v>
                </c:pt>
                <c:pt idx="585" formatCode="General">
                  <c:v>206.81899999999999</c:v>
                </c:pt>
                <c:pt idx="586" formatCode="General">
                  <c:v>194.499</c:v>
                </c:pt>
                <c:pt idx="587" formatCode="General">
                  <c:v>183.70699999999999</c:v>
                </c:pt>
                <c:pt idx="588" formatCode="General">
                  <c:v>174.18799999999999</c:v>
                </c:pt>
                <c:pt idx="589" formatCode="General">
                  <c:v>165.65199999999999</c:v>
                </c:pt>
                <c:pt idx="590" formatCode="General">
                  <c:v>157.97900000000001</c:v>
                </c:pt>
                <c:pt idx="591" formatCode="General">
                  <c:v>151.12</c:v>
                </c:pt>
                <c:pt idx="592" formatCode="General">
                  <c:v>145.036</c:v>
                </c:pt>
                <c:pt idx="593" formatCode="General">
                  <c:v>139.69300000000001</c:v>
                </c:pt>
                <c:pt idx="594" formatCode="General">
                  <c:v>134.965</c:v>
                </c:pt>
                <c:pt idx="595" formatCode="General">
                  <c:v>130.709</c:v>
                </c:pt>
                <c:pt idx="596" formatCode="General">
                  <c:v>126.803</c:v>
                </c:pt>
                <c:pt idx="597" formatCode="General">
                  <c:v>123.155</c:v>
                </c:pt>
                <c:pt idx="598" formatCode="General">
                  <c:v>119.711</c:v>
                </c:pt>
                <c:pt idx="599" formatCode="General">
                  <c:v>116.465</c:v>
                </c:pt>
                <c:pt idx="600" formatCode="General">
                  <c:v>113.402</c:v>
                </c:pt>
                <c:pt idx="601" formatCode="General">
                  <c:v>110.544</c:v>
                </c:pt>
                <c:pt idx="602" formatCode="General">
                  <c:v>107.92</c:v>
                </c:pt>
                <c:pt idx="603" formatCode="General">
                  <c:v>105.538</c:v>
                </c:pt>
                <c:pt idx="604" formatCode="General">
                  <c:v>103.383</c:v>
                </c:pt>
                <c:pt idx="605" formatCode="General">
                  <c:v>101.419</c:v>
                </c:pt>
                <c:pt idx="606" formatCode="General">
                  <c:v>99.602000000000004</c:v>
                </c:pt>
                <c:pt idx="607" formatCode="General">
                  <c:v>97.878</c:v>
                </c:pt>
                <c:pt idx="608" formatCode="General">
                  <c:v>96.196799999999996</c:v>
                </c:pt>
                <c:pt idx="609" formatCode="General">
                  <c:v>94.536799999999999</c:v>
                </c:pt>
                <c:pt idx="610" formatCode="General">
                  <c:v>92.898799999999994</c:v>
                </c:pt>
                <c:pt idx="611" formatCode="General">
                  <c:v>91.285700000000006</c:v>
                </c:pt>
                <c:pt idx="612" formatCode="General">
                  <c:v>89.707499999999996</c:v>
                </c:pt>
                <c:pt idx="613" formatCode="General">
                  <c:v>88.166399999999996</c:v>
                </c:pt>
                <c:pt idx="614" formatCode="General">
                  <c:v>86.662000000000006</c:v>
                </c:pt>
                <c:pt idx="615" formatCode="General">
                  <c:v>85.192899999999995</c:v>
                </c:pt>
                <c:pt idx="616" formatCode="General">
                  <c:v>83.756799999999998</c:v>
                </c:pt>
                <c:pt idx="617" formatCode="General">
                  <c:v>82.355000000000004</c:v>
                </c:pt>
                <c:pt idx="618" formatCode="General">
                  <c:v>80.986199999999997</c:v>
                </c:pt>
                <c:pt idx="619" formatCode="General">
                  <c:v>79.638800000000003</c:v>
                </c:pt>
                <c:pt idx="620" formatCode="General">
                  <c:v>78.299300000000002</c:v>
                </c:pt>
                <c:pt idx="621" formatCode="General">
                  <c:v>76.959800000000001</c:v>
                </c:pt>
                <c:pt idx="622" formatCode="General">
                  <c:v>75.620699999999999</c:v>
                </c:pt>
                <c:pt idx="623" formatCode="General">
                  <c:v>74.278999999999996</c:v>
                </c:pt>
                <c:pt idx="624" formatCode="General">
                  <c:v>72.932199999999995</c:v>
                </c:pt>
                <c:pt idx="625" formatCode="General">
                  <c:v>71.578699999999998</c:v>
                </c:pt>
                <c:pt idx="626" formatCode="General">
                  <c:v>70.221199999999996</c:v>
                </c:pt>
                <c:pt idx="627" formatCode="General">
                  <c:v>68.8626</c:v>
                </c:pt>
                <c:pt idx="628" formatCode="General">
                  <c:v>67.503100000000003</c:v>
                </c:pt>
                <c:pt idx="629" formatCode="General">
                  <c:v>66.141099999999994</c:v>
                </c:pt>
                <c:pt idx="630" formatCode="General">
                  <c:v>64.773600000000002</c:v>
                </c:pt>
                <c:pt idx="631" formatCode="General">
                  <c:v>63.396099999999997</c:v>
                </c:pt>
                <c:pt idx="632" formatCode="General">
                  <c:v>62.005899999999997</c:v>
                </c:pt>
                <c:pt idx="633" formatCode="General">
                  <c:v>60.606299999999997</c:v>
                </c:pt>
                <c:pt idx="634" formatCode="General">
                  <c:v>59.199399999999997</c:v>
                </c:pt>
                <c:pt idx="635" formatCode="General">
                  <c:v>57.7879</c:v>
                </c:pt>
                <c:pt idx="636" formatCode="General">
                  <c:v>56.375500000000002</c:v>
                </c:pt>
                <c:pt idx="637" formatCode="General">
                  <c:v>54.964599999999997</c:v>
                </c:pt>
                <c:pt idx="638" formatCode="General">
                  <c:v>53.556399999999996</c:v>
                </c:pt>
                <c:pt idx="639" formatCode="General">
                  <c:v>52.152099999999997</c:v>
                </c:pt>
                <c:pt idx="640" formatCode="General">
                  <c:v>50.754300000000001</c:v>
                </c:pt>
                <c:pt idx="641" formatCode="General">
                  <c:v>49.365299999999998</c:v>
                </c:pt>
                <c:pt idx="642" formatCode="General">
                  <c:v>47.985900000000001</c:v>
                </c:pt>
                <c:pt idx="643" formatCode="General">
                  <c:v>46.6175</c:v>
                </c:pt>
                <c:pt idx="644" formatCode="General">
                  <c:v>45.2622</c:v>
                </c:pt>
                <c:pt idx="645" formatCode="General">
                  <c:v>43.918799999999997</c:v>
                </c:pt>
                <c:pt idx="646" formatCode="General">
                  <c:v>42.5867</c:v>
                </c:pt>
                <c:pt idx="647" formatCode="General">
                  <c:v>41.266500000000001</c:v>
                </c:pt>
                <c:pt idx="648" formatCode="General">
                  <c:v>39.960099999999997</c:v>
                </c:pt>
                <c:pt idx="649" formatCode="General">
                  <c:v>38.670499999999997</c:v>
                </c:pt>
                <c:pt idx="650" formatCode="General">
                  <c:v>37.401400000000002</c:v>
                </c:pt>
                <c:pt idx="651" formatCode="General">
                  <c:v>36.154899999999998</c:v>
                </c:pt>
                <c:pt idx="652" formatCode="General">
                  <c:v>34.931899999999999</c:v>
                </c:pt>
                <c:pt idx="653" formatCode="General">
                  <c:v>33.7348</c:v>
                </c:pt>
                <c:pt idx="654" formatCode="General">
                  <c:v>32.567900000000002</c:v>
                </c:pt>
                <c:pt idx="655" formatCode="General">
                  <c:v>31.430900000000001</c:v>
                </c:pt>
                <c:pt idx="656" formatCode="General">
                  <c:v>30.3248</c:v>
                </c:pt>
                <c:pt idx="657" formatCode="General">
                  <c:v>29.251000000000001</c:v>
                </c:pt>
                <c:pt idx="658" formatCode="General">
                  <c:v>28.211400000000001</c:v>
                </c:pt>
                <c:pt idx="659" formatCode="General">
                  <c:v>27.2075</c:v>
                </c:pt>
                <c:pt idx="660" formatCode="General">
                  <c:v>26.242100000000001</c:v>
                </c:pt>
                <c:pt idx="661" formatCode="General">
                  <c:v>25.3185</c:v>
                </c:pt>
                <c:pt idx="662" formatCode="General">
                  <c:v>24.438400000000001</c:v>
                </c:pt>
                <c:pt idx="663" formatCode="General">
                  <c:v>23.6008</c:v>
                </c:pt>
                <c:pt idx="664" formatCode="General">
                  <c:v>22.807099999999998</c:v>
                </c:pt>
                <c:pt idx="665" formatCode="General">
                  <c:v>22.060500000000001</c:v>
                </c:pt>
                <c:pt idx="666" formatCode="General">
                  <c:v>21.364999999999998</c:v>
                </c:pt>
                <c:pt idx="667" formatCode="General">
                  <c:v>20.722000000000001</c:v>
                </c:pt>
                <c:pt idx="668" formatCode="General">
                  <c:v>20.131399999999999</c:v>
                </c:pt>
                <c:pt idx="669" formatCode="General">
                  <c:v>19.597200000000001</c:v>
                </c:pt>
                <c:pt idx="670" formatCode="General">
                  <c:v>19.1219</c:v>
                </c:pt>
                <c:pt idx="671" formatCode="General">
                  <c:v>18.706399999999999</c:v>
                </c:pt>
                <c:pt idx="672" formatCode="General">
                  <c:v>18.3522</c:v>
                </c:pt>
                <c:pt idx="673" formatCode="General">
                  <c:v>18.057700000000001</c:v>
                </c:pt>
                <c:pt idx="674" formatCode="General">
                  <c:v>17.8216</c:v>
                </c:pt>
                <c:pt idx="675" formatCode="General">
                  <c:v>17.641200000000001</c:v>
                </c:pt>
                <c:pt idx="676" formatCode="General">
                  <c:v>17.513100000000001</c:v>
                </c:pt>
                <c:pt idx="677" formatCode="General">
                  <c:v>17.432700000000001</c:v>
                </c:pt>
                <c:pt idx="678" formatCode="General">
                  <c:v>17.395099999999999</c:v>
                </c:pt>
                <c:pt idx="679" formatCode="General">
                  <c:v>17.396699999999999</c:v>
                </c:pt>
                <c:pt idx="680" formatCode="General">
                  <c:v>17.435199999999998</c:v>
                </c:pt>
                <c:pt idx="681" formatCode="General">
                  <c:v>17.506</c:v>
                </c:pt>
                <c:pt idx="682" formatCode="General">
                  <c:v>17.604399999999998</c:v>
                </c:pt>
                <c:pt idx="683" formatCode="General">
                  <c:v>17.732199999999999</c:v>
                </c:pt>
                <c:pt idx="684" formatCode="General">
                  <c:v>17.888400000000001</c:v>
                </c:pt>
                <c:pt idx="685" formatCode="General">
                  <c:v>18.069600000000001</c:v>
                </c:pt>
                <c:pt idx="686" formatCode="General">
                  <c:v>18.277100000000001</c:v>
                </c:pt>
                <c:pt idx="687" formatCode="General">
                  <c:v>18.515699999999999</c:v>
                </c:pt>
                <c:pt idx="688" formatCode="General">
                  <c:v>18.790299999999998</c:v>
                </c:pt>
                <c:pt idx="689" formatCode="General">
                  <c:v>19.110700000000001</c:v>
                </c:pt>
                <c:pt idx="690" formatCode="General">
                  <c:v>19.485499999999998</c:v>
                </c:pt>
                <c:pt idx="691" formatCode="General">
                  <c:v>19.925599999999999</c:v>
                </c:pt>
                <c:pt idx="692" formatCode="General">
                  <c:v>20.441199999999998</c:v>
                </c:pt>
                <c:pt idx="693" formatCode="General">
                  <c:v>21.037299999999998</c:v>
                </c:pt>
                <c:pt idx="694" formatCode="General">
                  <c:v>21.716200000000001</c:v>
                </c:pt>
                <c:pt idx="695" formatCode="General">
                  <c:v>22.462199999999999</c:v>
                </c:pt>
                <c:pt idx="696" formatCode="General">
                  <c:v>23.258900000000001</c:v>
                </c:pt>
                <c:pt idx="697" formatCode="General">
                  <c:v>24.088799999999999</c:v>
                </c:pt>
                <c:pt idx="698" formatCode="General">
                  <c:v>24.936299999999999</c:v>
                </c:pt>
                <c:pt idx="699" formatCode="General">
                  <c:v>25.787600000000001</c:v>
                </c:pt>
                <c:pt idx="700" formatCode="General">
                  <c:v>26.634599999999999</c:v>
                </c:pt>
                <c:pt idx="701" formatCode="General">
                  <c:v>27.469100000000001</c:v>
                </c:pt>
                <c:pt idx="702" formatCode="General">
                  <c:v>28.281500000000001</c:v>
                </c:pt>
                <c:pt idx="703" formatCode="General">
                  <c:v>29.0656</c:v>
                </c:pt>
                <c:pt idx="704" formatCode="General">
                  <c:v>29.813800000000001</c:v>
                </c:pt>
                <c:pt idx="705" formatCode="General">
                  <c:v>30.5181</c:v>
                </c:pt>
                <c:pt idx="706" formatCode="General">
                  <c:v>31.168900000000001</c:v>
                </c:pt>
                <c:pt idx="707" formatCode="General">
                  <c:v>31.764500000000002</c:v>
                </c:pt>
                <c:pt idx="708" formatCode="General">
                  <c:v>32.310099999999998</c:v>
                </c:pt>
                <c:pt idx="709" formatCode="General">
                  <c:v>32.809100000000001</c:v>
                </c:pt>
                <c:pt idx="710" formatCode="General">
                  <c:v>33.260599999999997</c:v>
                </c:pt>
                <c:pt idx="711" formatCode="General">
                  <c:v>33.659799999999997</c:v>
                </c:pt>
                <c:pt idx="712" formatCode="General">
                  <c:v>34.000500000000002</c:v>
                </c:pt>
                <c:pt idx="713" formatCode="General">
                  <c:v>34.277200000000001</c:v>
                </c:pt>
                <c:pt idx="714" formatCode="General">
                  <c:v>34.486199999999997</c:v>
                </c:pt>
                <c:pt idx="715" formatCode="General">
                  <c:v>34.624200000000002</c:v>
                </c:pt>
                <c:pt idx="716" formatCode="General">
                  <c:v>34.692700000000002</c:v>
                </c:pt>
                <c:pt idx="717" formatCode="General">
                  <c:v>34.6937</c:v>
                </c:pt>
                <c:pt idx="718" formatCode="General">
                  <c:v>34.629800000000003</c:v>
                </c:pt>
                <c:pt idx="719" formatCode="General">
                  <c:v>34.504199999999997</c:v>
                </c:pt>
                <c:pt idx="720" formatCode="General">
                  <c:v>34.320799999999998</c:v>
                </c:pt>
                <c:pt idx="721" formatCode="General">
                  <c:v>34.084699999999998</c:v>
                </c:pt>
                <c:pt idx="722" formatCode="General">
                  <c:v>33.800800000000002</c:v>
                </c:pt>
                <c:pt idx="723" formatCode="General">
                  <c:v>33.4726</c:v>
                </c:pt>
                <c:pt idx="724" formatCode="General">
                  <c:v>33.102600000000002</c:v>
                </c:pt>
                <c:pt idx="725" formatCode="General">
                  <c:v>32.692999999999998</c:v>
                </c:pt>
                <c:pt idx="726" formatCode="General">
                  <c:v>32.248600000000003</c:v>
                </c:pt>
                <c:pt idx="727" formatCode="General">
                  <c:v>31.7773</c:v>
                </c:pt>
                <c:pt idx="728" formatCode="General">
                  <c:v>31.290900000000001</c:v>
                </c:pt>
                <c:pt idx="729" formatCode="General">
                  <c:v>30.801200000000001</c:v>
                </c:pt>
                <c:pt idx="730" formatCode="General">
                  <c:v>30.317499999999999</c:v>
                </c:pt>
                <c:pt idx="731" formatCode="General">
                  <c:v>29.840499999999999</c:v>
                </c:pt>
                <c:pt idx="732" formatCode="General">
                  <c:v>29.371700000000001</c:v>
                </c:pt>
                <c:pt idx="733" formatCode="General">
                  <c:v>28.9114</c:v>
                </c:pt>
                <c:pt idx="734" formatCode="General">
                  <c:v>28.4587</c:v>
                </c:pt>
                <c:pt idx="735" formatCode="General">
                  <c:v>28.011099999999999</c:v>
                </c:pt>
                <c:pt idx="736" formatCode="General">
                  <c:v>27.565899999999999</c:v>
                </c:pt>
                <c:pt idx="737" formatCode="General">
                  <c:v>27.123799999999999</c:v>
                </c:pt>
                <c:pt idx="738" formatCode="General">
                  <c:v>26.685600000000001</c:v>
                </c:pt>
                <c:pt idx="739" formatCode="General">
                  <c:v>26.252600000000001</c:v>
                </c:pt>
                <c:pt idx="740" formatCode="General">
                  <c:v>25.825900000000001</c:v>
                </c:pt>
                <c:pt idx="741" formatCode="General">
                  <c:v>25.408100000000001</c:v>
                </c:pt>
                <c:pt idx="742" formatCode="General">
                  <c:v>25.000900000000001</c:v>
                </c:pt>
                <c:pt idx="743" formatCode="General">
                  <c:v>24.606200000000001</c:v>
                </c:pt>
                <c:pt idx="744" formatCode="General">
                  <c:v>24.224299999999999</c:v>
                </c:pt>
                <c:pt idx="745" formatCode="General">
                  <c:v>23.8536</c:v>
                </c:pt>
                <c:pt idx="746" formatCode="General">
                  <c:v>23.4924</c:v>
                </c:pt>
                <c:pt idx="747" formatCode="General">
                  <c:v>23.1403</c:v>
                </c:pt>
                <c:pt idx="748" formatCode="General">
                  <c:v>22.798500000000001</c:v>
                </c:pt>
                <c:pt idx="749" formatCode="General">
                  <c:v>22.4681</c:v>
                </c:pt>
                <c:pt idx="750" formatCode="General">
                  <c:v>22.148399999999999</c:v>
                </c:pt>
                <c:pt idx="751" formatCode="General">
                  <c:v>21.8445</c:v>
                </c:pt>
                <c:pt idx="752" formatCode="General">
                  <c:v>21.5626</c:v>
                </c:pt>
                <c:pt idx="753" formatCode="General">
                  <c:v>21.302800000000001</c:v>
                </c:pt>
                <c:pt idx="754" formatCode="General">
                  <c:v>21.0624</c:v>
                </c:pt>
                <c:pt idx="755" formatCode="General">
                  <c:v>20.837800000000001</c:v>
                </c:pt>
                <c:pt idx="756" formatCode="General">
                  <c:v>20.626799999999999</c:v>
                </c:pt>
                <c:pt idx="757" formatCode="General">
                  <c:v>20.425799999999999</c:v>
                </c:pt>
                <c:pt idx="758" formatCode="General">
                  <c:v>20.231999999999999</c:v>
                </c:pt>
                <c:pt idx="759" formatCode="General">
                  <c:v>20.042200000000001</c:v>
                </c:pt>
                <c:pt idx="760" formatCode="General">
                  <c:v>19.8566</c:v>
                </c:pt>
                <c:pt idx="761" formatCode="General">
                  <c:v>19.675599999999999</c:v>
                </c:pt>
                <c:pt idx="762" formatCode="General">
                  <c:v>19.499199999999998</c:v>
                </c:pt>
                <c:pt idx="763" formatCode="General">
                  <c:v>19.327000000000002</c:v>
                </c:pt>
                <c:pt idx="764" formatCode="General">
                  <c:v>19.1587</c:v>
                </c:pt>
                <c:pt idx="765" formatCode="General">
                  <c:v>18.9941</c:v>
                </c:pt>
                <c:pt idx="766" formatCode="General">
                  <c:v>18.8306</c:v>
                </c:pt>
                <c:pt idx="767" formatCode="General">
                  <c:v>18.666799999999999</c:v>
                </c:pt>
                <c:pt idx="768" formatCode="General">
                  <c:v>18.502500000000001</c:v>
                </c:pt>
                <c:pt idx="769" formatCode="General">
                  <c:v>18.337</c:v>
                </c:pt>
                <c:pt idx="770" formatCode="General">
                  <c:v>18.169599999999999</c:v>
                </c:pt>
                <c:pt idx="771" formatCode="General">
                  <c:v>17.999500000000001</c:v>
                </c:pt>
                <c:pt idx="772" formatCode="General">
                  <c:v>17.8263</c:v>
                </c:pt>
                <c:pt idx="773" formatCode="General">
                  <c:v>17.6493</c:v>
                </c:pt>
                <c:pt idx="774" formatCode="General">
                  <c:v>17.4682</c:v>
                </c:pt>
                <c:pt idx="775" formatCode="General">
                  <c:v>17.281600000000001</c:v>
                </c:pt>
                <c:pt idx="776" formatCode="General">
                  <c:v>17.087199999999999</c:v>
                </c:pt>
                <c:pt idx="777" formatCode="General">
                  <c:v>16.882400000000001</c:v>
                </c:pt>
                <c:pt idx="778" formatCode="General">
                  <c:v>16.664000000000001</c:v>
                </c:pt>
                <c:pt idx="779" formatCode="General">
                  <c:v>16.432200000000002</c:v>
                </c:pt>
                <c:pt idx="780" formatCode="General">
                  <c:v>16.188199999999998</c:v>
                </c:pt>
                <c:pt idx="781" formatCode="General">
                  <c:v>15.933299999999999</c:v>
                </c:pt>
                <c:pt idx="782" formatCode="General">
                  <c:v>15.6685</c:v>
                </c:pt>
                <c:pt idx="783" formatCode="General">
                  <c:v>15.3935</c:v>
                </c:pt>
                <c:pt idx="784" formatCode="General">
                  <c:v>15.1082</c:v>
                </c:pt>
                <c:pt idx="785" formatCode="General">
                  <c:v>14.812099999999999</c:v>
                </c:pt>
                <c:pt idx="786" formatCode="General">
                  <c:v>14.505699999999999</c:v>
                </c:pt>
                <c:pt idx="787" formatCode="General">
                  <c:v>14.1914</c:v>
                </c:pt>
                <c:pt idx="788" formatCode="General">
                  <c:v>13.870100000000001</c:v>
                </c:pt>
                <c:pt idx="789" formatCode="General">
                  <c:v>13.5434</c:v>
                </c:pt>
                <c:pt idx="790" formatCode="General">
                  <c:v>13.213200000000001</c:v>
                </c:pt>
                <c:pt idx="791" formatCode="General">
                  <c:v>12.880800000000001</c:v>
                </c:pt>
                <c:pt idx="792" formatCode="General">
                  <c:v>12.5471</c:v>
                </c:pt>
                <c:pt idx="793" formatCode="General">
                  <c:v>12.2117</c:v>
                </c:pt>
                <c:pt idx="794" formatCode="General">
                  <c:v>11.874499999999999</c:v>
                </c:pt>
                <c:pt idx="795" formatCode="General">
                  <c:v>11.535500000000001</c:v>
                </c:pt>
                <c:pt idx="796" formatCode="General">
                  <c:v>11.1952</c:v>
                </c:pt>
                <c:pt idx="797" formatCode="General">
                  <c:v>10.8537</c:v>
                </c:pt>
                <c:pt idx="798" formatCode="General">
                  <c:v>10.511200000000001</c:v>
                </c:pt>
                <c:pt idx="799" formatCode="General">
                  <c:v>10.167999999999999</c:v>
                </c:pt>
                <c:pt idx="800" formatCode="General">
                  <c:v>9.8252299999999995</c:v>
                </c:pt>
                <c:pt idx="801" formatCode="General">
                  <c:v>9.4836100000000005</c:v>
                </c:pt>
                <c:pt idx="802" formatCode="General">
                  <c:v>9.1442700000000006</c:v>
                </c:pt>
                <c:pt idx="803" formatCode="General">
                  <c:v>8.8085799999999992</c:v>
                </c:pt>
                <c:pt idx="804" formatCode="General">
                  <c:v>8.47743</c:v>
                </c:pt>
                <c:pt idx="805" formatCode="General">
                  <c:v>8.1516400000000004</c:v>
                </c:pt>
                <c:pt idx="806" formatCode="General">
                  <c:v>7.8322700000000003</c:v>
                </c:pt>
                <c:pt idx="807" formatCode="General">
                  <c:v>7.5200199999999997</c:v>
                </c:pt>
                <c:pt idx="808" formatCode="General">
                  <c:v>7.21516</c:v>
                </c:pt>
                <c:pt idx="809" formatCode="General">
                  <c:v>6.9176399999999996</c:v>
                </c:pt>
                <c:pt idx="810" formatCode="General">
                  <c:v>6.6274699999999998</c:v>
                </c:pt>
                <c:pt idx="811" formatCode="General">
                  <c:v>6.3442800000000004</c:v>
                </c:pt>
                <c:pt idx="812" formatCode="General">
                  <c:v>6.0678000000000001</c:v>
                </c:pt>
                <c:pt idx="813" formatCode="General">
                  <c:v>5.7977400000000001</c:v>
                </c:pt>
                <c:pt idx="814" formatCode="General">
                  <c:v>5.5336400000000001</c:v>
                </c:pt>
                <c:pt idx="815" formatCode="General">
                  <c:v>5.2753300000000003</c:v>
                </c:pt>
                <c:pt idx="816" formatCode="General">
                  <c:v>5.0225299999999997</c:v>
                </c:pt>
                <c:pt idx="817" formatCode="General">
                  <c:v>4.7752999999999997</c:v>
                </c:pt>
                <c:pt idx="818" formatCode="General">
                  <c:v>4.5337199999999998</c:v>
                </c:pt>
                <c:pt idx="819" formatCode="General">
                  <c:v>4.2981299999999996</c:v>
                </c:pt>
                <c:pt idx="820" formatCode="General">
                  <c:v>4.0686999999999998</c:v>
                </c:pt>
                <c:pt idx="821" formatCode="General">
                  <c:v>3.84538</c:v>
                </c:pt>
                <c:pt idx="822" formatCode="General">
                  <c:v>3.62784</c:v>
                </c:pt>
                <c:pt idx="823" formatCode="General">
                  <c:v>3.4157299999999999</c:v>
                </c:pt>
                <c:pt idx="824" formatCode="General">
                  <c:v>3.2081</c:v>
                </c:pt>
                <c:pt idx="825" formatCode="General">
                  <c:v>3.0079099999999999</c:v>
                </c:pt>
                <c:pt idx="826" formatCode="General">
                  <c:v>2.81393</c:v>
                </c:pt>
                <c:pt idx="827" formatCode="General">
                  <c:v>2.6248200000000002</c:v>
                </c:pt>
                <c:pt idx="828" formatCode="General">
                  <c:v>2.4402699999999999</c:v>
                </c:pt>
                <c:pt idx="829" formatCode="General">
                  <c:v>2.2605200000000001</c:v>
                </c:pt>
                <c:pt idx="830" formatCode="General">
                  <c:v>2.0837300000000001</c:v>
                </c:pt>
                <c:pt idx="831" formatCode="General">
                  <c:v>1.90845</c:v>
                </c:pt>
                <c:pt idx="832" formatCode="General">
                  <c:v>1.7340599999999999</c:v>
                </c:pt>
                <c:pt idx="833" formatCode="General">
                  <c:v>1.56098</c:v>
                </c:pt>
                <c:pt idx="834" formatCode="General">
                  <c:v>1.38961</c:v>
                </c:pt>
                <c:pt idx="835" formatCode="General">
                  <c:v>1.2199800000000001</c:v>
                </c:pt>
                <c:pt idx="836" formatCode="General">
                  <c:v>1.0524500000000001</c:v>
                </c:pt>
                <c:pt idx="837" formatCode="General">
                  <c:v>0.88732800000000001</c:v>
                </c:pt>
                <c:pt idx="838" formatCode="General">
                  <c:v>0.72502299999999997</c:v>
                </c:pt>
                <c:pt idx="839" formatCode="General">
                  <c:v>0.56528900000000004</c:v>
                </c:pt>
                <c:pt idx="840" formatCode="General">
                  <c:v>0.40632800000000002</c:v>
                </c:pt>
                <c:pt idx="841" formatCode="General">
                  <c:v>0.24895300000000001</c:v>
                </c:pt>
                <c:pt idx="842" formatCode="General">
                  <c:v>9.3406299999999998E-2</c:v>
                </c:pt>
                <c:pt idx="843" formatCode="General">
                  <c:v>-6.04687E-2</c:v>
                </c:pt>
                <c:pt idx="844" formatCode="General">
                  <c:v>-0.2135</c:v>
                </c:pt>
                <c:pt idx="845" formatCode="General">
                  <c:v>-0.36632799999999999</c:v>
                </c:pt>
                <c:pt idx="846" formatCode="General">
                  <c:v>-0.51916399999999996</c:v>
                </c:pt>
                <c:pt idx="847" formatCode="General">
                  <c:v>-0.67174199999999995</c:v>
                </c:pt>
                <c:pt idx="848" formatCode="General">
                  <c:v>-0.82350000000000001</c:v>
                </c:pt>
                <c:pt idx="849" formatCode="General">
                  <c:v>-0.97399199999999997</c:v>
                </c:pt>
                <c:pt idx="850" formatCode="General">
                  <c:v>-1.12294</c:v>
                </c:pt>
                <c:pt idx="851" formatCode="General">
                  <c:v>-1.2701199999999999</c:v>
                </c:pt>
                <c:pt idx="852" formatCode="General">
                  <c:v>-1.4154800000000001</c:v>
                </c:pt>
                <c:pt idx="853" formatCode="General">
                  <c:v>-1.5590599999999999</c:v>
                </c:pt>
                <c:pt idx="854" formatCode="General">
                  <c:v>-1.70096</c:v>
                </c:pt>
                <c:pt idx="855" formatCode="General">
                  <c:v>-1.84118</c:v>
                </c:pt>
                <c:pt idx="856" formatCode="General">
                  <c:v>-1.97986</c:v>
                </c:pt>
                <c:pt idx="857" formatCode="General">
                  <c:v>-2.1173000000000002</c:v>
                </c:pt>
                <c:pt idx="858" formatCode="General">
                  <c:v>-2.25386</c:v>
                </c:pt>
                <c:pt idx="859" formatCode="General">
                  <c:v>-2.3899499999999998</c:v>
                </c:pt>
                <c:pt idx="860" formatCode="General">
                  <c:v>-2.5258099999999999</c:v>
                </c:pt>
                <c:pt idx="861" formatCode="General">
                  <c:v>-2.6613799999999999</c:v>
                </c:pt>
                <c:pt idx="862" formatCode="General">
                  <c:v>-2.7963300000000002</c:v>
                </c:pt>
                <c:pt idx="863" formatCode="General">
                  <c:v>-2.9300899999999999</c:v>
                </c:pt>
                <c:pt idx="864" formatCode="General">
                  <c:v>-3.0619499999999999</c:v>
                </c:pt>
                <c:pt idx="865" formatCode="General">
                  <c:v>-3.1912699999999998</c:v>
                </c:pt>
                <c:pt idx="866" formatCode="General">
                  <c:v>-3.3175300000000001</c:v>
                </c:pt>
                <c:pt idx="867" formatCode="General">
                  <c:v>-3.4401199999999998</c:v>
                </c:pt>
                <c:pt idx="868" formatCode="General">
                  <c:v>-3.5582699999999998</c:v>
                </c:pt>
                <c:pt idx="869" formatCode="General">
                  <c:v>-3.67008</c:v>
                </c:pt>
                <c:pt idx="870" formatCode="General">
                  <c:v>-3.7735599999999998</c:v>
                </c:pt>
                <c:pt idx="871" formatCode="General">
                  <c:v>-3.8668800000000001</c:v>
                </c:pt>
                <c:pt idx="872" formatCode="General">
                  <c:v>-3.9501200000000001</c:v>
                </c:pt>
                <c:pt idx="873" formatCode="General">
                  <c:v>-4.0232299999999999</c:v>
                </c:pt>
                <c:pt idx="874" formatCode="General">
                  <c:v>-4.0848399999999998</c:v>
                </c:pt>
                <c:pt idx="875" formatCode="General">
                  <c:v>-4.1337999999999999</c:v>
                </c:pt>
                <c:pt idx="876" formatCode="General">
                  <c:v>-4.1690100000000001</c:v>
                </c:pt>
                <c:pt idx="877" formatCode="General">
                  <c:v>-4.1888699999999996</c:v>
                </c:pt>
                <c:pt idx="878" formatCode="General">
                  <c:v>-4.1915500000000003</c:v>
                </c:pt>
                <c:pt idx="879" formatCode="General">
                  <c:v>-4.1752799999999999</c:v>
                </c:pt>
                <c:pt idx="880" formatCode="General">
                  <c:v>-4.1383900000000002</c:v>
                </c:pt>
                <c:pt idx="881" formatCode="General">
                  <c:v>-4.0797800000000004</c:v>
                </c:pt>
                <c:pt idx="882" formatCode="General">
                  <c:v>-3.9989300000000001</c:v>
                </c:pt>
                <c:pt idx="883" formatCode="General">
                  <c:v>-3.8958300000000001</c:v>
                </c:pt>
                <c:pt idx="884" formatCode="General">
                  <c:v>-3.7707899999999999</c:v>
                </c:pt>
                <c:pt idx="885" formatCode="General">
                  <c:v>-3.6244499999999999</c:v>
                </c:pt>
                <c:pt idx="886" formatCode="General">
                  <c:v>-3.4577</c:v>
                </c:pt>
                <c:pt idx="887" formatCode="General">
                  <c:v>-3.2715000000000001</c:v>
                </c:pt>
                <c:pt idx="888" formatCode="General">
                  <c:v>-3.0671900000000001</c:v>
                </c:pt>
                <c:pt idx="889" formatCode="General">
                  <c:v>-2.8466300000000002</c:v>
                </c:pt>
                <c:pt idx="890" formatCode="General">
                  <c:v>-2.6119400000000002</c:v>
                </c:pt>
                <c:pt idx="891" formatCode="General">
                  <c:v>-2.3650199999999999</c:v>
                </c:pt>
                <c:pt idx="892" formatCode="General">
                  <c:v>-2.1076000000000001</c:v>
                </c:pt>
                <c:pt idx="893" formatCode="General">
                  <c:v>-1.8416999999999999</c:v>
                </c:pt>
                <c:pt idx="894" formatCode="General">
                  <c:v>-1.5694300000000001</c:v>
                </c:pt>
                <c:pt idx="895" formatCode="General">
                  <c:v>-1.2927</c:v>
                </c:pt>
                <c:pt idx="896" formatCode="General">
                  <c:v>-1.01294</c:v>
                </c:pt>
                <c:pt idx="897" formatCode="General">
                  <c:v>-0.732711</c:v>
                </c:pt>
                <c:pt idx="898" formatCode="General">
                  <c:v>-0.447297</c:v>
                </c:pt>
                <c:pt idx="899" formatCode="General">
                  <c:v>-0.1515</c:v>
                </c:pt>
                <c:pt idx="900" formatCode="General">
                  <c:v>0.15578900000000001</c:v>
                </c:pt>
                <c:pt idx="901" formatCode="General">
                  <c:v>0.47064099999999998</c:v>
                </c:pt>
                <c:pt idx="902" formatCode="General">
                  <c:v>0.795234</c:v>
                </c:pt>
                <c:pt idx="903" formatCode="General">
                  <c:v>1.11859</c:v>
                </c:pt>
                <c:pt idx="904" formatCode="General">
                  <c:v>1.4172899999999999</c:v>
                </c:pt>
                <c:pt idx="905" formatCode="General">
                  <c:v>1.67424</c:v>
                </c:pt>
                <c:pt idx="906" formatCode="General">
                  <c:v>1.88198</c:v>
                </c:pt>
                <c:pt idx="907" formatCode="General">
                  <c:v>2.0396100000000001</c:v>
                </c:pt>
                <c:pt idx="908" formatCode="General">
                  <c:v>2.14832</c:v>
                </c:pt>
                <c:pt idx="909" formatCode="General">
                  <c:v>2.2037900000000001</c:v>
                </c:pt>
                <c:pt idx="910" formatCode="General">
                  <c:v>2.2040199999999999</c:v>
                </c:pt>
                <c:pt idx="911" formatCode="General">
                  <c:v>2.1469200000000002</c:v>
                </c:pt>
                <c:pt idx="912" formatCode="General">
                  <c:v>2.03077</c:v>
                </c:pt>
                <c:pt idx="913" formatCode="General">
                  <c:v>1.8549800000000001</c:v>
                </c:pt>
                <c:pt idx="914" formatCode="General">
                  <c:v>1.62233</c:v>
                </c:pt>
                <c:pt idx="915" formatCode="General">
                  <c:v>1.33935</c:v>
                </c:pt>
                <c:pt idx="916" formatCode="General">
                  <c:v>1.0084500000000001</c:v>
                </c:pt>
                <c:pt idx="917" formatCode="General">
                  <c:v>0.63224999999999998</c:v>
                </c:pt>
                <c:pt idx="918" formatCode="General">
                  <c:v>0.214</c:v>
                </c:pt>
                <c:pt idx="919" formatCode="General">
                  <c:v>-0.242281</c:v>
                </c:pt>
                <c:pt idx="920" formatCode="General">
                  <c:v>-0.73229699999999998</c:v>
                </c:pt>
                <c:pt idx="921" formatCode="General">
                  <c:v>-1.25146</c:v>
                </c:pt>
                <c:pt idx="922" formatCode="General">
                  <c:v>-1.7943</c:v>
                </c:pt>
                <c:pt idx="923" formatCode="General">
                  <c:v>-2.3534000000000002</c:v>
                </c:pt>
                <c:pt idx="924" formatCode="General">
                  <c:v>-2.9218899999999999</c:v>
                </c:pt>
                <c:pt idx="925" formatCode="General">
                  <c:v>-3.4923500000000001</c:v>
                </c:pt>
                <c:pt idx="926" formatCode="General">
                  <c:v>-4.0602099999999997</c:v>
                </c:pt>
                <c:pt idx="927" formatCode="General">
                  <c:v>-4.6173900000000003</c:v>
                </c:pt>
                <c:pt idx="928" formatCode="General">
                  <c:v>-5.1596000000000002</c:v>
                </c:pt>
                <c:pt idx="929" formatCode="General">
                  <c:v>-5.6828200000000004</c:v>
                </c:pt>
                <c:pt idx="930" formatCode="General">
                  <c:v>-6.1812699999999996</c:v>
                </c:pt>
                <c:pt idx="931" formatCode="General">
                  <c:v>-6.6491699999999998</c:v>
                </c:pt>
                <c:pt idx="932" formatCode="General">
                  <c:v>-7.0849799999999998</c:v>
                </c:pt>
                <c:pt idx="933" formatCode="General">
                  <c:v>-7.4981</c:v>
                </c:pt>
                <c:pt idx="934" formatCode="General">
                  <c:v>-7.8971400000000003</c:v>
                </c:pt>
                <c:pt idx="935" formatCode="General">
                  <c:v>-8.2881099999999996</c:v>
                </c:pt>
                <c:pt idx="936" formatCode="General">
                  <c:v>-8.6738999999999997</c:v>
                </c:pt>
                <c:pt idx="937" formatCode="General">
                  <c:v>-9.0545799999999996</c:v>
                </c:pt>
                <c:pt idx="938" formatCode="General">
                  <c:v>-9.4286499999999993</c:v>
                </c:pt>
                <c:pt idx="939" formatCode="General">
                  <c:v>-9.7942499999999999</c:v>
                </c:pt>
                <c:pt idx="940" formatCode="General">
                  <c:v>-10.151899999999999</c:v>
                </c:pt>
                <c:pt idx="941" formatCode="General">
                  <c:v>-10.499700000000001</c:v>
                </c:pt>
                <c:pt idx="942" formatCode="General">
                  <c:v>-10.834300000000001</c:v>
                </c:pt>
                <c:pt idx="943" formatCode="General">
                  <c:v>-11.1556</c:v>
                </c:pt>
                <c:pt idx="944" formatCode="General">
                  <c:v>-11.463900000000001</c:v>
                </c:pt>
                <c:pt idx="945" formatCode="General">
                  <c:v>-11.757300000000001</c:v>
                </c:pt>
                <c:pt idx="946" formatCode="General">
                  <c:v>-12.035500000000001</c:v>
                </c:pt>
                <c:pt idx="947" formatCode="General">
                  <c:v>-12.3009</c:v>
                </c:pt>
                <c:pt idx="948" formatCode="General">
                  <c:v>-12.5557</c:v>
                </c:pt>
                <c:pt idx="949" formatCode="General">
                  <c:v>-12.7989</c:v>
                </c:pt>
                <c:pt idx="950" formatCode="General">
                  <c:v>-13.0312</c:v>
                </c:pt>
                <c:pt idx="951" formatCode="General">
                  <c:v>-13.255000000000001</c:v>
                </c:pt>
                <c:pt idx="952" formatCode="General">
                  <c:v>-13.4718</c:v>
                </c:pt>
                <c:pt idx="953" formatCode="General">
                  <c:v>-13.680199999999999</c:v>
                </c:pt>
                <c:pt idx="954" formatCode="General">
                  <c:v>-13.881</c:v>
                </c:pt>
                <c:pt idx="955" formatCode="General">
                  <c:v>-14.075200000000001</c:v>
                </c:pt>
                <c:pt idx="956" formatCode="General">
                  <c:v>-14.263400000000001</c:v>
                </c:pt>
                <c:pt idx="957" formatCode="General">
                  <c:v>-14.4475</c:v>
                </c:pt>
                <c:pt idx="958" formatCode="General">
                  <c:v>-14.6302</c:v>
                </c:pt>
                <c:pt idx="959" formatCode="General">
                  <c:v>-14.8079</c:v>
                </c:pt>
                <c:pt idx="960" formatCode="General">
                  <c:v>-14.972099999999999</c:v>
                </c:pt>
                <c:pt idx="961" formatCode="General">
                  <c:v>-15.1058</c:v>
                </c:pt>
                <c:pt idx="962" formatCode="General">
                  <c:v>-15.179600000000001</c:v>
                </c:pt>
                <c:pt idx="963" formatCode="General">
                  <c:v>-15.1609</c:v>
                </c:pt>
                <c:pt idx="964" formatCode="General">
                  <c:v>-15.021699999999999</c:v>
                </c:pt>
                <c:pt idx="965" formatCode="General">
                  <c:v>-14.7387</c:v>
                </c:pt>
                <c:pt idx="966" formatCode="General">
                  <c:v>-14.288399999999999</c:v>
                </c:pt>
                <c:pt idx="967" formatCode="General">
                  <c:v>-13.6478</c:v>
                </c:pt>
                <c:pt idx="968" formatCode="General">
                  <c:v>-12.7981</c:v>
                </c:pt>
                <c:pt idx="969" formatCode="General">
                  <c:v>-11.7209</c:v>
                </c:pt>
                <c:pt idx="970" formatCode="General">
                  <c:v>-10.420299999999999</c:v>
                </c:pt>
                <c:pt idx="971" formatCode="General">
                  <c:v>-8.9970300000000005</c:v>
                </c:pt>
                <c:pt idx="972" formatCode="General">
                  <c:v>-7.5070199999999998</c:v>
                </c:pt>
                <c:pt idx="973" formatCode="General">
                  <c:v>-6.0073699999999999</c:v>
                </c:pt>
                <c:pt idx="974" formatCode="General">
                  <c:v>-4.5434700000000001</c:v>
                </c:pt>
                <c:pt idx="975" formatCode="General">
                  <c:v>-3.1411099999999998</c:v>
                </c:pt>
                <c:pt idx="976" formatCode="General">
                  <c:v>-1.86818</c:v>
                </c:pt>
                <c:pt idx="977" formatCode="General">
                  <c:v>-0.787914</c:v>
                </c:pt>
                <c:pt idx="978" formatCode="General">
                  <c:v>8.02813E-2</c:v>
                </c:pt>
                <c:pt idx="979" formatCode="General">
                  <c:v>0.75058599999999998</c:v>
                </c:pt>
                <c:pt idx="980" formatCode="General">
                  <c:v>1.24855</c:v>
                </c:pt>
                <c:pt idx="981" formatCode="General">
                  <c:v>1.59745</c:v>
                </c:pt>
                <c:pt idx="982" formatCode="General">
                  <c:v>1.7951699999999999</c:v>
                </c:pt>
                <c:pt idx="983" formatCode="General">
                  <c:v>1.79478</c:v>
                </c:pt>
                <c:pt idx="984" formatCode="General">
                  <c:v>1.5992</c:v>
                </c:pt>
                <c:pt idx="985" formatCode="General">
                  <c:v>1.2432300000000001</c:v>
                </c:pt>
                <c:pt idx="986" formatCode="General">
                  <c:v>0.78282799999999997</c:v>
                </c:pt>
                <c:pt idx="987" formatCode="General">
                  <c:v>0.24799199999999999</c:v>
                </c:pt>
                <c:pt idx="988" formatCode="General">
                  <c:v>-0.368398</c:v>
                </c:pt>
                <c:pt idx="989" formatCode="General">
                  <c:v>-1.0560499999999999</c:v>
                </c:pt>
                <c:pt idx="990" formatCode="General">
                  <c:v>-1.80385</c:v>
                </c:pt>
                <c:pt idx="991" formatCode="General">
                  <c:v>-2.5939199999999998</c:v>
                </c:pt>
                <c:pt idx="992" formatCode="General">
                  <c:v>-3.4047700000000001</c:v>
                </c:pt>
                <c:pt idx="993" formatCode="General">
                  <c:v>-4.2080900000000003</c:v>
                </c:pt>
                <c:pt idx="994" formatCode="General">
                  <c:v>-4.99709</c:v>
                </c:pt>
                <c:pt idx="995" formatCode="General">
                  <c:v>-5.7736799999999997</c:v>
                </c:pt>
                <c:pt idx="996" formatCode="General">
                  <c:v>-6.5314100000000002</c:v>
                </c:pt>
                <c:pt idx="997" formatCode="General">
                  <c:v>-7.2585499999999996</c:v>
                </c:pt>
                <c:pt idx="998" formatCode="General">
                  <c:v>-7.9519500000000001</c:v>
                </c:pt>
                <c:pt idx="999" formatCode="General">
                  <c:v>-8.6052199999999992</c:v>
                </c:pt>
                <c:pt idx="1000" formatCode="General">
                  <c:v>-9.2158099999999994</c:v>
                </c:pt>
                <c:pt idx="1001" formatCode="General">
                  <c:v>-9.7783700000000007</c:v>
                </c:pt>
                <c:pt idx="1002" formatCode="General">
                  <c:v>-10.303699999999999</c:v>
                </c:pt>
                <c:pt idx="1003" formatCode="General">
                  <c:v>-10.8005</c:v>
                </c:pt>
                <c:pt idx="1004" formatCode="General">
                  <c:v>-11.2744</c:v>
                </c:pt>
                <c:pt idx="1005" formatCode="General">
                  <c:v>-11.7278</c:v>
                </c:pt>
                <c:pt idx="1006" formatCode="General">
                  <c:v>-12.1616</c:v>
                </c:pt>
                <c:pt idx="1007" formatCode="General">
                  <c:v>-12.573600000000001</c:v>
                </c:pt>
                <c:pt idx="1008" formatCode="General">
                  <c:v>-12.963900000000001</c:v>
                </c:pt>
                <c:pt idx="1009" formatCode="General">
                  <c:v>-13.3338</c:v>
                </c:pt>
                <c:pt idx="1010" formatCode="General">
                  <c:v>-13.6858</c:v>
                </c:pt>
                <c:pt idx="1011" formatCode="General">
                  <c:v>-14.023</c:v>
                </c:pt>
                <c:pt idx="1012" formatCode="General">
                  <c:v>-14.349600000000001</c:v>
                </c:pt>
                <c:pt idx="1013" formatCode="General">
                  <c:v>-14.6716</c:v>
                </c:pt>
                <c:pt idx="1014" formatCode="General">
                  <c:v>-14.9953</c:v>
                </c:pt>
                <c:pt idx="1015" formatCode="General">
                  <c:v>-15.3246</c:v>
                </c:pt>
                <c:pt idx="1016" formatCode="General">
                  <c:v>-15.659599999999999</c:v>
                </c:pt>
                <c:pt idx="1017" formatCode="General">
                  <c:v>-15.9993</c:v>
                </c:pt>
                <c:pt idx="1018" formatCode="General">
                  <c:v>-16.3429</c:v>
                </c:pt>
                <c:pt idx="1019" formatCode="General">
                  <c:v>-16.689599999999999</c:v>
                </c:pt>
                <c:pt idx="1020" formatCode="General">
                  <c:v>-17.0383</c:v>
                </c:pt>
                <c:pt idx="1021" formatCode="General">
                  <c:v>-17.3871</c:v>
                </c:pt>
                <c:pt idx="1022" formatCode="General">
                  <c:v>-17.7333</c:v>
                </c:pt>
                <c:pt idx="1023" formatCode="General">
                  <c:v>-18.075500000000002</c:v>
                </c:pt>
                <c:pt idx="1024" formatCode="General">
                  <c:v>-18.413399999999999</c:v>
                </c:pt>
                <c:pt idx="1025" formatCode="General">
                  <c:v>-18.746300000000002</c:v>
                </c:pt>
                <c:pt idx="1026" formatCode="General">
                  <c:v>-19.0732</c:v>
                </c:pt>
                <c:pt idx="1027" formatCode="General">
                  <c:v>-19.393599999999999</c:v>
                </c:pt>
                <c:pt idx="1028" formatCode="General">
                  <c:v>-19.707899999999999</c:v>
                </c:pt>
                <c:pt idx="1029" formatCode="General">
                  <c:v>-20.0169</c:v>
                </c:pt>
                <c:pt idx="1030" formatCode="General">
                  <c:v>-20.320900000000002</c:v>
                </c:pt>
                <c:pt idx="1031" formatCode="General">
                  <c:v>-20.620999999999999</c:v>
                </c:pt>
                <c:pt idx="1032" formatCode="General">
                  <c:v>-20.9178</c:v>
                </c:pt>
                <c:pt idx="1033" formatCode="General">
                  <c:v>-21.2121</c:v>
                </c:pt>
                <c:pt idx="1034" formatCode="General">
                  <c:v>-21.5047</c:v>
                </c:pt>
                <c:pt idx="1035" formatCode="General">
                  <c:v>-21.796299999999999</c:v>
                </c:pt>
                <c:pt idx="1036" formatCode="General">
                  <c:v>-22.088100000000001</c:v>
                </c:pt>
                <c:pt idx="1037" formatCode="General">
                  <c:v>-22.381599999999999</c:v>
                </c:pt>
                <c:pt idx="1038" formatCode="General">
                  <c:v>-22.6783</c:v>
                </c:pt>
                <c:pt idx="1039" formatCode="General">
                  <c:v>-22.979399999999998</c:v>
                </c:pt>
                <c:pt idx="1040" formatCode="General">
                  <c:v>-23.285499999999999</c:v>
                </c:pt>
                <c:pt idx="1041" formatCode="General">
                  <c:v>-23.595400000000001</c:v>
                </c:pt>
                <c:pt idx="1042" formatCode="General">
                  <c:v>-23.908100000000001</c:v>
                </c:pt>
                <c:pt idx="1043" formatCode="General">
                  <c:v>-24.222899999999999</c:v>
                </c:pt>
                <c:pt idx="1044" formatCode="General">
                  <c:v>-24.538799999999998</c:v>
                </c:pt>
                <c:pt idx="1045" formatCode="General">
                  <c:v>-24.854800000000001</c:v>
                </c:pt>
                <c:pt idx="1046" formatCode="General">
                  <c:v>-25.170400000000001</c:v>
                </c:pt>
                <c:pt idx="1047" formatCode="General">
                  <c:v>-25.485299999999999</c:v>
                </c:pt>
                <c:pt idx="1048" formatCode="General">
                  <c:v>-25.798300000000001</c:v>
                </c:pt>
                <c:pt idx="1049" formatCode="General">
                  <c:v>-26.108899999999998</c:v>
                </c:pt>
                <c:pt idx="1050" formatCode="General">
                  <c:v>-26.416599999999999</c:v>
                </c:pt>
                <c:pt idx="1051" formatCode="General">
                  <c:v>-26.720099999999999</c:v>
                </c:pt>
                <c:pt idx="1052" formatCode="General">
                  <c:v>-27.0182</c:v>
                </c:pt>
                <c:pt idx="1053" formatCode="General">
                  <c:v>-27.309699999999999</c:v>
                </c:pt>
                <c:pt idx="1054" formatCode="General">
                  <c:v>-27.589700000000001</c:v>
                </c:pt>
                <c:pt idx="1055" formatCode="General">
                  <c:v>-27.855699999999999</c:v>
                </c:pt>
                <c:pt idx="1056" formatCode="General">
                  <c:v>-28.106999999999999</c:v>
                </c:pt>
                <c:pt idx="1057" formatCode="General">
                  <c:v>-28.347200000000001</c:v>
                </c:pt>
                <c:pt idx="1058" formatCode="General">
                  <c:v>-28.579499999999999</c:v>
                </c:pt>
                <c:pt idx="1059" formatCode="General">
                  <c:v>-28.811900000000001</c:v>
                </c:pt>
                <c:pt idx="1060" formatCode="General">
                  <c:v>-29.0564</c:v>
                </c:pt>
                <c:pt idx="1061" formatCode="General">
                  <c:v>-29.323799999999999</c:v>
                </c:pt>
                <c:pt idx="1062" formatCode="General">
                  <c:v>-29.6099</c:v>
                </c:pt>
                <c:pt idx="1063" formatCode="General">
                  <c:v>-29.898199999999999</c:v>
                </c:pt>
                <c:pt idx="1064" formatCode="General">
                  <c:v>-30.162700000000001</c:v>
                </c:pt>
                <c:pt idx="1065" formatCode="General">
                  <c:v>-30.376899999999999</c:v>
                </c:pt>
                <c:pt idx="1066" formatCode="General">
                  <c:v>-30.529699999999998</c:v>
                </c:pt>
                <c:pt idx="1067" formatCode="General">
                  <c:v>-30.591699999999999</c:v>
                </c:pt>
                <c:pt idx="1068" formatCode="General">
                  <c:v>-30.501999999999999</c:v>
                </c:pt>
                <c:pt idx="1069" formatCode="General">
                  <c:v>-30.198499999999999</c:v>
                </c:pt>
                <c:pt idx="1070" formatCode="General">
                  <c:v>-29.6449</c:v>
                </c:pt>
                <c:pt idx="1071" formatCode="General">
                  <c:v>-28.833400000000001</c:v>
                </c:pt>
                <c:pt idx="1072" formatCode="General">
                  <c:v>-27.695900000000002</c:v>
                </c:pt>
                <c:pt idx="1073" formatCode="General">
                  <c:v>-26.062200000000001</c:v>
                </c:pt>
                <c:pt idx="1074" formatCode="General">
                  <c:v>-23.606999999999999</c:v>
                </c:pt>
                <c:pt idx="1075" formatCode="General">
                  <c:v>-19.88</c:v>
                </c:pt>
                <c:pt idx="1076" formatCode="General">
                  <c:v>-14.6792</c:v>
                </c:pt>
                <c:pt idx="1077" formatCode="General">
                  <c:v>-8.3465199999999999</c:v>
                </c:pt>
                <c:pt idx="1078" formatCode="General">
                  <c:v>-2.0335299999999998</c:v>
                </c:pt>
                <c:pt idx="1079" formatCode="General">
                  <c:v>2.7469100000000002</c:v>
                </c:pt>
                <c:pt idx="1080" formatCode="General">
                  <c:v>5.3807999999999998</c:v>
                </c:pt>
                <c:pt idx="1081" formatCode="General">
                  <c:v>6.1850199999999997</c:v>
                </c:pt>
                <c:pt idx="1082" formatCode="General">
                  <c:v>5.9734499999999997</c:v>
                </c:pt>
                <c:pt idx="1083" formatCode="General">
                  <c:v>5.2291699999999999</c:v>
                </c:pt>
                <c:pt idx="1084" formatCode="General">
                  <c:v>4.1150700000000002</c:v>
                </c:pt>
                <c:pt idx="1085" formatCode="General">
                  <c:v>2.8570099999999998</c:v>
                </c:pt>
                <c:pt idx="1086" formatCode="General">
                  <c:v>1.6172299999999999</c:v>
                </c:pt>
                <c:pt idx="1087" formatCode="General">
                  <c:v>0.60476600000000003</c:v>
                </c:pt>
                <c:pt idx="1088" formatCode="General">
                  <c:v>-2.7117200000000001E-2</c:v>
                </c:pt>
                <c:pt idx="1089" formatCode="General">
                  <c:v>-5.1234399999999999E-2</c:v>
                </c:pt>
                <c:pt idx="1090" formatCode="General">
                  <c:v>0.54582799999999998</c:v>
                </c:pt>
                <c:pt idx="1091" formatCode="General">
                  <c:v>1.8963099999999999</c:v>
                </c:pt>
                <c:pt idx="1092" formatCode="General">
                  <c:v>4.3617800000000004</c:v>
                </c:pt>
                <c:pt idx="1093" formatCode="General">
                  <c:v>7.5689799999999998</c:v>
                </c:pt>
                <c:pt idx="1094" formatCode="General">
                  <c:v>10.734400000000001</c:v>
                </c:pt>
                <c:pt idx="1095" formatCode="General">
                  <c:v>13.1739</c:v>
                </c:pt>
                <c:pt idx="1096" formatCode="General">
                  <c:v>14.7348</c:v>
                </c:pt>
                <c:pt idx="1097" formatCode="General">
                  <c:v>15.5205</c:v>
                </c:pt>
                <c:pt idx="1098" formatCode="General">
                  <c:v>15.735799999999999</c:v>
                </c:pt>
                <c:pt idx="1099" formatCode="General">
                  <c:v>15.5345</c:v>
                </c:pt>
                <c:pt idx="1100" formatCode="General">
                  <c:v>14.9222</c:v>
                </c:pt>
                <c:pt idx="1101" formatCode="General">
                  <c:v>13.980700000000001</c:v>
                </c:pt>
                <c:pt idx="1102" formatCode="General">
                  <c:v>12.802099999999999</c:v>
                </c:pt>
                <c:pt idx="1103" formatCode="General">
                  <c:v>11.398099999999999</c:v>
                </c:pt>
                <c:pt idx="1104" formatCode="General">
                  <c:v>9.8654499999999992</c:v>
                </c:pt>
                <c:pt idx="1105" formatCode="General">
                  <c:v>8.2527200000000001</c:v>
                </c:pt>
                <c:pt idx="1106" formatCode="General">
                  <c:v>6.5986599999999997</c:v>
                </c:pt>
                <c:pt idx="1107" formatCode="General">
                  <c:v>5.0302699999999998</c:v>
                </c:pt>
                <c:pt idx="1108" formatCode="General">
                  <c:v>3.6671999999999998</c:v>
                </c:pt>
                <c:pt idx="1109" formatCode="General">
                  <c:v>2.5889099999999998</c:v>
                </c:pt>
                <c:pt idx="1110" formatCode="General">
                  <c:v>1.80602</c:v>
                </c:pt>
                <c:pt idx="1111" formatCode="General">
                  <c:v>1.2323999999999999</c:v>
                </c:pt>
                <c:pt idx="1112" formatCode="General">
                  <c:v>0.80638299999999996</c:v>
                </c:pt>
                <c:pt idx="1113" formatCode="General">
                  <c:v>0.48310900000000001</c:v>
                </c:pt>
                <c:pt idx="1114" formatCode="General">
                  <c:v>0.21845300000000001</c:v>
                </c:pt>
                <c:pt idx="1115" formatCode="General">
                  <c:v>-2.8679699999999999E-2</c:v>
                </c:pt>
                <c:pt idx="1116" formatCode="General">
                  <c:v>-0.30592200000000003</c:v>
                </c:pt>
                <c:pt idx="1117" formatCode="General">
                  <c:v>-0.61198399999999997</c:v>
                </c:pt>
                <c:pt idx="1118" formatCode="General">
                  <c:v>-0.95631200000000005</c:v>
                </c:pt>
                <c:pt idx="1119" formatCode="General">
                  <c:v>-1.32796</c:v>
                </c:pt>
                <c:pt idx="1120" formatCode="General">
                  <c:v>-1.7231399999999999</c:v>
                </c:pt>
                <c:pt idx="1121" formatCode="General">
                  <c:v>-2.12493</c:v>
                </c:pt>
                <c:pt idx="1122" formatCode="General">
                  <c:v>-2.52095</c:v>
                </c:pt>
                <c:pt idx="1123" formatCode="General">
                  <c:v>-2.9190900000000002</c:v>
                </c:pt>
                <c:pt idx="1124" formatCode="General">
                  <c:v>-3.3325900000000002</c:v>
                </c:pt>
                <c:pt idx="1125" formatCode="General">
                  <c:v>-3.7686700000000002</c:v>
                </c:pt>
                <c:pt idx="1126" formatCode="General">
                  <c:v>-4.2287999999999997</c:v>
                </c:pt>
                <c:pt idx="1127" formatCode="General">
                  <c:v>-4.7026599999999998</c:v>
                </c:pt>
                <c:pt idx="1128" formatCode="General">
                  <c:v>-5.1761100000000004</c:v>
                </c:pt>
                <c:pt idx="1129" formatCode="General">
                  <c:v>-5.6405399999999997</c:v>
                </c:pt>
                <c:pt idx="1130" formatCode="General">
                  <c:v>-6.0945799999999997</c:v>
                </c:pt>
                <c:pt idx="1131" formatCode="General">
                  <c:v>-6.5439299999999996</c:v>
                </c:pt>
                <c:pt idx="1132" formatCode="General">
                  <c:v>-6.9941399999999998</c:v>
                </c:pt>
                <c:pt idx="1133" formatCode="General">
                  <c:v>-7.4457700000000004</c:v>
                </c:pt>
                <c:pt idx="1134" formatCode="General">
                  <c:v>-7.8948</c:v>
                </c:pt>
                <c:pt idx="1135" formatCode="General">
                  <c:v>-8.3354199999999992</c:v>
                </c:pt>
                <c:pt idx="1136" formatCode="General">
                  <c:v>-8.7609499999999993</c:v>
                </c:pt>
                <c:pt idx="1137" formatCode="General">
                  <c:v>-9.1653000000000002</c:v>
                </c:pt>
                <c:pt idx="1138" formatCode="General">
                  <c:v>-9.5434400000000004</c:v>
                </c:pt>
                <c:pt idx="1139" formatCode="General">
                  <c:v>-9.8942300000000003</c:v>
                </c:pt>
                <c:pt idx="1140" formatCode="General">
                  <c:v>-10.2203</c:v>
                </c:pt>
                <c:pt idx="1141" formatCode="General">
                  <c:v>-10.522</c:v>
                </c:pt>
                <c:pt idx="1142" formatCode="General">
                  <c:v>-10.7988</c:v>
                </c:pt>
                <c:pt idx="1143" formatCode="General">
                  <c:v>-11.0497</c:v>
                </c:pt>
                <c:pt idx="1144" formatCode="General">
                  <c:v>-11.2736</c:v>
                </c:pt>
                <c:pt idx="1145" formatCode="General">
                  <c:v>-11.4711</c:v>
                </c:pt>
                <c:pt idx="1146" formatCode="General">
                  <c:v>-11.644</c:v>
                </c:pt>
                <c:pt idx="1147" formatCode="General">
                  <c:v>-11.7949</c:v>
                </c:pt>
                <c:pt idx="1148" formatCode="General">
                  <c:v>-11.9316</c:v>
                </c:pt>
                <c:pt idx="1149" formatCode="General">
                  <c:v>-12.058999999999999</c:v>
                </c:pt>
                <c:pt idx="1150" formatCode="General">
                  <c:v>-12.1769</c:v>
                </c:pt>
                <c:pt idx="1151" formatCode="General">
                  <c:v>-12.281700000000001</c:v>
                </c:pt>
                <c:pt idx="1152" formatCode="General">
                  <c:v>-12.368</c:v>
                </c:pt>
                <c:pt idx="1153" formatCode="General">
                  <c:v>-12.432700000000001</c:v>
                </c:pt>
                <c:pt idx="1154" formatCode="General">
                  <c:v>-12.4794</c:v>
                </c:pt>
                <c:pt idx="1155" formatCode="General">
                  <c:v>-12.5115</c:v>
                </c:pt>
                <c:pt idx="1156" formatCode="General">
                  <c:v>-12.526899999999999</c:v>
                </c:pt>
                <c:pt idx="1157" formatCode="General">
                  <c:v>-12.519</c:v>
                </c:pt>
                <c:pt idx="1158" formatCode="General">
                  <c:v>-12.4801</c:v>
                </c:pt>
                <c:pt idx="1159" formatCode="General">
                  <c:v>-12.401199999999999</c:v>
                </c:pt>
                <c:pt idx="1160" formatCode="General">
                  <c:v>-12.2746</c:v>
                </c:pt>
                <c:pt idx="1161" formatCode="General">
                  <c:v>-12.101000000000001</c:v>
                </c:pt>
                <c:pt idx="1162" formatCode="General">
                  <c:v>-11.8887</c:v>
                </c:pt>
                <c:pt idx="1163" formatCode="General">
                  <c:v>-11.652699999999999</c:v>
                </c:pt>
                <c:pt idx="1164" formatCode="General">
                  <c:v>-11.4101</c:v>
                </c:pt>
                <c:pt idx="1165" formatCode="General">
                  <c:v>-11.173299999999999</c:v>
                </c:pt>
                <c:pt idx="1166" formatCode="General">
                  <c:v>-10.9495</c:v>
                </c:pt>
                <c:pt idx="1167" formatCode="General">
                  <c:v>-10.7384</c:v>
                </c:pt>
                <c:pt idx="1168" formatCode="General">
                  <c:v>-10.542199999999999</c:v>
                </c:pt>
                <c:pt idx="1169" formatCode="General">
                  <c:v>-10.3558</c:v>
                </c:pt>
                <c:pt idx="1170" formatCode="General">
                  <c:v>-10.1701</c:v>
                </c:pt>
                <c:pt idx="1171" formatCode="General">
                  <c:v>-9.9795400000000001</c:v>
                </c:pt>
                <c:pt idx="1172" formatCode="General">
                  <c:v>-9.7799899999999997</c:v>
                </c:pt>
                <c:pt idx="1173" formatCode="General">
                  <c:v>-9.5656199999999991</c:v>
                </c:pt>
                <c:pt idx="1174" formatCode="General">
                  <c:v>-9.3359400000000008</c:v>
                </c:pt>
                <c:pt idx="1175" formatCode="General">
                  <c:v>-9.0936400000000006</c:v>
                </c:pt>
                <c:pt idx="1176" formatCode="General">
                  <c:v>-8.8429500000000001</c:v>
                </c:pt>
                <c:pt idx="1177" formatCode="General">
                  <c:v>-8.5920900000000007</c:v>
                </c:pt>
                <c:pt idx="1178" formatCode="General">
                  <c:v>-8.3458500000000004</c:v>
                </c:pt>
                <c:pt idx="1179" formatCode="General">
                  <c:v>-8.10792</c:v>
                </c:pt>
                <c:pt idx="1180" formatCode="General">
                  <c:v>-7.8808400000000001</c:v>
                </c:pt>
                <c:pt idx="1181" formatCode="General">
                  <c:v>-7.67164</c:v>
                </c:pt>
                <c:pt idx="1182" formatCode="General">
                  <c:v>-7.4832999999999998</c:v>
                </c:pt>
                <c:pt idx="1183" formatCode="General">
                  <c:v>-7.3165899999999997</c:v>
                </c:pt>
                <c:pt idx="1184" formatCode="General">
                  <c:v>-7.1670100000000003</c:v>
                </c:pt>
                <c:pt idx="1185" formatCode="General">
                  <c:v>-7.0313600000000003</c:v>
                </c:pt>
                <c:pt idx="1186" formatCode="General">
                  <c:v>-6.9121600000000001</c:v>
                </c:pt>
                <c:pt idx="1187" formatCode="General">
                  <c:v>-6.8167400000000002</c:v>
                </c:pt>
                <c:pt idx="1188" formatCode="General">
                  <c:v>-6.7534400000000003</c:v>
                </c:pt>
                <c:pt idx="1189" formatCode="General">
                  <c:v>-6.7218400000000003</c:v>
                </c:pt>
                <c:pt idx="1190" formatCode="General">
                  <c:v>-6.7158300000000004</c:v>
                </c:pt>
                <c:pt idx="1191" formatCode="General">
                  <c:v>-6.7303600000000001</c:v>
                </c:pt>
                <c:pt idx="1192" formatCode="General">
                  <c:v>-6.7629299999999999</c:v>
                </c:pt>
                <c:pt idx="1193" formatCode="General">
                  <c:v>-6.8143599999999998</c:v>
                </c:pt>
                <c:pt idx="1194" formatCode="General">
                  <c:v>-6.8872</c:v>
                </c:pt>
                <c:pt idx="1195" formatCode="General">
                  <c:v>-6.9857300000000002</c:v>
                </c:pt>
                <c:pt idx="1196" formatCode="General">
                  <c:v>-7.1121999999999996</c:v>
                </c:pt>
                <c:pt idx="1197" formatCode="General">
                  <c:v>-7.2646600000000001</c:v>
                </c:pt>
                <c:pt idx="1198" formatCode="General">
                  <c:v>-7.4367700000000001</c:v>
                </c:pt>
                <c:pt idx="1199" formatCode="General">
                  <c:v>-7.6184799999999999</c:v>
                </c:pt>
                <c:pt idx="1200" formatCode="General">
                  <c:v>-7.7961299999999998</c:v>
                </c:pt>
                <c:pt idx="1201" formatCode="General">
                  <c:v>-7.9574499999999997</c:v>
                </c:pt>
                <c:pt idx="1202" formatCode="General">
                  <c:v>-8.09267</c:v>
                </c:pt>
                <c:pt idx="1203" formatCode="General">
                  <c:v>-8.19712</c:v>
                </c:pt>
                <c:pt idx="1204" formatCode="General">
                  <c:v>-8.2708600000000008</c:v>
                </c:pt>
                <c:pt idx="1205" formatCode="General">
                  <c:v>-8.3171900000000001</c:v>
                </c:pt>
                <c:pt idx="1206" formatCode="General">
                  <c:v>-8.3403100000000006</c:v>
                </c:pt>
                <c:pt idx="1207" formatCode="General">
                  <c:v>-8.3439999999999994</c:v>
                </c:pt>
                <c:pt idx="1208" formatCode="General">
                  <c:v>-8.3305500000000006</c:v>
                </c:pt>
                <c:pt idx="1209" formatCode="General">
                  <c:v>-8.3009799999999991</c:v>
                </c:pt>
                <c:pt idx="1210" formatCode="General">
                  <c:v>-8.2553599999999996</c:v>
                </c:pt>
                <c:pt idx="1211" formatCode="General">
                  <c:v>-8.1942599999999999</c:v>
                </c:pt>
                <c:pt idx="1212" formatCode="General">
                  <c:v>-8.1192299999999999</c:v>
                </c:pt>
                <c:pt idx="1213" formatCode="General">
                  <c:v>-8.0325199999999999</c:v>
                </c:pt>
                <c:pt idx="1214" formatCode="General">
                  <c:v>-7.9372699999999998</c:v>
                </c:pt>
                <c:pt idx="1215" formatCode="General">
                  <c:v>-7.8416300000000003</c:v>
                </c:pt>
                <c:pt idx="1216" formatCode="General">
                  <c:v>-7.7512299999999996</c:v>
                </c:pt>
                <c:pt idx="1217" formatCode="General">
                  <c:v>-7.6739199999999999</c:v>
                </c:pt>
                <c:pt idx="1218" formatCode="General">
                  <c:v>-7.6155600000000003</c:v>
                </c:pt>
                <c:pt idx="1219" formatCode="General">
                  <c:v>-7.58033</c:v>
                </c:pt>
                <c:pt idx="1220" formatCode="General">
                  <c:v>-7.5706100000000003</c:v>
                </c:pt>
                <c:pt idx="1221" formatCode="General">
                  <c:v>-7.58657</c:v>
                </c:pt>
                <c:pt idx="1222" formatCode="General">
                  <c:v>-7.6265299999999998</c:v>
                </c:pt>
                <c:pt idx="1223" formatCode="General">
                  <c:v>-7.6883600000000003</c:v>
                </c:pt>
                <c:pt idx="1224" formatCode="General">
                  <c:v>-7.7696100000000001</c:v>
                </c:pt>
                <c:pt idx="1225" formatCode="General">
                  <c:v>-7.8672500000000003</c:v>
                </c:pt>
                <c:pt idx="1226" formatCode="General">
                  <c:v>-7.97811</c:v>
                </c:pt>
                <c:pt idx="1227" formatCode="General">
                  <c:v>-8.0982599999999998</c:v>
                </c:pt>
                <c:pt idx="1228" formatCode="General">
                  <c:v>-8.2232500000000002</c:v>
                </c:pt>
                <c:pt idx="1229" formatCode="General">
                  <c:v>-8.3483900000000002</c:v>
                </c:pt>
                <c:pt idx="1230" formatCode="General">
                  <c:v>-8.4696599999999993</c:v>
                </c:pt>
                <c:pt idx="1231" formatCode="General">
                  <c:v>-8.5845400000000005</c:v>
                </c:pt>
                <c:pt idx="1232" formatCode="General">
                  <c:v>-8.69252</c:v>
                </c:pt>
                <c:pt idx="1233" formatCode="General">
                  <c:v>-8.7951999999999995</c:v>
                </c:pt>
                <c:pt idx="1234" formatCode="General">
                  <c:v>-8.8958899999999996</c:v>
                </c:pt>
                <c:pt idx="1235" formatCode="General">
                  <c:v>-8.99892</c:v>
                </c:pt>
                <c:pt idx="1236" formatCode="General">
                  <c:v>-9.1077999999999992</c:v>
                </c:pt>
                <c:pt idx="1237" formatCode="General">
                  <c:v>-9.2246600000000001</c:v>
                </c:pt>
                <c:pt idx="1238" formatCode="General">
                  <c:v>-9.3496299999999994</c:v>
                </c:pt>
                <c:pt idx="1239" formatCode="General">
                  <c:v>-9.4810800000000004</c:v>
                </c:pt>
                <c:pt idx="1240" formatCode="General">
                  <c:v>-9.6170500000000008</c:v>
                </c:pt>
                <c:pt idx="1241" formatCode="General">
                  <c:v>-9.7554499999999997</c:v>
                </c:pt>
                <c:pt idx="1242" formatCode="General">
                  <c:v>-9.8944500000000009</c:v>
                </c:pt>
                <c:pt idx="1243" formatCode="General">
                  <c:v>-10.032999999999999</c:v>
                </c:pt>
                <c:pt idx="1244" formatCode="General">
                  <c:v>-10.1708</c:v>
                </c:pt>
                <c:pt idx="1245" formatCode="General">
                  <c:v>-10.308299999999999</c:v>
                </c:pt>
                <c:pt idx="1246" formatCode="General">
                  <c:v>-10.4466</c:v>
                </c:pt>
                <c:pt idx="1247" formatCode="General">
                  <c:v>-10.587899999999999</c:v>
                </c:pt>
                <c:pt idx="1248" formatCode="General">
                  <c:v>-10.7334</c:v>
                </c:pt>
                <c:pt idx="1249" formatCode="General">
                  <c:v>-10.8835</c:v>
                </c:pt>
                <c:pt idx="1250" formatCode="General">
                  <c:v>-11.0359</c:v>
                </c:pt>
                <c:pt idx="1251" formatCode="General">
                  <c:v>-11.1875</c:v>
                </c:pt>
                <c:pt idx="1252" formatCode="General">
                  <c:v>-11.3354</c:v>
                </c:pt>
                <c:pt idx="1253" formatCode="General">
                  <c:v>-11.4781</c:v>
                </c:pt>
                <c:pt idx="1254" formatCode="General">
                  <c:v>-11.6145</c:v>
                </c:pt>
                <c:pt idx="1255" formatCode="General">
                  <c:v>-11.744400000000001</c:v>
                </c:pt>
                <c:pt idx="1256" formatCode="General">
                  <c:v>-11.867699999999999</c:v>
                </c:pt>
                <c:pt idx="1257" formatCode="General">
                  <c:v>-11.9841</c:v>
                </c:pt>
                <c:pt idx="1258" formatCode="General">
                  <c:v>-12.092700000000001</c:v>
                </c:pt>
                <c:pt idx="1259" formatCode="General">
                  <c:v>-12.1938</c:v>
                </c:pt>
                <c:pt idx="1260" formatCode="General">
                  <c:v>-12.288399999999999</c:v>
                </c:pt>
                <c:pt idx="1261" formatCode="General">
                  <c:v>-12.3782</c:v>
                </c:pt>
                <c:pt idx="1262" formatCode="General">
                  <c:v>-12.464</c:v>
                </c:pt>
                <c:pt idx="1263" formatCode="General">
                  <c:v>-12.5459</c:v>
                </c:pt>
                <c:pt idx="1264" formatCode="General">
                  <c:v>-12.6229</c:v>
                </c:pt>
                <c:pt idx="1265" formatCode="General">
                  <c:v>-12.694000000000001</c:v>
                </c:pt>
                <c:pt idx="1266" formatCode="General">
                  <c:v>-12.7582</c:v>
                </c:pt>
                <c:pt idx="1267" formatCode="General">
                  <c:v>-12.8157</c:v>
                </c:pt>
                <c:pt idx="1268" formatCode="General">
                  <c:v>-12.867599999999999</c:v>
                </c:pt>
                <c:pt idx="1269" formatCode="General">
                  <c:v>-12.9156</c:v>
                </c:pt>
                <c:pt idx="1270" formatCode="General">
                  <c:v>-12.962199999999999</c:v>
                </c:pt>
                <c:pt idx="1271" formatCode="General">
                  <c:v>-13.009600000000001</c:v>
                </c:pt>
                <c:pt idx="1272" formatCode="General">
                  <c:v>-13.0601</c:v>
                </c:pt>
                <c:pt idx="1273" formatCode="General">
                  <c:v>-13.115500000000001</c:v>
                </c:pt>
                <c:pt idx="1274" formatCode="General">
                  <c:v>-13.176</c:v>
                </c:pt>
                <c:pt idx="1275" formatCode="General">
                  <c:v>-13.2408</c:v>
                </c:pt>
                <c:pt idx="1276" formatCode="General">
                  <c:v>-13.3088</c:v>
                </c:pt>
                <c:pt idx="1277" formatCode="General">
                  <c:v>-13.379300000000001</c:v>
                </c:pt>
                <c:pt idx="1278" formatCode="General">
                  <c:v>-13.451599999999999</c:v>
                </c:pt>
                <c:pt idx="1279" formatCode="General">
                  <c:v>-13.5259</c:v>
                </c:pt>
                <c:pt idx="1280" formatCode="General">
                  <c:v>-13.603</c:v>
                </c:pt>
                <c:pt idx="1281" formatCode="General">
                  <c:v>-13.6838</c:v>
                </c:pt>
                <c:pt idx="1282" formatCode="General">
                  <c:v>-13.7691</c:v>
                </c:pt>
                <c:pt idx="1283" formatCode="General">
                  <c:v>-13.8591</c:v>
                </c:pt>
                <c:pt idx="1284" formatCode="General">
                  <c:v>-13.953099999999999</c:v>
                </c:pt>
                <c:pt idx="1285" formatCode="General">
                  <c:v>-14.0503</c:v>
                </c:pt>
                <c:pt idx="1286" formatCode="General">
                  <c:v>-14.149699999999999</c:v>
                </c:pt>
                <c:pt idx="1287" formatCode="General">
                  <c:v>-14.250500000000001</c:v>
                </c:pt>
                <c:pt idx="1288" formatCode="General">
                  <c:v>-14.352</c:v>
                </c:pt>
                <c:pt idx="1289" formatCode="General">
                  <c:v>-14.4537</c:v>
                </c:pt>
                <c:pt idx="1290" formatCode="General">
                  <c:v>-14.5555</c:v>
                </c:pt>
                <c:pt idx="1291" formatCode="General">
                  <c:v>-14.656499999999999</c:v>
                </c:pt>
                <c:pt idx="1292" formatCode="General">
                  <c:v>-14.755599999999999</c:v>
                </c:pt>
                <c:pt idx="1293" formatCode="General">
                  <c:v>-14.851800000000001</c:v>
                </c:pt>
                <c:pt idx="1294" formatCode="General">
                  <c:v>-14.9438</c:v>
                </c:pt>
                <c:pt idx="1295" formatCode="General">
                  <c:v>-15.030799999999999</c:v>
                </c:pt>
                <c:pt idx="1296" formatCode="General">
                  <c:v>-15.1126</c:v>
                </c:pt>
                <c:pt idx="1297" formatCode="General">
                  <c:v>-15.1892</c:v>
                </c:pt>
                <c:pt idx="1298" formatCode="General">
                  <c:v>-15.2608</c:v>
                </c:pt>
                <c:pt idx="1299" formatCode="General">
                  <c:v>-15.3269</c:v>
                </c:pt>
                <c:pt idx="1300" formatCode="General">
                  <c:v>-15.386900000000001</c:v>
                </c:pt>
                <c:pt idx="1301" formatCode="General">
                  <c:v>-15.4406</c:v>
                </c:pt>
                <c:pt idx="1302" formatCode="General">
                  <c:v>-15.4879</c:v>
                </c:pt>
                <c:pt idx="1303" formatCode="General">
                  <c:v>-15.5288</c:v>
                </c:pt>
                <c:pt idx="1304" formatCode="General">
                  <c:v>-15.564</c:v>
                </c:pt>
                <c:pt idx="1305" formatCode="General">
                  <c:v>-15.5946</c:v>
                </c:pt>
                <c:pt idx="1306" formatCode="General">
                  <c:v>-15.621600000000001</c:v>
                </c:pt>
                <c:pt idx="1307" formatCode="General">
                  <c:v>-15.645799999999999</c:v>
                </c:pt>
                <c:pt idx="1308" formatCode="General">
                  <c:v>-15.6677</c:v>
                </c:pt>
                <c:pt idx="1309" formatCode="General">
                  <c:v>-15.6875</c:v>
                </c:pt>
                <c:pt idx="1310" formatCode="General">
                  <c:v>-15.705299999999999</c:v>
                </c:pt>
                <c:pt idx="1311" formatCode="General">
                  <c:v>-15.721399999999999</c:v>
                </c:pt>
                <c:pt idx="1312" formatCode="General">
                  <c:v>-15.7364</c:v>
                </c:pt>
                <c:pt idx="1313" formatCode="General">
                  <c:v>-15.751099999999999</c:v>
                </c:pt>
                <c:pt idx="1314" formatCode="General">
                  <c:v>-15.766400000000001</c:v>
                </c:pt>
                <c:pt idx="1315" formatCode="General">
                  <c:v>-15.783099999999999</c:v>
                </c:pt>
                <c:pt idx="1316" formatCode="General">
                  <c:v>-15.801600000000001</c:v>
                </c:pt>
                <c:pt idx="1317" formatCode="General">
                  <c:v>-15.8217</c:v>
                </c:pt>
                <c:pt idx="1318" formatCode="General">
                  <c:v>-15.8432</c:v>
                </c:pt>
                <c:pt idx="1319" formatCode="General">
                  <c:v>-15.865500000000001</c:v>
                </c:pt>
                <c:pt idx="1320" formatCode="General">
                  <c:v>-15.888</c:v>
                </c:pt>
                <c:pt idx="1321" formatCode="General">
                  <c:v>-15.91</c:v>
                </c:pt>
                <c:pt idx="1322" formatCode="General">
                  <c:v>-15.9308</c:v>
                </c:pt>
                <c:pt idx="1323" formatCode="General">
                  <c:v>-15.9498</c:v>
                </c:pt>
                <c:pt idx="1324" formatCode="General">
                  <c:v>-15.9664</c:v>
                </c:pt>
                <c:pt idx="1325" formatCode="General">
                  <c:v>-15.98</c:v>
                </c:pt>
                <c:pt idx="1326" formatCode="General">
                  <c:v>-15.990500000000001</c:v>
                </c:pt>
                <c:pt idx="1327" formatCode="General">
                  <c:v>-15.997999999999999</c:v>
                </c:pt>
                <c:pt idx="1328" formatCode="General">
                  <c:v>-16.002600000000001</c:v>
                </c:pt>
                <c:pt idx="1329" formatCode="General">
                  <c:v>-16.0047</c:v>
                </c:pt>
                <c:pt idx="1330" formatCode="General">
                  <c:v>-16.0047</c:v>
                </c:pt>
                <c:pt idx="1331" formatCode="General">
                  <c:v>-16.0031</c:v>
                </c:pt>
                <c:pt idx="1332" formatCode="General">
                  <c:v>-16.000900000000001</c:v>
                </c:pt>
                <c:pt idx="1333" formatCode="General">
                  <c:v>-15.998900000000001</c:v>
                </c:pt>
                <c:pt idx="1334" formatCode="General">
                  <c:v>-15.9984</c:v>
                </c:pt>
                <c:pt idx="1335" formatCode="General">
                  <c:v>-16.000299999999999</c:v>
                </c:pt>
                <c:pt idx="1336" formatCode="General">
                  <c:v>-16.005099999999999</c:v>
                </c:pt>
                <c:pt idx="1337" formatCode="General">
                  <c:v>-16.013400000000001</c:v>
                </c:pt>
                <c:pt idx="1338" formatCode="General">
                  <c:v>-16.024999999999999</c:v>
                </c:pt>
              </c:numCache>
            </c:numRef>
          </c:yVal>
          <c:smooth val="0"/>
        </c:ser>
        <c:ser>
          <c:idx val="1"/>
          <c:order val="1"/>
          <c:tx>
            <c:v>P_Autodyn</c:v>
          </c:tx>
          <c:spPr>
            <a:ln w="19050">
              <a:solidFill>
                <a:srgbClr val="FF3300"/>
              </a:solidFill>
            </a:ln>
          </c:spPr>
          <c:marker>
            <c:symbol val="none"/>
          </c:marker>
          <c:xVal>
            <c:numRef>
              <c:f>'Guage 01'!$G$2:$G$1899</c:f>
              <c:numCache>
                <c:formatCode>General</c:formatCode>
                <c:ptCount val="1898"/>
                <c:pt idx="0">
                  <c:v>1.329</c:v>
                </c:pt>
                <c:pt idx="1">
                  <c:v>1.3371175000000002</c:v>
                </c:pt>
                <c:pt idx="2">
                  <c:v>1.3397525000000001</c:v>
                </c:pt>
                <c:pt idx="3">
                  <c:v>1.3426499999999999</c:v>
                </c:pt>
                <c:pt idx="4">
                  <c:v>1.3458375</c:v>
                </c:pt>
                <c:pt idx="5">
                  <c:v>1.3493424999999999</c:v>
                </c:pt>
                <c:pt idx="6">
                  <c:v>1.3532</c:v>
                </c:pt>
                <c:pt idx="7">
                  <c:v>1.35744</c:v>
                </c:pt>
                <c:pt idx="8">
                  <c:v>1.3620075</c:v>
                </c:pt>
                <c:pt idx="9">
                  <c:v>1.3665925000000001</c:v>
                </c:pt>
                <c:pt idx="10">
                  <c:v>1.3711674999999999</c:v>
                </c:pt>
                <c:pt idx="11">
                  <c:v>1.3757174999999999</c:v>
                </c:pt>
                <c:pt idx="12">
                  <c:v>1.380355</c:v>
                </c:pt>
                <c:pt idx="13">
                  <c:v>1.3849749999999998</c:v>
                </c:pt>
                <c:pt idx="14">
                  <c:v>1.38957</c:v>
                </c:pt>
                <c:pt idx="15">
                  <c:v>1.394075</c:v>
                </c:pt>
                <c:pt idx="16">
                  <c:v>1.3985675</c:v>
                </c:pt>
                <c:pt idx="17">
                  <c:v>1.4030175</c:v>
                </c:pt>
                <c:pt idx="18">
                  <c:v>1.40737</c:v>
                </c:pt>
                <c:pt idx="19">
                  <c:v>1.41171</c:v>
                </c:pt>
                <c:pt idx="20">
                  <c:v>1.416015</c:v>
                </c:pt>
                <c:pt idx="21">
                  <c:v>1.4205075</c:v>
                </c:pt>
                <c:pt idx="22">
                  <c:v>1.42523</c:v>
                </c:pt>
                <c:pt idx="23">
                  <c:v>1.4300225</c:v>
                </c:pt>
                <c:pt idx="24">
                  <c:v>1.4347525000000001</c:v>
                </c:pt>
                <c:pt idx="25">
                  <c:v>1.43957</c:v>
                </c:pt>
                <c:pt idx="26">
                  <c:v>1.4442675</c:v>
                </c:pt>
                <c:pt idx="27">
                  <c:v>1.4490025</c:v>
                </c:pt>
                <c:pt idx="28">
                  <c:v>1.4536775</c:v>
                </c:pt>
                <c:pt idx="29">
                  <c:v>1.45827</c:v>
                </c:pt>
                <c:pt idx="30">
                  <c:v>1.4628425</c:v>
                </c:pt>
                <c:pt idx="31">
                  <c:v>1.46733</c:v>
                </c:pt>
                <c:pt idx="32">
                  <c:v>1.4718175</c:v>
                </c:pt>
                <c:pt idx="33">
                  <c:v>1.4762725000000001</c:v>
                </c:pt>
                <c:pt idx="34">
                  <c:v>1.480715</c:v>
                </c:pt>
                <c:pt idx="35">
                  <c:v>1.4850775000000001</c:v>
                </c:pt>
                <c:pt idx="36">
                  <c:v>1.48935</c:v>
                </c:pt>
                <c:pt idx="37">
                  <c:v>1.4936024999999999</c:v>
                </c:pt>
                <c:pt idx="38">
                  <c:v>1.4980550000000001</c:v>
                </c:pt>
                <c:pt idx="39">
                  <c:v>1.5027925</c:v>
                </c:pt>
                <c:pt idx="40">
                  <c:v>1.5074874999999999</c:v>
                </c:pt>
                <c:pt idx="41">
                  <c:v>1.5122274999999998</c:v>
                </c:pt>
                <c:pt idx="42">
                  <c:v>1.5168775000000001</c:v>
                </c:pt>
                <c:pt idx="43">
                  <c:v>1.5215449999999999</c:v>
                </c:pt>
                <c:pt idx="44">
                  <c:v>1.5260925000000001</c:v>
                </c:pt>
                <c:pt idx="45">
                  <c:v>1.5306649999999999</c:v>
                </c:pt>
                <c:pt idx="46">
                  <c:v>1.53511</c:v>
                </c:pt>
                <c:pt idx="47">
                  <c:v>1.53956</c:v>
                </c:pt>
                <c:pt idx="48">
                  <c:v>1.544</c:v>
                </c:pt>
                <c:pt idx="49">
                  <c:v>1.5483675000000001</c:v>
                </c:pt>
                <c:pt idx="50">
                  <c:v>1.5527600000000001</c:v>
                </c:pt>
                <c:pt idx="51">
                  <c:v>1.5569975</c:v>
                </c:pt>
                <c:pt idx="52">
                  <c:v>1.5611349999999999</c:v>
                </c:pt>
                <c:pt idx="53">
                  <c:v>1.5653600000000001</c:v>
                </c:pt>
                <c:pt idx="54">
                  <c:v>1.5698699999999999</c:v>
                </c:pt>
                <c:pt idx="55">
                  <c:v>1.5744450000000001</c:v>
                </c:pt>
                <c:pt idx="56">
                  <c:v>1.57904</c:v>
                </c:pt>
                <c:pt idx="57">
                  <c:v>1.5835399999999999</c:v>
                </c:pt>
                <c:pt idx="58">
                  <c:v>1.5880675</c:v>
                </c:pt>
                <c:pt idx="59">
                  <c:v>1.5925274999999999</c:v>
                </c:pt>
                <c:pt idx="60">
                  <c:v>1.5969949999999999</c:v>
                </c:pt>
                <c:pt idx="61">
                  <c:v>1.6014275000000002</c:v>
                </c:pt>
                <c:pt idx="62">
                  <c:v>1.6058050000000001</c:v>
                </c:pt>
                <c:pt idx="63">
                  <c:v>1.61012</c:v>
                </c:pt>
                <c:pt idx="64">
                  <c:v>1.614465</c:v>
                </c:pt>
                <c:pt idx="65">
                  <c:v>1.6187875</c:v>
                </c:pt>
                <c:pt idx="66">
                  <c:v>1.6231475</c:v>
                </c:pt>
                <c:pt idx="67">
                  <c:v>1.6276675</c:v>
                </c:pt>
                <c:pt idx="68">
                  <c:v>1.6323099999999999</c:v>
                </c:pt>
                <c:pt idx="69">
                  <c:v>1.6369100000000001</c:v>
                </c:pt>
                <c:pt idx="70">
                  <c:v>1.6413875000000002</c:v>
                </c:pt>
                <c:pt idx="71">
                  <c:v>1.6457724999999999</c:v>
                </c:pt>
                <c:pt idx="72">
                  <c:v>1.6501625</c:v>
                </c:pt>
                <c:pt idx="73">
                  <c:v>1.6544574999999999</c:v>
                </c:pt>
                <c:pt idx="74">
                  <c:v>1.6587075</c:v>
                </c:pt>
                <c:pt idx="75">
                  <c:v>1.6629175</c:v>
                </c:pt>
                <c:pt idx="76">
                  <c:v>1.667125</c:v>
                </c:pt>
                <c:pt idx="77">
                  <c:v>1.6713425</c:v>
                </c:pt>
                <c:pt idx="78">
                  <c:v>1.6755675000000001</c:v>
                </c:pt>
                <c:pt idx="79">
                  <c:v>1.6797825</c:v>
                </c:pt>
                <c:pt idx="80">
                  <c:v>1.6840325</c:v>
                </c:pt>
                <c:pt idx="81">
                  <c:v>1.6883349999999999</c:v>
                </c:pt>
                <c:pt idx="82">
                  <c:v>1.6930099999999999</c:v>
                </c:pt>
                <c:pt idx="83">
                  <c:v>1.6978650000000002</c:v>
                </c:pt>
                <c:pt idx="84">
                  <c:v>1.7025775000000001</c:v>
                </c:pt>
                <c:pt idx="85">
                  <c:v>1.7071800000000001</c:v>
                </c:pt>
                <c:pt idx="86">
                  <c:v>1.7117275000000001</c:v>
                </c:pt>
                <c:pt idx="87">
                  <c:v>1.7161599999999999</c:v>
                </c:pt>
                <c:pt idx="88">
                  <c:v>1.72054</c:v>
                </c:pt>
                <c:pt idx="89">
                  <c:v>1.7248375</c:v>
                </c:pt>
                <c:pt idx="90">
                  <c:v>1.729095</c:v>
                </c:pt>
                <c:pt idx="91">
                  <c:v>1.7332775000000002</c:v>
                </c:pt>
                <c:pt idx="92">
                  <c:v>1.7374099999999999</c:v>
                </c:pt>
                <c:pt idx="93">
                  <c:v>1.7414974999999999</c:v>
                </c:pt>
                <c:pt idx="94">
                  <c:v>1.7456824999999998</c:v>
                </c:pt>
                <c:pt idx="95">
                  <c:v>1.7501499999999999</c:v>
                </c:pt>
                <c:pt idx="96">
                  <c:v>1.7548049999999999</c:v>
                </c:pt>
                <c:pt idx="97">
                  <c:v>1.7594249999999998</c:v>
                </c:pt>
                <c:pt idx="98">
                  <c:v>1.7640175</c:v>
                </c:pt>
                <c:pt idx="99">
                  <c:v>1.7686525000000002</c:v>
                </c:pt>
                <c:pt idx="100">
                  <c:v>1.773255</c:v>
                </c:pt>
                <c:pt idx="101">
                  <c:v>1.7778874999999998</c:v>
                </c:pt>
                <c:pt idx="102">
                  <c:v>1.7824799999999998</c:v>
                </c:pt>
                <c:pt idx="103">
                  <c:v>1.7871299999999999</c:v>
                </c:pt>
                <c:pt idx="104">
                  <c:v>1.7917274999999999</c:v>
                </c:pt>
                <c:pt idx="105">
                  <c:v>1.7964025000000001</c:v>
                </c:pt>
                <c:pt idx="106">
                  <c:v>1.8010675</c:v>
                </c:pt>
                <c:pt idx="107">
                  <c:v>1.8057400000000001</c:v>
                </c:pt>
                <c:pt idx="108">
                  <c:v>1.8105224999999998</c:v>
                </c:pt>
                <c:pt idx="109">
                  <c:v>1.8152275</c:v>
                </c:pt>
                <c:pt idx="110">
                  <c:v>1.8199574999999999</c:v>
                </c:pt>
                <c:pt idx="111">
                  <c:v>1.82456</c:v>
                </c:pt>
                <c:pt idx="112">
                  <c:v>1.82914</c:v>
                </c:pt>
                <c:pt idx="113">
                  <c:v>1.8336575000000002</c:v>
                </c:pt>
                <c:pt idx="114">
                  <c:v>1.83812</c:v>
                </c:pt>
                <c:pt idx="115">
                  <c:v>1.8425275000000001</c:v>
                </c:pt>
                <c:pt idx="116">
                  <c:v>1.8468925</c:v>
                </c:pt>
                <c:pt idx="117">
                  <c:v>1.8512175</c:v>
                </c:pt>
                <c:pt idx="118">
                  <c:v>1.8556550000000001</c:v>
                </c:pt>
                <c:pt idx="119">
                  <c:v>1.8603374999999998</c:v>
                </c:pt>
                <c:pt idx="120">
                  <c:v>1.8651850000000001</c:v>
                </c:pt>
                <c:pt idx="121">
                  <c:v>1.8699725</c:v>
                </c:pt>
                <c:pt idx="122">
                  <c:v>1.8748100000000001</c:v>
                </c:pt>
                <c:pt idx="123">
                  <c:v>1.8796025000000001</c:v>
                </c:pt>
                <c:pt idx="124">
                  <c:v>1.8843650000000001</c:v>
                </c:pt>
                <c:pt idx="125">
                  <c:v>1.8891725000000001</c:v>
                </c:pt>
                <c:pt idx="126">
                  <c:v>1.8939125000000001</c:v>
                </c:pt>
                <c:pt idx="127">
                  <c:v>1.898665</c:v>
                </c:pt>
                <c:pt idx="128">
                  <c:v>1.903365</c:v>
                </c:pt>
                <c:pt idx="129">
                  <c:v>1.9080250000000001</c:v>
                </c:pt>
                <c:pt idx="130">
                  <c:v>1.9126475000000001</c:v>
                </c:pt>
                <c:pt idx="131">
                  <c:v>1.9172399999999998</c:v>
                </c:pt>
                <c:pt idx="132">
                  <c:v>1.9220200000000001</c:v>
                </c:pt>
                <c:pt idx="133">
                  <c:v>1.9271799999999999</c:v>
                </c:pt>
                <c:pt idx="134">
                  <c:v>1.9325100000000002</c:v>
                </c:pt>
                <c:pt idx="135">
                  <c:v>1.9378675000000001</c:v>
                </c:pt>
                <c:pt idx="136">
                  <c:v>1.943235</c:v>
                </c:pt>
                <c:pt idx="137">
                  <c:v>1.9485275</c:v>
                </c:pt>
                <c:pt idx="138">
                  <c:v>1.9538825</c:v>
                </c:pt>
                <c:pt idx="139">
                  <c:v>1.9591375000000002</c:v>
                </c:pt>
                <c:pt idx="140">
                  <c:v>1.9644299999999999</c:v>
                </c:pt>
                <c:pt idx="141">
                  <c:v>1.9696525</c:v>
                </c:pt>
                <c:pt idx="142">
                  <c:v>1.9748475000000001</c:v>
                </c:pt>
                <c:pt idx="143">
                  <c:v>1.9800075000000001</c:v>
                </c:pt>
                <c:pt idx="144">
                  <c:v>1.9851750000000001</c:v>
                </c:pt>
                <c:pt idx="145">
                  <c:v>1.9903625</c:v>
                </c:pt>
                <c:pt idx="146">
                  <c:v>1.9954550000000002</c:v>
                </c:pt>
                <c:pt idx="147">
                  <c:v>2.0004975000000003</c:v>
                </c:pt>
                <c:pt idx="148">
                  <c:v>2.0054849999999997</c:v>
                </c:pt>
                <c:pt idx="149">
                  <c:v>2.0104175</c:v>
                </c:pt>
                <c:pt idx="150">
                  <c:v>2.0154125000000001</c:v>
                </c:pt>
                <c:pt idx="151">
                  <c:v>2.0206149999999998</c:v>
                </c:pt>
                <c:pt idx="152">
                  <c:v>2.0258875000000001</c:v>
                </c:pt>
                <c:pt idx="153">
                  <c:v>2.0311925</c:v>
                </c:pt>
                <c:pt idx="154">
                  <c:v>2.0363675000000003</c:v>
                </c:pt>
                <c:pt idx="155">
                  <c:v>2.0416299999999996</c:v>
                </c:pt>
                <c:pt idx="156">
                  <c:v>2.0467374999999999</c:v>
                </c:pt>
                <c:pt idx="157">
                  <c:v>2.0518774999999998</c:v>
                </c:pt>
                <c:pt idx="158">
                  <c:v>2.05688</c:v>
                </c:pt>
                <c:pt idx="159">
                  <c:v>2.0618775</c:v>
                </c:pt>
                <c:pt idx="160">
                  <c:v>2.0668099999999998</c:v>
                </c:pt>
                <c:pt idx="161">
                  <c:v>2.0717824999999999</c:v>
                </c:pt>
                <c:pt idx="162">
                  <c:v>2.0769150000000001</c:v>
                </c:pt>
                <c:pt idx="163">
                  <c:v>2.0823325000000001</c:v>
                </c:pt>
                <c:pt idx="164">
                  <c:v>2.0878524999999999</c:v>
                </c:pt>
                <c:pt idx="165">
                  <c:v>2.0932325000000001</c:v>
                </c:pt>
                <c:pt idx="166">
                  <c:v>2.0986125000000002</c:v>
                </c:pt>
                <c:pt idx="167">
                  <c:v>2.1038999999999999</c:v>
                </c:pt>
                <c:pt idx="168">
                  <c:v>2.1091950000000002</c:v>
                </c:pt>
                <c:pt idx="169">
                  <c:v>2.1143999999999998</c:v>
                </c:pt>
                <c:pt idx="170">
                  <c:v>2.1195575</c:v>
                </c:pt>
                <c:pt idx="171">
                  <c:v>2.1246424999999998</c:v>
                </c:pt>
                <c:pt idx="172">
                  <c:v>2.1298174999999997</c:v>
                </c:pt>
                <c:pt idx="173">
                  <c:v>2.1353124999999999</c:v>
                </c:pt>
                <c:pt idx="174">
                  <c:v>2.1409950000000002</c:v>
                </c:pt>
                <c:pt idx="175">
                  <c:v>2.1466525000000001</c:v>
                </c:pt>
                <c:pt idx="176">
                  <c:v>2.1522324999999998</c:v>
                </c:pt>
                <c:pt idx="177">
                  <c:v>2.1577850000000001</c:v>
                </c:pt>
                <c:pt idx="178">
                  <c:v>2.1632925000000003</c:v>
                </c:pt>
                <c:pt idx="179">
                  <c:v>2.1687175000000001</c:v>
                </c:pt>
                <c:pt idx="180">
                  <c:v>2.1741099999999998</c:v>
                </c:pt>
                <c:pt idx="181">
                  <c:v>2.1794199999999999</c:v>
                </c:pt>
                <c:pt idx="182">
                  <c:v>2.1848399999999999</c:v>
                </c:pt>
                <c:pt idx="183">
                  <c:v>2.1906724999999998</c:v>
                </c:pt>
                <c:pt idx="184">
                  <c:v>2.19651</c:v>
                </c:pt>
                <c:pt idx="185">
                  <c:v>2.2022699999999999</c:v>
                </c:pt>
                <c:pt idx="186">
                  <c:v>2.2081124999999999</c:v>
                </c:pt>
                <c:pt idx="187">
                  <c:v>2.2137950000000002</c:v>
                </c:pt>
                <c:pt idx="188">
                  <c:v>2.2194175</c:v>
                </c:pt>
                <c:pt idx="189">
                  <c:v>2.2249924999999999</c:v>
                </c:pt>
                <c:pt idx="190">
                  <c:v>2.2304949999999999</c:v>
                </c:pt>
                <c:pt idx="191">
                  <c:v>2.2360150000000001</c:v>
                </c:pt>
                <c:pt idx="192">
                  <c:v>2.2415050000000001</c:v>
                </c:pt>
                <c:pt idx="193">
                  <c:v>2.2470049999999997</c:v>
                </c:pt>
                <c:pt idx="194">
                  <c:v>2.25257</c:v>
                </c:pt>
                <c:pt idx="195">
                  <c:v>2.2583099999999998</c:v>
                </c:pt>
                <c:pt idx="196">
                  <c:v>2.2640349999999998</c:v>
                </c:pt>
                <c:pt idx="197">
                  <c:v>2.2696674999999997</c:v>
                </c:pt>
                <c:pt idx="198">
                  <c:v>2.2752499999999998</c:v>
                </c:pt>
                <c:pt idx="199">
                  <c:v>2.2807675000000001</c:v>
                </c:pt>
                <c:pt idx="200">
                  <c:v>2.2861800000000003</c:v>
                </c:pt>
                <c:pt idx="201">
                  <c:v>2.2915100000000002</c:v>
                </c:pt>
                <c:pt idx="202">
                  <c:v>2.2968800000000003</c:v>
                </c:pt>
                <c:pt idx="203">
                  <c:v>2.3022899999999997</c:v>
                </c:pt>
                <c:pt idx="204">
                  <c:v>2.3079375</c:v>
                </c:pt>
                <c:pt idx="205">
                  <c:v>2.31345</c:v>
                </c:pt>
                <c:pt idx="206">
                  <c:v>2.3189275</c:v>
                </c:pt>
                <c:pt idx="207">
                  <c:v>2.324325</c:v>
                </c:pt>
                <c:pt idx="208">
                  <c:v>2.3296450000000002</c:v>
                </c:pt>
                <c:pt idx="209">
                  <c:v>2.3348800000000001</c:v>
                </c:pt>
                <c:pt idx="210">
                  <c:v>2.3401675000000002</c:v>
                </c:pt>
                <c:pt idx="211">
                  <c:v>2.3456074999999998</c:v>
                </c:pt>
                <c:pt idx="212">
                  <c:v>2.3509899999999999</c:v>
                </c:pt>
                <c:pt idx="213">
                  <c:v>2.3563524999999998</c:v>
                </c:pt>
                <c:pt idx="214">
                  <c:v>2.3617224999999999</c:v>
                </c:pt>
                <c:pt idx="215">
                  <c:v>2.3670625000000003</c:v>
                </c:pt>
                <c:pt idx="216">
                  <c:v>2.3723174999999999</c:v>
                </c:pt>
                <c:pt idx="217">
                  <c:v>2.3775250000000003</c:v>
                </c:pt>
                <c:pt idx="218">
                  <c:v>2.3828300000000002</c:v>
                </c:pt>
                <c:pt idx="219">
                  <c:v>2.3882850000000002</c:v>
                </c:pt>
                <c:pt idx="220">
                  <c:v>2.3936774999999999</c:v>
                </c:pt>
                <c:pt idx="221">
                  <c:v>2.3990100000000001</c:v>
                </c:pt>
                <c:pt idx="222">
                  <c:v>2.4042874999999997</c:v>
                </c:pt>
                <c:pt idx="223">
                  <c:v>2.4095775000000001</c:v>
                </c:pt>
                <c:pt idx="224">
                  <c:v>2.4147849999999997</c:v>
                </c:pt>
                <c:pt idx="225">
                  <c:v>2.4200474999999999</c:v>
                </c:pt>
                <c:pt idx="226">
                  <c:v>2.4254950000000002</c:v>
                </c:pt>
                <c:pt idx="227">
                  <c:v>2.4308700000000001</c:v>
                </c:pt>
                <c:pt idx="228">
                  <c:v>2.4362075000000001</c:v>
                </c:pt>
                <c:pt idx="229">
                  <c:v>2.4414750000000001</c:v>
                </c:pt>
                <c:pt idx="230">
                  <c:v>2.4466725</c:v>
                </c:pt>
                <c:pt idx="231">
                  <c:v>2.4518225</c:v>
                </c:pt>
                <c:pt idx="232">
                  <c:v>2.4570400000000001</c:v>
                </c:pt>
                <c:pt idx="233">
                  <c:v>2.4621875000000002</c:v>
                </c:pt>
                <c:pt idx="234">
                  <c:v>2.4675500000000001</c:v>
                </c:pt>
                <c:pt idx="235">
                  <c:v>2.4727874999999999</c:v>
                </c:pt>
                <c:pt idx="236">
                  <c:v>2.4779675000000001</c:v>
                </c:pt>
                <c:pt idx="237">
                  <c:v>2.4830899999999998</c:v>
                </c:pt>
                <c:pt idx="238">
                  <c:v>2.4881449999999998</c:v>
                </c:pt>
                <c:pt idx="239">
                  <c:v>2.4932175000000001</c:v>
                </c:pt>
                <c:pt idx="240">
                  <c:v>2.4982700000000002</c:v>
                </c:pt>
                <c:pt idx="241">
                  <c:v>2.5034000000000001</c:v>
                </c:pt>
                <c:pt idx="242">
                  <c:v>2.5085250000000001</c:v>
                </c:pt>
                <c:pt idx="243">
                  <c:v>2.5136249999999998</c:v>
                </c:pt>
                <c:pt idx="244">
                  <c:v>2.5186999999999999</c:v>
                </c:pt>
                <c:pt idx="245">
                  <c:v>2.5236499999999999</c:v>
                </c:pt>
                <c:pt idx="246">
                  <c:v>2.5286750000000002</c:v>
                </c:pt>
                <c:pt idx="247">
                  <c:v>2.5336250000000002</c:v>
                </c:pt>
                <c:pt idx="248">
                  <c:v>2.5385999999999997</c:v>
                </c:pt>
                <c:pt idx="249">
                  <c:v>2.54365</c:v>
                </c:pt>
                <c:pt idx="250">
                  <c:v>2.5486499999999999</c:v>
                </c:pt>
                <c:pt idx="251">
                  <c:v>2.5535999999999999</c:v>
                </c:pt>
                <c:pt idx="252">
                  <c:v>2.5585249999999999</c:v>
                </c:pt>
                <c:pt idx="253">
                  <c:v>2.56345</c:v>
                </c:pt>
                <c:pt idx="254">
                  <c:v>2.5683250000000002</c:v>
                </c:pt>
                <c:pt idx="255">
                  <c:v>2.57335</c:v>
                </c:pt>
                <c:pt idx="256">
                  <c:v>2.578325</c:v>
                </c:pt>
                <c:pt idx="257">
                  <c:v>2.58325</c:v>
                </c:pt>
                <c:pt idx="258">
                  <c:v>2.5881500000000002</c:v>
                </c:pt>
                <c:pt idx="259">
                  <c:v>2.5930749999999998</c:v>
                </c:pt>
                <c:pt idx="260">
                  <c:v>2.597925</c:v>
                </c:pt>
                <c:pt idx="261">
                  <c:v>2.602875</c:v>
                </c:pt>
                <c:pt idx="262">
                  <c:v>2.6078250000000001</c:v>
                </c:pt>
                <c:pt idx="263">
                  <c:v>2.6127000000000002</c:v>
                </c:pt>
                <c:pt idx="264">
                  <c:v>2.617575</c:v>
                </c:pt>
                <c:pt idx="265">
                  <c:v>2.6224999999999996</c:v>
                </c:pt>
                <c:pt idx="266">
                  <c:v>2.6273500000000003</c:v>
                </c:pt>
                <c:pt idx="267">
                  <c:v>2.6322999999999999</c:v>
                </c:pt>
                <c:pt idx="268">
                  <c:v>2.6372249999999999</c:v>
                </c:pt>
                <c:pt idx="269">
                  <c:v>2.6421000000000001</c:v>
                </c:pt>
                <c:pt idx="270">
                  <c:v>2.6469749999999999</c:v>
                </c:pt>
                <c:pt idx="271">
                  <c:v>2.65185</c:v>
                </c:pt>
                <c:pt idx="272">
                  <c:v>2.6566749999999999</c:v>
                </c:pt>
                <c:pt idx="273">
                  <c:v>2.6616999999999997</c:v>
                </c:pt>
                <c:pt idx="274">
                  <c:v>2.6666249999999998</c:v>
                </c:pt>
                <c:pt idx="275">
                  <c:v>2.6715</c:v>
                </c:pt>
                <c:pt idx="276">
                  <c:v>2.6763499999999998</c:v>
                </c:pt>
                <c:pt idx="277">
                  <c:v>2.6812499999999999</c:v>
                </c:pt>
                <c:pt idx="278">
                  <c:v>2.6861000000000002</c:v>
                </c:pt>
                <c:pt idx="279">
                  <c:v>2.6910250000000002</c:v>
                </c:pt>
                <c:pt idx="280">
                  <c:v>2.6959</c:v>
                </c:pt>
                <c:pt idx="281">
                  <c:v>2.7007750000000001</c:v>
                </c:pt>
                <c:pt idx="282">
                  <c:v>2.7057000000000002</c:v>
                </c:pt>
                <c:pt idx="283">
                  <c:v>2.71055</c:v>
                </c:pt>
                <c:pt idx="284">
                  <c:v>2.7155</c:v>
                </c:pt>
                <c:pt idx="285">
                  <c:v>2.7203999999999997</c:v>
                </c:pt>
                <c:pt idx="286">
                  <c:v>2.72525</c:v>
                </c:pt>
                <c:pt idx="287">
                  <c:v>2.7302</c:v>
                </c:pt>
                <c:pt idx="288">
                  <c:v>2.7350750000000001</c:v>
                </c:pt>
                <c:pt idx="289">
                  <c:v>2.7400500000000001</c:v>
                </c:pt>
                <c:pt idx="290">
                  <c:v>2.7449749999999997</c:v>
                </c:pt>
                <c:pt idx="291">
                  <c:v>2.7498499999999999</c:v>
                </c:pt>
                <c:pt idx="292">
                  <c:v>2.7548499999999998</c:v>
                </c:pt>
                <c:pt idx="293">
                  <c:v>2.7598749999999996</c:v>
                </c:pt>
                <c:pt idx="294">
                  <c:v>2.7648999999999999</c:v>
                </c:pt>
                <c:pt idx="295">
                  <c:v>2.7698499999999999</c:v>
                </c:pt>
                <c:pt idx="296">
                  <c:v>2.7747250000000001</c:v>
                </c:pt>
                <c:pt idx="297">
                  <c:v>2.7797999999999998</c:v>
                </c:pt>
                <c:pt idx="298">
                  <c:v>2.78485</c:v>
                </c:pt>
                <c:pt idx="299">
                  <c:v>2.7898749999999999</c:v>
                </c:pt>
                <c:pt idx="300">
                  <c:v>2.7947500000000001</c:v>
                </c:pt>
                <c:pt idx="301">
                  <c:v>2.7995000000000001</c:v>
                </c:pt>
                <c:pt idx="302">
                  <c:v>2.8041499999999999</c:v>
                </c:pt>
                <c:pt idx="303">
                  <c:v>2.8088500000000001</c:v>
                </c:pt>
                <c:pt idx="304">
                  <c:v>2.8137499999999998</c:v>
                </c:pt>
                <c:pt idx="305">
                  <c:v>2.8187500000000001</c:v>
                </c:pt>
                <c:pt idx="306">
                  <c:v>2.8237000000000001</c:v>
                </c:pt>
                <c:pt idx="307">
                  <c:v>2.8286750000000001</c:v>
                </c:pt>
                <c:pt idx="308">
                  <c:v>2.8336749999999999</c:v>
                </c:pt>
                <c:pt idx="309">
                  <c:v>2.8383750000000001</c:v>
                </c:pt>
                <c:pt idx="310">
                  <c:v>2.8428749999999998</c:v>
                </c:pt>
                <c:pt idx="311">
                  <c:v>2.847375</c:v>
                </c:pt>
                <c:pt idx="312">
                  <c:v>2.8521000000000001</c:v>
                </c:pt>
                <c:pt idx="313">
                  <c:v>2.8566749999999996</c:v>
                </c:pt>
                <c:pt idx="314">
                  <c:v>2.8613</c:v>
                </c:pt>
                <c:pt idx="315">
                  <c:v>2.8659750000000002</c:v>
                </c:pt>
                <c:pt idx="316">
                  <c:v>2.8706499999999999</c:v>
                </c:pt>
                <c:pt idx="317">
                  <c:v>2.8756249999999999</c:v>
                </c:pt>
                <c:pt idx="318">
                  <c:v>2.8804750000000001</c:v>
                </c:pt>
                <c:pt idx="319">
                  <c:v>2.8851749999999998</c:v>
                </c:pt>
                <c:pt idx="320">
                  <c:v>2.88985</c:v>
                </c:pt>
                <c:pt idx="321">
                  <c:v>2.8943750000000001</c:v>
                </c:pt>
                <c:pt idx="322">
                  <c:v>2.8985250000000002</c:v>
                </c:pt>
                <c:pt idx="323">
                  <c:v>2.9027250000000002</c:v>
                </c:pt>
                <c:pt idx="324">
                  <c:v>2.9071750000000001</c:v>
                </c:pt>
                <c:pt idx="325">
                  <c:v>2.9120500000000002</c:v>
                </c:pt>
                <c:pt idx="326">
                  <c:v>2.9171499999999999</c:v>
                </c:pt>
                <c:pt idx="327">
                  <c:v>2.9222000000000001</c:v>
                </c:pt>
                <c:pt idx="328">
                  <c:v>2.9270499999999999</c:v>
                </c:pt>
                <c:pt idx="329">
                  <c:v>2.9317250000000001</c:v>
                </c:pt>
                <c:pt idx="330">
                  <c:v>2.9364250000000003</c:v>
                </c:pt>
                <c:pt idx="331">
                  <c:v>2.9411749999999999</c:v>
                </c:pt>
                <c:pt idx="332">
                  <c:v>2.9456250000000002</c:v>
                </c:pt>
                <c:pt idx="333">
                  <c:v>2.9500500000000001</c:v>
                </c:pt>
                <c:pt idx="334">
                  <c:v>2.9543249999999999</c:v>
                </c:pt>
                <c:pt idx="335">
                  <c:v>2.9587750000000002</c:v>
                </c:pt>
                <c:pt idx="336">
                  <c:v>2.963425</c:v>
                </c:pt>
                <c:pt idx="337">
                  <c:v>2.9683250000000001</c:v>
                </c:pt>
                <c:pt idx="338">
                  <c:v>2.9734250000000002</c:v>
                </c:pt>
                <c:pt idx="339">
                  <c:v>2.9784250000000001</c:v>
                </c:pt>
                <c:pt idx="340">
                  <c:v>2.9830000000000001</c:v>
                </c:pt>
                <c:pt idx="341">
                  <c:v>2.9874999999999998</c:v>
                </c:pt>
                <c:pt idx="342">
                  <c:v>2.9917750000000001</c:v>
                </c:pt>
                <c:pt idx="343">
                  <c:v>2.996375</c:v>
                </c:pt>
                <c:pt idx="344">
                  <c:v>3.0012500000000002</c:v>
                </c:pt>
                <c:pt idx="345">
                  <c:v>3.0062249999999997</c:v>
                </c:pt>
                <c:pt idx="346">
                  <c:v>3.0113750000000001</c:v>
                </c:pt>
                <c:pt idx="347">
                  <c:v>3.0165000000000002</c:v>
                </c:pt>
                <c:pt idx="348">
                  <c:v>3.021525</c:v>
                </c:pt>
                <c:pt idx="349">
                  <c:v>3.0263</c:v>
                </c:pt>
                <c:pt idx="350">
                  <c:v>3.0312250000000001</c:v>
                </c:pt>
                <c:pt idx="351">
                  <c:v>3.0359000000000003</c:v>
                </c:pt>
                <c:pt idx="352">
                  <c:v>3.040375</c:v>
                </c:pt>
                <c:pt idx="353">
                  <c:v>3.04495</c:v>
                </c:pt>
                <c:pt idx="354">
                  <c:v>3.04975</c:v>
                </c:pt>
                <c:pt idx="355">
                  <c:v>3.0548999999999999</c:v>
                </c:pt>
                <c:pt idx="356">
                  <c:v>3.0600499999999999</c:v>
                </c:pt>
                <c:pt idx="357">
                  <c:v>3.0649999999999999</c:v>
                </c:pt>
                <c:pt idx="358">
                  <c:v>3.0700249999999998</c:v>
                </c:pt>
                <c:pt idx="359">
                  <c:v>3.0747499999999999</c:v>
                </c:pt>
                <c:pt idx="360">
                  <c:v>3.0796000000000001</c:v>
                </c:pt>
                <c:pt idx="361">
                  <c:v>3.0845750000000001</c:v>
                </c:pt>
                <c:pt idx="362">
                  <c:v>3.08975</c:v>
                </c:pt>
                <c:pt idx="363">
                  <c:v>3.0949</c:v>
                </c:pt>
                <c:pt idx="364">
                  <c:v>3.0999750000000001</c:v>
                </c:pt>
                <c:pt idx="365">
                  <c:v>3.1050500000000003</c:v>
                </c:pt>
                <c:pt idx="366">
                  <c:v>3.1100499999999998</c:v>
                </c:pt>
                <c:pt idx="367">
                  <c:v>3.1150500000000001</c:v>
                </c:pt>
                <c:pt idx="368">
                  <c:v>3.1200749999999999</c:v>
                </c:pt>
                <c:pt idx="369">
                  <c:v>3.1250499999999999</c:v>
                </c:pt>
                <c:pt idx="370">
                  <c:v>3.1303249999999996</c:v>
                </c:pt>
                <c:pt idx="371">
                  <c:v>3.1354500000000001</c:v>
                </c:pt>
                <c:pt idx="372">
                  <c:v>3.1405500000000002</c:v>
                </c:pt>
                <c:pt idx="373">
                  <c:v>3.1456</c:v>
                </c:pt>
                <c:pt idx="374">
                  <c:v>3.1506750000000001</c:v>
                </c:pt>
                <c:pt idx="375">
                  <c:v>3.1557750000000002</c:v>
                </c:pt>
                <c:pt idx="376">
                  <c:v>3.1608499999999999</c:v>
                </c:pt>
                <c:pt idx="377">
                  <c:v>3.16615</c:v>
                </c:pt>
                <c:pt idx="378">
                  <c:v>3.171475</c:v>
                </c:pt>
                <c:pt idx="379">
                  <c:v>3.1767249999999998</c:v>
                </c:pt>
                <c:pt idx="380">
                  <c:v>3.1819250000000001</c:v>
                </c:pt>
                <c:pt idx="381">
                  <c:v>3.1871499999999999</c:v>
                </c:pt>
                <c:pt idx="382">
                  <c:v>3.1924000000000001</c:v>
                </c:pt>
                <c:pt idx="383">
                  <c:v>3.1979000000000002</c:v>
                </c:pt>
                <c:pt idx="384">
                  <c:v>3.2033499999999999</c:v>
                </c:pt>
                <c:pt idx="385">
                  <c:v>3.208825</c:v>
                </c:pt>
                <c:pt idx="386">
                  <c:v>3.2142249999999999</c:v>
                </c:pt>
                <c:pt idx="387">
                  <c:v>3.2196000000000002</c:v>
                </c:pt>
                <c:pt idx="388">
                  <c:v>3.2249750000000001</c:v>
                </c:pt>
                <c:pt idx="389">
                  <c:v>3.2302999999999997</c:v>
                </c:pt>
                <c:pt idx="390">
                  <c:v>3.235525</c:v>
                </c:pt>
                <c:pt idx="391">
                  <c:v>3.2409750000000002</c:v>
                </c:pt>
                <c:pt idx="392">
                  <c:v>3.2466250000000003</c:v>
                </c:pt>
                <c:pt idx="393">
                  <c:v>3.2522000000000002</c:v>
                </c:pt>
                <c:pt idx="394">
                  <c:v>3.2576000000000001</c:v>
                </c:pt>
                <c:pt idx="395">
                  <c:v>3.2629999999999999</c:v>
                </c:pt>
                <c:pt idx="396">
                  <c:v>3.2682999999999995</c:v>
                </c:pt>
                <c:pt idx="397">
                  <c:v>3.2736750000000003</c:v>
                </c:pt>
                <c:pt idx="398">
                  <c:v>3.279175</c:v>
                </c:pt>
                <c:pt idx="399">
                  <c:v>3.2848500000000005</c:v>
                </c:pt>
                <c:pt idx="400">
                  <c:v>3.2904999999999998</c:v>
                </c:pt>
                <c:pt idx="401">
                  <c:v>3.296125</c:v>
                </c:pt>
                <c:pt idx="402">
                  <c:v>3.3015250000000003</c:v>
                </c:pt>
                <c:pt idx="403">
                  <c:v>3.3069250000000001</c:v>
                </c:pt>
                <c:pt idx="404">
                  <c:v>3.3124500000000001</c:v>
                </c:pt>
                <c:pt idx="405">
                  <c:v>3.3182999999999998</c:v>
                </c:pt>
                <c:pt idx="406">
                  <c:v>3.3244750000000005</c:v>
                </c:pt>
                <c:pt idx="407">
                  <c:v>3.3301999999999996</c:v>
                </c:pt>
                <c:pt idx="408">
                  <c:v>3.3357999999999999</c:v>
                </c:pt>
                <c:pt idx="409">
                  <c:v>3.3413499999999998</c:v>
                </c:pt>
                <c:pt idx="410">
                  <c:v>3.3471250000000001</c:v>
                </c:pt>
                <c:pt idx="411">
                  <c:v>3.3532500000000001</c:v>
                </c:pt>
                <c:pt idx="412">
                  <c:v>3.3591999999999995</c:v>
                </c:pt>
                <c:pt idx="413">
                  <c:v>3.3650500000000001</c:v>
                </c:pt>
                <c:pt idx="414">
                  <c:v>3.3708750000000003</c:v>
                </c:pt>
                <c:pt idx="415">
                  <c:v>3.3768750000000001</c:v>
                </c:pt>
                <c:pt idx="416">
                  <c:v>3.3830749999999998</c:v>
                </c:pt>
                <c:pt idx="417">
                  <c:v>3.3889250000000004</c:v>
                </c:pt>
                <c:pt idx="418">
                  <c:v>3.3948749999999999</c:v>
                </c:pt>
                <c:pt idx="419">
                  <c:v>3.401125</c:v>
                </c:pt>
                <c:pt idx="420">
                  <c:v>3.4074</c:v>
                </c:pt>
                <c:pt idx="421">
                  <c:v>3.4137750000000002</c:v>
                </c:pt>
                <c:pt idx="422">
                  <c:v>3.42</c:v>
                </c:pt>
                <c:pt idx="423">
                  <c:v>3.4262000000000001</c:v>
                </c:pt>
                <c:pt idx="424">
                  <c:v>3.4326250000000003</c:v>
                </c:pt>
                <c:pt idx="425">
                  <c:v>3.4390999999999998</c:v>
                </c:pt>
                <c:pt idx="426">
                  <c:v>3.4457</c:v>
                </c:pt>
                <c:pt idx="427">
                  <c:v>3.4519500000000001</c:v>
                </c:pt>
                <c:pt idx="428">
                  <c:v>3.458825</c:v>
                </c:pt>
                <c:pt idx="429">
                  <c:v>3.46495</c:v>
                </c:pt>
                <c:pt idx="430">
                  <c:v>3.4716749999999998</c:v>
                </c:pt>
                <c:pt idx="431">
                  <c:v>3.4782000000000002</c:v>
                </c:pt>
                <c:pt idx="432">
                  <c:v>3.4840000000000004</c:v>
                </c:pt>
                <c:pt idx="433">
                  <c:v>3.4903749999999998</c:v>
                </c:pt>
                <c:pt idx="434">
                  <c:v>3.4967249999999996</c:v>
                </c:pt>
                <c:pt idx="435">
                  <c:v>3.5029749999999997</c:v>
                </c:pt>
                <c:pt idx="436">
                  <c:v>3.5089000000000001</c:v>
                </c:pt>
                <c:pt idx="437">
                  <c:v>3.5152250000000005</c:v>
                </c:pt>
                <c:pt idx="438">
                  <c:v>3.521725</c:v>
                </c:pt>
                <c:pt idx="439">
                  <c:v>3.5284000000000004</c:v>
                </c:pt>
                <c:pt idx="440">
                  <c:v>3.5353500000000002</c:v>
                </c:pt>
                <c:pt idx="441">
                  <c:v>3.5423250000000004</c:v>
                </c:pt>
                <c:pt idx="442">
                  <c:v>3.5488</c:v>
                </c:pt>
                <c:pt idx="443">
                  <c:v>3.5549749999999998</c:v>
                </c:pt>
                <c:pt idx="444">
                  <c:v>3.5606999999999998</c:v>
                </c:pt>
                <c:pt idx="445">
                  <c:v>3.5659499999999995</c:v>
                </c:pt>
                <c:pt idx="446">
                  <c:v>3.5711249999999999</c:v>
                </c:pt>
                <c:pt idx="447">
                  <c:v>3.57605</c:v>
                </c:pt>
                <c:pt idx="448">
                  <c:v>3.5809500000000001</c:v>
                </c:pt>
                <c:pt idx="449">
                  <c:v>3.5860749999999997</c:v>
                </c:pt>
                <c:pt idx="450">
                  <c:v>3.5914750000000004</c:v>
                </c:pt>
                <c:pt idx="451">
                  <c:v>3.5968750000000003</c:v>
                </c:pt>
                <c:pt idx="452">
                  <c:v>3.6018500000000002</c:v>
                </c:pt>
                <c:pt idx="453">
                  <c:v>3.605775</c:v>
                </c:pt>
                <c:pt idx="454">
                  <c:v>3.6100500000000002</c:v>
                </c:pt>
                <c:pt idx="455">
                  <c:v>3.6147749999999998</c:v>
                </c:pt>
                <c:pt idx="456">
                  <c:v>3.6196999999999999</c:v>
                </c:pt>
                <c:pt idx="457">
                  <c:v>3.6244999999999998</c:v>
                </c:pt>
                <c:pt idx="458">
                  <c:v>3.6293249999999997</c:v>
                </c:pt>
                <c:pt idx="459">
                  <c:v>3.6342249999999998</c:v>
                </c:pt>
                <c:pt idx="460">
                  <c:v>3.6390500000000001</c:v>
                </c:pt>
                <c:pt idx="461">
                  <c:v>3.6437999999999997</c:v>
                </c:pt>
                <c:pt idx="462">
                  <c:v>3.6487499999999997</c:v>
                </c:pt>
                <c:pt idx="463">
                  <c:v>3.6539250000000001</c:v>
                </c:pt>
                <c:pt idx="464">
                  <c:v>3.6591499999999999</c:v>
                </c:pt>
                <c:pt idx="465">
                  <c:v>3.6645749999999997</c:v>
                </c:pt>
                <c:pt idx="466">
                  <c:v>3.6698750000000002</c:v>
                </c:pt>
                <c:pt idx="467">
                  <c:v>3.6749249999999996</c:v>
                </c:pt>
                <c:pt idx="468">
                  <c:v>3.6800250000000001</c:v>
                </c:pt>
                <c:pt idx="469">
                  <c:v>3.6852999999999998</c:v>
                </c:pt>
                <c:pt idx="470">
                  <c:v>3.6907000000000001</c:v>
                </c:pt>
                <c:pt idx="471">
                  <c:v>3.6960250000000001</c:v>
                </c:pt>
                <c:pt idx="472">
                  <c:v>3.7016499999999999</c:v>
                </c:pt>
                <c:pt idx="473">
                  <c:v>3.7075249999999995</c:v>
                </c:pt>
                <c:pt idx="474">
                  <c:v>3.7137000000000002</c:v>
                </c:pt>
                <c:pt idx="475">
                  <c:v>3.7201999999999997</c:v>
                </c:pt>
                <c:pt idx="476">
                  <c:v>3.7268500000000002</c:v>
                </c:pt>
                <c:pt idx="477">
                  <c:v>3.7335500000000001</c:v>
                </c:pt>
                <c:pt idx="478">
                  <c:v>3.7404500000000001</c:v>
                </c:pt>
                <c:pt idx="479">
                  <c:v>3.747325</c:v>
                </c:pt>
                <c:pt idx="480">
                  <c:v>3.7539999999999996</c:v>
                </c:pt>
                <c:pt idx="481">
                  <c:v>3.7609499999999998</c:v>
                </c:pt>
                <c:pt idx="482">
                  <c:v>3.7677750000000003</c:v>
                </c:pt>
                <c:pt idx="483">
                  <c:v>3.7744</c:v>
                </c:pt>
                <c:pt idx="484">
                  <c:v>3.7810499999999996</c:v>
                </c:pt>
                <c:pt idx="485">
                  <c:v>3.7876250000000002</c:v>
                </c:pt>
                <c:pt idx="486">
                  <c:v>3.7942999999999998</c:v>
                </c:pt>
                <c:pt idx="487">
                  <c:v>3.8008250000000001</c:v>
                </c:pt>
                <c:pt idx="488">
                  <c:v>3.807175</c:v>
                </c:pt>
                <c:pt idx="489">
                  <c:v>3.8135750000000002</c:v>
                </c:pt>
                <c:pt idx="490">
                  <c:v>3.8199749999999999</c:v>
                </c:pt>
                <c:pt idx="491">
                  <c:v>3.8262499999999999</c:v>
                </c:pt>
                <c:pt idx="492">
                  <c:v>3.8322250000000002</c:v>
                </c:pt>
                <c:pt idx="493">
                  <c:v>3.8380249999999996</c:v>
                </c:pt>
                <c:pt idx="494">
                  <c:v>3.8437749999999999</c:v>
                </c:pt>
                <c:pt idx="495">
                  <c:v>3.84945</c:v>
                </c:pt>
                <c:pt idx="496">
                  <c:v>3.8551250000000001</c:v>
                </c:pt>
                <c:pt idx="497">
                  <c:v>3.8609999999999998</c:v>
                </c:pt>
                <c:pt idx="498">
                  <c:v>3.8670250000000004</c:v>
                </c:pt>
                <c:pt idx="499">
                  <c:v>3.8727749999999999</c:v>
                </c:pt>
                <c:pt idx="500">
                  <c:v>3.8782749999999999</c:v>
                </c:pt>
                <c:pt idx="501">
                  <c:v>3.8836750000000002</c:v>
                </c:pt>
                <c:pt idx="502">
                  <c:v>3.8891</c:v>
                </c:pt>
                <c:pt idx="503">
                  <c:v>3.8946500000000004</c:v>
                </c:pt>
                <c:pt idx="504">
                  <c:v>3.9003000000000001</c:v>
                </c:pt>
                <c:pt idx="505">
                  <c:v>3.9059999999999997</c:v>
                </c:pt>
                <c:pt idx="506">
                  <c:v>3.9119000000000002</c:v>
                </c:pt>
                <c:pt idx="507">
                  <c:v>3.9179749999999998</c:v>
                </c:pt>
                <c:pt idx="508">
                  <c:v>3.9241249999999996</c:v>
                </c:pt>
                <c:pt idx="509">
                  <c:v>3.9303499999999998</c:v>
                </c:pt>
                <c:pt idx="510">
                  <c:v>3.9367999999999999</c:v>
                </c:pt>
                <c:pt idx="511">
                  <c:v>3.9434999999999998</c:v>
                </c:pt>
                <c:pt idx="512">
                  <c:v>3.9503000000000004</c:v>
                </c:pt>
                <c:pt idx="513">
                  <c:v>3.9570750000000001</c:v>
                </c:pt>
                <c:pt idx="514">
                  <c:v>3.9638499999999999</c:v>
                </c:pt>
                <c:pt idx="515">
                  <c:v>3.9704499999999996</c:v>
                </c:pt>
                <c:pt idx="516">
                  <c:v>3.9770249999999998</c:v>
                </c:pt>
                <c:pt idx="517">
                  <c:v>3.984</c:v>
                </c:pt>
                <c:pt idx="518">
                  <c:v>3.9908999999999999</c:v>
                </c:pt>
                <c:pt idx="519">
                  <c:v>3.9979</c:v>
                </c:pt>
                <c:pt idx="520">
                  <c:v>4.0050500000000007</c:v>
                </c:pt>
                <c:pt idx="521">
                  <c:v>4.0123499999999996</c:v>
                </c:pt>
                <c:pt idx="522">
                  <c:v>4.0196999999999994</c:v>
                </c:pt>
                <c:pt idx="523">
                  <c:v>4.0272000000000006</c:v>
                </c:pt>
                <c:pt idx="524">
                  <c:v>4.0349250000000003</c:v>
                </c:pt>
                <c:pt idx="525">
                  <c:v>4.0431249999999999</c:v>
                </c:pt>
                <c:pt idx="526">
                  <c:v>4.0517249999999994</c:v>
                </c:pt>
                <c:pt idx="527">
                  <c:v>4.0605000000000002</c:v>
                </c:pt>
                <c:pt idx="528">
                  <c:v>4.06975</c:v>
                </c:pt>
                <c:pt idx="529">
                  <c:v>4.0796000000000001</c:v>
                </c:pt>
                <c:pt idx="530">
                  <c:v>4.0896249999999998</c:v>
                </c:pt>
                <c:pt idx="531">
                  <c:v>4.0999499999999998</c:v>
                </c:pt>
                <c:pt idx="532">
                  <c:v>4.1105750000000008</c:v>
                </c:pt>
                <c:pt idx="533">
                  <c:v>4.1215000000000002</c:v>
                </c:pt>
                <c:pt idx="534">
                  <c:v>4.1324750000000003</c:v>
                </c:pt>
                <c:pt idx="535">
                  <c:v>4.1435250000000003</c:v>
                </c:pt>
                <c:pt idx="536">
                  <c:v>4.1546000000000003</c:v>
                </c:pt>
                <c:pt idx="537">
                  <c:v>4.1657000000000002</c:v>
                </c:pt>
                <c:pt idx="538">
                  <c:v>4.176825</c:v>
                </c:pt>
                <c:pt idx="539">
                  <c:v>4.1879499999999998</c:v>
                </c:pt>
                <c:pt idx="540">
                  <c:v>4.1990749999999997</c:v>
                </c:pt>
                <c:pt idx="541">
                  <c:v>4.2102000000000004</c:v>
                </c:pt>
                <c:pt idx="542">
                  <c:v>4.2213000000000003</c:v>
                </c:pt>
                <c:pt idx="543">
                  <c:v>4.2323750000000002</c:v>
                </c:pt>
                <c:pt idx="544">
                  <c:v>4.2434000000000003</c:v>
                </c:pt>
                <c:pt idx="545">
                  <c:v>4.2543999999999995</c:v>
                </c:pt>
                <c:pt idx="546">
                  <c:v>4.2653249999999998</c:v>
                </c:pt>
                <c:pt idx="547">
                  <c:v>4.2762000000000002</c:v>
                </c:pt>
                <c:pt idx="548">
                  <c:v>4.2870249999999999</c:v>
                </c:pt>
                <c:pt idx="549">
                  <c:v>4.2978000000000005</c:v>
                </c:pt>
                <c:pt idx="550">
                  <c:v>4.3085500000000003</c:v>
                </c:pt>
                <c:pt idx="551">
                  <c:v>4.3192750000000002</c:v>
                </c:pt>
                <c:pt idx="552">
                  <c:v>4.3299750000000001</c:v>
                </c:pt>
                <c:pt idx="553">
                  <c:v>4.3406500000000001</c:v>
                </c:pt>
                <c:pt idx="554">
                  <c:v>4.3513000000000002</c:v>
                </c:pt>
                <c:pt idx="555">
                  <c:v>4.3619500000000002</c:v>
                </c:pt>
                <c:pt idx="556">
                  <c:v>4.3726250000000002</c:v>
                </c:pt>
                <c:pt idx="557">
                  <c:v>4.3832500000000003</c:v>
                </c:pt>
                <c:pt idx="558">
                  <c:v>4.3938749999999995</c:v>
                </c:pt>
                <c:pt idx="559">
                  <c:v>4.4044749999999997</c:v>
                </c:pt>
                <c:pt idx="560">
                  <c:v>4.4151000000000007</c:v>
                </c:pt>
                <c:pt idx="561">
                  <c:v>4.4257</c:v>
                </c:pt>
                <c:pt idx="562">
                  <c:v>4.4363250000000001</c:v>
                </c:pt>
                <c:pt idx="563">
                  <c:v>4.4469750000000001</c:v>
                </c:pt>
                <c:pt idx="564">
                  <c:v>4.4576250000000002</c:v>
                </c:pt>
                <c:pt idx="565">
                  <c:v>4.4682750000000002</c:v>
                </c:pt>
                <c:pt idx="566">
                  <c:v>4.4789750000000002</c:v>
                </c:pt>
                <c:pt idx="567">
                  <c:v>4.4896750000000001</c:v>
                </c:pt>
                <c:pt idx="568">
                  <c:v>4.5004</c:v>
                </c:pt>
                <c:pt idx="569">
                  <c:v>4.5111249999999998</c:v>
                </c:pt>
                <c:pt idx="570">
                  <c:v>4.5218500000000006</c:v>
                </c:pt>
                <c:pt idx="571">
                  <c:v>4.5325999999999995</c:v>
                </c:pt>
                <c:pt idx="572">
                  <c:v>4.5433500000000002</c:v>
                </c:pt>
                <c:pt idx="573">
                  <c:v>4.5541</c:v>
                </c:pt>
                <c:pt idx="574">
                  <c:v>4.5648749999999998</c:v>
                </c:pt>
                <c:pt idx="575">
                  <c:v>4.5756749999999995</c:v>
                </c:pt>
                <c:pt idx="576">
                  <c:v>4.5864750000000001</c:v>
                </c:pt>
                <c:pt idx="577">
                  <c:v>4.5972999999999997</c:v>
                </c:pt>
                <c:pt idx="578">
                  <c:v>4.6081500000000002</c:v>
                </c:pt>
                <c:pt idx="579">
                  <c:v>4.6189999999999998</c:v>
                </c:pt>
                <c:pt idx="580">
                  <c:v>4.6298250000000003</c:v>
                </c:pt>
                <c:pt idx="581">
                  <c:v>4.6406749999999999</c:v>
                </c:pt>
                <c:pt idx="582">
                  <c:v>4.6515000000000004</c:v>
                </c:pt>
                <c:pt idx="583">
                  <c:v>4.6623000000000001</c:v>
                </c:pt>
                <c:pt idx="584">
                  <c:v>4.6730749999999999</c:v>
                </c:pt>
                <c:pt idx="585">
                  <c:v>4.6838249999999997</c:v>
                </c:pt>
                <c:pt idx="586">
                  <c:v>4.6945500000000004</c:v>
                </c:pt>
                <c:pt idx="587">
                  <c:v>4.7052749999999994</c:v>
                </c:pt>
                <c:pt idx="588">
                  <c:v>4.7160250000000001</c:v>
                </c:pt>
                <c:pt idx="589">
                  <c:v>4.7267749999999999</c:v>
                </c:pt>
                <c:pt idx="590">
                  <c:v>4.7375249999999998</c:v>
                </c:pt>
                <c:pt idx="591">
                  <c:v>4.7482999999999995</c:v>
                </c:pt>
                <c:pt idx="592">
                  <c:v>4.7591000000000001</c:v>
                </c:pt>
                <c:pt idx="593">
                  <c:v>4.7698749999999999</c:v>
                </c:pt>
                <c:pt idx="594">
                  <c:v>4.7806500000000005</c:v>
                </c:pt>
                <c:pt idx="595">
                  <c:v>4.7913999999999994</c:v>
                </c:pt>
                <c:pt idx="596">
                  <c:v>4.8021750000000001</c:v>
                </c:pt>
                <c:pt idx="597">
                  <c:v>4.8129249999999999</c:v>
                </c:pt>
                <c:pt idx="598">
                  <c:v>4.8237000000000005</c:v>
                </c:pt>
                <c:pt idx="599">
                  <c:v>4.8345000000000002</c:v>
                </c:pt>
                <c:pt idx="600">
                  <c:v>4.8452500000000001</c:v>
                </c:pt>
                <c:pt idx="601">
                  <c:v>4.8559999999999999</c:v>
                </c:pt>
                <c:pt idx="602">
                  <c:v>4.8667250000000006</c:v>
                </c:pt>
                <c:pt idx="603">
                  <c:v>4.8774499999999996</c:v>
                </c:pt>
                <c:pt idx="604">
                  <c:v>4.8881750000000004</c:v>
                </c:pt>
                <c:pt idx="605">
                  <c:v>4.8989250000000002</c:v>
                </c:pt>
                <c:pt idx="606">
                  <c:v>4.9096500000000001</c:v>
                </c:pt>
                <c:pt idx="607">
                  <c:v>4.9203999999999999</c:v>
                </c:pt>
                <c:pt idx="608">
                  <c:v>4.9311499999999997</c:v>
                </c:pt>
                <c:pt idx="609">
                  <c:v>4.9419249999999995</c:v>
                </c:pt>
                <c:pt idx="610">
                  <c:v>4.9526500000000002</c:v>
                </c:pt>
                <c:pt idx="611">
                  <c:v>4.9633750000000001</c:v>
                </c:pt>
                <c:pt idx="612">
                  <c:v>4.9741</c:v>
                </c:pt>
                <c:pt idx="613">
                  <c:v>4.9848249999999998</c:v>
                </c:pt>
                <c:pt idx="614">
                  <c:v>4.9955499999999997</c:v>
                </c:pt>
                <c:pt idx="615">
                  <c:v>5.0063000000000004</c:v>
                </c:pt>
                <c:pt idx="616">
                  <c:v>5.0170500000000002</c:v>
                </c:pt>
                <c:pt idx="617">
                  <c:v>5.027825</c:v>
                </c:pt>
                <c:pt idx="618">
                  <c:v>5.0386249999999997</c:v>
                </c:pt>
                <c:pt idx="619">
                  <c:v>5.0494249999999994</c:v>
                </c:pt>
                <c:pt idx="620">
                  <c:v>5.0602499999999999</c:v>
                </c:pt>
                <c:pt idx="621">
                  <c:v>5.0710999999999995</c:v>
                </c:pt>
                <c:pt idx="622">
                  <c:v>5.081925</c:v>
                </c:pt>
                <c:pt idx="623">
                  <c:v>5.0927499999999997</c:v>
                </c:pt>
                <c:pt idx="624">
                  <c:v>5.1035750000000002</c:v>
                </c:pt>
                <c:pt idx="625">
                  <c:v>5.1143749999999999</c:v>
                </c:pt>
                <c:pt idx="626">
                  <c:v>5.1251749999999996</c:v>
                </c:pt>
                <c:pt idx="627">
                  <c:v>5.1359750000000002</c:v>
                </c:pt>
                <c:pt idx="628">
                  <c:v>5.1467999999999998</c:v>
                </c:pt>
                <c:pt idx="629">
                  <c:v>5.1576249999999995</c:v>
                </c:pt>
                <c:pt idx="630">
                  <c:v>5.168425</c:v>
                </c:pt>
                <c:pt idx="631">
                  <c:v>5.1792499999999997</c:v>
                </c:pt>
                <c:pt idx="632">
                  <c:v>5.19015</c:v>
                </c:pt>
                <c:pt idx="633">
                  <c:v>5.2010250000000005</c:v>
                </c:pt>
                <c:pt idx="634">
                  <c:v>5.2119</c:v>
                </c:pt>
                <c:pt idx="635">
                  <c:v>5.2227999999999994</c:v>
                </c:pt>
                <c:pt idx="636">
                  <c:v>5.2336999999999998</c:v>
                </c:pt>
                <c:pt idx="637">
                  <c:v>5.2446000000000002</c:v>
                </c:pt>
                <c:pt idx="638">
                  <c:v>5.2555249999999996</c:v>
                </c:pt>
                <c:pt idx="639">
                  <c:v>5.2664500000000007</c:v>
                </c:pt>
                <c:pt idx="640">
                  <c:v>5.2773750000000001</c:v>
                </c:pt>
                <c:pt idx="641">
                  <c:v>5.2883250000000004</c:v>
                </c:pt>
                <c:pt idx="642">
                  <c:v>5.2992999999999997</c:v>
                </c:pt>
                <c:pt idx="643">
                  <c:v>5.3102749999999999</c:v>
                </c:pt>
                <c:pt idx="644">
                  <c:v>5.321275</c:v>
                </c:pt>
                <c:pt idx="645">
                  <c:v>5.3322750000000001</c:v>
                </c:pt>
                <c:pt idx="646">
                  <c:v>5.3433000000000002</c:v>
                </c:pt>
                <c:pt idx="647">
                  <c:v>5.3543250000000002</c:v>
                </c:pt>
                <c:pt idx="648">
                  <c:v>5.3653750000000002</c:v>
                </c:pt>
                <c:pt idx="649">
                  <c:v>5.3764500000000002</c:v>
                </c:pt>
                <c:pt idx="650">
                  <c:v>5.3875250000000001</c:v>
                </c:pt>
                <c:pt idx="651">
                  <c:v>5.3986000000000001</c:v>
                </c:pt>
                <c:pt idx="652">
                  <c:v>5.4097</c:v>
                </c:pt>
                <c:pt idx="653">
                  <c:v>5.4207999999999998</c:v>
                </c:pt>
                <c:pt idx="654">
                  <c:v>5.4318999999999997</c:v>
                </c:pt>
                <c:pt idx="655">
                  <c:v>5.4430750000000003</c:v>
                </c:pt>
                <c:pt idx="656">
                  <c:v>5.45425</c:v>
                </c:pt>
                <c:pt idx="657">
                  <c:v>5.4654249999999998</c:v>
                </c:pt>
                <c:pt idx="658">
                  <c:v>5.4766500000000002</c:v>
                </c:pt>
                <c:pt idx="659">
                  <c:v>5.4878499999999999</c:v>
                </c:pt>
                <c:pt idx="660">
                  <c:v>5.4990999999999994</c:v>
                </c:pt>
                <c:pt idx="661">
                  <c:v>5.5103249999999999</c:v>
                </c:pt>
                <c:pt idx="662">
                  <c:v>5.5215750000000003</c:v>
                </c:pt>
                <c:pt idx="663">
                  <c:v>5.5328249999999999</c:v>
                </c:pt>
                <c:pt idx="664">
                  <c:v>5.5440999999999994</c:v>
                </c:pt>
                <c:pt idx="665">
                  <c:v>5.5553999999999997</c:v>
                </c:pt>
                <c:pt idx="666">
                  <c:v>5.5667</c:v>
                </c:pt>
                <c:pt idx="667">
                  <c:v>5.5780000000000003</c:v>
                </c:pt>
                <c:pt idx="668">
                  <c:v>5.5893749999999995</c:v>
                </c:pt>
                <c:pt idx="669">
                  <c:v>5.6007249999999997</c:v>
                </c:pt>
                <c:pt idx="670">
                  <c:v>5.6120999999999999</c:v>
                </c:pt>
                <c:pt idx="671">
                  <c:v>5.6234999999999999</c:v>
                </c:pt>
                <c:pt idx="672">
                  <c:v>5.6349</c:v>
                </c:pt>
                <c:pt idx="673">
                  <c:v>5.646325</c:v>
                </c:pt>
                <c:pt idx="674">
                  <c:v>5.6577500000000001</c:v>
                </c:pt>
                <c:pt idx="675">
                  <c:v>5.6692</c:v>
                </c:pt>
                <c:pt idx="676">
                  <c:v>5.680625</c:v>
                </c:pt>
                <c:pt idx="677">
                  <c:v>5.6920999999999999</c:v>
                </c:pt>
                <c:pt idx="678">
                  <c:v>5.7035750000000007</c:v>
                </c:pt>
                <c:pt idx="679">
                  <c:v>5.7150749999999997</c:v>
                </c:pt>
                <c:pt idx="680">
                  <c:v>5.7265999999999995</c:v>
                </c:pt>
                <c:pt idx="681">
                  <c:v>5.7381000000000002</c:v>
                </c:pt>
                <c:pt idx="682">
                  <c:v>5.749625</c:v>
                </c:pt>
                <c:pt idx="683">
                  <c:v>5.7611750000000006</c:v>
                </c:pt>
                <c:pt idx="684">
                  <c:v>5.7727000000000004</c:v>
                </c:pt>
                <c:pt idx="685">
                  <c:v>5.7842750000000001</c:v>
                </c:pt>
                <c:pt idx="686">
                  <c:v>5.7958500000000006</c:v>
                </c:pt>
                <c:pt idx="687">
                  <c:v>5.8074250000000003</c:v>
                </c:pt>
                <c:pt idx="688">
                  <c:v>5.819</c:v>
                </c:pt>
                <c:pt idx="689">
                  <c:v>5.8305999999999996</c:v>
                </c:pt>
                <c:pt idx="690">
                  <c:v>5.8422000000000001</c:v>
                </c:pt>
                <c:pt idx="691">
                  <c:v>5.8537999999999997</c:v>
                </c:pt>
                <c:pt idx="692">
                  <c:v>5.8654250000000001</c:v>
                </c:pt>
                <c:pt idx="693">
                  <c:v>5.8770500000000006</c:v>
                </c:pt>
                <c:pt idx="694">
                  <c:v>5.8886750000000001</c:v>
                </c:pt>
                <c:pt idx="695">
                  <c:v>5.9002999999999997</c:v>
                </c:pt>
                <c:pt idx="696">
                  <c:v>5.9119000000000002</c:v>
                </c:pt>
                <c:pt idx="697">
                  <c:v>5.9235250000000006</c:v>
                </c:pt>
                <c:pt idx="698">
                  <c:v>5.9351250000000002</c:v>
                </c:pt>
                <c:pt idx="699">
                  <c:v>5.9467499999999998</c:v>
                </c:pt>
                <c:pt idx="700">
                  <c:v>5.9583499999999994</c:v>
                </c:pt>
                <c:pt idx="701">
                  <c:v>5.9699499999999999</c:v>
                </c:pt>
                <c:pt idx="702">
                  <c:v>5.9815250000000004</c:v>
                </c:pt>
                <c:pt idx="703">
                  <c:v>5.993125</c:v>
                </c:pt>
                <c:pt idx="704">
                  <c:v>6.0047000000000006</c:v>
                </c:pt>
                <c:pt idx="705">
                  <c:v>6.0162500000000003</c:v>
                </c:pt>
                <c:pt idx="706">
                  <c:v>6.027825</c:v>
                </c:pt>
                <c:pt idx="707">
                  <c:v>6.0393750000000006</c:v>
                </c:pt>
                <c:pt idx="708">
                  <c:v>6.0509000000000004</c:v>
                </c:pt>
                <c:pt idx="709">
                  <c:v>6.0624500000000001</c:v>
                </c:pt>
                <c:pt idx="710">
                  <c:v>6.07395</c:v>
                </c:pt>
                <c:pt idx="711">
                  <c:v>6.0854749999999997</c:v>
                </c:pt>
                <c:pt idx="712">
                  <c:v>6.0969750000000005</c:v>
                </c:pt>
                <c:pt idx="713">
                  <c:v>6.1084750000000003</c:v>
                </c:pt>
                <c:pt idx="714">
                  <c:v>6.1199750000000002</c:v>
                </c:pt>
                <c:pt idx="715">
                  <c:v>6.1314500000000001</c:v>
                </c:pt>
                <c:pt idx="716">
                  <c:v>6.1429</c:v>
                </c:pt>
                <c:pt idx="717">
                  <c:v>6.15435</c:v>
                </c:pt>
                <c:pt idx="718">
                  <c:v>6.165775</c:v>
                </c:pt>
                <c:pt idx="719">
                  <c:v>6.1771500000000001</c:v>
                </c:pt>
                <c:pt idx="720">
                  <c:v>6.1885500000000002</c:v>
                </c:pt>
                <c:pt idx="721">
                  <c:v>6.1998999999999995</c:v>
                </c:pt>
                <c:pt idx="722">
                  <c:v>6.2112249999999998</c:v>
                </c:pt>
                <c:pt idx="723">
                  <c:v>6.222575</c:v>
                </c:pt>
                <c:pt idx="724">
                  <c:v>6.2339000000000002</c:v>
                </c:pt>
                <c:pt idx="725">
                  <c:v>6.2451749999999997</c:v>
                </c:pt>
                <c:pt idx="726">
                  <c:v>6.256475</c:v>
                </c:pt>
                <c:pt idx="727">
                  <c:v>6.2677250000000004</c:v>
                </c:pt>
                <c:pt idx="728">
                  <c:v>6.2789750000000009</c:v>
                </c:pt>
                <c:pt idx="729">
                  <c:v>6.2902250000000004</c:v>
                </c:pt>
                <c:pt idx="730">
                  <c:v>6.301474999999999</c:v>
                </c:pt>
                <c:pt idx="731">
                  <c:v>6.3127249999999995</c:v>
                </c:pt>
                <c:pt idx="732">
                  <c:v>6.3239749999999999</c:v>
                </c:pt>
                <c:pt idx="733">
                  <c:v>6.3352000000000004</c:v>
                </c:pt>
                <c:pt idx="734">
                  <c:v>6.3464000000000009</c:v>
                </c:pt>
                <c:pt idx="735">
                  <c:v>6.3575749999999998</c:v>
                </c:pt>
                <c:pt idx="736">
                  <c:v>6.3687499999999995</c:v>
                </c:pt>
                <c:pt idx="737">
                  <c:v>6.3799250000000001</c:v>
                </c:pt>
                <c:pt idx="738">
                  <c:v>6.3910999999999998</c:v>
                </c:pt>
                <c:pt idx="739">
                  <c:v>6.4022750000000004</c:v>
                </c:pt>
                <c:pt idx="740">
                  <c:v>6.4134250000000002</c:v>
                </c:pt>
                <c:pt idx="741">
                  <c:v>6.4245750000000008</c:v>
                </c:pt>
                <c:pt idx="742">
                  <c:v>6.4356999999999998</c:v>
                </c:pt>
                <c:pt idx="743">
                  <c:v>6.4468499999999995</c:v>
                </c:pt>
                <c:pt idx="744">
                  <c:v>6.458025000000001</c:v>
                </c:pt>
                <c:pt idx="745">
                  <c:v>6.4691999999999998</c:v>
                </c:pt>
                <c:pt idx="746">
                  <c:v>6.4803749999999996</c:v>
                </c:pt>
                <c:pt idx="747">
                  <c:v>6.4915749999999992</c:v>
                </c:pt>
                <c:pt idx="748">
                  <c:v>6.5027749999999997</c:v>
                </c:pt>
                <c:pt idx="749">
                  <c:v>6.5140000000000002</c:v>
                </c:pt>
                <c:pt idx="750">
                  <c:v>6.5252249999999998</c:v>
                </c:pt>
                <c:pt idx="751">
                  <c:v>6.5364500000000003</c:v>
                </c:pt>
                <c:pt idx="752">
                  <c:v>6.5476500000000009</c:v>
                </c:pt>
                <c:pt idx="753">
                  <c:v>6.5588750000000005</c:v>
                </c:pt>
                <c:pt idx="754">
                  <c:v>6.5700750000000001</c:v>
                </c:pt>
                <c:pt idx="755">
                  <c:v>6.5812750000000007</c:v>
                </c:pt>
                <c:pt idx="756">
                  <c:v>6.5924999999999994</c:v>
                </c:pt>
                <c:pt idx="757">
                  <c:v>6.6036999999999999</c:v>
                </c:pt>
                <c:pt idx="758">
                  <c:v>6.6148999999999996</c:v>
                </c:pt>
                <c:pt idx="759">
                  <c:v>6.6261000000000001</c:v>
                </c:pt>
                <c:pt idx="760">
                  <c:v>6.6372999999999998</c:v>
                </c:pt>
                <c:pt idx="761">
                  <c:v>6.6485000000000003</c:v>
                </c:pt>
                <c:pt idx="762">
                  <c:v>6.6597</c:v>
                </c:pt>
                <c:pt idx="763">
                  <c:v>6.6709000000000005</c:v>
                </c:pt>
                <c:pt idx="764">
                  <c:v>6.6821000000000002</c:v>
                </c:pt>
                <c:pt idx="765">
                  <c:v>6.6933000000000007</c:v>
                </c:pt>
                <c:pt idx="766">
                  <c:v>6.7044999999999995</c:v>
                </c:pt>
                <c:pt idx="767">
                  <c:v>6.7157249999999999</c:v>
                </c:pt>
                <c:pt idx="768">
                  <c:v>6.7269499999999995</c:v>
                </c:pt>
                <c:pt idx="769">
                  <c:v>6.738175</c:v>
                </c:pt>
                <c:pt idx="770">
                  <c:v>6.7494250000000005</c:v>
                </c:pt>
                <c:pt idx="771">
                  <c:v>6.76065</c:v>
                </c:pt>
                <c:pt idx="772">
                  <c:v>6.7719000000000005</c:v>
                </c:pt>
                <c:pt idx="773">
                  <c:v>6.78315</c:v>
                </c:pt>
                <c:pt idx="774">
                  <c:v>6.7944249999999995</c:v>
                </c:pt>
                <c:pt idx="775">
                  <c:v>6.8057000000000007</c:v>
                </c:pt>
                <c:pt idx="776">
                  <c:v>6.8169750000000002</c:v>
                </c:pt>
                <c:pt idx="777">
                  <c:v>6.8282750000000005</c:v>
                </c:pt>
                <c:pt idx="778">
                  <c:v>6.8395999999999999</c:v>
                </c:pt>
                <c:pt idx="779">
                  <c:v>6.8509249999999993</c:v>
                </c:pt>
                <c:pt idx="780">
                  <c:v>6.8622749999999995</c:v>
                </c:pt>
                <c:pt idx="781">
                  <c:v>6.8736500000000005</c:v>
                </c:pt>
                <c:pt idx="782">
                  <c:v>6.8850250000000006</c:v>
                </c:pt>
                <c:pt idx="783">
                  <c:v>6.8963999999999999</c:v>
                </c:pt>
                <c:pt idx="784">
                  <c:v>6.9077999999999999</c:v>
                </c:pt>
                <c:pt idx="785">
                  <c:v>6.919225</c:v>
                </c:pt>
                <c:pt idx="786">
                  <c:v>6.930625</c:v>
                </c:pt>
                <c:pt idx="787">
                  <c:v>6.942075</c:v>
                </c:pt>
                <c:pt idx="788">
                  <c:v>6.9535250000000008</c:v>
                </c:pt>
                <c:pt idx="789">
                  <c:v>6.9650000000000007</c:v>
                </c:pt>
                <c:pt idx="790">
                  <c:v>6.9765250000000005</c:v>
                </c:pt>
                <c:pt idx="791">
                  <c:v>6.9880750000000003</c:v>
                </c:pt>
                <c:pt idx="792">
                  <c:v>6.999625</c:v>
                </c:pt>
                <c:pt idx="793">
                  <c:v>7.0111999999999997</c:v>
                </c:pt>
                <c:pt idx="794">
                  <c:v>7.0227750000000002</c:v>
                </c:pt>
                <c:pt idx="795">
                  <c:v>7.0343749999999998</c:v>
                </c:pt>
                <c:pt idx="796">
                  <c:v>7.0459750000000003</c:v>
                </c:pt>
                <c:pt idx="797">
                  <c:v>7.0576249999999989</c:v>
                </c:pt>
                <c:pt idx="798">
                  <c:v>7.0692750000000002</c:v>
                </c:pt>
                <c:pt idx="799">
                  <c:v>7.0809999999999995</c:v>
                </c:pt>
                <c:pt idx="800">
                  <c:v>7.0927500000000006</c:v>
                </c:pt>
                <c:pt idx="801">
                  <c:v>7.1044999999999998</c:v>
                </c:pt>
                <c:pt idx="802">
                  <c:v>7.1162749999999999</c:v>
                </c:pt>
                <c:pt idx="803">
                  <c:v>7.1280750000000008</c:v>
                </c:pt>
                <c:pt idx="804">
                  <c:v>7.13985</c:v>
                </c:pt>
                <c:pt idx="805">
                  <c:v>7.151675</c:v>
                </c:pt>
                <c:pt idx="806">
                  <c:v>7.1635000000000009</c:v>
                </c:pt>
                <c:pt idx="807">
                  <c:v>7.1753750000000007</c:v>
                </c:pt>
                <c:pt idx="808">
                  <c:v>7.1872749999999996</c:v>
                </c:pt>
                <c:pt idx="809">
                  <c:v>7.1992500000000001</c:v>
                </c:pt>
                <c:pt idx="810">
                  <c:v>7.2113750000000003</c:v>
                </c:pt>
                <c:pt idx="811">
                  <c:v>7.2235250000000004</c:v>
                </c:pt>
                <c:pt idx="812">
                  <c:v>7.2357249999999995</c:v>
                </c:pt>
                <c:pt idx="813">
                  <c:v>7.2479000000000005</c:v>
                </c:pt>
                <c:pt idx="814">
                  <c:v>7.2601500000000003</c:v>
                </c:pt>
                <c:pt idx="815">
                  <c:v>7.2724250000000001</c:v>
                </c:pt>
                <c:pt idx="816">
                  <c:v>7.2847249999999999</c:v>
                </c:pt>
                <c:pt idx="817">
                  <c:v>7.2969999999999997</c:v>
                </c:pt>
                <c:pt idx="818">
                  <c:v>7.3093000000000004</c:v>
                </c:pt>
                <c:pt idx="819">
                  <c:v>7.321625</c:v>
                </c:pt>
                <c:pt idx="820">
                  <c:v>7.3339499999999997</c:v>
                </c:pt>
                <c:pt idx="821">
                  <c:v>7.3462749999999994</c:v>
                </c:pt>
                <c:pt idx="822">
                  <c:v>7.3586250000000009</c:v>
                </c:pt>
                <c:pt idx="823">
                  <c:v>7.3709999999999996</c:v>
                </c:pt>
                <c:pt idx="824">
                  <c:v>7.3834</c:v>
                </c:pt>
                <c:pt idx="825">
                  <c:v>7.3957750000000004</c:v>
                </c:pt>
                <c:pt idx="826">
                  <c:v>7.4081499999999991</c:v>
                </c:pt>
                <c:pt idx="827">
                  <c:v>7.4205499999999995</c:v>
                </c:pt>
                <c:pt idx="828">
                  <c:v>7.4329500000000008</c:v>
                </c:pt>
                <c:pt idx="829">
                  <c:v>7.4453500000000004</c:v>
                </c:pt>
                <c:pt idx="830">
                  <c:v>7.4577500000000008</c:v>
                </c:pt>
                <c:pt idx="831">
                  <c:v>7.4701749999999993</c:v>
                </c:pt>
                <c:pt idx="832">
                  <c:v>7.4825749999999998</c:v>
                </c:pt>
                <c:pt idx="833">
                  <c:v>7.495025</c:v>
                </c:pt>
                <c:pt idx="834">
                  <c:v>7.5074749999999995</c:v>
                </c:pt>
                <c:pt idx="835">
                  <c:v>7.5199249999999997</c:v>
                </c:pt>
                <c:pt idx="836">
                  <c:v>7.5324</c:v>
                </c:pt>
                <c:pt idx="837">
                  <c:v>7.5448500000000003</c:v>
                </c:pt>
                <c:pt idx="838">
                  <c:v>7.5572999999999997</c:v>
                </c:pt>
                <c:pt idx="839">
                  <c:v>7.56975</c:v>
                </c:pt>
                <c:pt idx="840">
                  <c:v>7.5822000000000003</c:v>
                </c:pt>
                <c:pt idx="841">
                  <c:v>7.5946749999999996</c:v>
                </c:pt>
                <c:pt idx="842">
                  <c:v>7.6071250000000008</c:v>
                </c:pt>
                <c:pt idx="843">
                  <c:v>7.6196000000000002</c:v>
                </c:pt>
                <c:pt idx="844">
                  <c:v>7.6322749999999999</c:v>
                </c:pt>
                <c:pt idx="845">
                  <c:v>7.6449749999999996</c:v>
                </c:pt>
                <c:pt idx="846">
                  <c:v>7.6576500000000003</c:v>
                </c:pt>
                <c:pt idx="847">
                  <c:v>7.6703499999999991</c:v>
                </c:pt>
                <c:pt idx="848">
                  <c:v>7.6830750000000005</c:v>
                </c:pt>
                <c:pt idx="849">
                  <c:v>7.6957750000000003</c:v>
                </c:pt>
                <c:pt idx="850">
                  <c:v>7.7084999999999999</c:v>
                </c:pt>
                <c:pt idx="851">
                  <c:v>7.7212249999999996</c:v>
                </c:pt>
                <c:pt idx="852">
                  <c:v>7.733975</c:v>
                </c:pt>
                <c:pt idx="853">
                  <c:v>7.7467499999999996</c:v>
                </c:pt>
                <c:pt idx="854">
                  <c:v>7.759525</c:v>
                </c:pt>
                <c:pt idx="855">
                  <c:v>7.7723249999999995</c:v>
                </c:pt>
                <c:pt idx="856">
                  <c:v>7.7851500000000007</c:v>
                </c:pt>
                <c:pt idx="857">
                  <c:v>7.7979250000000002</c:v>
                </c:pt>
                <c:pt idx="858">
                  <c:v>7.8106749999999998</c:v>
                </c:pt>
                <c:pt idx="859">
                  <c:v>7.8234250000000003</c:v>
                </c:pt>
                <c:pt idx="860">
                  <c:v>7.8361999999999998</c:v>
                </c:pt>
                <c:pt idx="861">
                  <c:v>7.8489749999999994</c:v>
                </c:pt>
                <c:pt idx="862">
                  <c:v>7.8617500000000007</c:v>
                </c:pt>
                <c:pt idx="863">
                  <c:v>7.8745499999999993</c:v>
                </c:pt>
                <c:pt idx="864">
                  <c:v>7.8873750000000005</c:v>
                </c:pt>
                <c:pt idx="865">
                  <c:v>7.9001999999999999</c:v>
                </c:pt>
                <c:pt idx="866">
                  <c:v>7.9130000000000003</c:v>
                </c:pt>
                <c:pt idx="867">
                  <c:v>7.9258499999999996</c:v>
                </c:pt>
                <c:pt idx="868">
                  <c:v>7.9386750000000008</c:v>
                </c:pt>
                <c:pt idx="869">
                  <c:v>7.9515249999999993</c:v>
                </c:pt>
                <c:pt idx="870">
                  <c:v>7.9643500000000005</c:v>
                </c:pt>
                <c:pt idx="871">
                  <c:v>7.9771999999999998</c:v>
                </c:pt>
                <c:pt idx="872">
                  <c:v>7.9900500000000001</c:v>
                </c:pt>
                <c:pt idx="873">
                  <c:v>8.0029500000000002</c:v>
                </c:pt>
                <c:pt idx="874">
                  <c:v>8.0158749999999994</c:v>
                </c:pt>
                <c:pt idx="875">
                  <c:v>8.0288250000000012</c:v>
                </c:pt>
                <c:pt idx="876">
                  <c:v>8.0417749999999995</c:v>
                </c:pt>
                <c:pt idx="877">
                  <c:v>8.0547499999999985</c:v>
                </c:pt>
                <c:pt idx="878">
                  <c:v>8.0677250000000011</c:v>
                </c:pt>
                <c:pt idx="879">
                  <c:v>8.0806749999999994</c:v>
                </c:pt>
                <c:pt idx="880">
                  <c:v>8.0936500000000002</c:v>
                </c:pt>
                <c:pt idx="881">
                  <c:v>8.1066250000000011</c:v>
                </c:pt>
                <c:pt idx="882">
                  <c:v>8.1196000000000002</c:v>
                </c:pt>
                <c:pt idx="883">
                  <c:v>8.132575000000001</c:v>
                </c:pt>
                <c:pt idx="884">
                  <c:v>8.1455500000000001</c:v>
                </c:pt>
                <c:pt idx="885">
                  <c:v>8.1586250000000007</c:v>
                </c:pt>
                <c:pt idx="886">
                  <c:v>8.1716999999999995</c:v>
                </c:pt>
                <c:pt idx="887">
                  <c:v>8.1847750000000001</c:v>
                </c:pt>
                <c:pt idx="888">
                  <c:v>8.1978749999999998</c:v>
                </c:pt>
                <c:pt idx="889">
                  <c:v>8.2109749999999995</c:v>
                </c:pt>
                <c:pt idx="890">
                  <c:v>8.2240750000000009</c:v>
                </c:pt>
                <c:pt idx="891">
                  <c:v>8.2371749999999988</c:v>
                </c:pt>
                <c:pt idx="892">
                  <c:v>8.2502750000000002</c:v>
                </c:pt>
                <c:pt idx="893">
                  <c:v>8.2634000000000007</c:v>
                </c:pt>
                <c:pt idx="894">
                  <c:v>8.2765249999999995</c:v>
                </c:pt>
                <c:pt idx="895">
                  <c:v>8.2896250000000009</c:v>
                </c:pt>
                <c:pt idx="896">
                  <c:v>8.3027499999999996</c:v>
                </c:pt>
                <c:pt idx="897">
                  <c:v>8.3158750000000001</c:v>
                </c:pt>
                <c:pt idx="898">
                  <c:v>8.3290249999999997</c:v>
                </c:pt>
                <c:pt idx="899">
                  <c:v>8.342175000000001</c:v>
                </c:pt>
                <c:pt idx="900">
                  <c:v>8.3553750000000004</c:v>
                </c:pt>
                <c:pt idx="901">
                  <c:v>8.3685999999999989</c:v>
                </c:pt>
                <c:pt idx="902">
                  <c:v>8.3818249999999992</c:v>
                </c:pt>
                <c:pt idx="903">
                  <c:v>8.3950499999999995</c:v>
                </c:pt>
                <c:pt idx="904">
                  <c:v>8.4083000000000006</c:v>
                </c:pt>
                <c:pt idx="905">
                  <c:v>8.4215750000000007</c:v>
                </c:pt>
                <c:pt idx="906">
                  <c:v>8.434825</c:v>
                </c:pt>
                <c:pt idx="907">
                  <c:v>8.4481000000000002</c:v>
                </c:pt>
                <c:pt idx="908">
                  <c:v>8.4613750000000003</c:v>
                </c:pt>
                <c:pt idx="909">
                  <c:v>8.4746500000000005</c:v>
                </c:pt>
                <c:pt idx="910">
                  <c:v>8.4879499999999997</c:v>
                </c:pt>
                <c:pt idx="911">
                  <c:v>8.5012500000000006</c:v>
                </c:pt>
                <c:pt idx="912">
                  <c:v>8.5145499999999998</c:v>
                </c:pt>
                <c:pt idx="913">
                  <c:v>8.527849999999999</c:v>
                </c:pt>
                <c:pt idx="914">
                  <c:v>8.5411749999999991</c:v>
                </c:pt>
                <c:pt idx="915">
                  <c:v>8.5544999999999991</c:v>
                </c:pt>
                <c:pt idx="916">
                  <c:v>8.5678249999999991</c:v>
                </c:pt>
                <c:pt idx="917">
                  <c:v>8.5811499999999992</c:v>
                </c:pt>
                <c:pt idx="918">
                  <c:v>8.5945</c:v>
                </c:pt>
                <c:pt idx="919">
                  <c:v>8.6078500000000009</c:v>
                </c:pt>
                <c:pt idx="920">
                  <c:v>8.6211750000000009</c:v>
                </c:pt>
                <c:pt idx="921">
                  <c:v>8.634525</c:v>
                </c:pt>
                <c:pt idx="922">
                  <c:v>8.6478749999999991</c:v>
                </c:pt>
                <c:pt idx="923">
                  <c:v>8.661249999999999</c:v>
                </c:pt>
                <c:pt idx="924">
                  <c:v>8.6745999999999999</c:v>
                </c:pt>
                <c:pt idx="925">
                  <c:v>8.6879500000000007</c:v>
                </c:pt>
                <c:pt idx="926">
                  <c:v>8.7012999999999998</c:v>
                </c:pt>
                <c:pt idx="927">
                  <c:v>8.7146500000000007</c:v>
                </c:pt>
                <c:pt idx="928">
                  <c:v>8.7280250000000006</c:v>
                </c:pt>
                <c:pt idx="929">
                  <c:v>8.7413749999999997</c:v>
                </c:pt>
                <c:pt idx="930">
                  <c:v>8.7547499999999996</c:v>
                </c:pt>
                <c:pt idx="931">
                  <c:v>8.7680999999999987</c:v>
                </c:pt>
                <c:pt idx="932">
                  <c:v>8.7815500000000011</c:v>
                </c:pt>
                <c:pt idx="933">
                  <c:v>8.7949999999999999</c:v>
                </c:pt>
                <c:pt idx="934">
                  <c:v>8.8084499999999988</c:v>
                </c:pt>
                <c:pt idx="935">
                  <c:v>8.8219000000000012</c:v>
                </c:pt>
                <c:pt idx="936">
                  <c:v>8.83535</c:v>
                </c:pt>
                <c:pt idx="937">
                  <c:v>8.8489250000000013</c:v>
                </c:pt>
                <c:pt idx="938">
                  <c:v>8.8624999999999989</c:v>
                </c:pt>
                <c:pt idx="939">
                  <c:v>8.876125</c:v>
                </c:pt>
                <c:pt idx="940">
                  <c:v>8.8897250000000003</c:v>
                </c:pt>
                <c:pt idx="941">
                  <c:v>8.9033499999999997</c:v>
                </c:pt>
                <c:pt idx="942">
                  <c:v>8.9169499999999999</c:v>
                </c:pt>
                <c:pt idx="943">
                  <c:v>8.930575000000001</c:v>
                </c:pt>
                <c:pt idx="944">
                  <c:v>8.9441999999999986</c:v>
                </c:pt>
                <c:pt idx="945">
                  <c:v>8.9578249999999997</c:v>
                </c:pt>
                <c:pt idx="946">
                  <c:v>8.9714749999999999</c:v>
                </c:pt>
                <c:pt idx="947">
                  <c:v>8.9850999999999992</c:v>
                </c:pt>
                <c:pt idx="948">
                  <c:v>8.9987499999999994</c:v>
                </c:pt>
                <c:pt idx="949">
                  <c:v>9.0123999999999995</c:v>
                </c:pt>
                <c:pt idx="950">
                  <c:v>9.0261250000000004</c:v>
                </c:pt>
                <c:pt idx="951">
                  <c:v>9.0398500000000013</c:v>
                </c:pt>
                <c:pt idx="952">
                  <c:v>9.0535750000000004</c:v>
                </c:pt>
                <c:pt idx="953">
                  <c:v>9.0672999999999995</c:v>
                </c:pt>
                <c:pt idx="954">
                  <c:v>9.0810499999999994</c:v>
                </c:pt>
                <c:pt idx="955">
                  <c:v>9.0947749999999985</c:v>
                </c:pt>
                <c:pt idx="956">
                  <c:v>9.1085250000000002</c:v>
                </c:pt>
                <c:pt idx="957">
                  <c:v>9.1222750000000001</c:v>
                </c:pt>
                <c:pt idx="958">
                  <c:v>9.1364249999999991</c:v>
                </c:pt>
                <c:pt idx="959">
                  <c:v>9.1506000000000007</c:v>
                </c:pt>
                <c:pt idx="960">
                  <c:v>9.1645249999999994</c:v>
                </c:pt>
                <c:pt idx="961">
                  <c:v>9.1781749999999995</c:v>
                </c:pt>
                <c:pt idx="962">
                  <c:v>9.1918500000000005</c:v>
                </c:pt>
                <c:pt idx="963">
                  <c:v>9.2058749999999989</c:v>
                </c:pt>
                <c:pt idx="964">
                  <c:v>9.219850000000001</c:v>
                </c:pt>
                <c:pt idx="965">
                  <c:v>9.2339249999999993</c:v>
                </c:pt>
                <c:pt idx="966">
                  <c:v>9.2480499999999992</c:v>
                </c:pt>
                <c:pt idx="967">
                  <c:v>9.2623499999999996</c:v>
                </c:pt>
                <c:pt idx="968">
                  <c:v>9.2766999999999999</c:v>
                </c:pt>
                <c:pt idx="969">
                  <c:v>9.2910499999999985</c:v>
                </c:pt>
                <c:pt idx="970">
                  <c:v>9.3053249999999998</c:v>
                </c:pt>
                <c:pt idx="971">
                  <c:v>9.3192750000000011</c:v>
                </c:pt>
                <c:pt idx="972">
                  <c:v>9.3335500000000007</c:v>
                </c:pt>
                <c:pt idx="973">
                  <c:v>9.3480249999999998</c:v>
                </c:pt>
                <c:pt idx="974">
                  <c:v>9.3622750000000003</c:v>
                </c:pt>
                <c:pt idx="975">
                  <c:v>9.3765999999999998</c:v>
                </c:pt>
                <c:pt idx="976">
                  <c:v>9.3903999999999996</c:v>
                </c:pt>
                <c:pt idx="977">
                  <c:v>9.4046500000000002</c:v>
                </c:pt>
                <c:pt idx="978">
                  <c:v>9.4181749999999997</c:v>
                </c:pt>
                <c:pt idx="979">
                  <c:v>9.4316999999999993</c:v>
                </c:pt>
                <c:pt idx="980">
                  <c:v>9.4452499999999997</c:v>
                </c:pt>
                <c:pt idx="981">
                  <c:v>9.4588000000000001</c:v>
                </c:pt>
                <c:pt idx="982">
                  <c:v>9.4723749999999995</c:v>
                </c:pt>
                <c:pt idx="983">
                  <c:v>9.4859749999999998</c:v>
                </c:pt>
                <c:pt idx="984">
                  <c:v>9.4995750000000001</c:v>
                </c:pt>
                <c:pt idx="985">
                  <c:v>9.5131750000000004</c:v>
                </c:pt>
                <c:pt idx="986">
                  <c:v>9.5267999999999997</c:v>
                </c:pt>
                <c:pt idx="987">
                  <c:v>9.540424999999999</c:v>
                </c:pt>
                <c:pt idx="988">
                  <c:v>9.5540500000000002</c:v>
                </c:pt>
                <c:pt idx="989">
                  <c:v>9.5677000000000003</c:v>
                </c:pt>
                <c:pt idx="990">
                  <c:v>9.5822249999999993</c:v>
                </c:pt>
                <c:pt idx="991">
                  <c:v>9.5963499999999993</c:v>
                </c:pt>
                <c:pt idx="992">
                  <c:v>9.6107999999999993</c:v>
                </c:pt>
                <c:pt idx="993">
                  <c:v>9.6254000000000008</c:v>
                </c:pt>
                <c:pt idx="994">
                  <c:v>9.6401000000000003</c:v>
                </c:pt>
                <c:pt idx="995">
                  <c:v>9.6548250000000007</c:v>
                </c:pt>
                <c:pt idx="996">
                  <c:v>9.6696249999999999</c:v>
                </c:pt>
                <c:pt idx="997">
                  <c:v>9.6844000000000001</c:v>
                </c:pt>
                <c:pt idx="998">
                  <c:v>9.6991750000000003</c:v>
                </c:pt>
                <c:pt idx="999">
                  <c:v>9.7132000000000005</c:v>
                </c:pt>
                <c:pt idx="1000">
                  <c:v>9.7277249999999995</c:v>
                </c:pt>
                <c:pt idx="1001">
                  <c:v>9.7424250000000008</c:v>
                </c:pt>
                <c:pt idx="1002">
                  <c:v>9.7573499999999989</c:v>
                </c:pt>
                <c:pt idx="1003">
                  <c:v>9.7722499999999997</c:v>
                </c:pt>
                <c:pt idx="1004">
                  <c:v>9.7867250000000006</c:v>
                </c:pt>
                <c:pt idx="1005">
                  <c:v>9.8009000000000004</c:v>
                </c:pt>
                <c:pt idx="1006">
                  <c:v>9.8154000000000003</c:v>
                </c:pt>
                <c:pt idx="1007">
                  <c:v>9.8299500000000002</c:v>
                </c:pt>
                <c:pt idx="1008">
                  <c:v>9.8445249999999991</c:v>
                </c:pt>
                <c:pt idx="1009">
                  <c:v>9.8590999999999998</c:v>
                </c:pt>
                <c:pt idx="1010">
                  <c:v>9.8731749999999998</c:v>
                </c:pt>
                <c:pt idx="1011">
                  <c:v>9.8872749999999989</c:v>
                </c:pt>
                <c:pt idx="1012">
                  <c:v>9.9013749999999998</c:v>
                </c:pt>
                <c:pt idx="1013">
                  <c:v>9.9155250000000006</c:v>
                </c:pt>
                <c:pt idx="1014">
                  <c:v>9.9296749999999996</c:v>
                </c:pt>
                <c:pt idx="1015">
                  <c:v>9.9438499999999994</c:v>
                </c:pt>
                <c:pt idx="1016">
                  <c:v>9.9576750000000001</c:v>
                </c:pt>
                <c:pt idx="1017">
                  <c:v>9.9714999999999989</c:v>
                </c:pt>
                <c:pt idx="1018">
                  <c:v>9.9856999999999996</c:v>
                </c:pt>
                <c:pt idx="1019">
                  <c:v>9.9999249999999993</c:v>
                </c:pt>
                <c:pt idx="1020">
                  <c:v>10.014699999999999</c:v>
                </c:pt>
                <c:pt idx="1021">
                  <c:v>10.029499999999999</c:v>
                </c:pt>
                <c:pt idx="1022">
                  <c:v>10.044325000000001</c:v>
                </c:pt>
                <c:pt idx="1023">
                  <c:v>10.059150000000001</c:v>
                </c:pt>
                <c:pt idx="1024">
                  <c:v>10.074</c:v>
                </c:pt>
                <c:pt idx="1025">
                  <c:v>10.088625</c:v>
                </c:pt>
                <c:pt idx="1026">
                  <c:v>10.1035</c:v>
                </c:pt>
                <c:pt idx="1027">
                  <c:v>10.118399999999999</c:v>
                </c:pt>
                <c:pt idx="1028">
                  <c:v>10.133175</c:v>
                </c:pt>
                <c:pt idx="1029">
                  <c:v>10.147499999999999</c:v>
                </c:pt>
                <c:pt idx="1030">
                  <c:v>10.162425000000001</c:v>
                </c:pt>
                <c:pt idx="1031">
                  <c:v>10.177375</c:v>
                </c:pt>
                <c:pt idx="1032">
                  <c:v>10.192349999999999</c:v>
                </c:pt>
                <c:pt idx="1033">
                  <c:v>10.207325000000001</c:v>
                </c:pt>
                <c:pt idx="1034">
                  <c:v>10.222325</c:v>
                </c:pt>
                <c:pt idx="1035">
                  <c:v>10.237375</c:v>
                </c:pt>
                <c:pt idx="1036">
                  <c:v>10.25225</c:v>
                </c:pt>
                <c:pt idx="1037">
                  <c:v>10.2669</c:v>
                </c:pt>
                <c:pt idx="1038">
                  <c:v>10.281825</c:v>
                </c:pt>
                <c:pt idx="1039">
                  <c:v>10.296474999999999</c:v>
                </c:pt>
                <c:pt idx="1040">
                  <c:v>10.311125000000001</c:v>
                </c:pt>
                <c:pt idx="1041">
                  <c:v>10.32625</c:v>
                </c:pt>
                <c:pt idx="1042">
                  <c:v>10.34145</c:v>
                </c:pt>
                <c:pt idx="1043">
                  <c:v>10.3565</c:v>
                </c:pt>
                <c:pt idx="1044">
                  <c:v>10.371725</c:v>
                </c:pt>
                <c:pt idx="1045">
                  <c:v>10.386575000000001</c:v>
                </c:pt>
                <c:pt idx="1046">
                  <c:v>10.401725000000001</c:v>
                </c:pt>
                <c:pt idx="1047">
                  <c:v>10.417</c:v>
                </c:pt>
                <c:pt idx="1048">
                  <c:v>10.432375</c:v>
                </c:pt>
                <c:pt idx="1049">
                  <c:v>10.447699999999999</c:v>
                </c:pt>
                <c:pt idx="1050">
                  <c:v>10.46285</c:v>
                </c:pt>
                <c:pt idx="1051">
                  <c:v>10.478</c:v>
                </c:pt>
                <c:pt idx="1052">
                  <c:v>10.493175000000001</c:v>
                </c:pt>
                <c:pt idx="1053">
                  <c:v>10.50835</c:v>
                </c:pt>
                <c:pt idx="1054">
                  <c:v>10.523575000000001</c:v>
                </c:pt>
                <c:pt idx="1055">
                  <c:v>10.538549999999999</c:v>
                </c:pt>
                <c:pt idx="1056">
                  <c:v>10.553800000000001</c:v>
                </c:pt>
                <c:pt idx="1057">
                  <c:v>10.569099999999999</c:v>
                </c:pt>
                <c:pt idx="1058">
                  <c:v>10.5837</c:v>
                </c:pt>
                <c:pt idx="1059">
                  <c:v>10.5984</c:v>
                </c:pt>
                <c:pt idx="1060">
                  <c:v>10.61375</c:v>
                </c:pt>
                <c:pt idx="1061">
                  <c:v>10.628674999999999</c:v>
                </c:pt>
                <c:pt idx="1062">
                  <c:v>10.64395</c:v>
                </c:pt>
                <c:pt idx="1063">
                  <c:v>10.6593</c:v>
                </c:pt>
                <c:pt idx="1064">
                  <c:v>10.674675000000001</c:v>
                </c:pt>
                <c:pt idx="1065">
                  <c:v>10.690075</c:v>
                </c:pt>
                <c:pt idx="1066">
                  <c:v>10.705475</c:v>
                </c:pt>
                <c:pt idx="1067">
                  <c:v>10.7201</c:v>
                </c:pt>
                <c:pt idx="1068">
                  <c:v>10.734725000000001</c:v>
                </c:pt>
                <c:pt idx="1069">
                  <c:v>10.749925000000001</c:v>
                </c:pt>
                <c:pt idx="1070">
                  <c:v>10.765125000000001</c:v>
                </c:pt>
                <c:pt idx="1071">
                  <c:v>10.780324999999999</c:v>
                </c:pt>
                <c:pt idx="1072">
                  <c:v>10.795574999999999</c:v>
                </c:pt>
                <c:pt idx="1073">
                  <c:v>10.8103</c:v>
                </c:pt>
                <c:pt idx="1074">
                  <c:v>10.825049999999999</c:v>
                </c:pt>
                <c:pt idx="1075">
                  <c:v>10.839925000000001</c:v>
                </c:pt>
                <c:pt idx="1076">
                  <c:v>10.855225000000001</c:v>
                </c:pt>
                <c:pt idx="1077">
                  <c:v>10.870575000000001</c:v>
                </c:pt>
                <c:pt idx="1078">
                  <c:v>10.885899999999999</c:v>
                </c:pt>
                <c:pt idx="1079">
                  <c:v>10.901249999999999</c:v>
                </c:pt>
                <c:pt idx="1080">
                  <c:v>10.916874999999999</c:v>
                </c:pt>
                <c:pt idx="1081">
                  <c:v>10.932525</c:v>
                </c:pt>
                <c:pt idx="1082">
                  <c:v>10.94815</c:v>
                </c:pt>
                <c:pt idx="1083">
                  <c:v>10.963775</c:v>
                </c:pt>
                <c:pt idx="1084">
                  <c:v>10.978675000000001</c:v>
                </c:pt>
                <c:pt idx="1085">
                  <c:v>10.993650000000001</c:v>
                </c:pt>
                <c:pt idx="1086">
                  <c:v>11.009175000000001</c:v>
                </c:pt>
                <c:pt idx="1087">
                  <c:v>11.024625</c:v>
                </c:pt>
                <c:pt idx="1088">
                  <c:v>11.040150000000001</c:v>
                </c:pt>
                <c:pt idx="1089">
                  <c:v>11.055524999999999</c:v>
                </c:pt>
                <c:pt idx="1090">
                  <c:v>11.0709</c:v>
                </c:pt>
                <c:pt idx="1091">
                  <c:v>11.086274999999999</c:v>
                </c:pt>
                <c:pt idx="1092">
                  <c:v>11.101650000000001</c:v>
                </c:pt>
                <c:pt idx="1093">
                  <c:v>11.117050000000001</c:v>
                </c:pt>
                <c:pt idx="1094">
                  <c:v>11.13245</c:v>
                </c:pt>
                <c:pt idx="1095">
                  <c:v>11.14785</c:v>
                </c:pt>
                <c:pt idx="1096">
                  <c:v>11.163275000000001</c:v>
                </c:pt>
                <c:pt idx="1097">
                  <c:v>11.178699999999999</c:v>
                </c:pt>
                <c:pt idx="1098">
                  <c:v>11.19455</c:v>
                </c:pt>
                <c:pt idx="1099">
                  <c:v>11.2104</c:v>
                </c:pt>
                <c:pt idx="1100">
                  <c:v>11.226274999999999</c:v>
                </c:pt>
                <c:pt idx="1101">
                  <c:v>11.242149999999999</c:v>
                </c:pt>
                <c:pt idx="1102">
                  <c:v>11.257875</c:v>
                </c:pt>
                <c:pt idx="1103">
                  <c:v>11.273624999999999</c:v>
                </c:pt>
                <c:pt idx="1104">
                  <c:v>11.289375</c:v>
                </c:pt>
                <c:pt idx="1105">
                  <c:v>11.304699999999999</c:v>
                </c:pt>
                <c:pt idx="1106">
                  <c:v>11.320025000000001</c:v>
                </c:pt>
                <c:pt idx="1107">
                  <c:v>11.335375000000001</c:v>
                </c:pt>
                <c:pt idx="1108">
                  <c:v>11.350725000000001</c:v>
                </c:pt>
                <c:pt idx="1109">
                  <c:v>11.366099999999999</c:v>
                </c:pt>
                <c:pt idx="1110">
                  <c:v>11.381449999999999</c:v>
                </c:pt>
                <c:pt idx="1111">
                  <c:v>11.396850000000001</c:v>
                </c:pt>
                <c:pt idx="1112">
                  <c:v>11.412224999999999</c:v>
                </c:pt>
                <c:pt idx="1113">
                  <c:v>11.427624999999999</c:v>
                </c:pt>
                <c:pt idx="1114">
                  <c:v>11.443025</c:v>
                </c:pt>
                <c:pt idx="1115">
                  <c:v>11.458450000000001</c:v>
                </c:pt>
                <c:pt idx="1116">
                  <c:v>11.473875</c:v>
                </c:pt>
                <c:pt idx="1117">
                  <c:v>11.4893</c:v>
                </c:pt>
                <c:pt idx="1118">
                  <c:v>11.504799999999999</c:v>
                </c:pt>
                <c:pt idx="1119">
                  <c:v>11.520524999999999</c:v>
                </c:pt>
                <c:pt idx="1120">
                  <c:v>11.536399999999999</c:v>
                </c:pt>
                <c:pt idx="1121">
                  <c:v>11.552424999999999</c:v>
                </c:pt>
                <c:pt idx="1122">
                  <c:v>11.568575000000001</c:v>
                </c:pt>
                <c:pt idx="1123">
                  <c:v>11.584775</c:v>
                </c:pt>
                <c:pt idx="1124">
                  <c:v>11.600975</c:v>
                </c:pt>
                <c:pt idx="1125">
                  <c:v>11.616750000000001</c:v>
                </c:pt>
                <c:pt idx="1126">
                  <c:v>11.632625000000001</c:v>
                </c:pt>
                <c:pt idx="1127">
                  <c:v>11.6486</c:v>
                </c:pt>
                <c:pt idx="1128">
                  <c:v>11.6647</c:v>
                </c:pt>
                <c:pt idx="1129">
                  <c:v>11.680899999999999</c:v>
                </c:pt>
                <c:pt idx="1130">
                  <c:v>11.697100000000001</c:v>
                </c:pt>
                <c:pt idx="1131">
                  <c:v>11.713049999999999</c:v>
                </c:pt>
                <c:pt idx="1132">
                  <c:v>11.729100000000001</c:v>
                </c:pt>
                <c:pt idx="1133">
                  <c:v>11.744825000000001</c:v>
                </c:pt>
                <c:pt idx="1134">
                  <c:v>11.76065</c:v>
                </c:pt>
                <c:pt idx="1135">
                  <c:v>11.77655</c:v>
                </c:pt>
                <c:pt idx="1136">
                  <c:v>11.7925</c:v>
                </c:pt>
                <c:pt idx="1137">
                  <c:v>11.80855</c:v>
                </c:pt>
                <c:pt idx="1138">
                  <c:v>11.824300000000001</c:v>
                </c:pt>
                <c:pt idx="1139">
                  <c:v>11.840275</c:v>
                </c:pt>
                <c:pt idx="1140">
                  <c:v>11.856475</c:v>
                </c:pt>
                <c:pt idx="1141">
                  <c:v>11.87275</c:v>
                </c:pt>
                <c:pt idx="1142">
                  <c:v>11.889049999999999</c:v>
                </c:pt>
                <c:pt idx="1143">
                  <c:v>11.905374999999999</c:v>
                </c:pt>
                <c:pt idx="1144">
                  <c:v>11.921725</c:v>
                </c:pt>
                <c:pt idx="1145">
                  <c:v>11.938075</c:v>
                </c:pt>
                <c:pt idx="1146">
                  <c:v>11.954425000000001</c:v>
                </c:pt>
                <c:pt idx="1147">
                  <c:v>11.970799999999999</c:v>
                </c:pt>
                <c:pt idx="1148">
                  <c:v>11.987200000000001</c:v>
                </c:pt>
                <c:pt idx="1149">
                  <c:v>12.003575</c:v>
                </c:pt>
                <c:pt idx="1150">
                  <c:v>12.02</c:v>
                </c:pt>
                <c:pt idx="1151">
                  <c:v>12.0364</c:v>
                </c:pt>
                <c:pt idx="1152">
                  <c:v>12.052200000000001</c:v>
                </c:pt>
                <c:pt idx="1153">
                  <c:v>12.068</c:v>
                </c:pt>
                <c:pt idx="1154">
                  <c:v>12.0838</c:v>
                </c:pt>
                <c:pt idx="1155">
                  <c:v>12.099675</c:v>
                </c:pt>
                <c:pt idx="1156">
                  <c:v>12.115525</c:v>
                </c:pt>
                <c:pt idx="1157">
                  <c:v>12.131350000000001</c:v>
                </c:pt>
                <c:pt idx="1158">
                  <c:v>12.147175000000001</c:v>
                </c:pt>
                <c:pt idx="1159">
                  <c:v>12.162974999999999</c:v>
                </c:pt>
                <c:pt idx="1160">
                  <c:v>12.178799999999999</c:v>
                </c:pt>
                <c:pt idx="1161">
                  <c:v>12.194699999999999</c:v>
                </c:pt>
                <c:pt idx="1162">
                  <c:v>12.210525000000001</c:v>
                </c:pt>
                <c:pt idx="1163">
                  <c:v>12.226375000000001</c:v>
                </c:pt>
                <c:pt idx="1164">
                  <c:v>12.24225</c:v>
                </c:pt>
                <c:pt idx="1165">
                  <c:v>12.258099999999999</c:v>
                </c:pt>
                <c:pt idx="1166">
                  <c:v>12.274175</c:v>
                </c:pt>
                <c:pt idx="1167">
                  <c:v>12.290900000000001</c:v>
                </c:pt>
                <c:pt idx="1168">
                  <c:v>12.307600000000001</c:v>
                </c:pt>
                <c:pt idx="1169">
                  <c:v>12.324325</c:v>
                </c:pt>
                <c:pt idx="1170">
                  <c:v>12.341100000000001</c:v>
                </c:pt>
                <c:pt idx="1171">
                  <c:v>12.357875</c:v>
                </c:pt>
                <c:pt idx="1172">
                  <c:v>12.374699999999999</c:v>
                </c:pt>
                <c:pt idx="1173">
                  <c:v>12.391399999999999</c:v>
                </c:pt>
                <c:pt idx="1174">
                  <c:v>12.408250000000001</c:v>
                </c:pt>
                <c:pt idx="1175">
                  <c:v>12.425125</c:v>
                </c:pt>
                <c:pt idx="1176">
                  <c:v>12.441850000000001</c:v>
                </c:pt>
                <c:pt idx="1177">
                  <c:v>12.458500000000001</c:v>
                </c:pt>
                <c:pt idx="1178">
                  <c:v>12.475275</c:v>
                </c:pt>
                <c:pt idx="1179">
                  <c:v>12.492150000000001</c:v>
                </c:pt>
                <c:pt idx="1180">
                  <c:v>12.509049999999998</c:v>
                </c:pt>
                <c:pt idx="1181">
                  <c:v>12.5252</c:v>
                </c:pt>
                <c:pt idx="1182">
                  <c:v>12.541600000000001</c:v>
                </c:pt>
                <c:pt idx="1183">
                  <c:v>12.558275</c:v>
                </c:pt>
                <c:pt idx="1184">
                  <c:v>12.5749</c:v>
                </c:pt>
                <c:pt idx="1185">
                  <c:v>12.591674999999999</c:v>
                </c:pt>
                <c:pt idx="1186">
                  <c:v>12.6082</c:v>
                </c:pt>
                <c:pt idx="1187">
                  <c:v>12.624750000000001</c:v>
                </c:pt>
                <c:pt idx="1188">
                  <c:v>12.641274999999998</c:v>
                </c:pt>
                <c:pt idx="1189">
                  <c:v>12.657850000000002</c:v>
                </c:pt>
                <c:pt idx="1190">
                  <c:v>12.6744</c:v>
                </c:pt>
                <c:pt idx="1191">
                  <c:v>12.690750000000001</c:v>
                </c:pt>
                <c:pt idx="1192">
                  <c:v>12.707175000000001</c:v>
                </c:pt>
                <c:pt idx="1193">
                  <c:v>12.723675</c:v>
                </c:pt>
                <c:pt idx="1194">
                  <c:v>12.74005</c:v>
                </c:pt>
                <c:pt idx="1195">
                  <c:v>12.756575</c:v>
                </c:pt>
                <c:pt idx="1196">
                  <c:v>12.773875</c:v>
                </c:pt>
                <c:pt idx="1197">
                  <c:v>12.791225000000001</c:v>
                </c:pt>
                <c:pt idx="1198">
                  <c:v>12.808325000000002</c:v>
                </c:pt>
                <c:pt idx="1199">
                  <c:v>12.8254</c:v>
                </c:pt>
                <c:pt idx="1200">
                  <c:v>12.842600000000001</c:v>
                </c:pt>
                <c:pt idx="1201">
                  <c:v>12.859875000000001</c:v>
                </c:pt>
                <c:pt idx="1202">
                  <c:v>12.87715</c:v>
                </c:pt>
                <c:pt idx="1203">
                  <c:v>12.894425000000002</c:v>
                </c:pt>
                <c:pt idx="1204">
                  <c:v>12.911325000000001</c:v>
                </c:pt>
                <c:pt idx="1205">
                  <c:v>12.927625000000001</c:v>
                </c:pt>
                <c:pt idx="1206">
                  <c:v>12.943325</c:v>
                </c:pt>
                <c:pt idx="1207">
                  <c:v>12.959575000000001</c:v>
                </c:pt>
                <c:pt idx="1208">
                  <c:v>12.976324999999999</c:v>
                </c:pt>
                <c:pt idx="1209">
                  <c:v>12.993550000000001</c:v>
                </c:pt>
                <c:pt idx="1210">
                  <c:v>13.010774999999999</c:v>
                </c:pt>
                <c:pt idx="1211">
                  <c:v>13.028</c:v>
                </c:pt>
                <c:pt idx="1212">
                  <c:v>13.045200000000001</c:v>
                </c:pt>
                <c:pt idx="1213">
                  <c:v>13.062399999999998</c:v>
                </c:pt>
                <c:pt idx="1214">
                  <c:v>13.079499999999999</c:v>
                </c:pt>
                <c:pt idx="1215">
                  <c:v>13.096674999999999</c:v>
                </c:pt>
                <c:pt idx="1216">
                  <c:v>13.113449999999998</c:v>
                </c:pt>
                <c:pt idx="1217">
                  <c:v>13.130325000000001</c:v>
                </c:pt>
                <c:pt idx="1218">
                  <c:v>13.147275</c:v>
                </c:pt>
                <c:pt idx="1219">
                  <c:v>13.164300000000001</c:v>
                </c:pt>
                <c:pt idx="1220">
                  <c:v>13.181375000000001</c:v>
                </c:pt>
                <c:pt idx="1221">
                  <c:v>13.198099999999998</c:v>
                </c:pt>
                <c:pt idx="1222">
                  <c:v>13.214224999999999</c:v>
                </c:pt>
                <c:pt idx="1223">
                  <c:v>13.230425</c:v>
                </c:pt>
                <c:pt idx="1224">
                  <c:v>13.246849999999998</c:v>
                </c:pt>
                <c:pt idx="1225">
                  <c:v>13.263975</c:v>
                </c:pt>
                <c:pt idx="1226">
                  <c:v>13.281075000000001</c:v>
                </c:pt>
                <c:pt idx="1227">
                  <c:v>13.298175000000001</c:v>
                </c:pt>
                <c:pt idx="1228">
                  <c:v>13.314975</c:v>
                </c:pt>
                <c:pt idx="1229">
                  <c:v>13.331775</c:v>
                </c:pt>
                <c:pt idx="1230">
                  <c:v>13.348599999999999</c:v>
                </c:pt>
                <c:pt idx="1231">
                  <c:v>13.365399999999999</c:v>
                </c:pt>
                <c:pt idx="1232">
                  <c:v>13.382199999999999</c:v>
                </c:pt>
                <c:pt idx="1233">
                  <c:v>13.3993</c:v>
                </c:pt>
                <c:pt idx="1234">
                  <c:v>13.416174999999999</c:v>
                </c:pt>
                <c:pt idx="1235">
                  <c:v>13.433249999999999</c:v>
                </c:pt>
                <c:pt idx="1236">
                  <c:v>13.4503</c:v>
                </c:pt>
                <c:pt idx="1237">
                  <c:v>13.467299999999998</c:v>
                </c:pt>
                <c:pt idx="1238">
                  <c:v>13.484299999999999</c:v>
                </c:pt>
                <c:pt idx="1239">
                  <c:v>13.501274999999998</c:v>
                </c:pt>
                <c:pt idx="1240">
                  <c:v>13.518225000000001</c:v>
                </c:pt>
                <c:pt idx="1241">
                  <c:v>13.535174999999999</c:v>
                </c:pt>
                <c:pt idx="1242">
                  <c:v>13.552049999999999</c:v>
                </c:pt>
                <c:pt idx="1243">
                  <c:v>13.568975</c:v>
                </c:pt>
                <c:pt idx="1244">
                  <c:v>13.585949999999999</c:v>
                </c:pt>
                <c:pt idx="1245">
                  <c:v>13.602975000000001</c:v>
                </c:pt>
                <c:pt idx="1246">
                  <c:v>13.620050000000001</c:v>
                </c:pt>
                <c:pt idx="1247">
                  <c:v>13.637175000000001</c:v>
                </c:pt>
                <c:pt idx="1248">
                  <c:v>13.654325</c:v>
                </c:pt>
                <c:pt idx="1249">
                  <c:v>13.67055</c:v>
                </c:pt>
                <c:pt idx="1250">
                  <c:v>13.68655</c:v>
                </c:pt>
                <c:pt idx="1251">
                  <c:v>13.70265</c:v>
                </c:pt>
                <c:pt idx="1252">
                  <c:v>13.719600000000002</c:v>
                </c:pt>
                <c:pt idx="1253">
                  <c:v>13.736499999999999</c:v>
                </c:pt>
                <c:pt idx="1254">
                  <c:v>13.753450000000001</c:v>
                </c:pt>
                <c:pt idx="1255">
                  <c:v>13.77055</c:v>
                </c:pt>
                <c:pt idx="1256">
                  <c:v>13.7879</c:v>
                </c:pt>
                <c:pt idx="1257">
                  <c:v>13.804725000000001</c:v>
                </c:pt>
                <c:pt idx="1258">
                  <c:v>13.8216</c:v>
                </c:pt>
                <c:pt idx="1259">
                  <c:v>13.838524999999999</c:v>
                </c:pt>
                <c:pt idx="1260">
                  <c:v>13.855449999999999</c:v>
                </c:pt>
                <c:pt idx="1261">
                  <c:v>13.872399999999999</c:v>
                </c:pt>
                <c:pt idx="1262">
                  <c:v>13.889375000000001</c:v>
                </c:pt>
                <c:pt idx="1263">
                  <c:v>13.906425</c:v>
                </c:pt>
                <c:pt idx="1264">
                  <c:v>13.923500000000001</c:v>
                </c:pt>
                <c:pt idx="1265">
                  <c:v>13.940625000000001</c:v>
                </c:pt>
                <c:pt idx="1266">
                  <c:v>13.957775</c:v>
                </c:pt>
                <c:pt idx="1267">
                  <c:v>13.974975000000001</c:v>
                </c:pt>
                <c:pt idx="1268">
                  <c:v>13.991799999999998</c:v>
                </c:pt>
                <c:pt idx="1269">
                  <c:v>14.008825</c:v>
                </c:pt>
                <c:pt idx="1270">
                  <c:v>14.02585</c:v>
                </c:pt>
                <c:pt idx="1271">
                  <c:v>14.042375000000002</c:v>
                </c:pt>
                <c:pt idx="1272">
                  <c:v>14.058575000000001</c:v>
                </c:pt>
                <c:pt idx="1273">
                  <c:v>14.074775000000001</c:v>
                </c:pt>
                <c:pt idx="1274">
                  <c:v>14.091400000000002</c:v>
                </c:pt>
                <c:pt idx="1275">
                  <c:v>14.108599999999999</c:v>
                </c:pt>
                <c:pt idx="1276">
                  <c:v>14.125499999999999</c:v>
                </c:pt>
                <c:pt idx="1277">
                  <c:v>14.142550000000002</c:v>
                </c:pt>
                <c:pt idx="1278">
                  <c:v>14.159875</c:v>
                </c:pt>
                <c:pt idx="1279">
                  <c:v>14.177200000000001</c:v>
                </c:pt>
                <c:pt idx="1280">
                  <c:v>14.19455</c:v>
                </c:pt>
                <c:pt idx="1281">
                  <c:v>14.211874999999999</c:v>
                </c:pt>
                <c:pt idx="1282">
                  <c:v>14.229200000000001</c:v>
                </c:pt>
                <c:pt idx="1283">
                  <c:v>14.246524999999998</c:v>
                </c:pt>
                <c:pt idx="1284">
                  <c:v>14.263475</c:v>
                </c:pt>
                <c:pt idx="1285">
                  <c:v>14.28045</c:v>
                </c:pt>
                <c:pt idx="1286">
                  <c:v>14.297774999999998</c:v>
                </c:pt>
                <c:pt idx="1287">
                  <c:v>14.315125</c:v>
                </c:pt>
                <c:pt idx="1288">
                  <c:v>14.33245</c:v>
                </c:pt>
                <c:pt idx="1289">
                  <c:v>14.349675000000001</c:v>
                </c:pt>
                <c:pt idx="1290">
                  <c:v>14.367025</c:v>
                </c:pt>
                <c:pt idx="1291">
                  <c:v>14.384374999999999</c:v>
                </c:pt>
                <c:pt idx="1292">
                  <c:v>14.4016</c:v>
                </c:pt>
                <c:pt idx="1293">
                  <c:v>14.418000000000001</c:v>
                </c:pt>
                <c:pt idx="1294">
                  <c:v>14.4344</c:v>
                </c:pt>
                <c:pt idx="1295">
                  <c:v>14.450850000000001</c:v>
                </c:pt>
                <c:pt idx="1296">
                  <c:v>14.467350000000001</c:v>
                </c:pt>
                <c:pt idx="1297">
                  <c:v>14.483925000000001</c:v>
                </c:pt>
                <c:pt idx="1298">
                  <c:v>14.50055</c:v>
                </c:pt>
                <c:pt idx="1299">
                  <c:v>14.517225</c:v>
                </c:pt>
                <c:pt idx="1300">
                  <c:v>14.534025</c:v>
                </c:pt>
                <c:pt idx="1301">
                  <c:v>14.551275</c:v>
                </c:pt>
                <c:pt idx="1302">
                  <c:v>14.56865</c:v>
                </c:pt>
                <c:pt idx="1303">
                  <c:v>14.58605</c:v>
                </c:pt>
                <c:pt idx="1304">
                  <c:v>14.60345</c:v>
                </c:pt>
                <c:pt idx="1305">
                  <c:v>14.620849999999999</c:v>
                </c:pt>
                <c:pt idx="1306">
                  <c:v>14.638275</c:v>
                </c:pt>
                <c:pt idx="1307">
                  <c:v>14.655675000000002</c:v>
                </c:pt>
                <c:pt idx="1308">
                  <c:v>14.6731</c:v>
                </c:pt>
                <c:pt idx="1309">
                  <c:v>14.690524999999999</c:v>
                </c:pt>
                <c:pt idx="1310">
                  <c:v>14.70795</c:v>
                </c:pt>
                <c:pt idx="1311">
                  <c:v>14.725350000000001</c:v>
                </c:pt>
                <c:pt idx="1312">
                  <c:v>14.742274999999999</c:v>
                </c:pt>
                <c:pt idx="1313">
                  <c:v>14.759225000000001</c:v>
                </c:pt>
                <c:pt idx="1314">
                  <c:v>14.776175</c:v>
                </c:pt>
                <c:pt idx="1315">
                  <c:v>14.793124999999998</c:v>
                </c:pt>
                <c:pt idx="1316">
                  <c:v>14.810175000000001</c:v>
                </c:pt>
                <c:pt idx="1317">
                  <c:v>14.827624999999999</c:v>
                </c:pt>
                <c:pt idx="1318">
                  <c:v>14.845125000000001</c:v>
                </c:pt>
                <c:pt idx="1319">
                  <c:v>14.862449999999999</c:v>
                </c:pt>
                <c:pt idx="1320">
                  <c:v>14.87945</c:v>
                </c:pt>
                <c:pt idx="1321">
                  <c:v>14.896475000000001</c:v>
                </c:pt>
                <c:pt idx="1322">
                  <c:v>14.913625</c:v>
                </c:pt>
                <c:pt idx="1323">
                  <c:v>14.930974999999998</c:v>
                </c:pt>
                <c:pt idx="1324">
                  <c:v>14.947174999999998</c:v>
                </c:pt>
                <c:pt idx="1325">
                  <c:v>14.963324999999999</c:v>
                </c:pt>
                <c:pt idx="1326">
                  <c:v>14.979749999999999</c:v>
                </c:pt>
                <c:pt idx="1327">
                  <c:v>14.996449999999999</c:v>
                </c:pt>
                <c:pt idx="1328">
                  <c:v>15.013425</c:v>
                </c:pt>
                <c:pt idx="1329">
                  <c:v>15.030850000000001</c:v>
                </c:pt>
                <c:pt idx="1330">
                  <c:v>15.048325000000002</c:v>
                </c:pt>
                <c:pt idx="1331">
                  <c:v>15.065875</c:v>
                </c:pt>
                <c:pt idx="1332">
                  <c:v>15.083399999999999</c:v>
                </c:pt>
                <c:pt idx="1333">
                  <c:v>15.100949999999999</c:v>
                </c:pt>
                <c:pt idx="1334">
                  <c:v>15.118500000000001</c:v>
                </c:pt>
                <c:pt idx="1335">
                  <c:v>15.136050000000001</c:v>
                </c:pt>
                <c:pt idx="1336">
                  <c:v>15.153600000000001</c:v>
                </c:pt>
                <c:pt idx="1337">
                  <c:v>15.171150000000001</c:v>
                </c:pt>
                <c:pt idx="1338">
                  <c:v>15.188725</c:v>
                </c:pt>
                <c:pt idx="1339">
                  <c:v>15.206300000000001</c:v>
                </c:pt>
                <c:pt idx="1340">
                  <c:v>15.2239</c:v>
                </c:pt>
                <c:pt idx="1341">
                  <c:v>15.241625000000001</c:v>
                </c:pt>
                <c:pt idx="1342">
                  <c:v>15.259325</c:v>
                </c:pt>
                <c:pt idx="1343">
                  <c:v>15.276999999999999</c:v>
                </c:pt>
                <c:pt idx="1344">
                  <c:v>15.294775</c:v>
                </c:pt>
                <c:pt idx="1345">
                  <c:v>15.312524999999999</c:v>
                </c:pt>
                <c:pt idx="1346">
                  <c:v>15.330024999999999</c:v>
                </c:pt>
                <c:pt idx="1347">
                  <c:v>15.3474</c:v>
                </c:pt>
                <c:pt idx="1348">
                  <c:v>15.36515</c:v>
                </c:pt>
                <c:pt idx="1349">
                  <c:v>15.382874999999999</c:v>
                </c:pt>
                <c:pt idx="1350">
                  <c:v>15.400725000000001</c:v>
                </c:pt>
                <c:pt idx="1351">
                  <c:v>15.41855</c:v>
                </c:pt>
                <c:pt idx="1352">
                  <c:v>15.436349999999999</c:v>
                </c:pt>
                <c:pt idx="1353">
                  <c:v>15.45425</c:v>
                </c:pt>
                <c:pt idx="1354">
                  <c:v>15.472125</c:v>
                </c:pt>
                <c:pt idx="1355">
                  <c:v>15.489475000000001</c:v>
                </c:pt>
                <c:pt idx="1356">
                  <c:v>15.506775000000001</c:v>
                </c:pt>
                <c:pt idx="1357">
                  <c:v>15.524075000000002</c:v>
                </c:pt>
                <c:pt idx="1358">
                  <c:v>15.541425</c:v>
                </c:pt>
                <c:pt idx="1359">
                  <c:v>15.5588</c:v>
                </c:pt>
                <c:pt idx="1360">
                  <c:v>15.576200000000002</c:v>
                </c:pt>
                <c:pt idx="1361">
                  <c:v>15.593599999999999</c:v>
                </c:pt>
                <c:pt idx="1362">
                  <c:v>15.611050000000001</c:v>
                </c:pt>
                <c:pt idx="1363">
                  <c:v>15.628500000000001</c:v>
                </c:pt>
                <c:pt idx="1364">
                  <c:v>15.645950000000001</c:v>
                </c:pt>
                <c:pt idx="1365">
                  <c:v>15.663675</c:v>
                </c:pt>
                <c:pt idx="1366">
                  <c:v>15.68145</c:v>
                </c:pt>
                <c:pt idx="1367">
                  <c:v>15.699274999999998</c:v>
                </c:pt>
                <c:pt idx="1368">
                  <c:v>15.717074999999999</c:v>
                </c:pt>
                <c:pt idx="1369">
                  <c:v>15.734875000000001</c:v>
                </c:pt>
                <c:pt idx="1370">
                  <c:v>15.752700000000001</c:v>
                </c:pt>
                <c:pt idx="1371">
                  <c:v>15.770524999999999</c:v>
                </c:pt>
                <c:pt idx="1372">
                  <c:v>15.7883</c:v>
                </c:pt>
                <c:pt idx="1373">
                  <c:v>15.806100000000001</c:v>
                </c:pt>
                <c:pt idx="1374">
                  <c:v>15.823975000000001</c:v>
                </c:pt>
                <c:pt idx="1375">
                  <c:v>15.841875</c:v>
                </c:pt>
                <c:pt idx="1376">
                  <c:v>15.85975</c:v>
                </c:pt>
                <c:pt idx="1377">
                  <c:v>15.877649999999999</c:v>
                </c:pt>
                <c:pt idx="1378">
                  <c:v>15.895524999999999</c:v>
                </c:pt>
                <c:pt idx="1379">
                  <c:v>15.913425</c:v>
                </c:pt>
                <c:pt idx="1380">
                  <c:v>15.93125</c:v>
                </c:pt>
                <c:pt idx="1381">
                  <c:v>15.948899999999998</c:v>
                </c:pt>
                <c:pt idx="1382">
                  <c:v>15.966425000000001</c:v>
                </c:pt>
                <c:pt idx="1383">
                  <c:v>15.983775</c:v>
                </c:pt>
                <c:pt idx="1384">
                  <c:v>16.001024999999998</c:v>
                </c:pt>
                <c:pt idx="1385">
                  <c:v>16.0183</c:v>
                </c:pt>
                <c:pt idx="1386">
                  <c:v>16.035550000000001</c:v>
                </c:pt>
                <c:pt idx="1387">
                  <c:v>16.052825000000002</c:v>
                </c:pt>
                <c:pt idx="1388">
                  <c:v>16.070599999999999</c:v>
                </c:pt>
                <c:pt idx="1389">
                  <c:v>16.088200000000001</c:v>
                </c:pt>
                <c:pt idx="1390">
                  <c:v>16.105675000000002</c:v>
                </c:pt>
                <c:pt idx="1391">
                  <c:v>16.123149999999999</c:v>
                </c:pt>
                <c:pt idx="1392">
                  <c:v>16.140650000000001</c:v>
                </c:pt>
                <c:pt idx="1393">
                  <c:v>16.158125000000002</c:v>
                </c:pt>
                <c:pt idx="1394">
                  <c:v>16.175600000000003</c:v>
                </c:pt>
                <c:pt idx="1395">
                  <c:v>16.193574999999999</c:v>
                </c:pt>
                <c:pt idx="1396">
                  <c:v>16.211624999999998</c:v>
                </c:pt>
                <c:pt idx="1397">
                  <c:v>16.229575000000001</c:v>
                </c:pt>
                <c:pt idx="1398">
                  <c:v>16.247624999999999</c:v>
                </c:pt>
                <c:pt idx="1399">
                  <c:v>16.265674999999998</c:v>
                </c:pt>
                <c:pt idx="1400">
                  <c:v>16.2837</c:v>
                </c:pt>
                <c:pt idx="1401">
                  <c:v>16.301525000000002</c:v>
                </c:pt>
                <c:pt idx="1402">
                  <c:v>16.319300000000002</c:v>
                </c:pt>
                <c:pt idx="1403">
                  <c:v>16.337150000000001</c:v>
                </c:pt>
                <c:pt idx="1404">
                  <c:v>16.3552</c:v>
                </c:pt>
                <c:pt idx="1405">
                  <c:v>16.373224999999998</c:v>
                </c:pt>
                <c:pt idx="1406">
                  <c:v>16.391225000000002</c:v>
                </c:pt>
                <c:pt idx="1407">
                  <c:v>16.409125</c:v>
                </c:pt>
                <c:pt idx="1408">
                  <c:v>16.426925000000001</c:v>
                </c:pt>
                <c:pt idx="1409">
                  <c:v>16.443849999999998</c:v>
                </c:pt>
                <c:pt idx="1410">
                  <c:v>16.460774999999998</c:v>
                </c:pt>
                <c:pt idx="1411">
                  <c:v>16.477725</c:v>
                </c:pt>
                <c:pt idx="1412">
                  <c:v>16.494675000000001</c:v>
                </c:pt>
                <c:pt idx="1413">
                  <c:v>16.511624999999999</c:v>
                </c:pt>
                <c:pt idx="1414">
                  <c:v>16.528725000000001</c:v>
                </c:pt>
                <c:pt idx="1415">
                  <c:v>16.54645</c:v>
                </c:pt>
                <c:pt idx="1416">
                  <c:v>16.56315</c:v>
                </c:pt>
                <c:pt idx="1417">
                  <c:v>16.580175000000001</c:v>
                </c:pt>
                <c:pt idx="1418">
                  <c:v>16.597975000000002</c:v>
                </c:pt>
                <c:pt idx="1419">
                  <c:v>16.615675</c:v>
                </c:pt>
                <c:pt idx="1420">
                  <c:v>16.633300000000002</c:v>
                </c:pt>
                <c:pt idx="1421">
                  <c:v>16.650875000000003</c:v>
                </c:pt>
                <c:pt idx="1422">
                  <c:v>16.668675</c:v>
                </c:pt>
                <c:pt idx="1423">
                  <c:v>16.686699999999998</c:v>
                </c:pt>
                <c:pt idx="1424">
                  <c:v>16.704625</c:v>
                </c:pt>
                <c:pt idx="1425">
                  <c:v>16.722524999999997</c:v>
                </c:pt>
                <c:pt idx="1426">
                  <c:v>16.740324999999999</c:v>
                </c:pt>
                <c:pt idx="1427">
                  <c:v>16.75825</c:v>
                </c:pt>
                <c:pt idx="1428">
                  <c:v>16.776174999999999</c:v>
                </c:pt>
                <c:pt idx="1429">
                  <c:v>16.794124999999998</c:v>
                </c:pt>
                <c:pt idx="1430">
                  <c:v>16.812075</c:v>
                </c:pt>
                <c:pt idx="1431">
                  <c:v>16.830025000000003</c:v>
                </c:pt>
                <c:pt idx="1432">
                  <c:v>16.847875000000002</c:v>
                </c:pt>
                <c:pt idx="1433">
                  <c:v>16.865725000000001</c:v>
                </c:pt>
                <c:pt idx="1434">
                  <c:v>16.883824999999998</c:v>
                </c:pt>
                <c:pt idx="1435">
                  <c:v>16.90185</c:v>
                </c:pt>
                <c:pt idx="1436">
                  <c:v>16.919824999999999</c:v>
                </c:pt>
                <c:pt idx="1437">
                  <c:v>16.937749999999998</c:v>
                </c:pt>
                <c:pt idx="1438">
                  <c:v>16.955275</c:v>
                </c:pt>
                <c:pt idx="1439">
                  <c:v>16.972799999999999</c:v>
                </c:pt>
                <c:pt idx="1440">
                  <c:v>16.990350000000003</c:v>
                </c:pt>
                <c:pt idx="1441">
                  <c:v>17.007649999999998</c:v>
                </c:pt>
                <c:pt idx="1442">
                  <c:v>17.024775000000002</c:v>
                </c:pt>
                <c:pt idx="1443">
                  <c:v>17.042099999999998</c:v>
                </c:pt>
                <c:pt idx="1444">
                  <c:v>17.059450000000002</c:v>
                </c:pt>
                <c:pt idx="1445">
                  <c:v>17.076824999999999</c:v>
                </c:pt>
                <c:pt idx="1446">
                  <c:v>17.094275</c:v>
                </c:pt>
                <c:pt idx="1447">
                  <c:v>17.111725</c:v>
                </c:pt>
                <c:pt idx="1448">
                  <c:v>17.129175</c:v>
                </c:pt>
                <c:pt idx="1449">
                  <c:v>17.146675000000002</c:v>
                </c:pt>
                <c:pt idx="1450">
                  <c:v>17.164124999999999</c:v>
                </c:pt>
                <c:pt idx="1451">
                  <c:v>17.181550000000001</c:v>
                </c:pt>
                <c:pt idx="1452">
                  <c:v>17.198975000000001</c:v>
                </c:pt>
                <c:pt idx="1453">
                  <c:v>17.216449999999998</c:v>
                </c:pt>
                <c:pt idx="1454">
                  <c:v>17.233924999999999</c:v>
                </c:pt>
                <c:pt idx="1455">
                  <c:v>17.251449999999998</c:v>
                </c:pt>
                <c:pt idx="1456">
                  <c:v>17.268924999999999</c:v>
                </c:pt>
                <c:pt idx="1457">
                  <c:v>17.286425000000001</c:v>
                </c:pt>
                <c:pt idx="1458">
                  <c:v>17.303974999999998</c:v>
                </c:pt>
                <c:pt idx="1459">
                  <c:v>17.321449999999999</c:v>
                </c:pt>
                <c:pt idx="1460">
                  <c:v>17.338975000000001</c:v>
                </c:pt>
                <c:pt idx="1461">
                  <c:v>17.356525000000001</c:v>
                </c:pt>
                <c:pt idx="1462">
                  <c:v>17.374025</c:v>
                </c:pt>
                <c:pt idx="1463">
                  <c:v>17.391524999999998</c:v>
                </c:pt>
                <c:pt idx="1464">
                  <c:v>17.409025</c:v>
                </c:pt>
                <c:pt idx="1465">
                  <c:v>17.4268</c:v>
                </c:pt>
                <c:pt idx="1466">
                  <c:v>17.44455</c:v>
                </c:pt>
                <c:pt idx="1467">
                  <c:v>17.462274999999998</c:v>
                </c:pt>
                <c:pt idx="1468">
                  <c:v>17.47955</c:v>
                </c:pt>
                <c:pt idx="1469">
                  <c:v>17.496824999999998</c:v>
                </c:pt>
                <c:pt idx="1470">
                  <c:v>17.514099999999999</c:v>
                </c:pt>
                <c:pt idx="1471">
                  <c:v>17.531400000000001</c:v>
                </c:pt>
                <c:pt idx="1472">
                  <c:v>17.548674999999999</c:v>
                </c:pt>
                <c:pt idx="1473">
                  <c:v>17.565950000000001</c:v>
                </c:pt>
                <c:pt idx="1474">
                  <c:v>17.58325</c:v>
                </c:pt>
                <c:pt idx="1475">
                  <c:v>17.600525000000001</c:v>
                </c:pt>
                <c:pt idx="1476">
                  <c:v>17.617825</c:v>
                </c:pt>
                <c:pt idx="1477">
                  <c:v>17.635100000000001</c:v>
                </c:pt>
                <c:pt idx="1478">
                  <c:v>17.6524</c:v>
                </c:pt>
                <c:pt idx="1479">
                  <c:v>17.669699999999999</c:v>
                </c:pt>
                <c:pt idx="1480">
                  <c:v>17.687000000000001</c:v>
                </c:pt>
                <c:pt idx="1481">
                  <c:v>17.7043</c:v>
                </c:pt>
                <c:pt idx="1482">
                  <c:v>17.721600000000002</c:v>
                </c:pt>
                <c:pt idx="1483">
                  <c:v>17.738899999999997</c:v>
                </c:pt>
                <c:pt idx="1484">
                  <c:v>17.7562</c:v>
                </c:pt>
                <c:pt idx="1485">
                  <c:v>17.773524999999999</c:v>
                </c:pt>
                <c:pt idx="1486">
                  <c:v>17.790824999999998</c:v>
                </c:pt>
                <c:pt idx="1487">
                  <c:v>17.808150000000001</c:v>
                </c:pt>
                <c:pt idx="1488">
                  <c:v>17.825474999999997</c:v>
                </c:pt>
                <c:pt idx="1489">
                  <c:v>17.8428</c:v>
                </c:pt>
                <c:pt idx="1490">
                  <c:v>17.860125</c:v>
                </c:pt>
                <c:pt idx="1491">
                  <c:v>17.877475</c:v>
                </c:pt>
                <c:pt idx="1492">
                  <c:v>17.8948</c:v>
                </c:pt>
                <c:pt idx="1493">
                  <c:v>17.91215</c:v>
                </c:pt>
                <c:pt idx="1494">
                  <c:v>17.929475</c:v>
                </c:pt>
                <c:pt idx="1495">
                  <c:v>17.946825</c:v>
                </c:pt>
                <c:pt idx="1496">
                  <c:v>17.964174999999997</c:v>
                </c:pt>
                <c:pt idx="1497">
                  <c:v>17.981525000000001</c:v>
                </c:pt>
                <c:pt idx="1498">
                  <c:v>17.998900000000003</c:v>
                </c:pt>
                <c:pt idx="1499">
                  <c:v>18.015750000000001</c:v>
                </c:pt>
                <c:pt idx="1500">
                  <c:v>18.032450000000001</c:v>
                </c:pt>
                <c:pt idx="1501">
                  <c:v>18.04935</c:v>
                </c:pt>
                <c:pt idx="1502">
                  <c:v>18.066050000000001</c:v>
                </c:pt>
                <c:pt idx="1503">
                  <c:v>18.083425000000002</c:v>
                </c:pt>
                <c:pt idx="1504">
                  <c:v>18.1008</c:v>
                </c:pt>
                <c:pt idx="1505">
                  <c:v>18.118200000000002</c:v>
                </c:pt>
                <c:pt idx="1506">
                  <c:v>18.135574999999999</c:v>
                </c:pt>
                <c:pt idx="1507">
                  <c:v>18.152974999999998</c:v>
                </c:pt>
                <c:pt idx="1508">
                  <c:v>18.170375</c:v>
                </c:pt>
                <c:pt idx="1509">
                  <c:v>18.187825</c:v>
                </c:pt>
                <c:pt idx="1510">
                  <c:v>18.205275</c:v>
                </c:pt>
                <c:pt idx="1511">
                  <c:v>18.222725000000001</c:v>
                </c:pt>
                <c:pt idx="1512">
                  <c:v>18.240349999999999</c:v>
                </c:pt>
                <c:pt idx="1513">
                  <c:v>18.258150000000001</c:v>
                </c:pt>
                <c:pt idx="1514">
                  <c:v>18.275874999999999</c:v>
                </c:pt>
                <c:pt idx="1515">
                  <c:v>18.293925000000002</c:v>
                </c:pt>
                <c:pt idx="1516">
                  <c:v>18.311875000000001</c:v>
                </c:pt>
                <c:pt idx="1517">
                  <c:v>18.329799999999999</c:v>
                </c:pt>
                <c:pt idx="1518">
                  <c:v>18.347774999999999</c:v>
                </c:pt>
                <c:pt idx="1519">
                  <c:v>18.365275</c:v>
                </c:pt>
                <c:pt idx="1520">
                  <c:v>18.382974999999998</c:v>
                </c:pt>
                <c:pt idx="1521">
                  <c:v>18.400825000000001</c:v>
                </c:pt>
                <c:pt idx="1522">
                  <c:v>18.418799999999997</c:v>
                </c:pt>
                <c:pt idx="1523">
                  <c:v>18.436800000000002</c:v>
                </c:pt>
                <c:pt idx="1524">
                  <c:v>18.454799999999999</c:v>
                </c:pt>
                <c:pt idx="1525">
                  <c:v>18.472774999999999</c:v>
                </c:pt>
                <c:pt idx="1526">
                  <c:v>18.490749999999998</c:v>
                </c:pt>
                <c:pt idx="1527">
                  <c:v>18.508725000000002</c:v>
                </c:pt>
                <c:pt idx="1528">
                  <c:v>18.526599999999998</c:v>
                </c:pt>
                <c:pt idx="1529">
                  <c:v>18.544250000000002</c:v>
                </c:pt>
                <c:pt idx="1530">
                  <c:v>18.561675000000001</c:v>
                </c:pt>
                <c:pt idx="1531">
                  <c:v>18.578875</c:v>
                </c:pt>
                <c:pt idx="1532">
                  <c:v>18.595375000000001</c:v>
                </c:pt>
                <c:pt idx="1533">
                  <c:v>18.611975000000001</c:v>
                </c:pt>
                <c:pt idx="1534">
                  <c:v>18.62865</c:v>
                </c:pt>
                <c:pt idx="1535">
                  <c:v>18.645400000000002</c:v>
                </c:pt>
                <c:pt idx="1536">
                  <c:v>18.662224999999999</c:v>
                </c:pt>
                <c:pt idx="1537">
                  <c:v>18.679100000000002</c:v>
                </c:pt>
                <c:pt idx="1538">
                  <c:v>18.69605</c:v>
                </c:pt>
                <c:pt idx="1539">
                  <c:v>18.713075</c:v>
                </c:pt>
                <c:pt idx="1540">
                  <c:v>18.730174999999999</c:v>
                </c:pt>
                <c:pt idx="1541">
                  <c:v>18.747949999999999</c:v>
                </c:pt>
                <c:pt idx="1542">
                  <c:v>18.765924999999999</c:v>
                </c:pt>
                <c:pt idx="1543">
                  <c:v>18.783950000000001</c:v>
                </c:pt>
                <c:pt idx="1544">
                  <c:v>18.801950000000001</c:v>
                </c:pt>
                <c:pt idx="1545">
                  <c:v>18.819974999999999</c:v>
                </c:pt>
                <c:pt idx="1546">
                  <c:v>18.838000000000001</c:v>
                </c:pt>
                <c:pt idx="1547">
                  <c:v>18.856000000000002</c:v>
                </c:pt>
                <c:pt idx="1548">
                  <c:v>18.873675000000002</c:v>
                </c:pt>
                <c:pt idx="1549">
                  <c:v>18.891200000000001</c:v>
                </c:pt>
                <c:pt idx="1550">
                  <c:v>18.908975000000002</c:v>
                </c:pt>
                <c:pt idx="1551">
                  <c:v>18.926750000000002</c:v>
                </c:pt>
                <c:pt idx="1552">
                  <c:v>18.944649999999999</c:v>
                </c:pt>
                <c:pt idx="1553">
                  <c:v>18.961924999999997</c:v>
                </c:pt>
                <c:pt idx="1554">
                  <c:v>18.978925</c:v>
                </c:pt>
                <c:pt idx="1555">
                  <c:v>18.996024999999999</c:v>
                </c:pt>
                <c:pt idx="1556">
                  <c:v>19.013275</c:v>
                </c:pt>
                <c:pt idx="1557">
                  <c:v>19.031075000000001</c:v>
                </c:pt>
                <c:pt idx="1558">
                  <c:v>19.048850000000002</c:v>
                </c:pt>
                <c:pt idx="1559">
                  <c:v>19.066600000000001</c:v>
                </c:pt>
                <c:pt idx="1560">
                  <c:v>19.084325</c:v>
                </c:pt>
                <c:pt idx="1561">
                  <c:v>19.102</c:v>
                </c:pt>
                <c:pt idx="1562">
                  <c:v>19.11965</c:v>
                </c:pt>
                <c:pt idx="1563">
                  <c:v>19.1373</c:v>
                </c:pt>
                <c:pt idx="1564">
                  <c:v>19.154875000000001</c:v>
                </c:pt>
                <c:pt idx="1565">
                  <c:v>19.172449999999998</c:v>
                </c:pt>
                <c:pt idx="1566">
                  <c:v>19.189975</c:v>
                </c:pt>
                <c:pt idx="1567">
                  <c:v>19.207474999999999</c:v>
                </c:pt>
                <c:pt idx="1568">
                  <c:v>19.22495</c:v>
                </c:pt>
                <c:pt idx="1569">
                  <c:v>19.2424</c:v>
                </c:pt>
                <c:pt idx="1570">
                  <c:v>19.259799999999998</c:v>
                </c:pt>
                <c:pt idx="1571">
                  <c:v>19.277200000000001</c:v>
                </c:pt>
                <c:pt idx="1572">
                  <c:v>19.294550000000001</c:v>
                </c:pt>
                <c:pt idx="1573">
                  <c:v>19.311900000000001</c:v>
                </c:pt>
                <c:pt idx="1574">
                  <c:v>19.329250000000002</c:v>
                </c:pt>
                <c:pt idx="1575">
                  <c:v>19.346800000000002</c:v>
                </c:pt>
                <c:pt idx="1576">
                  <c:v>19.364324999999997</c:v>
                </c:pt>
                <c:pt idx="1577">
                  <c:v>19.38165</c:v>
                </c:pt>
                <c:pt idx="1578">
                  <c:v>19.398849999999999</c:v>
                </c:pt>
                <c:pt idx="1579">
                  <c:v>19.415199999999999</c:v>
                </c:pt>
                <c:pt idx="1580">
                  <c:v>19.431525000000001</c:v>
                </c:pt>
                <c:pt idx="1581">
                  <c:v>19.447875</c:v>
                </c:pt>
                <c:pt idx="1582">
                  <c:v>19.464224999999999</c:v>
                </c:pt>
                <c:pt idx="1583">
                  <c:v>19.480575000000002</c:v>
                </c:pt>
                <c:pt idx="1584">
                  <c:v>19.4969</c:v>
                </c:pt>
                <c:pt idx="1585">
                  <c:v>19.513275</c:v>
                </c:pt>
                <c:pt idx="1586">
                  <c:v>19.530624999999997</c:v>
                </c:pt>
                <c:pt idx="1587">
                  <c:v>19.547975000000001</c:v>
                </c:pt>
                <c:pt idx="1588">
                  <c:v>19.565275</c:v>
                </c:pt>
                <c:pt idx="1589">
                  <c:v>19.582574999999999</c:v>
                </c:pt>
                <c:pt idx="1590">
                  <c:v>19.599875000000001</c:v>
                </c:pt>
                <c:pt idx="1591">
                  <c:v>19.617149999999999</c:v>
                </c:pt>
                <c:pt idx="1592">
                  <c:v>19.634399999999999</c:v>
                </c:pt>
                <c:pt idx="1593">
                  <c:v>19.65165</c:v>
                </c:pt>
                <c:pt idx="1594">
                  <c:v>19.668900000000001</c:v>
                </c:pt>
                <c:pt idx="1595">
                  <c:v>19.686149999999998</c:v>
                </c:pt>
                <c:pt idx="1596">
                  <c:v>19.703375000000001</c:v>
                </c:pt>
                <c:pt idx="1597">
                  <c:v>19.720599999999997</c:v>
                </c:pt>
                <c:pt idx="1598">
                  <c:v>19.737850000000002</c:v>
                </c:pt>
                <c:pt idx="1599">
                  <c:v>19.755074999999998</c:v>
                </c:pt>
                <c:pt idx="1600">
                  <c:v>19.772300000000001</c:v>
                </c:pt>
                <c:pt idx="1601">
                  <c:v>19.789549999999998</c:v>
                </c:pt>
                <c:pt idx="1602">
                  <c:v>19.806774999999998</c:v>
                </c:pt>
                <c:pt idx="1603">
                  <c:v>19.824000000000002</c:v>
                </c:pt>
                <c:pt idx="1604">
                  <c:v>19.841325000000001</c:v>
                </c:pt>
                <c:pt idx="1605">
                  <c:v>19.858675000000002</c:v>
                </c:pt>
                <c:pt idx="1606">
                  <c:v>19.875999999999998</c:v>
                </c:pt>
                <c:pt idx="1607">
                  <c:v>19.893350000000002</c:v>
                </c:pt>
                <c:pt idx="1608">
                  <c:v>19.910675000000001</c:v>
                </c:pt>
                <c:pt idx="1609">
                  <c:v>19.927975</c:v>
                </c:pt>
                <c:pt idx="1610">
                  <c:v>19.945275000000002</c:v>
                </c:pt>
                <c:pt idx="1611">
                  <c:v>19.962574999999998</c:v>
                </c:pt>
                <c:pt idx="1612">
                  <c:v>19.979849999999999</c:v>
                </c:pt>
                <c:pt idx="1613">
                  <c:v>19.9971</c:v>
                </c:pt>
                <c:pt idx="1614">
                  <c:v>20.01435</c:v>
                </c:pt>
                <c:pt idx="1615">
                  <c:v>20.031600000000001</c:v>
                </c:pt>
                <c:pt idx="1616">
                  <c:v>20.048825000000001</c:v>
                </c:pt>
                <c:pt idx="1617">
                  <c:v>20.066050000000001</c:v>
                </c:pt>
                <c:pt idx="1618">
                  <c:v>20.083275</c:v>
                </c:pt>
                <c:pt idx="1619">
                  <c:v>20.100474999999999</c:v>
                </c:pt>
                <c:pt idx="1620">
                  <c:v>20.117674999999998</c:v>
                </c:pt>
                <c:pt idx="1621">
                  <c:v>20.13485</c:v>
                </c:pt>
                <c:pt idx="1622">
                  <c:v>20.152049999999999</c:v>
                </c:pt>
                <c:pt idx="1623">
                  <c:v>20.169224999999997</c:v>
                </c:pt>
                <c:pt idx="1624">
                  <c:v>20.186399999999999</c:v>
                </c:pt>
                <c:pt idx="1625">
                  <c:v>20.20355</c:v>
                </c:pt>
                <c:pt idx="1626">
                  <c:v>20.220725000000002</c:v>
                </c:pt>
                <c:pt idx="1627">
                  <c:v>20.237874999999999</c:v>
                </c:pt>
                <c:pt idx="1628">
                  <c:v>20.255025</c:v>
                </c:pt>
                <c:pt idx="1629">
                  <c:v>20.272175000000001</c:v>
                </c:pt>
                <c:pt idx="1630">
                  <c:v>20.289324999999998</c:v>
                </c:pt>
                <c:pt idx="1631">
                  <c:v>20.306474999999999</c:v>
                </c:pt>
                <c:pt idx="1632">
                  <c:v>20.323599999999999</c:v>
                </c:pt>
                <c:pt idx="1633">
                  <c:v>20.34085</c:v>
                </c:pt>
                <c:pt idx="1634">
                  <c:v>20.358149999999998</c:v>
                </c:pt>
                <c:pt idx="1635">
                  <c:v>20.375499999999999</c:v>
                </c:pt>
                <c:pt idx="1636">
                  <c:v>20.392900000000001</c:v>
                </c:pt>
                <c:pt idx="1637">
                  <c:v>20.410350000000001</c:v>
                </c:pt>
                <c:pt idx="1638">
                  <c:v>20.427849999999999</c:v>
                </c:pt>
                <c:pt idx="1639">
                  <c:v>20.445399999999999</c:v>
                </c:pt>
                <c:pt idx="1640">
                  <c:v>20.46285</c:v>
                </c:pt>
                <c:pt idx="1641">
                  <c:v>20.480174999999999</c:v>
                </c:pt>
                <c:pt idx="1642">
                  <c:v>20.497875000000001</c:v>
                </c:pt>
                <c:pt idx="1643">
                  <c:v>20.515599999999999</c:v>
                </c:pt>
                <c:pt idx="1644">
                  <c:v>20.533299999999997</c:v>
                </c:pt>
                <c:pt idx="1645">
                  <c:v>20.550999999999998</c:v>
                </c:pt>
                <c:pt idx="1646">
                  <c:v>20.5687</c:v>
                </c:pt>
                <c:pt idx="1647">
                  <c:v>20.586375</c:v>
                </c:pt>
                <c:pt idx="1648">
                  <c:v>20.603475</c:v>
                </c:pt>
                <c:pt idx="1649">
                  <c:v>20.620649999999998</c:v>
                </c:pt>
                <c:pt idx="1650">
                  <c:v>20.637900000000002</c:v>
                </c:pt>
                <c:pt idx="1651">
                  <c:v>20.655200000000001</c:v>
                </c:pt>
                <c:pt idx="1652">
                  <c:v>20.672575000000002</c:v>
                </c:pt>
                <c:pt idx="1653">
                  <c:v>20.68965</c:v>
                </c:pt>
                <c:pt idx="1654">
                  <c:v>20.706875</c:v>
                </c:pt>
                <c:pt idx="1655">
                  <c:v>20.724425</c:v>
                </c:pt>
                <c:pt idx="1656">
                  <c:v>20.741975</c:v>
                </c:pt>
                <c:pt idx="1657">
                  <c:v>20.759525</c:v>
                </c:pt>
                <c:pt idx="1658">
                  <c:v>20.777075</c:v>
                </c:pt>
                <c:pt idx="1659">
                  <c:v>20.794675000000002</c:v>
                </c:pt>
                <c:pt idx="1660">
                  <c:v>20.812275</c:v>
                </c:pt>
                <c:pt idx="1661">
                  <c:v>20.829900000000002</c:v>
                </c:pt>
                <c:pt idx="1662">
                  <c:v>20.847450000000002</c:v>
                </c:pt>
                <c:pt idx="1663">
                  <c:v>20.864975000000001</c:v>
                </c:pt>
                <c:pt idx="1664">
                  <c:v>20.882549999999998</c:v>
                </c:pt>
                <c:pt idx="1665">
                  <c:v>20.90015</c:v>
                </c:pt>
                <c:pt idx="1666">
                  <c:v>20.917774999999999</c:v>
                </c:pt>
                <c:pt idx="1667">
                  <c:v>20.935424999999999</c:v>
                </c:pt>
                <c:pt idx="1668">
                  <c:v>20.953074999999998</c:v>
                </c:pt>
                <c:pt idx="1669">
                  <c:v>20.970775</c:v>
                </c:pt>
                <c:pt idx="1670">
                  <c:v>20.988499999999998</c:v>
                </c:pt>
                <c:pt idx="1671">
                  <c:v>21.006225000000001</c:v>
                </c:pt>
                <c:pt idx="1672">
                  <c:v>21.024000000000001</c:v>
                </c:pt>
                <c:pt idx="1673">
                  <c:v>21.041774999999998</c:v>
                </c:pt>
                <c:pt idx="1674">
                  <c:v>21.059349999999998</c:v>
                </c:pt>
                <c:pt idx="1675">
                  <c:v>21.076725</c:v>
                </c:pt>
                <c:pt idx="1676">
                  <c:v>21.094249999999999</c:v>
                </c:pt>
                <c:pt idx="1677">
                  <c:v>21.11195</c:v>
                </c:pt>
                <c:pt idx="1678">
                  <c:v>21.129324999999998</c:v>
                </c:pt>
                <c:pt idx="1679">
                  <c:v>21.146650000000001</c:v>
                </c:pt>
                <c:pt idx="1680">
                  <c:v>21.163999999999998</c:v>
                </c:pt>
                <c:pt idx="1681">
                  <c:v>21.181325000000001</c:v>
                </c:pt>
                <c:pt idx="1682">
                  <c:v>21.198499999999999</c:v>
                </c:pt>
                <c:pt idx="1683">
                  <c:v>21.215824999999999</c:v>
                </c:pt>
                <c:pt idx="1684">
                  <c:v>21.233274999999999</c:v>
                </c:pt>
                <c:pt idx="1685">
                  <c:v>21.250825000000003</c:v>
                </c:pt>
                <c:pt idx="1686">
                  <c:v>21.268475000000002</c:v>
                </c:pt>
                <c:pt idx="1687">
                  <c:v>21.285824999999999</c:v>
                </c:pt>
                <c:pt idx="1688">
                  <c:v>21.303625</c:v>
                </c:pt>
                <c:pt idx="1689">
                  <c:v>21.3215</c:v>
                </c:pt>
                <c:pt idx="1690">
                  <c:v>21.339375</c:v>
                </c:pt>
                <c:pt idx="1691">
                  <c:v>21.357275000000001</c:v>
                </c:pt>
                <c:pt idx="1692">
                  <c:v>21.375174999999999</c:v>
                </c:pt>
                <c:pt idx="1693">
                  <c:v>21.393075</c:v>
                </c:pt>
                <c:pt idx="1694">
                  <c:v>21.410975000000001</c:v>
                </c:pt>
                <c:pt idx="1695">
                  <c:v>21.428850000000001</c:v>
                </c:pt>
                <c:pt idx="1696">
                  <c:v>21.446750000000002</c:v>
                </c:pt>
                <c:pt idx="1697">
                  <c:v>21.464649999999999</c:v>
                </c:pt>
                <c:pt idx="1698">
                  <c:v>21.48255</c:v>
                </c:pt>
                <c:pt idx="1699">
                  <c:v>21.500374999999998</c:v>
                </c:pt>
                <c:pt idx="1700">
                  <c:v>21.518224999999997</c:v>
                </c:pt>
                <c:pt idx="1701">
                  <c:v>21.536049999999999</c:v>
                </c:pt>
                <c:pt idx="1702">
                  <c:v>21.553800000000003</c:v>
                </c:pt>
                <c:pt idx="1703">
                  <c:v>21.5717</c:v>
                </c:pt>
                <c:pt idx="1704">
                  <c:v>21.589625000000002</c:v>
                </c:pt>
                <c:pt idx="1705">
                  <c:v>21.607499999999998</c:v>
                </c:pt>
                <c:pt idx="1706">
                  <c:v>21.625425</c:v>
                </c:pt>
                <c:pt idx="1707">
                  <c:v>21.643350000000002</c:v>
                </c:pt>
                <c:pt idx="1708">
                  <c:v>21.661049999999999</c:v>
                </c:pt>
                <c:pt idx="1709">
                  <c:v>21.678775000000002</c:v>
                </c:pt>
                <c:pt idx="1710">
                  <c:v>21.6965</c:v>
                </c:pt>
                <c:pt idx="1711">
                  <c:v>21.713925</c:v>
                </c:pt>
                <c:pt idx="1712">
                  <c:v>21.731549999999999</c:v>
                </c:pt>
                <c:pt idx="1713">
                  <c:v>21.749324999999999</c:v>
                </c:pt>
                <c:pt idx="1714">
                  <c:v>21.766974999999999</c:v>
                </c:pt>
                <c:pt idx="1715">
                  <c:v>21.784749999999999</c:v>
                </c:pt>
                <c:pt idx="1716">
                  <c:v>21.80265</c:v>
                </c:pt>
                <c:pt idx="1717">
                  <c:v>21.820600000000002</c:v>
                </c:pt>
                <c:pt idx="1718">
                  <c:v>21.838574999999999</c:v>
                </c:pt>
                <c:pt idx="1719">
                  <c:v>21.856549999999999</c:v>
                </c:pt>
                <c:pt idx="1720">
                  <c:v>21.874524999999998</c:v>
                </c:pt>
                <c:pt idx="1721">
                  <c:v>21.89235</c:v>
                </c:pt>
                <c:pt idx="1722">
                  <c:v>21.910175000000002</c:v>
                </c:pt>
                <c:pt idx="1723">
                  <c:v>21.928000000000001</c:v>
                </c:pt>
                <c:pt idx="1724">
                  <c:v>21.945975000000001</c:v>
                </c:pt>
                <c:pt idx="1725">
                  <c:v>21.963825</c:v>
                </c:pt>
                <c:pt idx="1726">
                  <c:v>21.981649999999998</c:v>
                </c:pt>
                <c:pt idx="1727">
                  <c:v>21.999575</c:v>
                </c:pt>
                <c:pt idx="1728">
                  <c:v>22.017400000000002</c:v>
                </c:pt>
                <c:pt idx="1729">
                  <c:v>22.035250000000001</c:v>
                </c:pt>
                <c:pt idx="1730">
                  <c:v>22.052900000000001</c:v>
                </c:pt>
                <c:pt idx="1731">
                  <c:v>22.070475000000002</c:v>
                </c:pt>
                <c:pt idx="1732">
                  <c:v>22.087924999999998</c:v>
                </c:pt>
                <c:pt idx="1733">
                  <c:v>22.105374999999999</c:v>
                </c:pt>
                <c:pt idx="1734">
                  <c:v>22.122875000000001</c:v>
                </c:pt>
                <c:pt idx="1735">
                  <c:v>22.140450000000001</c:v>
                </c:pt>
                <c:pt idx="1736">
                  <c:v>22.157924999999999</c:v>
                </c:pt>
                <c:pt idx="1737">
                  <c:v>22.175425000000001</c:v>
                </c:pt>
                <c:pt idx="1738">
                  <c:v>22.193024999999999</c:v>
                </c:pt>
                <c:pt idx="1739">
                  <c:v>22.2105</c:v>
                </c:pt>
                <c:pt idx="1740">
                  <c:v>22.228025000000002</c:v>
                </c:pt>
                <c:pt idx="1741">
                  <c:v>22.245625</c:v>
                </c:pt>
                <c:pt idx="1742">
                  <c:v>22.263124999999999</c:v>
                </c:pt>
                <c:pt idx="1743">
                  <c:v>22.280674999999999</c:v>
                </c:pt>
                <c:pt idx="1744">
                  <c:v>22.298124999999999</c:v>
                </c:pt>
                <c:pt idx="1745">
                  <c:v>22.3156</c:v>
                </c:pt>
                <c:pt idx="1746">
                  <c:v>22.33315</c:v>
                </c:pt>
                <c:pt idx="1747">
                  <c:v>22.350674999999999</c:v>
                </c:pt>
                <c:pt idx="1748">
                  <c:v>22.368224999999999</c:v>
                </c:pt>
                <c:pt idx="1749">
                  <c:v>22.3858</c:v>
                </c:pt>
                <c:pt idx="1750">
                  <c:v>22.403400000000001</c:v>
                </c:pt>
                <c:pt idx="1751">
                  <c:v>22.421025</c:v>
                </c:pt>
                <c:pt idx="1752">
                  <c:v>22.438649999999999</c:v>
                </c:pt>
                <c:pt idx="1753">
                  <c:v>22.456300000000002</c:v>
                </c:pt>
                <c:pt idx="1754">
                  <c:v>22.473925000000001</c:v>
                </c:pt>
                <c:pt idx="1755">
                  <c:v>22.49155</c:v>
                </c:pt>
                <c:pt idx="1756">
                  <c:v>22.509174999999999</c:v>
                </c:pt>
                <c:pt idx="1757">
                  <c:v>22.526775000000001</c:v>
                </c:pt>
                <c:pt idx="1758">
                  <c:v>22.544349999999998</c:v>
                </c:pt>
                <c:pt idx="1759">
                  <c:v>22.561924999999999</c:v>
                </c:pt>
                <c:pt idx="1760">
                  <c:v>22.579550000000001</c:v>
                </c:pt>
                <c:pt idx="1761">
                  <c:v>22.597175</c:v>
                </c:pt>
                <c:pt idx="1762">
                  <c:v>22.614799999999999</c:v>
                </c:pt>
                <c:pt idx="1763">
                  <c:v>22.632450000000002</c:v>
                </c:pt>
                <c:pt idx="1764">
                  <c:v>22.650075000000001</c:v>
                </c:pt>
                <c:pt idx="1765">
                  <c:v>22.667725000000001</c:v>
                </c:pt>
                <c:pt idx="1766">
                  <c:v>22.685375000000001</c:v>
                </c:pt>
                <c:pt idx="1767">
                  <c:v>22.702999999999999</c:v>
                </c:pt>
                <c:pt idx="1768">
                  <c:v>22.720649999999999</c:v>
                </c:pt>
                <c:pt idx="1769">
                  <c:v>22.73865</c:v>
                </c:pt>
                <c:pt idx="1770">
                  <c:v>22.756675000000001</c:v>
                </c:pt>
                <c:pt idx="1771">
                  <c:v>22.774574999999999</c:v>
                </c:pt>
                <c:pt idx="1772">
                  <c:v>22.792175</c:v>
                </c:pt>
                <c:pt idx="1773">
                  <c:v>22.809799999999999</c:v>
                </c:pt>
                <c:pt idx="1774">
                  <c:v>22.827400000000001</c:v>
                </c:pt>
                <c:pt idx="1775">
                  <c:v>22.845025</c:v>
                </c:pt>
                <c:pt idx="1776">
                  <c:v>22.862650000000002</c:v>
                </c:pt>
                <c:pt idx="1777">
                  <c:v>22.88025</c:v>
                </c:pt>
                <c:pt idx="1778">
                  <c:v>22.897874999999999</c:v>
                </c:pt>
                <c:pt idx="1779">
                  <c:v>22.915500000000002</c:v>
                </c:pt>
                <c:pt idx="1780">
                  <c:v>22.9331</c:v>
                </c:pt>
                <c:pt idx="1781">
                  <c:v>22.950724999999998</c:v>
                </c:pt>
                <c:pt idx="1782">
                  <c:v>22.968350000000001</c:v>
                </c:pt>
                <c:pt idx="1783">
                  <c:v>22.985975</c:v>
                </c:pt>
                <c:pt idx="1784">
                  <c:v>23.003575000000001</c:v>
                </c:pt>
                <c:pt idx="1785">
                  <c:v>23.0212</c:v>
                </c:pt>
                <c:pt idx="1786">
                  <c:v>23.038824999999999</c:v>
                </c:pt>
                <c:pt idx="1787">
                  <c:v>23.056450000000002</c:v>
                </c:pt>
                <c:pt idx="1788">
                  <c:v>23.07405</c:v>
                </c:pt>
                <c:pt idx="1789">
                  <c:v>23.091675000000002</c:v>
                </c:pt>
                <c:pt idx="1790">
                  <c:v>23.109299999999998</c:v>
                </c:pt>
                <c:pt idx="1791">
                  <c:v>23.126899999999999</c:v>
                </c:pt>
                <c:pt idx="1792">
                  <c:v>23.144524999999998</c:v>
                </c:pt>
                <c:pt idx="1793">
                  <c:v>23.16215</c:v>
                </c:pt>
                <c:pt idx="1794">
                  <c:v>23.179725000000001</c:v>
                </c:pt>
                <c:pt idx="1795">
                  <c:v>23.197324999999999</c:v>
                </c:pt>
                <c:pt idx="1796">
                  <c:v>23.214925000000001</c:v>
                </c:pt>
                <c:pt idx="1797">
                  <c:v>23.232525000000003</c:v>
                </c:pt>
                <c:pt idx="1798">
                  <c:v>23.2501</c:v>
                </c:pt>
                <c:pt idx="1799">
                  <c:v>23.267699999999998</c:v>
                </c:pt>
                <c:pt idx="1800">
                  <c:v>23.285299999999999</c:v>
                </c:pt>
                <c:pt idx="1801">
                  <c:v>23.302899999999998</c:v>
                </c:pt>
                <c:pt idx="1802">
                  <c:v>23.320499999999999</c:v>
                </c:pt>
                <c:pt idx="1803">
                  <c:v>23.338100000000001</c:v>
                </c:pt>
                <c:pt idx="1804">
                  <c:v>23.355699999999999</c:v>
                </c:pt>
                <c:pt idx="1805">
                  <c:v>23.3733</c:v>
                </c:pt>
                <c:pt idx="1806">
                  <c:v>23.390900000000002</c:v>
                </c:pt>
                <c:pt idx="1807">
                  <c:v>23.4085</c:v>
                </c:pt>
                <c:pt idx="1808">
                  <c:v>23.426099999999998</c:v>
                </c:pt>
                <c:pt idx="1809">
                  <c:v>23.4437</c:v>
                </c:pt>
                <c:pt idx="1810">
                  <c:v>23.461299999999998</c:v>
                </c:pt>
                <c:pt idx="1811">
                  <c:v>23.478899999999999</c:v>
                </c:pt>
                <c:pt idx="1812">
                  <c:v>23.496524999999998</c:v>
                </c:pt>
                <c:pt idx="1813">
                  <c:v>23.514475000000001</c:v>
                </c:pt>
                <c:pt idx="1814">
                  <c:v>23.532450000000001</c:v>
                </c:pt>
                <c:pt idx="1815">
                  <c:v>23.550450000000001</c:v>
                </c:pt>
                <c:pt idx="1816">
                  <c:v>23.568325000000002</c:v>
                </c:pt>
                <c:pt idx="1817">
                  <c:v>23.585875000000001</c:v>
                </c:pt>
                <c:pt idx="1818">
                  <c:v>23.603450000000002</c:v>
                </c:pt>
                <c:pt idx="1819">
                  <c:v>23.62105</c:v>
                </c:pt>
                <c:pt idx="1820">
                  <c:v>23.638674999999999</c:v>
                </c:pt>
                <c:pt idx="1821">
                  <c:v>23.656500000000001</c:v>
                </c:pt>
                <c:pt idx="1822">
                  <c:v>23.674150000000001</c:v>
                </c:pt>
                <c:pt idx="1823">
                  <c:v>23.691800000000001</c:v>
                </c:pt>
                <c:pt idx="1824">
                  <c:v>23.70945</c:v>
                </c:pt>
                <c:pt idx="1825">
                  <c:v>23.7271</c:v>
                </c:pt>
                <c:pt idx="1826">
                  <c:v>23.74475</c:v>
                </c:pt>
                <c:pt idx="1827">
                  <c:v>23.762425</c:v>
                </c:pt>
                <c:pt idx="1828">
                  <c:v>23.780075</c:v>
                </c:pt>
                <c:pt idx="1829">
                  <c:v>23.797750000000001</c:v>
                </c:pt>
                <c:pt idx="1830">
                  <c:v>23.815425000000001</c:v>
                </c:pt>
                <c:pt idx="1831">
                  <c:v>23.833099999999998</c:v>
                </c:pt>
                <c:pt idx="1832">
                  <c:v>23.850774999999999</c:v>
                </c:pt>
                <c:pt idx="1833">
                  <c:v>23.868449999999999</c:v>
                </c:pt>
                <c:pt idx="1834">
                  <c:v>23.886125</c:v>
                </c:pt>
                <c:pt idx="1835">
                  <c:v>23.9038</c:v>
                </c:pt>
                <c:pt idx="1836">
                  <c:v>23.921600000000002</c:v>
                </c:pt>
                <c:pt idx="1837">
                  <c:v>23.939574999999998</c:v>
                </c:pt>
                <c:pt idx="1838">
                  <c:v>23.957550000000001</c:v>
                </c:pt>
                <c:pt idx="1839">
                  <c:v>23.975550000000002</c:v>
                </c:pt>
                <c:pt idx="1840">
                  <c:v>23.993200000000002</c:v>
                </c:pt>
                <c:pt idx="1841">
                  <c:v>24.010875000000002</c:v>
                </c:pt>
                <c:pt idx="1842">
                  <c:v>24.028525000000002</c:v>
                </c:pt>
                <c:pt idx="1843">
                  <c:v>24.046200000000002</c:v>
                </c:pt>
                <c:pt idx="1844">
                  <c:v>24.063850000000002</c:v>
                </c:pt>
                <c:pt idx="1845">
                  <c:v>24.081524999999999</c:v>
                </c:pt>
                <c:pt idx="1846">
                  <c:v>24.0992</c:v>
                </c:pt>
                <c:pt idx="1847">
                  <c:v>24.116875</c:v>
                </c:pt>
                <c:pt idx="1848">
                  <c:v>24.134574999999998</c:v>
                </c:pt>
                <c:pt idx="1849">
                  <c:v>24.152249999999999</c:v>
                </c:pt>
                <c:pt idx="1850">
                  <c:v>24.169924999999999</c:v>
                </c:pt>
                <c:pt idx="1851">
                  <c:v>24.1876</c:v>
                </c:pt>
                <c:pt idx="1852">
                  <c:v>24.205275</c:v>
                </c:pt>
                <c:pt idx="1853">
                  <c:v>24.222974999999998</c:v>
                </c:pt>
                <c:pt idx="1854">
                  <c:v>24.240649999999999</c:v>
                </c:pt>
                <c:pt idx="1855">
                  <c:v>24.25835</c:v>
                </c:pt>
                <c:pt idx="1856">
                  <c:v>24.276025000000001</c:v>
                </c:pt>
                <c:pt idx="1857">
                  <c:v>24.293724999999998</c:v>
                </c:pt>
                <c:pt idx="1858">
                  <c:v>24.311525</c:v>
                </c:pt>
                <c:pt idx="1859">
                  <c:v>24.329274999999999</c:v>
                </c:pt>
                <c:pt idx="1860">
                  <c:v>24.347075</c:v>
                </c:pt>
                <c:pt idx="1861">
                  <c:v>24.364899999999999</c:v>
                </c:pt>
                <c:pt idx="1862">
                  <c:v>24.382725000000001</c:v>
                </c:pt>
                <c:pt idx="1863">
                  <c:v>24.400575</c:v>
                </c:pt>
                <c:pt idx="1864">
                  <c:v>24.41835</c:v>
                </c:pt>
                <c:pt idx="1865">
                  <c:v>24.436125000000001</c:v>
                </c:pt>
                <c:pt idx="1866">
                  <c:v>24.453925000000002</c:v>
                </c:pt>
                <c:pt idx="1867">
                  <c:v>24.47175</c:v>
                </c:pt>
                <c:pt idx="1868">
                  <c:v>24.489625</c:v>
                </c:pt>
                <c:pt idx="1869">
                  <c:v>24.507525000000001</c:v>
                </c:pt>
                <c:pt idx="1870">
                  <c:v>24.525425000000002</c:v>
                </c:pt>
                <c:pt idx="1871">
                  <c:v>24.543324999999999</c:v>
                </c:pt>
                <c:pt idx="1872">
                  <c:v>24.561250000000001</c:v>
                </c:pt>
                <c:pt idx="1873">
                  <c:v>24.5791</c:v>
                </c:pt>
                <c:pt idx="1874">
                  <c:v>24.596899999999998</c:v>
                </c:pt>
                <c:pt idx="1875">
                  <c:v>24.614725</c:v>
                </c:pt>
                <c:pt idx="1876">
                  <c:v>24.632575000000003</c:v>
                </c:pt>
                <c:pt idx="1877">
                  <c:v>24.650500000000001</c:v>
                </c:pt>
                <c:pt idx="1878">
                  <c:v>24.66845</c:v>
                </c:pt>
                <c:pt idx="1879">
                  <c:v>24.686425</c:v>
                </c:pt>
                <c:pt idx="1880">
                  <c:v>24.704374999999999</c:v>
                </c:pt>
                <c:pt idx="1881">
                  <c:v>24.722325000000001</c:v>
                </c:pt>
                <c:pt idx="1882">
                  <c:v>24.740275</c:v>
                </c:pt>
                <c:pt idx="1883">
                  <c:v>24.758125</c:v>
                </c:pt>
                <c:pt idx="1884">
                  <c:v>24.776049999999998</c:v>
                </c:pt>
                <c:pt idx="1885">
                  <c:v>24.794</c:v>
                </c:pt>
                <c:pt idx="1886">
                  <c:v>24.811975</c:v>
                </c:pt>
                <c:pt idx="1887">
                  <c:v>24.829924999999999</c:v>
                </c:pt>
                <c:pt idx="1888">
                  <c:v>24.847874999999998</c:v>
                </c:pt>
                <c:pt idx="1889">
                  <c:v>24.865850000000002</c:v>
                </c:pt>
                <c:pt idx="1890">
                  <c:v>24.883825000000002</c:v>
                </c:pt>
                <c:pt idx="1891">
                  <c:v>24.90165</c:v>
                </c:pt>
                <c:pt idx="1892">
                  <c:v>24.919499999999999</c:v>
                </c:pt>
                <c:pt idx="1893">
                  <c:v>24.937374999999999</c:v>
                </c:pt>
                <c:pt idx="1894">
                  <c:v>24.955175000000001</c:v>
                </c:pt>
                <c:pt idx="1895">
                  <c:v>24.973075000000001</c:v>
                </c:pt>
                <c:pt idx="1896">
                  <c:v>24.990950000000002</c:v>
                </c:pt>
                <c:pt idx="1897">
                  <c:v>25.008750000000003</c:v>
                </c:pt>
              </c:numCache>
            </c:numRef>
          </c:xVal>
          <c:yVal>
            <c:numRef>
              <c:f>'Guage 01'!$I$2:$I$1899</c:f>
              <c:numCache>
                <c:formatCode>General</c:formatCode>
                <c:ptCount val="1898"/>
                <c:pt idx="0">
                  <c:v>0</c:v>
                </c:pt>
                <c:pt idx="1">
                  <c:v>0</c:v>
                </c:pt>
                <c:pt idx="2">
                  <c:v>0</c:v>
                </c:pt>
                <c:pt idx="3">
                  <c:v>0</c:v>
                </c:pt>
                <c:pt idx="4">
                  <c:v>0</c:v>
                </c:pt>
                <c:pt idx="5">
                  <c:v>0</c:v>
                </c:pt>
                <c:pt idx="6">
                  <c:v>101.271</c:v>
                </c:pt>
                <c:pt idx="7">
                  <c:v>102.765</c:v>
                </c:pt>
                <c:pt idx="8">
                  <c:v>107.925</c:v>
                </c:pt>
                <c:pt idx="9">
                  <c:v>119.40300000000001</c:v>
                </c:pt>
                <c:pt idx="10">
                  <c:v>138.78700000000001</c:v>
                </c:pt>
                <c:pt idx="11">
                  <c:v>166.90100000000001</c:v>
                </c:pt>
                <c:pt idx="12">
                  <c:v>205.221</c:v>
                </c:pt>
                <c:pt idx="13">
                  <c:v>253.91800000000001</c:v>
                </c:pt>
                <c:pt idx="14">
                  <c:v>313.11799999999999</c:v>
                </c:pt>
                <c:pt idx="15">
                  <c:v>381.39100000000002</c:v>
                </c:pt>
                <c:pt idx="16">
                  <c:v>459.25700000000001</c:v>
                </c:pt>
                <c:pt idx="17">
                  <c:v>544.85</c:v>
                </c:pt>
                <c:pt idx="18">
                  <c:v>635.89800000000002</c:v>
                </c:pt>
                <c:pt idx="19">
                  <c:v>732.87300000000005</c:v>
                </c:pt>
                <c:pt idx="20">
                  <c:v>834.351</c:v>
                </c:pt>
                <c:pt idx="21">
                  <c:v>944.68799999999999</c:v>
                </c:pt>
                <c:pt idx="22">
                  <c:v>1064.83</c:v>
                </c:pt>
                <c:pt idx="23">
                  <c:v>1191.43</c:v>
                </c:pt>
                <c:pt idx="24">
                  <c:v>1320.98</c:v>
                </c:pt>
                <c:pt idx="25">
                  <c:v>1456.6</c:v>
                </c:pt>
                <c:pt idx="26">
                  <c:v>1591.53</c:v>
                </c:pt>
                <c:pt idx="27">
                  <c:v>1727.44</c:v>
                </c:pt>
                <c:pt idx="28">
                  <c:v>1859.46</c:v>
                </c:pt>
                <c:pt idx="29">
                  <c:v>1986.21</c:v>
                </c:pt>
                <c:pt idx="30">
                  <c:v>2108.61</c:v>
                </c:pt>
                <c:pt idx="31">
                  <c:v>2224.34</c:v>
                </c:pt>
                <c:pt idx="32">
                  <c:v>2336.0300000000002</c:v>
                </c:pt>
                <c:pt idx="33">
                  <c:v>2440.44</c:v>
                </c:pt>
                <c:pt idx="34">
                  <c:v>2538.0100000000002</c:v>
                </c:pt>
                <c:pt idx="35">
                  <c:v>2629.18</c:v>
                </c:pt>
                <c:pt idx="36">
                  <c:v>2711.87</c:v>
                </c:pt>
                <c:pt idx="37">
                  <c:v>2788.1</c:v>
                </c:pt>
                <c:pt idx="38">
                  <c:v>2862.36</c:v>
                </c:pt>
                <c:pt idx="39">
                  <c:v>2938.68</c:v>
                </c:pt>
                <c:pt idx="40">
                  <c:v>3001.77</c:v>
                </c:pt>
                <c:pt idx="41">
                  <c:v>3056.23</c:v>
                </c:pt>
                <c:pt idx="42">
                  <c:v>3102.26</c:v>
                </c:pt>
                <c:pt idx="43">
                  <c:v>3140.34</c:v>
                </c:pt>
                <c:pt idx="44">
                  <c:v>3169.48</c:v>
                </c:pt>
                <c:pt idx="45">
                  <c:v>3191.02</c:v>
                </c:pt>
                <c:pt idx="46">
                  <c:v>3204.95</c:v>
                </c:pt>
                <c:pt idx="47">
                  <c:v>3412.25</c:v>
                </c:pt>
                <c:pt idx="48">
                  <c:v>3211.61</c:v>
                </c:pt>
                <c:pt idx="49">
                  <c:v>3207.02</c:v>
                </c:pt>
                <c:pt idx="50">
                  <c:v>3195.71</c:v>
                </c:pt>
                <c:pt idx="51">
                  <c:v>3170.59</c:v>
                </c:pt>
                <c:pt idx="52">
                  <c:v>3140.1</c:v>
                </c:pt>
                <c:pt idx="53">
                  <c:v>3105.57</c:v>
                </c:pt>
                <c:pt idx="54">
                  <c:v>3066.07</c:v>
                </c:pt>
                <c:pt idx="55">
                  <c:v>3023.72</c:v>
                </c:pt>
                <c:pt idx="56">
                  <c:v>2979.26</c:v>
                </c:pt>
                <c:pt idx="57">
                  <c:v>2933.99</c:v>
                </c:pt>
                <c:pt idx="58">
                  <c:v>2886.86</c:v>
                </c:pt>
                <c:pt idx="59">
                  <c:v>2838.96</c:v>
                </c:pt>
                <c:pt idx="60">
                  <c:v>2789.45</c:v>
                </c:pt>
                <c:pt idx="61">
                  <c:v>2739.06</c:v>
                </c:pt>
                <c:pt idx="62">
                  <c:v>2688.2</c:v>
                </c:pt>
                <c:pt idx="63">
                  <c:v>2637.36</c:v>
                </c:pt>
                <c:pt idx="64">
                  <c:v>2585.66</c:v>
                </c:pt>
                <c:pt idx="65">
                  <c:v>2533.96</c:v>
                </c:pt>
                <c:pt idx="66">
                  <c:v>2481.73</c:v>
                </c:pt>
                <c:pt idx="67">
                  <c:v>2427.6799999999998</c:v>
                </c:pt>
                <c:pt idx="68">
                  <c:v>2372.5</c:v>
                </c:pt>
                <c:pt idx="69">
                  <c:v>2318.2800000000002</c:v>
                </c:pt>
                <c:pt idx="70">
                  <c:v>2266.04</c:v>
                </c:pt>
                <c:pt idx="71">
                  <c:v>2215.4899999999998</c:v>
                </c:pt>
                <c:pt idx="72">
                  <c:v>2165.65</c:v>
                </c:pt>
                <c:pt idx="73">
                  <c:v>2117.6999999999998</c:v>
                </c:pt>
                <c:pt idx="74">
                  <c:v>2071.13</c:v>
                </c:pt>
                <c:pt idx="75">
                  <c:v>2025.9</c:v>
                </c:pt>
                <c:pt idx="76">
                  <c:v>1981.64</c:v>
                </c:pt>
                <c:pt idx="77">
                  <c:v>1938.21</c:v>
                </c:pt>
                <c:pt idx="78">
                  <c:v>1895.72</c:v>
                </c:pt>
                <c:pt idx="79">
                  <c:v>1854.4</c:v>
                </c:pt>
                <c:pt idx="80">
                  <c:v>1813.87</c:v>
                </c:pt>
                <c:pt idx="81">
                  <c:v>1774.03</c:v>
                </c:pt>
                <c:pt idx="82">
                  <c:v>1732.03</c:v>
                </c:pt>
                <c:pt idx="83">
                  <c:v>1689.85</c:v>
                </c:pt>
                <c:pt idx="84">
                  <c:v>1650.24</c:v>
                </c:pt>
                <c:pt idx="85">
                  <c:v>1612.9</c:v>
                </c:pt>
                <c:pt idx="86">
                  <c:v>1577.29</c:v>
                </c:pt>
                <c:pt idx="87">
                  <c:v>1543.77</c:v>
                </c:pt>
                <c:pt idx="88">
                  <c:v>1511.67</c:v>
                </c:pt>
                <c:pt idx="89">
                  <c:v>1481.04</c:v>
                </c:pt>
                <c:pt idx="90">
                  <c:v>1451.48</c:v>
                </c:pt>
                <c:pt idx="91">
                  <c:v>1423.31</c:v>
                </c:pt>
                <c:pt idx="92">
                  <c:v>1396.3</c:v>
                </c:pt>
                <c:pt idx="93">
                  <c:v>1370.53</c:v>
                </c:pt>
                <c:pt idx="94">
                  <c:v>1345.16</c:v>
                </c:pt>
                <c:pt idx="95">
                  <c:v>1319.35</c:v>
                </c:pt>
                <c:pt idx="96">
                  <c:v>1293.51</c:v>
                </c:pt>
                <c:pt idx="97">
                  <c:v>1268.6400000000001</c:v>
                </c:pt>
                <c:pt idx="98">
                  <c:v>1244.6300000000001</c:v>
                </c:pt>
                <c:pt idx="99">
                  <c:v>1220.72</c:v>
                </c:pt>
                <c:pt idx="100">
                  <c:v>1197.44</c:v>
                </c:pt>
                <c:pt idx="101">
                  <c:v>1174.7</c:v>
                </c:pt>
                <c:pt idx="102">
                  <c:v>1152.8699999999999</c:v>
                </c:pt>
                <c:pt idx="103">
                  <c:v>1131.58</c:v>
                </c:pt>
                <c:pt idx="104">
                  <c:v>1111.18</c:v>
                </c:pt>
                <c:pt idx="105">
                  <c:v>1091.2</c:v>
                </c:pt>
                <c:pt idx="106">
                  <c:v>1071.8699999999999</c:v>
                </c:pt>
                <c:pt idx="107">
                  <c:v>1053.1600000000001</c:v>
                </c:pt>
                <c:pt idx="108">
                  <c:v>1034.81</c:v>
                </c:pt>
                <c:pt idx="109">
                  <c:v>1017.31</c:v>
                </c:pt>
                <c:pt idx="110">
                  <c:v>1000.32</c:v>
                </c:pt>
                <c:pt idx="111">
                  <c:v>984.27800000000002</c:v>
                </c:pt>
                <c:pt idx="112">
                  <c:v>968.81399999999996</c:v>
                </c:pt>
                <c:pt idx="113">
                  <c:v>954.09100000000001</c:v>
                </c:pt>
                <c:pt idx="114">
                  <c:v>940.024</c:v>
                </c:pt>
                <c:pt idx="115">
                  <c:v>926.53099999999995</c:v>
                </c:pt>
                <c:pt idx="116">
                  <c:v>913.55100000000004</c:v>
                </c:pt>
                <c:pt idx="117">
                  <c:v>901.05</c:v>
                </c:pt>
                <c:pt idx="118">
                  <c:v>888.64</c:v>
                </c:pt>
                <c:pt idx="119">
                  <c:v>876.04100000000005</c:v>
                </c:pt>
                <c:pt idx="120">
                  <c:v>863.39200000000005</c:v>
                </c:pt>
                <c:pt idx="121">
                  <c:v>851.05399999999997</c:v>
                </c:pt>
                <c:pt idx="122">
                  <c:v>838.98500000000001</c:v>
                </c:pt>
                <c:pt idx="123">
                  <c:v>827.40300000000002</c:v>
                </c:pt>
                <c:pt idx="124">
                  <c:v>816.28099999999995</c:v>
                </c:pt>
                <c:pt idx="125">
                  <c:v>805.471</c:v>
                </c:pt>
                <c:pt idx="126">
                  <c:v>795.04</c:v>
                </c:pt>
                <c:pt idx="127">
                  <c:v>784.928</c:v>
                </c:pt>
                <c:pt idx="128">
                  <c:v>775.22299999999996</c:v>
                </c:pt>
                <c:pt idx="129">
                  <c:v>765.88699999999994</c:v>
                </c:pt>
                <c:pt idx="130">
                  <c:v>756.96299999999997</c:v>
                </c:pt>
                <c:pt idx="131">
                  <c:v>748.36</c:v>
                </c:pt>
                <c:pt idx="132">
                  <c:v>739.75400000000002</c:v>
                </c:pt>
                <c:pt idx="133">
                  <c:v>730.70600000000002</c:v>
                </c:pt>
                <c:pt idx="134">
                  <c:v>721.39</c:v>
                </c:pt>
                <c:pt idx="135">
                  <c:v>712.101</c:v>
                </c:pt>
                <c:pt idx="136">
                  <c:v>702.90200000000004</c:v>
                </c:pt>
                <c:pt idx="137">
                  <c:v>693.96299999999997</c:v>
                </c:pt>
                <c:pt idx="138">
                  <c:v>685.16300000000001</c:v>
                </c:pt>
                <c:pt idx="139">
                  <c:v>676.75599999999997</c:v>
                </c:pt>
                <c:pt idx="140">
                  <c:v>668.75900000000001</c:v>
                </c:pt>
                <c:pt idx="141">
                  <c:v>661.13900000000001</c:v>
                </c:pt>
                <c:pt idx="142">
                  <c:v>653.74599999999998</c:v>
                </c:pt>
                <c:pt idx="143">
                  <c:v>646.596</c:v>
                </c:pt>
                <c:pt idx="144">
                  <c:v>639.59400000000005</c:v>
                </c:pt>
                <c:pt idx="145">
                  <c:v>632.69899999999996</c:v>
                </c:pt>
                <c:pt idx="146">
                  <c:v>626.05700000000002</c:v>
                </c:pt>
                <c:pt idx="147">
                  <c:v>619.58799999999997</c:v>
                </c:pt>
                <c:pt idx="148">
                  <c:v>613.29899999999998</c:v>
                </c:pt>
                <c:pt idx="149">
                  <c:v>607.173</c:v>
                </c:pt>
                <c:pt idx="150">
                  <c:v>601.04600000000005</c:v>
                </c:pt>
                <c:pt idx="151">
                  <c:v>594.74599999999998</c:v>
                </c:pt>
                <c:pt idx="152">
                  <c:v>588.43700000000001</c:v>
                </c:pt>
                <c:pt idx="153">
                  <c:v>582.15499999999997</c:v>
                </c:pt>
                <c:pt idx="154">
                  <c:v>576.08900000000006</c:v>
                </c:pt>
                <c:pt idx="155">
                  <c:v>569.98</c:v>
                </c:pt>
                <c:pt idx="156">
                  <c:v>564.11800000000005</c:v>
                </c:pt>
                <c:pt idx="157">
                  <c:v>558.25099999999998</c:v>
                </c:pt>
                <c:pt idx="158">
                  <c:v>552.60199999999998</c:v>
                </c:pt>
                <c:pt idx="159">
                  <c:v>547.03499999999997</c:v>
                </c:pt>
                <c:pt idx="160">
                  <c:v>541.61800000000005</c:v>
                </c:pt>
                <c:pt idx="161">
                  <c:v>536.22799999999995</c:v>
                </c:pt>
                <c:pt idx="162">
                  <c:v>530.74699999999996</c:v>
                </c:pt>
                <c:pt idx="163">
                  <c:v>525.04999999999995</c:v>
                </c:pt>
                <c:pt idx="164">
                  <c:v>519.34100000000001</c:v>
                </c:pt>
                <c:pt idx="165">
                  <c:v>513.88099999999997</c:v>
                </c:pt>
                <c:pt idx="166">
                  <c:v>508.52600000000001</c:v>
                </c:pt>
                <c:pt idx="167">
                  <c:v>503.36599999999999</c:v>
                </c:pt>
                <c:pt idx="168">
                  <c:v>498.30099999999999</c:v>
                </c:pt>
                <c:pt idx="169">
                  <c:v>493.41899999999998</c:v>
                </c:pt>
                <c:pt idx="170">
                  <c:v>488.67</c:v>
                </c:pt>
                <c:pt idx="171">
                  <c:v>484.07600000000002</c:v>
                </c:pt>
                <c:pt idx="172">
                  <c:v>479.488</c:v>
                </c:pt>
                <c:pt idx="173">
                  <c:v>474.70800000000003</c:v>
                </c:pt>
                <c:pt idx="174">
                  <c:v>469.858</c:v>
                </c:pt>
                <c:pt idx="175">
                  <c:v>465.125</c:v>
                </c:pt>
                <c:pt idx="176">
                  <c:v>460.54899999999998</c:v>
                </c:pt>
                <c:pt idx="177">
                  <c:v>456.07900000000001</c:v>
                </c:pt>
                <c:pt idx="178">
                  <c:v>451.72500000000002</c:v>
                </c:pt>
                <c:pt idx="179">
                  <c:v>447.50200000000001</c:v>
                </c:pt>
                <c:pt idx="180">
                  <c:v>443.36399999999998</c:v>
                </c:pt>
                <c:pt idx="181">
                  <c:v>439.34</c:v>
                </c:pt>
                <c:pt idx="182">
                  <c:v>435.28699999999998</c:v>
                </c:pt>
                <c:pt idx="183">
                  <c:v>430.99200000000002</c:v>
                </c:pt>
                <c:pt idx="184">
                  <c:v>426.74799999999999</c:v>
                </c:pt>
                <c:pt idx="185">
                  <c:v>422.596</c:v>
                </c:pt>
                <c:pt idx="186">
                  <c:v>418.428</c:v>
                </c:pt>
                <c:pt idx="187">
                  <c:v>414.416</c:v>
                </c:pt>
                <c:pt idx="188">
                  <c:v>410.48399999999998</c:v>
                </c:pt>
                <c:pt idx="189">
                  <c:v>406.62400000000002</c:v>
                </c:pt>
                <c:pt idx="190">
                  <c:v>402.85399999999998</c:v>
                </c:pt>
                <c:pt idx="191">
                  <c:v>399.108</c:v>
                </c:pt>
                <c:pt idx="192">
                  <c:v>395.41300000000001</c:v>
                </c:pt>
                <c:pt idx="193">
                  <c:v>391.74299999999999</c:v>
                </c:pt>
                <c:pt idx="194">
                  <c:v>388.10899999999998</c:v>
                </c:pt>
                <c:pt idx="195">
                  <c:v>384.47</c:v>
                </c:pt>
                <c:pt idx="196">
                  <c:v>380.85300000000001</c:v>
                </c:pt>
                <c:pt idx="197">
                  <c:v>377.24200000000002</c:v>
                </c:pt>
                <c:pt idx="198">
                  <c:v>373.62599999999998</c:v>
                </c:pt>
                <c:pt idx="199">
                  <c:v>370.05500000000001</c:v>
                </c:pt>
                <c:pt idx="200">
                  <c:v>366.28899999999999</c:v>
                </c:pt>
                <c:pt idx="201">
                  <c:v>362.90100000000001</c:v>
                </c:pt>
                <c:pt idx="202">
                  <c:v>359.47699999999998</c:v>
                </c:pt>
                <c:pt idx="203">
                  <c:v>356.113</c:v>
                </c:pt>
                <c:pt idx="204">
                  <c:v>352.70400000000001</c:v>
                </c:pt>
                <c:pt idx="205">
                  <c:v>349.35899999999998</c:v>
                </c:pt>
                <c:pt idx="206">
                  <c:v>346.10899999999998</c:v>
                </c:pt>
                <c:pt idx="207">
                  <c:v>342.935</c:v>
                </c:pt>
                <c:pt idx="208">
                  <c:v>339.83499999999998</c:v>
                </c:pt>
                <c:pt idx="209">
                  <c:v>336.80700000000002</c:v>
                </c:pt>
                <c:pt idx="210">
                  <c:v>333.80799999999999</c:v>
                </c:pt>
                <c:pt idx="211">
                  <c:v>330.78100000000001</c:v>
                </c:pt>
                <c:pt idx="212">
                  <c:v>327.73899999999998</c:v>
                </c:pt>
                <c:pt idx="213">
                  <c:v>324.76299999999998</c:v>
                </c:pt>
                <c:pt idx="214">
                  <c:v>321.74299999999999</c:v>
                </c:pt>
                <c:pt idx="215">
                  <c:v>318.85000000000002</c:v>
                </c:pt>
                <c:pt idx="216">
                  <c:v>316.02699999999999</c:v>
                </c:pt>
                <c:pt idx="217">
                  <c:v>313.29599999999999</c:v>
                </c:pt>
                <c:pt idx="218">
                  <c:v>310.596</c:v>
                </c:pt>
                <c:pt idx="219">
                  <c:v>307.89499999999998</c:v>
                </c:pt>
                <c:pt idx="220">
                  <c:v>305.22000000000003</c:v>
                </c:pt>
                <c:pt idx="221">
                  <c:v>302.59899999999999</c:v>
                </c:pt>
                <c:pt idx="222">
                  <c:v>300.005</c:v>
                </c:pt>
                <c:pt idx="223">
                  <c:v>297.44200000000001</c:v>
                </c:pt>
                <c:pt idx="224">
                  <c:v>294.92200000000003</c:v>
                </c:pt>
                <c:pt idx="225">
                  <c:v>292.43599999999998</c:v>
                </c:pt>
                <c:pt idx="226">
                  <c:v>289.91699999999997</c:v>
                </c:pt>
                <c:pt idx="227">
                  <c:v>287.41000000000003</c:v>
                </c:pt>
                <c:pt idx="228">
                  <c:v>284.94600000000003</c:v>
                </c:pt>
                <c:pt idx="229">
                  <c:v>282.55799999999999</c:v>
                </c:pt>
                <c:pt idx="230">
                  <c:v>280.22199999999998</c:v>
                </c:pt>
                <c:pt idx="231">
                  <c:v>277.94400000000002</c:v>
                </c:pt>
                <c:pt idx="232">
                  <c:v>275.637</c:v>
                </c:pt>
                <c:pt idx="233">
                  <c:v>273.41899999999998</c:v>
                </c:pt>
                <c:pt idx="234">
                  <c:v>271.10700000000003</c:v>
                </c:pt>
                <c:pt idx="235">
                  <c:v>268.95100000000002</c:v>
                </c:pt>
                <c:pt idx="236">
                  <c:v>266.76299999999998</c:v>
                </c:pt>
                <c:pt idx="237">
                  <c:v>264.69299999999998</c:v>
                </c:pt>
                <c:pt idx="238">
                  <c:v>262.613</c:v>
                </c:pt>
                <c:pt idx="239">
                  <c:v>260.59899999999999</c:v>
                </c:pt>
                <c:pt idx="240">
                  <c:v>258.577</c:v>
                </c:pt>
                <c:pt idx="241">
                  <c:v>256.58300000000003</c:v>
                </c:pt>
                <c:pt idx="242">
                  <c:v>254.58799999999999</c:v>
                </c:pt>
                <c:pt idx="243">
                  <c:v>252.64500000000001</c:v>
                </c:pt>
                <c:pt idx="244">
                  <c:v>250.72399999999999</c:v>
                </c:pt>
                <c:pt idx="245">
                  <c:v>248.869</c:v>
                </c:pt>
                <c:pt idx="246">
                  <c:v>246.995</c:v>
                </c:pt>
                <c:pt idx="247">
                  <c:v>245.19200000000001</c:v>
                </c:pt>
                <c:pt idx="248">
                  <c:v>243.36799999999999</c:v>
                </c:pt>
                <c:pt idx="249">
                  <c:v>241.56899999999999</c:v>
                </c:pt>
                <c:pt idx="250">
                  <c:v>239.79</c:v>
                </c:pt>
                <c:pt idx="251">
                  <c:v>238.048</c:v>
                </c:pt>
                <c:pt idx="252">
                  <c:v>236.328</c:v>
                </c:pt>
                <c:pt idx="253">
                  <c:v>234.63</c:v>
                </c:pt>
                <c:pt idx="254">
                  <c:v>232.96299999999999</c:v>
                </c:pt>
                <c:pt idx="255">
                  <c:v>231.26499999999999</c:v>
                </c:pt>
                <c:pt idx="256">
                  <c:v>229.60900000000001</c:v>
                </c:pt>
                <c:pt idx="257">
                  <c:v>227.98099999999999</c:v>
                </c:pt>
                <c:pt idx="258">
                  <c:v>226.374</c:v>
                </c:pt>
                <c:pt idx="259">
                  <c:v>224.77099999999999</c:v>
                </c:pt>
                <c:pt idx="260">
                  <c:v>223.215</c:v>
                </c:pt>
                <c:pt idx="261">
                  <c:v>221.631</c:v>
                </c:pt>
                <c:pt idx="262">
                  <c:v>220.089</c:v>
                </c:pt>
                <c:pt idx="263">
                  <c:v>218.55600000000001</c:v>
                </c:pt>
                <c:pt idx="264">
                  <c:v>217.05600000000001</c:v>
                </c:pt>
                <c:pt idx="265">
                  <c:v>215.541</c:v>
                </c:pt>
                <c:pt idx="266">
                  <c:v>214.083</c:v>
                </c:pt>
                <c:pt idx="267">
                  <c:v>212.49100000000001</c:v>
                </c:pt>
                <c:pt idx="268">
                  <c:v>210.99700000000001</c:v>
                </c:pt>
                <c:pt idx="269">
                  <c:v>209.44900000000001</c:v>
                </c:pt>
                <c:pt idx="270">
                  <c:v>207.947</c:v>
                </c:pt>
                <c:pt idx="271">
                  <c:v>206.55799999999999</c:v>
                </c:pt>
                <c:pt idx="272">
                  <c:v>205.197</c:v>
                </c:pt>
                <c:pt idx="273">
                  <c:v>203.8</c:v>
                </c:pt>
                <c:pt idx="274">
                  <c:v>202.435</c:v>
                </c:pt>
                <c:pt idx="275">
                  <c:v>201.10300000000001</c:v>
                </c:pt>
                <c:pt idx="276">
                  <c:v>199.791</c:v>
                </c:pt>
                <c:pt idx="277">
                  <c:v>198.48500000000001</c:v>
                </c:pt>
                <c:pt idx="278">
                  <c:v>197.19800000000001</c:v>
                </c:pt>
                <c:pt idx="279">
                  <c:v>195.90199999999999</c:v>
                </c:pt>
                <c:pt idx="280">
                  <c:v>194.63900000000001</c:v>
                </c:pt>
                <c:pt idx="281">
                  <c:v>193.392</c:v>
                </c:pt>
                <c:pt idx="282">
                  <c:v>192.13800000000001</c:v>
                </c:pt>
                <c:pt idx="283">
                  <c:v>190.91900000000001</c:v>
                </c:pt>
                <c:pt idx="284">
                  <c:v>189.68199999999999</c:v>
                </c:pt>
                <c:pt idx="285">
                  <c:v>188.476</c:v>
                </c:pt>
                <c:pt idx="286">
                  <c:v>187.29</c:v>
                </c:pt>
                <c:pt idx="287">
                  <c:v>186.09399999999999</c:v>
                </c:pt>
                <c:pt idx="288">
                  <c:v>184.93</c:v>
                </c:pt>
                <c:pt idx="289">
                  <c:v>183.749</c:v>
                </c:pt>
                <c:pt idx="290">
                  <c:v>182.596</c:v>
                </c:pt>
                <c:pt idx="291">
                  <c:v>181.464</c:v>
                </c:pt>
                <c:pt idx="292">
                  <c:v>180.315</c:v>
                </c:pt>
                <c:pt idx="293">
                  <c:v>179.166</c:v>
                </c:pt>
                <c:pt idx="294">
                  <c:v>178.03200000000001</c:v>
                </c:pt>
                <c:pt idx="295">
                  <c:v>176.92699999999999</c:v>
                </c:pt>
                <c:pt idx="296">
                  <c:v>175.84800000000001</c:v>
                </c:pt>
                <c:pt idx="297">
                  <c:v>174.73500000000001</c:v>
                </c:pt>
                <c:pt idx="298">
                  <c:v>173.64</c:v>
                </c:pt>
                <c:pt idx="299">
                  <c:v>172.55600000000001</c:v>
                </c:pt>
                <c:pt idx="300">
                  <c:v>171.51400000000001</c:v>
                </c:pt>
                <c:pt idx="301">
                  <c:v>170.51</c:v>
                </c:pt>
                <c:pt idx="302">
                  <c:v>169.53399999999999</c:v>
                </c:pt>
                <c:pt idx="303">
                  <c:v>168.56</c:v>
                </c:pt>
                <c:pt idx="304">
                  <c:v>167.54599999999999</c:v>
                </c:pt>
                <c:pt idx="305">
                  <c:v>166.52600000000001</c:v>
                </c:pt>
                <c:pt idx="306">
                  <c:v>165.52600000000001</c:v>
                </c:pt>
                <c:pt idx="307">
                  <c:v>164.52600000000001</c:v>
                </c:pt>
                <c:pt idx="308">
                  <c:v>163.53</c:v>
                </c:pt>
                <c:pt idx="309">
                  <c:v>162.60599999999999</c:v>
                </c:pt>
                <c:pt idx="310">
                  <c:v>161.72499999999999</c:v>
                </c:pt>
                <c:pt idx="311">
                  <c:v>160.85400000000001</c:v>
                </c:pt>
                <c:pt idx="312">
                  <c:v>159.947</c:v>
                </c:pt>
                <c:pt idx="313">
                  <c:v>159.077</c:v>
                </c:pt>
                <c:pt idx="314">
                  <c:v>158.209</c:v>
                </c:pt>
                <c:pt idx="315">
                  <c:v>157.33600000000001</c:v>
                </c:pt>
                <c:pt idx="316">
                  <c:v>156.47</c:v>
                </c:pt>
                <c:pt idx="317">
                  <c:v>155.55699999999999</c:v>
                </c:pt>
                <c:pt idx="318">
                  <c:v>154.67599999999999</c:v>
                </c:pt>
                <c:pt idx="319">
                  <c:v>153.834</c:v>
                </c:pt>
                <c:pt idx="320">
                  <c:v>152.999</c:v>
                </c:pt>
                <c:pt idx="321">
                  <c:v>152.202</c:v>
                </c:pt>
                <c:pt idx="322">
                  <c:v>151.47200000000001</c:v>
                </c:pt>
                <c:pt idx="323">
                  <c:v>150.74299999999999</c:v>
                </c:pt>
                <c:pt idx="324">
                  <c:v>149.976</c:v>
                </c:pt>
                <c:pt idx="325">
                  <c:v>149.13999999999999</c:v>
                </c:pt>
                <c:pt idx="326">
                  <c:v>148.28100000000001</c:v>
                </c:pt>
                <c:pt idx="327">
                  <c:v>147.43600000000001</c:v>
                </c:pt>
                <c:pt idx="328">
                  <c:v>146.63</c:v>
                </c:pt>
                <c:pt idx="329">
                  <c:v>145.863</c:v>
                </c:pt>
                <c:pt idx="330">
                  <c:v>145.09399999999999</c:v>
                </c:pt>
                <c:pt idx="331">
                  <c:v>144.328</c:v>
                </c:pt>
                <c:pt idx="332">
                  <c:v>143.614</c:v>
                </c:pt>
                <c:pt idx="333">
                  <c:v>142.91200000000001</c:v>
                </c:pt>
                <c:pt idx="334">
                  <c:v>142.23500000000001</c:v>
                </c:pt>
                <c:pt idx="335">
                  <c:v>141.53899999999999</c:v>
                </c:pt>
                <c:pt idx="336">
                  <c:v>140.82</c:v>
                </c:pt>
                <c:pt idx="337">
                  <c:v>140.066</c:v>
                </c:pt>
                <c:pt idx="338">
                  <c:v>139.285</c:v>
                </c:pt>
                <c:pt idx="339">
                  <c:v>138.52600000000001</c:v>
                </c:pt>
                <c:pt idx="340">
                  <c:v>137.84100000000001</c:v>
                </c:pt>
                <c:pt idx="341">
                  <c:v>137.167</c:v>
                </c:pt>
                <c:pt idx="342">
                  <c:v>136.53200000000001</c:v>
                </c:pt>
                <c:pt idx="343">
                  <c:v>135.857</c:v>
                </c:pt>
                <c:pt idx="344">
                  <c:v>135.142</c:v>
                </c:pt>
                <c:pt idx="345">
                  <c:v>134.42099999999999</c:v>
                </c:pt>
                <c:pt idx="346">
                  <c:v>133.69300000000001</c:v>
                </c:pt>
                <c:pt idx="347">
                  <c:v>132.97499999999999</c:v>
                </c:pt>
                <c:pt idx="348">
                  <c:v>132.28399999999999</c:v>
                </c:pt>
                <c:pt idx="349">
                  <c:v>131.637</c:v>
                </c:pt>
                <c:pt idx="350">
                  <c:v>130.97399999999999</c:v>
                </c:pt>
                <c:pt idx="351">
                  <c:v>130.351</c:v>
                </c:pt>
                <c:pt idx="352">
                  <c:v>129.76</c:v>
                </c:pt>
                <c:pt idx="353">
                  <c:v>129.16499999999999</c:v>
                </c:pt>
                <c:pt idx="354">
                  <c:v>128.541</c:v>
                </c:pt>
                <c:pt idx="355">
                  <c:v>127.881</c:v>
                </c:pt>
                <c:pt idx="356">
                  <c:v>127.22799999999999</c:v>
                </c:pt>
                <c:pt idx="357">
                  <c:v>126.604</c:v>
                </c:pt>
                <c:pt idx="358">
                  <c:v>125.97499999999999</c:v>
                </c:pt>
                <c:pt idx="359">
                  <c:v>125.392</c:v>
                </c:pt>
                <c:pt idx="360">
                  <c:v>124.797</c:v>
                </c:pt>
                <c:pt idx="361">
                  <c:v>124.19</c:v>
                </c:pt>
                <c:pt idx="362">
                  <c:v>123.568</c:v>
                </c:pt>
                <c:pt idx="363">
                  <c:v>122.95099999999999</c:v>
                </c:pt>
                <c:pt idx="364">
                  <c:v>122.349</c:v>
                </c:pt>
                <c:pt idx="365">
                  <c:v>121.755</c:v>
                </c:pt>
                <c:pt idx="366">
                  <c:v>121.172</c:v>
                </c:pt>
                <c:pt idx="367">
                  <c:v>120.598</c:v>
                </c:pt>
                <c:pt idx="368">
                  <c:v>120.023</c:v>
                </c:pt>
                <c:pt idx="369">
                  <c:v>119.458</c:v>
                </c:pt>
                <c:pt idx="370">
                  <c:v>118.86799999999999</c:v>
                </c:pt>
                <c:pt idx="371">
                  <c:v>118.29900000000001</c:v>
                </c:pt>
                <c:pt idx="372">
                  <c:v>117.738</c:v>
                </c:pt>
                <c:pt idx="373">
                  <c:v>117.18600000000001</c:v>
                </c:pt>
                <c:pt idx="374">
                  <c:v>116.639</c:v>
                </c:pt>
                <c:pt idx="375">
                  <c:v>116.09399999999999</c:v>
                </c:pt>
                <c:pt idx="376">
                  <c:v>115.55800000000001</c:v>
                </c:pt>
                <c:pt idx="377">
                  <c:v>115.003</c:v>
                </c:pt>
                <c:pt idx="378">
                  <c:v>114.452</c:v>
                </c:pt>
                <c:pt idx="379">
                  <c:v>113.91200000000001</c:v>
                </c:pt>
                <c:pt idx="380">
                  <c:v>113.384</c:v>
                </c:pt>
                <c:pt idx="381">
                  <c:v>112.85899999999999</c:v>
                </c:pt>
                <c:pt idx="382">
                  <c:v>112.33799999999999</c:v>
                </c:pt>
                <c:pt idx="383">
                  <c:v>111.798</c:v>
                </c:pt>
                <c:pt idx="384">
                  <c:v>111.268</c:v>
                </c:pt>
                <c:pt idx="385">
                  <c:v>110.742</c:v>
                </c:pt>
                <c:pt idx="386">
                  <c:v>110.229</c:v>
                </c:pt>
                <c:pt idx="387">
                  <c:v>109.723</c:v>
                </c:pt>
                <c:pt idx="388">
                  <c:v>109.224</c:v>
                </c:pt>
                <c:pt idx="389">
                  <c:v>108.736</c:v>
                </c:pt>
                <c:pt idx="390">
                  <c:v>108.262</c:v>
                </c:pt>
                <c:pt idx="391">
                  <c:v>107.773</c:v>
                </c:pt>
                <c:pt idx="392">
                  <c:v>107.273</c:v>
                </c:pt>
                <c:pt idx="393">
                  <c:v>106.786</c:v>
                </c:pt>
                <c:pt idx="394">
                  <c:v>106.32</c:v>
                </c:pt>
                <c:pt idx="395">
                  <c:v>105.85899999999999</c:v>
                </c:pt>
                <c:pt idx="396">
                  <c:v>105.411</c:v>
                </c:pt>
                <c:pt idx="397">
                  <c:v>104.964</c:v>
                </c:pt>
                <c:pt idx="398">
                  <c:v>104.512</c:v>
                </c:pt>
                <c:pt idx="399">
                  <c:v>104.05</c:v>
                </c:pt>
                <c:pt idx="400">
                  <c:v>103.59699999999999</c:v>
                </c:pt>
                <c:pt idx="401">
                  <c:v>103.154</c:v>
                </c:pt>
                <c:pt idx="402">
                  <c:v>102.73099999999999</c:v>
                </c:pt>
                <c:pt idx="403">
                  <c:v>102.316</c:v>
                </c:pt>
                <c:pt idx="404">
                  <c:v>101.896</c:v>
                </c:pt>
                <c:pt idx="405">
                  <c:v>101.45699999999999</c:v>
                </c:pt>
                <c:pt idx="406">
                  <c:v>100.999</c:v>
                </c:pt>
                <c:pt idx="407">
                  <c:v>100.584</c:v>
                </c:pt>
                <c:pt idx="408">
                  <c:v>100.181</c:v>
                </c:pt>
                <c:pt idx="409">
                  <c:v>99.787599999999998</c:v>
                </c:pt>
                <c:pt idx="410">
                  <c:v>99.384799999999998</c:v>
                </c:pt>
                <c:pt idx="411">
                  <c:v>98.962599999999995</c:v>
                </c:pt>
                <c:pt idx="412">
                  <c:v>98.559600000000003</c:v>
                </c:pt>
                <c:pt idx="413">
                  <c:v>98.1691</c:v>
                </c:pt>
                <c:pt idx="414">
                  <c:v>97.785799999999995</c:v>
                </c:pt>
                <c:pt idx="415">
                  <c:v>97.397000000000006</c:v>
                </c:pt>
                <c:pt idx="416">
                  <c:v>97.000900000000001</c:v>
                </c:pt>
                <c:pt idx="417">
                  <c:v>96.632900000000006</c:v>
                </c:pt>
                <c:pt idx="418">
                  <c:v>96.265100000000004</c:v>
                </c:pt>
                <c:pt idx="419">
                  <c:v>7.8837000000000046</c:v>
                </c:pt>
                <c:pt idx="420">
                  <c:v>7.5074000000000041</c:v>
                </c:pt>
                <c:pt idx="421">
                  <c:v>7.131299999999996</c:v>
                </c:pt>
                <c:pt idx="422">
                  <c:v>6.7693000000000012</c:v>
                </c:pt>
                <c:pt idx="423">
                  <c:v>6.4137999999999948</c:v>
                </c:pt>
                <c:pt idx="424">
                  <c:v>6.0518000000000001</c:v>
                </c:pt>
                <c:pt idx="425">
                  <c:v>5.696700000000007</c:v>
                </c:pt>
                <c:pt idx="426">
                  <c:v>5.3358000000000061</c:v>
                </c:pt>
                <c:pt idx="427">
                  <c:v>5.0005000000000024</c:v>
                </c:pt>
                <c:pt idx="428">
                  <c:v>4.6375000000000028</c:v>
                </c:pt>
                <c:pt idx="429">
                  <c:v>4.3190000000000026</c:v>
                </c:pt>
                <c:pt idx="430">
                  <c:v>3.9756</c:v>
                </c:pt>
                <c:pt idx="431">
                  <c:v>3.647900000000007</c:v>
                </c:pt>
                <c:pt idx="432">
                  <c:v>3.3605000000000018</c:v>
                </c:pt>
                <c:pt idx="433">
                  <c:v>3.0508999999999986</c:v>
                </c:pt>
                <c:pt idx="434">
                  <c:v>2.7471000000000032</c:v>
                </c:pt>
                <c:pt idx="435">
                  <c:v>2.4525000000000006</c:v>
                </c:pt>
                <c:pt idx="436">
                  <c:v>2.1779999999999973</c:v>
                </c:pt>
                <c:pt idx="437">
                  <c:v>1.8892000000000024</c:v>
                </c:pt>
                <c:pt idx="438">
                  <c:v>1.5982000000000056</c:v>
                </c:pt>
                <c:pt idx="439">
                  <c:v>1.3037000000000063</c:v>
                </c:pt>
                <c:pt idx="440">
                  <c:v>1.0035000000000025</c:v>
                </c:pt>
                <c:pt idx="441">
                  <c:v>0.70709999999999695</c:v>
                </c:pt>
                <c:pt idx="442">
                  <c:v>0.43699999999999761</c:v>
                </c:pt>
                <c:pt idx="443">
                  <c:v>0.18420000000000414</c:v>
                </c:pt>
                <c:pt idx="444">
                  <c:v>-4.6499999999994657E-2</c:v>
                </c:pt>
                <c:pt idx="445">
                  <c:v>-0.25459999999999638</c:v>
                </c:pt>
                <c:pt idx="446">
                  <c:v>-0.45650000000000546</c:v>
                </c:pt>
                <c:pt idx="447">
                  <c:v>-0.6460000000000008</c:v>
                </c:pt>
                <c:pt idx="448">
                  <c:v>-0.83150000000000546</c:v>
                </c:pt>
                <c:pt idx="449">
                  <c:v>-1.0233999999999952</c:v>
                </c:pt>
                <c:pt idx="450">
                  <c:v>-1.2223000000000042</c:v>
                </c:pt>
                <c:pt idx="451">
                  <c:v>-1.4180000000000064</c:v>
                </c:pt>
                <c:pt idx="452">
                  <c:v>-1.5962999999999994</c:v>
                </c:pt>
                <c:pt idx="453">
                  <c:v>-1.7335000000000065</c:v>
                </c:pt>
                <c:pt idx="454">
                  <c:v>-1.8826999999999998</c:v>
                </c:pt>
                <c:pt idx="455">
                  <c:v>-2.0444999999999993</c:v>
                </c:pt>
                <c:pt idx="456">
                  <c:v>-2.210400000000007</c:v>
                </c:pt>
                <c:pt idx="457">
                  <c:v>-2.3706999999999994</c:v>
                </c:pt>
                <c:pt idx="458">
                  <c:v>-2.5287000000000006</c:v>
                </c:pt>
                <c:pt idx="459">
                  <c:v>-2.6868999999999943</c:v>
                </c:pt>
                <c:pt idx="460">
                  <c:v>-2.8397999999999968</c:v>
                </c:pt>
                <c:pt idx="461">
                  <c:v>-2.9887999999999977</c:v>
                </c:pt>
                <c:pt idx="462">
                  <c:v>-3.1411999999999978</c:v>
                </c:pt>
                <c:pt idx="463">
                  <c:v>-3.2974999999999994</c:v>
                </c:pt>
                <c:pt idx="464">
                  <c:v>-3.453000000000003</c:v>
                </c:pt>
                <c:pt idx="465">
                  <c:v>-3.6114000000000033</c:v>
                </c:pt>
                <c:pt idx="466">
                  <c:v>-3.7638000000000034</c:v>
                </c:pt>
                <c:pt idx="467">
                  <c:v>-3.9057999999999993</c:v>
                </c:pt>
                <c:pt idx="468">
                  <c:v>-4.0468000000000046</c:v>
                </c:pt>
                <c:pt idx="469">
                  <c:v>-4.1902000000000044</c:v>
                </c:pt>
                <c:pt idx="470">
                  <c:v>-4.3338999999999999</c:v>
                </c:pt>
                <c:pt idx="471">
                  <c:v>-4.4732999999999947</c:v>
                </c:pt>
                <c:pt idx="472">
                  <c:v>-4.6166999999999945</c:v>
                </c:pt>
                <c:pt idx="473">
                  <c:v>-4.7640999999999991</c:v>
                </c:pt>
                <c:pt idx="474">
                  <c:v>-4.9159999999999968</c:v>
                </c:pt>
                <c:pt idx="475">
                  <c:v>-5.0712999999999937</c:v>
                </c:pt>
                <c:pt idx="476">
                  <c:v>-5.2269000000000005</c:v>
                </c:pt>
                <c:pt idx="477">
                  <c:v>-5.379800000000003</c:v>
                </c:pt>
                <c:pt idx="478">
                  <c:v>-5.5331999999999937</c:v>
                </c:pt>
                <c:pt idx="479">
                  <c:v>-5.6821999999999946</c:v>
                </c:pt>
                <c:pt idx="480">
                  <c:v>-5.8229999999999933</c:v>
                </c:pt>
                <c:pt idx="481">
                  <c:v>-5.9656999999999982</c:v>
                </c:pt>
                <c:pt idx="482">
                  <c:v>-6.1022999999999996</c:v>
                </c:pt>
                <c:pt idx="483">
                  <c:v>-6.2313999999999936</c:v>
                </c:pt>
                <c:pt idx="484">
                  <c:v>-6.3579000000000008</c:v>
                </c:pt>
                <c:pt idx="485">
                  <c:v>-6.4797999999999973</c:v>
                </c:pt>
                <c:pt idx="486">
                  <c:v>-6.6004999999999967</c:v>
                </c:pt>
                <c:pt idx="487">
                  <c:v>-6.7155999999999949</c:v>
                </c:pt>
                <c:pt idx="488">
                  <c:v>-6.8248999999999995</c:v>
                </c:pt>
                <c:pt idx="489">
                  <c:v>-6.932699999999997</c:v>
                </c:pt>
                <c:pt idx="490">
                  <c:v>-7.0381</c:v>
                </c:pt>
                <c:pt idx="491">
                  <c:v>-7.1388000000000034</c:v>
                </c:pt>
                <c:pt idx="492">
                  <c:v>-7.2327999999999975</c:v>
                </c:pt>
                <c:pt idx="493">
                  <c:v>-7.3221999999999952</c:v>
                </c:pt>
                <c:pt idx="494">
                  <c:v>-7.4087999999999994</c:v>
                </c:pt>
                <c:pt idx="495">
                  <c:v>-7.4929000000000059</c:v>
                </c:pt>
                <c:pt idx="496">
                  <c:v>-7.5754000000000019</c:v>
                </c:pt>
                <c:pt idx="497">
                  <c:v>-7.6589000000000027</c:v>
                </c:pt>
                <c:pt idx="498">
                  <c:v>-7.7433999999999941</c:v>
                </c:pt>
                <c:pt idx="499">
                  <c:v>-7.8226999999999975</c:v>
                </c:pt>
                <c:pt idx="500">
                  <c:v>-7.8970000000000056</c:v>
                </c:pt>
                <c:pt idx="501">
                  <c:v>-7.968900000000005</c:v>
                </c:pt>
                <c:pt idx="502">
                  <c:v>-8.0401999999999987</c:v>
                </c:pt>
                <c:pt idx="503">
                  <c:v>-8.1120999999999981</c:v>
                </c:pt>
                <c:pt idx="504">
                  <c:v>-8.1842999999999932</c:v>
                </c:pt>
                <c:pt idx="505">
                  <c:v>-8.2562000000000069</c:v>
                </c:pt>
                <c:pt idx="506">
                  <c:v>-8.3294999999999959</c:v>
                </c:pt>
                <c:pt idx="507">
                  <c:v>-8.4040999999999997</c:v>
                </c:pt>
                <c:pt idx="508">
                  <c:v>-8.4783000000000044</c:v>
                </c:pt>
                <c:pt idx="509">
                  <c:v>-8.5525999999999982</c:v>
                </c:pt>
                <c:pt idx="510">
                  <c:v>-8.6286999999999949</c:v>
                </c:pt>
                <c:pt idx="511">
                  <c:v>-8.7062999999999988</c:v>
                </c:pt>
                <c:pt idx="512">
                  <c:v>-8.7843000000000018</c:v>
                </c:pt>
                <c:pt idx="513">
                  <c:v>-8.8609000000000009</c:v>
                </c:pt>
                <c:pt idx="514">
                  <c:v>-8.9367000000000019</c:v>
                </c:pt>
                <c:pt idx="515">
                  <c:v>-9.0096999999999952</c:v>
                </c:pt>
                <c:pt idx="516">
                  <c:v>-9.0815999999999946</c:v>
                </c:pt>
                <c:pt idx="517">
                  <c:v>-9.1569999999999965</c:v>
                </c:pt>
                <c:pt idx="518">
                  <c:v>-9.2312000000000012</c:v>
                </c:pt>
                <c:pt idx="519">
                  <c:v>-9.3055999999999983</c:v>
                </c:pt>
                <c:pt idx="520">
                  <c:v>-9.3807999999999936</c:v>
                </c:pt>
                <c:pt idx="521">
                  <c:v>-9.457099999999997</c:v>
                </c:pt>
                <c:pt idx="522">
                  <c:v>-9.533600000000007</c:v>
                </c:pt>
                <c:pt idx="523">
                  <c:v>-9.6110000000000042</c:v>
                </c:pt>
                <c:pt idx="524">
                  <c:v>-9.6903999999999968</c:v>
                </c:pt>
                <c:pt idx="525">
                  <c:v>-9.7742999999999967</c:v>
                </c:pt>
                <c:pt idx="526">
                  <c:v>-9.8619999999999948</c:v>
                </c:pt>
                <c:pt idx="527">
                  <c:v>-9.950800000000001</c:v>
                </c:pt>
                <c:pt idx="528">
                  <c:v>-10.044499999999999</c:v>
                </c:pt>
                <c:pt idx="529">
                  <c:v>-10.144099999999995</c:v>
                </c:pt>
                <c:pt idx="530">
                  <c:v>-10.245500000000007</c:v>
                </c:pt>
                <c:pt idx="531">
                  <c:v>-10.349800000000002</c:v>
                </c:pt>
                <c:pt idx="532">
                  <c:v>-10.457300000000004</c:v>
                </c:pt>
                <c:pt idx="533">
                  <c:v>-10.567999999999998</c:v>
                </c:pt>
                <c:pt idx="534">
                  <c:v>-10.679599999999994</c:v>
                </c:pt>
                <c:pt idx="535">
                  <c:v>-10.792299999999997</c:v>
                </c:pt>
                <c:pt idx="536">
                  <c:v>-10.905900000000003</c:v>
                </c:pt>
                <c:pt idx="537">
                  <c:v>-11.020799999999994</c:v>
                </c:pt>
                <c:pt idx="538">
                  <c:v>-11.137100000000004</c:v>
                </c:pt>
                <c:pt idx="539">
                  <c:v>-11.2547</c:v>
                </c:pt>
                <c:pt idx="540">
                  <c:v>-11.373800000000003</c:v>
                </c:pt>
                <c:pt idx="541">
                  <c:v>-11.494200000000006</c:v>
                </c:pt>
                <c:pt idx="542">
                  <c:v>-11.615700000000004</c:v>
                </c:pt>
                <c:pt idx="543">
                  <c:v>-11.738200000000006</c:v>
                </c:pt>
                <c:pt idx="544">
                  <c:v>-11.861599999999996</c:v>
                </c:pt>
                <c:pt idx="545">
                  <c:v>-11.985399999999998</c:v>
                </c:pt>
                <c:pt idx="546">
                  <c:v>-12.109700000000004</c:v>
                </c:pt>
                <c:pt idx="547">
                  <c:v>-12.234399999999994</c:v>
                </c:pt>
                <c:pt idx="548">
                  <c:v>-12.359499999999997</c:v>
                </c:pt>
                <c:pt idx="549">
                  <c:v>-12.484999999999999</c:v>
                </c:pt>
                <c:pt idx="550">
                  <c:v>-12.610900000000001</c:v>
                </c:pt>
                <c:pt idx="551">
                  <c:v>-12.737200000000001</c:v>
                </c:pt>
                <c:pt idx="552">
                  <c:v>-12.864000000000004</c:v>
                </c:pt>
                <c:pt idx="553">
                  <c:v>-12.991299999999995</c:v>
                </c:pt>
                <c:pt idx="554">
                  <c:v>-13.119200000000006</c:v>
                </c:pt>
                <c:pt idx="555">
                  <c:v>-13.247799999999998</c:v>
                </c:pt>
                <c:pt idx="556">
                  <c:v>-13.377099999999999</c:v>
                </c:pt>
                <c:pt idx="557">
                  <c:v>-13.506699999999995</c:v>
                </c:pt>
                <c:pt idx="558">
                  <c:v>-13.636799999999994</c:v>
                </c:pt>
                <c:pt idx="559">
                  <c:v>-13.767300000000006</c:v>
                </c:pt>
                <c:pt idx="560">
                  <c:v>-13.898099999999999</c:v>
                </c:pt>
                <c:pt idx="561">
                  <c:v>-14.029300000000006</c:v>
                </c:pt>
                <c:pt idx="562">
                  <c:v>-14.160899999999998</c:v>
                </c:pt>
                <c:pt idx="563">
                  <c:v>-14.293099999999995</c:v>
                </c:pt>
                <c:pt idx="564">
                  <c:v>-14.425899999999999</c:v>
                </c:pt>
                <c:pt idx="565">
                  <c:v>-14.559600000000003</c:v>
                </c:pt>
                <c:pt idx="566">
                  <c:v>-14.694000000000003</c:v>
                </c:pt>
                <c:pt idx="567">
                  <c:v>-14.829300000000003</c:v>
                </c:pt>
                <c:pt idx="568">
                  <c:v>-14.965299999999999</c:v>
                </c:pt>
                <c:pt idx="569">
                  <c:v>-15.101399999999998</c:v>
                </c:pt>
                <c:pt idx="570">
                  <c:v>-15.237799999999993</c:v>
                </c:pt>
                <c:pt idx="571">
                  <c:v>-15.373999999999995</c:v>
                </c:pt>
                <c:pt idx="572">
                  <c:v>-15.509799999999998</c:v>
                </c:pt>
                <c:pt idx="573">
                  <c:v>-15.645200000000003</c:v>
                </c:pt>
                <c:pt idx="574">
                  <c:v>-15.779799999999994</c:v>
                </c:pt>
                <c:pt idx="575">
                  <c:v>-15.913600000000002</c:v>
                </c:pt>
                <c:pt idx="576">
                  <c:v>-16.046499999999995</c:v>
                </c:pt>
                <c:pt idx="577">
                  <c:v>-16.178299999999993</c:v>
                </c:pt>
                <c:pt idx="578">
                  <c:v>-16.308999999999997</c:v>
                </c:pt>
                <c:pt idx="579">
                  <c:v>-16.438199999999995</c:v>
                </c:pt>
                <c:pt idx="580">
                  <c:v>-16.566000000000003</c:v>
                </c:pt>
                <c:pt idx="581">
                  <c:v>-16.691999999999993</c:v>
                </c:pt>
                <c:pt idx="582">
                  <c:v>-16.816199999999995</c:v>
                </c:pt>
                <c:pt idx="583">
                  <c:v>-16.938500000000005</c:v>
                </c:pt>
                <c:pt idx="584">
                  <c:v>-17.058800000000005</c:v>
                </c:pt>
                <c:pt idx="585">
                  <c:v>-17.177300000000002</c:v>
                </c:pt>
                <c:pt idx="586">
                  <c:v>-17.2941</c:v>
                </c:pt>
                <c:pt idx="587">
                  <c:v>-17.409199999999998</c:v>
                </c:pt>
                <c:pt idx="588">
                  <c:v>-17.522800000000004</c:v>
                </c:pt>
                <c:pt idx="589">
                  <c:v>-17.635099999999994</c:v>
                </c:pt>
                <c:pt idx="590">
                  <c:v>-17.746700000000004</c:v>
                </c:pt>
                <c:pt idx="591">
                  <c:v>-17.857399999999998</c:v>
                </c:pt>
                <c:pt idx="592">
                  <c:v>-17.967100000000002</c:v>
                </c:pt>
                <c:pt idx="593">
                  <c:v>-18.075500000000005</c:v>
                </c:pt>
                <c:pt idx="594">
                  <c:v>-18.182699999999997</c:v>
                </c:pt>
                <c:pt idx="595">
                  <c:v>-18.288600000000002</c:v>
                </c:pt>
                <c:pt idx="596">
                  <c:v>-18.392499999999998</c:v>
                </c:pt>
                <c:pt idx="597">
                  <c:v>-18.495099999999994</c:v>
                </c:pt>
                <c:pt idx="598">
                  <c:v>-18.596699999999998</c:v>
                </c:pt>
                <c:pt idx="599">
                  <c:v>-18.697599999999994</c:v>
                </c:pt>
                <c:pt idx="600">
                  <c:v>-18.797700000000006</c:v>
                </c:pt>
                <c:pt idx="601">
                  <c:v>-18.897099999999995</c:v>
                </c:pt>
                <c:pt idx="602">
                  <c:v>-18.995800000000003</c:v>
                </c:pt>
                <c:pt idx="603">
                  <c:v>-19.094099999999997</c:v>
                </c:pt>
                <c:pt idx="604">
                  <c:v>-19.191999999999993</c:v>
                </c:pt>
                <c:pt idx="605">
                  <c:v>-19.289500000000004</c:v>
                </c:pt>
                <c:pt idx="606">
                  <c:v>-19.386700000000005</c:v>
                </c:pt>
                <c:pt idx="607">
                  <c:v>-19.483500000000006</c:v>
                </c:pt>
                <c:pt idx="608">
                  <c:v>-19.579800000000006</c:v>
                </c:pt>
                <c:pt idx="609">
                  <c:v>-19.675700000000006</c:v>
                </c:pt>
                <c:pt idx="610">
                  <c:v>-19.770799999999994</c:v>
                </c:pt>
                <c:pt idx="611">
                  <c:v>-19.865300000000005</c:v>
                </c:pt>
                <c:pt idx="612">
                  <c:v>-19.959100000000007</c:v>
                </c:pt>
                <c:pt idx="613">
                  <c:v>-20.052400000000006</c:v>
                </c:pt>
                <c:pt idx="614">
                  <c:v>-20.144999999999996</c:v>
                </c:pt>
                <c:pt idx="615">
                  <c:v>-20.237300000000005</c:v>
                </c:pt>
                <c:pt idx="616">
                  <c:v>-20.328999999999994</c:v>
                </c:pt>
                <c:pt idx="617">
                  <c:v>-20.420299999999997</c:v>
                </c:pt>
                <c:pt idx="618">
                  <c:v>-20.511099999999999</c:v>
                </c:pt>
                <c:pt idx="619">
                  <c:v>-20.601500000000001</c:v>
                </c:pt>
                <c:pt idx="620">
                  <c:v>-20.691400000000002</c:v>
                </c:pt>
                <c:pt idx="621">
                  <c:v>-20.780799999999999</c:v>
                </c:pt>
                <c:pt idx="622">
                  <c:v>-20.869699999999995</c:v>
                </c:pt>
                <c:pt idx="623">
                  <c:v>-20.957899999999995</c:v>
                </c:pt>
                <c:pt idx="624">
                  <c:v>-21.045299999999997</c:v>
                </c:pt>
                <c:pt idx="625">
                  <c:v>-21.131699999999995</c:v>
                </c:pt>
                <c:pt idx="626">
                  <c:v>-21.217200000000005</c:v>
                </c:pt>
                <c:pt idx="627">
                  <c:v>-21.3018</c:v>
                </c:pt>
                <c:pt idx="628">
                  <c:v>-21.385300000000001</c:v>
                </c:pt>
                <c:pt idx="629">
                  <c:v>-21.467500000000001</c:v>
                </c:pt>
                <c:pt idx="630">
                  <c:v>-21.548400000000001</c:v>
                </c:pt>
                <c:pt idx="631">
                  <c:v>-21.627799999999993</c:v>
                </c:pt>
                <c:pt idx="632">
                  <c:v>-21.706199999999995</c:v>
                </c:pt>
                <c:pt idx="633">
                  <c:v>-21.783100000000005</c:v>
                </c:pt>
                <c:pt idx="634">
                  <c:v>-21.858699999999999</c:v>
                </c:pt>
                <c:pt idx="635">
                  <c:v>-21.933099999999996</c:v>
                </c:pt>
                <c:pt idx="636">
                  <c:v>-22.006500000000003</c:v>
                </c:pt>
                <c:pt idx="637">
                  <c:v>-22.078999999999994</c:v>
                </c:pt>
                <c:pt idx="638">
                  <c:v>-22.150700000000001</c:v>
                </c:pt>
                <c:pt idx="639">
                  <c:v>-22.221699999999998</c:v>
                </c:pt>
                <c:pt idx="640">
                  <c:v>-22.291799999999995</c:v>
                </c:pt>
                <c:pt idx="641">
                  <c:v>-22.3613</c:v>
                </c:pt>
                <c:pt idx="642">
                  <c:v>-22.430099999999996</c:v>
                </c:pt>
                <c:pt idx="643">
                  <c:v>-22.4983</c:v>
                </c:pt>
                <c:pt idx="644">
                  <c:v>-22.565899999999999</c:v>
                </c:pt>
                <c:pt idx="645">
                  <c:v>-22.632999999999996</c:v>
                </c:pt>
                <c:pt idx="646">
                  <c:v>-22.699600000000004</c:v>
                </c:pt>
                <c:pt idx="647">
                  <c:v>-22.765799999999999</c:v>
                </c:pt>
                <c:pt idx="648">
                  <c:v>-22.831599999999995</c:v>
                </c:pt>
                <c:pt idx="649">
                  <c:v>-22.897000000000006</c:v>
                </c:pt>
                <c:pt idx="650">
                  <c:v>-22.962000000000003</c:v>
                </c:pt>
                <c:pt idx="651">
                  <c:v>-23.026700000000005</c:v>
                </c:pt>
                <c:pt idx="652">
                  <c:v>-23.090900000000005</c:v>
                </c:pt>
                <c:pt idx="653">
                  <c:v>-23.154600000000002</c:v>
                </c:pt>
                <c:pt idx="654">
                  <c:v>-23.2179</c:v>
                </c:pt>
                <c:pt idx="655">
                  <c:v>-23.280699999999996</c:v>
                </c:pt>
                <c:pt idx="656">
                  <c:v>-23.342799999999997</c:v>
                </c:pt>
                <c:pt idx="657">
                  <c:v>-23.404300000000006</c:v>
                </c:pt>
                <c:pt idx="658">
                  <c:v>-23.465199999999996</c:v>
                </c:pt>
                <c:pt idx="659">
                  <c:v>-23.525400000000005</c:v>
                </c:pt>
                <c:pt idx="660">
                  <c:v>-23.584999999999994</c:v>
                </c:pt>
                <c:pt idx="661">
                  <c:v>-23.644099999999995</c:v>
                </c:pt>
                <c:pt idx="662">
                  <c:v>-23.702799999999996</c:v>
                </c:pt>
                <c:pt idx="663">
                  <c:v>-23.760999999999996</c:v>
                </c:pt>
                <c:pt idx="664">
                  <c:v>-23.817800000000005</c:v>
                </c:pt>
                <c:pt idx="665">
                  <c:v>-23.873099999999994</c:v>
                </c:pt>
                <c:pt idx="666">
                  <c:v>-23.926900000000003</c:v>
                </c:pt>
                <c:pt idx="667">
                  <c:v>-23.979500000000002</c:v>
                </c:pt>
                <c:pt idx="668">
                  <c:v>-24.031199999999998</c:v>
                </c:pt>
                <c:pt idx="669">
                  <c:v>-24.082099999999997</c:v>
                </c:pt>
                <c:pt idx="670">
                  <c:v>-24.132399999999997</c:v>
                </c:pt>
                <c:pt idx="671">
                  <c:v>-24.182299999999998</c:v>
                </c:pt>
                <c:pt idx="672">
                  <c:v>-24.231900000000003</c:v>
                </c:pt>
                <c:pt idx="673">
                  <c:v>-24.281300000000002</c:v>
                </c:pt>
                <c:pt idx="674">
                  <c:v>-24.3307</c:v>
                </c:pt>
                <c:pt idx="675">
                  <c:v>-24.380000000000003</c:v>
                </c:pt>
                <c:pt idx="676">
                  <c:v>-24.429299999999998</c:v>
                </c:pt>
                <c:pt idx="677">
                  <c:v>-24.478400000000001</c:v>
                </c:pt>
                <c:pt idx="678">
                  <c:v>-24.527299999999997</c:v>
                </c:pt>
                <c:pt idx="679">
                  <c:v>-24.575699999999998</c:v>
                </c:pt>
                <c:pt idx="680">
                  <c:v>-24.623399999999997</c:v>
                </c:pt>
                <c:pt idx="681">
                  <c:v>-24.670400000000001</c:v>
                </c:pt>
                <c:pt idx="682">
                  <c:v>-24.716799999999999</c:v>
                </c:pt>
                <c:pt idx="683">
                  <c:v>-24.762700000000002</c:v>
                </c:pt>
                <c:pt idx="684">
                  <c:v>-24.808100000000003</c:v>
                </c:pt>
                <c:pt idx="685">
                  <c:v>-24.853099999999998</c:v>
                </c:pt>
                <c:pt idx="686">
                  <c:v>-24.897799999999997</c:v>
                </c:pt>
                <c:pt idx="687">
                  <c:v>-24.942300000000003</c:v>
                </c:pt>
                <c:pt idx="688">
                  <c:v>-24.986699999999999</c:v>
                </c:pt>
                <c:pt idx="689">
                  <c:v>-25.030900000000003</c:v>
                </c:pt>
                <c:pt idx="690">
                  <c:v>-25.074800000000003</c:v>
                </c:pt>
                <c:pt idx="691">
                  <c:v>-25.118400000000001</c:v>
                </c:pt>
                <c:pt idx="692">
                  <c:v>-25.161700000000003</c:v>
                </c:pt>
                <c:pt idx="693">
                  <c:v>-25.2044</c:v>
                </c:pt>
                <c:pt idx="694">
                  <c:v>-25.246699999999997</c:v>
                </c:pt>
                <c:pt idx="695">
                  <c:v>-25.288499999999999</c:v>
                </c:pt>
                <c:pt idx="696">
                  <c:v>-25.329700000000003</c:v>
                </c:pt>
                <c:pt idx="697">
                  <c:v>-25.370100000000001</c:v>
                </c:pt>
                <c:pt idx="698">
                  <c:v>-25.409700000000001</c:v>
                </c:pt>
                <c:pt idx="699">
                  <c:v>-25.448099999999997</c:v>
                </c:pt>
                <c:pt idx="700">
                  <c:v>-25.485300000000002</c:v>
                </c:pt>
                <c:pt idx="701">
                  <c:v>-25.521500000000003</c:v>
                </c:pt>
                <c:pt idx="702">
                  <c:v>-25.556600000000003</c:v>
                </c:pt>
                <c:pt idx="703">
                  <c:v>-25.590699999999998</c:v>
                </c:pt>
                <c:pt idx="704">
                  <c:v>-25.6235</c:v>
                </c:pt>
                <c:pt idx="705">
                  <c:v>-25.655099999999997</c:v>
                </c:pt>
                <c:pt idx="706">
                  <c:v>-25.685400000000001</c:v>
                </c:pt>
                <c:pt idx="707">
                  <c:v>-25.714399999999998</c:v>
                </c:pt>
                <c:pt idx="708">
                  <c:v>-25.742199999999997</c:v>
                </c:pt>
                <c:pt idx="709">
                  <c:v>-25.768900000000002</c:v>
                </c:pt>
                <c:pt idx="710">
                  <c:v>-25.794699999999999</c:v>
                </c:pt>
                <c:pt idx="711">
                  <c:v>-25.819699999999997</c:v>
                </c:pt>
                <c:pt idx="712">
                  <c:v>-25.844200000000001</c:v>
                </c:pt>
                <c:pt idx="713">
                  <c:v>-25.868099999999998</c:v>
                </c:pt>
                <c:pt idx="714">
                  <c:v>-25.891399999999997</c:v>
                </c:pt>
                <c:pt idx="715">
                  <c:v>-25.914499999999997</c:v>
                </c:pt>
                <c:pt idx="716">
                  <c:v>-25.9375</c:v>
                </c:pt>
                <c:pt idx="717">
                  <c:v>-25.960299999999997</c:v>
                </c:pt>
                <c:pt idx="718">
                  <c:v>-25.982700000000001</c:v>
                </c:pt>
                <c:pt idx="719">
                  <c:v>-26.004800000000003</c:v>
                </c:pt>
                <c:pt idx="720">
                  <c:v>-26.026499999999999</c:v>
                </c:pt>
                <c:pt idx="721">
                  <c:v>-26.048099999999998</c:v>
                </c:pt>
                <c:pt idx="722">
                  <c:v>-26.069699999999997</c:v>
                </c:pt>
                <c:pt idx="723">
                  <c:v>-26.091000000000001</c:v>
                </c:pt>
                <c:pt idx="724">
                  <c:v>-26.112099999999998</c:v>
                </c:pt>
                <c:pt idx="725">
                  <c:v>-26.132899999999999</c:v>
                </c:pt>
                <c:pt idx="726">
                  <c:v>-26.153300000000002</c:v>
                </c:pt>
                <c:pt idx="727">
                  <c:v>-26.173299999999998</c:v>
                </c:pt>
                <c:pt idx="728">
                  <c:v>-26.192900000000002</c:v>
                </c:pt>
                <c:pt idx="729">
                  <c:v>-26.212000000000003</c:v>
                </c:pt>
                <c:pt idx="730">
                  <c:v>-26.230499999999999</c:v>
                </c:pt>
                <c:pt idx="731">
                  <c:v>-26.248699999999999</c:v>
                </c:pt>
                <c:pt idx="732">
                  <c:v>-26.266100000000002</c:v>
                </c:pt>
                <c:pt idx="733">
                  <c:v>-26.282899999999998</c:v>
                </c:pt>
                <c:pt idx="734">
                  <c:v>-26.298999999999999</c:v>
                </c:pt>
                <c:pt idx="735">
                  <c:v>-26.314500000000002</c:v>
                </c:pt>
                <c:pt idx="736">
                  <c:v>-26.3292</c:v>
                </c:pt>
                <c:pt idx="737">
                  <c:v>-26.343200000000003</c:v>
                </c:pt>
                <c:pt idx="738">
                  <c:v>-26.356400000000001</c:v>
                </c:pt>
                <c:pt idx="739">
                  <c:v>-26.368899999999996</c:v>
                </c:pt>
                <c:pt idx="740">
                  <c:v>-26.380499999999998</c:v>
                </c:pt>
                <c:pt idx="741">
                  <c:v>-26.391199999999998</c:v>
                </c:pt>
                <c:pt idx="742">
                  <c:v>-26.401000000000003</c:v>
                </c:pt>
                <c:pt idx="743">
                  <c:v>-26.409799999999997</c:v>
                </c:pt>
                <c:pt idx="744">
                  <c:v>-26.417900000000003</c:v>
                </c:pt>
                <c:pt idx="745">
                  <c:v>-26.4251</c:v>
                </c:pt>
                <c:pt idx="746">
                  <c:v>-26.4315</c:v>
                </c:pt>
                <c:pt idx="747">
                  <c:v>-26.437100000000001</c:v>
                </c:pt>
                <c:pt idx="748">
                  <c:v>-26.442</c:v>
                </c:pt>
                <c:pt idx="749">
                  <c:v>-26.446300000000001</c:v>
                </c:pt>
                <c:pt idx="750">
                  <c:v>-26.450000000000003</c:v>
                </c:pt>
                <c:pt idx="751">
                  <c:v>-26.453200000000002</c:v>
                </c:pt>
                <c:pt idx="752">
                  <c:v>-26.455800000000004</c:v>
                </c:pt>
                <c:pt idx="753">
                  <c:v>-26.457900000000002</c:v>
                </c:pt>
                <c:pt idx="754">
                  <c:v>-26.459800000000001</c:v>
                </c:pt>
                <c:pt idx="755">
                  <c:v>-26.461399999999998</c:v>
                </c:pt>
                <c:pt idx="756">
                  <c:v>-26.463000000000001</c:v>
                </c:pt>
                <c:pt idx="757">
                  <c:v>-26.464300000000001</c:v>
                </c:pt>
                <c:pt idx="758">
                  <c:v>-26.465600000000002</c:v>
                </c:pt>
                <c:pt idx="759">
                  <c:v>-26.466700000000003</c:v>
                </c:pt>
                <c:pt idx="760">
                  <c:v>-26.467700000000001</c:v>
                </c:pt>
                <c:pt idx="761">
                  <c:v>-26.468400000000003</c:v>
                </c:pt>
                <c:pt idx="762">
                  <c:v>-26.469000000000001</c:v>
                </c:pt>
                <c:pt idx="763">
                  <c:v>-26.469299999999997</c:v>
                </c:pt>
                <c:pt idx="764">
                  <c:v>-26.469299999999997</c:v>
                </c:pt>
                <c:pt idx="765">
                  <c:v>-26.469099999999997</c:v>
                </c:pt>
                <c:pt idx="766">
                  <c:v>-26.468499999999999</c:v>
                </c:pt>
                <c:pt idx="767">
                  <c:v>-26.467500000000001</c:v>
                </c:pt>
                <c:pt idx="768">
                  <c:v>-26.466200000000001</c:v>
                </c:pt>
                <c:pt idx="769">
                  <c:v>-26.464500000000001</c:v>
                </c:pt>
                <c:pt idx="770">
                  <c:v>-26.462400000000002</c:v>
                </c:pt>
                <c:pt idx="771">
                  <c:v>-26.459899999999998</c:v>
                </c:pt>
                <c:pt idx="772">
                  <c:v>-26.457099999999997</c:v>
                </c:pt>
                <c:pt idx="773">
                  <c:v>-26.453899999999997</c:v>
                </c:pt>
                <c:pt idx="774">
                  <c:v>-26.450299999999999</c:v>
                </c:pt>
                <c:pt idx="775">
                  <c:v>-26.446300000000001</c:v>
                </c:pt>
                <c:pt idx="776">
                  <c:v>-26.441899999999997</c:v>
                </c:pt>
                <c:pt idx="777">
                  <c:v>-26.437199999999997</c:v>
                </c:pt>
                <c:pt idx="778">
                  <c:v>-26.432200000000002</c:v>
                </c:pt>
                <c:pt idx="779">
                  <c:v>-26.426900000000003</c:v>
                </c:pt>
                <c:pt idx="780">
                  <c:v>-26.421300000000002</c:v>
                </c:pt>
                <c:pt idx="781">
                  <c:v>-26.415399999999998</c:v>
                </c:pt>
                <c:pt idx="782">
                  <c:v>-26.409199999999998</c:v>
                </c:pt>
                <c:pt idx="783">
                  <c:v>-26.402999999999999</c:v>
                </c:pt>
                <c:pt idx="784">
                  <c:v>-26.396799999999999</c:v>
                </c:pt>
                <c:pt idx="785">
                  <c:v>-26.3904</c:v>
                </c:pt>
                <c:pt idx="786">
                  <c:v>-26.383800000000001</c:v>
                </c:pt>
                <c:pt idx="787">
                  <c:v>-26.377000000000002</c:v>
                </c:pt>
                <c:pt idx="788">
                  <c:v>-26.369599999999998</c:v>
                </c:pt>
                <c:pt idx="789">
                  <c:v>-26.361800000000002</c:v>
                </c:pt>
                <c:pt idx="790">
                  <c:v>-26.353200000000001</c:v>
                </c:pt>
                <c:pt idx="791">
                  <c:v>-26.343899999999998</c:v>
                </c:pt>
                <c:pt idx="792">
                  <c:v>-26.3339</c:v>
                </c:pt>
                <c:pt idx="793">
                  <c:v>-26.323</c:v>
                </c:pt>
                <c:pt idx="794">
                  <c:v>-26.311199999999999</c:v>
                </c:pt>
                <c:pt idx="795">
                  <c:v>-26.2986</c:v>
                </c:pt>
                <c:pt idx="796">
                  <c:v>-26.2851</c:v>
                </c:pt>
                <c:pt idx="797">
                  <c:v>-26.270699999999998</c:v>
                </c:pt>
                <c:pt idx="798">
                  <c:v>-26.255400000000002</c:v>
                </c:pt>
                <c:pt idx="799">
                  <c:v>-26.239100000000001</c:v>
                </c:pt>
                <c:pt idx="800">
                  <c:v>-26.221899999999998</c:v>
                </c:pt>
                <c:pt idx="801">
                  <c:v>-26.203800000000001</c:v>
                </c:pt>
                <c:pt idx="802">
                  <c:v>-26.184699999999999</c:v>
                </c:pt>
                <c:pt idx="803">
                  <c:v>-26.1646</c:v>
                </c:pt>
                <c:pt idx="804">
                  <c:v>-26.143500000000003</c:v>
                </c:pt>
                <c:pt idx="805">
                  <c:v>-26.121499999999997</c:v>
                </c:pt>
                <c:pt idx="806">
                  <c:v>-26.098500000000001</c:v>
                </c:pt>
                <c:pt idx="807">
                  <c:v>-26.0745</c:v>
                </c:pt>
                <c:pt idx="808">
                  <c:v>-26.049599999999998</c:v>
                </c:pt>
                <c:pt idx="809">
                  <c:v>-26.023600000000002</c:v>
                </c:pt>
                <c:pt idx="810">
                  <c:v>-25.996600000000001</c:v>
                </c:pt>
                <c:pt idx="811">
                  <c:v>-25.968600000000002</c:v>
                </c:pt>
                <c:pt idx="812">
                  <c:v>-25.939700000000002</c:v>
                </c:pt>
                <c:pt idx="813">
                  <c:v>-25.9101</c:v>
                </c:pt>
                <c:pt idx="814">
                  <c:v>-25.8795</c:v>
                </c:pt>
                <c:pt idx="815">
                  <c:v>-25.848100000000002</c:v>
                </c:pt>
                <c:pt idx="816">
                  <c:v>-25.8157</c:v>
                </c:pt>
                <c:pt idx="817">
                  <c:v>-25.782200000000003</c:v>
                </c:pt>
                <c:pt idx="818">
                  <c:v>-25.747500000000002</c:v>
                </c:pt>
                <c:pt idx="819">
                  <c:v>-25.711199999999998</c:v>
                </c:pt>
                <c:pt idx="820">
                  <c:v>-25.673200000000001</c:v>
                </c:pt>
                <c:pt idx="821">
                  <c:v>-25.632899999999999</c:v>
                </c:pt>
                <c:pt idx="822">
                  <c:v>-25.5899</c:v>
                </c:pt>
                <c:pt idx="823">
                  <c:v>-25.543399999999998</c:v>
                </c:pt>
                <c:pt idx="824">
                  <c:v>-25.492699999999999</c:v>
                </c:pt>
                <c:pt idx="825">
                  <c:v>-25.436799999999998</c:v>
                </c:pt>
                <c:pt idx="826">
                  <c:v>-25.374699999999997</c:v>
                </c:pt>
                <c:pt idx="827">
                  <c:v>-25.3048</c:v>
                </c:pt>
                <c:pt idx="828">
                  <c:v>-25.225499999999997</c:v>
                </c:pt>
                <c:pt idx="829">
                  <c:v>-25.135199999999998</c:v>
                </c:pt>
                <c:pt idx="830">
                  <c:v>-25.031500000000001</c:v>
                </c:pt>
                <c:pt idx="831">
                  <c:v>-24.911799999999999</c:v>
                </c:pt>
                <c:pt idx="832">
                  <c:v>-24.773000000000003</c:v>
                </c:pt>
                <c:pt idx="833">
                  <c:v>-24.610700000000001</c:v>
                </c:pt>
                <c:pt idx="834">
                  <c:v>-24.420900000000003</c:v>
                </c:pt>
                <c:pt idx="835">
                  <c:v>-24.198700000000002</c:v>
                </c:pt>
                <c:pt idx="836">
                  <c:v>-23.938100000000006</c:v>
                </c:pt>
                <c:pt idx="837">
                  <c:v>-23.632199999999997</c:v>
                </c:pt>
                <c:pt idx="838">
                  <c:v>-23.273700000000005</c:v>
                </c:pt>
                <c:pt idx="839">
                  <c:v>-22.854200000000006</c:v>
                </c:pt>
                <c:pt idx="840">
                  <c:v>-22.364400000000003</c:v>
                </c:pt>
                <c:pt idx="841">
                  <c:v>-21.790800000000004</c:v>
                </c:pt>
                <c:pt idx="842">
                  <c:v>-21.122100000000003</c:v>
                </c:pt>
                <c:pt idx="843">
                  <c:v>-20.347200000000001</c:v>
                </c:pt>
                <c:pt idx="844">
                  <c:v>-19.442400000000006</c:v>
                </c:pt>
                <c:pt idx="845">
                  <c:v>-18.406700000000001</c:v>
                </c:pt>
                <c:pt idx="846">
                  <c:v>-17.230099999999993</c:v>
                </c:pt>
                <c:pt idx="847">
                  <c:v>-15.904600000000002</c:v>
                </c:pt>
                <c:pt idx="848">
                  <c:v>-14.424899999999994</c:v>
                </c:pt>
                <c:pt idx="849">
                  <c:v>-12.7881</c:v>
                </c:pt>
                <c:pt idx="850">
                  <c:v>-10.994399999999999</c:v>
                </c:pt>
                <c:pt idx="851">
                  <c:v>-9.0467000000000013</c:v>
                </c:pt>
                <c:pt idx="852">
                  <c:v>-6.9479000000000042</c:v>
                </c:pt>
                <c:pt idx="853">
                  <c:v>-4.7094000000000023</c:v>
                </c:pt>
                <c:pt idx="854">
                  <c:v>-2.3440999999999974</c:v>
                </c:pt>
                <c:pt idx="855">
                  <c:v>0.1407999999999987</c:v>
                </c:pt>
                <c:pt idx="856">
                  <c:v>2.7218000000000018</c:v>
                </c:pt>
                <c:pt idx="857">
                  <c:v>5.3649999999999949</c:v>
                </c:pt>
                <c:pt idx="858">
                  <c:v>8.071399999999997</c:v>
                </c:pt>
                <c:pt idx="859">
                  <c:v>10.830100000000002</c:v>
                </c:pt>
                <c:pt idx="860">
                  <c:v>13.625</c:v>
                </c:pt>
                <c:pt idx="861">
                  <c:v>16.441999999999993</c:v>
                </c:pt>
                <c:pt idx="862">
                  <c:v>19.278999999999996</c:v>
                </c:pt>
                <c:pt idx="863">
                  <c:v>22.129999999999995</c:v>
                </c:pt>
                <c:pt idx="864">
                  <c:v>24.995999999999995</c:v>
                </c:pt>
                <c:pt idx="865">
                  <c:v>27.879999999999995</c:v>
                </c:pt>
                <c:pt idx="866">
                  <c:v>30.790000000000006</c:v>
                </c:pt>
                <c:pt idx="867">
                  <c:v>33.748999999999995</c:v>
                </c:pt>
                <c:pt idx="868">
                  <c:v>36.772000000000006</c:v>
                </c:pt>
                <c:pt idx="869">
                  <c:v>39.882999999999996</c:v>
                </c:pt>
                <c:pt idx="870">
                  <c:v>43.11099999999999</c:v>
                </c:pt>
                <c:pt idx="871">
                  <c:v>46.477000000000004</c:v>
                </c:pt>
                <c:pt idx="872">
                  <c:v>50</c:v>
                </c:pt>
                <c:pt idx="873">
                  <c:v>101.77799999999999</c:v>
                </c:pt>
                <c:pt idx="874">
                  <c:v>105.761</c:v>
                </c:pt>
                <c:pt idx="875">
                  <c:v>109.97499999999999</c:v>
                </c:pt>
                <c:pt idx="876">
                  <c:v>114.42599999999999</c:v>
                </c:pt>
                <c:pt idx="877">
                  <c:v>119.15700000000001</c:v>
                </c:pt>
                <c:pt idx="878">
                  <c:v>124.149</c:v>
                </c:pt>
                <c:pt idx="879">
                  <c:v>129.39599999999999</c:v>
                </c:pt>
                <c:pt idx="880">
                  <c:v>134.88399999999999</c:v>
                </c:pt>
                <c:pt idx="881">
                  <c:v>140.58699999999999</c:v>
                </c:pt>
                <c:pt idx="882">
                  <c:v>146.47499999999999</c:v>
                </c:pt>
                <c:pt idx="883">
                  <c:v>152.50899999999999</c:v>
                </c:pt>
                <c:pt idx="884">
                  <c:v>159.67599999999999</c:v>
                </c:pt>
                <c:pt idx="885">
                  <c:v>166.625</c:v>
                </c:pt>
                <c:pt idx="886">
                  <c:v>173.35</c:v>
                </c:pt>
                <c:pt idx="887">
                  <c:v>179.809</c:v>
                </c:pt>
                <c:pt idx="888">
                  <c:v>184.31</c:v>
                </c:pt>
                <c:pt idx="889">
                  <c:v>189.566</c:v>
                </c:pt>
                <c:pt idx="890">
                  <c:v>194.90299999999999</c:v>
                </c:pt>
                <c:pt idx="891">
                  <c:v>200.048</c:v>
                </c:pt>
                <c:pt idx="892">
                  <c:v>204.88</c:v>
                </c:pt>
                <c:pt idx="893">
                  <c:v>209.32400000000001</c:v>
                </c:pt>
                <c:pt idx="894">
                  <c:v>213.32400000000001</c:v>
                </c:pt>
                <c:pt idx="895">
                  <c:v>216.81599999999997</c:v>
                </c:pt>
                <c:pt idx="896">
                  <c:v>219.779</c:v>
                </c:pt>
                <c:pt idx="897">
                  <c:v>222.20600000000002</c:v>
                </c:pt>
                <c:pt idx="898">
                  <c:v>224.06400000000002</c:v>
                </c:pt>
                <c:pt idx="899">
                  <c:v>225.41300000000001</c:v>
                </c:pt>
                <c:pt idx="900">
                  <c:v>226.10899999999998</c:v>
                </c:pt>
                <c:pt idx="901">
                  <c:v>226.125</c:v>
                </c:pt>
                <c:pt idx="902">
                  <c:v>225.50900000000001</c:v>
                </c:pt>
                <c:pt idx="903">
                  <c:v>224.346</c:v>
                </c:pt>
                <c:pt idx="904">
                  <c:v>222.803</c:v>
                </c:pt>
                <c:pt idx="905">
                  <c:v>220.96699999999998</c:v>
                </c:pt>
                <c:pt idx="906">
                  <c:v>218.87</c:v>
                </c:pt>
                <c:pt idx="907">
                  <c:v>216.34199999999998</c:v>
                </c:pt>
                <c:pt idx="908">
                  <c:v>213.85</c:v>
                </c:pt>
                <c:pt idx="909">
                  <c:v>211.518</c:v>
                </c:pt>
                <c:pt idx="910">
                  <c:v>209.15799999999999</c:v>
                </c:pt>
                <c:pt idx="911">
                  <c:v>206.673</c:v>
                </c:pt>
                <c:pt idx="912">
                  <c:v>204.33799999999999</c:v>
                </c:pt>
                <c:pt idx="913">
                  <c:v>202.06200000000001</c:v>
                </c:pt>
                <c:pt idx="914">
                  <c:v>199.81</c:v>
                </c:pt>
                <c:pt idx="915">
                  <c:v>197.226</c:v>
                </c:pt>
                <c:pt idx="916">
                  <c:v>194.67500000000001</c:v>
                </c:pt>
                <c:pt idx="917">
                  <c:v>191.74700000000001</c:v>
                </c:pt>
                <c:pt idx="918">
                  <c:v>189.11199999999999</c:v>
                </c:pt>
                <c:pt idx="919">
                  <c:v>186.124</c:v>
                </c:pt>
                <c:pt idx="920">
                  <c:v>183.45599999999999</c:v>
                </c:pt>
                <c:pt idx="921">
                  <c:v>180.54300000000001</c:v>
                </c:pt>
                <c:pt idx="922">
                  <c:v>177.916</c:v>
                </c:pt>
                <c:pt idx="923">
                  <c:v>175.13900000000001</c:v>
                </c:pt>
                <c:pt idx="924">
                  <c:v>172.58600000000001</c:v>
                </c:pt>
                <c:pt idx="925">
                  <c:v>169.96100000000001</c:v>
                </c:pt>
                <c:pt idx="926">
                  <c:v>167.49100000000001</c:v>
                </c:pt>
                <c:pt idx="927">
                  <c:v>165</c:v>
                </c:pt>
                <c:pt idx="928">
                  <c:v>162.61500000000001</c:v>
                </c:pt>
                <c:pt idx="929">
                  <c:v>160.239</c:v>
                </c:pt>
                <c:pt idx="930">
                  <c:v>157.94</c:v>
                </c:pt>
                <c:pt idx="931">
                  <c:v>155.672</c:v>
                </c:pt>
                <c:pt idx="932">
                  <c:v>153.45400000000001</c:v>
                </c:pt>
                <c:pt idx="933">
                  <c:v>151.286</c:v>
                </c:pt>
                <c:pt idx="934">
                  <c:v>149.18</c:v>
                </c:pt>
                <c:pt idx="935">
                  <c:v>147.13399999999999</c:v>
                </c:pt>
                <c:pt idx="936">
                  <c:v>145.14400000000001</c:v>
                </c:pt>
                <c:pt idx="937">
                  <c:v>143.19499999999999</c:v>
                </c:pt>
                <c:pt idx="938">
                  <c:v>141.30199999999999</c:v>
                </c:pt>
                <c:pt idx="939">
                  <c:v>139.67099999999999</c:v>
                </c:pt>
                <c:pt idx="940">
                  <c:v>137.91200000000001</c:v>
                </c:pt>
                <c:pt idx="941">
                  <c:v>136.33099999999999</c:v>
                </c:pt>
                <c:pt idx="942">
                  <c:v>134.61199999999999</c:v>
                </c:pt>
                <c:pt idx="943">
                  <c:v>133.02699999999999</c:v>
                </c:pt>
                <c:pt idx="944">
                  <c:v>131.304</c:v>
                </c:pt>
                <c:pt idx="945">
                  <c:v>129.79300000000001</c:v>
                </c:pt>
                <c:pt idx="946">
                  <c:v>128.148</c:v>
                </c:pt>
                <c:pt idx="947">
                  <c:v>126.74799999999999</c:v>
                </c:pt>
                <c:pt idx="948">
                  <c:v>125.18199999999999</c:v>
                </c:pt>
                <c:pt idx="949">
                  <c:v>123.892</c:v>
                </c:pt>
                <c:pt idx="950">
                  <c:v>122.37899999999999</c:v>
                </c:pt>
                <c:pt idx="951">
                  <c:v>121.16900000000001</c:v>
                </c:pt>
                <c:pt idx="952">
                  <c:v>119.83600000000001</c:v>
                </c:pt>
                <c:pt idx="953">
                  <c:v>118.68700000000001</c:v>
                </c:pt>
                <c:pt idx="954">
                  <c:v>117.41499999999999</c:v>
                </c:pt>
                <c:pt idx="955">
                  <c:v>116.32599999999999</c:v>
                </c:pt>
                <c:pt idx="956">
                  <c:v>115.102</c:v>
                </c:pt>
                <c:pt idx="957">
                  <c:v>114.078</c:v>
                </c:pt>
                <c:pt idx="958">
                  <c:v>112.84899999999999</c:v>
                </c:pt>
                <c:pt idx="959">
                  <c:v>111.87</c:v>
                </c:pt>
                <c:pt idx="960">
                  <c:v>110.66900000000001</c:v>
                </c:pt>
                <c:pt idx="961">
                  <c:v>109.72300000000001</c:v>
                </c:pt>
                <c:pt idx="962">
                  <c:v>108.80199999999999</c:v>
                </c:pt>
                <c:pt idx="963">
                  <c:v>107.886</c:v>
                </c:pt>
                <c:pt idx="964">
                  <c:v>106.97499999999999</c:v>
                </c:pt>
                <c:pt idx="965">
                  <c:v>106.09399999999999</c:v>
                </c:pt>
                <c:pt idx="966">
                  <c:v>105.18299999999999</c:v>
                </c:pt>
                <c:pt idx="967">
                  <c:v>104.32499999999999</c:v>
                </c:pt>
                <c:pt idx="968">
                  <c:v>103.43100000000001</c:v>
                </c:pt>
                <c:pt idx="969">
                  <c:v>102.596</c:v>
                </c:pt>
                <c:pt idx="970">
                  <c:v>101.73699999999999</c:v>
                </c:pt>
                <c:pt idx="971">
                  <c:v>100.94900000000001</c:v>
                </c:pt>
                <c:pt idx="972">
                  <c:v>100.11199999999999</c:v>
                </c:pt>
                <c:pt idx="973">
                  <c:v>99.330000000000013</c:v>
                </c:pt>
                <c:pt idx="974">
                  <c:v>98.526999999999987</c:v>
                </c:pt>
                <c:pt idx="975">
                  <c:v>97.793000000000006</c:v>
                </c:pt>
                <c:pt idx="976">
                  <c:v>97.050000000000011</c:v>
                </c:pt>
                <c:pt idx="977">
                  <c:v>96.348000000000013</c:v>
                </c:pt>
                <c:pt idx="978">
                  <c:v>95.652999999999992</c:v>
                </c:pt>
                <c:pt idx="979">
                  <c:v>95.01400000000001</c:v>
                </c:pt>
                <c:pt idx="980">
                  <c:v>94.34899999999999</c:v>
                </c:pt>
                <c:pt idx="981">
                  <c:v>93.738</c:v>
                </c:pt>
                <c:pt idx="982">
                  <c:v>93.102000000000004</c:v>
                </c:pt>
                <c:pt idx="983">
                  <c:v>92.522999999999996</c:v>
                </c:pt>
                <c:pt idx="984">
                  <c:v>91.917000000000002</c:v>
                </c:pt>
                <c:pt idx="985">
                  <c:v>91.369</c:v>
                </c:pt>
                <c:pt idx="986">
                  <c:v>90.747000000000014</c:v>
                </c:pt>
                <c:pt idx="987">
                  <c:v>90.171999999999997</c:v>
                </c:pt>
                <c:pt idx="988">
                  <c:v>89.575999999999993</c:v>
                </c:pt>
                <c:pt idx="989">
                  <c:v>89.048000000000002</c:v>
                </c:pt>
                <c:pt idx="990">
                  <c:v>88.455000000000013</c:v>
                </c:pt>
                <c:pt idx="991">
                  <c:v>87.972999999999999</c:v>
                </c:pt>
                <c:pt idx="992">
                  <c:v>87.436000000000007</c:v>
                </c:pt>
                <c:pt idx="993">
                  <c:v>86.986000000000004</c:v>
                </c:pt>
                <c:pt idx="994">
                  <c:v>86.488</c:v>
                </c:pt>
                <c:pt idx="995">
                  <c:v>86.078000000000003</c:v>
                </c:pt>
                <c:pt idx="996">
                  <c:v>85.617000000000004</c:v>
                </c:pt>
                <c:pt idx="997">
                  <c:v>85.242000000000004</c:v>
                </c:pt>
                <c:pt idx="998">
                  <c:v>36.816000000000003</c:v>
                </c:pt>
                <c:pt idx="999">
                  <c:v>36.489999999999995</c:v>
                </c:pt>
                <c:pt idx="1000">
                  <c:v>36.11</c:v>
                </c:pt>
                <c:pt idx="1001">
                  <c:v>35.796999999999997</c:v>
                </c:pt>
                <c:pt idx="1002">
                  <c:v>35.424999999999997</c:v>
                </c:pt>
                <c:pt idx="1003">
                  <c:v>35.137</c:v>
                </c:pt>
                <c:pt idx="1004">
                  <c:v>34.843999999999994</c:v>
                </c:pt>
                <c:pt idx="1005">
                  <c:v>34.572000000000003</c:v>
                </c:pt>
                <c:pt idx="1006">
                  <c:v>34.272000000000006</c:v>
                </c:pt>
                <c:pt idx="1007">
                  <c:v>34.028999999999996</c:v>
                </c:pt>
                <c:pt idx="1008">
                  <c:v>33.754000000000005</c:v>
                </c:pt>
                <c:pt idx="1009">
                  <c:v>33.531999999999996</c:v>
                </c:pt>
                <c:pt idx="1010">
                  <c:v>33.299999999999997</c:v>
                </c:pt>
                <c:pt idx="1011">
                  <c:v>33.099999999999994</c:v>
                </c:pt>
                <c:pt idx="1012">
                  <c:v>32.897000000000006</c:v>
                </c:pt>
                <c:pt idx="1013">
                  <c:v>32.704999999999998</c:v>
                </c:pt>
                <c:pt idx="1014">
                  <c:v>32.525000000000006</c:v>
                </c:pt>
                <c:pt idx="1015">
                  <c:v>32.355999999999995</c:v>
                </c:pt>
                <c:pt idx="1016">
                  <c:v>32.201999999999998</c:v>
                </c:pt>
                <c:pt idx="1017">
                  <c:v>32.058000000000007</c:v>
                </c:pt>
                <c:pt idx="1018">
                  <c:v>31.918999999999997</c:v>
                </c:pt>
                <c:pt idx="1019">
                  <c:v>31.790000000000006</c:v>
                </c:pt>
                <c:pt idx="1020">
                  <c:v>31.667000000000002</c:v>
                </c:pt>
                <c:pt idx="1021">
                  <c:v>31.552999999999997</c:v>
                </c:pt>
                <c:pt idx="1022">
                  <c:v>31.448999999999998</c:v>
                </c:pt>
                <c:pt idx="1023">
                  <c:v>31.355999999999995</c:v>
                </c:pt>
                <c:pt idx="1024">
                  <c:v>31.275000000000006</c:v>
                </c:pt>
                <c:pt idx="1025">
                  <c:v>31.206999999999994</c:v>
                </c:pt>
                <c:pt idx="1026">
                  <c:v>31.150000000000006</c:v>
                </c:pt>
                <c:pt idx="1027">
                  <c:v>31.105000000000004</c:v>
                </c:pt>
                <c:pt idx="1028">
                  <c:v>31.070999999999998</c:v>
                </c:pt>
                <c:pt idx="1029">
                  <c:v>31.048000000000002</c:v>
                </c:pt>
                <c:pt idx="1030">
                  <c:v>31.031999999999996</c:v>
                </c:pt>
                <c:pt idx="1031">
                  <c:v>31.025999999999996</c:v>
                </c:pt>
                <c:pt idx="1032">
                  <c:v>31.027000000000001</c:v>
                </c:pt>
                <c:pt idx="1033">
                  <c:v>31.037000000000006</c:v>
                </c:pt>
                <c:pt idx="1034">
                  <c:v>31.052999999999997</c:v>
                </c:pt>
                <c:pt idx="1035">
                  <c:v>31.078000000000003</c:v>
                </c:pt>
                <c:pt idx="1036">
                  <c:v>31.11</c:v>
                </c:pt>
                <c:pt idx="1037">
                  <c:v>31.147999999999996</c:v>
                </c:pt>
                <c:pt idx="1038">
                  <c:v>31.192999999999998</c:v>
                </c:pt>
                <c:pt idx="1039">
                  <c:v>31.244</c:v>
                </c:pt>
                <c:pt idx="1040">
                  <c:v>31.301000000000002</c:v>
                </c:pt>
                <c:pt idx="1041">
                  <c:v>31.366</c:v>
                </c:pt>
                <c:pt idx="1042">
                  <c:v>31.436999999999998</c:v>
                </c:pt>
                <c:pt idx="1043">
                  <c:v>31.513000000000005</c:v>
                </c:pt>
                <c:pt idx="1044">
                  <c:v>31.594999999999999</c:v>
                </c:pt>
                <c:pt idx="1045">
                  <c:v>31.680999999999997</c:v>
                </c:pt>
                <c:pt idx="1046">
                  <c:v>31.775000000000006</c:v>
                </c:pt>
                <c:pt idx="1047">
                  <c:v>31.873999999999995</c:v>
                </c:pt>
                <c:pt idx="1048">
                  <c:v>31.977999999999994</c:v>
                </c:pt>
                <c:pt idx="1049">
                  <c:v>32.085999999999999</c:v>
                </c:pt>
                <c:pt idx="1050">
                  <c:v>32.197000000000003</c:v>
                </c:pt>
                <c:pt idx="1051">
                  <c:v>32.311000000000007</c:v>
                </c:pt>
                <c:pt idx="1052">
                  <c:v>32.427999999999997</c:v>
                </c:pt>
                <c:pt idx="1053">
                  <c:v>32.549000000000007</c:v>
                </c:pt>
                <c:pt idx="1054">
                  <c:v>32.671999999999997</c:v>
                </c:pt>
                <c:pt idx="1055">
                  <c:v>32.796000000000006</c:v>
                </c:pt>
                <c:pt idx="1056">
                  <c:v>32.924000000000007</c:v>
                </c:pt>
                <c:pt idx="1057">
                  <c:v>33.055000000000007</c:v>
                </c:pt>
                <c:pt idx="1058">
                  <c:v>33.180999999999997</c:v>
                </c:pt>
                <c:pt idx="1059">
                  <c:v>33.308999999999997</c:v>
                </c:pt>
                <c:pt idx="1060">
                  <c:v>33.444000000000003</c:v>
                </c:pt>
                <c:pt idx="1061">
                  <c:v>33.576999999999998</c:v>
                </c:pt>
                <c:pt idx="1062">
                  <c:v>33.713999999999999</c:v>
                </c:pt>
                <c:pt idx="1063">
                  <c:v>33.852000000000004</c:v>
                </c:pt>
                <c:pt idx="1064">
                  <c:v>33.991</c:v>
                </c:pt>
                <c:pt idx="1065">
                  <c:v>34.129999999999995</c:v>
                </c:pt>
                <c:pt idx="1066">
                  <c:v>34.269999999999996</c:v>
                </c:pt>
                <c:pt idx="1067">
                  <c:v>34.400999999999996</c:v>
                </c:pt>
                <c:pt idx="1068">
                  <c:v>34.531999999999996</c:v>
                </c:pt>
                <c:pt idx="1069">
                  <c:v>34.668000000000006</c:v>
                </c:pt>
                <c:pt idx="1070">
                  <c:v>34.802000000000007</c:v>
                </c:pt>
                <c:pt idx="1071">
                  <c:v>34.933999999999997</c:v>
                </c:pt>
                <c:pt idx="1072">
                  <c:v>35.066000000000003</c:v>
                </c:pt>
                <c:pt idx="1073">
                  <c:v>35.191000000000003</c:v>
                </c:pt>
                <c:pt idx="1074">
                  <c:v>35.313000000000002</c:v>
                </c:pt>
                <c:pt idx="1075">
                  <c:v>35.433999999999997</c:v>
                </c:pt>
                <c:pt idx="1076">
                  <c:v>35.558999999999997</c:v>
                </c:pt>
                <c:pt idx="1077">
                  <c:v>35.680000000000007</c:v>
                </c:pt>
                <c:pt idx="1078">
                  <c:v>35.798000000000002</c:v>
                </c:pt>
                <c:pt idx="1079">
                  <c:v>35.912000000000006</c:v>
                </c:pt>
                <c:pt idx="1080">
                  <c:v>36.024000000000001</c:v>
                </c:pt>
                <c:pt idx="1081">
                  <c:v>36.129000000000005</c:v>
                </c:pt>
                <c:pt idx="1082">
                  <c:v>36.228999999999999</c:v>
                </c:pt>
                <c:pt idx="1083">
                  <c:v>36.322999999999993</c:v>
                </c:pt>
                <c:pt idx="1084">
                  <c:v>36.406999999999996</c:v>
                </c:pt>
                <c:pt idx="1085">
                  <c:v>36.486000000000004</c:v>
                </c:pt>
                <c:pt idx="1086">
                  <c:v>36.561000000000007</c:v>
                </c:pt>
                <c:pt idx="1087">
                  <c:v>36.628</c:v>
                </c:pt>
                <c:pt idx="1088">
                  <c:v>36.69</c:v>
                </c:pt>
                <c:pt idx="1089">
                  <c:v>36.744</c:v>
                </c:pt>
                <c:pt idx="1090">
                  <c:v>36.792000000000002</c:v>
                </c:pt>
                <c:pt idx="1091">
                  <c:v>36.832999999999998</c:v>
                </c:pt>
                <c:pt idx="1092">
                  <c:v>36.867999999999995</c:v>
                </c:pt>
                <c:pt idx="1093">
                  <c:v>36.897000000000006</c:v>
                </c:pt>
                <c:pt idx="1094">
                  <c:v>36.92</c:v>
                </c:pt>
                <c:pt idx="1095">
                  <c:v>36.936999999999998</c:v>
                </c:pt>
                <c:pt idx="1096">
                  <c:v>36.947999999999993</c:v>
                </c:pt>
                <c:pt idx="1097">
                  <c:v>36.953000000000003</c:v>
                </c:pt>
                <c:pt idx="1098">
                  <c:v>36.953000000000003</c:v>
                </c:pt>
                <c:pt idx="1099">
                  <c:v>36.945999999999998</c:v>
                </c:pt>
                <c:pt idx="1100">
                  <c:v>36.932000000000002</c:v>
                </c:pt>
                <c:pt idx="1101">
                  <c:v>36.912999999999997</c:v>
                </c:pt>
                <c:pt idx="1102">
                  <c:v>36.887</c:v>
                </c:pt>
                <c:pt idx="1103">
                  <c:v>36.853999999999999</c:v>
                </c:pt>
                <c:pt idx="1104">
                  <c:v>36.814999999999998</c:v>
                </c:pt>
                <c:pt idx="1105">
                  <c:v>36.769999999999996</c:v>
                </c:pt>
                <c:pt idx="1106">
                  <c:v>36.718000000000004</c:v>
                </c:pt>
                <c:pt idx="1107">
                  <c:v>36.659999999999997</c:v>
                </c:pt>
                <c:pt idx="1108">
                  <c:v>36.596999999999994</c:v>
                </c:pt>
                <c:pt idx="1109">
                  <c:v>36.527000000000001</c:v>
                </c:pt>
                <c:pt idx="1110">
                  <c:v>36.450999999999993</c:v>
                </c:pt>
                <c:pt idx="1111">
                  <c:v>36.369</c:v>
                </c:pt>
                <c:pt idx="1112">
                  <c:v>36.281000000000006</c:v>
                </c:pt>
                <c:pt idx="1113">
                  <c:v>36.186999999999998</c:v>
                </c:pt>
                <c:pt idx="1114">
                  <c:v>36.087999999999994</c:v>
                </c:pt>
                <c:pt idx="1115">
                  <c:v>35.983999999999995</c:v>
                </c:pt>
                <c:pt idx="1116">
                  <c:v>35.873999999999995</c:v>
                </c:pt>
                <c:pt idx="1117">
                  <c:v>35.760000000000005</c:v>
                </c:pt>
                <c:pt idx="1118">
                  <c:v>35.638999999999996</c:v>
                </c:pt>
                <c:pt idx="1119">
                  <c:v>35.513000000000005</c:v>
                </c:pt>
                <c:pt idx="1120">
                  <c:v>35.379999999999995</c:v>
                </c:pt>
                <c:pt idx="1121">
                  <c:v>35.242000000000004</c:v>
                </c:pt>
                <c:pt idx="1122">
                  <c:v>35.097999999999999</c:v>
                </c:pt>
                <c:pt idx="1123">
                  <c:v>34.948999999999998</c:v>
                </c:pt>
                <c:pt idx="1124">
                  <c:v>34.795000000000002</c:v>
                </c:pt>
                <c:pt idx="1125">
                  <c:v>34.641999999999996</c:v>
                </c:pt>
                <c:pt idx="1126">
                  <c:v>34.483999999999995</c:v>
                </c:pt>
                <c:pt idx="1127">
                  <c:v>34.322000000000003</c:v>
                </c:pt>
                <c:pt idx="1128">
                  <c:v>34.155000000000001</c:v>
                </c:pt>
                <c:pt idx="1129">
                  <c:v>33.983000000000004</c:v>
                </c:pt>
                <c:pt idx="1130">
                  <c:v>33.808999999999997</c:v>
                </c:pt>
                <c:pt idx="1131">
                  <c:v>33.635000000000005</c:v>
                </c:pt>
                <c:pt idx="1132">
                  <c:v>33.457999999999998</c:v>
                </c:pt>
                <c:pt idx="1133">
                  <c:v>33.281999999999996</c:v>
                </c:pt>
                <c:pt idx="1134">
                  <c:v>33.102999999999994</c:v>
                </c:pt>
                <c:pt idx="1135">
                  <c:v>32.921000000000006</c:v>
                </c:pt>
                <c:pt idx="1136">
                  <c:v>32.734999999999999</c:v>
                </c:pt>
                <c:pt idx="1137">
                  <c:v>32.546999999999997</c:v>
                </c:pt>
                <c:pt idx="1138">
                  <c:v>32.358999999999995</c:v>
                </c:pt>
                <c:pt idx="1139">
                  <c:v>32.167000000000002</c:v>
                </c:pt>
                <c:pt idx="1140">
                  <c:v>31.97</c:v>
                </c:pt>
                <c:pt idx="1141">
                  <c:v>31.771000000000001</c:v>
                </c:pt>
                <c:pt idx="1142">
                  <c:v>31.569000000000003</c:v>
                </c:pt>
                <c:pt idx="1143">
                  <c:v>31.366</c:v>
                </c:pt>
                <c:pt idx="1144">
                  <c:v>31.162000000000006</c:v>
                </c:pt>
                <c:pt idx="1145">
                  <c:v>30.956999999999994</c:v>
                </c:pt>
                <c:pt idx="1146">
                  <c:v>30.751999999999995</c:v>
                </c:pt>
                <c:pt idx="1147">
                  <c:v>30.545000000000002</c:v>
                </c:pt>
                <c:pt idx="1148">
                  <c:v>30.335999999999999</c:v>
                </c:pt>
                <c:pt idx="1149">
                  <c:v>30.126999999999995</c:v>
                </c:pt>
                <c:pt idx="1150">
                  <c:v>29.915999999999997</c:v>
                </c:pt>
                <c:pt idx="1151">
                  <c:v>29.703000000000003</c:v>
                </c:pt>
                <c:pt idx="1152">
                  <c:v>29.498000000000005</c:v>
                </c:pt>
                <c:pt idx="1153">
                  <c:v>29.292000000000002</c:v>
                </c:pt>
                <c:pt idx="1154">
                  <c:v>29.084999999999994</c:v>
                </c:pt>
                <c:pt idx="1155">
                  <c:v>28.876000000000005</c:v>
                </c:pt>
                <c:pt idx="1156">
                  <c:v>28.667000000000002</c:v>
                </c:pt>
                <c:pt idx="1157">
                  <c:v>28.456999999999994</c:v>
                </c:pt>
                <c:pt idx="1158">
                  <c:v>28.245999999999995</c:v>
                </c:pt>
                <c:pt idx="1159">
                  <c:v>28.034999999999997</c:v>
                </c:pt>
                <c:pt idx="1160">
                  <c:v>27.822000000000003</c:v>
                </c:pt>
                <c:pt idx="1161">
                  <c:v>27.608999999999995</c:v>
                </c:pt>
                <c:pt idx="1162">
                  <c:v>27.394999999999996</c:v>
                </c:pt>
                <c:pt idx="1163">
                  <c:v>27.182000000000002</c:v>
                </c:pt>
                <c:pt idx="1164">
                  <c:v>26.966999999999999</c:v>
                </c:pt>
                <c:pt idx="1165">
                  <c:v>26.753</c:v>
                </c:pt>
                <c:pt idx="1166">
                  <c:v>26.536000000000001</c:v>
                </c:pt>
                <c:pt idx="1167">
                  <c:v>26.308000000000007</c:v>
                </c:pt>
                <c:pt idx="1168">
                  <c:v>26.078999999999994</c:v>
                </c:pt>
                <c:pt idx="1169">
                  <c:v>25.849999999999994</c:v>
                </c:pt>
                <c:pt idx="1170">
                  <c:v>25.620000000000005</c:v>
                </c:pt>
                <c:pt idx="1171">
                  <c:v>25.39</c:v>
                </c:pt>
                <c:pt idx="1172">
                  <c:v>25.159999999999997</c:v>
                </c:pt>
                <c:pt idx="1173">
                  <c:v>24.932000000000002</c:v>
                </c:pt>
                <c:pt idx="1174">
                  <c:v>24.700999999999993</c:v>
                </c:pt>
                <c:pt idx="1175">
                  <c:v>24.468000000000004</c:v>
                </c:pt>
                <c:pt idx="1176">
                  <c:v>24.236999999999995</c:v>
                </c:pt>
                <c:pt idx="1177">
                  <c:v>24.010999999999996</c:v>
                </c:pt>
                <c:pt idx="1178">
                  <c:v>23.796999999999997</c:v>
                </c:pt>
                <c:pt idx="1179">
                  <c:v>23.593999999999994</c:v>
                </c:pt>
                <c:pt idx="1180">
                  <c:v>23.39</c:v>
                </c:pt>
                <c:pt idx="1181">
                  <c:v>23.188999999999993</c:v>
                </c:pt>
                <c:pt idx="1182">
                  <c:v>22.980999999999995</c:v>
                </c:pt>
                <c:pt idx="1183">
                  <c:v>22.756</c:v>
                </c:pt>
                <c:pt idx="1184">
                  <c:v>22.525999999999996</c:v>
                </c:pt>
                <c:pt idx="1185">
                  <c:v>22.292000000000002</c:v>
                </c:pt>
                <c:pt idx="1186">
                  <c:v>22.061999999999998</c:v>
                </c:pt>
                <c:pt idx="1187">
                  <c:v>21.835999999999999</c:v>
                </c:pt>
                <c:pt idx="1188">
                  <c:v>21.611000000000004</c:v>
                </c:pt>
                <c:pt idx="1189">
                  <c:v>21.385999999999996</c:v>
                </c:pt>
                <c:pt idx="1190">
                  <c:v>21.161000000000001</c:v>
                </c:pt>
                <c:pt idx="1191">
                  <c:v>20.936999999999998</c:v>
                </c:pt>
                <c:pt idx="1192">
                  <c:v>20.712999999999994</c:v>
                </c:pt>
                <c:pt idx="1193">
                  <c:v>20.488</c:v>
                </c:pt>
                <c:pt idx="1194">
                  <c:v>20.265000000000001</c:v>
                </c:pt>
                <c:pt idx="1195">
                  <c:v>20.043000000000006</c:v>
                </c:pt>
                <c:pt idx="1196">
                  <c:v>19.811000000000007</c:v>
                </c:pt>
                <c:pt idx="1197">
                  <c:v>19.578000000000003</c:v>
                </c:pt>
                <c:pt idx="1198">
                  <c:v>19.347999999999999</c:v>
                </c:pt>
                <c:pt idx="1199">
                  <c:v>19.119</c:v>
                </c:pt>
                <c:pt idx="1200">
                  <c:v>18.888999999999996</c:v>
                </c:pt>
                <c:pt idx="1201">
                  <c:v>18.658000000000001</c:v>
                </c:pt>
                <c:pt idx="1202">
                  <c:v>18.426000000000002</c:v>
                </c:pt>
                <c:pt idx="1203">
                  <c:v>18.194000000000003</c:v>
                </c:pt>
                <c:pt idx="1204">
                  <c:v>17.968000000000004</c:v>
                </c:pt>
                <c:pt idx="1205">
                  <c:v>17.751000000000005</c:v>
                </c:pt>
                <c:pt idx="1206">
                  <c:v>17.542000000000002</c:v>
                </c:pt>
                <c:pt idx="1207">
                  <c:v>17.329999999999998</c:v>
                </c:pt>
                <c:pt idx="1208">
                  <c:v>17.114999999999995</c:v>
                </c:pt>
                <c:pt idx="1209">
                  <c:v>16.896000000000001</c:v>
                </c:pt>
                <c:pt idx="1210">
                  <c:v>16.677999999999997</c:v>
                </c:pt>
                <c:pt idx="1211">
                  <c:v>16.459000000000003</c:v>
                </c:pt>
                <c:pt idx="1212">
                  <c:v>16.239999999999995</c:v>
                </c:pt>
                <c:pt idx="1213">
                  <c:v>16.019000000000005</c:v>
                </c:pt>
                <c:pt idx="1214">
                  <c:v>15.798000000000002</c:v>
                </c:pt>
                <c:pt idx="1215">
                  <c:v>15.572000000000003</c:v>
                </c:pt>
                <c:pt idx="1216">
                  <c:v>15.352999999999994</c:v>
                </c:pt>
                <c:pt idx="1217">
                  <c:v>15.135000000000005</c:v>
                </c:pt>
                <c:pt idx="1218">
                  <c:v>14.921000000000006</c:v>
                </c:pt>
                <c:pt idx="1219">
                  <c:v>14.709999999999994</c:v>
                </c:pt>
                <c:pt idx="1220">
                  <c:v>14.491</c:v>
                </c:pt>
                <c:pt idx="1221">
                  <c:v>14.277000000000001</c:v>
                </c:pt>
                <c:pt idx="1222">
                  <c:v>14.072999999999993</c:v>
                </c:pt>
                <c:pt idx="1223">
                  <c:v>13.867999999999995</c:v>
                </c:pt>
                <c:pt idx="1224">
                  <c:v>13.662000000000006</c:v>
                </c:pt>
                <c:pt idx="1225">
                  <c:v>13.448999999999998</c:v>
                </c:pt>
                <c:pt idx="1226">
                  <c:v>13.239000000000004</c:v>
                </c:pt>
                <c:pt idx="1227">
                  <c:v>13.031000000000006</c:v>
                </c:pt>
                <c:pt idx="1228">
                  <c:v>12.826999999999998</c:v>
                </c:pt>
                <c:pt idx="1229">
                  <c:v>12.629999999999995</c:v>
                </c:pt>
                <c:pt idx="1230">
                  <c:v>12.439999999999998</c:v>
                </c:pt>
                <c:pt idx="1231">
                  <c:v>12.257999999999996</c:v>
                </c:pt>
                <c:pt idx="1232">
                  <c:v>12.081000000000003</c:v>
                </c:pt>
                <c:pt idx="1233">
                  <c:v>11.903999999999996</c:v>
                </c:pt>
                <c:pt idx="1234">
                  <c:v>11.733699999999999</c:v>
                </c:pt>
                <c:pt idx="1235">
                  <c:v>11.556100000000001</c:v>
                </c:pt>
                <c:pt idx="1236">
                  <c:v>11.375100000000003</c:v>
                </c:pt>
                <c:pt idx="1237">
                  <c:v>11.196299999999994</c:v>
                </c:pt>
                <c:pt idx="1238">
                  <c:v>11.026399999999995</c:v>
                </c:pt>
                <c:pt idx="1239">
                  <c:v>10.861800000000002</c:v>
                </c:pt>
                <c:pt idx="1240">
                  <c:v>10.701499999999996</c:v>
                </c:pt>
                <c:pt idx="1241">
                  <c:v>10.544300000000007</c:v>
                </c:pt>
                <c:pt idx="1242">
                  <c:v>10.390100000000004</c:v>
                </c:pt>
                <c:pt idx="1243">
                  <c:v>10.236400000000003</c:v>
                </c:pt>
                <c:pt idx="1244">
                  <c:v>10.083200000000005</c:v>
                </c:pt>
                <c:pt idx="1245">
                  <c:v>9.9305999999999983</c:v>
                </c:pt>
                <c:pt idx="1246">
                  <c:v>9.7793000000000063</c:v>
                </c:pt>
                <c:pt idx="1247">
                  <c:v>9.6286000000000058</c:v>
                </c:pt>
                <c:pt idx="1248">
                  <c:v>9.4796000000000049</c:v>
                </c:pt>
                <c:pt idx="1249">
                  <c:v>9.3399000000000001</c:v>
                </c:pt>
                <c:pt idx="1250">
                  <c:v>9.2038000000000011</c:v>
                </c:pt>
                <c:pt idx="1251">
                  <c:v>9.0685000000000002</c:v>
                </c:pt>
                <c:pt idx="1252">
                  <c:v>8.9294000000000011</c:v>
                </c:pt>
                <c:pt idx="1253">
                  <c:v>8.7925999999999931</c:v>
                </c:pt>
                <c:pt idx="1254">
                  <c:v>8.6577000000000055</c:v>
                </c:pt>
                <c:pt idx="1255">
                  <c:v>8.5250000000000057</c:v>
                </c:pt>
                <c:pt idx="1256">
                  <c:v>8.3940000000000055</c:v>
                </c:pt>
                <c:pt idx="1257">
                  <c:v>8.2694999999999936</c:v>
                </c:pt>
                <c:pt idx="1258">
                  <c:v>8.1473000000000013</c:v>
                </c:pt>
                <c:pt idx="1259">
                  <c:v>8.0271999999999935</c:v>
                </c:pt>
                <c:pt idx="1260">
                  <c:v>7.9093000000000018</c:v>
                </c:pt>
                <c:pt idx="1261">
                  <c:v>7.7930999999999955</c:v>
                </c:pt>
                <c:pt idx="1262">
                  <c:v>7.6787000000000063</c:v>
                </c:pt>
                <c:pt idx="1263">
                  <c:v>7.5661999999999949</c:v>
                </c:pt>
                <c:pt idx="1264">
                  <c:v>7.4561000000000064</c:v>
                </c:pt>
                <c:pt idx="1265">
                  <c:v>7.3485000000000014</c:v>
                </c:pt>
                <c:pt idx="1266">
                  <c:v>7.234099999999998</c:v>
                </c:pt>
                <c:pt idx="1267">
                  <c:v>7.1154999999999973</c:v>
                </c:pt>
                <c:pt idx="1268">
                  <c:v>7.0049000000000063</c:v>
                </c:pt>
                <c:pt idx="1269">
                  <c:v>6.903899999999993</c:v>
                </c:pt>
                <c:pt idx="1270">
                  <c:v>6.811000000000007</c:v>
                </c:pt>
                <c:pt idx="1271">
                  <c:v>6.7232999999999947</c:v>
                </c:pt>
                <c:pt idx="1272">
                  <c:v>6.6372999999999962</c:v>
                </c:pt>
                <c:pt idx="1273">
                  <c:v>6.5516999999999967</c:v>
                </c:pt>
                <c:pt idx="1274">
                  <c:v>6.4646000000000043</c:v>
                </c:pt>
                <c:pt idx="1275">
                  <c:v>6.3752999999999957</c:v>
                </c:pt>
                <c:pt idx="1276">
                  <c:v>6.2882000000000033</c:v>
                </c:pt>
                <c:pt idx="1277">
                  <c:v>6.202699999999993</c:v>
                </c:pt>
                <c:pt idx="1278">
                  <c:v>6.1187999999999931</c:v>
                </c:pt>
                <c:pt idx="1279">
                  <c:v>6.0362999999999971</c:v>
                </c:pt>
                <c:pt idx="1280">
                  <c:v>5.9547000000000025</c:v>
                </c:pt>
                <c:pt idx="1281">
                  <c:v>5.8746000000000009</c:v>
                </c:pt>
                <c:pt idx="1282">
                  <c:v>5.7967000000000013</c:v>
                </c:pt>
                <c:pt idx="1283">
                  <c:v>5.7206000000000046</c:v>
                </c:pt>
                <c:pt idx="1284">
                  <c:v>5.6466000000000065</c:v>
                </c:pt>
                <c:pt idx="1285">
                  <c:v>5.5733000000000033</c:v>
                </c:pt>
                <c:pt idx="1286">
                  <c:v>5.4996000000000009</c:v>
                </c:pt>
                <c:pt idx="1287">
                  <c:v>5.4279999999999973</c:v>
                </c:pt>
                <c:pt idx="1288">
                  <c:v>5.3581999999999965</c:v>
                </c:pt>
                <c:pt idx="1289">
                  <c:v>5.2901999999999987</c:v>
                </c:pt>
                <c:pt idx="1290">
                  <c:v>5.2215999999999951</c:v>
                </c:pt>
                <c:pt idx="1291">
                  <c:v>5.1518999999999977</c:v>
                </c:pt>
                <c:pt idx="1292">
                  <c:v>5.084699999999998</c:v>
                </c:pt>
                <c:pt idx="1293">
                  <c:v>5.0249000000000024</c:v>
                </c:pt>
                <c:pt idx="1294">
                  <c:v>4.968199999999996</c:v>
                </c:pt>
                <c:pt idx="1295">
                  <c:v>4.9089000000000027</c:v>
                </c:pt>
                <c:pt idx="1296">
                  <c:v>4.8466999999999985</c:v>
                </c:pt>
                <c:pt idx="1297">
                  <c:v>4.7866999999999962</c:v>
                </c:pt>
                <c:pt idx="1298">
                  <c:v>4.7313999999999936</c:v>
                </c:pt>
                <c:pt idx="1299">
                  <c:v>4.678600000000003</c:v>
                </c:pt>
                <c:pt idx="1300">
                  <c:v>4.6261999999999972</c:v>
                </c:pt>
                <c:pt idx="1301">
                  <c:v>4.5739999999999981</c:v>
                </c:pt>
                <c:pt idx="1302">
                  <c:v>4.5233000000000061</c:v>
                </c:pt>
                <c:pt idx="1303">
                  <c:v>4.4739000000000004</c:v>
                </c:pt>
                <c:pt idx="1304">
                  <c:v>4.4257000000000062</c:v>
                </c:pt>
                <c:pt idx="1305">
                  <c:v>4.3787999999999982</c:v>
                </c:pt>
                <c:pt idx="1306">
                  <c:v>4.3328999999999951</c:v>
                </c:pt>
                <c:pt idx="1307">
                  <c:v>4.2879999999999967</c:v>
                </c:pt>
                <c:pt idx="1308">
                  <c:v>4.243700000000004</c:v>
                </c:pt>
                <c:pt idx="1309">
                  <c:v>4.2000000000000028</c:v>
                </c:pt>
                <c:pt idx="1310">
                  <c:v>4.1564999999999941</c:v>
                </c:pt>
                <c:pt idx="1311">
                  <c:v>4.1126000000000005</c:v>
                </c:pt>
                <c:pt idx="1312">
                  <c:v>4.0690000000000026</c:v>
                </c:pt>
                <c:pt idx="1313">
                  <c:v>4.0254999999999939</c:v>
                </c:pt>
                <c:pt idx="1314">
                  <c:v>3.9826999999999941</c:v>
                </c:pt>
                <c:pt idx="1315">
                  <c:v>3.9377000000000066</c:v>
                </c:pt>
                <c:pt idx="1316">
                  <c:v>3.892399999999995</c:v>
                </c:pt>
                <c:pt idx="1317">
                  <c:v>3.8460000000000036</c:v>
                </c:pt>
                <c:pt idx="1318">
                  <c:v>3.7985999999999933</c:v>
                </c:pt>
                <c:pt idx="1319">
                  <c:v>3.7511999999999972</c:v>
                </c:pt>
                <c:pt idx="1320">
                  <c:v>3.7047000000000025</c:v>
                </c:pt>
                <c:pt idx="1321">
                  <c:v>3.6585000000000036</c:v>
                </c:pt>
                <c:pt idx="1322">
                  <c:v>3.6118000000000023</c:v>
                </c:pt>
                <c:pt idx="1323">
                  <c:v>3.563999999999993</c:v>
                </c:pt>
                <c:pt idx="1324">
                  <c:v>3.5177000000000049</c:v>
                </c:pt>
                <c:pt idx="1325">
                  <c:v>3.4714000000000027</c:v>
                </c:pt>
                <c:pt idx="1326">
                  <c:v>3.4252999999999929</c:v>
                </c:pt>
                <c:pt idx="1327">
                  <c:v>3.3793000000000006</c:v>
                </c:pt>
                <c:pt idx="1328">
                  <c:v>3.3331000000000017</c:v>
                </c:pt>
                <c:pt idx="1329">
                  <c:v>3.285899999999998</c:v>
                </c:pt>
                <c:pt idx="1330">
                  <c:v>3.2379999999999995</c:v>
                </c:pt>
                <c:pt idx="1331">
                  <c:v>3.184899999999999</c:v>
                </c:pt>
                <c:pt idx="1332">
                  <c:v>3.1354999999999933</c:v>
                </c:pt>
                <c:pt idx="1333">
                  <c:v>3.0863999999999976</c:v>
                </c:pt>
                <c:pt idx="1334">
                  <c:v>3.0353000000000065</c:v>
                </c:pt>
                <c:pt idx="1335">
                  <c:v>2.9784999999999968</c:v>
                </c:pt>
                <c:pt idx="1336">
                  <c:v>2.9248999999999938</c:v>
                </c:pt>
                <c:pt idx="1337">
                  <c:v>2.870900000000006</c:v>
                </c:pt>
                <c:pt idx="1338">
                  <c:v>2.8149999999999977</c:v>
                </c:pt>
                <c:pt idx="1339">
                  <c:v>2.7573000000000008</c:v>
                </c:pt>
                <c:pt idx="1340">
                  <c:v>2.6983000000000033</c:v>
                </c:pt>
                <c:pt idx="1341">
                  <c:v>2.6376000000000062</c:v>
                </c:pt>
                <c:pt idx="1342">
                  <c:v>2.5759000000000043</c:v>
                </c:pt>
                <c:pt idx="1343">
                  <c:v>2.5130999999999943</c:v>
                </c:pt>
                <c:pt idx="1344">
                  <c:v>2.4489999999999981</c:v>
                </c:pt>
                <c:pt idx="1345">
                  <c:v>2.3840000000000003</c:v>
                </c:pt>
                <c:pt idx="1346">
                  <c:v>2.3186000000000035</c:v>
                </c:pt>
                <c:pt idx="1347">
                  <c:v>2.2527999999999935</c:v>
                </c:pt>
                <c:pt idx="1348">
                  <c:v>2.185299999999998</c:v>
                </c:pt>
                <c:pt idx="1349">
                  <c:v>2.1176999999999992</c:v>
                </c:pt>
                <c:pt idx="1350">
                  <c:v>2.0498999999999938</c:v>
                </c:pt>
                <c:pt idx="1351">
                  <c:v>1.981899999999996</c:v>
                </c:pt>
                <c:pt idx="1352">
                  <c:v>1.9129999999999967</c:v>
                </c:pt>
                <c:pt idx="1353">
                  <c:v>1.8423999999999978</c:v>
                </c:pt>
                <c:pt idx="1354">
                  <c:v>1.7708999999999975</c:v>
                </c:pt>
                <c:pt idx="1355">
                  <c:v>1.7004000000000019</c:v>
                </c:pt>
                <c:pt idx="1356">
                  <c:v>1.6295999999999964</c:v>
                </c:pt>
                <c:pt idx="1357">
                  <c:v>1.5575999999999937</c:v>
                </c:pt>
                <c:pt idx="1358">
                  <c:v>1.484099999999998</c:v>
                </c:pt>
                <c:pt idx="1359">
                  <c:v>1.4106000000000023</c:v>
                </c:pt>
                <c:pt idx="1360">
                  <c:v>1.3405000000000058</c:v>
                </c:pt>
                <c:pt idx="1361">
                  <c:v>1.2737999999999943</c:v>
                </c:pt>
                <c:pt idx="1362">
                  <c:v>1.2143999999999977</c:v>
                </c:pt>
                <c:pt idx="1363">
                  <c:v>1.154200000000003</c:v>
                </c:pt>
                <c:pt idx="1364">
                  <c:v>1.0926999999999936</c:v>
                </c:pt>
                <c:pt idx="1365">
                  <c:v>1.0272999999999968</c:v>
                </c:pt>
                <c:pt idx="1366">
                  <c:v>0.9585000000000008</c:v>
                </c:pt>
                <c:pt idx="1367">
                  <c:v>0.89509999999999934</c:v>
                </c:pt>
                <c:pt idx="1368">
                  <c:v>0.84390000000000498</c:v>
                </c:pt>
                <c:pt idx="1369">
                  <c:v>0.79210000000000491</c:v>
                </c:pt>
                <c:pt idx="1370">
                  <c:v>0.73040000000000305</c:v>
                </c:pt>
                <c:pt idx="1371">
                  <c:v>0.66349999999999909</c:v>
                </c:pt>
                <c:pt idx="1372">
                  <c:v>0.59529999999999461</c:v>
                </c:pt>
                <c:pt idx="1373">
                  <c:v>0.52509999999999479</c:v>
                </c:pt>
                <c:pt idx="1374">
                  <c:v>0.45229999999999393</c:v>
                </c:pt>
                <c:pt idx="1375">
                  <c:v>0.37789999999999679</c:v>
                </c:pt>
                <c:pt idx="1376">
                  <c:v>0.30960000000000321</c:v>
                </c:pt>
                <c:pt idx="1377">
                  <c:v>0.24150000000000205</c:v>
                </c:pt>
                <c:pt idx="1378">
                  <c:v>0.17090000000000316</c:v>
                </c:pt>
                <c:pt idx="1379">
                  <c:v>9.8500000000001364E-2</c:v>
                </c:pt>
                <c:pt idx="1380">
                  <c:v>2.7000000000001023E-2</c:v>
                </c:pt>
                <c:pt idx="1381">
                  <c:v>-3.9900000000002933E-2</c:v>
                </c:pt>
                <c:pt idx="1382">
                  <c:v>-0.10150000000000148</c:v>
                </c:pt>
                <c:pt idx="1383">
                  <c:v>-0.15989999999999327</c:v>
                </c:pt>
                <c:pt idx="1384">
                  <c:v>-0.21710000000000207</c:v>
                </c:pt>
                <c:pt idx="1385">
                  <c:v>-0.27429999999999666</c:v>
                </c:pt>
                <c:pt idx="1386">
                  <c:v>-0.33110000000000639</c:v>
                </c:pt>
                <c:pt idx="1387">
                  <c:v>-0.38710000000000377</c:v>
                </c:pt>
                <c:pt idx="1388">
                  <c:v>-0.44360000000000355</c:v>
                </c:pt>
                <c:pt idx="1389">
                  <c:v>-0.49779999999999802</c:v>
                </c:pt>
                <c:pt idx="1390">
                  <c:v>-0.54970000000000141</c:v>
                </c:pt>
                <c:pt idx="1391">
                  <c:v>-0.59969999999999857</c:v>
                </c:pt>
                <c:pt idx="1392">
                  <c:v>-0.64679999999999893</c:v>
                </c:pt>
                <c:pt idx="1393">
                  <c:v>-0.69329999999999359</c:v>
                </c:pt>
                <c:pt idx="1394">
                  <c:v>-0.73869999999999436</c:v>
                </c:pt>
                <c:pt idx="1395">
                  <c:v>-0.78360000000000696</c:v>
                </c:pt>
                <c:pt idx="1396">
                  <c:v>-0.82850000000000534</c:v>
                </c:pt>
                <c:pt idx="1397">
                  <c:v>-0.8714999999999975</c:v>
                </c:pt>
                <c:pt idx="1398">
                  <c:v>-0.91280000000000427</c:v>
                </c:pt>
                <c:pt idx="1399">
                  <c:v>-0.95189999999999486</c:v>
                </c:pt>
                <c:pt idx="1400">
                  <c:v>-0.98829999999999529</c:v>
                </c:pt>
                <c:pt idx="1401">
                  <c:v>-1.0216000000000065</c:v>
                </c:pt>
                <c:pt idx="1402">
                  <c:v>-1.0524999999999949</c:v>
                </c:pt>
                <c:pt idx="1403">
                  <c:v>-1.0811000000000064</c:v>
                </c:pt>
                <c:pt idx="1404">
                  <c:v>-1.1080999999999932</c:v>
                </c:pt>
                <c:pt idx="1405">
                  <c:v>-1.1330999999999989</c:v>
                </c:pt>
                <c:pt idx="1406">
                  <c:v>-1.156400000000005</c:v>
                </c:pt>
                <c:pt idx="1407">
                  <c:v>-1.1779999999999973</c:v>
                </c:pt>
                <c:pt idx="1408">
                  <c:v>-1.1976999999999975</c:v>
                </c:pt>
                <c:pt idx="1409">
                  <c:v>-1.2149000000000001</c:v>
                </c:pt>
                <c:pt idx="1410">
                  <c:v>-1.2313000000000045</c:v>
                </c:pt>
                <c:pt idx="1411">
                  <c:v>-1.2476999999999947</c:v>
                </c:pt>
                <c:pt idx="1412">
                  <c:v>-1.2631999999999977</c:v>
                </c:pt>
                <c:pt idx="1413">
                  <c:v>-1.2759999999999962</c:v>
                </c:pt>
                <c:pt idx="1414">
                  <c:v>-1.2853999999999957</c:v>
                </c:pt>
                <c:pt idx="1415">
                  <c:v>-1.2942000000000036</c:v>
                </c:pt>
                <c:pt idx="1416">
                  <c:v>-1.3019000000000034</c:v>
                </c:pt>
                <c:pt idx="1417">
                  <c:v>-1.3096000000000032</c:v>
                </c:pt>
                <c:pt idx="1418">
                  <c:v>-1.3294000000000068</c:v>
                </c:pt>
                <c:pt idx="1419">
                  <c:v>-1.3478999999999957</c:v>
                </c:pt>
                <c:pt idx="1420">
                  <c:v>-1.3628999999999962</c:v>
                </c:pt>
                <c:pt idx="1421">
                  <c:v>-1.3757999999999981</c:v>
                </c:pt>
                <c:pt idx="1422">
                  <c:v>-1.3867999999999938</c:v>
                </c:pt>
                <c:pt idx="1423">
                  <c:v>-1.3978000000000037</c:v>
                </c:pt>
                <c:pt idx="1424">
                  <c:v>-1.4067000000000007</c:v>
                </c:pt>
                <c:pt idx="1425">
                  <c:v>-1.4132000000000033</c:v>
                </c:pt>
                <c:pt idx="1426">
                  <c:v>-1.4158999999999935</c:v>
                </c:pt>
                <c:pt idx="1427">
                  <c:v>-1.4185999999999979</c:v>
                </c:pt>
                <c:pt idx="1428">
                  <c:v>-1.4181999999999988</c:v>
                </c:pt>
                <c:pt idx="1429">
                  <c:v>-1.415300000000002</c:v>
                </c:pt>
                <c:pt idx="1430">
                  <c:v>-1.4120999999999952</c:v>
                </c:pt>
                <c:pt idx="1431">
                  <c:v>-1.4070999999999998</c:v>
                </c:pt>
                <c:pt idx="1432">
                  <c:v>-1.4010999999999996</c:v>
                </c:pt>
                <c:pt idx="1433">
                  <c:v>-1.3983000000000061</c:v>
                </c:pt>
                <c:pt idx="1434">
                  <c:v>-1.4008000000000038</c:v>
                </c:pt>
                <c:pt idx="1435">
                  <c:v>-1.3915999999999968</c:v>
                </c:pt>
                <c:pt idx="1436">
                  <c:v>-1.3829000000000065</c:v>
                </c:pt>
                <c:pt idx="1437">
                  <c:v>-1.3842999999999961</c:v>
                </c:pt>
                <c:pt idx="1438">
                  <c:v>-1.3890999999999991</c:v>
                </c:pt>
                <c:pt idx="1439">
                  <c:v>-1.3841000000000037</c:v>
                </c:pt>
                <c:pt idx="1440">
                  <c:v>-1.3842999999999961</c:v>
                </c:pt>
                <c:pt idx="1441">
                  <c:v>-1.3739999999999952</c:v>
                </c:pt>
                <c:pt idx="1442">
                  <c:v>-1.3740999999999985</c:v>
                </c:pt>
                <c:pt idx="1443">
                  <c:v>-1.3678000000000026</c:v>
                </c:pt>
                <c:pt idx="1444">
                  <c:v>-1.3695000000000022</c:v>
                </c:pt>
                <c:pt idx="1445">
                  <c:v>-1.3636999999999944</c:v>
                </c:pt>
                <c:pt idx="1446">
                  <c:v>-1.3649999999999949</c:v>
                </c:pt>
                <c:pt idx="1447">
                  <c:v>-1.3641999999999967</c:v>
                </c:pt>
                <c:pt idx="1448">
                  <c:v>-1.3669000000000011</c:v>
                </c:pt>
                <c:pt idx="1449">
                  <c:v>-1.3593999999999937</c:v>
                </c:pt>
                <c:pt idx="1450">
                  <c:v>-1.359800000000007</c:v>
                </c:pt>
                <c:pt idx="1451">
                  <c:v>-1.366100000000003</c:v>
                </c:pt>
                <c:pt idx="1452">
                  <c:v>-1.359499999999997</c:v>
                </c:pt>
                <c:pt idx="1453">
                  <c:v>-1.3637999999999977</c:v>
                </c:pt>
                <c:pt idx="1454">
                  <c:v>-1.3709999999999951</c:v>
                </c:pt>
                <c:pt idx="1455">
                  <c:v>-1.3752999999999957</c:v>
                </c:pt>
                <c:pt idx="1456">
                  <c:v>-1.3892000000000024</c:v>
                </c:pt>
                <c:pt idx="1457">
                  <c:v>-1.3954999999999984</c:v>
                </c:pt>
                <c:pt idx="1458">
                  <c:v>-1.4094999999999942</c:v>
                </c:pt>
                <c:pt idx="1459">
                  <c:v>-1.4214999999999947</c:v>
                </c:pt>
                <c:pt idx="1460">
                  <c:v>-1.4420999999999964</c:v>
                </c:pt>
                <c:pt idx="1461">
                  <c:v>-1.4607000000000028</c:v>
                </c:pt>
                <c:pt idx="1462">
                  <c:v>-1.4774000000000029</c:v>
                </c:pt>
                <c:pt idx="1463">
                  <c:v>-1.5076999999999998</c:v>
                </c:pt>
                <c:pt idx="1464">
                  <c:v>-1.5390000000000015</c:v>
                </c:pt>
                <c:pt idx="1465">
                  <c:v>-1.5694000000000017</c:v>
                </c:pt>
                <c:pt idx="1466">
                  <c:v>-1.6063000000000045</c:v>
                </c:pt>
                <c:pt idx="1467">
                  <c:v>-1.6491999999999933</c:v>
                </c:pt>
                <c:pt idx="1468">
                  <c:v>-1.6951999999999998</c:v>
                </c:pt>
                <c:pt idx="1469">
                  <c:v>-1.7446999999999946</c:v>
                </c:pt>
                <c:pt idx="1470">
                  <c:v>-1.7977000000000061</c:v>
                </c:pt>
                <c:pt idx="1471">
                  <c:v>-1.854699999999994</c:v>
                </c:pt>
                <c:pt idx="1472">
                  <c:v>-1.9157000000000011</c:v>
                </c:pt>
                <c:pt idx="1473">
                  <c:v>-1.9809000000000054</c:v>
                </c:pt>
                <c:pt idx="1474">
                  <c:v>-2.0521999999999991</c:v>
                </c:pt>
                <c:pt idx="1475">
                  <c:v>-2.127200000000002</c:v>
                </c:pt>
                <c:pt idx="1476">
                  <c:v>-2.2055000000000007</c:v>
                </c:pt>
                <c:pt idx="1477">
                  <c:v>-2.2879999999999967</c:v>
                </c:pt>
                <c:pt idx="1478">
                  <c:v>-2.3752999999999957</c:v>
                </c:pt>
                <c:pt idx="1479">
                  <c:v>-2.4676000000000045</c:v>
                </c:pt>
                <c:pt idx="1480">
                  <c:v>-2.564700000000002</c:v>
                </c:pt>
                <c:pt idx="1481">
                  <c:v>-2.6666000000000025</c:v>
                </c:pt>
                <c:pt idx="1482">
                  <c:v>-2.7732000000000028</c:v>
                </c:pt>
                <c:pt idx="1483">
                  <c:v>-2.8845000000000027</c:v>
                </c:pt>
                <c:pt idx="1484">
                  <c:v>-3.0002000000000066</c:v>
                </c:pt>
                <c:pt idx="1485">
                  <c:v>-3.1204000000000036</c:v>
                </c:pt>
                <c:pt idx="1486">
                  <c:v>-3.2449000000000012</c:v>
                </c:pt>
                <c:pt idx="1487">
                  <c:v>-3.3736999999999995</c:v>
                </c:pt>
                <c:pt idx="1488">
                  <c:v>-3.5092999999999961</c:v>
                </c:pt>
                <c:pt idx="1489">
                  <c:v>-3.6501999999999981</c:v>
                </c:pt>
                <c:pt idx="1490">
                  <c:v>-3.7944999999999993</c:v>
                </c:pt>
                <c:pt idx="1491">
                  <c:v>-3.9421999999999997</c:v>
                </c:pt>
                <c:pt idx="1492">
                  <c:v>-4.093199999999996</c:v>
                </c:pt>
                <c:pt idx="1493">
                  <c:v>-4.2467000000000041</c:v>
                </c:pt>
                <c:pt idx="1494">
                  <c:v>-4.3978000000000037</c:v>
                </c:pt>
                <c:pt idx="1495">
                  <c:v>-4.5485000000000042</c:v>
                </c:pt>
                <c:pt idx="1496">
                  <c:v>-4.7022999999999939</c:v>
                </c:pt>
                <c:pt idx="1497">
                  <c:v>-4.8615000000000066</c:v>
                </c:pt>
                <c:pt idx="1498">
                  <c:v>-5.027000000000001</c:v>
                </c:pt>
                <c:pt idx="1499">
                  <c:v>-5.1933999999999969</c:v>
                </c:pt>
                <c:pt idx="1500">
                  <c:v>-5.3626000000000005</c:v>
                </c:pt>
                <c:pt idx="1501">
                  <c:v>-5.537700000000001</c:v>
                </c:pt>
                <c:pt idx="1502">
                  <c:v>-5.7138999999999953</c:v>
                </c:pt>
                <c:pt idx="1503">
                  <c:v>-5.9001999999999981</c:v>
                </c:pt>
                <c:pt idx="1504">
                  <c:v>-6.089100000000002</c:v>
                </c:pt>
                <c:pt idx="1505">
                  <c:v>-6.2805000000000035</c:v>
                </c:pt>
                <c:pt idx="1506">
                  <c:v>-6.4737999999999971</c:v>
                </c:pt>
                <c:pt idx="1507">
                  <c:v>-6.6688000000000045</c:v>
                </c:pt>
                <c:pt idx="1508">
                  <c:v>-6.8652000000000015</c:v>
                </c:pt>
                <c:pt idx="1509">
                  <c:v>-7.0631999999999948</c:v>
                </c:pt>
                <c:pt idx="1510">
                  <c:v>-7.2622999999999962</c:v>
                </c:pt>
                <c:pt idx="1511">
                  <c:v>-7.4621999999999957</c:v>
                </c:pt>
                <c:pt idx="1512">
                  <c:v>-7.6649000000000029</c:v>
                </c:pt>
                <c:pt idx="1513">
                  <c:v>-7.8699000000000012</c:v>
                </c:pt>
                <c:pt idx="1514">
                  <c:v>-8.0747000000000071</c:v>
                </c:pt>
                <c:pt idx="1515">
                  <c:v>-8.2831000000000046</c:v>
                </c:pt>
                <c:pt idx="1516">
                  <c:v>-8.4902000000000015</c:v>
                </c:pt>
                <c:pt idx="1517">
                  <c:v>-8.697100000000006</c:v>
                </c:pt>
                <c:pt idx="1518">
                  <c:v>-8.9037000000000006</c:v>
                </c:pt>
                <c:pt idx="1519">
                  <c:v>-9.104699999999994</c:v>
                </c:pt>
                <c:pt idx="1520">
                  <c:v>-9.3067999999999955</c:v>
                </c:pt>
                <c:pt idx="1521">
                  <c:v>-9.509600000000006</c:v>
                </c:pt>
                <c:pt idx="1522">
                  <c:v>-9.7129000000000048</c:v>
                </c:pt>
                <c:pt idx="1523">
                  <c:v>-9.9151999999999987</c:v>
                </c:pt>
                <c:pt idx="1524">
                  <c:v>-10.116399999999999</c:v>
                </c:pt>
                <c:pt idx="1525">
                  <c:v>-10.316400000000002</c:v>
                </c:pt>
                <c:pt idx="1526">
                  <c:v>-10.514700000000005</c:v>
                </c:pt>
                <c:pt idx="1527">
                  <c:v>-10.711500000000001</c:v>
                </c:pt>
                <c:pt idx="1528">
                  <c:v>-10.905699999999996</c:v>
                </c:pt>
                <c:pt idx="1529">
                  <c:v>-11.096100000000007</c:v>
                </c:pt>
                <c:pt idx="1530">
                  <c:v>-11.282399999999996</c:v>
                </c:pt>
                <c:pt idx="1531">
                  <c:v>-11.463399999999993</c:v>
                </c:pt>
                <c:pt idx="1532">
                  <c:v>-11.634399999999999</c:v>
                </c:pt>
                <c:pt idx="1533">
                  <c:v>-11.803700000000006</c:v>
                </c:pt>
                <c:pt idx="1534">
                  <c:v>-11.971599999999995</c:v>
                </c:pt>
                <c:pt idx="1535">
                  <c:v>-12.138300000000001</c:v>
                </c:pt>
                <c:pt idx="1536">
                  <c:v>-12.304000000000002</c:v>
                </c:pt>
                <c:pt idx="1537">
                  <c:v>-12.468599999999995</c:v>
                </c:pt>
                <c:pt idx="1538">
                  <c:v>-12.632300000000001</c:v>
                </c:pt>
                <c:pt idx="1539">
                  <c:v>-12.794899999999998</c:v>
                </c:pt>
                <c:pt idx="1540">
                  <c:v>-12.956599999999995</c:v>
                </c:pt>
                <c:pt idx="1541">
                  <c:v>-13.124700000000004</c:v>
                </c:pt>
                <c:pt idx="1542">
                  <c:v>-13.284000000000006</c:v>
                </c:pt>
                <c:pt idx="1543">
                  <c:v>-13.447800000000001</c:v>
                </c:pt>
                <c:pt idx="1544">
                  <c:v>-13.610500000000002</c:v>
                </c:pt>
                <c:pt idx="1545">
                  <c:v>-13.770499999999998</c:v>
                </c:pt>
                <c:pt idx="1546">
                  <c:v>-13.927700000000002</c:v>
                </c:pt>
                <c:pt idx="1547">
                  <c:v>-14.081299999999999</c:v>
                </c:pt>
                <c:pt idx="1548">
                  <c:v>-14.229200000000006</c:v>
                </c:pt>
                <c:pt idx="1549">
                  <c:v>-14.373000000000005</c:v>
                </c:pt>
                <c:pt idx="1550">
                  <c:v>-14.515799999999999</c:v>
                </c:pt>
                <c:pt idx="1551">
                  <c:v>-14.655299999999997</c:v>
                </c:pt>
                <c:pt idx="1552">
                  <c:v>-14.791600000000003</c:v>
                </c:pt>
                <c:pt idx="1553">
                  <c:v>-14.921099999999996</c:v>
                </c:pt>
                <c:pt idx="1554">
                  <c:v>-15.045400000000001</c:v>
                </c:pt>
                <c:pt idx="1555">
                  <c:v>-15.168199999999999</c:v>
                </c:pt>
                <c:pt idx="1556">
                  <c:v>-15.289100000000005</c:v>
                </c:pt>
                <c:pt idx="1557">
                  <c:v>-15.410799999999995</c:v>
                </c:pt>
                <c:pt idx="1558">
                  <c:v>-15.5291</c:v>
                </c:pt>
                <c:pt idx="1559">
                  <c:v>-15.644000000000005</c:v>
                </c:pt>
                <c:pt idx="1560">
                  <c:v>-15.755499999999998</c:v>
                </c:pt>
                <c:pt idx="1561">
                  <c:v>-15.863900000000001</c:v>
                </c:pt>
                <c:pt idx="1562">
                  <c:v>-15.968999999999994</c:v>
                </c:pt>
                <c:pt idx="1563">
                  <c:v>-16.071299999999994</c:v>
                </c:pt>
                <c:pt idx="1564">
                  <c:v>-16.170299999999997</c:v>
                </c:pt>
                <c:pt idx="1565">
                  <c:v>-16.266300000000001</c:v>
                </c:pt>
                <c:pt idx="1566">
                  <c:v>-16.359099999999998</c:v>
                </c:pt>
                <c:pt idx="1567">
                  <c:v>-16.449299999999994</c:v>
                </c:pt>
                <c:pt idx="1568">
                  <c:v>-16.536500000000004</c:v>
                </c:pt>
                <c:pt idx="1569">
                  <c:v>-16.620999999999995</c:v>
                </c:pt>
                <c:pt idx="1570">
                  <c:v>-16.702200000000005</c:v>
                </c:pt>
                <c:pt idx="1571">
                  <c:v>-16.780799999999999</c:v>
                </c:pt>
                <c:pt idx="1572">
                  <c:v>-16.855500000000006</c:v>
                </c:pt>
                <c:pt idx="1573">
                  <c:v>-16.928600000000003</c:v>
                </c:pt>
                <c:pt idx="1574">
                  <c:v>-16.996700000000004</c:v>
                </c:pt>
                <c:pt idx="1575">
                  <c:v>-17.064999999999998</c:v>
                </c:pt>
                <c:pt idx="1576">
                  <c:v>-17.127700000000004</c:v>
                </c:pt>
                <c:pt idx="1577">
                  <c:v>-17.188500000000005</c:v>
                </c:pt>
                <c:pt idx="1578">
                  <c:v>-17.244</c:v>
                </c:pt>
                <c:pt idx="1579">
                  <c:v>-17.293899999999994</c:v>
                </c:pt>
                <c:pt idx="1580">
                  <c:v>-17.340000000000003</c:v>
                </c:pt>
                <c:pt idx="1581">
                  <c:v>-17.382599999999996</c:v>
                </c:pt>
                <c:pt idx="1582">
                  <c:v>-17.421899999999994</c:v>
                </c:pt>
                <c:pt idx="1583">
                  <c:v>-17.457700000000003</c:v>
                </c:pt>
                <c:pt idx="1584">
                  <c:v>-17.489599999999996</c:v>
                </c:pt>
                <c:pt idx="1585">
                  <c:v>-17.517499999999998</c:v>
                </c:pt>
                <c:pt idx="1586">
                  <c:v>-17.542599999999993</c:v>
                </c:pt>
                <c:pt idx="1587">
                  <c:v>-17.562700000000007</c:v>
                </c:pt>
                <c:pt idx="1588">
                  <c:v>-17.577399999999997</c:v>
                </c:pt>
                <c:pt idx="1589">
                  <c:v>-17.586399999999998</c:v>
                </c:pt>
                <c:pt idx="1590">
                  <c:v>-17.589399999999998</c:v>
                </c:pt>
                <c:pt idx="1591">
                  <c:v>-17.585999999999999</c:v>
                </c:pt>
                <c:pt idx="1592">
                  <c:v>-17.575599999999994</c:v>
                </c:pt>
                <c:pt idx="1593">
                  <c:v>-17.557900000000004</c:v>
                </c:pt>
                <c:pt idx="1594">
                  <c:v>-17.532399999999996</c:v>
                </c:pt>
                <c:pt idx="1595">
                  <c:v>-17.4983</c:v>
                </c:pt>
                <c:pt idx="1596">
                  <c:v>-17.4589</c:v>
                </c:pt>
                <c:pt idx="1597">
                  <c:v>-17.408799999999999</c:v>
                </c:pt>
                <c:pt idx="1598">
                  <c:v>-17.347200000000001</c:v>
                </c:pt>
                <c:pt idx="1599">
                  <c:v>-17.273499999999999</c:v>
                </c:pt>
                <c:pt idx="1600">
                  <c:v>-17.186999999999998</c:v>
                </c:pt>
                <c:pt idx="1601">
                  <c:v>-17.087500000000006</c:v>
                </c:pt>
                <c:pt idx="1602">
                  <c:v>-16.975200000000001</c:v>
                </c:pt>
                <c:pt idx="1603">
                  <c:v>-16.849699999999999</c:v>
                </c:pt>
                <c:pt idx="1604">
                  <c:v>-16.706800000000001</c:v>
                </c:pt>
                <c:pt idx="1605">
                  <c:v>-16.545599999999993</c:v>
                </c:pt>
                <c:pt idx="1606">
                  <c:v>-16.365499999999997</c:v>
                </c:pt>
                <c:pt idx="1607">
                  <c:v>-16.165899999999993</c:v>
                </c:pt>
                <c:pt idx="1608">
                  <c:v>-15.944900000000004</c:v>
                </c:pt>
                <c:pt idx="1609">
                  <c:v>-15.704599999999999</c:v>
                </c:pt>
                <c:pt idx="1610">
                  <c:v>-15.441999999999993</c:v>
                </c:pt>
                <c:pt idx="1611">
                  <c:v>-15.151200000000003</c:v>
                </c:pt>
                <c:pt idx="1612">
                  <c:v>-14.842100000000002</c:v>
                </c:pt>
                <c:pt idx="1613">
                  <c:v>-14.495699999999999</c:v>
                </c:pt>
                <c:pt idx="1614">
                  <c:v>-14.114800000000002</c:v>
                </c:pt>
                <c:pt idx="1615">
                  <c:v>-13.716300000000004</c:v>
                </c:pt>
                <c:pt idx="1616">
                  <c:v>-13.302400000000006</c:v>
                </c:pt>
                <c:pt idx="1617">
                  <c:v>-12.8703</c:v>
                </c:pt>
                <c:pt idx="1618">
                  <c:v>-12.415300000000002</c:v>
                </c:pt>
                <c:pt idx="1619">
                  <c:v>-11.937600000000003</c:v>
                </c:pt>
                <c:pt idx="1620">
                  <c:v>-11.438199999999995</c:v>
                </c:pt>
                <c:pt idx="1621">
                  <c:v>-10.918400000000005</c:v>
                </c:pt>
                <c:pt idx="1622">
                  <c:v>-10.379999999999995</c:v>
                </c:pt>
                <c:pt idx="1623">
                  <c:v>-9.8250000000000028</c:v>
                </c:pt>
                <c:pt idx="1624">
                  <c:v>-9.2556000000000012</c:v>
                </c:pt>
                <c:pt idx="1625">
                  <c:v>-8.6744999999999948</c:v>
                </c:pt>
                <c:pt idx="1626">
                  <c:v>-8.0844000000000023</c:v>
                </c:pt>
                <c:pt idx="1627">
                  <c:v>-7.4883999999999986</c:v>
                </c:pt>
                <c:pt idx="1628">
                  <c:v>-6.8893000000000058</c:v>
                </c:pt>
                <c:pt idx="1629">
                  <c:v>-6.205600000000004</c:v>
                </c:pt>
                <c:pt idx="1630">
                  <c:v>-5.5745000000000005</c:v>
                </c:pt>
                <c:pt idx="1631">
                  <c:v>-4.9843999999999937</c:v>
                </c:pt>
                <c:pt idx="1632">
                  <c:v>-4.4174000000000007</c:v>
                </c:pt>
                <c:pt idx="1633">
                  <c:v>-3.861699999999999</c:v>
                </c:pt>
                <c:pt idx="1634">
                  <c:v>-3.3152000000000044</c:v>
                </c:pt>
                <c:pt idx="1635">
                  <c:v>-2.7804000000000002</c:v>
                </c:pt>
                <c:pt idx="1636">
                  <c:v>-2.254400000000004</c:v>
                </c:pt>
                <c:pt idx="1637">
                  <c:v>-1.7376000000000005</c:v>
                </c:pt>
                <c:pt idx="1638">
                  <c:v>-1.2309000000000054</c:v>
                </c:pt>
                <c:pt idx="1639">
                  <c:v>-0.73529999999999518</c:v>
                </c:pt>
                <c:pt idx="1640">
                  <c:v>-0.25620000000000687</c:v>
                </c:pt>
                <c:pt idx="1641">
                  <c:v>0.20810000000000173</c:v>
                </c:pt>
                <c:pt idx="1642">
                  <c:v>0.67189999999999372</c:v>
                </c:pt>
                <c:pt idx="1643">
                  <c:v>1.1226000000000056</c:v>
                </c:pt>
                <c:pt idx="1644">
                  <c:v>1.5558999999999941</c:v>
                </c:pt>
                <c:pt idx="1645">
                  <c:v>1.9774000000000029</c:v>
                </c:pt>
                <c:pt idx="1646">
                  <c:v>2.3790000000000049</c:v>
                </c:pt>
                <c:pt idx="1647">
                  <c:v>2.7706000000000017</c:v>
                </c:pt>
                <c:pt idx="1648">
                  <c:v>3.1388000000000034</c:v>
                </c:pt>
                <c:pt idx="1649">
                  <c:v>3.495599999999996</c:v>
                </c:pt>
                <c:pt idx="1650">
                  <c:v>3.8442000000000007</c:v>
                </c:pt>
                <c:pt idx="1651">
                  <c:v>4.1873999999999967</c:v>
                </c:pt>
                <c:pt idx="1652">
                  <c:v>4.5246000000000066</c:v>
                </c:pt>
                <c:pt idx="1653">
                  <c:v>4.8474999999999966</c:v>
                </c:pt>
                <c:pt idx="1654">
                  <c:v>5.1640000000000015</c:v>
                </c:pt>
                <c:pt idx="1655">
                  <c:v>5.4772999999999996</c:v>
                </c:pt>
                <c:pt idx="1656">
                  <c:v>5.7802999999999969</c:v>
                </c:pt>
                <c:pt idx="1657">
                  <c:v>6.0725000000000051</c:v>
                </c:pt>
                <c:pt idx="1658">
                  <c:v>6.3536000000000001</c:v>
                </c:pt>
                <c:pt idx="1659">
                  <c:v>6.623500000000007</c:v>
                </c:pt>
                <c:pt idx="1660">
                  <c:v>6.8817999999999984</c:v>
                </c:pt>
                <c:pt idx="1661">
                  <c:v>7.2359000000000009</c:v>
                </c:pt>
                <c:pt idx="1662">
                  <c:v>7.502600000000001</c:v>
                </c:pt>
                <c:pt idx="1663">
                  <c:v>7.7254999999999967</c:v>
                </c:pt>
                <c:pt idx="1664">
                  <c:v>7.921999999999997</c:v>
                </c:pt>
                <c:pt idx="1665">
                  <c:v>8.0990000000000038</c:v>
                </c:pt>
                <c:pt idx="1666">
                  <c:v>8.2600000000000051</c:v>
                </c:pt>
                <c:pt idx="1667">
                  <c:v>8.4061999999999983</c:v>
                </c:pt>
                <c:pt idx="1668">
                  <c:v>8.5382000000000033</c:v>
                </c:pt>
                <c:pt idx="1669">
                  <c:v>8.655699999999996</c:v>
                </c:pt>
                <c:pt idx="1670">
                  <c:v>8.7587000000000046</c:v>
                </c:pt>
                <c:pt idx="1671">
                  <c:v>8.8466999999999985</c:v>
                </c:pt>
                <c:pt idx="1672">
                  <c:v>8.919700000000006</c:v>
                </c:pt>
                <c:pt idx="1673">
                  <c:v>8.9775000000000063</c:v>
                </c:pt>
                <c:pt idx="1674">
                  <c:v>9.019599999999997</c:v>
                </c:pt>
                <c:pt idx="1675">
                  <c:v>9.0467000000000013</c:v>
                </c:pt>
                <c:pt idx="1676">
                  <c:v>9.0596000000000032</c:v>
                </c:pt>
                <c:pt idx="1677">
                  <c:v>9.0579000000000036</c:v>
                </c:pt>
                <c:pt idx="1678">
                  <c:v>9.0422999999999973</c:v>
                </c:pt>
                <c:pt idx="1679">
                  <c:v>9.0134999999999934</c:v>
                </c:pt>
                <c:pt idx="1680">
                  <c:v>8.9719999999999942</c:v>
                </c:pt>
                <c:pt idx="1681">
                  <c:v>8.9184000000000054</c:v>
                </c:pt>
                <c:pt idx="1682">
                  <c:v>8.8539999999999992</c:v>
                </c:pt>
                <c:pt idx="1683">
                  <c:v>8.7783000000000015</c:v>
                </c:pt>
                <c:pt idx="1684">
                  <c:v>8.6919999999999931</c:v>
                </c:pt>
                <c:pt idx="1685">
                  <c:v>8.5956000000000046</c:v>
                </c:pt>
                <c:pt idx="1686">
                  <c:v>8.4895999999999958</c:v>
                </c:pt>
                <c:pt idx="1687">
                  <c:v>8.3773000000000053</c:v>
                </c:pt>
                <c:pt idx="1688">
                  <c:v>8.2545999999999964</c:v>
                </c:pt>
                <c:pt idx="1689">
                  <c:v>8.1243999999999943</c:v>
                </c:pt>
                <c:pt idx="1690">
                  <c:v>7.9877000000000038</c:v>
                </c:pt>
                <c:pt idx="1691">
                  <c:v>7.8456000000000046</c:v>
                </c:pt>
                <c:pt idx="1692">
                  <c:v>7.698599999999999</c:v>
                </c:pt>
                <c:pt idx="1693">
                  <c:v>7.5474999999999994</c:v>
                </c:pt>
                <c:pt idx="1694">
                  <c:v>7.392799999999994</c:v>
                </c:pt>
                <c:pt idx="1695">
                  <c:v>7.2352999999999952</c:v>
                </c:pt>
                <c:pt idx="1696">
                  <c:v>7.0755000000000052</c:v>
                </c:pt>
                <c:pt idx="1697">
                  <c:v>6.9140000000000015</c:v>
                </c:pt>
                <c:pt idx="1698">
                  <c:v>6.751499999999993</c:v>
                </c:pt>
                <c:pt idx="1699">
                  <c:v>6.5889999999999986</c:v>
                </c:pt>
                <c:pt idx="1700">
                  <c:v>6.4261999999999944</c:v>
                </c:pt>
                <c:pt idx="1701">
                  <c:v>6.2639000000000067</c:v>
                </c:pt>
                <c:pt idx="1702">
                  <c:v>6.1033999999999935</c:v>
                </c:pt>
                <c:pt idx="1703">
                  <c:v>5.9425999999999988</c:v>
                </c:pt>
                <c:pt idx="1704">
                  <c:v>5.7834000000000003</c:v>
                </c:pt>
                <c:pt idx="1705">
                  <c:v>5.6270999999999987</c:v>
                </c:pt>
                <c:pt idx="1706">
                  <c:v>5.4728999999999957</c:v>
                </c:pt>
                <c:pt idx="1707">
                  <c:v>5.321700000000007</c:v>
                </c:pt>
                <c:pt idx="1708">
                  <c:v>5.1757999999999953</c:v>
                </c:pt>
                <c:pt idx="1709">
                  <c:v>5.0331999999999937</c:v>
                </c:pt>
                <c:pt idx="1710">
                  <c:v>4.8943000000000012</c:v>
                </c:pt>
                <c:pt idx="1711">
                  <c:v>4.7618999999999971</c:v>
                </c:pt>
                <c:pt idx="1712">
                  <c:v>4.6324999999999932</c:v>
                </c:pt>
                <c:pt idx="1713">
                  <c:v>4.507000000000005</c:v>
                </c:pt>
                <c:pt idx="1714">
                  <c:v>4.3876999999999953</c:v>
                </c:pt>
                <c:pt idx="1715">
                  <c:v>4.2727000000000004</c:v>
                </c:pt>
                <c:pt idx="1716">
                  <c:v>4.1621999999999986</c:v>
                </c:pt>
                <c:pt idx="1717">
                  <c:v>4.0567999999999955</c:v>
                </c:pt>
                <c:pt idx="1718">
                  <c:v>3.9568000000000012</c:v>
                </c:pt>
                <c:pt idx="1719">
                  <c:v>3.8623999999999938</c:v>
                </c:pt>
                <c:pt idx="1720">
                  <c:v>3.7736000000000018</c:v>
                </c:pt>
                <c:pt idx="1721">
                  <c:v>3.6911000000000058</c:v>
                </c:pt>
                <c:pt idx="1722">
                  <c:v>3.6136999999999944</c:v>
                </c:pt>
                <c:pt idx="1723">
                  <c:v>3.5413000000000068</c:v>
                </c:pt>
                <c:pt idx="1724">
                  <c:v>3.473399999999998</c:v>
                </c:pt>
                <c:pt idx="1725">
                  <c:v>3.4107000000000056</c:v>
                </c:pt>
                <c:pt idx="1726">
                  <c:v>3.3525999999999954</c:v>
                </c:pt>
                <c:pt idx="1727">
                  <c:v>3.2985999999999933</c:v>
                </c:pt>
                <c:pt idx="1728">
                  <c:v>3.2490999999999985</c:v>
                </c:pt>
                <c:pt idx="1729">
                  <c:v>3.2035000000000053</c:v>
                </c:pt>
                <c:pt idx="1730">
                  <c:v>3.1593000000000018</c:v>
                </c:pt>
                <c:pt idx="1731">
                  <c:v>3.1188999999999965</c:v>
                </c:pt>
                <c:pt idx="1732">
                  <c:v>3.0827000000000027</c:v>
                </c:pt>
                <c:pt idx="1733">
                  <c:v>3.0504999999999995</c:v>
                </c:pt>
                <c:pt idx="1734">
                  <c:v>3.0216999999999956</c:v>
                </c:pt>
                <c:pt idx="1735">
                  <c:v>2.9962000000000018</c:v>
                </c:pt>
                <c:pt idx="1736">
                  <c:v>2.9741000000000071</c:v>
                </c:pt>
                <c:pt idx="1737">
                  <c:v>2.9545999999999992</c:v>
                </c:pt>
                <c:pt idx="1738">
                  <c:v>2.9377000000000066</c:v>
                </c:pt>
                <c:pt idx="1739">
                  <c:v>2.9231000000000051</c:v>
                </c:pt>
                <c:pt idx="1740">
                  <c:v>2.9103000000000065</c:v>
                </c:pt>
                <c:pt idx="1741">
                  <c:v>2.8991999999999933</c:v>
                </c:pt>
                <c:pt idx="1742">
                  <c:v>2.8896000000000015</c:v>
                </c:pt>
                <c:pt idx="1743">
                  <c:v>2.8812000000000069</c:v>
                </c:pt>
                <c:pt idx="1744">
                  <c:v>2.873500000000007</c:v>
                </c:pt>
                <c:pt idx="1745">
                  <c:v>2.866500000000002</c:v>
                </c:pt>
                <c:pt idx="1746">
                  <c:v>2.859499999999997</c:v>
                </c:pt>
                <c:pt idx="1747">
                  <c:v>2.852099999999993</c:v>
                </c:pt>
                <c:pt idx="1748">
                  <c:v>2.8444999999999965</c:v>
                </c:pt>
                <c:pt idx="1749">
                  <c:v>2.8371000000000066</c:v>
                </c:pt>
                <c:pt idx="1750">
                  <c:v>2.8295999999999992</c:v>
                </c:pt>
                <c:pt idx="1751">
                  <c:v>2.8220000000000027</c:v>
                </c:pt>
                <c:pt idx="1752">
                  <c:v>2.8140999999999963</c:v>
                </c:pt>
                <c:pt idx="1753">
                  <c:v>2.8041999999999945</c:v>
                </c:pt>
                <c:pt idx="1754">
                  <c:v>2.7934999999999945</c:v>
                </c:pt>
                <c:pt idx="1755">
                  <c:v>2.781800000000004</c:v>
                </c:pt>
                <c:pt idx="1756">
                  <c:v>2.769999999999996</c:v>
                </c:pt>
                <c:pt idx="1757">
                  <c:v>2.7571999999999974</c:v>
                </c:pt>
                <c:pt idx="1758">
                  <c:v>2.742999999999995</c:v>
                </c:pt>
                <c:pt idx="1759">
                  <c:v>2.7276999999999987</c:v>
                </c:pt>
                <c:pt idx="1760">
                  <c:v>2.7112000000000052</c:v>
                </c:pt>
                <c:pt idx="1761">
                  <c:v>2.6937000000000069</c:v>
                </c:pt>
                <c:pt idx="1762">
                  <c:v>2.6748999999999938</c:v>
                </c:pt>
                <c:pt idx="1763">
                  <c:v>2.6540999999999997</c:v>
                </c:pt>
                <c:pt idx="1764">
                  <c:v>2.6313999999999993</c:v>
                </c:pt>
                <c:pt idx="1765">
                  <c:v>2.6071000000000026</c:v>
                </c:pt>
                <c:pt idx="1766">
                  <c:v>2.5814000000000021</c:v>
                </c:pt>
                <c:pt idx="1767">
                  <c:v>2.5544000000000011</c:v>
                </c:pt>
                <c:pt idx="1768">
                  <c:v>2.5260999999999996</c:v>
                </c:pt>
                <c:pt idx="1769">
                  <c:v>2.4958000000000027</c:v>
                </c:pt>
                <c:pt idx="1770">
                  <c:v>2.4638000000000062</c:v>
                </c:pt>
                <c:pt idx="1771">
                  <c:v>2.430499999999995</c:v>
                </c:pt>
                <c:pt idx="1772">
                  <c:v>2.3961000000000041</c:v>
                </c:pt>
                <c:pt idx="1773">
                  <c:v>2.3601000000000028</c:v>
                </c:pt>
                <c:pt idx="1774">
                  <c:v>2.3224000000000018</c:v>
                </c:pt>
                <c:pt idx="1775">
                  <c:v>2.2830000000000013</c:v>
                </c:pt>
                <c:pt idx="1776">
                  <c:v>2.2420999999999935</c:v>
                </c:pt>
                <c:pt idx="1777">
                  <c:v>2.1997000000000071</c:v>
                </c:pt>
                <c:pt idx="1778">
                  <c:v>2.1551999999999936</c:v>
                </c:pt>
                <c:pt idx="1779">
                  <c:v>2.1093000000000046</c:v>
                </c:pt>
                <c:pt idx="1780">
                  <c:v>2.0631999999999948</c:v>
                </c:pt>
                <c:pt idx="1781">
                  <c:v>2.0163000000000011</c:v>
                </c:pt>
                <c:pt idx="1782">
                  <c:v>1.9684000000000026</c:v>
                </c:pt>
                <c:pt idx="1783">
                  <c:v>1.9200000000000017</c:v>
                </c:pt>
                <c:pt idx="1784">
                  <c:v>1.8714999999999975</c:v>
                </c:pt>
                <c:pt idx="1785">
                  <c:v>1.8226999999999975</c:v>
                </c:pt>
                <c:pt idx="1786">
                  <c:v>1.772900000000007</c:v>
                </c:pt>
                <c:pt idx="1787">
                  <c:v>1.7220999999999975</c:v>
                </c:pt>
                <c:pt idx="1788">
                  <c:v>1.6701999999999941</c:v>
                </c:pt>
                <c:pt idx="1789">
                  <c:v>1.6171999999999969</c:v>
                </c:pt>
                <c:pt idx="1790">
                  <c:v>1.5632999999999981</c:v>
                </c:pt>
                <c:pt idx="1791">
                  <c:v>1.5086000000000013</c:v>
                </c:pt>
                <c:pt idx="1792">
                  <c:v>1.4531999999999954</c:v>
                </c:pt>
                <c:pt idx="1793">
                  <c:v>1.3973000000000013</c:v>
                </c:pt>
                <c:pt idx="1794">
                  <c:v>1.3422999999999945</c:v>
                </c:pt>
                <c:pt idx="1795">
                  <c:v>1.2866999999999962</c:v>
                </c:pt>
                <c:pt idx="1796">
                  <c:v>1.230400000000003</c:v>
                </c:pt>
                <c:pt idx="1797">
                  <c:v>1.1736999999999966</c:v>
                </c:pt>
                <c:pt idx="1798">
                  <c:v>1.1166000000000054</c:v>
                </c:pt>
                <c:pt idx="1799">
                  <c:v>1.0592999999999932</c:v>
                </c:pt>
                <c:pt idx="1800">
                  <c:v>1.0019000000000062</c:v>
                </c:pt>
                <c:pt idx="1801">
                  <c:v>0.94459999999999411</c:v>
                </c:pt>
                <c:pt idx="1802">
                  <c:v>0.88750000000000284</c:v>
                </c:pt>
                <c:pt idx="1803">
                  <c:v>0.83069999999999311</c:v>
                </c:pt>
                <c:pt idx="1804">
                  <c:v>0.77419999999999334</c:v>
                </c:pt>
                <c:pt idx="1805">
                  <c:v>0.71800000000000352</c:v>
                </c:pt>
                <c:pt idx="1806">
                  <c:v>0.66230000000000189</c:v>
                </c:pt>
                <c:pt idx="1807">
                  <c:v>0.60699999999999932</c:v>
                </c:pt>
                <c:pt idx="1808">
                  <c:v>0.55219999999999914</c:v>
                </c:pt>
                <c:pt idx="1809">
                  <c:v>0.49779999999999802</c:v>
                </c:pt>
                <c:pt idx="1810">
                  <c:v>0.44400000000000261</c:v>
                </c:pt>
                <c:pt idx="1811">
                  <c:v>0.39069999999999538</c:v>
                </c:pt>
                <c:pt idx="1812">
                  <c:v>0.33790000000000475</c:v>
                </c:pt>
                <c:pt idx="1813">
                  <c:v>0.28459999999999752</c:v>
                </c:pt>
                <c:pt idx="1814">
                  <c:v>0.231899999999996</c:v>
                </c:pt>
                <c:pt idx="1815">
                  <c:v>0.17980000000000018</c:v>
                </c:pt>
                <c:pt idx="1816">
                  <c:v>0.12860000000000582</c:v>
                </c:pt>
                <c:pt idx="1817">
                  <c:v>7.899999999999352E-2</c:v>
                </c:pt>
                <c:pt idx="1818">
                  <c:v>2.9899999999997817E-2</c:v>
                </c:pt>
                <c:pt idx="1819">
                  <c:v>-1.8699999999995498E-2</c:v>
                </c:pt>
                <c:pt idx="1820">
                  <c:v>-6.6699999999997317E-2</c:v>
                </c:pt>
                <c:pt idx="1821">
                  <c:v>-0.11469999999999914</c:v>
                </c:pt>
                <c:pt idx="1822">
                  <c:v>-0.16169999999999618</c:v>
                </c:pt>
                <c:pt idx="1823">
                  <c:v>-0.20810000000000173</c:v>
                </c:pt>
                <c:pt idx="1824">
                  <c:v>-0.25379999999999825</c:v>
                </c:pt>
                <c:pt idx="1825">
                  <c:v>-0.29890000000000327</c:v>
                </c:pt>
                <c:pt idx="1826">
                  <c:v>-0.34340000000000259</c:v>
                </c:pt>
                <c:pt idx="1827">
                  <c:v>-0.38720000000000709</c:v>
                </c:pt>
                <c:pt idx="1828">
                  <c:v>-0.43040000000000589</c:v>
                </c:pt>
                <c:pt idx="1829">
                  <c:v>-0.47280000000000655</c:v>
                </c:pt>
                <c:pt idx="1830">
                  <c:v>-0.5146000000000015</c:v>
                </c:pt>
                <c:pt idx="1831">
                  <c:v>-0.55570000000000164</c:v>
                </c:pt>
                <c:pt idx="1832">
                  <c:v>-0.59600000000000364</c:v>
                </c:pt>
                <c:pt idx="1833">
                  <c:v>-0.63569999999999993</c:v>
                </c:pt>
                <c:pt idx="1834">
                  <c:v>-0.67459999999999809</c:v>
                </c:pt>
                <c:pt idx="1835">
                  <c:v>-0.71280000000000143</c:v>
                </c:pt>
                <c:pt idx="1836">
                  <c:v>-0.75050000000000239</c:v>
                </c:pt>
                <c:pt idx="1837">
                  <c:v>-0.78780000000000427</c:v>
                </c:pt>
                <c:pt idx="1838">
                  <c:v>-0.82439999999999714</c:v>
                </c:pt>
                <c:pt idx="1839">
                  <c:v>-0.86029999999999518</c:v>
                </c:pt>
                <c:pt idx="1840">
                  <c:v>-0.89480000000000359</c:v>
                </c:pt>
                <c:pt idx="1841">
                  <c:v>-0.92849999999999966</c:v>
                </c:pt>
                <c:pt idx="1842">
                  <c:v>-0.96139999999999759</c:v>
                </c:pt>
                <c:pt idx="1843">
                  <c:v>-0.9936000000000007</c:v>
                </c:pt>
                <c:pt idx="1844">
                  <c:v>-1.0250000000000057</c:v>
                </c:pt>
                <c:pt idx="1845">
                  <c:v>-1.0557000000000016</c:v>
                </c:pt>
                <c:pt idx="1846">
                  <c:v>-1.0857000000000028</c:v>
                </c:pt>
                <c:pt idx="1847">
                  <c:v>-1.1149000000000058</c:v>
                </c:pt>
                <c:pt idx="1848">
                  <c:v>-1.1433999999999997</c:v>
                </c:pt>
                <c:pt idx="1849">
                  <c:v>-1.1711999999999989</c:v>
                </c:pt>
                <c:pt idx="1850">
                  <c:v>-1.1981999999999999</c:v>
                </c:pt>
                <c:pt idx="1851">
                  <c:v>-1.2245000000000061</c:v>
                </c:pt>
                <c:pt idx="1852">
                  <c:v>-1.25</c:v>
                </c:pt>
                <c:pt idx="1853">
                  <c:v>-1.274799999999999</c:v>
                </c:pt>
                <c:pt idx="1854">
                  <c:v>-1.2988</c:v>
                </c:pt>
                <c:pt idx="1855">
                  <c:v>-1.3220000000000027</c:v>
                </c:pt>
                <c:pt idx="1856">
                  <c:v>-1.3444999999999965</c:v>
                </c:pt>
                <c:pt idx="1857">
                  <c:v>-1.3662000000000063</c:v>
                </c:pt>
                <c:pt idx="1858">
                  <c:v>-1.3872999999999962</c:v>
                </c:pt>
                <c:pt idx="1859">
                  <c:v>-1.4074999999999989</c:v>
                </c:pt>
                <c:pt idx="1860">
                  <c:v>-1.4270000000000067</c:v>
                </c:pt>
                <c:pt idx="1861">
                  <c:v>-1.4455999999999989</c:v>
                </c:pt>
                <c:pt idx="1862">
                  <c:v>-1.4634999999999962</c:v>
                </c:pt>
                <c:pt idx="1863">
                  <c:v>-1.480400000000003</c:v>
                </c:pt>
                <c:pt idx="1864">
                  <c:v>-1.4964999999999975</c:v>
                </c:pt>
                <c:pt idx="1865">
                  <c:v>-1.5116000000000014</c:v>
                </c:pt>
                <c:pt idx="1866">
                  <c:v>-1.5258999999999929</c:v>
                </c:pt>
                <c:pt idx="1867">
                  <c:v>-1.5391999999999939</c:v>
                </c:pt>
                <c:pt idx="1868">
                  <c:v>-1.5515000000000043</c:v>
                </c:pt>
                <c:pt idx="1869">
                  <c:v>-1.5627999999999957</c:v>
                </c:pt>
                <c:pt idx="1870">
                  <c:v>-1.5730999999999966</c:v>
                </c:pt>
                <c:pt idx="1871">
                  <c:v>-1.5823000000000036</c:v>
                </c:pt>
                <c:pt idx="1872">
                  <c:v>-1.5905000000000058</c:v>
                </c:pt>
                <c:pt idx="1873">
                  <c:v>-1.5973999999999933</c:v>
                </c:pt>
                <c:pt idx="1874">
                  <c:v>-1.6032000000000011</c:v>
                </c:pt>
                <c:pt idx="1875">
                  <c:v>-1.6079000000000008</c:v>
                </c:pt>
                <c:pt idx="1876">
                  <c:v>-1.6113</c:v>
                </c:pt>
                <c:pt idx="1877">
                  <c:v>-1.6136000000000053</c:v>
                </c:pt>
                <c:pt idx="1878">
                  <c:v>-1.6145999999999958</c:v>
                </c:pt>
                <c:pt idx="1879">
                  <c:v>-1.6143000000000001</c:v>
                </c:pt>
                <c:pt idx="1880">
                  <c:v>-1.6127000000000038</c:v>
                </c:pt>
                <c:pt idx="1881">
                  <c:v>-1.6097000000000037</c:v>
                </c:pt>
                <c:pt idx="1882">
                  <c:v>-1.605400000000003</c:v>
                </c:pt>
                <c:pt idx="1883">
                  <c:v>-1.5996999999999986</c:v>
                </c:pt>
                <c:pt idx="1884">
                  <c:v>-1.5926999999999936</c:v>
                </c:pt>
                <c:pt idx="1885">
                  <c:v>-1.5841000000000065</c:v>
                </c:pt>
                <c:pt idx="1886">
                  <c:v>-1.5741000000000014</c:v>
                </c:pt>
                <c:pt idx="1887">
                  <c:v>-1.5626000000000033</c:v>
                </c:pt>
                <c:pt idx="1888">
                  <c:v>-1.5494999999999948</c:v>
                </c:pt>
                <c:pt idx="1889">
                  <c:v>-1.5349999999999966</c:v>
                </c:pt>
                <c:pt idx="1890">
                  <c:v>-1.5189000000000021</c:v>
                </c:pt>
                <c:pt idx="1891">
                  <c:v>-1.5013000000000005</c:v>
                </c:pt>
                <c:pt idx="1892">
                  <c:v>-1.482200000000006</c:v>
                </c:pt>
                <c:pt idx="1893">
                  <c:v>-1.4615000000000009</c:v>
                </c:pt>
                <c:pt idx="1894">
                  <c:v>-1.4391999999999996</c:v>
                </c:pt>
                <c:pt idx="1895">
                  <c:v>-1.415300000000002</c:v>
                </c:pt>
                <c:pt idx="1896">
                  <c:v>-1.3897000000000048</c:v>
                </c:pt>
                <c:pt idx="1897">
                  <c:v>-1.3624999999999972</c:v>
                </c:pt>
              </c:numCache>
            </c:numRef>
          </c:yVal>
          <c:smooth val="0"/>
        </c:ser>
        <c:dLbls>
          <c:showLegendKey val="0"/>
          <c:showVal val="0"/>
          <c:showCatName val="0"/>
          <c:showSerName val="0"/>
          <c:showPercent val="0"/>
          <c:showBubbleSize val="0"/>
        </c:dLbls>
        <c:axId val="322041696"/>
        <c:axId val="354451072"/>
      </c:scatterChart>
      <c:scatterChart>
        <c:scatterStyle val="lineMarker"/>
        <c:varyColors val="0"/>
        <c:ser>
          <c:idx val="2"/>
          <c:order val="2"/>
          <c:tx>
            <c:v>I_Air3D</c:v>
          </c:tx>
          <c:spPr>
            <a:ln w="19050">
              <a:solidFill>
                <a:srgbClr val="0000FF"/>
              </a:solidFill>
              <a:prstDash val="dash"/>
            </a:ln>
          </c:spPr>
          <c:marker>
            <c:symbol val="none"/>
          </c:marker>
          <c:xVal>
            <c:numRef>
              <c:f>'Guage 01'!$B$2:$B$1340</c:f>
              <c:numCache>
                <c:formatCode>General</c:formatCode>
                <c:ptCount val="1339"/>
                <c:pt idx="0">
                  <c:v>0</c:v>
                </c:pt>
                <c:pt idx="1">
                  <c:v>0.47126750000000006</c:v>
                </c:pt>
                <c:pt idx="2">
                  <c:v>0.47126750000000006</c:v>
                </c:pt>
                <c:pt idx="3">
                  <c:v>0.47178749999999997</c:v>
                </c:pt>
                <c:pt idx="4">
                  <c:v>0.47752499999999998</c:v>
                </c:pt>
                <c:pt idx="5">
                  <c:v>0.48331499999999994</c:v>
                </c:pt>
                <c:pt idx="6">
                  <c:v>0.48915249999999999</c:v>
                </c:pt>
                <c:pt idx="7">
                  <c:v>0.49504249999999994</c:v>
                </c:pt>
                <c:pt idx="8">
                  <c:v>0.50097999999999998</c:v>
                </c:pt>
                <c:pt idx="9">
                  <c:v>0.50695999999999997</c:v>
                </c:pt>
                <c:pt idx="10">
                  <c:v>0.51299499999999998</c:v>
                </c:pt>
                <c:pt idx="11">
                  <c:v>0.51907749999999997</c:v>
                </c:pt>
                <c:pt idx="12">
                  <c:v>0.52520249999999991</c:v>
                </c:pt>
                <c:pt idx="13">
                  <c:v>0.53138249999999998</c:v>
                </c:pt>
                <c:pt idx="14">
                  <c:v>0.53759749999999995</c:v>
                </c:pt>
                <c:pt idx="15">
                  <c:v>0.54386000000000001</c:v>
                </c:pt>
                <c:pt idx="16">
                  <c:v>0.55017749999999999</c:v>
                </c:pt>
                <c:pt idx="17">
                  <c:v>0.55652250000000003</c:v>
                </c:pt>
                <c:pt idx="18">
                  <c:v>0.56291999999999998</c:v>
                </c:pt>
                <c:pt idx="19">
                  <c:v>0.56935750000000007</c:v>
                </c:pt>
                <c:pt idx="20">
                  <c:v>0.57583249999999997</c:v>
                </c:pt>
                <c:pt idx="21">
                  <c:v>0.58235999999999999</c:v>
                </c:pt>
                <c:pt idx="22">
                  <c:v>0.58892250000000002</c:v>
                </c:pt>
                <c:pt idx="23">
                  <c:v>0.59552749999999999</c:v>
                </c:pt>
                <c:pt idx="24">
                  <c:v>0.60218749999999999</c:v>
                </c:pt>
                <c:pt idx="25">
                  <c:v>0.60887500000000006</c:v>
                </c:pt>
                <c:pt idx="26">
                  <c:v>0.61561500000000002</c:v>
                </c:pt>
                <c:pt idx="27">
                  <c:v>0.62239500000000003</c:v>
                </c:pt>
                <c:pt idx="28">
                  <c:v>0.62921499999999997</c:v>
                </c:pt>
                <c:pt idx="29">
                  <c:v>0.63608750000000003</c:v>
                </c:pt>
                <c:pt idx="30">
                  <c:v>0.64299499999999998</c:v>
                </c:pt>
                <c:pt idx="31">
                  <c:v>0.64994750000000001</c:v>
                </c:pt>
                <c:pt idx="32">
                  <c:v>0.65695000000000003</c:v>
                </c:pt>
                <c:pt idx="33">
                  <c:v>0.66398500000000005</c:v>
                </c:pt>
                <c:pt idx="34">
                  <c:v>0.67107249999999996</c:v>
                </c:pt>
                <c:pt idx="35">
                  <c:v>0.67820000000000003</c:v>
                </c:pt>
                <c:pt idx="36">
                  <c:v>0.68537000000000003</c:v>
                </c:pt>
                <c:pt idx="37">
                  <c:v>0.69259250000000006</c:v>
                </c:pt>
                <c:pt idx="38">
                  <c:v>0.69985000000000008</c:v>
                </c:pt>
                <c:pt idx="39">
                  <c:v>0.70715499999999998</c:v>
                </c:pt>
                <c:pt idx="40">
                  <c:v>0.71450499999999995</c:v>
                </c:pt>
                <c:pt idx="41">
                  <c:v>0.72189749999999997</c:v>
                </c:pt>
                <c:pt idx="42">
                  <c:v>0.72933999999999999</c:v>
                </c:pt>
                <c:pt idx="43">
                  <c:v>0.73682000000000003</c:v>
                </c:pt>
                <c:pt idx="44">
                  <c:v>0.74434999999999996</c:v>
                </c:pt>
                <c:pt idx="45">
                  <c:v>0.75192499999999995</c:v>
                </c:pt>
                <c:pt idx="46">
                  <c:v>0.75954250000000001</c:v>
                </c:pt>
                <c:pt idx="47">
                  <c:v>0.76721000000000006</c:v>
                </c:pt>
                <c:pt idx="48">
                  <c:v>0.77492000000000005</c:v>
                </c:pt>
                <c:pt idx="49">
                  <c:v>0.78267749999999991</c:v>
                </c:pt>
                <c:pt idx="50">
                  <c:v>0.79048499999999999</c:v>
                </c:pt>
                <c:pt idx="51">
                  <c:v>0.79833500000000002</c:v>
                </c:pt>
                <c:pt idx="52">
                  <c:v>0.80623499999999992</c:v>
                </c:pt>
                <c:pt idx="53">
                  <c:v>0.8141799999999999</c:v>
                </c:pt>
                <c:pt idx="54">
                  <c:v>0.82217249999999997</c:v>
                </c:pt>
                <c:pt idx="55">
                  <c:v>0.83021250000000002</c:v>
                </c:pt>
                <c:pt idx="56">
                  <c:v>0.83829999999999993</c:v>
                </c:pt>
                <c:pt idx="57">
                  <c:v>0.84643749999999995</c:v>
                </c:pt>
                <c:pt idx="58">
                  <c:v>0.85462249999999995</c:v>
                </c:pt>
                <c:pt idx="59">
                  <c:v>0.86285500000000004</c:v>
                </c:pt>
                <c:pt idx="60">
                  <c:v>0.87113750000000001</c:v>
                </c:pt>
                <c:pt idx="61">
                  <c:v>0.87946749999999996</c:v>
                </c:pt>
                <c:pt idx="62">
                  <c:v>0.88784750000000001</c:v>
                </c:pt>
                <c:pt idx="63">
                  <c:v>0.89627500000000004</c:v>
                </c:pt>
                <c:pt idx="64">
                  <c:v>0.90475250000000007</c:v>
                </c:pt>
                <c:pt idx="65">
                  <c:v>0.91328250000000011</c:v>
                </c:pt>
                <c:pt idx="66">
                  <c:v>0.9218575</c:v>
                </c:pt>
                <c:pt idx="67">
                  <c:v>0.93048249999999988</c:v>
                </c:pt>
                <c:pt idx="68">
                  <c:v>0.93915500000000007</c:v>
                </c:pt>
                <c:pt idx="69">
                  <c:v>0.94787499999999991</c:v>
                </c:pt>
                <c:pt idx="70">
                  <c:v>0.95663999999999993</c:v>
                </c:pt>
                <c:pt idx="71">
                  <c:v>0.96545750000000008</c:v>
                </c:pt>
                <c:pt idx="72">
                  <c:v>0.97431749999999995</c:v>
                </c:pt>
                <c:pt idx="73">
                  <c:v>0.98323249999999995</c:v>
                </c:pt>
                <c:pt idx="74">
                  <c:v>0.99219000000000013</c:v>
                </c:pt>
                <c:pt idx="75">
                  <c:v>1.0012000000000001</c:v>
                </c:pt>
                <c:pt idx="76">
                  <c:v>1.0102549999999999</c:v>
                </c:pt>
                <c:pt idx="77">
                  <c:v>1.0193650000000001</c:v>
                </c:pt>
                <c:pt idx="78">
                  <c:v>1.0285199999999999</c:v>
                </c:pt>
                <c:pt idx="79">
                  <c:v>1.0377225000000001</c:v>
                </c:pt>
                <c:pt idx="80">
                  <c:v>1.046975</c:v>
                </c:pt>
                <c:pt idx="81">
                  <c:v>1.0562800000000001</c:v>
                </c:pt>
                <c:pt idx="82">
                  <c:v>1.0656350000000001</c:v>
                </c:pt>
                <c:pt idx="83">
                  <c:v>1.075035</c:v>
                </c:pt>
                <c:pt idx="84">
                  <c:v>1.08449</c:v>
                </c:pt>
                <c:pt idx="85">
                  <c:v>1.0939950000000001</c:v>
                </c:pt>
                <c:pt idx="86">
                  <c:v>1.10355</c:v>
                </c:pt>
                <c:pt idx="87">
                  <c:v>1.1131550000000001</c:v>
                </c:pt>
                <c:pt idx="88">
                  <c:v>1.1228099999999999</c:v>
                </c:pt>
                <c:pt idx="89">
                  <c:v>1.13252</c:v>
                </c:pt>
                <c:pt idx="90">
                  <c:v>1.14228</c:v>
                </c:pt>
                <c:pt idx="91">
                  <c:v>1.1520874999999999</c:v>
                </c:pt>
                <c:pt idx="92">
                  <c:v>1.1619524999999999</c:v>
                </c:pt>
                <c:pt idx="93">
                  <c:v>1.1718675000000001</c:v>
                </c:pt>
                <c:pt idx="94">
                  <c:v>1.181835</c:v>
                </c:pt>
                <c:pt idx="95">
                  <c:v>1.1918525</c:v>
                </c:pt>
                <c:pt idx="96">
                  <c:v>1.2019250000000001</c:v>
                </c:pt>
                <c:pt idx="97">
                  <c:v>1.2120525</c:v>
                </c:pt>
                <c:pt idx="98">
                  <c:v>1.2222299999999999</c:v>
                </c:pt>
                <c:pt idx="99">
                  <c:v>1.2324575</c:v>
                </c:pt>
                <c:pt idx="100">
                  <c:v>1.242745</c:v>
                </c:pt>
                <c:pt idx="101">
                  <c:v>1.253085</c:v>
                </c:pt>
                <c:pt idx="102">
                  <c:v>1.2634750000000001</c:v>
                </c:pt>
                <c:pt idx="103">
                  <c:v>1.2739199999999999</c:v>
                </c:pt>
                <c:pt idx="104">
                  <c:v>1.2844225</c:v>
                </c:pt>
                <c:pt idx="105">
                  <c:v>1.29498</c:v>
                </c:pt>
                <c:pt idx="106">
                  <c:v>1.30559</c:v>
                </c:pt>
                <c:pt idx="107">
                  <c:v>1.3162525</c:v>
                </c:pt>
                <c:pt idx="108">
                  <c:v>1.326975</c:v>
                </c:pt>
                <c:pt idx="109">
                  <c:v>1.337755</c:v>
                </c:pt>
                <c:pt idx="110">
                  <c:v>1.3485850000000001</c:v>
                </c:pt>
                <c:pt idx="111">
                  <c:v>1.35947</c:v>
                </c:pt>
                <c:pt idx="112">
                  <c:v>1.3704175000000001</c:v>
                </c:pt>
                <c:pt idx="113">
                  <c:v>1.3814200000000001</c:v>
                </c:pt>
                <c:pt idx="114">
                  <c:v>1.3924749999999999</c:v>
                </c:pt>
                <c:pt idx="115">
                  <c:v>1.4035900000000001</c:v>
                </c:pt>
                <c:pt idx="116">
                  <c:v>1.4147675</c:v>
                </c:pt>
                <c:pt idx="117">
                  <c:v>1.4259999999999999</c:v>
                </c:pt>
                <c:pt idx="118">
                  <c:v>1.4372925000000001</c:v>
                </c:pt>
                <c:pt idx="119">
                  <c:v>1.4486525000000001</c:v>
                </c:pt>
                <c:pt idx="120">
                  <c:v>1.4600625</c:v>
                </c:pt>
                <c:pt idx="121">
                  <c:v>1.4715275000000001</c:v>
                </c:pt>
                <c:pt idx="122">
                  <c:v>1.483055</c:v>
                </c:pt>
                <c:pt idx="123">
                  <c:v>1.4946524999999999</c:v>
                </c:pt>
                <c:pt idx="124">
                  <c:v>1.5062974999999998</c:v>
                </c:pt>
                <c:pt idx="125">
                  <c:v>1.518</c:v>
                </c:pt>
                <c:pt idx="126">
                  <c:v>1.529765</c:v>
                </c:pt>
                <c:pt idx="127">
                  <c:v>1.5415999999999999</c:v>
                </c:pt>
                <c:pt idx="128">
                  <c:v>1.5534874999999999</c:v>
                </c:pt>
                <c:pt idx="129">
                  <c:v>1.5654325</c:v>
                </c:pt>
                <c:pt idx="130">
                  <c:v>1.5774074999999999</c:v>
                </c:pt>
                <c:pt idx="131">
                  <c:v>1.5893950000000001</c:v>
                </c:pt>
                <c:pt idx="132">
                  <c:v>1.6014074999999999</c:v>
                </c:pt>
                <c:pt idx="133">
                  <c:v>1.6134500000000001</c:v>
                </c:pt>
                <c:pt idx="134">
                  <c:v>1.6255299999999999</c:v>
                </c:pt>
                <c:pt idx="135">
                  <c:v>1.6376525</c:v>
                </c:pt>
                <c:pt idx="136">
                  <c:v>1.649815</c:v>
                </c:pt>
                <c:pt idx="137">
                  <c:v>1.6620075000000001</c:v>
                </c:pt>
                <c:pt idx="138">
                  <c:v>1.6742349999999999</c:v>
                </c:pt>
                <c:pt idx="139">
                  <c:v>1.6864975</c:v>
                </c:pt>
                <c:pt idx="140">
                  <c:v>1.6987999999999999</c:v>
                </c:pt>
                <c:pt idx="141">
                  <c:v>1.7111524999999999</c:v>
                </c:pt>
                <c:pt idx="142">
                  <c:v>1.7235549999999999</c:v>
                </c:pt>
                <c:pt idx="143">
                  <c:v>1.7360150000000001</c:v>
                </c:pt>
                <c:pt idx="144">
                  <c:v>1.7485199999999999</c:v>
                </c:pt>
                <c:pt idx="145">
                  <c:v>1.7610725</c:v>
                </c:pt>
                <c:pt idx="146">
                  <c:v>1.7736775</c:v>
                </c:pt>
                <c:pt idx="147">
                  <c:v>1.7863375000000001</c:v>
                </c:pt>
                <c:pt idx="148">
                  <c:v>1.7990575000000002</c:v>
                </c:pt>
                <c:pt idx="149">
                  <c:v>1.8118425</c:v>
                </c:pt>
                <c:pt idx="150">
                  <c:v>1.8246875</c:v>
                </c:pt>
                <c:pt idx="151">
                  <c:v>1.8375874999999999</c:v>
                </c:pt>
                <c:pt idx="152">
                  <c:v>1.8505449999999999</c:v>
                </c:pt>
                <c:pt idx="153">
                  <c:v>1.8635675</c:v>
                </c:pt>
                <c:pt idx="154">
                  <c:v>1.8766524999999998</c:v>
                </c:pt>
                <c:pt idx="155">
                  <c:v>1.8898075000000001</c:v>
                </c:pt>
                <c:pt idx="156">
                  <c:v>1.9030225000000001</c:v>
                </c:pt>
                <c:pt idx="157">
                  <c:v>1.9162974999999998</c:v>
                </c:pt>
                <c:pt idx="158">
                  <c:v>1.9296375000000001</c:v>
                </c:pt>
                <c:pt idx="159">
                  <c:v>1.9430449999999999</c:v>
                </c:pt>
                <c:pt idx="160">
                  <c:v>1.95652</c:v>
                </c:pt>
                <c:pt idx="161">
                  <c:v>1.9700575000000002</c:v>
                </c:pt>
                <c:pt idx="162">
                  <c:v>1.9836574999999999</c:v>
                </c:pt>
                <c:pt idx="163">
                  <c:v>1.9973250000000002</c:v>
                </c:pt>
                <c:pt idx="164">
                  <c:v>2.0110625</c:v>
                </c:pt>
                <c:pt idx="165">
                  <c:v>2.0248699999999999</c:v>
                </c:pt>
                <c:pt idx="166">
                  <c:v>2.0387399999999998</c:v>
                </c:pt>
                <c:pt idx="167">
                  <c:v>2.0526800000000001</c:v>
                </c:pt>
                <c:pt idx="168">
                  <c:v>2.0666875</c:v>
                </c:pt>
                <c:pt idx="169">
                  <c:v>2.0807725000000001</c:v>
                </c:pt>
                <c:pt idx="170">
                  <c:v>2.0949274999999998</c:v>
                </c:pt>
                <c:pt idx="171">
                  <c:v>2.1091525</c:v>
                </c:pt>
                <c:pt idx="172">
                  <c:v>2.1234449999999998</c:v>
                </c:pt>
                <c:pt idx="173">
                  <c:v>2.1378149999999998</c:v>
                </c:pt>
                <c:pt idx="174">
                  <c:v>2.1522600000000001</c:v>
                </c:pt>
                <c:pt idx="175">
                  <c:v>2.1667874999999999</c:v>
                </c:pt>
                <c:pt idx="176">
                  <c:v>2.1813875</c:v>
                </c:pt>
                <c:pt idx="177">
                  <c:v>2.1960600000000001</c:v>
                </c:pt>
                <c:pt idx="178">
                  <c:v>2.2108099999999999</c:v>
                </c:pt>
                <c:pt idx="179">
                  <c:v>2.2256425000000002</c:v>
                </c:pt>
                <c:pt idx="180">
                  <c:v>2.2405575</c:v>
                </c:pt>
                <c:pt idx="181">
                  <c:v>2.2555550000000002</c:v>
                </c:pt>
                <c:pt idx="182">
                  <c:v>2.2706299999999997</c:v>
                </c:pt>
                <c:pt idx="183">
                  <c:v>2.2857875000000001</c:v>
                </c:pt>
                <c:pt idx="184">
                  <c:v>2.3010299999999999</c:v>
                </c:pt>
                <c:pt idx="185">
                  <c:v>2.3163575000000001</c:v>
                </c:pt>
                <c:pt idx="186">
                  <c:v>2.3317725</c:v>
                </c:pt>
                <c:pt idx="187">
                  <c:v>2.34727</c:v>
                </c:pt>
                <c:pt idx="188">
                  <c:v>2.3628525000000002</c:v>
                </c:pt>
                <c:pt idx="189">
                  <c:v>2.37852</c:v>
                </c:pt>
                <c:pt idx="190">
                  <c:v>2.3942800000000002</c:v>
                </c:pt>
                <c:pt idx="191">
                  <c:v>2.4101300000000001</c:v>
                </c:pt>
                <c:pt idx="192">
                  <c:v>2.4260650000000004</c:v>
                </c:pt>
                <c:pt idx="193">
                  <c:v>2.4420875</c:v>
                </c:pt>
                <c:pt idx="194">
                  <c:v>2.4581974999999998</c:v>
                </c:pt>
                <c:pt idx="195">
                  <c:v>2.4744025000000001</c:v>
                </c:pt>
                <c:pt idx="196">
                  <c:v>2.4906999999999999</c:v>
                </c:pt>
                <c:pt idx="197">
                  <c:v>2.5070749999999999</c:v>
                </c:pt>
                <c:pt idx="198">
                  <c:v>2.5235500000000002</c:v>
                </c:pt>
                <c:pt idx="199">
                  <c:v>2.5401250000000002</c:v>
                </c:pt>
                <c:pt idx="200">
                  <c:v>2.5568</c:v>
                </c:pt>
                <c:pt idx="201">
                  <c:v>2.57355</c:v>
                </c:pt>
                <c:pt idx="202">
                  <c:v>2.5903999999999998</c:v>
                </c:pt>
                <c:pt idx="203">
                  <c:v>2.6073499999999998</c:v>
                </c:pt>
                <c:pt idx="204">
                  <c:v>2.6243750000000001</c:v>
                </c:pt>
                <c:pt idx="205">
                  <c:v>2.6415250000000001</c:v>
                </c:pt>
                <c:pt idx="206">
                  <c:v>2.6586499999999997</c:v>
                </c:pt>
                <c:pt idx="207">
                  <c:v>2.6755999999999998</c:v>
                </c:pt>
                <c:pt idx="208">
                  <c:v>2.6923249999999999</c:v>
                </c:pt>
                <c:pt idx="209">
                  <c:v>2.7089499999999997</c:v>
                </c:pt>
                <c:pt idx="210">
                  <c:v>2.7253750000000001</c:v>
                </c:pt>
                <c:pt idx="211">
                  <c:v>2.7416499999999999</c:v>
                </c:pt>
                <c:pt idx="212">
                  <c:v>2.7577250000000002</c:v>
                </c:pt>
                <c:pt idx="213">
                  <c:v>2.7736499999999999</c:v>
                </c:pt>
                <c:pt idx="214">
                  <c:v>2.789425</c:v>
                </c:pt>
                <c:pt idx="215">
                  <c:v>2.8050999999999999</c:v>
                </c:pt>
                <c:pt idx="216">
                  <c:v>2.8205999999999998</c:v>
                </c:pt>
                <c:pt idx="217">
                  <c:v>2.83595</c:v>
                </c:pt>
                <c:pt idx="218">
                  <c:v>2.851175</c:v>
                </c:pt>
                <c:pt idx="219">
                  <c:v>2.8661750000000001</c:v>
                </c:pt>
                <c:pt idx="220">
                  <c:v>2.8811249999999999</c:v>
                </c:pt>
                <c:pt idx="221">
                  <c:v>2.8959250000000001</c:v>
                </c:pt>
                <c:pt idx="222">
                  <c:v>2.9106000000000001</c:v>
                </c:pt>
                <c:pt idx="223">
                  <c:v>2.9250750000000001</c:v>
                </c:pt>
                <c:pt idx="224">
                  <c:v>2.939425</c:v>
                </c:pt>
                <c:pt idx="225">
                  <c:v>2.9537249999999999</c:v>
                </c:pt>
                <c:pt idx="226">
                  <c:v>2.9678</c:v>
                </c:pt>
                <c:pt idx="227">
                  <c:v>2.9817499999999999</c:v>
                </c:pt>
                <c:pt idx="228">
                  <c:v>2.9955750000000001</c:v>
                </c:pt>
                <c:pt idx="229">
                  <c:v>3.009325</c:v>
                </c:pt>
                <c:pt idx="230">
                  <c:v>3.022875</c:v>
                </c:pt>
                <c:pt idx="231">
                  <c:v>3.0362499999999999</c:v>
                </c:pt>
                <c:pt idx="232">
                  <c:v>3.0494250000000003</c:v>
                </c:pt>
                <c:pt idx="233">
                  <c:v>3.0622750000000001</c:v>
                </c:pt>
                <c:pt idx="234">
                  <c:v>3.0747750000000003</c:v>
                </c:pt>
                <c:pt idx="235">
                  <c:v>3.0870000000000002</c:v>
                </c:pt>
                <c:pt idx="236">
                  <c:v>3.0990000000000002</c:v>
                </c:pt>
                <c:pt idx="237">
                  <c:v>3.1105499999999999</c:v>
                </c:pt>
                <c:pt idx="238">
                  <c:v>3.1220000000000003</c:v>
                </c:pt>
                <c:pt idx="239">
                  <c:v>3.1327250000000002</c:v>
                </c:pt>
                <c:pt idx="240">
                  <c:v>3.1433750000000003</c:v>
                </c:pt>
                <c:pt idx="241">
                  <c:v>3.153375</c:v>
                </c:pt>
                <c:pt idx="242">
                  <c:v>3.1633500000000003</c:v>
                </c:pt>
                <c:pt idx="243">
                  <c:v>3.1727749999999997</c:v>
                </c:pt>
                <c:pt idx="244">
                  <c:v>3.1821750000000004</c:v>
                </c:pt>
                <c:pt idx="245">
                  <c:v>3.1910500000000002</c:v>
                </c:pt>
                <c:pt idx="246">
                  <c:v>3.200075</c:v>
                </c:pt>
                <c:pt idx="247">
                  <c:v>3.2085250000000003</c:v>
                </c:pt>
                <c:pt idx="248">
                  <c:v>3.2169999999999996</c:v>
                </c:pt>
                <c:pt idx="249">
                  <c:v>3.2252749999999999</c:v>
                </c:pt>
                <c:pt idx="250">
                  <c:v>3.2333750000000001</c:v>
                </c:pt>
                <c:pt idx="251">
                  <c:v>3.2416499999999999</c:v>
                </c:pt>
                <c:pt idx="252">
                  <c:v>3.2496749999999999</c:v>
                </c:pt>
                <c:pt idx="253">
                  <c:v>3.2577250000000002</c:v>
                </c:pt>
                <c:pt idx="254">
                  <c:v>3.2658749999999999</c:v>
                </c:pt>
                <c:pt idx="255">
                  <c:v>3.2738999999999998</c:v>
                </c:pt>
                <c:pt idx="256">
                  <c:v>3.2819250000000002</c:v>
                </c:pt>
                <c:pt idx="257">
                  <c:v>3.29</c:v>
                </c:pt>
                <c:pt idx="258">
                  <c:v>3.2980750000000003</c:v>
                </c:pt>
                <c:pt idx="259">
                  <c:v>3.3060749999999999</c:v>
                </c:pt>
                <c:pt idx="260">
                  <c:v>3.3141249999999998</c:v>
                </c:pt>
                <c:pt idx="261">
                  <c:v>3.322225</c:v>
                </c:pt>
                <c:pt idx="262">
                  <c:v>3.3302499999999999</c:v>
                </c:pt>
                <c:pt idx="263">
                  <c:v>3.3383000000000003</c:v>
                </c:pt>
                <c:pt idx="264">
                  <c:v>3.3464</c:v>
                </c:pt>
                <c:pt idx="265">
                  <c:v>3.3544749999999999</c:v>
                </c:pt>
                <c:pt idx="266">
                  <c:v>3.3625250000000002</c:v>
                </c:pt>
                <c:pt idx="267">
                  <c:v>3.370625</c:v>
                </c:pt>
                <c:pt idx="268">
                  <c:v>3.3787249999999998</c:v>
                </c:pt>
                <c:pt idx="269">
                  <c:v>3.3868</c:v>
                </c:pt>
                <c:pt idx="270">
                  <c:v>3.3948999999999998</c:v>
                </c:pt>
                <c:pt idx="271">
                  <c:v>3.403025</c:v>
                </c:pt>
                <c:pt idx="272">
                  <c:v>3.4111250000000002</c:v>
                </c:pt>
                <c:pt idx="273">
                  <c:v>3.4192499999999999</c:v>
                </c:pt>
                <c:pt idx="274">
                  <c:v>3.4274249999999999</c:v>
                </c:pt>
                <c:pt idx="275">
                  <c:v>3.4355499999999997</c:v>
                </c:pt>
                <c:pt idx="276">
                  <c:v>3.4437250000000001</c:v>
                </c:pt>
                <c:pt idx="277">
                  <c:v>3.4519000000000002</c:v>
                </c:pt>
                <c:pt idx="278">
                  <c:v>3.4601000000000002</c:v>
                </c:pt>
                <c:pt idx="279">
                  <c:v>3.4682749999999998</c:v>
                </c:pt>
                <c:pt idx="280">
                  <c:v>3.4764749999999998</c:v>
                </c:pt>
                <c:pt idx="281">
                  <c:v>3.4847000000000001</c:v>
                </c:pt>
                <c:pt idx="282">
                  <c:v>3.4929000000000001</c:v>
                </c:pt>
                <c:pt idx="283">
                  <c:v>3.501125</c:v>
                </c:pt>
                <c:pt idx="284">
                  <c:v>3.5093000000000001</c:v>
                </c:pt>
                <c:pt idx="285">
                  <c:v>3.5174749999999997</c:v>
                </c:pt>
                <c:pt idx="286">
                  <c:v>3.5256750000000006</c:v>
                </c:pt>
                <c:pt idx="287">
                  <c:v>3.5338750000000001</c:v>
                </c:pt>
                <c:pt idx="288">
                  <c:v>3.542125</c:v>
                </c:pt>
                <c:pt idx="289">
                  <c:v>3.5504500000000001</c:v>
                </c:pt>
                <c:pt idx="290">
                  <c:v>3.5588500000000001</c:v>
                </c:pt>
                <c:pt idx="291">
                  <c:v>3.5673999999999997</c:v>
                </c:pt>
                <c:pt idx="292">
                  <c:v>3.5761250000000002</c:v>
                </c:pt>
                <c:pt idx="293">
                  <c:v>3.5850249999999999</c:v>
                </c:pt>
                <c:pt idx="294">
                  <c:v>3.5939999999999999</c:v>
                </c:pt>
                <c:pt idx="295">
                  <c:v>3.6030500000000001</c:v>
                </c:pt>
                <c:pt idx="296">
                  <c:v>3.6121750000000001</c:v>
                </c:pt>
                <c:pt idx="297">
                  <c:v>3.6214000000000004</c:v>
                </c:pt>
                <c:pt idx="298">
                  <c:v>3.6307</c:v>
                </c:pt>
                <c:pt idx="299">
                  <c:v>3.6400750000000004</c:v>
                </c:pt>
                <c:pt idx="300">
                  <c:v>3.6495250000000001</c:v>
                </c:pt>
                <c:pt idx="301">
                  <c:v>3.6590749999999996</c:v>
                </c:pt>
                <c:pt idx="302">
                  <c:v>3.6687499999999997</c:v>
                </c:pt>
                <c:pt idx="303">
                  <c:v>3.678525</c:v>
                </c:pt>
                <c:pt idx="304">
                  <c:v>3.6884250000000001</c:v>
                </c:pt>
                <c:pt idx="305">
                  <c:v>3.6984499999999998</c:v>
                </c:pt>
                <c:pt idx="306">
                  <c:v>3.7086250000000001</c:v>
                </c:pt>
                <c:pt idx="307">
                  <c:v>3.718925</c:v>
                </c:pt>
                <c:pt idx="308">
                  <c:v>3.7293750000000001</c:v>
                </c:pt>
                <c:pt idx="309">
                  <c:v>3.7399250000000004</c:v>
                </c:pt>
                <c:pt idx="310">
                  <c:v>3.7506249999999999</c:v>
                </c:pt>
                <c:pt idx="311">
                  <c:v>3.7614500000000004</c:v>
                </c:pt>
                <c:pt idx="312">
                  <c:v>3.7724500000000001</c:v>
                </c:pt>
                <c:pt idx="313">
                  <c:v>3.7836000000000003</c:v>
                </c:pt>
                <c:pt idx="314">
                  <c:v>3.7949249999999997</c:v>
                </c:pt>
                <c:pt idx="315">
                  <c:v>3.8064499999999999</c:v>
                </c:pt>
                <c:pt idx="316">
                  <c:v>3.8181500000000002</c:v>
                </c:pt>
                <c:pt idx="317">
                  <c:v>3.830025</c:v>
                </c:pt>
                <c:pt idx="318">
                  <c:v>3.8420250000000005</c:v>
                </c:pt>
                <c:pt idx="319">
                  <c:v>3.8541750000000001</c:v>
                </c:pt>
                <c:pt idx="320">
                  <c:v>3.8664499999999999</c:v>
                </c:pt>
                <c:pt idx="321">
                  <c:v>3.8788749999999999</c:v>
                </c:pt>
                <c:pt idx="322">
                  <c:v>3.8914749999999998</c:v>
                </c:pt>
                <c:pt idx="323">
                  <c:v>3.9042500000000002</c:v>
                </c:pt>
                <c:pt idx="324">
                  <c:v>3.9171749999999999</c:v>
                </c:pt>
                <c:pt idx="325">
                  <c:v>3.9301999999999997</c:v>
                </c:pt>
                <c:pt idx="326">
                  <c:v>3.9433749999999996</c:v>
                </c:pt>
                <c:pt idx="327">
                  <c:v>3.9566999999999997</c:v>
                </c:pt>
                <c:pt idx="328">
                  <c:v>3.9702000000000002</c:v>
                </c:pt>
                <c:pt idx="329">
                  <c:v>3.9839250000000002</c:v>
                </c:pt>
                <c:pt idx="330">
                  <c:v>3.9977</c:v>
                </c:pt>
                <c:pt idx="331">
                  <c:v>4.0115249999999998</c:v>
                </c:pt>
                <c:pt idx="332">
                  <c:v>4.0253999999999994</c:v>
                </c:pt>
                <c:pt idx="333">
                  <c:v>4.0393249999999998</c:v>
                </c:pt>
                <c:pt idx="334">
                  <c:v>4.0533000000000001</c:v>
                </c:pt>
                <c:pt idx="335">
                  <c:v>4.0673250000000003</c:v>
                </c:pt>
                <c:pt idx="336">
                  <c:v>4.0814250000000003</c:v>
                </c:pt>
                <c:pt idx="337">
                  <c:v>4.0956000000000001</c:v>
                </c:pt>
                <c:pt idx="338">
                  <c:v>4.1098750000000006</c:v>
                </c:pt>
                <c:pt idx="339">
                  <c:v>4.124225</c:v>
                </c:pt>
                <c:pt idx="340">
                  <c:v>4.1387</c:v>
                </c:pt>
                <c:pt idx="341">
                  <c:v>4.1532499999999999</c:v>
                </c:pt>
                <c:pt idx="342">
                  <c:v>4.1679500000000003</c:v>
                </c:pt>
                <c:pt idx="343">
                  <c:v>4.1826750000000006</c:v>
                </c:pt>
                <c:pt idx="344">
                  <c:v>4.1974999999999998</c:v>
                </c:pt>
                <c:pt idx="345">
                  <c:v>4.2124000000000006</c:v>
                </c:pt>
                <c:pt idx="346">
                  <c:v>4.2274000000000003</c:v>
                </c:pt>
                <c:pt idx="347">
                  <c:v>4.2424749999999998</c:v>
                </c:pt>
                <c:pt idx="348">
                  <c:v>4.2576499999999999</c:v>
                </c:pt>
                <c:pt idx="349">
                  <c:v>4.2729250000000008</c:v>
                </c:pt>
                <c:pt idx="350">
                  <c:v>4.2882249999999997</c:v>
                </c:pt>
                <c:pt idx="351">
                  <c:v>4.3035499999999995</c:v>
                </c:pt>
                <c:pt idx="352">
                  <c:v>4.3188750000000002</c:v>
                </c:pt>
                <c:pt idx="353">
                  <c:v>4.334225</c:v>
                </c:pt>
                <c:pt idx="354">
                  <c:v>4.3495999999999997</c:v>
                </c:pt>
                <c:pt idx="355">
                  <c:v>4.3649750000000003</c:v>
                </c:pt>
                <c:pt idx="356">
                  <c:v>4.3803999999999998</c:v>
                </c:pt>
                <c:pt idx="357">
                  <c:v>4.3958499999999994</c:v>
                </c:pt>
                <c:pt idx="358">
                  <c:v>4.4113499999999997</c:v>
                </c:pt>
                <c:pt idx="359">
                  <c:v>4.4268999999999998</c:v>
                </c:pt>
                <c:pt idx="360">
                  <c:v>4.4424999999999999</c:v>
                </c:pt>
                <c:pt idx="361">
                  <c:v>4.4581500000000007</c:v>
                </c:pt>
                <c:pt idx="362">
                  <c:v>4.4738499999999997</c:v>
                </c:pt>
                <c:pt idx="363">
                  <c:v>4.4895499999999995</c:v>
                </c:pt>
                <c:pt idx="364">
                  <c:v>4.5053000000000001</c:v>
                </c:pt>
                <c:pt idx="365">
                  <c:v>4.5210749999999997</c:v>
                </c:pt>
                <c:pt idx="366">
                  <c:v>4.5369000000000002</c:v>
                </c:pt>
                <c:pt idx="367">
                  <c:v>4.5528250000000003</c:v>
                </c:pt>
                <c:pt idx="368">
                  <c:v>4.5687999999999995</c:v>
                </c:pt>
                <c:pt idx="369">
                  <c:v>4.5848500000000003</c:v>
                </c:pt>
                <c:pt idx="370">
                  <c:v>4.600975</c:v>
                </c:pt>
                <c:pt idx="371">
                  <c:v>4.6171499999999996</c:v>
                </c:pt>
                <c:pt idx="372">
                  <c:v>4.6333500000000001</c:v>
                </c:pt>
                <c:pt idx="373">
                  <c:v>4.6494999999999997</c:v>
                </c:pt>
                <c:pt idx="374">
                  <c:v>4.6656250000000004</c:v>
                </c:pt>
                <c:pt idx="375">
                  <c:v>4.6816749999999994</c:v>
                </c:pt>
                <c:pt idx="376">
                  <c:v>4.6977250000000002</c:v>
                </c:pt>
                <c:pt idx="377">
                  <c:v>4.7137000000000002</c:v>
                </c:pt>
                <c:pt idx="378">
                  <c:v>4.7296499999999995</c:v>
                </c:pt>
                <c:pt idx="379">
                  <c:v>4.7455749999999997</c:v>
                </c:pt>
                <c:pt idx="380">
                  <c:v>4.76145</c:v>
                </c:pt>
                <c:pt idx="381">
                  <c:v>4.7773000000000003</c:v>
                </c:pt>
                <c:pt idx="382">
                  <c:v>4.7931249999999999</c:v>
                </c:pt>
                <c:pt idx="383">
                  <c:v>4.8089250000000003</c:v>
                </c:pt>
                <c:pt idx="384">
                  <c:v>4.8247</c:v>
                </c:pt>
                <c:pt idx="385">
                  <c:v>4.8404750000000005</c:v>
                </c:pt>
                <c:pt idx="386">
                  <c:v>4.8562500000000002</c:v>
                </c:pt>
                <c:pt idx="387">
                  <c:v>4.8719999999999999</c:v>
                </c:pt>
                <c:pt idx="388">
                  <c:v>4.8877749999999995</c:v>
                </c:pt>
                <c:pt idx="389">
                  <c:v>4.9035500000000001</c:v>
                </c:pt>
                <c:pt idx="390">
                  <c:v>4.9193750000000005</c:v>
                </c:pt>
                <c:pt idx="391">
                  <c:v>4.9352999999999998</c:v>
                </c:pt>
                <c:pt idx="392">
                  <c:v>4.9512749999999999</c:v>
                </c:pt>
                <c:pt idx="393">
                  <c:v>4.9672749999999999</c:v>
                </c:pt>
                <c:pt idx="394">
                  <c:v>4.9832999999999998</c:v>
                </c:pt>
                <c:pt idx="395">
                  <c:v>4.9993500000000006</c:v>
                </c:pt>
                <c:pt idx="396">
                  <c:v>5.0154499999999995</c:v>
                </c:pt>
                <c:pt idx="397">
                  <c:v>5.0316000000000001</c:v>
                </c:pt>
                <c:pt idx="398">
                  <c:v>5.0477499999999997</c:v>
                </c:pt>
                <c:pt idx="399">
                  <c:v>5.0639000000000003</c:v>
                </c:pt>
                <c:pt idx="400">
                  <c:v>5.08005</c:v>
                </c:pt>
                <c:pt idx="401">
                  <c:v>5.0962250000000004</c:v>
                </c:pt>
                <c:pt idx="402">
                  <c:v>5.1124499999999999</c:v>
                </c:pt>
                <c:pt idx="403">
                  <c:v>5.1286499999999995</c:v>
                </c:pt>
                <c:pt idx="404">
                  <c:v>5.1448499999999999</c:v>
                </c:pt>
                <c:pt idx="405">
                  <c:v>5.1610499999999995</c:v>
                </c:pt>
                <c:pt idx="406">
                  <c:v>5.1772499999999999</c:v>
                </c:pt>
                <c:pt idx="407">
                  <c:v>5.1935000000000002</c:v>
                </c:pt>
                <c:pt idx="408">
                  <c:v>5.2097499999999997</c:v>
                </c:pt>
                <c:pt idx="409">
                  <c:v>5.2260249999999999</c:v>
                </c:pt>
                <c:pt idx="410">
                  <c:v>5.2423000000000002</c:v>
                </c:pt>
                <c:pt idx="411">
                  <c:v>5.2585750000000004</c:v>
                </c:pt>
                <c:pt idx="412">
                  <c:v>5.2748499999999998</c:v>
                </c:pt>
                <c:pt idx="413">
                  <c:v>5.2911250000000001</c:v>
                </c:pt>
                <c:pt idx="414">
                  <c:v>5.3074250000000003</c:v>
                </c:pt>
                <c:pt idx="415">
                  <c:v>5.3237249999999996</c:v>
                </c:pt>
                <c:pt idx="416">
                  <c:v>5.3400250000000007</c:v>
                </c:pt>
                <c:pt idx="417">
                  <c:v>5.3562750000000001</c:v>
                </c:pt>
                <c:pt idx="418">
                  <c:v>5.3725000000000005</c:v>
                </c:pt>
                <c:pt idx="419">
                  <c:v>5.388725</c:v>
                </c:pt>
                <c:pt idx="420">
                  <c:v>5.4049250000000004</c:v>
                </c:pt>
                <c:pt idx="421">
                  <c:v>5.4211</c:v>
                </c:pt>
                <c:pt idx="422">
                  <c:v>5.4372249999999998</c:v>
                </c:pt>
                <c:pt idx="423">
                  <c:v>5.4532749999999997</c:v>
                </c:pt>
                <c:pt idx="424">
                  <c:v>5.4692249999999998</c:v>
                </c:pt>
                <c:pt idx="425">
                  <c:v>5.4851000000000001</c:v>
                </c:pt>
                <c:pt idx="426">
                  <c:v>5.5008750000000006</c:v>
                </c:pt>
                <c:pt idx="427">
                  <c:v>5.5165749999999996</c:v>
                </c:pt>
                <c:pt idx="428">
                  <c:v>5.5321750000000005</c:v>
                </c:pt>
                <c:pt idx="429">
                  <c:v>5.5476749999999999</c:v>
                </c:pt>
                <c:pt idx="430">
                  <c:v>5.5631250000000003</c:v>
                </c:pt>
                <c:pt idx="431">
                  <c:v>5.5785</c:v>
                </c:pt>
                <c:pt idx="432">
                  <c:v>5.5937999999999999</c:v>
                </c:pt>
                <c:pt idx="433">
                  <c:v>5.609</c:v>
                </c:pt>
                <c:pt idx="434">
                  <c:v>5.6241000000000003</c:v>
                </c:pt>
                <c:pt idx="435">
                  <c:v>5.6391</c:v>
                </c:pt>
                <c:pt idx="436">
                  <c:v>5.6540499999999998</c:v>
                </c:pt>
                <c:pt idx="437">
                  <c:v>5.6689000000000007</c:v>
                </c:pt>
                <c:pt idx="438">
                  <c:v>5.6837</c:v>
                </c:pt>
                <c:pt idx="439">
                  <c:v>5.6984750000000002</c:v>
                </c:pt>
                <c:pt idx="440">
                  <c:v>5.7132250000000004</c:v>
                </c:pt>
                <c:pt idx="441">
                  <c:v>5.7279499999999999</c:v>
                </c:pt>
                <c:pt idx="442">
                  <c:v>5.7426500000000003</c:v>
                </c:pt>
                <c:pt idx="443">
                  <c:v>5.7573499999999997</c:v>
                </c:pt>
                <c:pt idx="444">
                  <c:v>5.7720000000000002</c:v>
                </c:pt>
                <c:pt idx="445">
                  <c:v>5.7866249999999999</c:v>
                </c:pt>
                <c:pt idx="446">
                  <c:v>5.8012250000000005</c:v>
                </c:pt>
                <c:pt idx="447">
                  <c:v>5.8158000000000003</c:v>
                </c:pt>
                <c:pt idx="448">
                  <c:v>5.8303750000000001</c:v>
                </c:pt>
                <c:pt idx="449">
                  <c:v>5.8449499999999999</c:v>
                </c:pt>
                <c:pt idx="450">
                  <c:v>5.8594999999999997</c:v>
                </c:pt>
                <c:pt idx="451">
                  <c:v>5.8739999999999997</c:v>
                </c:pt>
                <c:pt idx="452">
                  <c:v>5.8884999999999996</c:v>
                </c:pt>
                <c:pt idx="453">
                  <c:v>5.9029749999999996</c:v>
                </c:pt>
                <c:pt idx="454">
                  <c:v>5.9174499999999997</c:v>
                </c:pt>
                <c:pt idx="455">
                  <c:v>5.9318999999999997</c:v>
                </c:pt>
                <c:pt idx="456">
                  <c:v>5.9463500000000007</c:v>
                </c:pt>
                <c:pt idx="457">
                  <c:v>5.9607999999999999</c:v>
                </c:pt>
                <c:pt idx="458">
                  <c:v>5.975225</c:v>
                </c:pt>
                <c:pt idx="459">
                  <c:v>5.9896250000000002</c:v>
                </c:pt>
                <c:pt idx="460">
                  <c:v>6.0040250000000004</c:v>
                </c:pt>
                <c:pt idx="461">
                  <c:v>6.0184250000000006</c:v>
                </c:pt>
                <c:pt idx="462">
                  <c:v>6.0327999999999999</c:v>
                </c:pt>
                <c:pt idx="463">
                  <c:v>6.0472000000000001</c:v>
                </c:pt>
                <c:pt idx="464">
                  <c:v>6.0615750000000004</c:v>
                </c:pt>
                <c:pt idx="465">
                  <c:v>6.0759249999999998</c:v>
                </c:pt>
                <c:pt idx="466">
                  <c:v>6.0902500000000002</c:v>
                </c:pt>
                <c:pt idx="467">
                  <c:v>6.1045750000000005</c:v>
                </c:pt>
                <c:pt idx="468">
                  <c:v>6.1189</c:v>
                </c:pt>
                <c:pt idx="469">
                  <c:v>6.1332249999999995</c:v>
                </c:pt>
                <c:pt idx="470">
                  <c:v>6.1475499999999998</c:v>
                </c:pt>
                <c:pt idx="471">
                  <c:v>6.1618750000000002</c:v>
                </c:pt>
                <c:pt idx="472">
                  <c:v>6.1761749999999997</c:v>
                </c:pt>
                <c:pt idx="473">
                  <c:v>6.1905000000000001</c:v>
                </c:pt>
                <c:pt idx="474">
                  <c:v>6.2047999999999996</c:v>
                </c:pt>
                <c:pt idx="475">
                  <c:v>6.219125</c:v>
                </c:pt>
                <c:pt idx="476">
                  <c:v>6.2334500000000004</c:v>
                </c:pt>
                <c:pt idx="477">
                  <c:v>6.2477749999999999</c:v>
                </c:pt>
                <c:pt idx="478">
                  <c:v>6.2620999999999993</c:v>
                </c:pt>
                <c:pt idx="479">
                  <c:v>6.2763999999999998</c:v>
                </c:pt>
                <c:pt idx="480">
                  <c:v>6.2907250000000001</c:v>
                </c:pt>
                <c:pt idx="481">
                  <c:v>6.3050499999999996</c:v>
                </c:pt>
                <c:pt idx="482">
                  <c:v>6.3193750000000009</c:v>
                </c:pt>
                <c:pt idx="483">
                  <c:v>6.3337249999999994</c:v>
                </c:pt>
                <c:pt idx="484">
                  <c:v>6.3480750000000006</c:v>
                </c:pt>
                <c:pt idx="485">
                  <c:v>6.3624249999999991</c:v>
                </c:pt>
                <c:pt idx="486">
                  <c:v>6.3767500000000004</c:v>
                </c:pt>
                <c:pt idx="487">
                  <c:v>6.3910999999999998</c:v>
                </c:pt>
                <c:pt idx="488">
                  <c:v>6.4054749999999991</c:v>
                </c:pt>
                <c:pt idx="489">
                  <c:v>6.4198500000000003</c:v>
                </c:pt>
                <c:pt idx="490">
                  <c:v>6.4342250000000005</c:v>
                </c:pt>
                <c:pt idx="491">
                  <c:v>6.4485999999999999</c:v>
                </c:pt>
                <c:pt idx="492">
                  <c:v>6.463000000000001</c:v>
                </c:pt>
                <c:pt idx="493">
                  <c:v>6.4773999999999994</c:v>
                </c:pt>
                <c:pt idx="494">
                  <c:v>6.4918000000000005</c:v>
                </c:pt>
                <c:pt idx="495">
                  <c:v>6.5061999999999998</c:v>
                </c:pt>
                <c:pt idx="496">
                  <c:v>6.520624999999999</c:v>
                </c:pt>
                <c:pt idx="497">
                  <c:v>6.535075</c:v>
                </c:pt>
                <c:pt idx="498">
                  <c:v>6.5495000000000001</c:v>
                </c:pt>
                <c:pt idx="499">
                  <c:v>6.5639249999999993</c:v>
                </c:pt>
                <c:pt idx="500">
                  <c:v>6.5783750000000003</c:v>
                </c:pt>
                <c:pt idx="501">
                  <c:v>6.5928000000000004</c:v>
                </c:pt>
                <c:pt idx="502">
                  <c:v>6.6072749999999996</c:v>
                </c:pt>
                <c:pt idx="503">
                  <c:v>6.6217250000000005</c:v>
                </c:pt>
                <c:pt idx="504">
                  <c:v>6.6362249999999996</c:v>
                </c:pt>
                <c:pt idx="505">
                  <c:v>6.6506999999999996</c:v>
                </c:pt>
                <c:pt idx="506">
                  <c:v>6.6652000000000005</c:v>
                </c:pt>
                <c:pt idx="507">
                  <c:v>6.6797250000000004</c:v>
                </c:pt>
                <c:pt idx="508">
                  <c:v>6.6942249999999994</c:v>
                </c:pt>
                <c:pt idx="509">
                  <c:v>6.7087750000000002</c:v>
                </c:pt>
                <c:pt idx="510">
                  <c:v>6.7233249999999991</c:v>
                </c:pt>
                <c:pt idx="511">
                  <c:v>6.7378999999999998</c:v>
                </c:pt>
                <c:pt idx="512">
                  <c:v>6.7524749999999996</c:v>
                </c:pt>
                <c:pt idx="513">
                  <c:v>6.7670750000000002</c:v>
                </c:pt>
                <c:pt idx="514">
                  <c:v>6.7816749999999999</c:v>
                </c:pt>
                <c:pt idx="515">
                  <c:v>6.7962999999999996</c:v>
                </c:pt>
                <c:pt idx="516">
                  <c:v>6.8109500000000001</c:v>
                </c:pt>
                <c:pt idx="517">
                  <c:v>6.8255999999999997</c:v>
                </c:pt>
                <c:pt idx="518">
                  <c:v>6.8402500000000002</c:v>
                </c:pt>
                <c:pt idx="519">
                  <c:v>6.8549250000000006</c:v>
                </c:pt>
                <c:pt idx="520">
                  <c:v>6.8696250000000001</c:v>
                </c:pt>
                <c:pt idx="521">
                  <c:v>6.8843249999999996</c:v>
                </c:pt>
                <c:pt idx="522">
                  <c:v>6.8990499999999999</c:v>
                </c:pt>
                <c:pt idx="523">
                  <c:v>6.9137749999999993</c:v>
                </c:pt>
                <c:pt idx="524">
                  <c:v>6.9285499999999995</c:v>
                </c:pt>
                <c:pt idx="525">
                  <c:v>6.9433249999999997</c:v>
                </c:pt>
                <c:pt idx="526">
                  <c:v>6.9581249999999999</c:v>
                </c:pt>
                <c:pt idx="527">
                  <c:v>6.97295</c:v>
                </c:pt>
                <c:pt idx="528">
                  <c:v>6.9878</c:v>
                </c:pt>
                <c:pt idx="529">
                  <c:v>7.0027000000000008</c:v>
                </c:pt>
                <c:pt idx="530">
                  <c:v>7.0175999999999998</c:v>
                </c:pt>
                <c:pt idx="531">
                  <c:v>7.0325499999999996</c:v>
                </c:pt>
                <c:pt idx="532">
                  <c:v>7.0475499999999993</c:v>
                </c:pt>
                <c:pt idx="533">
                  <c:v>7.0625749999999998</c:v>
                </c:pt>
                <c:pt idx="534">
                  <c:v>7.0776500000000002</c:v>
                </c:pt>
                <c:pt idx="535">
                  <c:v>7.0927749999999996</c:v>
                </c:pt>
                <c:pt idx="536">
                  <c:v>7.1079500000000007</c:v>
                </c:pt>
                <c:pt idx="537">
                  <c:v>7.1231749999999998</c:v>
                </c:pt>
                <c:pt idx="538">
                  <c:v>7.1384249999999998</c:v>
                </c:pt>
                <c:pt idx="539">
                  <c:v>7.1537000000000006</c:v>
                </c:pt>
                <c:pt idx="540">
                  <c:v>7.1690249999999995</c:v>
                </c:pt>
                <c:pt idx="541">
                  <c:v>7.1843750000000002</c:v>
                </c:pt>
                <c:pt idx="542">
                  <c:v>7.1997249999999999</c:v>
                </c:pt>
                <c:pt idx="543">
                  <c:v>7.2151000000000005</c:v>
                </c:pt>
                <c:pt idx="544">
                  <c:v>7.2304499999999994</c:v>
                </c:pt>
                <c:pt idx="545">
                  <c:v>7.245825</c:v>
                </c:pt>
                <c:pt idx="546">
                  <c:v>7.2612250000000005</c:v>
                </c:pt>
                <c:pt idx="547">
                  <c:v>7.2766000000000002</c:v>
                </c:pt>
                <c:pt idx="548">
                  <c:v>7.2920250000000006</c:v>
                </c:pt>
                <c:pt idx="549">
                  <c:v>7.3074249999999994</c:v>
                </c:pt>
                <c:pt idx="550">
                  <c:v>7.3228749999999998</c:v>
                </c:pt>
                <c:pt idx="551">
                  <c:v>7.3383500000000002</c:v>
                </c:pt>
                <c:pt idx="552">
                  <c:v>7.3538249999999996</c:v>
                </c:pt>
                <c:pt idx="553">
                  <c:v>7.3693499999999998</c:v>
                </c:pt>
                <c:pt idx="554">
                  <c:v>7.3849250000000008</c:v>
                </c:pt>
                <c:pt idx="555">
                  <c:v>7.4005000000000001</c:v>
                </c:pt>
                <c:pt idx="556">
                  <c:v>7.4161250000000001</c:v>
                </c:pt>
                <c:pt idx="557">
                  <c:v>7.4317999999999991</c:v>
                </c:pt>
                <c:pt idx="558">
                  <c:v>7.4475250000000006</c:v>
                </c:pt>
                <c:pt idx="559">
                  <c:v>7.4632749999999994</c:v>
                </c:pt>
                <c:pt idx="560">
                  <c:v>7.4790999999999999</c:v>
                </c:pt>
                <c:pt idx="561">
                  <c:v>7.4949749999999993</c:v>
                </c:pt>
                <c:pt idx="562">
                  <c:v>7.5108999999999995</c:v>
                </c:pt>
                <c:pt idx="563">
                  <c:v>7.5268749999999995</c:v>
                </c:pt>
                <c:pt idx="564">
                  <c:v>7.5428999999999995</c:v>
                </c:pt>
                <c:pt idx="565">
                  <c:v>7.5590250000000001</c:v>
                </c:pt>
                <c:pt idx="566">
                  <c:v>7.5751750000000007</c:v>
                </c:pt>
                <c:pt idx="567">
                  <c:v>7.5913999999999993</c:v>
                </c:pt>
                <c:pt idx="568">
                  <c:v>7.6076500000000005</c:v>
                </c:pt>
                <c:pt idx="569">
                  <c:v>7.6239499999999998</c:v>
                </c:pt>
                <c:pt idx="570">
                  <c:v>7.6402999999999999</c:v>
                </c:pt>
                <c:pt idx="571">
                  <c:v>7.6566999999999998</c:v>
                </c:pt>
                <c:pt idx="572">
                  <c:v>7.6731499999999997</c:v>
                </c:pt>
                <c:pt idx="573">
                  <c:v>7.6896249999999995</c:v>
                </c:pt>
                <c:pt idx="574">
                  <c:v>7.7061500000000009</c:v>
                </c:pt>
                <c:pt idx="575">
                  <c:v>7.7227000000000006</c:v>
                </c:pt>
                <c:pt idx="576">
                  <c:v>7.7392749999999992</c:v>
                </c:pt>
                <c:pt idx="577">
                  <c:v>7.7559000000000005</c:v>
                </c:pt>
                <c:pt idx="578">
                  <c:v>7.7725749999999998</c:v>
                </c:pt>
                <c:pt idx="579">
                  <c:v>7.7892749999999999</c:v>
                </c:pt>
                <c:pt idx="580">
                  <c:v>7.806</c:v>
                </c:pt>
                <c:pt idx="581">
                  <c:v>7.8228000000000009</c:v>
                </c:pt>
                <c:pt idx="582">
                  <c:v>7.839599999999999</c:v>
                </c:pt>
                <c:pt idx="583">
                  <c:v>7.8564499999999997</c:v>
                </c:pt>
                <c:pt idx="584">
                  <c:v>7.8732999999999995</c:v>
                </c:pt>
                <c:pt idx="585">
                  <c:v>7.8902000000000001</c:v>
                </c:pt>
                <c:pt idx="586">
                  <c:v>7.9071500000000006</c:v>
                </c:pt>
                <c:pt idx="587">
                  <c:v>7.9241250000000001</c:v>
                </c:pt>
                <c:pt idx="588">
                  <c:v>7.9411250000000004</c:v>
                </c:pt>
                <c:pt idx="589">
                  <c:v>7.9581750000000007</c:v>
                </c:pt>
                <c:pt idx="590">
                  <c:v>7.9752500000000008</c:v>
                </c:pt>
                <c:pt idx="591">
                  <c:v>7.9923499999999992</c:v>
                </c:pt>
                <c:pt idx="592">
                  <c:v>8.0094999999999992</c:v>
                </c:pt>
                <c:pt idx="593">
                  <c:v>8.0266749999999991</c:v>
                </c:pt>
                <c:pt idx="594">
                  <c:v>8.0438749999999999</c:v>
                </c:pt>
                <c:pt idx="595">
                  <c:v>8.0611249999999988</c:v>
                </c:pt>
                <c:pt idx="596">
                  <c:v>8.0784000000000002</c:v>
                </c:pt>
                <c:pt idx="597">
                  <c:v>8.0957500000000007</c:v>
                </c:pt>
                <c:pt idx="598">
                  <c:v>8.1131250000000001</c:v>
                </c:pt>
                <c:pt idx="599">
                  <c:v>8.1305249999999987</c:v>
                </c:pt>
                <c:pt idx="600">
                  <c:v>8.1479750000000006</c:v>
                </c:pt>
                <c:pt idx="601">
                  <c:v>8.1654499999999999</c:v>
                </c:pt>
                <c:pt idx="602">
                  <c:v>8.1829999999999998</c:v>
                </c:pt>
                <c:pt idx="603">
                  <c:v>8.2005499999999998</c:v>
                </c:pt>
                <c:pt idx="604">
                  <c:v>8.2181750000000005</c:v>
                </c:pt>
                <c:pt idx="605">
                  <c:v>8.2358250000000002</c:v>
                </c:pt>
                <c:pt idx="606">
                  <c:v>8.2535249999999998</c:v>
                </c:pt>
                <c:pt idx="607">
                  <c:v>8.2712749999999993</c:v>
                </c:pt>
                <c:pt idx="608">
                  <c:v>8.2890500000000014</c:v>
                </c:pt>
                <c:pt idx="609">
                  <c:v>8.3069000000000006</c:v>
                </c:pt>
                <c:pt idx="610">
                  <c:v>8.3247749999999989</c:v>
                </c:pt>
                <c:pt idx="611">
                  <c:v>8.3427000000000007</c:v>
                </c:pt>
                <c:pt idx="612">
                  <c:v>8.3606499999999997</c:v>
                </c:pt>
                <c:pt idx="613">
                  <c:v>8.3786500000000004</c:v>
                </c:pt>
                <c:pt idx="614">
                  <c:v>8.3966999999999992</c:v>
                </c:pt>
                <c:pt idx="615">
                  <c:v>8.4147999999999996</c:v>
                </c:pt>
                <c:pt idx="616">
                  <c:v>8.4329499999999999</c:v>
                </c:pt>
                <c:pt idx="617">
                  <c:v>8.4511249999999993</c:v>
                </c:pt>
                <c:pt idx="618">
                  <c:v>8.4693500000000004</c:v>
                </c:pt>
                <c:pt idx="619">
                  <c:v>8.4876249999999995</c:v>
                </c:pt>
                <c:pt idx="620">
                  <c:v>8.5059500000000003</c:v>
                </c:pt>
                <c:pt idx="621">
                  <c:v>8.5243000000000002</c:v>
                </c:pt>
                <c:pt idx="622">
                  <c:v>8.5427</c:v>
                </c:pt>
                <c:pt idx="623">
                  <c:v>8.5611499999999996</c:v>
                </c:pt>
                <c:pt idx="624">
                  <c:v>8.5796499999999991</c:v>
                </c:pt>
                <c:pt idx="625">
                  <c:v>8.5981749999999995</c:v>
                </c:pt>
                <c:pt idx="626">
                  <c:v>8.6167750000000005</c:v>
                </c:pt>
                <c:pt idx="627">
                  <c:v>8.6354000000000006</c:v>
                </c:pt>
                <c:pt idx="628">
                  <c:v>8.6540750000000006</c:v>
                </c:pt>
                <c:pt idx="629">
                  <c:v>8.6728000000000005</c:v>
                </c:pt>
                <c:pt idx="630">
                  <c:v>8.6915500000000012</c:v>
                </c:pt>
                <c:pt idx="631">
                  <c:v>8.71035</c:v>
                </c:pt>
                <c:pt idx="632">
                  <c:v>8.7291749999999997</c:v>
                </c:pt>
                <c:pt idx="633">
                  <c:v>8.748075</c:v>
                </c:pt>
                <c:pt idx="634">
                  <c:v>8.7669999999999995</c:v>
                </c:pt>
                <c:pt idx="635">
                  <c:v>8.7859499999999997</c:v>
                </c:pt>
                <c:pt idx="636">
                  <c:v>8.8049749999999989</c:v>
                </c:pt>
                <c:pt idx="637">
                  <c:v>8.8240250000000007</c:v>
                </c:pt>
                <c:pt idx="638">
                  <c:v>8.8431250000000006</c:v>
                </c:pt>
                <c:pt idx="639">
                  <c:v>8.8622500000000013</c:v>
                </c:pt>
                <c:pt idx="640">
                  <c:v>8.881450000000001</c:v>
                </c:pt>
                <c:pt idx="641">
                  <c:v>8.9006749999999997</c:v>
                </c:pt>
                <c:pt idx="642">
                  <c:v>8.9199749999999991</c:v>
                </c:pt>
                <c:pt idx="643">
                  <c:v>8.9392999999999994</c:v>
                </c:pt>
                <c:pt idx="644">
                  <c:v>8.9586750000000013</c:v>
                </c:pt>
                <c:pt idx="645">
                  <c:v>8.9780999999999995</c:v>
                </c:pt>
                <c:pt idx="646">
                  <c:v>8.9975749999999994</c:v>
                </c:pt>
                <c:pt idx="647">
                  <c:v>9.0170999999999992</c:v>
                </c:pt>
                <c:pt idx="648">
                  <c:v>9.0366749999999989</c:v>
                </c:pt>
                <c:pt idx="649">
                  <c:v>9.0563249999999993</c:v>
                </c:pt>
                <c:pt idx="650">
                  <c:v>9.0759999999999987</c:v>
                </c:pt>
                <c:pt idx="651">
                  <c:v>9.0957249999999998</c:v>
                </c:pt>
                <c:pt idx="652">
                  <c:v>9.1155249999999999</c:v>
                </c:pt>
                <c:pt idx="653">
                  <c:v>9.1353749999999998</c:v>
                </c:pt>
                <c:pt idx="654">
                  <c:v>9.1552749999999996</c:v>
                </c:pt>
                <c:pt idx="655">
                  <c:v>9.1752249999999993</c:v>
                </c:pt>
                <c:pt idx="656">
                  <c:v>9.1952500000000015</c:v>
                </c:pt>
                <c:pt idx="657">
                  <c:v>9.215325</c:v>
                </c:pt>
                <c:pt idx="658">
                  <c:v>9.2354500000000002</c:v>
                </c:pt>
                <c:pt idx="659">
                  <c:v>9.2556499999999993</c:v>
                </c:pt>
                <c:pt idx="660">
                  <c:v>9.2759250000000009</c:v>
                </c:pt>
                <c:pt idx="661">
                  <c:v>9.2962500000000006</c:v>
                </c:pt>
                <c:pt idx="662">
                  <c:v>9.3166250000000002</c:v>
                </c:pt>
                <c:pt idx="663">
                  <c:v>9.3370750000000005</c:v>
                </c:pt>
                <c:pt idx="664">
                  <c:v>9.3576000000000015</c:v>
                </c:pt>
                <c:pt idx="665">
                  <c:v>9.3781749999999988</c:v>
                </c:pt>
                <c:pt idx="666">
                  <c:v>9.3988249999999987</c:v>
                </c:pt>
                <c:pt idx="667">
                  <c:v>9.4195250000000001</c:v>
                </c:pt>
                <c:pt idx="668">
                  <c:v>9.4403000000000006</c:v>
                </c:pt>
                <c:pt idx="669">
                  <c:v>9.4611249999999991</c:v>
                </c:pt>
                <c:pt idx="670">
                  <c:v>9.4820250000000001</c:v>
                </c:pt>
                <c:pt idx="671">
                  <c:v>9.5030000000000001</c:v>
                </c:pt>
                <c:pt idx="672">
                  <c:v>9.5240000000000009</c:v>
                </c:pt>
                <c:pt idx="673">
                  <c:v>9.5450499999999998</c:v>
                </c:pt>
                <c:pt idx="674">
                  <c:v>9.5660999999999987</c:v>
                </c:pt>
                <c:pt idx="675">
                  <c:v>9.5871999999999993</c:v>
                </c:pt>
                <c:pt idx="676">
                  <c:v>9.6083499999999997</c:v>
                </c:pt>
                <c:pt idx="677">
                  <c:v>9.6295000000000002</c:v>
                </c:pt>
                <c:pt idx="678">
                  <c:v>9.6507249999999996</c:v>
                </c:pt>
                <c:pt idx="679">
                  <c:v>9.6719500000000007</c:v>
                </c:pt>
                <c:pt idx="680">
                  <c:v>9.693225</c:v>
                </c:pt>
                <c:pt idx="681">
                  <c:v>9.7145250000000001</c:v>
                </c:pt>
                <c:pt idx="682">
                  <c:v>9.7357750000000003</c:v>
                </c:pt>
                <c:pt idx="683">
                  <c:v>9.7569499999999998</c:v>
                </c:pt>
                <c:pt idx="684">
                  <c:v>9.7780749999999994</c:v>
                </c:pt>
                <c:pt idx="685">
                  <c:v>9.7991499999999991</c:v>
                </c:pt>
                <c:pt idx="686">
                  <c:v>9.8201750000000008</c:v>
                </c:pt>
                <c:pt idx="687">
                  <c:v>9.8411749999999998</c:v>
                </c:pt>
                <c:pt idx="688">
                  <c:v>9.8621249999999989</c:v>
                </c:pt>
                <c:pt idx="689">
                  <c:v>9.8830749999999998</c:v>
                </c:pt>
                <c:pt idx="690">
                  <c:v>9.9039999999999999</c:v>
                </c:pt>
                <c:pt idx="691">
                  <c:v>9.924925</c:v>
                </c:pt>
                <c:pt idx="692">
                  <c:v>9.9458249999999992</c:v>
                </c:pt>
                <c:pt idx="693">
                  <c:v>9.9667000000000012</c:v>
                </c:pt>
                <c:pt idx="694">
                  <c:v>9.9876000000000005</c:v>
                </c:pt>
                <c:pt idx="695">
                  <c:v>10.008525000000001</c:v>
                </c:pt>
                <c:pt idx="696">
                  <c:v>10.029449999999999</c:v>
                </c:pt>
                <c:pt idx="697">
                  <c:v>10.0504</c:v>
                </c:pt>
                <c:pt idx="698">
                  <c:v>10.071375</c:v>
                </c:pt>
                <c:pt idx="699">
                  <c:v>10.092375000000001</c:v>
                </c:pt>
                <c:pt idx="700">
                  <c:v>10.1134</c:v>
                </c:pt>
                <c:pt idx="701">
                  <c:v>10.134475</c:v>
                </c:pt>
                <c:pt idx="702">
                  <c:v>10.155575000000001</c:v>
                </c:pt>
                <c:pt idx="703">
                  <c:v>10.176725000000001</c:v>
                </c:pt>
                <c:pt idx="704">
                  <c:v>10.197925</c:v>
                </c:pt>
                <c:pt idx="705">
                  <c:v>10.219175</c:v>
                </c:pt>
                <c:pt idx="706">
                  <c:v>10.240499999999999</c:v>
                </c:pt>
                <c:pt idx="707">
                  <c:v>10.261875</c:v>
                </c:pt>
                <c:pt idx="708">
                  <c:v>10.283299999999999</c:v>
                </c:pt>
                <c:pt idx="709">
                  <c:v>10.3048</c:v>
                </c:pt>
                <c:pt idx="710">
                  <c:v>10.3264</c:v>
                </c:pt>
                <c:pt idx="711">
                  <c:v>10.348050000000001</c:v>
                </c:pt>
                <c:pt idx="712">
                  <c:v>10.3698</c:v>
                </c:pt>
                <c:pt idx="713">
                  <c:v>10.39165</c:v>
                </c:pt>
                <c:pt idx="714">
                  <c:v>10.413575</c:v>
                </c:pt>
                <c:pt idx="715">
                  <c:v>10.435625</c:v>
                </c:pt>
                <c:pt idx="716">
                  <c:v>10.457750000000001</c:v>
                </c:pt>
                <c:pt idx="717">
                  <c:v>10.48</c:v>
                </c:pt>
                <c:pt idx="718">
                  <c:v>10.50235</c:v>
                </c:pt>
                <c:pt idx="719">
                  <c:v>10.524825</c:v>
                </c:pt>
                <c:pt idx="720">
                  <c:v>10.5474</c:v>
                </c:pt>
                <c:pt idx="721">
                  <c:v>10.57005</c:v>
                </c:pt>
                <c:pt idx="722">
                  <c:v>10.592799999999999</c:v>
                </c:pt>
                <c:pt idx="723">
                  <c:v>10.61565</c:v>
                </c:pt>
                <c:pt idx="724">
                  <c:v>10.638574999999999</c:v>
                </c:pt>
                <c:pt idx="725">
                  <c:v>10.661574999999999</c:v>
                </c:pt>
                <c:pt idx="726">
                  <c:v>10.684675</c:v>
                </c:pt>
                <c:pt idx="727">
                  <c:v>10.707875</c:v>
                </c:pt>
                <c:pt idx="728">
                  <c:v>10.73115</c:v>
                </c:pt>
                <c:pt idx="729">
                  <c:v>10.7545</c:v>
                </c:pt>
                <c:pt idx="730">
                  <c:v>10.777900000000001</c:v>
                </c:pt>
                <c:pt idx="731">
                  <c:v>10.801399999999999</c:v>
                </c:pt>
                <c:pt idx="732">
                  <c:v>10.824949999999999</c:v>
                </c:pt>
                <c:pt idx="733">
                  <c:v>10.848575</c:v>
                </c:pt>
                <c:pt idx="734">
                  <c:v>10.872249999999999</c:v>
                </c:pt>
                <c:pt idx="735">
                  <c:v>10.896000000000001</c:v>
                </c:pt>
                <c:pt idx="736">
                  <c:v>10.9198</c:v>
                </c:pt>
                <c:pt idx="737">
                  <c:v>10.9436</c:v>
                </c:pt>
                <c:pt idx="738">
                  <c:v>10.9674</c:v>
                </c:pt>
                <c:pt idx="739">
                  <c:v>10.991225</c:v>
                </c:pt>
                <c:pt idx="740">
                  <c:v>11.01505</c:v>
                </c:pt>
                <c:pt idx="741">
                  <c:v>11.03885</c:v>
                </c:pt>
                <c:pt idx="742">
                  <c:v>11.06265</c:v>
                </c:pt>
                <c:pt idx="743">
                  <c:v>11.086425</c:v>
                </c:pt>
                <c:pt idx="744">
                  <c:v>11.110150000000001</c:v>
                </c:pt>
                <c:pt idx="745">
                  <c:v>11.133825</c:v>
                </c:pt>
                <c:pt idx="746">
                  <c:v>11.157449999999999</c:v>
                </c:pt>
                <c:pt idx="747">
                  <c:v>11.180975</c:v>
                </c:pt>
                <c:pt idx="748">
                  <c:v>11.204374999999999</c:v>
                </c:pt>
                <c:pt idx="749">
                  <c:v>11.227625</c:v>
                </c:pt>
                <c:pt idx="750">
                  <c:v>11.2508</c:v>
                </c:pt>
                <c:pt idx="751">
                  <c:v>11.273875</c:v>
                </c:pt>
                <c:pt idx="752">
                  <c:v>11.296900000000001</c:v>
                </c:pt>
                <c:pt idx="753">
                  <c:v>11.319825</c:v>
                </c:pt>
                <c:pt idx="754">
                  <c:v>11.342625</c:v>
                </c:pt>
                <c:pt idx="755">
                  <c:v>11.365275</c:v>
                </c:pt>
                <c:pt idx="756">
                  <c:v>11.387575</c:v>
                </c:pt>
                <c:pt idx="757">
                  <c:v>11.409650000000001</c:v>
                </c:pt>
                <c:pt idx="758">
                  <c:v>11.4316</c:v>
                </c:pt>
                <c:pt idx="759">
                  <c:v>11.4535</c:v>
                </c:pt>
                <c:pt idx="760">
                  <c:v>11.475249999999999</c:v>
                </c:pt>
                <c:pt idx="761">
                  <c:v>11.4969</c:v>
                </c:pt>
                <c:pt idx="762">
                  <c:v>11.518475</c:v>
                </c:pt>
                <c:pt idx="763">
                  <c:v>11.540025</c:v>
                </c:pt>
                <c:pt idx="764">
                  <c:v>11.5616</c:v>
                </c:pt>
                <c:pt idx="765">
                  <c:v>11.583124999999999</c:v>
                </c:pt>
                <c:pt idx="766">
                  <c:v>11.604625</c:v>
                </c:pt>
                <c:pt idx="767">
                  <c:v>11.626125</c:v>
                </c:pt>
                <c:pt idx="768">
                  <c:v>11.647675</c:v>
                </c:pt>
                <c:pt idx="769">
                  <c:v>11.6692</c:v>
                </c:pt>
                <c:pt idx="770">
                  <c:v>11.690725</c:v>
                </c:pt>
                <c:pt idx="771">
                  <c:v>11.712300000000001</c:v>
                </c:pt>
                <c:pt idx="772">
                  <c:v>11.7339</c:v>
                </c:pt>
                <c:pt idx="773">
                  <c:v>11.755575</c:v>
                </c:pt>
                <c:pt idx="774">
                  <c:v>11.7773</c:v>
                </c:pt>
                <c:pt idx="775">
                  <c:v>11.799075</c:v>
                </c:pt>
                <c:pt idx="776">
                  <c:v>11.82095</c:v>
                </c:pt>
                <c:pt idx="777">
                  <c:v>11.842924999999999</c:v>
                </c:pt>
                <c:pt idx="778">
                  <c:v>11.864974999999999</c:v>
                </c:pt>
                <c:pt idx="779">
                  <c:v>11.887124999999999</c:v>
                </c:pt>
                <c:pt idx="780">
                  <c:v>11.90935</c:v>
                </c:pt>
                <c:pt idx="781">
                  <c:v>11.931650000000001</c:v>
                </c:pt>
                <c:pt idx="782">
                  <c:v>11.954049999999999</c:v>
                </c:pt>
                <c:pt idx="783">
                  <c:v>11.976525000000001</c:v>
                </c:pt>
                <c:pt idx="784">
                  <c:v>11.999174999999999</c:v>
                </c:pt>
                <c:pt idx="785">
                  <c:v>12.02195</c:v>
                </c:pt>
                <c:pt idx="786">
                  <c:v>12.044825000000001</c:v>
                </c:pt>
                <c:pt idx="787">
                  <c:v>12.067600000000001</c:v>
                </c:pt>
                <c:pt idx="788">
                  <c:v>12.090299999999999</c:v>
                </c:pt>
                <c:pt idx="789">
                  <c:v>12.11295</c:v>
                </c:pt>
                <c:pt idx="790">
                  <c:v>12.135475</c:v>
                </c:pt>
                <c:pt idx="791">
                  <c:v>12.157900000000001</c:v>
                </c:pt>
                <c:pt idx="792">
                  <c:v>12.180225</c:v>
                </c:pt>
                <c:pt idx="793">
                  <c:v>12.202475</c:v>
                </c:pt>
                <c:pt idx="794">
                  <c:v>12.224675</c:v>
                </c:pt>
                <c:pt idx="795">
                  <c:v>12.246824999999999</c:v>
                </c:pt>
                <c:pt idx="796">
                  <c:v>12.268924999999999</c:v>
                </c:pt>
                <c:pt idx="797">
                  <c:v>12.290975</c:v>
                </c:pt>
                <c:pt idx="798">
                  <c:v>12.313025</c:v>
                </c:pt>
                <c:pt idx="799">
                  <c:v>12.335050000000001</c:v>
                </c:pt>
                <c:pt idx="800">
                  <c:v>12.357075</c:v>
                </c:pt>
                <c:pt idx="801">
                  <c:v>12.379075</c:v>
                </c:pt>
                <c:pt idx="802">
                  <c:v>12.4011</c:v>
                </c:pt>
                <c:pt idx="803">
                  <c:v>12.423125000000001</c:v>
                </c:pt>
                <c:pt idx="804">
                  <c:v>12.445124999999999</c:v>
                </c:pt>
                <c:pt idx="805">
                  <c:v>12.46715</c:v>
                </c:pt>
                <c:pt idx="806">
                  <c:v>12.489174999999999</c:v>
                </c:pt>
                <c:pt idx="807">
                  <c:v>12.511225000000001</c:v>
                </c:pt>
                <c:pt idx="808">
                  <c:v>12.533250000000001</c:v>
                </c:pt>
                <c:pt idx="809">
                  <c:v>12.555274999999998</c:v>
                </c:pt>
                <c:pt idx="810">
                  <c:v>12.577299999999999</c:v>
                </c:pt>
                <c:pt idx="811">
                  <c:v>12.599274999999999</c:v>
                </c:pt>
                <c:pt idx="812">
                  <c:v>12.621199999999998</c:v>
                </c:pt>
                <c:pt idx="813">
                  <c:v>12.643099999999999</c:v>
                </c:pt>
                <c:pt idx="814">
                  <c:v>12.664949999999999</c:v>
                </c:pt>
                <c:pt idx="815">
                  <c:v>12.68675</c:v>
                </c:pt>
                <c:pt idx="816">
                  <c:v>12.708525000000002</c:v>
                </c:pt>
                <c:pt idx="817">
                  <c:v>12.730274999999999</c:v>
                </c:pt>
                <c:pt idx="818">
                  <c:v>12.751974999999998</c:v>
                </c:pt>
                <c:pt idx="819">
                  <c:v>12.773624999999999</c:v>
                </c:pt>
                <c:pt idx="820">
                  <c:v>12.795249999999999</c:v>
                </c:pt>
                <c:pt idx="821">
                  <c:v>12.816875</c:v>
                </c:pt>
                <c:pt idx="822">
                  <c:v>12.838450000000002</c:v>
                </c:pt>
                <c:pt idx="823">
                  <c:v>12.86</c:v>
                </c:pt>
                <c:pt idx="824">
                  <c:v>12.881525</c:v>
                </c:pt>
                <c:pt idx="825">
                  <c:v>12.903025000000001</c:v>
                </c:pt>
                <c:pt idx="826">
                  <c:v>12.924525000000001</c:v>
                </c:pt>
                <c:pt idx="827">
                  <c:v>12.946</c:v>
                </c:pt>
                <c:pt idx="828">
                  <c:v>12.967475</c:v>
                </c:pt>
                <c:pt idx="829">
                  <c:v>12.988900000000001</c:v>
                </c:pt>
                <c:pt idx="830">
                  <c:v>13.010350000000001</c:v>
                </c:pt>
                <c:pt idx="831">
                  <c:v>13.031775000000001</c:v>
                </c:pt>
                <c:pt idx="832">
                  <c:v>13.0532</c:v>
                </c:pt>
                <c:pt idx="833">
                  <c:v>13.074625000000001</c:v>
                </c:pt>
                <c:pt idx="834">
                  <c:v>13.096025000000001</c:v>
                </c:pt>
                <c:pt idx="835">
                  <c:v>13.117424999999999</c:v>
                </c:pt>
                <c:pt idx="836">
                  <c:v>13.138825000000001</c:v>
                </c:pt>
                <c:pt idx="837">
                  <c:v>13.160250000000001</c:v>
                </c:pt>
                <c:pt idx="838">
                  <c:v>13.181650000000001</c:v>
                </c:pt>
                <c:pt idx="839">
                  <c:v>13.203075</c:v>
                </c:pt>
                <c:pt idx="840">
                  <c:v>13.224500000000001</c:v>
                </c:pt>
                <c:pt idx="841">
                  <c:v>13.245899999999999</c:v>
                </c:pt>
                <c:pt idx="842">
                  <c:v>13.267325</c:v>
                </c:pt>
                <c:pt idx="843">
                  <c:v>13.288749999999999</c:v>
                </c:pt>
                <c:pt idx="844">
                  <c:v>13.3102</c:v>
                </c:pt>
                <c:pt idx="845">
                  <c:v>13.33165</c:v>
                </c:pt>
                <c:pt idx="846">
                  <c:v>13.353100000000001</c:v>
                </c:pt>
                <c:pt idx="847">
                  <c:v>13.374575</c:v>
                </c:pt>
                <c:pt idx="848">
                  <c:v>13.396075</c:v>
                </c:pt>
                <c:pt idx="849">
                  <c:v>13.417575000000001</c:v>
                </c:pt>
                <c:pt idx="850">
                  <c:v>13.439100000000002</c:v>
                </c:pt>
                <c:pt idx="851">
                  <c:v>13.460675</c:v>
                </c:pt>
                <c:pt idx="852">
                  <c:v>13.482250000000001</c:v>
                </c:pt>
                <c:pt idx="853">
                  <c:v>13.503875000000001</c:v>
                </c:pt>
                <c:pt idx="854">
                  <c:v>13.525525</c:v>
                </c:pt>
                <c:pt idx="855">
                  <c:v>13.547224999999999</c:v>
                </c:pt>
                <c:pt idx="856">
                  <c:v>13.568949999999999</c:v>
                </c:pt>
                <c:pt idx="857">
                  <c:v>13.590725000000001</c:v>
                </c:pt>
                <c:pt idx="858">
                  <c:v>13.612525</c:v>
                </c:pt>
                <c:pt idx="859">
                  <c:v>13.634375000000002</c:v>
                </c:pt>
                <c:pt idx="860">
                  <c:v>13.656275000000001</c:v>
                </c:pt>
                <c:pt idx="861">
                  <c:v>13.678199999999999</c:v>
                </c:pt>
                <c:pt idx="862">
                  <c:v>13.700150000000001</c:v>
                </c:pt>
                <c:pt idx="863">
                  <c:v>13.722149999999999</c:v>
                </c:pt>
                <c:pt idx="864">
                  <c:v>13.744175</c:v>
                </c:pt>
                <c:pt idx="865">
                  <c:v>13.766249999999999</c:v>
                </c:pt>
                <c:pt idx="866">
                  <c:v>13.788349999999999</c:v>
                </c:pt>
                <c:pt idx="867">
                  <c:v>13.810449999999999</c:v>
                </c:pt>
                <c:pt idx="868">
                  <c:v>13.832549999999999</c:v>
                </c:pt>
                <c:pt idx="869">
                  <c:v>13.854649999999999</c:v>
                </c:pt>
                <c:pt idx="870">
                  <c:v>13.876725</c:v>
                </c:pt>
                <c:pt idx="871">
                  <c:v>13.898774999999999</c:v>
                </c:pt>
                <c:pt idx="872">
                  <c:v>13.920850000000002</c:v>
                </c:pt>
                <c:pt idx="873">
                  <c:v>13.942950000000002</c:v>
                </c:pt>
                <c:pt idx="874">
                  <c:v>13.965025000000001</c:v>
                </c:pt>
                <c:pt idx="875">
                  <c:v>13.987125000000001</c:v>
                </c:pt>
                <c:pt idx="876">
                  <c:v>14.009225000000001</c:v>
                </c:pt>
                <c:pt idx="877">
                  <c:v>14.031325000000001</c:v>
                </c:pt>
                <c:pt idx="878">
                  <c:v>14.053425000000001</c:v>
                </c:pt>
                <c:pt idx="879">
                  <c:v>14.0755</c:v>
                </c:pt>
                <c:pt idx="880">
                  <c:v>14.097575000000001</c:v>
                </c:pt>
                <c:pt idx="881">
                  <c:v>14.119624999999999</c:v>
                </c:pt>
                <c:pt idx="882">
                  <c:v>14.141624999999999</c:v>
                </c:pt>
                <c:pt idx="883">
                  <c:v>14.163650000000001</c:v>
                </c:pt>
                <c:pt idx="884">
                  <c:v>14.185624999999998</c:v>
                </c:pt>
                <c:pt idx="885">
                  <c:v>14.207600000000001</c:v>
                </c:pt>
                <c:pt idx="886">
                  <c:v>14.229575000000001</c:v>
                </c:pt>
                <c:pt idx="887">
                  <c:v>14.251549999999998</c:v>
                </c:pt>
                <c:pt idx="888">
                  <c:v>14.2735</c:v>
                </c:pt>
                <c:pt idx="889">
                  <c:v>14.295399999999999</c:v>
                </c:pt>
                <c:pt idx="890">
                  <c:v>14.317274999999999</c:v>
                </c:pt>
                <c:pt idx="891">
                  <c:v>14.339099999999998</c:v>
                </c:pt>
                <c:pt idx="892">
                  <c:v>14.360925</c:v>
                </c:pt>
                <c:pt idx="893">
                  <c:v>14.382700000000002</c:v>
                </c:pt>
                <c:pt idx="894">
                  <c:v>14.404500000000001</c:v>
                </c:pt>
                <c:pt idx="895">
                  <c:v>14.426299999999999</c:v>
                </c:pt>
                <c:pt idx="896">
                  <c:v>14.448125000000001</c:v>
                </c:pt>
                <c:pt idx="897">
                  <c:v>14.469999999999999</c:v>
                </c:pt>
                <c:pt idx="898">
                  <c:v>14.491925</c:v>
                </c:pt>
                <c:pt idx="899">
                  <c:v>14.513925</c:v>
                </c:pt>
                <c:pt idx="900">
                  <c:v>14.535975000000001</c:v>
                </c:pt>
                <c:pt idx="901">
                  <c:v>14.558125</c:v>
                </c:pt>
                <c:pt idx="902">
                  <c:v>14.580350000000001</c:v>
                </c:pt>
                <c:pt idx="903">
                  <c:v>14.602675000000001</c:v>
                </c:pt>
                <c:pt idx="904">
                  <c:v>14.625075000000001</c:v>
                </c:pt>
                <c:pt idx="905">
                  <c:v>14.647550000000001</c:v>
                </c:pt>
                <c:pt idx="906">
                  <c:v>14.670125000000001</c:v>
                </c:pt>
                <c:pt idx="907">
                  <c:v>14.692774999999999</c:v>
                </c:pt>
                <c:pt idx="908">
                  <c:v>14.715525</c:v>
                </c:pt>
                <c:pt idx="909">
                  <c:v>14.738350000000001</c:v>
                </c:pt>
                <c:pt idx="910">
                  <c:v>14.76125</c:v>
                </c:pt>
                <c:pt idx="911">
                  <c:v>14.784274999999999</c:v>
                </c:pt>
                <c:pt idx="912">
                  <c:v>14.80735</c:v>
                </c:pt>
                <c:pt idx="913">
                  <c:v>14.830525</c:v>
                </c:pt>
                <c:pt idx="914">
                  <c:v>14.853774999999999</c:v>
                </c:pt>
                <c:pt idx="915">
                  <c:v>14.877124999999999</c:v>
                </c:pt>
                <c:pt idx="916">
                  <c:v>14.900525</c:v>
                </c:pt>
                <c:pt idx="917">
                  <c:v>14.924024999999999</c:v>
                </c:pt>
                <c:pt idx="918">
                  <c:v>14.947574999999999</c:v>
                </c:pt>
                <c:pt idx="919">
                  <c:v>14.971175000000001</c:v>
                </c:pt>
                <c:pt idx="920">
                  <c:v>14.994874999999999</c:v>
                </c:pt>
                <c:pt idx="921">
                  <c:v>15.018599999999999</c:v>
                </c:pt>
                <c:pt idx="922">
                  <c:v>15.042375</c:v>
                </c:pt>
                <c:pt idx="923">
                  <c:v>15.066224999999999</c:v>
                </c:pt>
                <c:pt idx="924">
                  <c:v>15.090100000000001</c:v>
                </c:pt>
                <c:pt idx="925">
                  <c:v>15.114025</c:v>
                </c:pt>
                <c:pt idx="926">
                  <c:v>15.137999999999998</c:v>
                </c:pt>
                <c:pt idx="927">
                  <c:v>15.162000000000001</c:v>
                </c:pt>
                <c:pt idx="928">
                  <c:v>15.186050000000002</c:v>
                </c:pt>
                <c:pt idx="929">
                  <c:v>15.210125</c:v>
                </c:pt>
                <c:pt idx="930">
                  <c:v>15.234249999999999</c:v>
                </c:pt>
                <c:pt idx="931">
                  <c:v>15.2584</c:v>
                </c:pt>
                <c:pt idx="932">
                  <c:v>15.282599999999999</c:v>
                </c:pt>
                <c:pt idx="933">
                  <c:v>15.306824999999998</c:v>
                </c:pt>
                <c:pt idx="934">
                  <c:v>15.331075</c:v>
                </c:pt>
                <c:pt idx="935">
                  <c:v>15.355350000000001</c:v>
                </c:pt>
                <c:pt idx="936">
                  <c:v>15.379675000000001</c:v>
                </c:pt>
                <c:pt idx="937">
                  <c:v>15.40405</c:v>
                </c:pt>
                <c:pt idx="938">
                  <c:v>15.428425000000001</c:v>
                </c:pt>
                <c:pt idx="939">
                  <c:v>15.452850000000002</c:v>
                </c:pt>
                <c:pt idx="940">
                  <c:v>15.477325</c:v>
                </c:pt>
                <c:pt idx="941">
                  <c:v>15.501825</c:v>
                </c:pt>
                <c:pt idx="942">
                  <c:v>15.526350000000001</c:v>
                </c:pt>
                <c:pt idx="943">
                  <c:v>15.550924999999999</c:v>
                </c:pt>
                <c:pt idx="944">
                  <c:v>15.575525000000001</c:v>
                </c:pt>
                <c:pt idx="945">
                  <c:v>15.600175</c:v>
                </c:pt>
                <c:pt idx="946">
                  <c:v>15.624874999999999</c:v>
                </c:pt>
                <c:pt idx="947">
                  <c:v>15.6496</c:v>
                </c:pt>
                <c:pt idx="948">
                  <c:v>15.674375</c:v>
                </c:pt>
                <c:pt idx="949">
                  <c:v>15.699175000000002</c:v>
                </c:pt>
                <c:pt idx="950">
                  <c:v>15.724024999999999</c:v>
                </c:pt>
                <c:pt idx="951">
                  <c:v>15.748875000000002</c:v>
                </c:pt>
                <c:pt idx="952">
                  <c:v>15.77375</c:v>
                </c:pt>
                <c:pt idx="953">
                  <c:v>15.79865</c:v>
                </c:pt>
                <c:pt idx="954">
                  <c:v>15.823575000000002</c:v>
                </c:pt>
                <c:pt idx="955">
                  <c:v>15.848499999999998</c:v>
                </c:pt>
                <c:pt idx="956">
                  <c:v>15.873475000000001</c:v>
                </c:pt>
                <c:pt idx="957">
                  <c:v>15.89845</c:v>
                </c:pt>
                <c:pt idx="958">
                  <c:v>15.923475000000002</c:v>
                </c:pt>
                <c:pt idx="959">
                  <c:v>15.948525</c:v>
                </c:pt>
                <c:pt idx="960">
                  <c:v>15.973575</c:v>
                </c:pt>
                <c:pt idx="961">
                  <c:v>15.998675</c:v>
                </c:pt>
                <c:pt idx="962">
                  <c:v>16.023775000000001</c:v>
                </c:pt>
                <c:pt idx="963">
                  <c:v>16.048925000000001</c:v>
                </c:pt>
                <c:pt idx="964">
                  <c:v>16.074075000000001</c:v>
                </c:pt>
                <c:pt idx="965">
                  <c:v>16.099250000000001</c:v>
                </c:pt>
                <c:pt idx="966">
                  <c:v>16.124450000000003</c:v>
                </c:pt>
                <c:pt idx="967">
                  <c:v>16.149674999999998</c:v>
                </c:pt>
                <c:pt idx="968">
                  <c:v>16.174925000000002</c:v>
                </c:pt>
                <c:pt idx="969">
                  <c:v>16.200200000000002</c:v>
                </c:pt>
                <c:pt idx="970">
                  <c:v>16.225474999999999</c:v>
                </c:pt>
                <c:pt idx="971">
                  <c:v>16.250775000000001</c:v>
                </c:pt>
                <c:pt idx="972">
                  <c:v>16.2761</c:v>
                </c:pt>
                <c:pt idx="973">
                  <c:v>16.301449999999999</c:v>
                </c:pt>
                <c:pt idx="974">
                  <c:v>16.326799999999999</c:v>
                </c:pt>
                <c:pt idx="975">
                  <c:v>16.3522</c:v>
                </c:pt>
                <c:pt idx="976">
                  <c:v>16.377600000000001</c:v>
                </c:pt>
                <c:pt idx="977">
                  <c:v>16.40305</c:v>
                </c:pt>
                <c:pt idx="978">
                  <c:v>16.4285</c:v>
                </c:pt>
                <c:pt idx="979">
                  <c:v>16.453975</c:v>
                </c:pt>
                <c:pt idx="980">
                  <c:v>16.47945</c:v>
                </c:pt>
                <c:pt idx="981">
                  <c:v>16.504974999999998</c:v>
                </c:pt>
                <c:pt idx="982">
                  <c:v>16.5305</c:v>
                </c:pt>
                <c:pt idx="983">
                  <c:v>16.556075</c:v>
                </c:pt>
                <c:pt idx="984">
                  <c:v>16.58165</c:v>
                </c:pt>
                <c:pt idx="985">
                  <c:v>16.607250000000001</c:v>
                </c:pt>
                <c:pt idx="986">
                  <c:v>16.632899999999999</c:v>
                </c:pt>
                <c:pt idx="987">
                  <c:v>16.658549999999998</c:v>
                </c:pt>
                <c:pt idx="988">
                  <c:v>16.684225000000001</c:v>
                </c:pt>
                <c:pt idx="989">
                  <c:v>16.709950000000003</c:v>
                </c:pt>
                <c:pt idx="990">
                  <c:v>16.735700000000001</c:v>
                </c:pt>
                <c:pt idx="991">
                  <c:v>16.761475000000001</c:v>
                </c:pt>
                <c:pt idx="992">
                  <c:v>16.787299999999998</c:v>
                </c:pt>
                <c:pt idx="993">
                  <c:v>16.813124999999999</c:v>
                </c:pt>
                <c:pt idx="994">
                  <c:v>16.839000000000002</c:v>
                </c:pt>
                <c:pt idx="995">
                  <c:v>16.864924999999999</c:v>
                </c:pt>
                <c:pt idx="996">
                  <c:v>16.890925000000003</c:v>
                </c:pt>
                <c:pt idx="997">
                  <c:v>16.916700000000002</c:v>
                </c:pt>
                <c:pt idx="998">
                  <c:v>16.942225000000001</c:v>
                </c:pt>
                <c:pt idx="999">
                  <c:v>16.967575</c:v>
                </c:pt>
                <c:pt idx="1000">
                  <c:v>16.992725</c:v>
                </c:pt>
                <c:pt idx="1001">
                  <c:v>17.017674999999997</c:v>
                </c:pt>
                <c:pt idx="1002">
                  <c:v>17.042425000000001</c:v>
                </c:pt>
                <c:pt idx="1003">
                  <c:v>17.067025000000001</c:v>
                </c:pt>
                <c:pt idx="1004">
                  <c:v>17.0915</c:v>
                </c:pt>
                <c:pt idx="1005">
                  <c:v>17.115874999999999</c:v>
                </c:pt>
                <c:pt idx="1006">
                  <c:v>17.1402</c:v>
                </c:pt>
                <c:pt idx="1007">
                  <c:v>17.164349999999999</c:v>
                </c:pt>
                <c:pt idx="1008">
                  <c:v>17.188375000000001</c:v>
                </c:pt>
                <c:pt idx="1009">
                  <c:v>17.212274999999998</c:v>
                </c:pt>
                <c:pt idx="1010">
                  <c:v>17.2361</c:v>
                </c:pt>
                <c:pt idx="1011">
                  <c:v>17.259824999999999</c:v>
                </c:pt>
                <c:pt idx="1012">
                  <c:v>17.283474999999999</c:v>
                </c:pt>
                <c:pt idx="1013">
                  <c:v>17.30705</c:v>
                </c:pt>
                <c:pt idx="1014">
                  <c:v>17.330575</c:v>
                </c:pt>
                <c:pt idx="1015">
                  <c:v>17.354049999999997</c:v>
                </c:pt>
                <c:pt idx="1016">
                  <c:v>17.377475</c:v>
                </c:pt>
                <c:pt idx="1017">
                  <c:v>17.400850000000002</c:v>
                </c:pt>
                <c:pt idx="1018">
                  <c:v>17.424150000000001</c:v>
                </c:pt>
                <c:pt idx="1019">
                  <c:v>17.447424999999999</c:v>
                </c:pt>
                <c:pt idx="1020">
                  <c:v>17.470625000000002</c:v>
                </c:pt>
                <c:pt idx="1021">
                  <c:v>17.4938</c:v>
                </c:pt>
                <c:pt idx="1022">
                  <c:v>17.516925000000001</c:v>
                </c:pt>
                <c:pt idx="1023">
                  <c:v>17.540025</c:v>
                </c:pt>
                <c:pt idx="1024">
                  <c:v>17.563100000000002</c:v>
                </c:pt>
                <c:pt idx="1025">
                  <c:v>17.58615</c:v>
                </c:pt>
                <c:pt idx="1026">
                  <c:v>17.609175</c:v>
                </c:pt>
                <c:pt idx="1027">
                  <c:v>17.632225000000002</c:v>
                </c:pt>
                <c:pt idx="1028">
                  <c:v>17.655249999999999</c:v>
                </c:pt>
                <c:pt idx="1029">
                  <c:v>17.6783</c:v>
                </c:pt>
                <c:pt idx="1030">
                  <c:v>17.701325000000001</c:v>
                </c:pt>
                <c:pt idx="1031">
                  <c:v>17.724400000000003</c:v>
                </c:pt>
                <c:pt idx="1032">
                  <c:v>17.747499999999999</c:v>
                </c:pt>
                <c:pt idx="1033">
                  <c:v>17.77065</c:v>
                </c:pt>
                <c:pt idx="1034">
                  <c:v>17.793875</c:v>
                </c:pt>
                <c:pt idx="1035">
                  <c:v>17.817150000000002</c:v>
                </c:pt>
                <c:pt idx="1036">
                  <c:v>17.840500000000002</c:v>
                </c:pt>
                <c:pt idx="1037">
                  <c:v>17.863975</c:v>
                </c:pt>
                <c:pt idx="1038">
                  <c:v>17.887550000000001</c:v>
                </c:pt>
                <c:pt idx="1039">
                  <c:v>17.911250000000003</c:v>
                </c:pt>
                <c:pt idx="1040">
                  <c:v>17.935075000000001</c:v>
                </c:pt>
                <c:pt idx="1041">
                  <c:v>17.9589</c:v>
                </c:pt>
                <c:pt idx="1042">
                  <c:v>17.982699999999998</c:v>
                </c:pt>
                <c:pt idx="1043">
                  <c:v>18.006449999999997</c:v>
                </c:pt>
                <c:pt idx="1044">
                  <c:v>18.030149999999999</c:v>
                </c:pt>
                <c:pt idx="1045">
                  <c:v>18.053799999999999</c:v>
                </c:pt>
                <c:pt idx="1046">
                  <c:v>18.077424999999998</c:v>
                </c:pt>
                <c:pt idx="1047">
                  <c:v>18.100999999999999</c:v>
                </c:pt>
                <c:pt idx="1048">
                  <c:v>18.124549999999999</c:v>
                </c:pt>
                <c:pt idx="1049">
                  <c:v>18.148049999999998</c:v>
                </c:pt>
                <c:pt idx="1050">
                  <c:v>18.17155</c:v>
                </c:pt>
                <c:pt idx="1051">
                  <c:v>18.195049999999998</c:v>
                </c:pt>
                <c:pt idx="1052">
                  <c:v>18.218500000000002</c:v>
                </c:pt>
                <c:pt idx="1053">
                  <c:v>18.241975</c:v>
                </c:pt>
                <c:pt idx="1054">
                  <c:v>18.2654</c:v>
                </c:pt>
                <c:pt idx="1055">
                  <c:v>18.288799999999998</c:v>
                </c:pt>
                <c:pt idx="1056">
                  <c:v>18.312175</c:v>
                </c:pt>
                <c:pt idx="1057">
                  <c:v>18.3355</c:v>
                </c:pt>
                <c:pt idx="1058">
                  <c:v>18.358825</c:v>
                </c:pt>
                <c:pt idx="1059">
                  <c:v>18.382124999999998</c:v>
                </c:pt>
                <c:pt idx="1060">
                  <c:v>18.4054</c:v>
                </c:pt>
                <c:pt idx="1061">
                  <c:v>18.428649999999998</c:v>
                </c:pt>
                <c:pt idx="1062">
                  <c:v>18.451899999999998</c:v>
                </c:pt>
                <c:pt idx="1063">
                  <c:v>18.475125000000002</c:v>
                </c:pt>
                <c:pt idx="1064">
                  <c:v>18.498324999999998</c:v>
                </c:pt>
                <c:pt idx="1065">
                  <c:v>18.5215</c:v>
                </c:pt>
                <c:pt idx="1066">
                  <c:v>18.544674999999998</c:v>
                </c:pt>
                <c:pt idx="1067">
                  <c:v>18.567824999999999</c:v>
                </c:pt>
                <c:pt idx="1068">
                  <c:v>18.590975</c:v>
                </c:pt>
                <c:pt idx="1069">
                  <c:v>18.614100000000001</c:v>
                </c:pt>
                <c:pt idx="1070">
                  <c:v>18.637224999999997</c:v>
                </c:pt>
                <c:pt idx="1071">
                  <c:v>18.660350000000001</c:v>
                </c:pt>
                <c:pt idx="1072">
                  <c:v>18.683449999999997</c:v>
                </c:pt>
                <c:pt idx="1073">
                  <c:v>18.70655</c:v>
                </c:pt>
                <c:pt idx="1074">
                  <c:v>18.729649999999999</c:v>
                </c:pt>
                <c:pt idx="1075">
                  <c:v>18.752725000000002</c:v>
                </c:pt>
                <c:pt idx="1076">
                  <c:v>18.7758</c:v>
                </c:pt>
                <c:pt idx="1077">
                  <c:v>18.798875000000002</c:v>
                </c:pt>
                <c:pt idx="1078">
                  <c:v>18.821925</c:v>
                </c:pt>
                <c:pt idx="1079">
                  <c:v>18.844975000000002</c:v>
                </c:pt>
                <c:pt idx="1080">
                  <c:v>18.868024999999999</c:v>
                </c:pt>
                <c:pt idx="1081">
                  <c:v>18.891024999999999</c:v>
                </c:pt>
                <c:pt idx="1082">
                  <c:v>18.914025000000002</c:v>
                </c:pt>
                <c:pt idx="1083">
                  <c:v>18.937000000000001</c:v>
                </c:pt>
                <c:pt idx="1084">
                  <c:v>18.959949999999999</c:v>
                </c:pt>
                <c:pt idx="1085">
                  <c:v>18.982875</c:v>
                </c:pt>
                <c:pt idx="1086">
                  <c:v>19.005775</c:v>
                </c:pt>
                <c:pt idx="1087">
                  <c:v>19.028675</c:v>
                </c:pt>
                <c:pt idx="1088">
                  <c:v>19.051524999999998</c:v>
                </c:pt>
                <c:pt idx="1089">
                  <c:v>19.074400000000001</c:v>
                </c:pt>
                <c:pt idx="1090">
                  <c:v>19.097225000000002</c:v>
                </c:pt>
                <c:pt idx="1091">
                  <c:v>19.120075</c:v>
                </c:pt>
                <c:pt idx="1092">
                  <c:v>19.142899999999997</c:v>
                </c:pt>
                <c:pt idx="1093">
                  <c:v>19.165700000000001</c:v>
                </c:pt>
                <c:pt idx="1094">
                  <c:v>19.188500000000001</c:v>
                </c:pt>
                <c:pt idx="1095">
                  <c:v>19.211300000000001</c:v>
                </c:pt>
                <c:pt idx="1096">
                  <c:v>19.23405</c:v>
                </c:pt>
                <c:pt idx="1097">
                  <c:v>19.256824999999999</c:v>
                </c:pt>
                <c:pt idx="1098">
                  <c:v>19.279574999999998</c:v>
                </c:pt>
                <c:pt idx="1099">
                  <c:v>19.302325</c:v>
                </c:pt>
                <c:pt idx="1100">
                  <c:v>19.325049999999997</c:v>
                </c:pt>
                <c:pt idx="1101">
                  <c:v>19.347774999999999</c:v>
                </c:pt>
                <c:pt idx="1102">
                  <c:v>19.370525000000001</c:v>
                </c:pt>
                <c:pt idx="1103">
                  <c:v>19.393250000000002</c:v>
                </c:pt>
                <c:pt idx="1104">
                  <c:v>19.416</c:v>
                </c:pt>
                <c:pt idx="1105">
                  <c:v>19.438725000000002</c:v>
                </c:pt>
                <c:pt idx="1106">
                  <c:v>19.461449999999999</c:v>
                </c:pt>
                <c:pt idx="1107">
                  <c:v>19.484199999999998</c:v>
                </c:pt>
                <c:pt idx="1108">
                  <c:v>19.50695</c:v>
                </c:pt>
                <c:pt idx="1109">
                  <c:v>19.529724999999999</c:v>
                </c:pt>
                <c:pt idx="1110">
                  <c:v>19.552525000000003</c:v>
                </c:pt>
                <c:pt idx="1111">
                  <c:v>19.575324999999999</c:v>
                </c:pt>
                <c:pt idx="1112">
                  <c:v>19.59815</c:v>
                </c:pt>
                <c:pt idx="1113">
                  <c:v>19.620974999999998</c:v>
                </c:pt>
                <c:pt idx="1114">
                  <c:v>19.64385</c:v>
                </c:pt>
                <c:pt idx="1115">
                  <c:v>19.66675</c:v>
                </c:pt>
                <c:pt idx="1116">
                  <c:v>19.68965</c:v>
                </c:pt>
                <c:pt idx="1117">
                  <c:v>19.712599999999998</c:v>
                </c:pt>
                <c:pt idx="1118">
                  <c:v>19.73555</c:v>
                </c:pt>
                <c:pt idx="1119">
                  <c:v>19.75855</c:v>
                </c:pt>
                <c:pt idx="1120">
                  <c:v>19.781549999999999</c:v>
                </c:pt>
                <c:pt idx="1121">
                  <c:v>19.804575</c:v>
                </c:pt>
                <c:pt idx="1122">
                  <c:v>19.827624999999998</c:v>
                </c:pt>
                <c:pt idx="1123">
                  <c:v>19.8507</c:v>
                </c:pt>
                <c:pt idx="1124">
                  <c:v>19.873799999999999</c:v>
                </c:pt>
                <c:pt idx="1125">
                  <c:v>19.896925</c:v>
                </c:pt>
                <c:pt idx="1126">
                  <c:v>19.920075000000001</c:v>
                </c:pt>
                <c:pt idx="1127">
                  <c:v>19.943250000000003</c:v>
                </c:pt>
                <c:pt idx="1128">
                  <c:v>19.966424999999997</c:v>
                </c:pt>
                <c:pt idx="1129">
                  <c:v>19.989650000000001</c:v>
                </c:pt>
                <c:pt idx="1130">
                  <c:v>20.012875000000001</c:v>
                </c:pt>
                <c:pt idx="1131">
                  <c:v>20.036124999999998</c:v>
                </c:pt>
                <c:pt idx="1132">
                  <c:v>20.059374999999999</c:v>
                </c:pt>
                <c:pt idx="1133">
                  <c:v>20.082599999999999</c:v>
                </c:pt>
                <c:pt idx="1134">
                  <c:v>20.105799999999999</c:v>
                </c:pt>
                <c:pt idx="1135">
                  <c:v>20.129000000000001</c:v>
                </c:pt>
                <c:pt idx="1136">
                  <c:v>20.152149999999999</c:v>
                </c:pt>
                <c:pt idx="1137">
                  <c:v>20.175274999999999</c:v>
                </c:pt>
                <c:pt idx="1138">
                  <c:v>20.198399999999999</c:v>
                </c:pt>
                <c:pt idx="1139">
                  <c:v>20.221525</c:v>
                </c:pt>
                <c:pt idx="1140">
                  <c:v>20.244624999999999</c:v>
                </c:pt>
                <c:pt idx="1141">
                  <c:v>20.267699999999998</c:v>
                </c:pt>
                <c:pt idx="1142">
                  <c:v>20.290749999999999</c:v>
                </c:pt>
                <c:pt idx="1143">
                  <c:v>20.313775</c:v>
                </c:pt>
                <c:pt idx="1144">
                  <c:v>20.3368</c:v>
                </c:pt>
                <c:pt idx="1145">
                  <c:v>20.359825000000001</c:v>
                </c:pt>
                <c:pt idx="1146">
                  <c:v>20.382825</c:v>
                </c:pt>
                <c:pt idx="1147">
                  <c:v>20.405825</c:v>
                </c:pt>
                <c:pt idx="1148">
                  <c:v>20.428825</c:v>
                </c:pt>
                <c:pt idx="1149">
                  <c:v>20.45185</c:v>
                </c:pt>
                <c:pt idx="1150">
                  <c:v>20.47485</c:v>
                </c:pt>
                <c:pt idx="1151">
                  <c:v>20.497875000000001</c:v>
                </c:pt>
                <c:pt idx="1152">
                  <c:v>20.520900000000001</c:v>
                </c:pt>
                <c:pt idx="1153">
                  <c:v>20.543924999999998</c:v>
                </c:pt>
                <c:pt idx="1154">
                  <c:v>20.566975000000003</c:v>
                </c:pt>
                <c:pt idx="1155">
                  <c:v>20.59</c:v>
                </c:pt>
                <c:pt idx="1156">
                  <c:v>20.613050000000001</c:v>
                </c:pt>
                <c:pt idx="1157">
                  <c:v>20.636099999999999</c:v>
                </c:pt>
                <c:pt idx="1158">
                  <c:v>20.65915</c:v>
                </c:pt>
                <c:pt idx="1159">
                  <c:v>20.682200000000002</c:v>
                </c:pt>
                <c:pt idx="1160">
                  <c:v>20.705275</c:v>
                </c:pt>
                <c:pt idx="1161">
                  <c:v>20.728325000000002</c:v>
                </c:pt>
                <c:pt idx="1162">
                  <c:v>20.751374999999999</c:v>
                </c:pt>
                <c:pt idx="1163">
                  <c:v>20.774425000000001</c:v>
                </c:pt>
                <c:pt idx="1164">
                  <c:v>20.797475000000002</c:v>
                </c:pt>
                <c:pt idx="1165">
                  <c:v>20.820525</c:v>
                </c:pt>
                <c:pt idx="1166">
                  <c:v>20.843575000000001</c:v>
                </c:pt>
                <c:pt idx="1167">
                  <c:v>20.866624999999999</c:v>
                </c:pt>
                <c:pt idx="1168">
                  <c:v>20.88965</c:v>
                </c:pt>
                <c:pt idx="1169">
                  <c:v>20.912700000000001</c:v>
                </c:pt>
                <c:pt idx="1170">
                  <c:v>20.935724999999998</c:v>
                </c:pt>
                <c:pt idx="1171">
                  <c:v>20.958774999999999</c:v>
                </c:pt>
                <c:pt idx="1172">
                  <c:v>20.9818</c:v>
                </c:pt>
                <c:pt idx="1173">
                  <c:v>21.004775000000002</c:v>
                </c:pt>
                <c:pt idx="1174">
                  <c:v>21.027775000000002</c:v>
                </c:pt>
                <c:pt idx="1175">
                  <c:v>21.050774999999998</c:v>
                </c:pt>
                <c:pt idx="1176">
                  <c:v>21.073725</c:v>
                </c:pt>
                <c:pt idx="1177">
                  <c:v>21.096699999999998</c:v>
                </c:pt>
                <c:pt idx="1178">
                  <c:v>21.119674999999997</c:v>
                </c:pt>
                <c:pt idx="1179">
                  <c:v>21.142625000000002</c:v>
                </c:pt>
                <c:pt idx="1180">
                  <c:v>21.165575</c:v>
                </c:pt>
                <c:pt idx="1181">
                  <c:v>21.188549999999999</c:v>
                </c:pt>
                <c:pt idx="1182">
                  <c:v>21.211500000000001</c:v>
                </c:pt>
                <c:pt idx="1183">
                  <c:v>21.234449999999999</c:v>
                </c:pt>
                <c:pt idx="1184">
                  <c:v>21.257400000000001</c:v>
                </c:pt>
                <c:pt idx="1185">
                  <c:v>21.280350000000002</c:v>
                </c:pt>
                <c:pt idx="1186">
                  <c:v>21.3033</c:v>
                </c:pt>
                <c:pt idx="1187">
                  <c:v>21.326249999999998</c:v>
                </c:pt>
                <c:pt idx="1188">
                  <c:v>21.3492</c:v>
                </c:pt>
                <c:pt idx="1189">
                  <c:v>21.372150000000001</c:v>
                </c:pt>
                <c:pt idx="1190">
                  <c:v>21.395099999999999</c:v>
                </c:pt>
                <c:pt idx="1191">
                  <c:v>21.418050000000001</c:v>
                </c:pt>
                <c:pt idx="1192">
                  <c:v>21.440999999999999</c:v>
                </c:pt>
                <c:pt idx="1193">
                  <c:v>21.463974999999998</c:v>
                </c:pt>
                <c:pt idx="1194">
                  <c:v>21.48695</c:v>
                </c:pt>
                <c:pt idx="1195">
                  <c:v>21.50995</c:v>
                </c:pt>
                <c:pt idx="1196">
                  <c:v>21.53295</c:v>
                </c:pt>
                <c:pt idx="1197">
                  <c:v>21.555975</c:v>
                </c:pt>
                <c:pt idx="1198">
                  <c:v>21.579049999999999</c:v>
                </c:pt>
                <c:pt idx="1199">
                  <c:v>21.602125000000001</c:v>
                </c:pt>
                <c:pt idx="1200">
                  <c:v>21.625225</c:v>
                </c:pt>
                <c:pt idx="1201">
                  <c:v>21.648325</c:v>
                </c:pt>
                <c:pt idx="1202">
                  <c:v>21.671424999999999</c:v>
                </c:pt>
                <c:pt idx="1203">
                  <c:v>21.694525000000002</c:v>
                </c:pt>
                <c:pt idx="1204">
                  <c:v>21.717649999999999</c:v>
                </c:pt>
                <c:pt idx="1205">
                  <c:v>21.7408</c:v>
                </c:pt>
                <c:pt idx="1206">
                  <c:v>21.763950000000001</c:v>
                </c:pt>
                <c:pt idx="1207">
                  <c:v>21.787100000000002</c:v>
                </c:pt>
                <c:pt idx="1208">
                  <c:v>21.81025</c:v>
                </c:pt>
                <c:pt idx="1209">
                  <c:v>21.833449999999999</c:v>
                </c:pt>
                <c:pt idx="1210">
                  <c:v>21.856624999999998</c:v>
                </c:pt>
                <c:pt idx="1211">
                  <c:v>21.879850000000001</c:v>
                </c:pt>
                <c:pt idx="1212">
                  <c:v>21.903075000000001</c:v>
                </c:pt>
                <c:pt idx="1213">
                  <c:v>21.926324999999999</c:v>
                </c:pt>
                <c:pt idx="1214">
                  <c:v>21.9496</c:v>
                </c:pt>
                <c:pt idx="1215">
                  <c:v>21.972899999999999</c:v>
                </c:pt>
                <c:pt idx="1216">
                  <c:v>21.99625</c:v>
                </c:pt>
                <c:pt idx="1217">
                  <c:v>22.019600000000001</c:v>
                </c:pt>
                <c:pt idx="1218">
                  <c:v>22.042999999999999</c:v>
                </c:pt>
                <c:pt idx="1219">
                  <c:v>22.066425000000002</c:v>
                </c:pt>
                <c:pt idx="1220">
                  <c:v>22.089874999999999</c:v>
                </c:pt>
                <c:pt idx="1221">
                  <c:v>22.113350000000001</c:v>
                </c:pt>
                <c:pt idx="1222">
                  <c:v>22.136775</c:v>
                </c:pt>
                <c:pt idx="1223">
                  <c:v>22.160174999999999</c:v>
                </c:pt>
                <c:pt idx="1224">
                  <c:v>22.183575000000001</c:v>
                </c:pt>
                <c:pt idx="1225">
                  <c:v>22.206949999999999</c:v>
                </c:pt>
                <c:pt idx="1226">
                  <c:v>22.2303</c:v>
                </c:pt>
                <c:pt idx="1227">
                  <c:v>22.253675000000001</c:v>
                </c:pt>
                <c:pt idx="1228">
                  <c:v>22.277050000000003</c:v>
                </c:pt>
                <c:pt idx="1229">
                  <c:v>22.300449999999998</c:v>
                </c:pt>
                <c:pt idx="1230">
                  <c:v>22.323875000000001</c:v>
                </c:pt>
                <c:pt idx="1231">
                  <c:v>22.347349999999999</c:v>
                </c:pt>
                <c:pt idx="1232">
                  <c:v>22.370875000000002</c:v>
                </c:pt>
                <c:pt idx="1233">
                  <c:v>22.394449999999999</c:v>
                </c:pt>
                <c:pt idx="1234">
                  <c:v>22.418075000000002</c:v>
                </c:pt>
                <c:pt idx="1235">
                  <c:v>22.441749999999999</c:v>
                </c:pt>
                <c:pt idx="1236">
                  <c:v>22.465499999999999</c:v>
                </c:pt>
                <c:pt idx="1237">
                  <c:v>22.489324999999997</c:v>
                </c:pt>
                <c:pt idx="1238">
                  <c:v>22.513225000000002</c:v>
                </c:pt>
                <c:pt idx="1239">
                  <c:v>22.537175000000001</c:v>
                </c:pt>
                <c:pt idx="1240">
                  <c:v>22.561174999999999</c:v>
                </c:pt>
                <c:pt idx="1241">
                  <c:v>22.585250000000002</c:v>
                </c:pt>
                <c:pt idx="1242">
                  <c:v>22.609375</c:v>
                </c:pt>
                <c:pt idx="1243">
                  <c:v>22.633575</c:v>
                </c:pt>
                <c:pt idx="1244">
                  <c:v>22.657825000000003</c:v>
                </c:pt>
                <c:pt idx="1245">
                  <c:v>22.68215</c:v>
                </c:pt>
                <c:pt idx="1246">
                  <c:v>22.706524999999999</c:v>
                </c:pt>
                <c:pt idx="1247">
                  <c:v>22.730975000000001</c:v>
                </c:pt>
                <c:pt idx="1248">
                  <c:v>22.75545</c:v>
                </c:pt>
                <c:pt idx="1249">
                  <c:v>22.780025000000002</c:v>
                </c:pt>
                <c:pt idx="1250">
                  <c:v>22.804625000000001</c:v>
                </c:pt>
                <c:pt idx="1251">
                  <c:v>22.8293</c:v>
                </c:pt>
                <c:pt idx="1252">
                  <c:v>22.854025</c:v>
                </c:pt>
                <c:pt idx="1253">
                  <c:v>22.878824999999999</c:v>
                </c:pt>
                <c:pt idx="1254">
                  <c:v>22.903675</c:v>
                </c:pt>
                <c:pt idx="1255">
                  <c:v>22.928575000000002</c:v>
                </c:pt>
                <c:pt idx="1256">
                  <c:v>22.953524999999999</c:v>
                </c:pt>
                <c:pt idx="1257">
                  <c:v>22.978525000000001</c:v>
                </c:pt>
                <c:pt idx="1258">
                  <c:v>23.003525</c:v>
                </c:pt>
                <c:pt idx="1259">
                  <c:v>23.028549999999999</c:v>
                </c:pt>
                <c:pt idx="1260">
                  <c:v>23.053575000000002</c:v>
                </c:pt>
                <c:pt idx="1261">
                  <c:v>23.078599999999998</c:v>
                </c:pt>
                <c:pt idx="1262">
                  <c:v>23.103625000000001</c:v>
                </c:pt>
                <c:pt idx="1263">
                  <c:v>23.128625</c:v>
                </c:pt>
                <c:pt idx="1264">
                  <c:v>23.153624999999998</c:v>
                </c:pt>
                <c:pt idx="1265">
                  <c:v>23.178625</c:v>
                </c:pt>
                <c:pt idx="1266">
                  <c:v>23.203575000000001</c:v>
                </c:pt>
                <c:pt idx="1267">
                  <c:v>23.228550000000002</c:v>
                </c:pt>
                <c:pt idx="1268">
                  <c:v>23.253499999999999</c:v>
                </c:pt>
                <c:pt idx="1269">
                  <c:v>23.278449999999999</c:v>
                </c:pt>
                <c:pt idx="1270">
                  <c:v>23.3034</c:v>
                </c:pt>
                <c:pt idx="1271">
                  <c:v>23.328325</c:v>
                </c:pt>
                <c:pt idx="1272">
                  <c:v>23.353275</c:v>
                </c:pt>
                <c:pt idx="1273">
                  <c:v>23.378225</c:v>
                </c:pt>
                <c:pt idx="1274">
                  <c:v>23.403175000000001</c:v>
                </c:pt>
                <c:pt idx="1275">
                  <c:v>23.428125000000001</c:v>
                </c:pt>
                <c:pt idx="1276">
                  <c:v>23.453075000000002</c:v>
                </c:pt>
                <c:pt idx="1277">
                  <c:v>23.478024999999999</c:v>
                </c:pt>
                <c:pt idx="1278">
                  <c:v>23.503</c:v>
                </c:pt>
                <c:pt idx="1279">
                  <c:v>23.527975000000001</c:v>
                </c:pt>
                <c:pt idx="1280">
                  <c:v>23.552949999999999</c:v>
                </c:pt>
                <c:pt idx="1281">
                  <c:v>23.577950000000001</c:v>
                </c:pt>
                <c:pt idx="1282">
                  <c:v>23.60295</c:v>
                </c:pt>
                <c:pt idx="1283">
                  <c:v>23.628</c:v>
                </c:pt>
                <c:pt idx="1284">
                  <c:v>23.65305</c:v>
                </c:pt>
                <c:pt idx="1285">
                  <c:v>23.678100000000001</c:v>
                </c:pt>
                <c:pt idx="1286">
                  <c:v>23.703199999999999</c:v>
                </c:pt>
                <c:pt idx="1287">
                  <c:v>23.728325000000002</c:v>
                </c:pt>
                <c:pt idx="1288">
                  <c:v>23.753450000000001</c:v>
                </c:pt>
                <c:pt idx="1289">
                  <c:v>23.778600000000001</c:v>
                </c:pt>
                <c:pt idx="1290">
                  <c:v>23.803774999999998</c:v>
                </c:pt>
                <c:pt idx="1291">
                  <c:v>23.828949999999999</c:v>
                </c:pt>
                <c:pt idx="1292">
                  <c:v>23.854150000000001</c:v>
                </c:pt>
                <c:pt idx="1293">
                  <c:v>23.879349999999999</c:v>
                </c:pt>
                <c:pt idx="1294">
                  <c:v>23.904575000000001</c:v>
                </c:pt>
                <c:pt idx="1295">
                  <c:v>23.9298</c:v>
                </c:pt>
                <c:pt idx="1296">
                  <c:v>23.955024999999999</c:v>
                </c:pt>
                <c:pt idx="1297">
                  <c:v>23.980275000000002</c:v>
                </c:pt>
                <c:pt idx="1298">
                  <c:v>24.005524999999999</c:v>
                </c:pt>
                <c:pt idx="1299">
                  <c:v>24.030774999999998</c:v>
                </c:pt>
                <c:pt idx="1300">
                  <c:v>24.056025000000002</c:v>
                </c:pt>
                <c:pt idx="1301">
                  <c:v>24.081250000000001</c:v>
                </c:pt>
                <c:pt idx="1302">
                  <c:v>24.1065</c:v>
                </c:pt>
                <c:pt idx="1303">
                  <c:v>24.131724999999999</c:v>
                </c:pt>
                <c:pt idx="1304">
                  <c:v>24.156925000000001</c:v>
                </c:pt>
                <c:pt idx="1305">
                  <c:v>24.182124999999999</c:v>
                </c:pt>
                <c:pt idx="1306">
                  <c:v>24.207274999999999</c:v>
                </c:pt>
                <c:pt idx="1307">
                  <c:v>24.232424999999999</c:v>
                </c:pt>
                <c:pt idx="1308">
                  <c:v>24.257524999999998</c:v>
                </c:pt>
                <c:pt idx="1309">
                  <c:v>24.282599999999999</c:v>
                </c:pt>
                <c:pt idx="1310">
                  <c:v>24.307649999999999</c:v>
                </c:pt>
                <c:pt idx="1311">
                  <c:v>24.332650000000001</c:v>
                </c:pt>
                <c:pt idx="1312">
                  <c:v>24.357624999999999</c:v>
                </c:pt>
                <c:pt idx="1313">
                  <c:v>24.382574999999999</c:v>
                </c:pt>
                <c:pt idx="1314">
                  <c:v>24.407499999999999</c:v>
                </c:pt>
                <c:pt idx="1315">
                  <c:v>24.432375</c:v>
                </c:pt>
                <c:pt idx="1316">
                  <c:v>24.457249999999998</c:v>
                </c:pt>
                <c:pt idx="1317">
                  <c:v>24.482100000000003</c:v>
                </c:pt>
                <c:pt idx="1318">
                  <c:v>24.50695</c:v>
                </c:pt>
                <c:pt idx="1319">
                  <c:v>24.531749999999999</c:v>
                </c:pt>
                <c:pt idx="1320">
                  <c:v>24.556574999999999</c:v>
                </c:pt>
                <c:pt idx="1321">
                  <c:v>24.58135</c:v>
                </c:pt>
                <c:pt idx="1322">
                  <c:v>24.606125000000002</c:v>
                </c:pt>
                <c:pt idx="1323">
                  <c:v>24.630875</c:v>
                </c:pt>
                <c:pt idx="1324">
                  <c:v>24.655625000000001</c:v>
                </c:pt>
                <c:pt idx="1325">
                  <c:v>24.680374999999998</c:v>
                </c:pt>
                <c:pt idx="1326">
                  <c:v>24.705124999999999</c:v>
                </c:pt>
                <c:pt idx="1327">
                  <c:v>24.729900000000001</c:v>
                </c:pt>
                <c:pt idx="1328">
                  <c:v>24.7547</c:v>
                </c:pt>
                <c:pt idx="1329">
                  <c:v>24.779499999999999</c:v>
                </c:pt>
                <c:pt idx="1330">
                  <c:v>24.804300000000001</c:v>
                </c:pt>
                <c:pt idx="1331">
                  <c:v>24.829149999999998</c:v>
                </c:pt>
                <c:pt idx="1332">
                  <c:v>24.854000000000003</c:v>
                </c:pt>
                <c:pt idx="1333">
                  <c:v>24.878900000000002</c:v>
                </c:pt>
                <c:pt idx="1334">
                  <c:v>24.903824999999998</c:v>
                </c:pt>
                <c:pt idx="1335">
                  <c:v>24.928775000000002</c:v>
                </c:pt>
                <c:pt idx="1336">
                  <c:v>24.953775</c:v>
                </c:pt>
                <c:pt idx="1337">
                  <c:v>24.9788</c:v>
                </c:pt>
                <c:pt idx="1338">
                  <c:v>25.003750000000004</c:v>
                </c:pt>
              </c:numCache>
            </c:numRef>
          </c:xVal>
          <c:yVal>
            <c:numRef>
              <c:f>'Guage 01'!$D$2:$D$1340</c:f>
              <c:numCache>
                <c:formatCode>0.00E+00</c:formatCode>
                <c:ptCount val="1339"/>
                <c:pt idx="0">
                  <c:v>0</c:v>
                </c:pt>
                <c:pt idx="1">
                  <c:v>7.3635546875000007E-6</c:v>
                </c:pt>
                <c:pt idx="2">
                  <c:v>7.3635546875000007E-6</c:v>
                </c:pt>
                <c:pt idx="3">
                  <c:v>7.2782424475000158E-6</c:v>
                </c:pt>
                <c:pt idx="4">
                  <c:v>6.3369367225000148E-6</c:v>
                </c:pt>
                <c:pt idx="5">
                  <c:v>5.3870177425000209E-6</c:v>
                </c:pt>
                <c:pt idx="6">
                  <c:v>4.4293058175000124E-6</c:v>
                </c:pt>
                <c:pt idx="7">
                  <c:v>3.4629806375000202E-6</c:v>
                </c:pt>
                <c:pt idx="8">
                  <c:v>2.4888625125000137E-6</c:v>
                </c:pt>
                <c:pt idx="9">
                  <c:v>1.5077717525000161E-6</c:v>
                </c:pt>
                <c:pt idx="10">
                  <c:v>5.1765758250001393E-7</c:v>
                </c:pt>
                <c:pt idx="11">
                  <c:v>-4.8024953249998446E-7</c:v>
                </c:pt>
                <c:pt idx="12">
                  <c:v>-1.485129282499974E-6</c:v>
                </c:pt>
                <c:pt idx="13">
                  <c:v>-2.4990324424999865E-6</c:v>
                </c:pt>
                <c:pt idx="14">
                  <c:v>-3.5186777724999817E-6</c:v>
                </c:pt>
                <c:pt idx="15">
                  <c:v>-4.5461160474999915E-6</c:v>
                </c:pt>
                <c:pt idx="16">
                  <c:v>-5.5825777324999881E-6</c:v>
                </c:pt>
                <c:pt idx="17">
                  <c:v>-6.623551122499995E-6</c:v>
                </c:pt>
                <c:pt idx="18">
                  <c:v>-7.6731377674999863E-6</c:v>
                </c:pt>
                <c:pt idx="19">
                  <c:v>-8.7292868925000017E-6</c:v>
                </c:pt>
                <c:pt idx="20">
                  <c:v>-9.7915883424999847E-6</c:v>
                </c:pt>
                <c:pt idx="21">
                  <c:v>-1.0862503047499988E-5</c:v>
                </c:pt>
                <c:pt idx="22">
                  <c:v>-1.1939159922499992E-5</c:v>
                </c:pt>
                <c:pt idx="23">
                  <c:v>-1.3022789432499986E-5</c:v>
                </c:pt>
                <c:pt idx="24">
                  <c:v>-1.4115442352499986E-5</c:v>
                </c:pt>
                <c:pt idx="25">
                  <c:v>-1.5212606977499998E-5</c:v>
                </c:pt>
                <c:pt idx="26">
                  <c:v>-1.6318384857499993E-5</c:v>
                </c:pt>
                <c:pt idx="27">
                  <c:v>-1.7430725217499996E-5</c:v>
                </c:pt>
                <c:pt idx="28">
                  <c:v>-1.8549628057499987E-5</c:v>
                </c:pt>
                <c:pt idx="29">
                  <c:v>-1.9677144152499997E-5</c:v>
                </c:pt>
                <c:pt idx="30">
                  <c:v>-2.081040241749999E-5</c:v>
                </c:pt>
                <c:pt idx="31">
                  <c:v>-2.1951043472499994E-5</c:v>
                </c:pt>
                <c:pt idx="32">
                  <c:v>-2.3099887627499998E-5</c:v>
                </c:pt>
                <c:pt idx="33">
                  <c:v>-2.42540637975E-5</c:v>
                </c:pt>
                <c:pt idx="34">
                  <c:v>-2.5416853222499985E-5</c:v>
                </c:pt>
                <c:pt idx="35">
                  <c:v>-2.6586205127499997E-5</c:v>
                </c:pt>
                <c:pt idx="36">
                  <c:v>-2.7762529667499998E-5</c:v>
                </c:pt>
                <c:pt idx="37">
                  <c:v>-2.8947467462499999E-5</c:v>
                </c:pt>
                <c:pt idx="38">
                  <c:v>-3.0138147427500006E-5</c:v>
                </c:pt>
                <c:pt idx="39">
                  <c:v>-3.1336620337499989E-5</c:v>
                </c:pt>
                <c:pt idx="40">
                  <c:v>-3.2542476037499981E-5</c:v>
                </c:pt>
                <c:pt idx="41">
                  <c:v>-3.3755304372499987E-5</c:v>
                </c:pt>
                <c:pt idx="42">
                  <c:v>-3.497633580749999E-5</c:v>
                </c:pt>
                <c:pt idx="43">
                  <c:v>-3.6203519567499998E-5</c:v>
                </c:pt>
                <c:pt idx="44">
                  <c:v>-3.7438906427499983E-5</c:v>
                </c:pt>
                <c:pt idx="45">
                  <c:v>-3.8681676077499985E-5</c:v>
                </c:pt>
                <c:pt idx="46">
                  <c:v>-3.9931418362499992E-5</c:v>
                </c:pt>
                <c:pt idx="47">
                  <c:v>-4.1189363747499997E-5</c:v>
                </c:pt>
                <c:pt idx="48">
                  <c:v>-4.2454281767499995E-5</c:v>
                </c:pt>
                <c:pt idx="49">
                  <c:v>-4.3726992732499972E-5</c:v>
                </c:pt>
                <c:pt idx="50">
                  <c:v>-4.5007906797499988E-5</c:v>
                </c:pt>
                <c:pt idx="51">
                  <c:v>-4.6295793497499989E-5</c:v>
                </c:pt>
                <c:pt idx="52">
                  <c:v>-4.7591883297499975E-5</c:v>
                </c:pt>
                <c:pt idx="53">
                  <c:v>-4.889535588749997E-5</c:v>
                </c:pt>
                <c:pt idx="54">
                  <c:v>-5.0206621422499979E-5</c:v>
                </c:pt>
                <c:pt idx="55">
                  <c:v>-5.1525679902499988E-5</c:v>
                </c:pt>
                <c:pt idx="56">
                  <c:v>-5.285253132749997E-5</c:v>
                </c:pt>
                <c:pt idx="57">
                  <c:v>-5.4187585852499971E-5</c:v>
                </c:pt>
                <c:pt idx="58">
                  <c:v>-5.5530433322499971E-5</c:v>
                </c:pt>
                <c:pt idx="59">
                  <c:v>-5.6881073737499986E-5</c:v>
                </c:pt>
                <c:pt idx="60">
                  <c:v>-5.8239917252499984E-5</c:v>
                </c:pt>
                <c:pt idx="61">
                  <c:v>-5.9606553712499976E-5</c:v>
                </c:pt>
                <c:pt idx="62">
                  <c:v>-6.0981393272499985E-5</c:v>
                </c:pt>
                <c:pt idx="63">
                  <c:v>-6.2364025777499995E-5</c:v>
                </c:pt>
                <c:pt idx="64">
                  <c:v>-6.3754861382499996E-5</c:v>
                </c:pt>
                <c:pt idx="65">
                  <c:v>-6.5154310242500005E-5</c:v>
                </c:pt>
                <c:pt idx="66">
                  <c:v>-6.6561141892499989E-5</c:v>
                </c:pt>
                <c:pt idx="67">
                  <c:v>-6.7976176642499972E-5</c:v>
                </c:pt>
                <c:pt idx="68">
                  <c:v>-6.9399004337500009E-5</c:v>
                </c:pt>
                <c:pt idx="69">
                  <c:v>-7.0829624977499978E-5</c:v>
                </c:pt>
                <c:pt idx="70">
                  <c:v>-7.2267628407499977E-5</c:v>
                </c:pt>
                <c:pt idx="71">
                  <c:v>-7.3714245092499999E-5</c:v>
                </c:pt>
                <c:pt idx="72">
                  <c:v>-7.5167834412499972E-5</c:v>
                </c:pt>
                <c:pt idx="73">
                  <c:v>-7.6630447142499977E-5</c:v>
                </c:pt>
                <c:pt idx="74">
                  <c:v>-7.8100032507500002E-5</c:v>
                </c:pt>
                <c:pt idx="75">
                  <c:v>-7.9578231127499995E-5</c:v>
                </c:pt>
                <c:pt idx="76">
                  <c:v>-8.1063812537499963E-5</c:v>
                </c:pt>
                <c:pt idx="77">
                  <c:v>-8.2558417357499992E-5</c:v>
                </c:pt>
                <c:pt idx="78">
                  <c:v>-8.4060404967499955E-5</c:v>
                </c:pt>
                <c:pt idx="79">
                  <c:v>-8.5570185522499987E-5</c:v>
                </c:pt>
                <c:pt idx="80">
                  <c:v>-8.7088169177499961E-5</c:v>
                </c:pt>
                <c:pt idx="81">
                  <c:v>-8.8614766087499985E-5</c:v>
                </c:pt>
                <c:pt idx="82">
                  <c:v>-9.0113025467499985E-5</c:v>
                </c:pt>
                <c:pt idx="83">
                  <c:v>-9.1508337967499966E-5</c:v>
                </c:pt>
                <c:pt idx="84">
                  <c:v>-9.2579412186249971E-5</c:v>
                </c:pt>
                <c:pt idx="85">
                  <c:v>-9.2653669998749971E-5</c:v>
                </c:pt>
                <c:pt idx="86">
                  <c:v>-8.981702698499998E-5</c:v>
                </c:pt>
                <c:pt idx="87">
                  <c:v>-7.8373543539999877E-5</c:v>
                </c:pt>
                <c:pt idx="88">
                  <c:v>-4.194098034000083E-5</c:v>
                </c:pt>
                <c:pt idx="89">
                  <c:v>6.627260016000037E-5</c:v>
                </c:pt>
                <c:pt idx="90">
                  <c:v>3.7702953616000016E-4</c:v>
                </c:pt>
                <c:pt idx="91">
                  <c:v>1.2524229577849971E-3</c:v>
                </c:pt>
                <c:pt idx="92">
                  <c:v>3.6612537252850002E-3</c:v>
                </c:pt>
                <c:pt idx="93">
                  <c:v>1.0113905980285076E-2</c:v>
                </c:pt>
                <c:pt idx="94">
                  <c:v>2.7024078722784915E-2</c:v>
                </c:pt>
                <c:pt idx="95">
                  <c:v>7.0463414760284976E-2</c:v>
                </c:pt>
                <c:pt idx="96">
                  <c:v>0.17929375551028659</c:v>
                </c:pt>
                <c:pt idx="97">
                  <c:v>0.43952341263528261</c:v>
                </c:pt>
                <c:pt idx="98">
                  <c:v>1.0170578631352798</c:v>
                </c:pt>
                <c:pt idx="99">
                  <c:v>2.1872925041352862</c:v>
                </c:pt>
                <c:pt idx="100">
                  <c:v>4.3531970353852874</c:v>
                </c:pt>
                <c:pt idx="101">
                  <c:v>8.0410562653852935</c:v>
                </c:pt>
                <c:pt idx="102">
                  <c:v>13.880002490385362</c:v>
                </c:pt>
                <c:pt idx="103">
                  <c:v>22.555629935385209</c:v>
                </c:pt>
                <c:pt idx="104">
                  <c:v>34.728368766635306</c:v>
                </c:pt>
                <c:pt idx="105">
                  <c:v>50.9277439791353</c:v>
                </c:pt>
                <c:pt idx="106">
                  <c:v>71.467589929135315</c:v>
                </c:pt>
                <c:pt idx="107">
                  <c:v>96.394595679135364</c:v>
                </c:pt>
                <c:pt idx="108">
                  <c:v>125.49696182913527</c:v>
                </c:pt>
                <c:pt idx="109">
                  <c:v>158.30723932913531</c:v>
                </c:pt>
                <c:pt idx="110">
                  <c:v>194.16986377913571</c:v>
                </c:pt>
                <c:pt idx="111">
                  <c:v>232.36135575413505</c:v>
                </c:pt>
                <c:pt idx="112">
                  <c:v>272.14429706663543</c:v>
                </c:pt>
                <c:pt idx="113">
                  <c:v>312.78318607913553</c:v>
                </c:pt>
                <c:pt idx="114">
                  <c:v>353.65954605413486</c:v>
                </c:pt>
                <c:pt idx="115">
                  <c:v>394.30954635413565</c:v>
                </c:pt>
                <c:pt idx="116">
                  <c:v>434.3649559166351</c:v>
                </c:pt>
                <c:pt idx="117">
                  <c:v>473.52206870413499</c:v>
                </c:pt>
                <c:pt idx="118">
                  <c:v>511.60416169163551</c:v>
                </c:pt>
                <c:pt idx="119">
                  <c:v>548.50666729163561</c:v>
                </c:pt>
                <c:pt idx="120">
                  <c:v>584.09765209163538</c:v>
                </c:pt>
                <c:pt idx="121">
                  <c:v>618.36160714163555</c:v>
                </c:pt>
                <c:pt idx="122">
                  <c:v>651.31855672913525</c:v>
                </c:pt>
                <c:pt idx="123">
                  <c:v>683.00669591663507</c:v>
                </c:pt>
                <c:pt idx="124">
                  <c:v>713.39892319163482</c:v>
                </c:pt>
                <c:pt idx="125">
                  <c:v>742.56734592913529</c:v>
                </c:pt>
                <c:pt idx="126">
                  <c:v>770.57328135413536</c:v>
                </c:pt>
                <c:pt idx="127">
                  <c:v>797.48441445413494</c:v>
                </c:pt>
                <c:pt idx="128">
                  <c:v>823.31393107913505</c:v>
                </c:pt>
                <c:pt idx="129">
                  <c:v>848.12686150413526</c:v>
                </c:pt>
                <c:pt idx="130">
                  <c:v>871.92124637913491</c:v>
                </c:pt>
                <c:pt idx="131">
                  <c:v>894.72099187913545</c:v>
                </c:pt>
                <c:pt idx="132">
                  <c:v>916.60584487913502</c:v>
                </c:pt>
                <c:pt idx="133">
                  <c:v>937.63506050413537</c:v>
                </c:pt>
                <c:pt idx="134">
                  <c:v>957.86676530413513</c:v>
                </c:pt>
                <c:pt idx="135">
                  <c:v>977.34950179163513</c:v>
                </c:pt>
                <c:pt idx="136">
                  <c:v>996.11605685413519</c:v>
                </c:pt>
                <c:pt idx="137">
                  <c:v>1014.1861343666353</c:v>
                </c:pt>
                <c:pt idx="138">
                  <c:v>1031.599806216635</c:v>
                </c:pt>
                <c:pt idx="139">
                  <c:v>1048.3867395291352</c:v>
                </c:pt>
                <c:pt idx="140">
                  <c:v>1064.580889354135</c:v>
                </c:pt>
                <c:pt idx="141">
                  <c:v>1080.219463166635</c:v>
                </c:pt>
                <c:pt idx="142">
                  <c:v>1095.3241578541351</c:v>
                </c:pt>
                <c:pt idx="143">
                  <c:v>1109.9237890541353</c:v>
                </c:pt>
                <c:pt idx="144">
                  <c:v>1124.022551304135</c:v>
                </c:pt>
                <c:pt idx="145">
                  <c:v>1137.6416999916353</c:v>
                </c:pt>
                <c:pt idx="146">
                  <c:v>1150.8035258666353</c:v>
                </c:pt>
                <c:pt idx="147">
                  <c:v>1163.5261738766353</c:v>
                </c:pt>
                <c:pt idx="148">
                  <c:v>1175.8290087566354</c:v>
                </c:pt>
                <c:pt idx="149">
                  <c:v>1187.7300155016353</c:v>
                </c:pt>
                <c:pt idx="150">
                  <c:v>1199.2370674566353</c:v>
                </c:pt>
                <c:pt idx="151">
                  <c:v>1210.3581897066351</c:v>
                </c:pt>
                <c:pt idx="152">
                  <c:v>1221.107673397885</c:v>
                </c:pt>
                <c:pt idx="153">
                  <c:v>1231.5029296016351</c:v>
                </c:pt>
                <c:pt idx="154">
                  <c:v>1241.5524582166349</c:v>
                </c:pt>
                <c:pt idx="155">
                  <c:v>1251.2719510366351</c:v>
                </c:pt>
                <c:pt idx="156">
                  <c:v>1260.6638317141351</c:v>
                </c:pt>
                <c:pt idx="157">
                  <c:v>1269.737984514135</c:v>
                </c:pt>
                <c:pt idx="158">
                  <c:v>1278.5072069341352</c:v>
                </c:pt>
                <c:pt idx="159">
                  <c:v>1286.9819804241351</c:v>
                </c:pt>
                <c:pt idx="160">
                  <c:v>1295.1707648741353</c:v>
                </c:pt>
                <c:pt idx="161">
                  <c:v>1303.0789324053856</c:v>
                </c:pt>
                <c:pt idx="162">
                  <c:v>1310.7148428053854</c:v>
                </c:pt>
                <c:pt idx="163">
                  <c:v>1318.0892449366356</c:v>
                </c:pt>
                <c:pt idx="164">
                  <c:v>1325.2109641303855</c:v>
                </c:pt>
                <c:pt idx="165">
                  <c:v>1332.0872095903856</c:v>
                </c:pt>
                <c:pt idx="166">
                  <c:v>1338.7214802503854</c:v>
                </c:pt>
                <c:pt idx="167">
                  <c:v>1345.1244289303856</c:v>
                </c:pt>
                <c:pt idx="168">
                  <c:v>1351.3016313741357</c:v>
                </c:pt>
                <c:pt idx="169">
                  <c:v>1357.2638470866357</c:v>
                </c:pt>
                <c:pt idx="170">
                  <c:v>1363.0140044266357</c:v>
                </c:pt>
                <c:pt idx="171">
                  <c:v>1368.5582408516357</c:v>
                </c:pt>
                <c:pt idx="172">
                  <c:v>1373.9016206091355</c:v>
                </c:pt>
                <c:pt idx="173">
                  <c:v>1379.0535889341356</c:v>
                </c:pt>
                <c:pt idx="174">
                  <c:v>1384.0186604466357</c:v>
                </c:pt>
                <c:pt idx="175">
                  <c:v>1388.8045782553856</c:v>
                </c:pt>
                <c:pt idx="176">
                  <c:v>1393.4131339553858</c:v>
                </c:pt>
                <c:pt idx="177">
                  <c:v>1397.8494597016359</c:v>
                </c:pt>
                <c:pt idx="178">
                  <c:v>1402.1199755766359</c:v>
                </c:pt>
                <c:pt idx="179">
                  <c:v>1406.2307436216358</c:v>
                </c:pt>
                <c:pt idx="180">
                  <c:v>1410.1861717916358</c:v>
                </c:pt>
                <c:pt idx="181">
                  <c:v>1413.990542624136</c:v>
                </c:pt>
                <c:pt idx="182">
                  <c:v>1417.6468557366359</c:v>
                </c:pt>
                <c:pt idx="183">
                  <c:v>1421.1604930753861</c:v>
                </c:pt>
                <c:pt idx="184">
                  <c:v>1424.535982806636</c:v>
                </c:pt>
                <c:pt idx="185">
                  <c:v>1427.7771129653861</c:v>
                </c:pt>
                <c:pt idx="186">
                  <c:v>1430.8880295303861</c:v>
                </c:pt>
                <c:pt idx="187">
                  <c:v>1433.8712982803861</c:v>
                </c:pt>
                <c:pt idx="188">
                  <c:v>1436.7309363503862</c:v>
                </c:pt>
                <c:pt idx="189">
                  <c:v>1439.4703125541362</c:v>
                </c:pt>
                <c:pt idx="190">
                  <c:v>1442.0939191541363</c:v>
                </c:pt>
                <c:pt idx="191">
                  <c:v>1444.6043848041363</c:v>
                </c:pt>
                <c:pt idx="192">
                  <c:v>1447.0039567791364</c:v>
                </c:pt>
                <c:pt idx="193">
                  <c:v>1449.2959994378864</c:v>
                </c:pt>
                <c:pt idx="194">
                  <c:v>1451.4833910728864</c:v>
                </c:pt>
                <c:pt idx="195">
                  <c:v>1453.5698739503864</c:v>
                </c:pt>
                <c:pt idx="196">
                  <c:v>1455.5577289178864</c:v>
                </c:pt>
                <c:pt idx="197">
                  <c:v>1457.4477969178863</c:v>
                </c:pt>
                <c:pt idx="198">
                  <c:v>1459.2452358928863</c:v>
                </c:pt>
                <c:pt idx="199">
                  <c:v>1460.9523912778864</c:v>
                </c:pt>
                <c:pt idx="200">
                  <c:v>1462.5715346116363</c:v>
                </c:pt>
                <c:pt idx="201">
                  <c:v>1464.1025825991362</c:v>
                </c:pt>
                <c:pt idx="202">
                  <c:v>1465.5501197616361</c:v>
                </c:pt>
                <c:pt idx="203">
                  <c:v>1466.916260099136</c:v>
                </c:pt>
                <c:pt idx="204">
                  <c:v>1468.201165791636</c:v>
                </c:pt>
                <c:pt idx="205">
                  <c:v>1469.4105992266359</c:v>
                </c:pt>
                <c:pt idx="206">
                  <c:v>1470.5366553141359</c:v>
                </c:pt>
                <c:pt idx="207">
                  <c:v>1471.574047859136</c:v>
                </c:pt>
                <c:pt idx="208">
                  <c:v>1472.5253198653861</c:v>
                </c:pt>
                <c:pt idx="209">
                  <c:v>1473.4024598528861</c:v>
                </c:pt>
                <c:pt idx="210">
                  <c:v>1474.2046010078861</c:v>
                </c:pt>
                <c:pt idx="211">
                  <c:v>1474.9385733991362</c:v>
                </c:pt>
                <c:pt idx="212">
                  <c:v>1475.6063232728861</c:v>
                </c:pt>
                <c:pt idx="213">
                  <c:v>1476.213803100386</c:v>
                </c:pt>
                <c:pt idx="214">
                  <c:v>1476.764444461636</c:v>
                </c:pt>
                <c:pt idx="215">
                  <c:v>1477.2630207541361</c:v>
                </c:pt>
                <c:pt idx="216">
                  <c:v>1477.7100547041362</c:v>
                </c:pt>
                <c:pt idx="217">
                  <c:v>1478.1092721316361</c:v>
                </c:pt>
                <c:pt idx="218">
                  <c:v>1478.4640032128862</c:v>
                </c:pt>
                <c:pt idx="219">
                  <c:v>1478.7746862128861</c:v>
                </c:pt>
                <c:pt idx="220">
                  <c:v>1479.047283017886</c:v>
                </c:pt>
                <c:pt idx="221">
                  <c:v>1479.281955517886</c:v>
                </c:pt>
                <c:pt idx="222">
                  <c:v>1479.4812398166359</c:v>
                </c:pt>
                <c:pt idx="223">
                  <c:v>1479.646302584136</c:v>
                </c:pt>
                <c:pt idx="224">
                  <c:v>1479.780063526136</c:v>
                </c:pt>
                <c:pt idx="225">
                  <c:v>1479.8847545411361</c:v>
                </c:pt>
                <c:pt idx="226">
                  <c:v>1479.9608199932611</c:v>
                </c:pt>
                <c:pt idx="227">
                  <c:v>1480.0106470915111</c:v>
                </c:pt>
                <c:pt idx="228">
                  <c:v>1480.0357532016487</c:v>
                </c:pt>
                <c:pt idx="229">
                  <c:v>1480.0375481678986</c:v>
                </c:pt>
                <c:pt idx="230">
                  <c:v>1480.0174386738736</c:v>
                </c:pt>
                <c:pt idx="231">
                  <c:v>1479.9768775819987</c:v>
                </c:pt>
                <c:pt idx="232">
                  <c:v>1479.9171306038736</c:v>
                </c:pt>
                <c:pt idx="233">
                  <c:v>1479.8400554686236</c:v>
                </c:pt>
                <c:pt idx="234">
                  <c:v>1479.7472853436236</c:v>
                </c:pt>
                <c:pt idx="235">
                  <c:v>1479.6396436684986</c:v>
                </c:pt>
                <c:pt idx="236">
                  <c:v>1479.5178866884985</c:v>
                </c:pt>
                <c:pt idx="237">
                  <c:v>1479.3858632584986</c:v>
                </c:pt>
                <c:pt idx="238">
                  <c:v>1479.2409325934987</c:v>
                </c:pt>
                <c:pt idx="239">
                  <c:v>1479.0928058647487</c:v>
                </c:pt>
                <c:pt idx="240">
                  <c:v>1478.9341927522487</c:v>
                </c:pt>
                <c:pt idx="241">
                  <c:v>1478.7750872522488</c:v>
                </c:pt>
                <c:pt idx="242">
                  <c:v>1478.6068663584988</c:v>
                </c:pt>
                <c:pt idx="243">
                  <c:v>1478.4394774159989</c:v>
                </c:pt>
                <c:pt idx="244">
                  <c:v>1478.2646209659988</c:v>
                </c:pt>
                <c:pt idx="245">
                  <c:v>1478.0925165222488</c:v>
                </c:pt>
                <c:pt idx="246">
                  <c:v>1477.9107575347489</c:v>
                </c:pt>
                <c:pt idx="247">
                  <c:v>1477.7346164397488</c:v>
                </c:pt>
                <c:pt idx="248">
                  <c:v>1477.5523581747489</c:v>
                </c:pt>
                <c:pt idx="249">
                  <c:v>1477.3691591909987</c:v>
                </c:pt>
                <c:pt idx="250">
                  <c:v>1477.1849712659987</c:v>
                </c:pt>
                <c:pt idx="251">
                  <c:v>1476.9919767509987</c:v>
                </c:pt>
                <c:pt idx="252">
                  <c:v>1476.8002603034986</c:v>
                </c:pt>
                <c:pt idx="253">
                  <c:v>1476.6035368184985</c:v>
                </c:pt>
                <c:pt idx="254">
                  <c:v>1476.3999604134985</c:v>
                </c:pt>
                <c:pt idx="255">
                  <c:v>1476.1952506884986</c:v>
                </c:pt>
                <c:pt idx="256">
                  <c:v>1475.9863992609985</c:v>
                </c:pt>
                <c:pt idx="257">
                  <c:v>1475.7721513422484</c:v>
                </c:pt>
                <c:pt idx="258">
                  <c:v>1475.5538917634985</c:v>
                </c:pt>
                <c:pt idx="259">
                  <c:v>1475.3338165634987</c:v>
                </c:pt>
                <c:pt idx="260">
                  <c:v>1475.1086431709987</c:v>
                </c:pt>
                <c:pt idx="261">
                  <c:v>1474.8784666859988</c:v>
                </c:pt>
                <c:pt idx="262">
                  <c:v>1474.6470256859989</c:v>
                </c:pt>
                <c:pt idx="263">
                  <c:v>1474.4116517359989</c:v>
                </c:pt>
                <c:pt idx="264">
                  <c:v>1474.1717641609989</c:v>
                </c:pt>
                <c:pt idx="265">
                  <c:v>1473.929771349749</c:v>
                </c:pt>
                <c:pt idx="266">
                  <c:v>1473.685901429749</c:v>
                </c:pt>
                <c:pt idx="267">
                  <c:v>1473.438072614749</c:v>
                </c:pt>
                <c:pt idx="268">
                  <c:v>1473.1879948347489</c:v>
                </c:pt>
                <c:pt idx="269">
                  <c:v>1472.9366382534988</c:v>
                </c:pt>
                <c:pt idx="270">
                  <c:v>1472.6826169884989</c:v>
                </c:pt>
                <c:pt idx="271">
                  <c:v>1472.4260676759989</c:v>
                </c:pt>
                <c:pt idx="272">
                  <c:v>1472.1687059709989</c:v>
                </c:pt>
                <c:pt idx="273">
                  <c:v>1471.9090671272488</c:v>
                </c:pt>
                <c:pt idx="274">
                  <c:v>1471.6464468872489</c:v>
                </c:pt>
                <c:pt idx="275">
                  <c:v>1471.384162949749</c:v>
                </c:pt>
                <c:pt idx="276">
                  <c:v>1471.1190889834991</c:v>
                </c:pt>
                <c:pt idx="277">
                  <c:v>1470.8529273334991</c:v>
                </c:pt>
                <c:pt idx="278">
                  <c:v>1470.5849439534991</c:v>
                </c:pt>
                <c:pt idx="279">
                  <c:v>1470.316852594749</c:v>
                </c:pt>
                <c:pt idx="280">
                  <c:v>1470.047087354749</c:v>
                </c:pt>
                <c:pt idx="281">
                  <c:v>1469.775714994749</c:v>
                </c:pt>
                <c:pt idx="282">
                  <c:v>1469.504458584749</c:v>
                </c:pt>
                <c:pt idx="283">
                  <c:v>1469.231737324749</c:v>
                </c:pt>
                <c:pt idx="284">
                  <c:v>1468.9601155922489</c:v>
                </c:pt>
                <c:pt idx="285">
                  <c:v>1468.6880160309991</c:v>
                </c:pt>
                <c:pt idx="286">
                  <c:v>1468.414716590999</c:v>
                </c:pt>
                <c:pt idx="287">
                  <c:v>1468.1412232209989</c:v>
                </c:pt>
                <c:pt idx="288">
                  <c:v>1467.8660766459989</c:v>
                </c:pt>
                <c:pt idx="289">
                  <c:v>1467.5886605897488</c:v>
                </c:pt>
                <c:pt idx="290">
                  <c:v>1467.3091951097488</c:v>
                </c:pt>
                <c:pt idx="291">
                  <c:v>1467.0253522097487</c:v>
                </c:pt>
                <c:pt idx="292">
                  <c:v>1466.7364273247488</c:v>
                </c:pt>
                <c:pt idx="293">
                  <c:v>1466.4425635647488</c:v>
                </c:pt>
                <c:pt idx="294">
                  <c:v>1466.1472129184988</c:v>
                </c:pt>
                <c:pt idx="295">
                  <c:v>1465.8505245059987</c:v>
                </c:pt>
                <c:pt idx="296">
                  <c:v>1465.5526484622487</c:v>
                </c:pt>
                <c:pt idx="297">
                  <c:v>1465.2529203709987</c:v>
                </c:pt>
                <c:pt idx="298">
                  <c:v>1464.9523029859988</c:v>
                </c:pt>
                <c:pt idx="299">
                  <c:v>1464.6509478297487</c:v>
                </c:pt>
                <c:pt idx="300">
                  <c:v>1464.3490349772487</c:v>
                </c:pt>
                <c:pt idx="301">
                  <c:v>1464.0459533122487</c:v>
                </c:pt>
                <c:pt idx="302">
                  <c:v>1463.7410708422487</c:v>
                </c:pt>
                <c:pt idx="303">
                  <c:v>1463.4352985784988</c:v>
                </c:pt>
                <c:pt idx="304">
                  <c:v>1463.1279362484988</c:v>
                </c:pt>
                <c:pt idx="305">
                  <c:v>1462.8190424397487</c:v>
                </c:pt>
                <c:pt idx="306">
                  <c:v>1462.5078497309987</c:v>
                </c:pt>
                <c:pt idx="307">
                  <c:v>1462.1950459409986</c:v>
                </c:pt>
                <c:pt idx="308">
                  <c:v>1461.8797119659987</c:v>
                </c:pt>
                <c:pt idx="309">
                  <c:v>1461.5631386434986</c:v>
                </c:pt>
                <c:pt idx="310">
                  <c:v>1461.2436168484987</c:v>
                </c:pt>
                <c:pt idx="311">
                  <c:v>1460.9216532034986</c:v>
                </c:pt>
                <c:pt idx="312">
                  <c:v>1460.5954801034986</c:v>
                </c:pt>
                <c:pt idx="313">
                  <c:v>1460.2655705584987</c:v>
                </c:pt>
                <c:pt idx="314">
                  <c:v>1459.9309451209988</c:v>
                </c:pt>
                <c:pt idx="315">
                  <c:v>1459.5906735297488</c:v>
                </c:pt>
                <c:pt idx="316">
                  <c:v>1459.2453913197487</c:v>
                </c:pt>
                <c:pt idx="317">
                  <c:v>1458.8951186009988</c:v>
                </c:pt>
                <c:pt idx="318">
                  <c:v>1458.5414228009988</c:v>
                </c:pt>
                <c:pt idx="319">
                  <c:v>1458.1836617984989</c:v>
                </c:pt>
                <c:pt idx="320">
                  <c:v>1457.8226282709988</c:v>
                </c:pt>
                <c:pt idx="321">
                  <c:v>1457.4575699672489</c:v>
                </c:pt>
                <c:pt idx="322">
                  <c:v>1457.0876415272489</c:v>
                </c:pt>
                <c:pt idx="323">
                  <c:v>1456.712642899749</c:v>
                </c:pt>
                <c:pt idx="324">
                  <c:v>1456.333033710999</c:v>
                </c:pt>
                <c:pt idx="325">
                  <c:v>1455.949950877249</c:v>
                </c:pt>
                <c:pt idx="326">
                  <c:v>1455.561572298499</c:v>
                </c:pt>
                <c:pt idx="327">
                  <c:v>1455.167569370999</c:v>
                </c:pt>
                <c:pt idx="328">
                  <c:v>1454.766927170999</c:v>
                </c:pt>
                <c:pt idx="329">
                  <c:v>1454.357950307249</c:v>
                </c:pt>
                <c:pt idx="330">
                  <c:v>1453.945761670999</c:v>
                </c:pt>
                <c:pt idx="331">
                  <c:v>1453.530363278499</c:v>
                </c:pt>
                <c:pt idx="332">
                  <c:v>1453.1117531409989</c:v>
                </c:pt>
                <c:pt idx="333">
                  <c:v>1452.6899105834989</c:v>
                </c:pt>
                <c:pt idx="334">
                  <c:v>1452.2647945772489</c:v>
                </c:pt>
                <c:pt idx="335">
                  <c:v>1451.8363392422489</c:v>
                </c:pt>
                <c:pt idx="336">
                  <c:v>1451.4036884972488</c:v>
                </c:pt>
                <c:pt idx="337">
                  <c:v>1450.9667483747489</c:v>
                </c:pt>
                <c:pt idx="338">
                  <c:v>1450.524673750999</c:v>
                </c:pt>
                <c:pt idx="339">
                  <c:v>1450.078174935999</c:v>
                </c:pt>
                <c:pt idx="340">
                  <c:v>1449.6256321547489</c:v>
                </c:pt>
                <c:pt idx="341">
                  <c:v>1449.168549724749</c:v>
                </c:pt>
                <c:pt idx="342">
                  <c:v>1448.7045148247489</c:v>
                </c:pt>
                <c:pt idx="343">
                  <c:v>1448.2374341434988</c:v>
                </c:pt>
                <c:pt idx="344">
                  <c:v>1447.7649043172489</c:v>
                </c:pt>
                <c:pt idx="345">
                  <c:v>1447.287690097249</c:v>
                </c:pt>
                <c:pt idx="346">
                  <c:v>1446.8049510972489</c:v>
                </c:pt>
                <c:pt idx="347">
                  <c:v>1446.3174346422491</c:v>
                </c:pt>
                <c:pt idx="348">
                  <c:v>1445.8242592822492</c:v>
                </c:pt>
                <c:pt idx="349">
                  <c:v>1445.3253464684992</c:v>
                </c:pt>
                <c:pt idx="350">
                  <c:v>1444.8230895434992</c:v>
                </c:pt>
                <c:pt idx="351">
                  <c:v>1444.3174633897493</c:v>
                </c:pt>
                <c:pt idx="352">
                  <c:v>1443.8092879222493</c:v>
                </c:pt>
                <c:pt idx="353">
                  <c:v>1443.2977414972493</c:v>
                </c:pt>
                <c:pt idx="354">
                  <c:v>1442.7828396659993</c:v>
                </c:pt>
                <c:pt idx="355">
                  <c:v>1442.2654486222493</c:v>
                </c:pt>
                <c:pt idx="356">
                  <c:v>1441.7439147184994</c:v>
                </c:pt>
                <c:pt idx="357">
                  <c:v>1441.2191068009993</c:v>
                </c:pt>
                <c:pt idx="358">
                  <c:v>1440.6901925509992</c:v>
                </c:pt>
                <c:pt idx="359">
                  <c:v>1440.1571743159991</c:v>
                </c:pt>
                <c:pt idx="360">
                  <c:v>1439.6200444759991</c:v>
                </c:pt>
                <c:pt idx="361">
                  <c:v>1439.0787798359991</c:v>
                </c:pt>
                <c:pt idx="362">
                  <c:v>1438.5333382859992</c:v>
                </c:pt>
                <c:pt idx="363">
                  <c:v>1437.9853980809992</c:v>
                </c:pt>
                <c:pt idx="364">
                  <c:v>1437.4331243309991</c:v>
                </c:pt>
                <c:pt idx="365">
                  <c:v>1436.8772882622491</c:v>
                </c:pt>
                <c:pt idx="366">
                  <c:v>1436.3169178909991</c:v>
                </c:pt>
                <c:pt idx="367">
                  <c:v>1435.7501678434992</c:v>
                </c:pt>
                <c:pt idx="368">
                  <c:v>1435.1787836284991</c:v>
                </c:pt>
                <c:pt idx="369">
                  <c:v>1434.601887243499</c:v>
                </c:pt>
                <c:pt idx="370">
                  <c:v>1434.019532868499</c:v>
                </c:pt>
                <c:pt idx="371">
                  <c:v>1433.4327135734991</c:v>
                </c:pt>
                <c:pt idx="372">
                  <c:v>1432.842448753499</c:v>
                </c:pt>
                <c:pt idx="373">
                  <c:v>1432.251595350999</c:v>
                </c:pt>
                <c:pt idx="374">
                  <c:v>1431.6593442572489</c:v>
                </c:pt>
                <c:pt idx="375">
                  <c:v>1431.0675976097489</c:v>
                </c:pt>
                <c:pt idx="376">
                  <c:v>1430.473608777249</c:v>
                </c:pt>
                <c:pt idx="377">
                  <c:v>1429.8801279422489</c:v>
                </c:pt>
                <c:pt idx="378">
                  <c:v>1429.2852264372489</c:v>
                </c:pt>
                <c:pt idx="379">
                  <c:v>1428.6888017447488</c:v>
                </c:pt>
                <c:pt idx="380">
                  <c:v>1428.0917096572489</c:v>
                </c:pt>
                <c:pt idx="381">
                  <c:v>1427.4929640197488</c:v>
                </c:pt>
                <c:pt idx="382">
                  <c:v>1426.8925556072488</c:v>
                </c:pt>
                <c:pt idx="383">
                  <c:v>1426.2905131972489</c:v>
                </c:pt>
                <c:pt idx="384">
                  <c:v>1425.6868914984989</c:v>
                </c:pt>
                <c:pt idx="385">
                  <c:v>1425.0808049559989</c:v>
                </c:pt>
                <c:pt idx="386">
                  <c:v>1424.472337965999</c:v>
                </c:pt>
                <c:pt idx="387">
                  <c:v>1423.8625499409991</c:v>
                </c:pt>
                <c:pt idx="388">
                  <c:v>1423.2495918084992</c:v>
                </c:pt>
                <c:pt idx="389">
                  <c:v>1422.6345087834991</c:v>
                </c:pt>
                <c:pt idx="390">
                  <c:v>1422.015418167249</c:v>
                </c:pt>
                <c:pt idx="391">
                  <c:v>1421.390421635999</c:v>
                </c:pt>
                <c:pt idx="392">
                  <c:v>1420.761542597249</c:v>
                </c:pt>
                <c:pt idx="393">
                  <c:v>1420.1298337972489</c:v>
                </c:pt>
                <c:pt idx="394">
                  <c:v>1419.4953551709989</c:v>
                </c:pt>
                <c:pt idx="395">
                  <c:v>1418.8581477009989</c:v>
                </c:pt>
                <c:pt idx="396">
                  <c:v>1418.2172405109989</c:v>
                </c:pt>
                <c:pt idx="397">
                  <c:v>1417.5726431384987</c:v>
                </c:pt>
                <c:pt idx="398">
                  <c:v>1416.9263653584987</c:v>
                </c:pt>
                <c:pt idx="399">
                  <c:v>1416.2784281659988</c:v>
                </c:pt>
                <c:pt idx="400">
                  <c:v>1415.6288493259988</c:v>
                </c:pt>
                <c:pt idx="401">
                  <c:v>1414.9766393584987</c:v>
                </c:pt>
                <c:pt idx="402">
                  <c:v>1414.3207696934987</c:v>
                </c:pt>
                <c:pt idx="403">
                  <c:v>1413.6642881834987</c:v>
                </c:pt>
                <c:pt idx="404">
                  <c:v>1413.0062911634986</c:v>
                </c:pt>
                <c:pt idx="405">
                  <c:v>1412.3469130934986</c:v>
                </c:pt>
                <c:pt idx="406">
                  <c:v>1411.6862973434986</c:v>
                </c:pt>
                <c:pt idx="407">
                  <c:v>1411.0225457809986</c:v>
                </c:pt>
                <c:pt idx="408">
                  <c:v>1410.3578379059986</c:v>
                </c:pt>
                <c:pt idx="409">
                  <c:v>1409.6912847022486</c:v>
                </c:pt>
                <c:pt idx="410">
                  <c:v>1409.0240365559987</c:v>
                </c:pt>
                <c:pt idx="411">
                  <c:v>1408.3562098334987</c:v>
                </c:pt>
                <c:pt idx="412">
                  <c:v>1407.6879062534988</c:v>
                </c:pt>
                <c:pt idx="413">
                  <c:v>1407.0192145147487</c:v>
                </c:pt>
                <c:pt idx="414">
                  <c:v>1406.3491858997486</c:v>
                </c:pt>
                <c:pt idx="415">
                  <c:v>1405.6789193047487</c:v>
                </c:pt>
                <c:pt idx="416">
                  <c:v>1405.0084791147485</c:v>
                </c:pt>
                <c:pt idx="417">
                  <c:v>1404.3399793022486</c:v>
                </c:pt>
                <c:pt idx="418">
                  <c:v>1403.6724422397485</c:v>
                </c:pt>
                <c:pt idx="419">
                  <c:v>1403.0048824622486</c:v>
                </c:pt>
                <c:pt idx="420">
                  <c:v>1402.3383634322486</c:v>
                </c:pt>
                <c:pt idx="421">
                  <c:v>1401.6729126097487</c:v>
                </c:pt>
                <c:pt idx="422">
                  <c:v>1401.0095792909988</c:v>
                </c:pt>
                <c:pt idx="423">
                  <c:v>1400.3494058759989</c:v>
                </c:pt>
                <c:pt idx="424">
                  <c:v>1399.6934286309988</c:v>
                </c:pt>
                <c:pt idx="425">
                  <c:v>1399.0406248184988</c:v>
                </c:pt>
                <c:pt idx="426">
                  <c:v>1398.3920270172489</c:v>
                </c:pt>
                <c:pt idx="427">
                  <c:v>1397.7466094372489</c:v>
                </c:pt>
                <c:pt idx="428">
                  <c:v>1397.105399517249</c:v>
                </c:pt>
                <c:pt idx="429">
                  <c:v>1396.4683913672491</c:v>
                </c:pt>
                <c:pt idx="430">
                  <c:v>1395.833519194749</c:v>
                </c:pt>
                <c:pt idx="431">
                  <c:v>1395.201795807249</c:v>
                </c:pt>
                <c:pt idx="432">
                  <c:v>1394.5732029572491</c:v>
                </c:pt>
                <c:pt idx="433">
                  <c:v>1393.9487489572491</c:v>
                </c:pt>
                <c:pt idx="434">
                  <c:v>1393.3284137772491</c:v>
                </c:pt>
                <c:pt idx="435">
                  <c:v>1392.7121785272491</c:v>
                </c:pt>
                <c:pt idx="436">
                  <c:v>1392.0979742222491</c:v>
                </c:pt>
                <c:pt idx="437">
                  <c:v>1391.4878434097491</c:v>
                </c:pt>
                <c:pt idx="438">
                  <c:v>1390.8797239897492</c:v>
                </c:pt>
                <c:pt idx="439">
                  <c:v>1390.2725867347492</c:v>
                </c:pt>
                <c:pt idx="440">
                  <c:v>1389.6664354847492</c:v>
                </c:pt>
                <c:pt idx="441">
                  <c:v>1389.0612777422491</c:v>
                </c:pt>
                <c:pt idx="442">
                  <c:v>1388.4571253822492</c:v>
                </c:pt>
                <c:pt idx="443">
                  <c:v>1387.8529664072491</c:v>
                </c:pt>
                <c:pt idx="444">
                  <c:v>1387.2508726497492</c:v>
                </c:pt>
                <c:pt idx="445">
                  <c:v>1386.6498348747493</c:v>
                </c:pt>
                <c:pt idx="446">
                  <c:v>1386.0498726947494</c:v>
                </c:pt>
                <c:pt idx="447">
                  <c:v>1385.4510063497494</c:v>
                </c:pt>
                <c:pt idx="448">
                  <c:v>1384.8522267259993</c:v>
                </c:pt>
                <c:pt idx="449">
                  <c:v>1384.2535498559994</c:v>
                </c:pt>
                <c:pt idx="450">
                  <c:v>1383.6560170034993</c:v>
                </c:pt>
                <c:pt idx="451">
                  <c:v>1383.0606651284993</c:v>
                </c:pt>
                <c:pt idx="452">
                  <c:v>1382.4654495534992</c:v>
                </c:pt>
                <c:pt idx="453">
                  <c:v>1381.8714107522492</c:v>
                </c:pt>
                <c:pt idx="454">
                  <c:v>1381.2775420322491</c:v>
                </c:pt>
                <c:pt idx="455">
                  <c:v>1380.6848853972492</c:v>
                </c:pt>
                <c:pt idx="456">
                  <c:v>1380.0924252822492</c:v>
                </c:pt>
                <c:pt idx="457">
                  <c:v>1379.5001667447493</c:v>
                </c:pt>
                <c:pt idx="458">
                  <c:v>1378.9091369897494</c:v>
                </c:pt>
                <c:pt idx="459">
                  <c:v>1378.3193353097495</c:v>
                </c:pt>
                <c:pt idx="460">
                  <c:v>1377.7297373897495</c:v>
                </c:pt>
                <c:pt idx="461">
                  <c:v>1377.1403439497494</c:v>
                </c:pt>
                <c:pt idx="462">
                  <c:v>1376.5521800434994</c:v>
                </c:pt>
                <c:pt idx="463">
                  <c:v>1375.9632042034993</c:v>
                </c:pt>
                <c:pt idx="464">
                  <c:v>1375.3754672347493</c:v>
                </c:pt>
                <c:pt idx="465">
                  <c:v>1374.7889777122493</c:v>
                </c:pt>
                <c:pt idx="466">
                  <c:v>1374.2037470272494</c:v>
                </c:pt>
                <c:pt idx="467">
                  <c:v>1373.6187670297493</c:v>
                </c:pt>
                <c:pt idx="468">
                  <c:v>1373.0340527609992</c:v>
                </c:pt>
                <c:pt idx="469">
                  <c:v>1372.4496199784992</c:v>
                </c:pt>
                <c:pt idx="470">
                  <c:v>1371.8654837234992</c:v>
                </c:pt>
                <c:pt idx="471">
                  <c:v>1371.2816576047492</c:v>
                </c:pt>
                <c:pt idx="472">
                  <c:v>1370.6991728447492</c:v>
                </c:pt>
                <c:pt idx="473">
                  <c:v>1370.1160042434992</c:v>
                </c:pt>
                <c:pt idx="474">
                  <c:v>1369.5341973034992</c:v>
                </c:pt>
                <c:pt idx="475">
                  <c:v>1368.9517277622492</c:v>
                </c:pt>
                <c:pt idx="476">
                  <c:v>1368.3696220759991</c:v>
                </c:pt>
                <c:pt idx="477">
                  <c:v>1367.7878881234992</c:v>
                </c:pt>
                <c:pt idx="478">
                  <c:v>1367.2065316347491</c:v>
                </c:pt>
                <c:pt idx="479">
                  <c:v>1366.6265715397492</c:v>
                </c:pt>
                <c:pt idx="480">
                  <c:v>1366.0459835872491</c:v>
                </c:pt>
                <c:pt idx="481">
                  <c:v>1365.4657845584991</c:v>
                </c:pt>
                <c:pt idx="482">
                  <c:v>1364.8859780347491</c:v>
                </c:pt>
                <c:pt idx="483">
                  <c:v>1364.3055564097492</c:v>
                </c:pt>
                <c:pt idx="484">
                  <c:v>1363.7255351497492</c:v>
                </c:pt>
                <c:pt idx="485">
                  <c:v>1363.1459185597494</c:v>
                </c:pt>
                <c:pt idx="486">
                  <c:v>1362.5677214497493</c:v>
                </c:pt>
                <c:pt idx="487">
                  <c:v>1361.9889321372493</c:v>
                </c:pt>
                <c:pt idx="488">
                  <c:v>1361.4095606997494</c:v>
                </c:pt>
                <c:pt idx="489">
                  <c:v>1360.8306255434993</c:v>
                </c:pt>
                <c:pt idx="490">
                  <c:v>1360.2521381684992</c:v>
                </c:pt>
                <c:pt idx="491">
                  <c:v>1359.6741100747493</c:v>
                </c:pt>
                <c:pt idx="492">
                  <c:v>1359.0955367947493</c:v>
                </c:pt>
                <c:pt idx="493">
                  <c:v>1358.5174113547494</c:v>
                </c:pt>
                <c:pt idx="494">
                  <c:v>1357.9397265547493</c:v>
                </c:pt>
                <c:pt idx="495">
                  <c:v>1357.3624874347493</c:v>
                </c:pt>
                <c:pt idx="496">
                  <c:v>1356.7847063209992</c:v>
                </c:pt>
                <c:pt idx="497">
                  <c:v>1356.2064050384993</c:v>
                </c:pt>
                <c:pt idx="498">
                  <c:v>1355.6296091522493</c:v>
                </c:pt>
                <c:pt idx="499">
                  <c:v>1355.0533441059993</c:v>
                </c:pt>
                <c:pt idx="500">
                  <c:v>1354.4766359359992</c:v>
                </c:pt>
                <c:pt idx="501">
                  <c:v>1353.9015003672491</c:v>
                </c:pt>
                <c:pt idx="502">
                  <c:v>1353.3249647359992</c:v>
                </c:pt>
                <c:pt idx="503">
                  <c:v>1352.750028858499</c:v>
                </c:pt>
                <c:pt idx="504">
                  <c:v>1352.1737183834991</c:v>
                </c:pt>
                <c:pt idx="505">
                  <c:v>1351.5990232484992</c:v>
                </c:pt>
                <c:pt idx="506">
                  <c:v>1351.0239641234991</c:v>
                </c:pt>
                <c:pt idx="507">
                  <c:v>1350.448548259749</c:v>
                </c:pt>
                <c:pt idx="508">
                  <c:v>1349.8747622347491</c:v>
                </c:pt>
                <c:pt idx="509">
                  <c:v>1349.2996443847492</c:v>
                </c:pt>
                <c:pt idx="510">
                  <c:v>1348.7251783747492</c:v>
                </c:pt>
                <c:pt idx="511">
                  <c:v>1348.1503855572491</c:v>
                </c:pt>
                <c:pt idx="512">
                  <c:v>1347.576262460999</c:v>
                </c:pt>
                <c:pt idx="513">
                  <c:v>1347.001836410999</c:v>
                </c:pt>
                <c:pt idx="514">
                  <c:v>1346.4281053209991</c:v>
                </c:pt>
                <c:pt idx="515">
                  <c:v>1345.8541025897491</c:v>
                </c:pt>
                <c:pt idx="516">
                  <c:v>1345.279846029749</c:v>
                </c:pt>
                <c:pt idx="517">
                  <c:v>1344.7063322247491</c:v>
                </c:pt>
                <c:pt idx="518">
                  <c:v>1344.133575824749</c:v>
                </c:pt>
                <c:pt idx="519">
                  <c:v>1343.560613929749</c:v>
                </c:pt>
                <c:pt idx="520">
                  <c:v>1342.9874587247491</c:v>
                </c:pt>
                <c:pt idx="521">
                  <c:v>1342.4150929097491</c:v>
                </c:pt>
                <c:pt idx="522">
                  <c:v>1341.8425473609991</c:v>
                </c:pt>
                <c:pt idx="523">
                  <c:v>1341.2707962259992</c:v>
                </c:pt>
                <c:pt idx="524">
                  <c:v>1340.6979000334993</c:v>
                </c:pt>
                <c:pt idx="525">
                  <c:v>1340.1257979972493</c:v>
                </c:pt>
                <c:pt idx="526">
                  <c:v>1339.5535212172492</c:v>
                </c:pt>
                <c:pt idx="527">
                  <c:v>1338.9810701497493</c:v>
                </c:pt>
                <c:pt idx="528">
                  <c:v>1338.4084452397492</c:v>
                </c:pt>
                <c:pt idx="529">
                  <c:v>1337.8346857247491</c:v>
                </c:pt>
                <c:pt idx="530">
                  <c:v>1337.2617196347492</c:v>
                </c:pt>
                <c:pt idx="531">
                  <c:v>1336.6876276747491</c:v>
                </c:pt>
                <c:pt idx="532">
                  <c:v>1336.1124196747492</c:v>
                </c:pt>
                <c:pt idx="533">
                  <c:v>1335.5370665984992</c:v>
                </c:pt>
                <c:pt idx="534">
                  <c:v>1334.9606295022493</c:v>
                </c:pt>
                <c:pt idx="535">
                  <c:v>1334.3831358272494</c:v>
                </c:pt>
                <c:pt idx="536">
                  <c:v>1333.8046200609992</c:v>
                </c:pt>
                <c:pt idx="537">
                  <c:v>1333.2251253497493</c:v>
                </c:pt>
                <c:pt idx="538">
                  <c:v>1332.6456527997493</c:v>
                </c:pt>
                <c:pt idx="539">
                  <c:v>1332.0662422634994</c:v>
                </c:pt>
                <c:pt idx="540">
                  <c:v>1331.4859327872493</c:v>
                </c:pt>
                <c:pt idx="541">
                  <c:v>1330.9055738472493</c:v>
                </c:pt>
                <c:pt idx="542">
                  <c:v>1330.3259233097494</c:v>
                </c:pt>
                <c:pt idx="543">
                  <c:v>1329.7457300034994</c:v>
                </c:pt>
                <c:pt idx="544">
                  <c:v>1329.1664877759995</c:v>
                </c:pt>
                <c:pt idx="545">
                  <c:v>1328.5858040072494</c:v>
                </c:pt>
                <c:pt idx="546">
                  <c:v>1328.0030834072493</c:v>
                </c:pt>
                <c:pt idx="547">
                  <c:v>1327.4196851822494</c:v>
                </c:pt>
                <c:pt idx="548">
                  <c:v>1326.8329559734993</c:v>
                </c:pt>
                <c:pt idx="549">
                  <c:v>1326.2470221634994</c:v>
                </c:pt>
                <c:pt idx="550">
                  <c:v>1325.6609990284994</c:v>
                </c:pt>
                <c:pt idx="551">
                  <c:v>1325.0788264334994</c:v>
                </c:pt>
                <c:pt idx="552">
                  <c:v>1324.5064448709995</c:v>
                </c:pt>
                <c:pt idx="553">
                  <c:v>1323.9504837534996</c:v>
                </c:pt>
                <c:pt idx="554">
                  <c:v>1323.4244926409997</c:v>
                </c:pt>
                <c:pt idx="555">
                  <c:v>1322.9499052584997</c:v>
                </c:pt>
                <c:pt idx="556">
                  <c:v>1322.5553286959996</c:v>
                </c:pt>
                <c:pt idx="557">
                  <c:v>1322.2853542522496</c:v>
                </c:pt>
                <c:pt idx="558">
                  <c:v>1322.2012900533746</c:v>
                </c:pt>
                <c:pt idx="559">
                  <c:v>1322.3799494696245</c:v>
                </c:pt>
                <c:pt idx="560">
                  <c:v>1322.9070477783746</c:v>
                </c:pt>
                <c:pt idx="561">
                  <c:v>1323.8671423783746</c:v>
                </c:pt>
                <c:pt idx="562">
                  <c:v>1325.3382938783745</c:v>
                </c:pt>
                <c:pt idx="563">
                  <c:v>1327.3864566158745</c:v>
                </c:pt>
                <c:pt idx="564">
                  <c:v>1330.0575516908746</c:v>
                </c:pt>
                <c:pt idx="565">
                  <c:v>1333.3930401908747</c:v>
                </c:pt>
                <c:pt idx="566">
                  <c:v>1337.3912795408748</c:v>
                </c:pt>
                <c:pt idx="567">
                  <c:v>1342.0388902283744</c:v>
                </c:pt>
                <c:pt idx="568">
                  <c:v>1347.2438302283747</c:v>
                </c:pt>
                <c:pt idx="569">
                  <c:v>1352.8972488783745</c:v>
                </c:pt>
                <c:pt idx="570">
                  <c:v>1358.8758879783745</c:v>
                </c:pt>
                <c:pt idx="571">
                  <c:v>1365.0671585783746</c:v>
                </c:pt>
                <c:pt idx="572">
                  <c:v>1371.3733812283745</c:v>
                </c:pt>
                <c:pt idx="573">
                  <c:v>1377.6985373658745</c:v>
                </c:pt>
                <c:pt idx="574">
                  <c:v>1383.9763683408751</c:v>
                </c:pt>
                <c:pt idx="575">
                  <c:v>1390.133133840875</c:v>
                </c:pt>
                <c:pt idx="576">
                  <c:v>1396.1170237658746</c:v>
                </c:pt>
                <c:pt idx="577">
                  <c:v>1401.8978105783751</c:v>
                </c:pt>
                <c:pt idx="578">
                  <c:v>1407.4426816283749</c:v>
                </c:pt>
                <c:pt idx="579">
                  <c:v>1412.7173348783749</c:v>
                </c:pt>
                <c:pt idx="580">
                  <c:v>1417.706703428375</c:v>
                </c:pt>
                <c:pt idx="581">
                  <c:v>1422.4174570283753</c:v>
                </c:pt>
                <c:pt idx="582">
                  <c:v>1426.8291202283749</c:v>
                </c:pt>
                <c:pt idx="583">
                  <c:v>1430.9625684533751</c:v>
                </c:pt>
                <c:pt idx="584">
                  <c:v>1434.8191543283751</c:v>
                </c:pt>
                <c:pt idx="585">
                  <c:v>1438.4335911283752</c:v>
                </c:pt>
                <c:pt idx="586">
                  <c:v>1441.8347611783752</c:v>
                </c:pt>
                <c:pt idx="587">
                  <c:v>1445.0447846033751</c:v>
                </c:pt>
                <c:pt idx="588">
                  <c:v>1448.0868921033752</c:v>
                </c:pt>
                <c:pt idx="589">
                  <c:v>1450.9840281033753</c:v>
                </c:pt>
                <c:pt idx="590">
                  <c:v>1453.7470277658754</c:v>
                </c:pt>
                <c:pt idx="591">
                  <c:v>1456.389824215875</c:v>
                </c:pt>
                <c:pt idx="592">
                  <c:v>1458.929361915875</c:v>
                </c:pt>
                <c:pt idx="593">
                  <c:v>1461.374472203375</c:v>
                </c:pt>
                <c:pt idx="594">
                  <c:v>1463.7365310033751</c:v>
                </c:pt>
                <c:pt idx="595">
                  <c:v>1466.027969253375</c:v>
                </c:pt>
                <c:pt idx="596">
                  <c:v>1468.2522291533751</c:v>
                </c:pt>
                <c:pt idx="597">
                  <c:v>1470.4206148033752</c:v>
                </c:pt>
                <c:pt idx="598">
                  <c:v>1472.530513178375</c:v>
                </c:pt>
                <c:pt idx="599">
                  <c:v>1474.5852443783749</c:v>
                </c:pt>
                <c:pt idx="600">
                  <c:v>1476.5908339533751</c:v>
                </c:pt>
                <c:pt idx="601">
                  <c:v>1478.5475621283749</c:v>
                </c:pt>
                <c:pt idx="602">
                  <c:v>1480.4645837283749</c:v>
                </c:pt>
                <c:pt idx="603">
                  <c:v>1482.3376776783748</c:v>
                </c:pt>
                <c:pt idx="604">
                  <c:v>1484.178793990875</c:v>
                </c:pt>
                <c:pt idx="605">
                  <c:v>1485.986171640875</c:v>
                </c:pt>
                <c:pt idx="606">
                  <c:v>1487.7652074908749</c:v>
                </c:pt>
                <c:pt idx="607">
                  <c:v>1489.517842490875</c:v>
                </c:pt>
                <c:pt idx="608">
                  <c:v>1491.2426822758753</c:v>
                </c:pt>
                <c:pt idx="609">
                  <c:v>1492.9449796558752</c:v>
                </c:pt>
                <c:pt idx="610">
                  <c:v>1494.6201853308751</c:v>
                </c:pt>
                <c:pt idx="611">
                  <c:v>1496.2709389121253</c:v>
                </c:pt>
                <c:pt idx="612">
                  <c:v>1497.8953528821253</c:v>
                </c:pt>
                <c:pt idx="613">
                  <c:v>1499.4962179821252</c:v>
                </c:pt>
                <c:pt idx="614">
                  <c:v>1501.0740442921251</c:v>
                </c:pt>
                <c:pt idx="615">
                  <c:v>1502.6293311371251</c:v>
                </c:pt>
                <c:pt idx="616">
                  <c:v>1504.1625496646252</c:v>
                </c:pt>
                <c:pt idx="617">
                  <c:v>1505.6720906471251</c:v>
                </c:pt>
                <c:pt idx="618">
                  <c:v>1507.1605373321252</c:v>
                </c:pt>
                <c:pt idx="619">
                  <c:v>1508.6282482696251</c:v>
                </c:pt>
                <c:pt idx="620">
                  <c:v>1510.0753561108752</c:v>
                </c:pt>
                <c:pt idx="621">
                  <c:v>1511.4998583533752</c:v>
                </c:pt>
                <c:pt idx="622">
                  <c:v>1512.9035989533752</c:v>
                </c:pt>
                <c:pt idx="623">
                  <c:v>1514.2864236858752</c:v>
                </c:pt>
                <c:pt idx="624">
                  <c:v>1515.6481272858753</c:v>
                </c:pt>
                <c:pt idx="625">
                  <c:v>1516.9866594971252</c:v>
                </c:pt>
                <c:pt idx="626">
                  <c:v>1518.3053985671252</c:v>
                </c:pt>
                <c:pt idx="627">
                  <c:v>1519.6006164546252</c:v>
                </c:pt>
                <c:pt idx="628">
                  <c:v>1520.8739311783752</c:v>
                </c:pt>
                <c:pt idx="629">
                  <c:v>1522.1251750008753</c:v>
                </c:pt>
                <c:pt idx="630">
                  <c:v>1523.3525003133752</c:v>
                </c:pt>
                <c:pt idx="631">
                  <c:v>1524.5572954933752</c:v>
                </c:pt>
                <c:pt idx="632">
                  <c:v>1525.7376418183753</c:v>
                </c:pt>
                <c:pt idx="633">
                  <c:v>1526.8963271083753</c:v>
                </c:pt>
                <c:pt idx="634">
                  <c:v>1528.0299885446252</c:v>
                </c:pt>
                <c:pt idx="635">
                  <c:v>1529.1384432121251</c:v>
                </c:pt>
                <c:pt idx="636">
                  <c:v>1530.2244225546251</c:v>
                </c:pt>
                <c:pt idx="637">
                  <c:v>1531.2849370071251</c:v>
                </c:pt>
                <c:pt idx="638">
                  <c:v>1532.3213125571251</c:v>
                </c:pt>
                <c:pt idx="639">
                  <c:v>1533.3321500883751</c:v>
                </c:pt>
                <c:pt idx="640">
                  <c:v>1534.3200515283752</c:v>
                </c:pt>
                <c:pt idx="641">
                  <c:v>1535.2824511833751</c:v>
                </c:pt>
                <c:pt idx="642">
                  <c:v>1536.2218902633751</c:v>
                </c:pt>
                <c:pt idx="643">
                  <c:v>1537.1359956158751</c:v>
                </c:pt>
                <c:pt idx="644">
                  <c:v>1538.0260802096252</c:v>
                </c:pt>
                <c:pt idx="645">
                  <c:v>1538.8922506721251</c:v>
                </c:pt>
                <c:pt idx="646">
                  <c:v>1539.7345979783752</c:v>
                </c:pt>
                <c:pt idx="647">
                  <c:v>1540.5532148433751</c:v>
                </c:pt>
                <c:pt idx="648">
                  <c:v>1541.3482201908751</c:v>
                </c:pt>
                <c:pt idx="649">
                  <c:v>1542.1207658358751</c:v>
                </c:pt>
                <c:pt idx="650">
                  <c:v>1542.869123152125</c:v>
                </c:pt>
                <c:pt idx="651">
                  <c:v>1543.594572160875</c:v>
                </c:pt>
                <c:pt idx="652">
                  <c:v>1544.298331480875</c:v>
                </c:pt>
                <c:pt idx="653">
                  <c:v>1544.9798484783751</c:v>
                </c:pt>
                <c:pt idx="654">
                  <c:v>1545.639560343375</c:v>
                </c:pt>
                <c:pt idx="655">
                  <c:v>1546.277948373375</c:v>
                </c:pt>
                <c:pt idx="656">
                  <c:v>1546.8962773196251</c:v>
                </c:pt>
                <c:pt idx="657">
                  <c:v>1547.494269412125</c:v>
                </c:pt>
                <c:pt idx="658">
                  <c:v>1548.0724848121251</c:v>
                </c:pt>
                <c:pt idx="659">
                  <c:v>1548.6322157021252</c:v>
                </c:pt>
                <c:pt idx="660">
                  <c:v>1549.1740610221252</c:v>
                </c:pt>
                <c:pt idx="661">
                  <c:v>1549.6980456196252</c:v>
                </c:pt>
                <c:pt idx="662">
                  <c:v>1550.2049440383753</c:v>
                </c:pt>
                <c:pt idx="663">
                  <c:v>1550.6961448583752</c:v>
                </c:pt>
                <c:pt idx="664">
                  <c:v>1551.1724059321252</c:v>
                </c:pt>
                <c:pt idx="665">
                  <c:v>1551.6339813671252</c:v>
                </c:pt>
                <c:pt idx="666">
                  <c:v>1552.0823496546252</c:v>
                </c:pt>
                <c:pt idx="667">
                  <c:v>1552.5179501046252</c:v>
                </c:pt>
                <c:pt idx="668">
                  <c:v>1552.9423147971252</c:v>
                </c:pt>
                <c:pt idx="669">
                  <c:v>1553.3559888446252</c:v>
                </c:pt>
                <c:pt idx="670">
                  <c:v>1553.7606034396254</c:v>
                </c:pt>
                <c:pt idx="671">
                  <c:v>1554.1573277358752</c:v>
                </c:pt>
                <c:pt idx="672">
                  <c:v>1554.5464430358752</c:v>
                </c:pt>
                <c:pt idx="673">
                  <c:v>1554.9296572333751</c:v>
                </c:pt>
                <c:pt idx="674">
                  <c:v>1555.3072868658751</c:v>
                </c:pt>
                <c:pt idx="675">
                  <c:v>1555.6814194058752</c:v>
                </c:pt>
                <c:pt idx="676">
                  <c:v>1556.0531761283753</c:v>
                </c:pt>
                <c:pt idx="677">
                  <c:v>1556.4227279633753</c:v>
                </c:pt>
                <c:pt idx="678">
                  <c:v>1556.7923379908752</c:v>
                </c:pt>
                <c:pt idx="679">
                  <c:v>1557.1615659683753</c:v>
                </c:pt>
                <c:pt idx="680">
                  <c:v>1557.5320903046252</c:v>
                </c:pt>
                <c:pt idx="681">
                  <c:v>1557.9042140846252</c:v>
                </c:pt>
                <c:pt idx="682">
                  <c:v>1558.2772620846251</c:v>
                </c:pt>
                <c:pt idx="683">
                  <c:v>1558.6513883371251</c:v>
                </c:pt>
                <c:pt idx="684">
                  <c:v>1559.0276309246251</c:v>
                </c:pt>
                <c:pt idx="685">
                  <c:v>1559.4065383496252</c:v>
                </c:pt>
                <c:pt idx="686">
                  <c:v>1559.7886330333752</c:v>
                </c:pt>
                <c:pt idx="687">
                  <c:v>1560.1749574333751</c:v>
                </c:pt>
                <c:pt idx="688">
                  <c:v>1560.565737783375</c:v>
                </c:pt>
                <c:pt idx="689">
                  <c:v>1560.962750758375</c:v>
                </c:pt>
                <c:pt idx="690">
                  <c:v>1561.3665635008749</c:v>
                </c:pt>
                <c:pt idx="691">
                  <c:v>1561.778902134625</c:v>
                </c:pt>
                <c:pt idx="692">
                  <c:v>1562.2007351946249</c:v>
                </c:pt>
                <c:pt idx="693">
                  <c:v>1562.6336670383751</c:v>
                </c:pt>
                <c:pt idx="694">
                  <c:v>1563.0804411133749</c:v>
                </c:pt>
                <c:pt idx="695">
                  <c:v>1563.5426576233749</c:v>
                </c:pt>
                <c:pt idx="696">
                  <c:v>1564.0210146321249</c:v>
                </c:pt>
                <c:pt idx="697">
                  <c:v>1564.5169817896249</c:v>
                </c:pt>
                <c:pt idx="698">
                  <c:v>1565.0311325258749</c:v>
                </c:pt>
                <c:pt idx="699">
                  <c:v>1565.5637334758749</c:v>
                </c:pt>
                <c:pt idx="700">
                  <c:v>1566.1148218533749</c:v>
                </c:pt>
                <c:pt idx="701">
                  <c:v>1566.6849395921249</c:v>
                </c:pt>
                <c:pt idx="702">
                  <c:v>1567.273108422125</c:v>
                </c:pt>
                <c:pt idx="703">
                  <c:v>1567.8795540046251</c:v>
                </c:pt>
                <c:pt idx="704">
                  <c:v>1568.503675644625</c:v>
                </c:pt>
                <c:pt idx="705">
                  <c:v>1569.1447020821249</c:v>
                </c:pt>
                <c:pt idx="706">
                  <c:v>1569.802439719625</c:v>
                </c:pt>
                <c:pt idx="707">
                  <c:v>1570.4750404321251</c:v>
                </c:pt>
                <c:pt idx="708">
                  <c:v>1571.161439584625</c:v>
                </c:pt>
                <c:pt idx="709">
                  <c:v>1571.8614709846249</c:v>
                </c:pt>
                <c:pt idx="710">
                  <c:v>1572.575023744625</c:v>
                </c:pt>
                <c:pt idx="711">
                  <c:v>1573.2994370746251</c:v>
                </c:pt>
                <c:pt idx="712">
                  <c:v>1574.035242837125</c:v>
                </c:pt>
                <c:pt idx="713">
                  <c:v>1574.781176709625</c:v>
                </c:pt>
                <c:pt idx="714">
                  <c:v>1575.5349954821249</c:v>
                </c:pt>
                <c:pt idx="715">
                  <c:v>1576.2969376421249</c:v>
                </c:pt>
                <c:pt idx="716">
                  <c:v>1577.063755848375</c:v>
                </c:pt>
                <c:pt idx="717">
                  <c:v>1577.8356795483749</c:v>
                </c:pt>
                <c:pt idx="718">
                  <c:v>1578.6103696608748</c:v>
                </c:pt>
                <c:pt idx="719">
                  <c:v>1579.3872629858747</c:v>
                </c:pt>
                <c:pt idx="720">
                  <c:v>1580.1641251733747</c:v>
                </c:pt>
                <c:pt idx="721">
                  <c:v>1580.9388174608748</c:v>
                </c:pt>
                <c:pt idx="722">
                  <c:v>1581.7110150233748</c:v>
                </c:pt>
                <c:pt idx="723">
                  <c:v>1582.4796136183747</c:v>
                </c:pt>
                <c:pt idx="724">
                  <c:v>1583.2427318483747</c:v>
                </c:pt>
                <c:pt idx="725">
                  <c:v>1583.9993812483747</c:v>
                </c:pt>
                <c:pt idx="726">
                  <c:v>1584.7494567283748</c:v>
                </c:pt>
                <c:pt idx="727">
                  <c:v>1585.4921571683747</c:v>
                </c:pt>
                <c:pt idx="728">
                  <c:v>1586.2261133458746</c:v>
                </c:pt>
                <c:pt idx="729">
                  <c:v>1586.9510386133747</c:v>
                </c:pt>
                <c:pt idx="730">
                  <c:v>1587.6661274033747</c:v>
                </c:pt>
                <c:pt idx="731">
                  <c:v>1588.3729839033747</c:v>
                </c:pt>
                <c:pt idx="732">
                  <c:v>1589.0702075583747</c:v>
                </c:pt>
                <c:pt idx="733">
                  <c:v>1589.7586766771246</c:v>
                </c:pt>
                <c:pt idx="734">
                  <c:v>1590.4377952358745</c:v>
                </c:pt>
                <c:pt idx="735">
                  <c:v>1591.1083741108746</c:v>
                </c:pt>
                <c:pt idx="736">
                  <c:v>1591.7697404108746</c:v>
                </c:pt>
                <c:pt idx="737">
                  <c:v>1592.4205478408746</c:v>
                </c:pt>
                <c:pt idx="738">
                  <c:v>1593.0608797008747</c:v>
                </c:pt>
                <c:pt idx="739">
                  <c:v>1593.6915060083747</c:v>
                </c:pt>
                <c:pt idx="740">
                  <c:v>1594.3118911396248</c:v>
                </c:pt>
                <c:pt idx="741">
                  <c:v>1594.9215757396248</c:v>
                </c:pt>
                <c:pt idx="742">
                  <c:v>1595.5214428396248</c:v>
                </c:pt>
                <c:pt idx="743">
                  <c:v>1596.1111472408747</c:v>
                </c:pt>
                <c:pt idx="744">
                  <c:v>1596.6903990471249</c:v>
                </c:pt>
                <c:pt idx="745">
                  <c:v>1597.2595211883747</c:v>
                </c:pt>
                <c:pt idx="746">
                  <c:v>1597.8187958133747</c:v>
                </c:pt>
                <c:pt idx="747">
                  <c:v>1598.3673129471247</c:v>
                </c:pt>
                <c:pt idx="748">
                  <c:v>1598.9047969071246</c:v>
                </c:pt>
                <c:pt idx="749">
                  <c:v>1599.4310211321247</c:v>
                </c:pt>
                <c:pt idx="750">
                  <c:v>1599.9480148258747</c:v>
                </c:pt>
                <c:pt idx="751">
                  <c:v>1600.4555829096246</c:v>
                </c:pt>
                <c:pt idx="752">
                  <c:v>1600.9553071483747</c:v>
                </c:pt>
                <c:pt idx="753">
                  <c:v>1601.4466517958747</c:v>
                </c:pt>
                <c:pt idx="754">
                  <c:v>1601.9296150758746</c:v>
                </c:pt>
                <c:pt idx="755">
                  <c:v>1602.4041348408746</c:v>
                </c:pt>
                <c:pt idx="756">
                  <c:v>1602.8664651308745</c:v>
                </c:pt>
                <c:pt idx="757">
                  <c:v>1603.3195832033746</c:v>
                </c:pt>
                <c:pt idx="758">
                  <c:v>1603.7658025583746</c:v>
                </c:pt>
                <c:pt idx="759">
                  <c:v>1604.2068050483747</c:v>
                </c:pt>
                <c:pt idx="760">
                  <c:v>1604.6407044983746</c:v>
                </c:pt>
                <c:pt idx="761">
                  <c:v>1605.0686405633746</c:v>
                </c:pt>
                <c:pt idx="762">
                  <c:v>1605.4912387183747</c:v>
                </c:pt>
                <c:pt idx="763">
                  <c:v>1605.9095910233748</c:v>
                </c:pt>
                <c:pt idx="764">
                  <c:v>1606.3247555121247</c:v>
                </c:pt>
                <c:pt idx="765">
                  <c:v>1606.7353750221248</c:v>
                </c:pt>
                <c:pt idx="766">
                  <c:v>1607.1419905471248</c:v>
                </c:pt>
                <c:pt idx="767">
                  <c:v>1607.5450875971248</c:v>
                </c:pt>
                <c:pt idx="768">
                  <c:v>1607.9455868046248</c:v>
                </c:pt>
                <c:pt idx="769">
                  <c:v>1608.3420719233748</c:v>
                </c:pt>
                <c:pt idx="770">
                  <c:v>1608.7349742058748</c:v>
                </c:pt>
                <c:pt idx="771">
                  <c:v>1609.1251483721248</c:v>
                </c:pt>
                <c:pt idx="772">
                  <c:v>1609.5120670121248</c:v>
                </c:pt>
                <c:pt idx="773">
                  <c:v>1609.8965338271248</c:v>
                </c:pt>
                <c:pt idx="774">
                  <c:v>1610.2779976708748</c:v>
                </c:pt>
                <c:pt idx="775">
                  <c:v>1610.6563361183748</c:v>
                </c:pt>
                <c:pt idx="776">
                  <c:v>1611.0322448683748</c:v>
                </c:pt>
                <c:pt idx="777">
                  <c:v>1611.4054858483748</c:v>
                </c:pt>
                <c:pt idx="778">
                  <c:v>1611.7753349083748</c:v>
                </c:pt>
                <c:pt idx="779">
                  <c:v>1612.1418753233747</c:v>
                </c:pt>
                <c:pt idx="780">
                  <c:v>1612.5043695183747</c:v>
                </c:pt>
                <c:pt idx="781">
                  <c:v>1612.8625242433748</c:v>
                </c:pt>
                <c:pt idx="782">
                  <c:v>1613.2164644033746</c:v>
                </c:pt>
                <c:pt idx="783">
                  <c:v>1613.5655236283746</c:v>
                </c:pt>
                <c:pt idx="784">
                  <c:v>1613.9109553808746</c:v>
                </c:pt>
                <c:pt idx="785">
                  <c:v>1614.2516727971247</c:v>
                </c:pt>
                <c:pt idx="786">
                  <c:v>1614.5869951346247</c:v>
                </c:pt>
                <c:pt idx="787">
                  <c:v>1614.9137833608747</c:v>
                </c:pt>
                <c:pt idx="788">
                  <c:v>1615.2322813858748</c:v>
                </c:pt>
                <c:pt idx="789">
                  <c:v>1615.5427392733748</c:v>
                </c:pt>
                <c:pt idx="790">
                  <c:v>1615.8440854808748</c:v>
                </c:pt>
                <c:pt idx="791">
                  <c:v>1616.1366644558748</c:v>
                </c:pt>
                <c:pt idx="792">
                  <c:v>1616.4205033896249</c:v>
                </c:pt>
                <c:pt idx="793">
                  <c:v>1616.6959450396248</c:v>
                </c:pt>
                <c:pt idx="794">
                  <c:v>1616.9633018596248</c:v>
                </c:pt>
                <c:pt idx="795">
                  <c:v>1617.2225676096248</c:v>
                </c:pt>
                <c:pt idx="796">
                  <c:v>1617.4737418446248</c:v>
                </c:pt>
                <c:pt idx="797">
                  <c:v>1617.7168309671247</c:v>
                </c:pt>
                <c:pt idx="798">
                  <c:v>1617.9523789896248</c:v>
                </c:pt>
                <c:pt idx="799">
                  <c:v>1618.1801086796247</c:v>
                </c:pt>
                <c:pt idx="800">
                  <c:v>1618.4002841249996</c:v>
                </c:pt>
                <c:pt idx="801">
                  <c:v>1618.6126813649996</c:v>
                </c:pt>
                <c:pt idx="802">
                  <c:v>1618.8178208934996</c:v>
                </c:pt>
                <c:pt idx="803">
                  <c:v>1619.0155266541246</c:v>
                </c:pt>
                <c:pt idx="804">
                  <c:v>1619.2056727641245</c:v>
                </c:pt>
                <c:pt idx="805">
                  <c:v>1619.3888003974996</c:v>
                </c:pt>
                <c:pt idx="806">
                  <c:v>1619.5648232063745</c:v>
                </c:pt>
                <c:pt idx="807">
                  <c:v>1619.7340822036244</c:v>
                </c:pt>
                <c:pt idx="808">
                  <c:v>1619.8963533733745</c:v>
                </c:pt>
                <c:pt idx="809">
                  <c:v>1620.0519908333745</c:v>
                </c:pt>
                <c:pt idx="810">
                  <c:v>1620.2011563572494</c:v>
                </c:pt>
                <c:pt idx="811">
                  <c:v>1620.3436834603745</c:v>
                </c:pt>
                <c:pt idx="812">
                  <c:v>1620.4797508873744</c:v>
                </c:pt>
                <c:pt idx="813">
                  <c:v>1620.6096785503744</c:v>
                </c:pt>
                <c:pt idx="814">
                  <c:v>1620.7334738768743</c:v>
                </c:pt>
                <c:pt idx="815">
                  <c:v>1620.8512916498744</c:v>
                </c:pt>
                <c:pt idx="816">
                  <c:v>1620.9634096006243</c:v>
                </c:pt>
                <c:pt idx="817">
                  <c:v>1621.0699610018744</c:v>
                </c:pt>
                <c:pt idx="818">
                  <c:v>1621.1709638688744</c:v>
                </c:pt>
                <c:pt idx="819">
                  <c:v>1621.2665686451244</c:v>
                </c:pt>
                <c:pt idx="820">
                  <c:v>1621.3570349944994</c:v>
                </c:pt>
                <c:pt idx="821">
                  <c:v>1621.4426059844993</c:v>
                </c:pt>
                <c:pt idx="822">
                  <c:v>1621.5232233452493</c:v>
                </c:pt>
                <c:pt idx="823">
                  <c:v>1621.5991178119993</c:v>
                </c:pt>
                <c:pt idx="824">
                  <c:v>1621.6704067823744</c:v>
                </c:pt>
                <c:pt idx="825">
                  <c:v>1621.7372288898744</c:v>
                </c:pt>
                <c:pt idx="826">
                  <c:v>1621.7998136698743</c:v>
                </c:pt>
                <c:pt idx="827">
                  <c:v>1621.8582122479993</c:v>
                </c:pt>
                <c:pt idx="828">
                  <c:v>1621.9125986518743</c:v>
                </c:pt>
                <c:pt idx="829">
                  <c:v>1621.9629558647493</c:v>
                </c:pt>
                <c:pt idx="830">
                  <c:v>1622.0095479459994</c:v>
                </c:pt>
                <c:pt idx="831">
                  <c:v>1622.0523141742494</c:v>
                </c:pt>
                <c:pt idx="832">
                  <c:v>1622.0913345626245</c:v>
                </c:pt>
                <c:pt idx="833">
                  <c:v>1622.1266326786244</c:v>
                </c:pt>
                <c:pt idx="834">
                  <c:v>1622.1582039916245</c:v>
                </c:pt>
                <c:pt idx="835">
                  <c:v>1622.1861266046246</c:v>
                </c:pt>
                <c:pt idx="836">
                  <c:v>1622.2104416056247</c:v>
                </c:pt>
                <c:pt idx="837">
                  <c:v>1622.2312214774497</c:v>
                </c:pt>
                <c:pt idx="838">
                  <c:v>1622.2484736331496</c:v>
                </c:pt>
                <c:pt idx="839">
                  <c:v>1622.2622961004497</c:v>
                </c:pt>
                <c:pt idx="840">
                  <c:v>1622.2727045475622</c:v>
                </c:pt>
                <c:pt idx="841">
                  <c:v>1622.2797160542623</c:v>
                </c:pt>
                <c:pt idx="842">
                  <c:v>1622.2833835782635</c:v>
                </c:pt>
                <c:pt idx="843">
                  <c:v>1622.2837364223035</c:v>
                </c:pt>
                <c:pt idx="844">
                  <c:v>1622.2807981079959</c:v>
                </c:pt>
                <c:pt idx="845">
                  <c:v>1622.2745794526959</c:v>
                </c:pt>
                <c:pt idx="846">
                  <c:v>1622.2650825509959</c:v>
                </c:pt>
                <c:pt idx="847">
                  <c:v>1622.2522951978208</c:v>
                </c:pt>
                <c:pt idx="848">
                  <c:v>1622.2362213463207</c:v>
                </c:pt>
                <c:pt idx="849">
                  <c:v>1622.2168983073207</c:v>
                </c:pt>
                <c:pt idx="850">
                  <c:v>1622.1943300766707</c:v>
                </c:pt>
                <c:pt idx="851">
                  <c:v>1622.1685149419206</c:v>
                </c:pt>
                <c:pt idx="852">
                  <c:v>1622.1395440319207</c:v>
                </c:pt>
                <c:pt idx="853">
                  <c:v>1622.1073818181706</c:v>
                </c:pt>
                <c:pt idx="854">
                  <c:v>1622.0720921016705</c:v>
                </c:pt>
                <c:pt idx="855">
                  <c:v>1622.0336598826705</c:v>
                </c:pt>
                <c:pt idx="856">
                  <c:v>1621.9921538356705</c:v>
                </c:pt>
                <c:pt idx="857">
                  <c:v>1621.9475460061706</c:v>
                </c:pt>
                <c:pt idx="858">
                  <c:v>1621.8999003621707</c:v>
                </c:pt>
                <c:pt idx="859">
                  <c:v>1621.8491667379208</c:v>
                </c:pt>
                <c:pt idx="860">
                  <c:v>1621.7953391659207</c:v>
                </c:pt>
                <c:pt idx="861">
                  <c:v>1621.7384745955458</c:v>
                </c:pt>
                <c:pt idx="862">
                  <c:v>1621.6785762282957</c:v>
                </c:pt>
                <c:pt idx="863">
                  <c:v>1621.6155856082958</c:v>
                </c:pt>
                <c:pt idx="864">
                  <c:v>1621.5495982677958</c:v>
                </c:pt>
                <c:pt idx="865">
                  <c:v>1621.4805783520458</c:v>
                </c:pt>
                <c:pt idx="866">
                  <c:v>1621.4086561120457</c:v>
                </c:pt>
                <c:pt idx="867">
                  <c:v>1621.3339840795456</c:v>
                </c:pt>
                <c:pt idx="868">
                  <c:v>1621.2566518700457</c:v>
                </c:pt>
                <c:pt idx="869">
                  <c:v>1621.1767786025457</c:v>
                </c:pt>
                <c:pt idx="870">
                  <c:v>1621.0946194260457</c:v>
                </c:pt>
                <c:pt idx="871">
                  <c:v>1621.0103835750458</c:v>
                </c:pt>
                <c:pt idx="872">
                  <c:v>1620.9241034375459</c:v>
                </c:pt>
                <c:pt idx="873">
                  <c:v>1620.8359979200459</c:v>
                </c:pt>
                <c:pt idx="874">
                  <c:v>1620.7465050974208</c:v>
                </c:pt>
                <c:pt idx="875">
                  <c:v>1620.6556891254208</c:v>
                </c:pt>
                <c:pt idx="876">
                  <c:v>1620.5639430749209</c:v>
                </c:pt>
                <c:pt idx="877">
                  <c:v>1620.4715885009209</c:v>
                </c:pt>
                <c:pt idx="878">
                  <c:v>1620.3789848599208</c:v>
                </c:pt>
                <c:pt idx="879">
                  <c:v>1620.2866359737959</c:v>
                </c:pt>
                <c:pt idx="880">
                  <c:v>1620.1948738411709</c:v>
                </c:pt>
                <c:pt idx="881">
                  <c:v>1620.1042685169209</c:v>
                </c:pt>
                <c:pt idx="882">
                  <c:v>1620.0154027069209</c:v>
                </c:pt>
                <c:pt idx="883">
                  <c:v>1619.9284616624209</c:v>
                </c:pt>
                <c:pt idx="884">
                  <c:v>1619.8442246751708</c:v>
                </c:pt>
                <c:pt idx="885">
                  <c:v>1619.7629694756708</c:v>
                </c:pt>
                <c:pt idx="886">
                  <c:v>1619.6851543525459</c:v>
                </c:pt>
                <c:pt idx="887">
                  <c:v>1619.611217267546</c:v>
                </c:pt>
                <c:pt idx="888">
                  <c:v>1619.541650144796</c:v>
                </c:pt>
                <c:pt idx="889">
                  <c:v>1619.4768938157961</c:v>
                </c:pt>
                <c:pt idx="890">
                  <c:v>1619.417190706421</c:v>
                </c:pt>
                <c:pt idx="891">
                  <c:v>1619.362879630421</c:v>
                </c:pt>
                <c:pt idx="892">
                  <c:v>1619.314072164671</c:v>
                </c:pt>
                <c:pt idx="893">
                  <c:v>1619.271074160921</c:v>
                </c:pt>
                <c:pt idx="894">
                  <c:v>1619.233892843921</c:v>
                </c:pt>
                <c:pt idx="895">
                  <c:v>1619.202695626921</c:v>
                </c:pt>
                <c:pt idx="896">
                  <c:v>1619.1775353304211</c:v>
                </c:pt>
                <c:pt idx="897">
                  <c:v>1619.1584422726085</c:v>
                </c:pt>
                <c:pt idx="898">
                  <c:v>1619.1455064349084</c:v>
                </c:pt>
                <c:pt idx="899">
                  <c:v>1619.1389196679083</c:v>
                </c:pt>
                <c:pt idx="900">
                  <c:v>1619.1389669541334</c:v>
                </c:pt>
                <c:pt idx="901">
                  <c:v>1619.1459046663833</c:v>
                </c:pt>
                <c:pt idx="902">
                  <c:v>1619.1599717023207</c:v>
                </c:pt>
                <c:pt idx="903">
                  <c:v>1619.1813347627208</c:v>
                </c:pt>
                <c:pt idx="904">
                  <c:v>1619.2097366187209</c:v>
                </c:pt>
                <c:pt idx="905">
                  <c:v>1619.2444776870959</c:v>
                </c:pt>
                <c:pt idx="906">
                  <c:v>1619.2846185203459</c:v>
                </c:pt>
                <c:pt idx="907">
                  <c:v>1619.3290305270959</c:v>
                </c:pt>
                <c:pt idx="908">
                  <c:v>1619.376668230846</c:v>
                </c:pt>
                <c:pt idx="909">
                  <c:v>1619.426336686221</c:v>
                </c:pt>
                <c:pt idx="910">
                  <c:v>1619.4768061107211</c:v>
                </c:pt>
                <c:pt idx="911">
                  <c:v>1619.5268963074711</c:v>
                </c:pt>
                <c:pt idx="912">
                  <c:v>1619.5750964058461</c:v>
                </c:pt>
                <c:pt idx="913">
                  <c:v>1619.6201225339712</c:v>
                </c:pt>
                <c:pt idx="914">
                  <c:v>1619.6605462627213</c:v>
                </c:pt>
                <c:pt idx="915">
                  <c:v>1619.6951238767213</c:v>
                </c:pt>
                <c:pt idx="916">
                  <c:v>1619.7225931367213</c:v>
                </c:pt>
                <c:pt idx="917">
                  <c:v>1619.7418713617215</c:v>
                </c:pt>
                <c:pt idx="918">
                  <c:v>1619.7518359554715</c:v>
                </c:pt>
                <c:pt idx="919">
                  <c:v>1619.7515022396715</c:v>
                </c:pt>
                <c:pt idx="920">
                  <c:v>1619.7399534903716</c:v>
                </c:pt>
                <c:pt idx="921">
                  <c:v>1619.7164211729591</c:v>
                </c:pt>
                <c:pt idx="922">
                  <c:v>1619.6802147009591</c:v>
                </c:pt>
                <c:pt idx="923">
                  <c:v>1619.6307533784591</c:v>
                </c:pt>
                <c:pt idx="924">
                  <c:v>1619.5677796040841</c:v>
                </c:pt>
                <c:pt idx="925">
                  <c:v>1619.4910492580841</c:v>
                </c:pt>
                <c:pt idx="926">
                  <c:v>1619.4005129450841</c:v>
                </c:pt>
                <c:pt idx="927">
                  <c:v>1619.2963817450841</c:v>
                </c:pt>
                <c:pt idx="928">
                  <c:v>1619.1788134403341</c:v>
                </c:pt>
                <c:pt idx="929">
                  <c:v>1619.048297809584</c:v>
                </c:pt>
                <c:pt idx="930">
                  <c:v>1618.905187223959</c:v>
                </c:pt>
                <c:pt idx="931">
                  <c:v>1618.750259660959</c:v>
                </c:pt>
                <c:pt idx="932">
                  <c:v>1618.584076445959</c:v>
                </c:pt>
                <c:pt idx="933">
                  <c:v>1618.4074388894589</c:v>
                </c:pt>
                <c:pt idx="934">
                  <c:v>1618.2207716044588</c:v>
                </c:pt>
                <c:pt idx="935">
                  <c:v>1618.0243231325837</c:v>
                </c:pt>
                <c:pt idx="936">
                  <c:v>1617.8180226859588</c:v>
                </c:pt>
                <c:pt idx="937">
                  <c:v>1617.6019568359588</c:v>
                </c:pt>
                <c:pt idx="938">
                  <c:v>1617.3766924703339</c:v>
                </c:pt>
                <c:pt idx="939">
                  <c:v>1617.1419328040838</c:v>
                </c:pt>
                <c:pt idx="940">
                  <c:v>1616.8978417934588</c:v>
                </c:pt>
                <c:pt idx="941">
                  <c:v>1616.6448596934588</c:v>
                </c:pt>
                <c:pt idx="942">
                  <c:v>1616.3832515184588</c:v>
                </c:pt>
                <c:pt idx="943">
                  <c:v>1616.1130506222089</c:v>
                </c:pt>
                <c:pt idx="944">
                  <c:v>1615.834830772209</c:v>
                </c:pt>
                <c:pt idx="945">
                  <c:v>1615.548629482209</c:v>
                </c:pt>
                <c:pt idx="946">
                  <c:v>1615.254788402209</c:v>
                </c:pt>
                <c:pt idx="947">
                  <c:v>1614.9539296572091</c:v>
                </c:pt>
                <c:pt idx="948">
                  <c:v>1614.646018524709</c:v>
                </c:pt>
                <c:pt idx="949">
                  <c:v>1614.3316214847089</c:v>
                </c:pt>
                <c:pt idx="950">
                  <c:v>1614.0106824922088</c:v>
                </c:pt>
                <c:pt idx="951">
                  <c:v>1613.6840764572089</c:v>
                </c:pt>
                <c:pt idx="952">
                  <c:v>1613.3516618822089</c:v>
                </c:pt>
                <c:pt idx="953">
                  <c:v>1613.0136194822089</c:v>
                </c:pt>
                <c:pt idx="954">
                  <c:v>1612.6701380272088</c:v>
                </c:pt>
                <c:pt idx="955">
                  <c:v>1612.3217338847089</c:v>
                </c:pt>
                <c:pt idx="956">
                  <c:v>1611.9678556172089</c:v>
                </c:pt>
                <c:pt idx="957">
                  <c:v>1611.6093282534589</c:v>
                </c:pt>
                <c:pt idx="958">
                  <c:v>1611.2454935322089</c:v>
                </c:pt>
                <c:pt idx="959">
                  <c:v>1610.876781329709</c:v>
                </c:pt>
                <c:pt idx="960">
                  <c:v>1610.503786829709</c:v>
                </c:pt>
                <c:pt idx="961">
                  <c:v>1610.126309184709</c:v>
                </c:pt>
                <c:pt idx="962">
                  <c:v>1609.746227414709</c:v>
                </c:pt>
                <c:pt idx="963">
                  <c:v>1609.3646956272089</c:v>
                </c:pt>
                <c:pt idx="964">
                  <c:v>1608.9851494322088</c:v>
                </c:pt>
                <c:pt idx="965">
                  <c:v>1608.6105403972088</c:v>
                </c:pt>
                <c:pt idx="966">
                  <c:v>1608.2447989372088</c:v>
                </c:pt>
                <c:pt idx="967">
                  <c:v>1607.8924536147088</c:v>
                </c:pt>
                <c:pt idx="968">
                  <c:v>1607.5585741272087</c:v>
                </c:pt>
                <c:pt idx="969">
                  <c:v>1607.2487152647086</c:v>
                </c:pt>
                <c:pt idx="970">
                  <c:v>1606.9689058497086</c:v>
                </c:pt>
                <c:pt idx="971">
                  <c:v>1606.7232766252087</c:v>
                </c:pt>
                <c:pt idx="972">
                  <c:v>1606.5142940920837</c:v>
                </c:pt>
                <c:pt idx="973">
                  <c:v>1606.3429991988337</c:v>
                </c:pt>
                <c:pt idx="974">
                  <c:v>1606.2092673018337</c:v>
                </c:pt>
                <c:pt idx="975">
                  <c:v>1606.1116731358338</c:v>
                </c:pt>
                <c:pt idx="976">
                  <c:v>1606.0480551528337</c:v>
                </c:pt>
                <c:pt idx="977">
                  <c:v>1606.0142563566837</c:v>
                </c:pt>
                <c:pt idx="978">
                  <c:v>1606.0052517305762</c:v>
                </c:pt>
                <c:pt idx="979">
                  <c:v>1606.01583490281</c:v>
                </c:pt>
                <c:pt idx="980">
                  <c:v>1606.04129889761</c:v>
                </c:pt>
                <c:pt idx="981">
                  <c:v>1606.07762097261</c:v>
                </c:pt>
                <c:pt idx="982">
                  <c:v>1606.1209192853601</c:v>
                </c:pt>
                <c:pt idx="983">
                  <c:v>1606.166825770985</c:v>
                </c:pt>
                <c:pt idx="984">
                  <c:v>1606.2102262902351</c:v>
                </c:pt>
                <c:pt idx="985">
                  <c:v>1606.2466093942351</c:v>
                </c:pt>
                <c:pt idx="986">
                  <c:v>1606.2725935880851</c:v>
                </c:pt>
                <c:pt idx="987">
                  <c:v>1606.2858138545851</c:v>
                </c:pt>
                <c:pt idx="988">
                  <c:v>1606.28426814256</c:v>
                </c:pt>
                <c:pt idx="989">
                  <c:v>1606.26594618016</c:v>
                </c:pt>
                <c:pt idx="990">
                  <c:v>1606.22912496766</c:v>
                </c:pt>
                <c:pt idx="991">
                  <c:v>1606.172448706785</c:v>
                </c:pt>
                <c:pt idx="992">
                  <c:v>1606.0949906221599</c:v>
                </c:pt>
                <c:pt idx="993">
                  <c:v>1605.9966895674099</c:v>
                </c:pt>
                <c:pt idx="994">
                  <c:v>1605.8775975511599</c:v>
                </c:pt>
                <c:pt idx="995">
                  <c:v>1605.7379814450348</c:v>
                </c:pt>
                <c:pt idx="996">
                  <c:v>1605.5780152750349</c:v>
                </c:pt>
                <c:pt idx="997">
                  <c:v>1605.400297165535</c:v>
                </c:pt>
                <c:pt idx="998">
                  <c:v>1605.2061731592851</c:v>
                </c:pt>
                <c:pt idx="999">
                  <c:v>1604.996311029535</c:v>
                </c:pt>
                <c:pt idx="1000">
                  <c:v>1604.7722115772851</c:v>
                </c:pt>
                <c:pt idx="1001">
                  <c:v>1604.5352591817852</c:v>
                </c:pt>
                <c:pt idx="1002">
                  <c:v>1604.2867435655353</c:v>
                </c:pt>
                <c:pt idx="1003">
                  <c:v>1604.0271619055352</c:v>
                </c:pt>
                <c:pt idx="1004">
                  <c:v>1603.7570203167852</c:v>
                </c:pt>
                <c:pt idx="1005">
                  <c:v>1603.4766810042852</c:v>
                </c:pt>
                <c:pt idx="1006">
                  <c:v>1603.1861261767851</c:v>
                </c:pt>
                <c:pt idx="1007">
                  <c:v>1602.8874486367852</c:v>
                </c:pt>
                <c:pt idx="1008">
                  <c:v>1602.5806794180351</c:v>
                </c:pt>
                <c:pt idx="1009">
                  <c:v>1602.2664219030351</c:v>
                </c:pt>
                <c:pt idx="1010">
                  <c:v>1601.944550918035</c:v>
                </c:pt>
                <c:pt idx="1011">
                  <c:v>1601.615855278035</c:v>
                </c:pt>
                <c:pt idx="1012">
                  <c:v>1601.2803492830351</c:v>
                </c:pt>
                <c:pt idx="1013">
                  <c:v>1600.9382618880352</c:v>
                </c:pt>
                <c:pt idx="1014">
                  <c:v>1600.5893049767851</c:v>
                </c:pt>
                <c:pt idx="1015">
                  <c:v>1600.2334251505351</c:v>
                </c:pt>
                <c:pt idx="1016">
                  <c:v>1599.8705227080352</c:v>
                </c:pt>
                <c:pt idx="1017">
                  <c:v>1599.5005093142852</c:v>
                </c:pt>
                <c:pt idx="1018">
                  <c:v>1599.1237226842852</c:v>
                </c:pt>
                <c:pt idx="1019">
                  <c:v>1598.7393069655352</c:v>
                </c:pt>
                <c:pt idx="1020">
                  <c:v>1598.3480633255351</c:v>
                </c:pt>
                <c:pt idx="1021">
                  <c:v>1597.9491590030352</c:v>
                </c:pt>
                <c:pt idx="1022">
                  <c:v>1597.5430793780351</c:v>
                </c:pt>
                <c:pt idx="1023">
                  <c:v>1597.1294877380351</c:v>
                </c:pt>
                <c:pt idx="1024">
                  <c:v>1596.7084970542851</c:v>
                </c:pt>
                <c:pt idx="1025">
                  <c:v>1596.2802315117851</c:v>
                </c:pt>
                <c:pt idx="1026">
                  <c:v>1595.8448345180352</c:v>
                </c:pt>
                <c:pt idx="1027">
                  <c:v>1595.4015046480351</c:v>
                </c:pt>
                <c:pt idx="1028">
                  <c:v>1594.9513486292851</c:v>
                </c:pt>
                <c:pt idx="1029">
                  <c:v>1594.493520309285</c:v>
                </c:pt>
                <c:pt idx="1030">
                  <c:v>1594.0291313867849</c:v>
                </c:pt>
                <c:pt idx="1031">
                  <c:v>1593.5567642155349</c:v>
                </c:pt>
                <c:pt idx="1032">
                  <c:v>1593.076991075535</c:v>
                </c:pt>
                <c:pt idx="1033">
                  <c:v>1592.589337483035</c:v>
                </c:pt>
                <c:pt idx="1034">
                  <c:v>1592.0932886430351</c:v>
                </c:pt>
                <c:pt idx="1035">
                  <c:v>1591.5893732555351</c:v>
                </c:pt>
                <c:pt idx="1036">
                  <c:v>1591.0770228855351</c:v>
                </c:pt>
                <c:pt idx="1037">
                  <c:v>1590.5550597817853</c:v>
                </c:pt>
                <c:pt idx="1038">
                  <c:v>1590.0239162105354</c:v>
                </c:pt>
                <c:pt idx="1039">
                  <c:v>1589.4828724655354</c:v>
                </c:pt>
                <c:pt idx="1040">
                  <c:v>1588.9317418442854</c:v>
                </c:pt>
                <c:pt idx="1041">
                  <c:v>1588.3732731230355</c:v>
                </c:pt>
                <c:pt idx="1042">
                  <c:v>1587.8079814730356</c:v>
                </c:pt>
                <c:pt idx="1043">
                  <c:v>1587.2364258480357</c:v>
                </c:pt>
                <c:pt idx="1044">
                  <c:v>1586.6585997030356</c:v>
                </c:pt>
                <c:pt idx="1045">
                  <c:v>1586.0745203830356</c:v>
                </c:pt>
                <c:pt idx="1046">
                  <c:v>1585.4835977080356</c:v>
                </c:pt>
                <c:pt idx="1047">
                  <c:v>1584.8864936442856</c:v>
                </c:pt>
                <c:pt idx="1048">
                  <c:v>1584.2826292542857</c:v>
                </c:pt>
                <c:pt idx="1049">
                  <c:v>1583.6727196542856</c:v>
                </c:pt>
                <c:pt idx="1050">
                  <c:v>1583.0555450292857</c:v>
                </c:pt>
                <c:pt idx="1051">
                  <c:v>1582.4311888042857</c:v>
                </c:pt>
                <c:pt idx="1052">
                  <c:v>1581.8011072367856</c:v>
                </c:pt>
                <c:pt idx="1053">
                  <c:v>1581.1634335105357</c:v>
                </c:pt>
                <c:pt idx="1054">
                  <c:v>1580.5204242880357</c:v>
                </c:pt>
                <c:pt idx="1055">
                  <c:v>1579.8717131080357</c:v>
                </c:pt>
                <c:pt idx="1056">
                  <c:v>1579.2176490517857</c:v>
                </c:pt>
                <c:pt idx="1057">
                  <c:v>1578.5592519442857</c:v>
                </c:pt>
                <c:pt idx="1058">
                  <c:v>1577.8953443055357</c:v>
                </c:pt>
                <c:pt idx="1059">
                  <c:v>1577.2267344955358</c:v>
                </c:pt>
                <c:pt idx="1060">
                  <c:v>1576.5532921542858</c:v>
                </c:pt>
                <c:pt idx="1061">
                  <c:v>1575.874622329286</c:v>
                </c:pt>
                <c:pt idx="1062">
                  <c:v>1575.1895180667859</c:v>
                </c:pt>
                <c:pt idx="1063">
                  <c:v>1574.4984802555359</c:v>
                </c:pt>
                <c:pt idx="1064">
                  <c:v>1573.8017738155361</c:v>
                </c:pt>
                <c:pt idx="1065">
                  <c:v>1573.1002712005361</c:v>
                </c:pt>
                <c:pt idx="1066">
                  <c:v>1572.3945159730361</c:v>
                </c:pt>
                <c:pt idx="1067">
                  <c:v>1571.6870357680359</c:v>
                </c:pt>
                <c:pt idx="1068">
                  <c:v>1570.9798761905358</c:v>
                </c:pt>
                <c:pt idx="1069">
                  <c:v>1570.2780266592858</c:v>
                </c:pt>
                <c:pt idx="1070">
                  <c:v>1569.5860873467859</c:v>
                </c:pt>
                <c:pt idx="1071">
                  <c:v>1568.9099320030357</c:v>
                </c:pt>
                <c:pt idx="1072">
                  <c:v>1568.2570185880359</c:v>
                </c:pt>
                <c:pt idx="1073">
                  <c:v>1567.6361125330359</c:v>
                </c:pt>
                <c:pt idx="1074">
                  <c:v>1567.0624332730358</c:v>
                </c:pt>
                <c:pt idx="1075">
                  <c:v>1566.5607020105358</c:v>
                </c:pt>
                <c:pt idx="1076">
                  <c:v>1566.1619752405359</c:v>
                </c:pt>
                <c:pt idx="1077">
                  <c:v>1565.8963159960358</c:v>
                </c:pt>
                <c:pt idx="1078">
                  <c:v>1565.7766859197859</c:v>
                </c:pt>
                <c:pt idx="1079">
                  <c:v>1565.784907624286</c:v>
                </c:pt>
                <c:pt idx="1080">
                  <c:v>1565.878579482036</c:v>
                </c:pt>
                <c:pt idx="1081">
                  <c:v>1566.011586412036</c:v>
                </c:pt>
                <c:pt idx="1082">
                  <c:v>1566.1514088170361</c:v>
                </c:pt>
                <c:pt idx="1083">
                  <c:v>1566.2800989142861</c:v>
                </c:pt>
                <c:pt idx="1084">
                  <c:v>1566.387324068286</c:v>
                </c:pt>
                <c:pt idx="1085">
                  <c:v>1566.4672415352861</c:v>
                </c:pt>
                <c:pt idx="1086">
                  <c:v>1566.5184715832861</c:v>
                </c:pt>
                <c:pt idx="1087">
                  <c:v>1566.543913437486</c:v>
                </c:pt>
                <c:pt idx="1088">
                  <c:v>1566.5505130750259</c:v>
                </c:pt>
                <c:pt idx="1089">
                  <c:v>1566.5496169286009</c:v>
                </c:pt>
                <c:pt idx="1090">
                  <c:v>1566.5552614780609</c:v>
                </c:pt>
                <c:pt idx="1091">
                  <c:v>1566.5831629047109</c:v>
                </c:pt>
                <c:pt idx="1092">
                  <c:v>1566.6545833568359</c:v>
                </c:pt>
                <c:pt idx="1093">
                  <c:v>1566.7905940208359</c:v>
                </c:pt>
                <c:pt idx="1094">
                  <c:v>1566.999252552836</c:v>
                </c:pt>
                <c:pt idx="1095">
                  <c:v>1567.2718071728359</c:v>
                </c:pt>
                <c:pt idx="1096">
                  <c:v>1567.5892686353359</c:v>
                </c:pt>
                <c:pt idx="1097">
                  <c:v>1567.9338008640859</c:v>
                </c:pt>
                <c:pt idx="1098">
                  <c:v>1568.2893412765859</c:v>
                </c:pt>
                <c:pt idx="1099">
                  <c:v>1568.6450409390859</c:v>
                </c:pt>
                <c:pt idx="1100">
                  <c:v>1568.9911051928359</c:v>
                </c:pt>
                <c:pt idx="1101">
                  <c:v>1569.3195143940859</c:v>
                </c:pt>
                <c:pt idx="1102">
                  <c:v>1569.6241687440859</c:v>
                </c:pt>
                <c:pt idx="1103">
                  <c:v>1569.8991435165858</c:v>
                </c:pt>
                <c:pt idx="1104">
                  <c:v>1570.1410163978358</c:v>
                </c:pt>
                <c:pt idx="1105">
                  <c:v>1570.3468841044607</c:v>
                </c:pt>
                <c:pt idx="1106">
                  <c:v>1570.5156329097108</c:v>
                </c:pt>
                <c:pt idx="1107">
                  <c:v>1570.6479119884607</c:v>
                </c:pt>
                <c:pt idx="1108">
                  <c:v>1570.7468457097107</c:v>
                </c:pt>
                <c:pt idx="1109">
                  <c:v>1570.8180871623356</c:v>
                </c:pt>
                <c:pt idx="1110">
                  <c:v>1570.8681893643356</c:v>
                </c:pt>
                <c:pt idx="1111">
                  <c:v>1570.9028273523356</c:v>
                </c:pt>
                <c:pt idx="1112">
                  <c:v>1570.9260949633231</c:v>
                </c:pt>
                <c:pt idx="1113">
                  <c:v>1570.9408112907731</c:v>
                </c:pt>
                <c:pt idx="1114">
                  <c:v>1570.9488354061482</c:v>
                </c:pt>
                <c:pt idx="1115">
                  <c:v>1570.9510083104333</c:v>
                </c:pt>
                <c:pt idx="1116">
                  <c:v>1570.9471771209683</c:v>
                </c:pt>
                <c:pt idx="1117">
                  <c:v>1570.9366441496184</c:v>
                </c:pt>
                <c:pt idx="1118">
                  <c:v>1570.9186479530183</c:v>
                </c:pt>
                <c:pt idx="1119">
                  <c:v>1570.8923788250183</c:v>
                </c:pt>
                <c:pt idx="1120">
                  <c:v>1570.8572911750184</c:v>
                </c:pt>
                <c:pt idx="1121">
                  <c:v>1570.8129902691435</c:v>
                </c:pt>
                <c:pt idx="1122">
                  <c:v>1570.7594465021434</c:v>
                </c:pt>
                <c:pt idx="1123">
                  <c:v>1570.6966820406435</c:v>
                </c:pt>
                <c:pt idx="1124">
                  <c:v>1570.6244751366435</c:v>
                </c:pt>
                <c:pt idx="1125">
                  <c:v>1570.5423668178935</c:v>
                </c:pt>
                <c:pt idx="1126">
                  <c:v>1570.4497961026434</c:v>
                </c:pt>
                <c:pt idx="1127">
                  <c:v>1570.3463028098934</c:v>
                </c:pt>
                <c:pt idx="1128">
                  <c:v>1570.2318325625183</c:v>
                </c:pt>
                <c:pt idx="1129">
                  <c:v>1570.1062242143933</c:v>
                </c:pt>
                <c:pt idx="1130">
                  <c:v>1569.9699501333932</c:v>
                </c:pt>
                <c:pt idx="1131">
                  <c:v>1569.8230274546434</c:v>
                </c:pt>
                <c:pt idx="1132">
                  <c:v>1569.6656473908934</c:v>
                </c:pt>
                <c:pt idx="1133">
                  <c:v>1569.4979639360183</c:v>
                </c:pt>
                <c:pt idx="1134">
                  <c:v>1569.3200133240184</c:v>
                </c:pt>
                <c:pt idx="1135">
                  <c:v>1569.1317427720185</c:v>
                </c:pt>
                <c:pt idx="1136">
                  <c:v>1568.9338522892685</c:v>
                </c:pt>
                <c:pt idx="1137">
                  <c:v>1568.7265800236435</c:v>
                </c:pt>
                <c:pt idx="1138">
                  <c:v>1568.5102602173934</c:v>
                </c:pt>
                <c:pt idx="1139">
                  <c:v>1568.2855121580183</c:v>
                </c:pt>
                <c:pt idx="1140">
                  <c:v>1568.0531893365182</c:v>
                </c:pt>
                <c:pt idx="1141">
                  <c:v>1567.8138750502683</c:v>
                </c:pt>
                <c:pt idx="1142">
                  <c:v>1567.5681528302682</c:v>
                </c:pt>
                <c:pt idx="1143">
                  <c:v>1567.3166219740183</c:v>
                </c:pt>
                <c:pt idx="1144">
                  <c:v>1567.0596249827684</c:v>
                </c:pt>
                <c:pt idx="1145">
                  <c:v>1566.7977766240183</c:v>
                </c:pt>
                <c:pt idx="1146">
                  <c:v>1566.5319529740184</c:v>
                </c:pt>
                <c:pt idx="1147">
                  <c:v>1566.2624056240184</c:v>
                </c:pt>
                <c:pt idx="1148">
                  <c:v>1565.9895508740183</c:v>
                </c:pt>
                <c:pt idx="1149">
                  <c:v>1565.7133590915182</c:v>
                </c:pt>
                <c:pt idx="1150">
                  <c:v>1565.4346462415183</c:v>
                </c:pt>
                <c:pt idx="1151">
                  <c:v>1565.1530666090182</c:v>
                </c:pt>
                <c:pt idx="1152">
                  <c:v>1564.8692869377683</c:v>
                </c:pt>
                <c:pt idx="1153">
                  <c:v>1564.5837688790184</c:v>
                </c:pt>
                <c:pt idx="1154">
                  <c:v>1564.2966569265184</c:v>
                </c:pt>
                <c:pt idx="1155">
                  <c:v>1564.0089491902684</c:v>
                </c:pt>
                <c:pt idx="1156">
                  <c:v>1563.7203816302683</c:v>
                </c:pt>
                <c:pt idx="1157">
                  <c:v>1563.4317276327683</c:v>
                </c:pt>
                <c:pt idx="1158">
                  <c:v>1563.1436130052684</c:v>
                </c:pt>
                <c:pt idx="1159">
                  <c:v>1562.8568560227684</c:v>
                </c:pt>
                <c:pt idx="1160">
                  <c:v>1562.5721589802683</c:v>
                </c:pt>
                <c:pt idx="1161">
                  <c:v>1562.2912301902684</c:v>
                </c:pt>
                <c:pt idx="1162">
                  <c:v>1562.0147488977684</c:v>
                </c:pt>
                <c:pt idx="1163">
                  <c:v>1561.7434342627685</c:v>
                </c:pt>
                <c:pt idx="1164">
                  <c:v>1561.4776354927685</c:v>
                </c:pt>
                <c:pt idx="1165">
                  <c:v>1561.2173618077686</c:v>
                </c:pt>
                <c:pt idx="1166">
                  <c:v>1560.9623965377687</c:v>
                </c:pt>
                <c:pt idx="1167">
                  <c:v>1560.7124434902687</c:v>
                </c:pt>
                <c:pt idx="1168">
                  <c:v>1560.4674505827686</c:v>
                </c:pt>
                <c:pt idx="1169">
                  <c:v>1560.2266011327686</c:v>
                </c:pt>
                <c:pt idx="1170">
                  <c:v>1559.9902967090186</c:v>
                </c:pt>
                <c:pt idx="1171">
                  <c:v>1559.7580721080185</c:v>
                </c:pt>
                <c:pt idx="1172">
                  <c:v>1559.5305905188934</c:v>
                </c:pt>
                <c:pt idx="1173">
                  <c:v>1559.3083578240185</c:v>
                </c:pt>
                <c:pt idx="1174">
                  <c:v>1559.0909898840184</c:v>
                </c:pt>
                <c:pt idx="1175">
                  <c:v>1558.8790497140185</c:v>
                </c:pt>
                <c:pt idx="1176">
                  <c:v>1558.6732273437685</c:v>
                </c:pt>
                <c:pt idx="1177">
                  <c:v>1558.4729423217686</c:v>
                </c:pt>
                <c:pt idx="1178">
                  <c:v>1558.2783677360187</c:v>
                </c:pt>
                <c:pt idx="1179">
                  <c:v>1558.0895607252687</c:v>
                </c:pt>
                <c:pt idx="1180">
                  <c:v>1557.9060897042687</c:v>
                </c:pt>
                <c:pt idx="1181">
                  <c:v>1557.7274305902686</c:v>
                </c:pt>
                <c:pt idx="1182">
                  <c:v>1557.5535276537685</c:v>
                </c:pt>
                <c:pt idx="1183">
                  <c:v>1557.3836989160184</c:v>
                </c:pt>
                <c:pt idx="1184">
                  <c:v>1557.2174996060185</c:v>
                </c:pt>
                <c:pt idx="1185">
                  <c:v>1557.0545733102686</c:v>
                </c:pt>
                <c:pt idx="1186">
                  <c:v>1556.8945714182685</c:v>
                </c:pt>
                <c:pt idx="1187">
                  <c:v>1556.7370322907684</c:v>
                </c:pt>
                <c:pt idx="1188">
                  <c:v>1556.5813144752683</c:v>
                </c:pt>
                <c:pt idx="1189">
                  <c:v>1556.4266856372683</c:v>
                </c:pt>
                <c:pt idx="1190">
                  <c:v>1556.2724883740184</c:v>
                </c:pt>
                <c:pt idx="1191">
                  <c:v>1556.1181933437683</c:v>
                </c:pt>
                <c:pt idx="1192">
                  <c:v>1555.9633578410183</c:v>
                </c:pt>
                <c:pt idx="1193">
                  <c:v>1555.8073887221433</c:v>
                </c:pt>
                <c:pt idx="1194">
                  <c:v>1555.6499920516433</c:v>
                </c:pt>
                <c:pt idx="1195">
                  <c:v>1555.4904533566432</c:v>
                </c:pt>
                <c:pt idx="1196">
                  <c:v>1555.3283271616433</c:v>
                </c:pt>
                <c:pt idx="1197">
                  <c:v>1555.1628135608933</c:v>
                </c:pt>
                <c:pt idx="1198">
                  <c:v>1554.9931958122684</c:v>
                </c:pt>
                <c:pt idx="1199">
                  <c:v>1554.8194958653933</c:v>
                </c:pt>
                <c:pt idx="1200">
                  <c:v>1554.6414571198932</c:v>
                </c:pt>
                <c:pt idx="1201">
                  <c:v>1554.4595032708933</c:v>
                </c:pt>
                <c:pt idx="1202">
                  <c:v>1554.2741243848932</c:v>
                </c:pt>
                <c:pt idx="1203">
                  <c:v>1554.0859773103932</c:v>
                </c:pt>
                <c:pt idx="1204">
                  <c:v>1553.8955662916433</c:v>
                </c:pt>
                <c:pt idx="1205">
                  <c:v>1553.7035596128933</c:v>
                </c:pt>
                <c:pt idx="1206">
                  <c:v>1553.5107490503933</c:v>
                </c:pt>
                <c:pt idx="1207">
                  <c:v>1553.3176281621434</c:v>
                </c:pt>
                <c:pt idx="1208">
                  <c:v>1553.1246202458933</c:v>
                </c:pt>
                <c:pt idx="1209">
                  <c:v>1552.9316944978932</c:v>
                </c:pt>
                <c:pt idx="1210">
                  <c:v>1552.7398479081432</c:v>
                </c:pt>
                <c:pt idx="1211">
                  <c:v>1552.5488266958932</c:v>
                </c:pt>
                <c:pt idx="1212">
                  <c:v>1552.3593862932682</c:v>
                </c:pt>
                <c:pt idx="1213">
                  <c:v>1552.1716221995182</c:v>
                </c:pt>
                <c:pt idx="1214">
                  <c:v>1551.9857737683931</c:v>
                </c:pt>
                <c:pt idx="1215">
                  <c:v>1551.801949583393</c:v>
                </c:pt>
                <c:pt idx="1216">
                  <c:v>1551.6199029428931</c:v>
                </c:pt>
                <c:pt idx="1217">
                  <c:v>1551.4398143166432</c:v>
                </c:pt>
                <c:pt idx="1218">
                  <c:v>1551.2609274006431</c:v>
                </c:pt>
                <c:pt idx="1219">
                  <c:v>1551.0829455390181</c:v>
                </c:pt>
                <c:pt idx="1220">
                  <c:v>1550.9053007675182</c:v>
                </c:pt>
                <c:pt idx="1221">
                  <c:v>1550.7273933672682</c:v>
                </c:pt>
                <c:pt idx="1222">
                  <c:v>1550.5492099335181</c:v>
                </c:pt>
                <c:pt idx="1223">
                  <c:v>1550.370025720518</c:v>
                </c:pt>
                <c:pt idx="1224">
                  <c:v>1550.189167471518</c:v>
                </c:pt>
                <c:pt idx="1225">
                  <c:v>1550.0064116702679</c:v>
                </c:pt>
                <c:pt idx="1226">
                  <c:v>1549.8214170922679</c:v>
                </c:pt>
                <c:pt idx="1227">
                  <c:v>1549.633524517893</c:v>
                </c:pt>
                <c:pt idx="1228">
                  <c:v>1549.4427668697679</c:v>
                </c:pt>
                <c:pt idx="1229">
                  <c:v>1549.2488786817678</c:v>
                </c:pt>
                <c:pt idx="1230">
                  <c:v>1549.0518972711427</c:v>
                </c:pt>
                <c:pt idx="1231">
                  <c:v>1548.8517235986428</c:v>
                </c:pt>
                <c:pt idx="1232">
                  <c:v>1548.6485021803928</c:v>
                </c:pt>
                <c:pt idx="1233">
                  <c:v>1548.4423656808929</c:v>
                </c:pt>
                <c:pt idx="1234">
                  <c:v>1548.2333896802679</c:v>
                </c:pt>
                <c:pt idx="1235">
                  <c:v>1548.0215598668929</c:v>
                </c:pt>
                <c:pt idx="1236">
                  <c:v>1547.8065425668929</c:v>
                </c:pt>
                <c:pt idx="1237">
                  <c:v>1547.5881571371428</c:v>
                </c:pt>
                <c:pt idx="1238">
                  <c:v>1547.3661943716429</c:v>
                </c:pt>
                <c:pt idx="1239">
                  <c:v>1547.1406966193929</c:v>
                </c:pt>
                <c:pt idx="1240">
                  <c:v>1546.911519059393</c:v>
                </c:pt>
                <c:pt idx="1241">
                  <c:v>1546.6783225906429</c:v>
                </c:pt>
                <c:pt idx="1242">
                  <c:v>1546.4412956718929</c:v>
                </c:pt>
                <c:pt idx="1243">
                  <c:v>1546.200173526893</c:v>
                </c:pt>
                <c:pt idx="1244">
                  <c:v>1545.955202451893</c:v>
                </c:pt>
                <c:pt idx="1245">
                  <c:v>1545.7061253981431</c:v>
                </c:pt>
                <c:pt idx="1246">
                  <c:v>1545.4531750543931</c:v>
                </c:pt>
                <c:pt idx="1247">
                  <c:v>1545.1960282918931</c:v>
                </c:pt>
                <c:pt idx="1248">
                  <c:v>1544.9351088831431</c:v>
                </c:pt>
                <c:pt idx="1249">
                  <c:v>1544.6694912243931</c:v>
                </c:pt>
                <c:pt idx="1250">
                  <c:v>1544.399882604393</c:v>
                </c:pt>
                <c:pt idx="1251">
                  <c:v>1544.1257014068931</c:v>
                </c:pt>
                <c:pt idx="1252">
                  <c:v>1543.8472620556431</c:v>
                </c:pt>
                <c:pt idx="1253">
                  <c:v>1543.5643746556432</c:v>
                </c:pt>
                <c:pt idx="1254">
                  <c:v>1543.2774491006433</c:v>
                </c:pt>
                <c:pt idx="1255">
                  <c:v>1542.9866307956431</c:v>
                </c:pt>
                <c:pt idx="1256">
                  <c:v>1542.6920698481431</c:v>
                </c:pt>
                <c:pt idx="1257">
                  <c:v>1542.3939223481432</c:v>
                </c:pt>
                <c:pt idx="1258">
                  <c:v>1542.0929623481431</c:v>
                </c:pt>
                <c:pt idx="1259">
                  <c:v>1541.7890775168933</c:v>
                </c:pt>
                <c:pt idx="1260">
                  <c:v>1541.4827439893932</c:v>
                </c:pt>
                <c:pt idx="1261">
                  <c:v>1541.1741031568931</c:v>
                </c:pt>
                <c:pt idx="1262">
                  <c:v>1540.8632651293931</c:v>
                </c:pt>
                <c:pt idx="1263">
                  <c:v>1540.550641379393</c:v>
                </c:pt>
                <c:pt idx="1264">
                  <c:v>1540.2360313793931</c:v>
                </c:pt>
                <c:pt idx="1265">
                  <c:v>1539.9195701293932</c:v>
                </c:pt>
                <c:pt idx="1266">
                  <c:v>1539.6020539343931</c:v>
                </c:pt>
                <c:pt idx="1267">
                  <c:v>1539.2826998581431</c:v>
                </c:pt>
                <c:pt idx="1268">
                  <c:v>1538.9623006906431</c:v>
                </c:pt>
                <c:pt idx="1269">
                  <c:v>1538.640655270643</c:v>
                </c:pt>
                <c:pt idx="1270">
                  <c:v>1538.317829715643</c:v>
                </c:pt>
                <c:pt idx="1271">
                  <c:v>1537.9941561581431</c:v>
                </c:pt>
                <c:pt idx="1272">
                  <c:v>1537.6689366506432</c:v>
                </c:pt>
                <c:pt idx="1273">
                  <c:v>1537.3423960406433</c:v>
                </c:pt>
                <c:pt idx="1274">
                  <c:v>1537.0144095781434</c:v>
                </c:pt>
                <c:pt idx="1275">
                  <c:v>1536.6848599981433</c:v>
                </c:pt>
                <c:pt idx="1276">
                  <c:v>1536.3536537381433</c:v>
                </c:pt>
                <c:pt idx="1277">
                  <c:v>1536.0207196906433</c:v>
                </c:pt>
                <c:pt idx="1278">
                  <c:v>1535.6856688268933</c:v>
                </c:pt>
                <c:pt idx="1279">
                  <c:v>1535.3487872956432</c:v>
                </c:pt>
                <c:pt idx="1280">
                  <c:v>1535.0100151568931</c:v>
                </c:pt>
                <c:pt idx="1281">
                  <c:v>1534.6689301568931</c:v>
                </c:pt>
                <c:pt idx="1282">
                  <c:v>1534.325768906893</c:v>
                </c:pt>
                <c:pt idx="1283">
                  <c:v>1533.9797257018929</c:v>
                </c:pt>
                <c:pt idx="1284">
                  <c:v>1533.6313778968929</c:v>
                </c:pt>
                <c:pt idx="1285">
                  <c:v>1533.2806353118929</c:v>
                </c:pt>
                <c:pt idx="1286">
                  <c:v>1532.9267253118928</c:v>
                </c:pt>
                <c:pt idx="1287">
                  <c:v>1532.5699477993928</c:v>
                </c:pt>
                <c:pt idx="1288">
                  <c:v>1532.2106288931429</c:v>
                </c:pt>
                <c:pt idx="1289">
                  <c:v>1531.848397215643</c:v>
                </c:pt>
                <c:pt idx="1290">
                  <c:v>1531.4832439106431</c:v>
                </c:pt>
                <c:pt idx="1291">
                  <c:v>1531.1155378606431</c:v>
                </c:pt>
                <c:pt idx="1292">
                  <c:v>1530.744945400643</c:v>
                </c:pt>
                <c:pt idx="1293">
                  <c:v>1530.371892160643</c:v>
                </c:pt>
                <c:pt idx="1294">
                  <c:v>1529.9960951556429</c:v>
                </c:pt>
                <c:pt idx="1295">
                  <c:v>1529.6180405131429</c:v>
                </c:pt>
                <c:pt idx="1296">
                  <c:v>1529.237856880643</c:v>
                </c:pt>
                <c:pt idx="1297">
                  <c:v>1528.8552966556429</c:v>
                </c:pt>
                <c:pt idx="1298">
                  <c:v>1528.4708654056428</c:v>
                </c:pt>
                <c:pt idx="1299">
                  <c:v>1528.0846956931427</c:v>
                </c:pt>
                <c:pt idx="1300">
                  <c:v>1527.6969339681427</c:v>
                </c:pt>
                <c:pt idx="1301">
                  <c:v>1527.3081221243926</c:v>
                </c:pt>
                <c:pt idx="1302">
                  <c:v>1526.9176498118927</c:v>
                </c:pt>
                <c:pt idx="1303">
                  <c:v>1526.5264516831428</c:v>
                </c:pt>
                <c:pt idx="1304">
                  <c:v>1526.1346824031427</c:v>
                </c:pt>
                <c:pt idx="1305">
                  <c:v>1525.7420840431428</c:v>
                </c:pt>
                <c:pt idx="1306">
                  <c:v>1525.3495403281427</c:v>
                </c:pt>
                <c:pt idx="1307">
                  <c:v>1524.9563527731427</c:v>
                </c:pt>
                <c:pt idx="1308">
                  <c:v>1524.5633683481428</c:v>
                </c:pt>
                <c:pt idx="1309">
                  <c:v>1524.1702525281428</c:v>
                </c:pt>
                <c:pt idx="1310">
                  <c:v>1523.7770577081428</c:v>
                </c:pt>
                <c:pt idx="1311">
                  <c:v>1523.3842239581427</c:v>
                </c:pt>
                <c:pt idx="1312">
                  <c:v>1522.9913946806428</c:v>
                </c:pt>
                <c:pt idx="1313">
                  <c:v>1522.5985881181427</c:v>
                </c:pt>
                <c:pt idx="1314">
                  <c:v>1522.2058012743928</c:v>
                </c:pt>
                <c:pt idx="1315">
                  <c:v>1521.8134043681428</c:v>
                </c:pt>
                <c:pt idx="1316">
                  <c:v>1521.4205696618928</c:v>
                </c:pt>
                <c:pt idx="1317">
                  <c:v>1521.0276501593928</c:v>
                </c:pt>
                <c:pt idx="1318">
                  <c:v>1520.6342137768929</c:v>
                </c:pt>
                <c:pt idx="1319">
                  <c:v>1520.241025896893</c:v>
                </c:pt>
                <c:pt idx="1320">
                  <c:v>1519.846885578143</c:v>
                </c:pt>
                <c:pt idx="1321">
                  <c:v>1519.452987853143</c:v>
                </c:pt>
                <c:pt idx="1322">
                  <c:v>1519.0585599431429</c:v>
                </c:pt>
                <c:pt idx="1323">
                  <c:v>1518.664037518143</c:v>
                </c:pt>
                <c:pt idx="1324">
                  <c:v>1518.269074543143</c:v>
                </c:pt>
                <c:pt idx="1325">
                  <c:v>1517.8737378431431</c:v>
                </c:pt>
                <c:pt idx="1326">
                  <c:v>1517.478102905643</c:v>
                </c:pt>
                <c:pt idx="1327">
                  <c:v>1517.0818453618931</c:v>
                </c:pt>
                <c:pt idx="1328">
                  <c:v>1516.6850379218931</c:v>
                </c:pt>
                <c:pt idx="1329">
                  <c:v>1516.2881474018932</c:v>
                </c:pt>
                <c:pt idx="1330">
                  <c:v>1515.891230841893</c:v>
                </c:pt>
                <c:pt idx="1331">
                  <c:v>1515.4935339268932</c:v>
                </c:pt>
                <c:pt idx="1332">
                  <c:v>1515.0958842268931</c:v>
                </c:pt>
                <c:pt idx="1333">
                  <c:v>1514.6974867168931</c:v>
                </c:pt>
                <c:pt idx="1334">
                  <c:v>1514.2987203656432</c:v>
                </c:pt>
                <c:pt idx="1335">
                  <c:v>1513.8995365831431</c:v>
                </c:pt>
                <c:pt idx="1336">
                  <c:v>1513.4994690831431</c:v>
                </c:pt>
                <c:pt idx="1337">
                  <c:v>1513.0988376018931</c:v>
                </c:pt>
                <c:pt idx="1338">
                  <c:v>1512.699158561893</c:v>
                </c:pt>
              </c:numCache>
            </c:numRef>
          </c:yVal>
          <c:smooth val="0"/>
        </c:ser>
        <c:ser>
          <c:idx val="3"/>
          <c:order val="3"/>
          <c:tx>
            <c:v>I_Autodyn</c:v>
          </c:tx>
          <c:spPr>
            <a:ln w="19050">
              <a:solidFill>
                <a:srgbClr val="FF3300"/>
              </a:solidFill>
              <a:prstDash val="sysDash"/>
            </a:ln>
          </c:spPr>
          <c:marker>
            <c:symbol val="none"/>
          </c:marker>
          <c:xVal>
            <c:numRef>
              <c:f>'Guage 01'!$G$2:$G$1899</c:f>
              <c:numCache>
                <c:formatCode>General</c:formatCode>
                <c:ptCount val="1898"/>
                <c:pt idx="0">
                  <c:v>1.329</c:v>
                </c:pt>
                <c:pt idx="1">
                  <c:v>1.3371175000000002</c:v>
                </c:pt>
                <c:pt idx="2">
                  <c:v>1.3397525000000001</c:v>
                </c:pt>
                <c:pt idx="3">
                  <c:v>1.3426499999999999</c:v>
                </c:pt>
                <c:pt idx="4">
                  <c:v>1.3458375</c:v>
                </c:pt>
                <c:pt idx="5">
                  <c:v>1.3493424999999999</c:v>
                </c:pt>
                <c:pt idx="6">
                  <c:v>1.3532</c:v>
                </c:pt>
                <c:pt idx="7">
                  <c:v>1.35744</c:v>
                </c:pt>
                <c:pt idx="8">
                  <c:v>1.3620075</c:v>
                </c:pt>
                <c:pt idx="9">
                  <c:v>1.3665925000000001</c:v>
                </c:pt>
                <c:pt idx="10">
                  <c:v>1.3711674999999999</c:v>
                </c:pt>
                <c:pt idx="11">
                  <c:v>1.3757174999999999</c:v>
                </c:pt>
                <c:pt idx="12">
                  <c:v>1.380355</c:v>
                </c:pt>
                <c:pt idx="13">
                  <c:v>1.3849749999999998</c:v>
                </c:pt>
                <c:pt idx="14">
                  <c:v>1.38957</c:v>
                </c:pt>
                <c:pt idx="15">
                  <c:v>1.394075</c:v>
                </c:pt>
                <c:pt idx="16">
                  <c:v>1.3985675</c:v>
                </c:pt>
                <c:pt idx="17">
                  <c:v>1.4030175</c:v>
                </c:pt>
                <c:pt idx="18">
                  <c:v>1.40737</c:v>
                </c:pt>
                <c:pt idx="19">
                  <c:v>1.41171</c:v>
                </c:pt>
                <c:pt idx="20">
                  <c:v>1.416015</c:v>
                </c:pt>
                <c:pt idx="21">
                  <c:v>1.4205075</c:v>
                </c:pt>
                <c:pt idx="22">
                  <c:v>1.42523</c:v>
                </c:pt>
                <c:pt idx="23">
                  <c:v>1.4300225</c:v>
                </c:pt>
                <c:pt idx="24">
                  <c:v>1.4347525000000001</c:v>
                </c:pt>
                <c:pt idx="25">
                  <c:v>1.43957</c:v>
                </c:pt>
                <c:pt idx="26">
                  <c:v>1.4442675</c:v>
                </c:pt>
                <c:pt idx="27">
                  <c:v>1.4490025</c:v>
                </c:pt>
                <c:pt idx="28">
                  <c:v>1.4536775</c:v>
                </c:pt>
                <c:pt idx="29">
                  <c:v>1.45827</c:v>
                </c:pt>
                <c:pt idx="30">
                  <c:v>1.4628425</c:v>
                </c:pt>
                <c:pt idx="31">
                  <c:v>1.46733</c:v>
                </c:pt>
                <c:pt idx="32">
                  <c:v>1.4718175</c:v>
                </c:pt>
                <c:pt idx="33">
                  <c:v>1.4762725000000001</c:v>
                </c:pt>
                <c:pt idx="34">
                  <c:v>1.480715</c:v>
                </c:pt>
                <c:pt idx="35">
                  <c:v>1.4850775000000001</c:v>
                </c:pt>
                <c:pt idx="36">
                  <c:v>1.48935</c:v>
                </c:pt>
                <c:pt idx="37">
                  <c:v>1.4936024999999999</c:v>
                </c:pt>
                <c:pt idx="38">
                  <c:v>1.4980550000000001</c:v>
                </c:pt>
                <c:pt idx="39">
                  <c:v>1.5027925</c:v>
                </c:pt>
                <c:pt idx="40">
                  <c:v>1.5074874999999999</c:v>
                </c:pt>
                <c:pt idx="41">
                  <c:v>1.5122274999999998</c:v>
                </c:pt>
                <c:pt idx="42">
                  <c:v>1.5168775000000001</c:v>
                </c:pt>
                <c:pt idx="43">
                  <c:v>1.5215449999999999</c:v>
                </c:pt>
                <c:pt idx="44">
                  <c:v>1.5260925000000001</c:v>
                </c:pt>
                <c:pt idx="45">
                  <c:v>1.5306649999999999</c:v>
                </c:pt>
                <c:pt idx="46">
                  <c:v>1.53511</c:v>
                </c:pt>
                <c:pt idx="47">
                  <c:v>1.53956</c:v>
                </c:pt>
                <c:pt idx="48">
                  <c:v>1.544</c:v>
                </c:pt>
                <c:pt idx="49">
                  <c:v>1.5483675000000001</c:v>
                </c:pt>
                <c:pt idx="50">
                  <c:v>1.5527600000000001</c:v>
                </c:pt>
                <c:pt idx="51">
                  <c:v>1.5569975</c:v>
                </c:pt>
                <c:pt idx="52">
                  <c:v>1.5611349999999999</c:v>
                </c:pt>
                <c:pt idx="53">
                  <c:v>1.5653600000000001</c:v>
                </c:pt>
                <c:pt idx="54">
                  <c:v>1.5698699999999999</c:v>
                </c:pt>
                <c:pt idx="55">
                  <c:v>1.5744450000000001</c:v>
                </c:pt>
                <c:pt idx="56">
                  <c:v>1.57904</c:v>
                </c:pt>
                <c:pt idx="57">
                  <c:v>1.5835399999999999</c:v>
                </c:pt>
                <c:pt idx="58">
                  <c:v>1.5880675</c:v>
                </c:pt>
                <c:pt idx="59">
                  <c:v>1.5925274999999999</c:v>
                </c:pt>
                <c:pt idx="60">
                  <c:v>1.5969949999999999</c:v>
                </c:pt>
                <c:pt idx="61">
                  <c:v>1.6014275000000002</c:v>
                </c:pt>
                <c:pt idx="62">
                  <c:v>1.6058050000000001</c:v>
                </c:pt>
                <c:pt idx="63">
                  <c:v>1.61012</c:v>
                </c:pt>
                <c:pt idx="64">
                  <c:v>1.614465</c:v>
                </c:pt>
                <c:pt idx="65">
                  <c:v>1.6187875</c:v>
                </c:pt>
                <c:pt idx="66">
                  <c:v>1.6231475</c:v>
                </c:pt>
                <c:pt idx="67">
                  <c:v>1.6276675</c:v>
                </c:pt>
                <c:pt idx="68">
                  <c:v>1.6323099999999999</c:v>
                </c:pt>
                <c:pt idx="69">
                  <c:v>1.6369100000000001</c:v>
                </c:pt>
                <c:pt idx="70">
                  <c:v>1.6413875000000002</c:v>
                </c:pt>
                <c:pt idx="71">
                  <c:v>1.6457724999999999</c:v>
                </c:pt>
                <c:pt idx="72">
                  <c:v>1.6501625</c:v>
                </c:pt>
                <c:pt idx="73">
                  <c:v>1.6544574999999999</c:v>
                </c:pt>
                <c:pt idx="74">
                  <c:v>1.6587075</c:v>
                </c:pt>
                <c:pt idx="75">
                  <c:v>1.6629175</c:v>
                </c:pt>
                <c:pt idx="76">
                  <c:v>1.667125</c:v>
                </c:pt>
                <c:pt idx="77">
                  <c:v>1.6713425</c:v>
                </c:pt>
                <c:pt idx="78">
                  <c:v>1.6755675000000001</c:v>
                </c:pt>
                <c:pt idx="79">
                  <c:v>1.6797825</c:v>
                </c:pt>
                <c:pt idx="80">
                  <c:v>1.6840325</c:v>
                </c:pt>
                <c:pt idx="81">
                  <c:v>1.6883349999999999</c:v>
                </c:pt>
                <c:pt idx="82">
                  <c:v>1.6930099999999999</c:v>
                </c:pt>
                <c:pt idx="83">
                  <c:v>1.6978650000000002</c:v>
                </c:pt>
                <c:pt idx="84">
                  <c:v>1.7025775000000001</c:v>
                </c:pt>
                <c:pt idx="85">
                  <c:v>1.7071800000000001</c:v>
                </c:pt>
                <c:pt idx="86">
                  <c:v>1.7117275000000001</c:v>
                </c:pt>
                <c:pt idx="87">
                  <c:v>1.7161599999999999</c:v>
                </c:pt>
                <c:pt idx="88">
                  <c:v>1.72054</c:v>
                </c:pt>
                <c:pt idx="89">
                  <c:v>1.7248375</c:v>
                </c:pt>
                <c:pt idx="90">
                  <c:v>1.729095</c:v>
                </c:pt>
                <c:pt idx="91">
                  <c:v>1.7332775000000002</c:v>
                </c:pt>
                <c:pt idx="92">
                  <c:v>1.7374099999999999</c:v>
                </c:pt>
                <c:pt idx="93">
                  <c:v>1.7414974999999999</c:v>
                </c:pt>
                <c:pt idx="94">
                  <c:v>1.7456824999999998</c:v>
                </c:pt>
                <c:pt idx="95">
                  <c:v>1.7501499999999999</c:v>
                </c:pt>
                <c:pt idx="96">
                  <c:v>1.7548049999999999</c:v>
                </c:pt>
                <c:pt idx="97">
                  <c:v>1.7594249999999998</c:v>
                </c:pt>
                <c:pt idx="98">
                  <c:v>1.7640175</c:v>
                </c:pt>
                <c:pt idx="99">
                  <c:v>1.7686525000000002</c:v>
                </c:pt>
                <c:pt idx="100">
                  <c:v>1.773255</c:v>
                </c:pt>
                <c:pt idx="101">
                  <c:v>1.7778874999999998</c:v>
                </c:pt>
                <c:pt idx="102">
                  <c:v>1.7824799999999998</c:v>
                </c:pt>
                <c:pt idx="103">
                  <c:v>1.7871299999999999</c:v>
                </c:pt>
                <c:pt idx="104">
                  <c:v>1.7917274999999999</c:v>
                </c:pt>
                <c:pt idx="105">
                  <c:v>1.7964025000000001</c:v>
                </c:pt>
                <c:pt idx="106">
                  <c:v>1.8010675</c:v>
                </c:pt>
                <c:pt idx="107">
                  <c:v>1.8057400000000001</c:v>
                </c:pt>
                <c:pt idx="108">
                  <c:v>1.8105224999999998</c:v>
                </c:pt>
                <c:pt idx="109">
                  <c:v>1.8152275</c:v>
                </c:pt>
                <c:pt idx="110">
                  <c:v>1.8199574999999999</c:v>
                </c:pt>
                <c:pt idx="111">
                  <c:v>1.82456</c:v>
                </c:pt>
                <c:pt idx="112">
                  <c:v>1.82914</c:v>
                </c:pt>
                <c:pt idx="113">
                  <c:v>1.8336575000000002</c:v>
                </c:pt>
                <c:pt idx="114">
                  <c:v>1.83812</c:v>
                </c:pt>
                <c:pt idx="115">
                  <c:v>1.8425275000000001</c:v>
                </c:pt>
                <c:pt idx="116">
                  <c:v>1.8468925</c:v>
                </c:pt>
                <c:pt idx="117">
                  <c:v>1.8512175</c:v>
                </c:pt>
                <c:pt idx="118">
                  <c:v>1.8556550000000001</c:v>
                </c:pt>
                <c:pt idx="119">
                  <c:v>1.8603374999999998</c:v>
                </c:pt>
                <c:pt idx="120">
                  <c:v>1.8651850000000001</c:v>
                </c:pt>
                <c:pt idx="121">
                  <c:v>1.8699725</c:v>
                </c:pt>
                <c:pt idx="122">
                  <c:v>1.8748100000000001</c:v>
                </c:pt>
                <c:pt idx="123">
                  <c:v>1.8796025000000001</c:v>
                </c:pt>
                <c:pt idx="124">
                  <c:v>1.8843650000000001</c:v>
                </c:pt>
                <c:pt idx="125">
                  <c:v>1.8891725000000001</c:v>
                </c:pt>
                <c:pt idx="126">
                  <c:v>1.8939125000000001</c:v>
                </c:pt>
                <c:pt idx="127">
                  <c:v>1.898665</c:v>
                </c:pt>
                <c:pt idx="128">
                  <c:v>1.903365</c:v>
                </c:pt>
                <c:pt idx="129">
                  <c:v>1.9080250000000001</c:v>
                </c:pt>
                <c:pt idx="130">
                  <c:v>1.9126475000000001</c:v>
                </c:pt>
                <c:pt idx="131">
                  <c:v>1.9172399999999998</c:v>
                </c:pt>
                <c:pt idx="132">
                  <c:v>1.9220200000000001</c:v>
                </c:pt>
                <c:pt idx="133">
                  <c:v>1.9271799999999999</c:v>
                </c:pt>
                <c:pt idx="134">
                  <c:v>1.9325100000000002</c:v>
                </c:pt>
                <c:pt idx="135">
                  <c:v>1.9378675000000001</c:v>
                </c:pt>
                <c:pt idx="136">
                  <c:v>1.943235</c:v>
                </c:pt>
                <c:pt idx="137">
                  <c:v>1.9485275</c:v>
                </c:pt>
                <c:pt idx="138">
                  <c:v>1.9538825</c:v>
                </c:pt>
                <c:pt idx="139">
                  <c:v>1.9591375000000002</c:v>
                </c:pt>
                <c:pt idx="140">
                  <c:v>1.9644299999999999</c:v>
                </c:pt>
                <c:pt idx="141">
                  <c:v>1.9696525</c:v>
                </c:pt>
                <c:pt idx="142">
                  <c:v>1.9748475000000001</c:v>
                </c:pt>
                <c:pt idx="143">
                  <c:v>1.9800075000000001</c:v>
                </c:pt>
                <c:pt idx="144">
                  <c:v>1.9851750000000001</c:v>
                </c:pt>
                <c:pt idx="145">
                  <c:v>1.9903625</c:v>
                </c:pt>
                <c:pt idx="146">
                  <c:v>1.9954550000000002</c:v>
                </c:pt>
                <c:pt idx="147">
                  <c:v>2.0004975000000003</c:v>
                </c:pt>
                <c:pt idx="148">
                  <c:v>2.0054849999999997</c:v>
                </c:pt>
                <c:pt idx="149">
                  <c:v>2.0104175</c:v>
                </c:pt>
                <c:pt idx="150">
                  <c:v>2.0154125000000001</c:v>
                </c:pt>
                <c:pt idx="151">
                  <c:v>2.0206149999999998</c:v>
                </c:pt>
                <c:pt idx="152">
                  <c:v>2.0258875000000001</c:v>
                </c:pt>
                <c:pt idx="153">
                  <c:v>2.0311925</c:v>
                </c:pt>
                <c:pt idx="154">
                  <c:v>2.0363675000000003</c:v>
                </c:pt>
                <c:pt idx="155">
                  <c:v>2.0416299999999996</c:v>
                </c:pt>
                <c:pt idx="156">
                  <c:v>2.0467374999999999</c:v>
                </c:pt>
                <c:pt idx="157">
                  <c:v>2.0518774999999998</c:v>
                </c:pt>
                <c:pt idx="158">
                  <c:v>2.05688</c:v>
                </c:pt>
                <c:pt idx="159">
                  <c:v>2.0618775</c:v>
                </c:pt>
                <c:pt idx="160">
                  <c:v>2.0668099999999998</c:v>
                </c:pt>
                <c:pt idx="161">
                  <c:v>2.0717824999999999</c:v>
                </c:pt>
                <c:pt idx="162">
                  <c:v>2.0769150000000001</c:v>
                </c:pt>
                <c:pt idx="163">
                  <c:v>2.0823325000000001</c:v>
                </c:pt>
                <c:pt idx="164">
                  <c:v>2.0878524999999999</c:v>
                </c:pt>
                <c:pt idx="165">
                  <c:v>2.0932325000000001</c:v>
                </c:pt>
                <c:pt idx="166">
                  <c:v>2.0986125000000002</c:v>
                </c:pt>
                <c:pt idx="167">
                  <c:v>2.1038999999999999</c:v>
                </c:pt>
                <c:pt idx="168">
                  <c:v>2.1091950000000002</c:v>
                </c:pt>
                <c:pt idx="169">
                  <c:v>2.1143999999999998</c:v>
                </c:pt>
                <c:pt idx="170">
                  <c:v>2.1195575</c:v>
                </c:pt>
                <c:pt idx="171">
                  <c:v>2.1246424999999998</c:v>
                </c:pt>
                <c:pt idx="172">
                  <c:v>2.1298174999999997</c:v>
                </c:pt>
                <c:pt idx="173">
                  <c:v>2.1353124999999999</c:v>
                </c:pt>
                <c:pt idx="174">
                  <c:v>2.1409950000000002</c:v>
                </c:pt>
                <c:pt idx="175">
                  <c:v>2.1466525000000001</c:v>
                </c:pt>
                <c:pt idx="176">
                  <c:v>2.1522324999999998</c:v>
                </c:pt>
                <c:pt idx="177">
                  <c:v>2.1577850000000001</c:v>
                </c:pt>
                <c:pt idx="178">
                  <c:v>2.1632925000000003</c:v>
                </c:pt>
                <c:pt idx="179">
                  <c:v>2.1687175000000001</c:v>
                </c:pt>
                <c:pt idx="180">
                  <c:v>2.1741099999999998</c:v>
                </c:pt>
                <c:pt idx="181">
                  <c:v>2.1794199999999999</c:v>
                </c:pt>
                <c:pt idx="182">
                  <c:v>2.1848399999999999</c:v>
                </c:pt>
                <c:pt idx="183">
                  <c:v>2.1906724999999998</c:v>
                </c:pt>
                <c:pt idx="184">
                  <c:v>2.19651</c:v>
                </c:pt>
                <c:pt idx="185">
                  <c:v>2.2022699999999999</c:v>
                </c:pt>
                <c:pt idx="186">
                  <c:v>2.2081124999999999</c:v>
                </c:pt>
                <c:pt idx="187">
                  <c:v>2.2137950000000002</c:v>
                </c:pt>
                <c:pt idx="188">
                  <c:v>2.2194175</c:v>
                </c:pt>
                <c:pt idx="189">
                  <c:v>2.2249924999999999</c:v>
                </c:pt>
                <c:pt idx="190">
                  <c:v>2.2304949999999999</c:v>
                </c:pt>
                <c:pt idx="191">
                  <c:v>2.2360150000000001</c:v>
                </c:pt>
                <c:pt idx="192">
                  <c:v>2.2415050000000001</c:v>
                </c:pt>
                <c:pt idx="193">
                  <c:v>2.2470049999999997</c:v>
                </c:pt>
                <c:pt idx="194">
                  <c:v>2.25257</c:v>
                </c:pt>
                <c:pt idx="195">
                  <c:v>2.2583099999999998</c:v>
                </c:pt>
                <c:pt idx="196">
                  <c:v>2.2640349999999998</c:v>
                </c:pt>
                <c:pt idx="197">
                  <c:v>2.2696674999999997</c:v>
                </c:pt>
                <c:pt idx="198">
                  <c:v>2.2752499999999998</c:v>
                </c:pt>
                <c:pt idx="199">
                  <c:v>2.2807675000000001</c:v>
                </c:pt>
                <c:pt idx="200">
                  <c:v>2.2861800000000003</c:v>
                </c:pt>
                <c:pt idx="201">
                  <c:v>2.2915100000000002</c:v>
                </c:pt>
                <c:pt idx="202">
                  <c:v>2.2968800000000003</c:v>
                </c:pt>
                <c:pt idx="203">
                  <c:v>2.3022899999999997</c:v>
                </c:pt>
                <c:pt idx="204">
                  <c:v>2.3079375</c:v>
                </c:pt>
                <c:pt idx="205">
                  <c:v>2.31345</c:v>
                </c:pt>
                <c:pt idx="206">
                  <c:v>2.3189275</c:v>
                </c:pt>
                <c:pt idx="207">
                  <c:v>2.324325</c:v>
                </c:pt>
                <c:pt idx="208">
                  <c:v>2.3296450000000002</c:v>
                </c:pt>
                <c:pt idx="209">
                  <c:v>2.3348800000000001</c:v>
                </c:pt>
                <c:pt idx="210">
                  <c:v>2.3401675000000002</c:v>
                </c:pt>
                <c:pt idx="211">
                  <c:v>2.3456074999999998</c:v>
                </c:pt>
                <c:pt idx="212">
                  <c:v>2.3509899999999999</c:v>
                </c:pt>
                <c:pt idx="213">
                  <c:v>2.3563524999999998</c:v>
                </c:pt>
                <c:pt idx="214">
                  <c:v>2.3617224999999999</c:v>
                </c:pt>
                <c:pt idx="215">
                  <c:v>2.3670625000000003</c:v>
                </c:pt>
                <c:pt idx="216">
                  <c:v>2.3723174999999999</c:v>
                </c:pt>
                <c:pt idx="217">
                  <c:v>2.3775250000000003</c:v>
                </c:pt>
                <c:pt idx="218">
                  <c:v>2.3828300000000002</c:v>
                </c:pt>
                <c:pt idx="219">
                  <c:v>2.3882850000000002</c:v>
                </c:pt>
                <c:pt idx="220">
                  <c:v>2.3936774999999999</c:v>
                </c:pt>
                <c:pt idx="221">
                  <c:v>2.3990100000000001</c:v>
                </c:pt>
                <c:pt idx="222">
                  <c:v>2.4042874999999997</c:v>
                </c:pt>
                <c:pt idx="223">
                  <c:v>2.4095775000000001</c:v>
                </c:pt>
                <c:pt idx="224">
                  <c:v>2.4147849999999997</c:v>
                </c:pt>
                <c:pt idx="225">
                  <c:v>2.4200474999999999</c:v>
                </c:pt>
                <c:pt idx="226">
                  <c:v>2.4254950000000002</c:v>
                </c:pt>
                <c:pt idx="227">
                  <c:v>2.4308700000000001</c:v>
                </c:pt>
                <c:pt idx="228">
                  <c:v>2.4362075000000001</c:v>
                </c:pt>
                <c:pt idx="229">
                  <c:v>2.4414750000000001</c:v>
                </c:pt>
                <c:pt idx="230">
                  <c:v>2.4466725</c:v>
                </c:pt>
                <c:pt idx="231">
                  <c:v>2.4518225</c:v>
                </c:pt>
                <c:pt idx="232">
                  <c:v>2.4570400000000001</c:v>
                </c:pt>
                <c:pt idx="233">
                  <c:v>2.4621875000000002</c:v>
                </c:pt>
                <c:pt idx="234">
                  <c:v>2.4675500000000001</c:v>
                </c:pt>
                <c:pt idx="235">
                  <c:v>2.4727874999999999</c:v>
                </c:pt>
                <c:pt idx="236">
                  <c:v>2.4779675000000001</c:v>
                </c:pt>
                <c:pt idx="237">
                  <c:v>2.4830899999999998</c:v>
                </c:pt>
                <c:pt idx="238">
                  <c:v>2.4881449999999998</c:v>
                </c:pt>
                <c:pt idx="239">
                  <c:v>2.4932175000000001</c:v>
                </c:pt>
                <c:pt idx="240">
                  <c:v>2.4982700000000002</c:v>
                </c:pt>
                <c:pt idx="241">
                  <c:v>2.5034000000000001</c:v>
                </c:pt>
                <c:pt idx="242">
                  <c:v>2.5085250000000001</c:v>
                </c:pt>
                <c:pt idx="243">
                  <c:v>2.5136249999999998</c:v>
                </c:pt>
                <c:pt idx="244">
                  <c:v>2.5186999999999999</c:v>
                </c:pt>
                <c:pt idx="245">
                  <c:v>2.5236499999999999</c:v>
                </c:pt>
                <c:pt idx="246">
                  <c:v>2.5286750000000002</c:v>
                </c:pt>
                <c:pt idx="247">
                  <c:v>2.5336250000000002</c:v>
                </c:pt>
                <c:pt idx="248">
                  <c:v>2.5385999999999997</c:v>
                </c:pt>
                <c:pt idx="249">
                  <c:v>2.54365</c:v>
                </c:pt>
                <c:pt idx="250">
                  <c:v>2.5486499999999999</c:v>
                </c:pt>
                <c:pt idx="251">
                  <c:v>2.5535999999999999</c:v>
                </c:pt>
                <c:pt idx="252">
                  <c:v>2.5585249999999999</c:v>
                </c:pt>
                <c:pt idx="253">
                  <c:v>2.56345</c:v>
                </c:pt>
                <c:pt idx="254">
                  <c:v>2.5683250000000002</c:v>
                </c:pt>
                <c:pt idx="255">
                  <c:v>2.57335</c:v>
                </c:pt>
                <c:pt idx="256">
                  <c:v>2.578325</c:v>
                </c:pt>
                <c:pt idx="257">
                  <c:v>2.58325</c:v>
                </c:pt>
                <c:pt idx="258">
                  <c:v>2.5881500000000002</c:v>
                </c:pt>
                <c:pt idx="259">
                  <c:v>2.5930749999999998</c:v>
                </c:pt>
                <c:pt idx="260">
                  <c:v>2.597925</c:v>
                </c:pt>
                <c:pt idx="261">
                  <c:v>2.602875</c:v>
                </c:pt>
                <c:pt idx="262">
                  <c:v>2.6078250000000001</c:v>
                </c:pt>
                <c:pt idx="263">
                  <c:v>2.6127000000000002</c:v>
                </c:pt>
                <c:pt idx="264">
                  <c:v>2.617575</c:v>
                </c:pt>
                <c:pt idx="265">
                  <c:v>2.6224999999999996</c:v>
                </c:pt>
                <c:pt idx="266">
                  <c:v>2.6273500000000003</c:v>
                </c:pt>
                <c:pt idx="267">
                  <c:v>2.6322999999999999</c:v>
                </c:pt>
                <c:pt idx="268">
                  <c:v>2.6372249999999999</c:v>
                </c:pt>
                <c:pt idx="269">
                  <c:v>2.6421000000000001</c:v>
                </c:pt>
                <c:pt idx="270">
                  <c:v>2.6469749999999999</c:v>
                </c:pt>
                <c:pt idx="271">
                  <c:v>2.65185</c:v>
                </c:pt>
                <c:pt idx="272">
                  <c:v>2.6566749999999999</c:v>
                </c:pt>
                <c:pt idx="273">
                  <c:v>2.6616999999999997</c:v>
                </c:pt>
                <c:pt idx="274">
                  <c:v>2.6666249999999998</c:v>
                </c:pt>
                <c:pt idx="275">
                  <c:v>2.6715</c:v>
                </c:pt>
                <c:pt idx="276">
                  <c:v>2.6763499999999998</c:v>
                </c:pt>
                <c:pt idx="277">
                  <c:v>2.6812499999999999</c:v>
                </c:pt>
                <c:pt idx="278">
                  <c:v>2.6861000000000002</c:v>
                </c:pt>
                <c:pt idx="279">
                  <c:v>2.6910250000000002</c:v>
                </c:pt>
                <c:pt idx="280">
                  <c:v>2.6959</c:v>
                </c:pt>
                <c:pt idx="281">
                  <c:v>2.7007750000000001</c:v>
                </c:pt>
                <c:pt idx="282">
                  <c:v>2.7057000000000002</c:v>
                </c:pt>
                <c:pt idx="283">
                  <c:v>2.71055</c:v>
                </c:pt>
                <c:pt idx="284">
                  <c:v>2.7155</c:v>
                </c:pt>
                <c:pt idx="285">
                  <c:v>2.7203999999999997</c:v>
                </c:pt>
                <c:pt idx="286">
                  <c:v>2.72525</c:v>
                </c:pt>
                <c:pt idx="287">
                  <c:v>2.7302</c:v>
                </c:pt>
                <c:pt idx="288">
                  <c:v>2.7350750000000001</c:v>
                </c:pt>
                <c:pt idx="289">
                  <c:v>2.7400500000000001</c:v>
                </c:pt>
                <c:pt idx="290">
                  <c:v>2.7449749999999997</c:v>
                </c:pt>
                <c:pt idx="291">
                  <c:v>2.7498499999999999</c:v>
                </c:pt>
                <c:pt idx="292">
                  <c:v>2.7548499999999998</c:v>
                </c:pt>
                <c:pt idx="293">
                  <c:v>2.7598749999999996</c:v>
                </c:pt>
                <c:pt idx="294">
                  <c:v>2.7648999999999999</c:v>
                </c:pt>
                <c:pt idx="295">
                  <c:v>2.7698499999999999</c:v>
                </c:pt>
                <c:pt idx="296">
                  <c:v>2.7747250000000001</c:v>
                </c:pt>
                <c:pt idx="297">
                  <c:v>2.7797999999999998</c:v>
                </c:pt>
                <c:pt idx="298">
                  <c:v>2.78485</c:v>
                </c:pt>
                <c:pt idx="299">
                  <c:v>2.7898749999999999</c:v>
                </c:pt>
                <c:pt idx="300">
                  <c:v>2.7947500000000001</c:v>
                </c:pt>
                <c:pt idx="301">
                  <c:v>2.7995000000000001</c:v>
                </c:pt>
                <c:pt idx="302">
                  <c:v>2.8041499999999999</c:v>
                </c:pt>
                <c:pt idx="303">
                  <c:v>2.8088500000000001</c:v>
                </c:pt>
                <c:pt idx="304">
                  <c:v>2.8137499999999998</c:v>
                </c:pt>
                <c:pt idx="305">
                  <c:v>2.8187500000000001</c:v>
                </c:pt>
                <c:pt idx="306">
                  <c:v>2.8237000000000001</c:v>
                </c:pt>
                <c:pt idx="307">
                  <c:v>2.8286750000000001</c:v>
                </c:pt>
                <c:pt idx="308">
                  <c:v>2.8336749999999999</c:v>
                </c:pt>
                <c:pt idx="309">
                  <c:v>2.8383750000000001</c:v>
                </c:pt>
                <c:pt idx="310">
                  <c:v>2.8428749999999998</c:v>
                </c:pt>
                <c:pt idx="311">
                  <c:v>2.847375</c:v>
                </c:pt>
                <c:pt idx="312">
                  <c:v>2.8521000000000001</c:v>
                </c:pt>
                <c:pt idx="313">
                  <c:v>2.8566749999999996</c:v>
                </c:pt>
                <c:pt idx="314">
                  <c:v>2.8613</c:v>
                </c:pt>
                <c:pt idx="315">
                  <c:v>2.8659750000000002</c:v>
                </c:pt>
                <c:pt idx="316">
                  <c:v>2.8706499999999999</c:v>
                </c:pt>
                <c:pt idx="317">
                  <c:v>2.8756249999999999</c:v>
                </c:pt>
                <c:pt idx="318">
                  <c:v>2.8804750000000001</c:v>
                </c:pt>
                <c:pt idx="319">
                  <c:v>2.8851749999999998</c:v>
                </c:pt>
                <c:pt idx="320">
                  <c:v>2.88985</c:v>
                </c:pt>
                <c:pt idx="321">
                  <c:v>2.8943750000000001</c:v>
                </c:pt>
                <c:pt idx="322">
                  <c:v>2.8985250000000002</c:v>
                </c:pt>
                <c:pt idx="323">
                  <c:v>2.9027250000000002</c:v>
                </c:pt>
                <c:pt idx="324">
                  <c:v>2.9071750000000001</c:v>
                </c:pt>
                <c:pt idx="325">
                  <c:v>2.9120500000000002</c:v>
                </c:pt>
                <c:pt idx="326">
                  <c:v>2.9171499999999999</c:v>
                </c:pt>
                <c:pt idx="327">
                  <c:v>2.9222000000000001</c:v>
                </c:pt>
                <c:pt idx="328">
                  <c:v>2.9270499999999999</c:v>
                </c:pt>
                <c:pt idx="329">
                  <c:v>2.9317250000000001</c:v>
                </c:pt>
                <c:pt idx="330">
                  <c:v>2.9364250000000003</c:v>
                </c:pt>
                <c:pt idx="331">
                  <c:v>2.9411749999999999</c:v>
                </c:pt>
                <c:pt idx="332">
                  <c:v>2.9456250000000002</c:v>
                </c:pt>
                <c:pt idx="333">
                  <c:v>2.9500500000000001</c:v>
                </c:pt>
                <c:pt idx="334">
                  <c:v>2.9543249999999999</c:v>
                </c:pt>
                <c:pt idx="335">
                  <c:v>2.9587750000000002</c:v>
                </c:pt>
                <c:pt idx="336">
                  <c:v>2.963425</c:v>
                </c:pt>
                <c:pt idx="337">
                  <c:v>2.9683250000000001</c:v>
                </c:pt>
                <c:pt idx="338">
                  <c:v>2.9734250000000002</c:v>
                </c:pt>
                <c:pt idx="339">
                  <c:v>2.9784250000000001</c:v>
                </c:pt>
                <c:pt idx="340">
                  <c:v>2.9830000000000001</c:v>
                </c:pt>
                <c:pt idx="341">
                  <c:v>2.9874999999999998</c:v>
                </c:pt>
                <c:pt idx="342">
                  <c:v>2.9917750000000001</c:v>
                </c:pt>
                <c:pt idx="343">
                  <c:v>2.996375</c:v>
                </c:pt>
                <c:pt idx="344">
                  <c:v>3.0012500000000002</c:v>
                </c:pt>
                <c:pt idx="345">
                  <c:v>3.0062249999999997</c:v>
                </c:pt>
                <c:pt idx="346">
                  <c:v>3.0113750000000001</c:v>
                </c:pt>
                <c:pt idx="347">
                  <c:v>3.0165000000000002</c:v>
                </c:pt>
                <c:pt idx="348">
                  <c:v>3.021525</c:v>
                </c:pt>
                <c:pt idx="349">
                  <c:v>3.0263</c:v>
                </c:pt>
                <c:pt idx="350">
                  <c:v>3.0312250000000001</c:v>
                </c:pt>
                <c:pt idx="351">
                  <c:v>3.0359000000000003</c:v>
                </c:pt>
                <c:pt idx="352">
                  <c:v>3.040375</c:v>
                </c:pt>
                <c:pt idx="353">
                  <c:v>3.04495</c:v>
                </c:pt>
                <c:pt idx="354">
                  <c:v>3.04975</c:v>
                </c:pt>
                <c:pt idx="355">
                  <c:v>3.0548999999999999</c:v>
                </c:pt>
                <c:pt idx="356">
                  <c:v>3.0600499999999999</c:v>
                </c:pt>
                <c:pt idx="357">
                  <c:v>3.0649999999999999</c:v>
                </c:pt>
                <c:pt idx="358">
                  <c:v>3.0700249999999998</c:v>
                </c:pt>
                <c:pt idx="359">
                  <c:v>3.0747499999999999</c:v>
                </c:pt>
                <c:pt idx="360">
                  <c:v>3.0796000000000001</c:v>
                </c:pt>
                <c:pt idx="361">
                  <c:v>3.0845750000000001</c:v>
                </c:pt>
                <c:pt idx="362">
                  <c:v>3.08975</c:v>
                </c:pt>
                <c:pt idx="363">
                  <c:v>3.0949</c:v>
                </c:pt>
                <c:pt idx="364">
                  <c:v>3.0999750000000001</c:v>
                </c:pt>
                <c:pt idx="365">
                  <c:v>3.1050500000000003</c:v>
                </c:pt>
                <c:pt idx="366">
                  <c:v>3.1100499999999998</c:v>
                </c:pt>
                <c:pt idx="367">
                  <c:v>3.1150500000000001</c:v>
                </c:pt>
                <c:pt idx="368">
                  <c:v>3.1200749999999999</c:v>
                </c:pt>
                <c:pt idx="369">
                  <c:v>3.1250499999999999</c:v>
                </c:pt>
                <c:pt idx="370">
                  <c:v>3.1303249999999996</c:v>
                </c:pt>
                <c:pt idx="371">
                  <c:v>3.1354500000000001</c:v>
                </c:pt>
                <c:pt idx="372">
                  <c:v>3.1405500000000002</c:v>
                </c:pt>
                <c:pt idx="373">
                  <c:v>3.1456</c:v>
                </c:pt>
                <c:pt idx="374">
                  <c:v>3.1506750000000001</c:v>
                </c:pt>
                <c:pt idx="375">
                  <c:v>3.1557750000000002</c:v>
                </c:pt>
                <c:pt idx="376">
                  <c:v>3.1608499999999999</c:v>
                </c:pt>
                <c:pt idx="377">
                  <c:v>3.16615</c:v>
                </c:pt>
                <c:pt idx="378">
                  <c:v>3.171475</c:v>
                </c:pt>
                <c:pt idx="379">
                  <c:v>3.1767249999999998</c:v>
                </c:pt>
                <c:pt idx="380">
                  <c:v>3.1819250000000001</c:v>
                </c:pt>
                <c:pt idx="381">
                  <c:v>3.1871499999999999</c:v>
                </c:pt>
                <c:pt idx="382">
                  <c:v>3.1924000000000001</c:v>
                </c:pt>
                <c:pt idx="383">
                  <c:v>3.1979000000000002</c:v>
                </c:pt>
                <c:pt idx="384">
                  <c:v>3.2033499999999999</c:v>
                </c:pt>
                <c:pt idx="385">
                  <c:v>3.208825</c:v>
                </c:pt>
                <c:pt idx="386">
                  <c:v>3.2142249999999999</c:v>
                </c:pt>
                <c:pt idx="387">
                  <c:v>3.2196000000000002</c:v>
                </c:pt>
                <c:pt idx="388">
                  <c:v>3.2249750000000001</c:v>
                </c:pt>
                <c:pt idx="389">
                  <c:v>3.2302999999999997</c:v>
                </c:pt>
                <c:pt idx="390">
                  <c:v>3.235525</c:v>
                </c:pt>
                <c:pt idx="391">
                  <c:v>3.2409750000000002</c:v>
                </c:pt>
                <c:pt idx="392">
                  <c:v>3.2466250000000003</c:v>
                </c:pt>
                <c:pt idx="393">
                  <c:v>3.2522000000000002</c:v>
                </c:pt>
                <c:pt idx="394">
                  <c:v>3.2576000000000001</c:v>
                </c:pt>
                <c:pt idx="395">
                  <c:v>3.2629999999999999</c:v>
                </c:pt>
                <c:pt idx="396">
                  <c:v>3.2682999999999995</c:v>
                </c:pt>
                <c:pt idx="397">
                  <c:v>3.2736750000000003</c:v>
                </c:pt>
                <c:pt idx="398">
                  <c:v>3.279175</c:v>
                </c:pt>
                <c:pt idx="399">
                  <c:v>3.2848500000000005</c:v>
                </c:pt>
                <c:pt idx="400">
                  <c:v>3.2904999999999998</c:v>
                </c:pt>
                <c:pt idx="401">
                  <c:v>3.296125</c:v>
                </c:pt>
                <c:pt idx="402">
                  <c:v>3.3015250000000003</c:v>
                </c:pt>
                <c:pt idx="403">
                  <c:v>3.3069250000000001</c:v>
                </c:pt>
                <c:pt idx="404">
                  <c:v>3.3124500000000001</c:v>
                </c:pt>
                <c:pt idx="405">
                  <c:v>3.3182999999999998</c:v>
                </c:pt>
                <c:pt idx="406">
                  <c:v>3.3244750000000005</c:v>
                </c:pt>
                <c:pt idx="407">
                  <c:v>3.3301999999999996</c:v>
                </c:pt>
                <c:pt idx="408">
                  <c:v>3.3357999999999999</c:v>
                </c:pt>
                <c:pt idx="409">
                  <c:v>3.3413499999999998</c:v>
                </c:pt>
                <c:pt idx="410">
                  <c:v>3.3471250000000001</c:v>
                </c:pt>
                <c:pt idx="411">
                  <c:v>3.3532500000000001</c:v>
                </c:pt>
                <c:pt idx="412">
                  <c:v>3.3591999999999995</c:v>
                </c:pt>
                <c:pt idx="413">
                  <c:v>3.3650500000000001</c:v>
                </c:pt>
                <c:pt idx="414">
                  <c:v>3.3708750000000003</c:v>
                </c:pt>
                <c:pt idx="415">
                  <c:v>3.3768750000000001</c:v>
                </c:pt>
                <c:pt idx="416">
                  <c:v>3.3830749999999998</c:v>
                </c:pt>
                <c:pt idx="417">
                  <c:v>3.3889250000000004</c:v>
                </c:pt>
                <c:pt idx="418">
                  <c:v>3.3948749999999999</c:v>
                </c:pt>
                <c:pt idx="419">
                  <c:v>3.401125</c:v>
                </c:pt>
                <c:pt idx="420">
                  <c:v>3.4074</c:v>
                </c:pt>
                <c:pt idx="421">
                  <c:v>3.4137750000000002</c:v>
                </c:pt>
                <c:pt idx="422">
                  <c:v>3.42</c:v>
                </c:pt>
                <c:pt idx="423">
                  <c:v>3.4262000000000001</c:v>
                </c:pt>
                <c:pt idx="424">
                  <c:v>3.4326250000000003</c:v>
                </c:pt>
                <c:pt idx="425">
                  <c:v>3.4390999999999998</c:v>
                </c:pt>
                <c:pt idx="426">
                  <c:v>3.4457</c:v>
                </c:pt>
                <c:pt idx="427">
                  <c:v>3.4519500000000001</c:v>
                </c:pt>
                <c:pt idx="428">
                  <c:v>3.458825</c:v>
                </c:pt>
                <c:pt idx="429">
                  <c:v>3.46495</c:v>
                </c:pt>
                <c:pt idx="430">
                  <c:v>3.4716749999999998</c:v>
                </c:pt>
                <c:pt idx="431">
                  <c:v>3.4782000000000002</c:v>
                </c:pt>
                <c:pt idx="432">
                  <c:v>3.4840000000000004</c:v>
                </c:pt>
                <c:pt idx="433">
                  <c:v>3.4903749999999998</c:v>
                </c:pt>
                <c:pt idx="434">
                  <c:v>3.4967249999999996</c:v>
                </c:pt>
                <c:pt idx="435">
                  <c:v>3.5029749999999997</c:v>
                </c:pt>
                <c:pt idx="436">
                  <c:v>3.5089000000000001</c:v>
                </c:pt>
                <c:pt idx="437">
                  <c:v>3.5152250000000005</c:v>
                </c:pt>
                <c:pt idx="438">
                  <c:v>3.521725</c:v>
                </c:pt>
                <c:pt idx="439">
                  <c:v>3.5284000000000004</c:v>
                </c:pt>
                <c:pt idx="440">
                  <c:v>3.5353500000000002</c:v>
                </c:pt>
                <c:pt idx="441">
                  <c:v>3.5423250000000004</c:v>
                </c:pt>
                <c:pt idx="442">
                  <c:v>3.5488</c:v>
                </c:pt>
                <c:pt idx="443">
                  <c:v>3.5549749999999998</c:v>
                </c:pt>
                <c:pt idx="444">
                  <c:v>3.5606999999999998</c:v>
                </c:pt>
                <c:pt idx="445">
                  <c:v>3.5659499999999995</c:v>
                </c:pt>
                <c:pt idx="446">
                  <c:v>3.5711249999999999</c:v>
                </c:pt>
                <c:pt idx="447">
                  <c:v>3.57605</c:v>
                </c:pt>
                <c:pt idx="448">
                  <c:v>3.5809500000000001</c:v>
                </c:pt>
                <c:pt idx="449">
                  <c:v>3.5860749999999997</c:v>
                </c:pt>
                <c:pt idx="450">
                  <c:v>3.5914750000000004</c:v>
                </c:pt>
                <c:pt idx="451">
                  <c:v>3.5968750000000003</c:v>
                </c:pt>
                <c:pt idx="452">
                  <c:v>3.6018500000000002</c:v>
                </c:pt>
                <c:pt idx="453">
                  <c:v>3.605775</c:v>
                </c:pt>
                <c:pt idx="454">
                  <c:v>3.6100500000000002</c:v>
                </c:pt>
                <c:pt idx="455">
                  <c:v>3.6147749999999998</c:v>
                </c:pt>
                <c:pt idx="456">
                  <c:v>3.6196999999999999</c:v>
                </c:pt>
                <c:pt idx="457">
                  <c:v>3.6244999999999998</c:v>
                </c:pt>
                <c:pt idx="458">
                  <c:v>3.6293249999999997</c:v>
                </c:pt>
                <c:pt idx="459">
                  <c:v>3.6342249999999998</c:v>
                </c:pt>
                <c:pt idx="460">
                  <c:v>3.6390500000000001</c:v>
                </c:pt>
                <c:pt idx="461">
                  <c:v>3.6437999999999997</c:v>
                </c:pt>
                <c:pt idx="462">
                  <c:v>3.6487499999999997</c:v>
                </c:pt>
                <c:pt idx="463">
                  <c:v>3.6539250000000001</c:v>
                </c:pt>
                <c:pt idx="464">
                  <c:v>3.6591499999999999</c:v>
                </c:pt>
                <c:pt idx="465">
                  <c:v>3.6645749999999997</c:v>
                </c:pt>
                <c:pt idx="466">
                  <c:v>3.6698750000000002</c:v>
                </c:pt>
                <c:pt idx="467">
                  <c:v>3.6749249999999996</c:v>
                </c:pt>
                <c:pt idx="468">
                  <c:v>3.6800250000000001</c:v>
                </c:pt>
                <c:pt idx="469">
                  <c:v>3.6852999999999998</c:v>
                </c:pt>
                <c:pt idx="470">
                  <c:v>3.6907000000000001</c:v>
                </c:pt>
                <c:pt idx="471">
                  <c:v>3.6960250000000001</c:v>
                </c:pt>
                <c:pt idx="472">
                  <c:v>3.7016499999999999</c:v>
                </c:pt>
                <c:pt idx="473">
                  <c:v>3.7075249999999995</c:v>
                </c:pt>
                <c:pt idx="474">
                  <c:v>3.7137000000000002</c:v>
                </c:pt>
                <c:pt idx="475">
                  <c:v>3.7201999999999997</c:v>
                </c:pt>
                <c:pt idx="476">
                  <c:v>3.7268500000000002</c:v>
                </c:pt>
                <c:pt idx="477">
                  <c:v>3.7335500000000001</c:v>
                </c:pt>
                <c:pt idx="478">
                  <c:v>3.7404500000000001</c:v>
                </c:pt>
                <c:pt idx="479">
                  <c:v>3.747325</c:v>
                </c:pt>
                <c:pt idx="480">
                  <c:v>3.7539999999999996</c:v>
                </c:pt>
                <c:pt idx="481">
                  <c:v>3.7609499999999998</c:v>
                </c:pt>
                <c:pt idx="482">
                  <c:v>3.7677750000000003</c:v>
                </c:pt>
                <c:pt idx="483">
                  <c:v>3.7744</c:v>
                </c:pt>
                <c:pt idx="484">
                  <c:v>3.7810499999999996</c:v>
                </c:pt>
                <c:pt idx="485">
                  <c:v>3.7876250000000002</c:v>
                </c:pt>
                <c:pt idx="486">
                  <c:v>3.7942999999999998</c:v>
                </c:pt>
                <c:pt idx="487">
                  <c:v>3.8008250000000001</c:v>
                </c:pt>
                <c:pt idx="488">
                  <c:v>3.807175</c:v>
                </c:pt>
                <c:pt idx="489">
                  <c:v>3.8135750000000002</c:v>
                </c:pt>
                <c:pt idx="490">
                  <c:v>3.8199749999999999</c:v>
                </c:pt>
                <c:pt idx="491">
                  <c:v>3.8262499999999999</c:v>
                </c:pt>
                <c:pt idx="492">
                  <c:v>3.8322250000000002</c:v>
                </c:pt>
                <c:pt idx="493">
                  <c:v>3.8380249999999996</c:v>
                </c:pt>
                <c:pt idx="494">
                  <c:v>3.8437749999999999</c:v>
                </c:pt>
                <c:pt idx="495">
                  <c:v>3.84945</c:v>
                </c:pt>
                <c:pt idx="496">
                  <c:v>3.8551250000000001</c:v>
                </c:pt>
                <c:pt idx="497">
                  <c:v>3.8609999999999998</c:v>
                </c:pt>
                <c:pt idx="498">
                  <c:v>3.8670250000000004</c:v>
                </c:pt>
                <c:pt idx="499">
                  <c:v>3.8727749999999999</c:v>
                </c:pt>
                <c:pt idx="500">
                  <c:v>3.8782749999999999</c:v>
                </c:pt>
                <c:pt idx="501">
                  <c:v>3.8836750000000002</c:v>
                </c:pt>
                <c:pt idx="502">
                  <c:v>3.8891</c:v>
                </c:pt>
                <c:pt idx="503">
                  <c:v>3.8946500000000004</c:v>
                </c:pt>
                <c:pt idx="504">
                  <c:v>3.9003000000000001</c:v>
                </c:pt>
                <c:pt idx="505">
                  <c:v>3.9059999999999997</c:v>
                </c:pt>
                <c:pt idx="506">
                  <c:v>3.9119000000000002</c:v>
                </c:pt>
                <c:pt idx="507">
                  <c:v>3.9179749999999998</c:v>
                </c:pt>
                <c:pt idx="508">
                  <c:v>3.9241249999999996</c:v>
                </c:pt>
                <c:pt idx="509">
                  <c:v>3.9303499999999998</c:v>
                </c:pt>
                <c:pt idx="510">
                  <c:v>3.9367999999999999</c:v>
                </c:pt>
                <c:pt idx="511">
                  <c:v>3.9434999999999998</c:v>
                </c:pt>
                <c:pt idx="512">
                  <c:v>3.9503000000000004</c:v>
                </c:pt>
                <c:pt idx="513">
                  <c:v>3.9570750000000001</c:v>
                </c:pt>
                <c:pt idx="514">
                  <c:v>3.9638499999999999</c:v>
                </c:pt>
                <c:pt idx="515">
                  <c:v>3.9704499999999996</c:v>
                </c:pt>
                <c:pt idx="516">
                  <c:v>3.9770249999999998</c:v>
                </c:pt>
                <c:pt idx="517">
                  <c:v>3.984</c:v>
                </c:pt>
                <c:pt idx="518">
                  <c:v>3.9908999999999999</c:v>
                </c:pt>
                <c:pt idx="519">
                  <c:v>3.9979</c:v>
                </c:pt>
                <c:pt idx="520">
                  <c:v>4.0050500000000007</c:v>
                </c:pt>
                <c:pt idx="521">
                  <c:v>4.0123499999999996</c:v>
                </c:pt>
                <c:pt idx="522">
                  <c:v>4.0196999999999994</c:v>
                </c:pt>
                <c:pt idx="523">
                  <c:v>4.0272000000000006</c:v>
                </c:pt>
                <c:pt idx="524">
                  <c:v>4.0349250000000003</c:v>
                </c:pt>
                <c:pt idx="525">
                  <c:v>4.0431249999999999</c:v>
                </c:pt>
                <c:pt idx="526">
                  <c:v>4.0517249999999994</c:v>
                </c:pt>
                <c:pt idx="527">
                  <c:v>4.0605000000000002</c:v>
                </c:pt>
                <c:pt idx="528">
                  <c:v>4.06975</c:v>
                </c:pt>
                <c:pt idx="529">
                  <c:v>4.0796000000000001</c:v>
                </c:pt>
                <c:pt idx="530">
                  <c:v>4.0896249999999998</c:v>
                </c:pt>
                <c:pt idx="531">
                  <c:v>4.0999499999999998</c:v>
                </c:pt>
                <c:pt idx="532">
                  <c:v>4.1105750000000008</c:v>
                </c:pt>
                <c:pt idx="533">
                  <c:v>4.1215000000000002</c:v>
                </c:pt>
                <c:pt idx="534">
                  <c:v>4.1324750000000003</c:v>
                </c:pt>
                <c:pt idx="535">
                  <c:v>4.1435250000000003</c:v>
                </c:pt>
                <c:pt idx="536">
                  <c:v>4.1546000000000003</c:v>
                </c:pt>
                <c:pt idx="537">
                  <c:v>4.1657000000000002</c:v>
                </c:pt>
                <c:pt idx="538">
                  <c:v>4.176825</c:v>
                </c:pt>
                <c:pt idx="539">
                  <c:v>4.1879499999999998</c:v>
                </c:pt>
                <c:pt idx="540">
                  <c:v>4.1990749999999997</c:v>
                </c:pt>
                <c:pt idx="541">
                  <c:v>4.2102000000000004</c:v>
                </c:pt>
                <c:pt idx="542">
                  <c:v>4.2213000000000003</c:v>
                </c:pt>
                <c:pt idx="543">
                  <c:v>4.2323750000000002</c:v>
                </c:pt>
                <c:pt idx="544">
                  <c:v>4.2434000000000003</c:v>
                </c:pt>
                <c:pt idx="545">
                  <c:v>4.2543999999999995</c:v>
                </c:pt>
                <c:pt idx="546">
                  <c:v>4.2653249999999998</c:v>
                </c:pt>
                <c:pt idx="547">
                  <c:v>4.2762000000000002</c:v>
                </c:pt>
                <c:pt idx="548">
                  <c:v>4.2870249999999999</c:v>
                </c:pt>
                <c:pt idx="549">
                  <c:v>4.2978000000000005</c:v>
                </c:pt>
                <c:pt idx="550">
                  <c:v>4.3085500000000003</c:v>
                </c:pt>
                <c:pt idx="551">
                  <c:v>4.3192750000000002</c:v>
                </c:pt>
                <c:pt idx="552">
                  <c:v>4.3299750000000001</c:v>
                </c:pt>
                <c:pt idx="553">
                  <c:v>4.3406500000000001</c:v>
                </c:pt>
                <c:pt idx="554">
                  <c:v>4.3513000000000002</c:v>
                </c:pt>
                <c:pt idx="555">
                  <c:v>4.3619500000000002</c:v>
                </c:pt>
                <c:pt idx="556">
                  <c:v>4.3726250000000002</c:v>
                </c:pt>
                <c:pt idx="557">
                  <c:v>4.3832500000000003</c:v>
                </c:pt>
                <c:pt idx="558">
                  <c:v>4.3938749999999995</c:v>
                </c:pt>
                <c:pt idx="559">
                  <c:v>4.4044749999999997</c:v>
                </c:pt>
                <c:pt idx="560">
                  <c:v>4.4151000000000007</c:v>
                </c:pt>
                <c:pt idx="561">
                  <c:v>4.4257</c:v>
                </c:pt>
                <c:pt idx="562">
                  <c:v>4.4363250000000001</c:v>
                </c:pt>
                <c:pt idx="563">
                  <c:v>4.4469750000000001</c:v>
                </c:pt>
                <c:pt idx="564">
                  <c:v>4.4576250000000002</c:v>
                </c:pt>
                <c:pt idx="565">
                  <c:v>4.4682750000000002</c:v>
                </c:pt>
                <c:pt idx="566">
                  <c:v>4.4789750000000002</c:v>
                </c:pt>
                <c:pt idx="567">
                  <c:v>4.4896750000000001</c:v>
                </c:pt>
                <c:pt idx="568">
                  <c:v>4.5004</c:v>
                </c:pt>
                <c:pt idx="569">
                  <c:v>4.5111249999999998</c:v>
                </c:pt>
                <c:pt idx="570">
                  <c:v>4.5218500000000006</c:v>
                </c:pt>
                <c:pt idx="571">
                  <c:v>4.5325999999999995</c:v>
                </c:pt>
                <c:pt idx="572">
                  <c:v>4.5433500000000002</c:v>
                </c:pt>
                <c:pt idx="573">
                  <c:v>4.5541</c:v>
                </c:pt>
                <c:pt idx="574">
                  <c:v>4.5648749999999998</c:v>
                </c:pt>
                <c:pt idx="575">
                  <c:v>4.5756749999999995</c:v>
                </c:pt>
                <c:pt idx="576">
                  <c:v>4.5864750000000001</c:v>
                </c:pt>
                <c:pt idx="577">
                  <c:v>4.5972999999999997</c:v>
                </c:pt>
                <c:pt idx="578">
                  <c:v>4.6081500000000002</c:v>
                </c:pt>
                <c:pt idx="579">
                  <c:v>4.6189999999999998</c:v>
                </c:pt>
                <c:pt idx="580">
                  <c:v>4.6298250000000003</c:v>
                </c:pt>
                <c:pt idx="581">
                  <c:v>4.6406749999999999</c:v>
                </c:pt>
                <c:pt idx="582">
                  <c:v>4.6515000000000004</c:v>
                </c:pt>
                <c:pt idx="583">
                  <c:v>4.6623000000000001</c:v>
                </c:pt>
                <c:pt idx="584">
                  <c:v>4.6730749999999999</c:v>
                </c:pt>
                <c:pt idx="585">
                  <c:v>4.6838249999999997</c:v>
                </c:pt>
                <c:pt idx="586">
                  <c:v>4.6945500000000004</c:v>
                </c:pt>
                <c:pt idx="587">
                  <c:v>4.7052749999999994</c:v>
                </c:pt>
                <c:pt idx="588">
                  <c:v>4.7160250000000001</c:v>
                </c:pt>
                <c:pt idx="589">
                  <c:v>4.7267749999999999</c:v>
                </c:pt>
                <c:pt idx="590">
                  <c:v>4.7375249999999998</c:v>
                </c:pt>
                <c:pt idx="591">
                  <c:v>4.7482999999999995</c:v>
                </c:pt>
                <c:pt idx="592">
                  <c:v>4.7591000000000001</c:v>
                </c:pt>
                <c:pt idx="593">
                  <c:v>4.7698749999999999</c:v>
                </c:pt>
                <c:pt idx="594">
                  <c:v>4.7806500000000005</c:v>
                </c:pt>
                <c:pt idx="595">
                  <c:v>4.7913999999999994</c:v>
                </c:pt>
                <c:pt idx="596">
                  <c:v>4.8021750000000001</c:v>
                </c:pt>
                <c:pt idx="597">
                  <c:v>4.8129249999999999</c:v>
                </c:pt>
                <c:pt idx="598">
                  <c:v>4.8237000000000005</c:v>
                </c:pt>
                <c:pt idx="599">
                  <c:v>4.8345000000000002</c:v>
                </c:pt>
                <c:pt idx="600">
                  <c:v>4.8452500000000001</c:v>
                </c:pt>
                <c:pt idx="601">
                  <c:v>4.8559999999999999</c:v>
                </c:pt>
                <c:pt idx="602">
                  <c:v>4.8667250000000006</c:v>
                </c:pt>
                <c:pt idx="603">
                  <c:v>4.8774499999999996</c:v>
                </c:pt>
                <c:pt idx="604">
                  <c:v>4.8881750000000004</c:v>
                </c:pt>
                <c:pt idx="605">
                  <c:v>4.8989250000000002</c:v>
                </c:pt>
                <c:pt idx="606">
                  <c:v>4.9096500000000001</c:v>
                </c:pt>
                <c:pt idx="607">
                  <c:v>4.9203999999999999</c:v>
                </c:pt>
                <c:pt idx="608">
                  <c:v>4.9311499999999997</c:v>
                </c:pt>
                <c:pt idx="609">
                  <c:v>4.9419249999999995</c:v>
                </c:pt>
                <c:pt idx="610">
                  <c:v>4.9526500000000002</c:v>
                </c:pt>
                <c:pt idx="611">
                  <c:v>4.9633750000000001</c:v>
                </c:pt>
                <c:pt idx="612">
                  <c:v>4.9741</c:v>
                </c:pt>
                <c:pt idx="613">
                  <c:v>4.9848249999999998</c:v>
                </c:pt>
                <c:pt idx="614">
                  <c:v>4.9955499999999997</c:v>
                </c:pt>
                <c:pt idx="615">
                  <c:v>5.0063000000000004</c:v>
                </c:pt>
                <c:pt idx="616">
                  <c:v>5.0170500000000002</c:v>
                </c:pt>
                <c:pt idx="617">
                  <c:v>5.027825</c:v>
                </c:pt>
                <c:pt idx="618">
                  <c:v>5.0386249999999997</c:v>
                </c:pt>
                <c:pt idx="619">
                  <c:v>5.0494249999999994</c:v>
                </c:pt>
                <c:pt idx="620">
                  <c:v>5.0602499999999999</c:v>
                </c:pt>
                <c:pt idx="621">
                  <c:v>5.0710999999999995</c:v>
                </c:pt>
                <c:pt idx="622">
                  <c:v>5.081925</c:v>
                </c:pt>
                <c:pt idx="623">
                  <c:v>5.0927499999999997</c:v>
                </c:pt>
                <c:pt idx="624">
                  <c:v>5.1035750000000002</c:v>
                </c:pt>
                <c:pt idx="625">
                  <c:v>5.1143749999999999</c:v>
                </c:pt>
                <c:pt idx="626">
                  <c:v>5.1251749999999996</c:v>
                </c:pt>
                <c:pt idx="627">
                  <c:v>5.1359750000000002</c:v>
                </c:pt>
                <c:pt idx="628">
                  <c:v>5.1467999999999998</c:v>
                </c:pt>
                <c:pt idx="629">
                  <c:v>5.1576249999999995</c:v>
                </c:pt>
                <c:pt idx="630">
                  <c:v>5.168425</c:v>
                </c:pt>
                <c:pt idx="631">
                  <c:v>5.1792499999999997</c:v>
                </c:pt>
                <c:pt idx="632">
                  <c:v>5.19015</c:v>
                </c:pt>
                <c:pt idx="633">
                  <c:v>5.2010250000000005</c:v>
                </c:pt>
                <c:pt idx="634">
                  <c:v>5.2119</c:v>
                </c:pt>
                <c:pt idx="635">
                  <c:v>5.2227999999999994</c:v>
                </c:pt>
                <c:pt idx="636">
                  <c:v>5.2336999999999998</c:v>
                </c:pt>
                <c:pt idx="637">
                  <c:v>5.2446000000000002</c:v>
                </c:pt>
                <c:pt idx="638">
                  <c:v>5.2555249999999996</c:v>
                </c:pt>
                <c:pt idx="639">
                  <c:v>5.2664500000000007</c:v>
                </c:pt>
                <c:pt idx="640">
                  <c:v>5.2773750000000001</c:v>
                </c:pt>
                <c:pt idx="641">
                  <c:v>5.2883250000000004</c:v>
                </c:pt>
                <c:pt idx="642">
                  <c:v>5.2992999999999997</c:v>
                </c:pt>
                <c:pt idx="643">
                  <c:v>5.3102749999999999</c:v>
                </c:pt>
                <c:pt idx="644">
                  <c:v>5.321275</c:v>
                </c:pt>
                <c:pt idx="645">
                  <c:v>5.3322750000000001</c:v>
                </c:pt>
                <c:pt idx="646">
                  <c:v>5.3433000000000002</c:v>
                </c:pt>
                <c:pt idx="647">
                  <c:v>5.3543250000000002</c:v>
                </c:pt>
                <c:pt idx="648">
                  <c:v>5.3653750000000002</c:v>
                </c:pt>
                <c:pt idx="649">
                  <c:v>5.3764500000000002</c:v>
                </c:pt>
                <c:pt idx="650">
                  <c:v>5.3875250000000001</c:v>
                </c:pt>
                <c:pt idx="651">
                  <c:v>5.3986000000000001</c:v>
                </c:pt>
                <c:pt idx="652">
                  <c:v>5.4097</c:v>
                </c:pt>
                <c:pt idx="653">
                  <c:v>5.4207999999999998</c:v>
                </c:pt>
                <c:pt idx="654">
                  <c:v>5.4318999999999997</c:v>
                </c:pt>
                <c:pt idx="655">
                  <c:v>5.4430750000000003</c:v>
                </c:pt>
                <c:pt idx="656">
                  <c:v>5.45425</c:v>
                </c:pt>
                <c:pt idx="657">
                  <c:v>5.4654249999999998</c:v>
                </c:pt>
                <c:pt idx="658">
                  <c:v>5.4766500000000002</c:v>
                </c:pt>
                <c:pt idx="659">
                  <c:v>5.4878499999999999</c:v>
                </c:pt>
                <c:pt idx="660">
                  <c:v>5.4990999999999994</c:v>
                </c:pt>
                <c:pt idx="661">
                  <c:v>5.5103249999999999</c:v>
                </c:pt>
                <c:pt idx="662">
                  <c:v>5.5215750000000003</c:v>
                </c:pt>
                <c:pt idx="663">
                  <c:v>5.5328249999999999</c:v>
                </c:pt>
                <c:pt idx="664">
                  <c:v>5.5440999999999994</c:v>
                </c:pt>
                <c:pt idx="665">
                  <c:v>5.5553999999999997</c:v>
                </c:pt>
                <c:pt idx="666">
                  <c:v>5.5667</c:v>
                </c:pt>
                <c:pt idx="667">
                  <c:v>5.5780000000000003</c:v>
                </c:pt>
                <c:pt idx="668">
                  <c:v>5.5893749999999995</c:v>
                </c:pt>
                <c:pt idx="669">
                  <c:v>5.6007249999999997</c:v>
                </c:pt>
                <c:pt idx="670">
                  <c:v>5.6120999999999999</c:v>
                </c:pt>
                <c:pt idx="671">
                  <c:v>5.6234999999999999</c:v>
                </c:pt>
                <c:pt idx="672">
                  <c:v>5.6349</c:v>
                </c:pt>
                <c:pt idx="673">
                  <c:v>5.646325</c:v>
                </c:pt>
                <c:pt idx="674">
                  <c:v>5.6577500000000001</c:v>
                </c:pt>
                <c:pt idx="675">
                  <c:v>5.6692</c:v>
                </c:pt>
                <c:pt idx="676">
                  <c:v>5.680625</c:v>
                </c:pt>
                <c:pt idx="677">
                  <c:v>5.6920999999999999</c:v>
                </c:pt>
                <c:pt idx="678">
                  <c:v>5.7035750000000007</c:v>
                </c:pt>
                <c:pt idx="679">
                  <c:v>5.7150749999999997</c:v>
                </c:pt>
                <c:pt idx="680">
                  <c:v>5.7265999999999995</c:v>
                </c:pt>
                <c:pt idx="681">
                  <c:v>5.7381000000000002</c:v>
                </c:pt>
                <c:pt idx="682">
                  <c:v>5.749625</c:v>
                </c:pt>
                <c:pt idx="683">
                  <c:v>5.7611750000000006</c:v>
                </c:pt>
                <c:pt idx="684">
                  <c:v>5.7727000000000004</c:v>
                </c:pt>
                <c:pt idx="685">
                  <c:v>5.7842750000000001</c:v>
                </c:pt>
                <c:pt idx="686">
                  <c:v>5.7958500000000006</c:v>
                </c:pt>
                <c:pt idx="687">
                  <c:v>5.8074250000000003</c:v>
                </c:pt>
                <c:pt idx="688">
                  <c:v>5.819</c:v>
                </c:pt>
                <c:pt idx="689">
                  <c:v>5.8305999999999996</c:v>
                </c:pt>
                <c:pt idx="690">
                  <c:v>5.8422000000000001</c:v>
                </c:pt>
                <c:pt idx="691">
                  <c:v>5.8537999999999997</c:v>
                </c:pt>
                <c:pt idx="692">
                  <c:v>5.8654250000000001</c:v>
                </c:pt>
                <c:pt idx="693">
                  <c:v>5.8770500000000006</c:v>
                </c:pt>
                <c:pt idx="694">
                  <c:v>5.8886750000000001</c:v>
                </c:pt>
                <c:pt idx="695">
                  <c:v>5.9002999999999997</c:v>
                </c:pt>
                <c:pt idx="696">
                  <c:v>5.9119000000000002</c:v>
                </c:pt>
                <c:pt idx="697">
                  <c:v>5.9235250000000006</c:v>
                </c:pt>
                <c:pt idx="698">
                  <c:v>5.9351250000000002</c:v>
                </c:pt>
                <c:pt idx="699">
                  <c:v>5.9467499999999998</c:v>
                </c:pt>
                <c:pt idx="700">
                  <c:v>5.9583499999999994</c:v>
                </c:pt>
                <c:pt idx="701">
                  <c:v>5.9699499999999999</c:v>
                </c:pt>
                <c:pt idx="702">
                  <c:v>5.9815250000000004</c:v>
                </c:pt>
                <c:pt idx="703">
                  <c:v>5.993125</c:v>
                </c:pt>
                <c:pt idx="704">
                  <c:v>6.0047000000000006</c:v>
                </c:pt>
                <c:pt idx="705">
                  <c:v>6.0162500000000003</c:v>
                </c:pt>
                <c:pt idx="706">
                  <c:v>6.027825</c:v>
                </c:pt>
                <c:pt idx="707">
                  <c:v>6.0393750000000006</c:v>
                </c:pt>
                <c:pt idx="708">
                  <c:v>6.0509000000000004</c:v>
                </c:pt>
                <c:pt idx="709">
                  <c:v>6.0624500000000001</c:v>
                </c:pt>
                <c:pt idx="710">
                  <c:v>6.07395</c:v>
                </c:pt>
                <c:pt idx="711">
                  <c:v>6.0854749999999997</c:v>
                </c:pt>
                <c:pt idx="712">
                  <c:v>6.0969750000000005</c:v>
                </c:pt>
                <c:pt idx="713">
                  <c:v>6.1084750000000003</c:v>
                </c:pt>
                <c:pt idx="714">
                  <c:v>6.1199750000000002</c:v>
                </c:pt>
                <c:pt idx="715">
                  <c:v>6.1314500000000001</c:v>
                </c:pt>
                <c:pt idx="716">
                  <c:v>6.1429</c:v>
                </c:pt>
                <c:pt idx="717">
                  <c:v>6.15435</c:v>
                </c:pt>
                <c:pt idx="718">
                  <c:v>6.165775</c:v>
                </c:pt>
                <c:pt idx="719">
                  <c:v>6.1771500000000001</c:v>
                </c:pt>
                <c:pt idx="720">
                  <c:v>6.1885500000000002</c:v>
                </c:pt>
                <c:pt idx="721">
                  <c:v>6.1998999999999995</c:v>
                </c:pt>
                <c:pt idx="722">
                  <c:v>6.2112249999999998</c:v>
                </c:pt>
                <c:pt idx="723">
                  <c:v>6.222575</c:v>
                </c:pt>
                <c:pt idx="724">
                  <c:v>6.2339000000000002</c:v>
                </c:pt>
                <c:pt idx="725">
                  <c:v>6.2451749999999997</c:v>
                </c:pt>
                <c:pt idx="726">
                  <c:v>6.256475</c:v>
                </c:pt>
                <c:pt idx="727">
                  <c:v>6.2677250000000004</c:v>
                </c:pt>
                <c:pt idx="728">
                  <c:v>6.2789750000000009</c:v>
                </c:pt>
                <c:pt idx="729">
                  <c:v>6.2902250000000004</c:v>
                </c:pt>
                <c:pt idx="730">
                  <c:v>6.301474999999999</c:v>
                </c:pt>
                <c:pt idx="731">
                  <c:v>6.3127249999999995</c:v>
                </c:pt>
                <c:pt idx="732">
                  <c:v>6.3239749999999999</c:v>
                </c:pt>
                <c:pt idx="733">
                  <c:v>6.3352000000000004</c:v>
                </c:pt>
                <c:pt idx="734">
                  <c:v>6.3464000000000009</c:v>
                </c:pt>
                <c:pt idx="735">
                  <c:v>6.3575749999999998</c:v>
                </c:pt>
                <c:pt idx="736">
                  <c:v>6.3687499999999995</c:v>
                </c:pt>
                <c:pt idx="737">
                  <c:v>6.3799250000000001</c:v>
                </c:pt>
                <c:pt idx="738">
                  <c:v>6.3910999999999998</c:v>
                </c:pt>
                <c:pt idx="739">
                  <c:v>6.4022750000000004</c:v>
                </c:pt>
                <c:pt idx="740">
                  <c:v>6.4134250000000002</c:v>
                </c:pt>
                <c:pt idx="741">
                  <c:v>6.4245750000000008</c:v>
                </c:pt>
                <c:pt idx="742">
                  <c:v>6.4356999999999998</c:v>
                </c:pt>
                <c:pt idx="743">
                  <c:v>6.4468499999999995</c:v>
                </c:pt>
                <c:pt idx="744">
                  <c:v>6.458025000000001</c:v>
                </c:pt>
                <c:pt idx="745">
                  <c:v>6.4691999999999998</c:v>
                </c:pt>
                <c:pt idx="746">
                  <c:v>6.4803749999999996</c:v>
                </c:pt>
                <c:pt idx="747">
                  <c:v>6.4915749999999992</c:v>
                </c:pt>
                <c:pt idx="748">
                  <c:v>6.5027749999999997</c:v>
                </c:pt>
                <c:pt idx="749">
                  <c:v>6.5140000000000002</c:v>
                </c:pt>
                <c:pt idx="750">
                  <c:v>6.5252249999999998</c:v>
                </c:pt>
                <c:pt idx="751">
                  <c:v>6.5364500000000003</c:v>
                </c:pt>
                <c:pt idx="752">
                  <c:v>6.5476500000000009</c:v>
                </c:pt>
                <c:pt idx="753">
                  <c:v>6.5588750000000005</c:v>
                </c:pt>
                <c:pt idx="754">
                  <c:v>6.5700750000000001</c:v>
                </c:pt>
                <c:pt idx="755">
                  <c:v>6.5812750000000007</c:v>
                </c:pt>
                <c:pt idx="756">
                  <c:v>6.5924999999999994</c:v>
                </c:pt>
                <c:pt idx="757">
                  <c:v>6.6036999999999999</c:v>
                </c:pt>
                <c:pt idx="758">
                  <c:v>6.6148999999999996</c:v>
                </c:pt>
                <c:pt idx="759">
                  <c:v>6.6261000000000001</c:v>
                </c:pt>
                <c:pt idx="760">
                  <c:v>6.6372999999999998</c:v>
                </c:pt>
                <c:pt idx="761">
                  <c:v>6.6485000000000003</c:v>
                </c:pt>
                <c:pt idx="762">
                  <c:v>6.6597</c:v>
                </c:pt>
                <c:pt idx="763">
                  <c:v>6.6709000000000005</c:v>
                </c:pt>
                <c:pt idx="764">
                  <c:v>6.6821000000000002</c:v>
                </c:pt>
                <c:pt idx="765">
                  <c:v>6.6933000000000007</c:v>
                </c:pt>
                <c:pt idx="766">
                  <c:v>6.7044999999999995</c:v>
                </c:pt>
                <c:pt idx="767">
                  <c:v>6.7157249999999999</c:v>
                </c:pt>
                <c:pt idx="768">
                  <c:v>6.7269499999999995</c:v>
                </c:pt>
                <c:pt idx="769">
                  <c:v>6.738175</c:v>
                </c:pt>
                <c:pt idx="770">
                  <c:v>6.7494250000000005</c:v>
                </c:pt>
                <c:pt idx="771">
                  <c:v>6.76065</c:v>
                </c:pt>
                <c:pt idx="772">
                  <c:v>6.7719000000000005</c:v>
                </c:pt>
                <c:pt idx="773">
                  <c:v>6.78315</c:v>
                </c:pt>
                <c:pt idx="774">
                  <c:v>6.7944249999999995</c:v>
                </c:pt>
                <c:pt idx="775">
                  <c:v>6.8057000000000007</c:v>
                </c:pt>
                <c:pt idx="776">
                  <c:v>6.8169750000000002</c:v>
                </c:pt>
                <c:pt idx="777">
                  <c:v>6.8282750000000005</c:v>
                </c:pt>
                <c:pt idx="778">
                  <c:v>6.8395999999999999</c:v>
                </c:pt>
                <c:pt idx="779">
                  <c:v>6.8509249999999993</c:v>
                </c:pt>
                <c:pt idx="780">
                  <c:v>6.8622749999999995</c:v>
                </c:pt>
                <c:pt idx="781">
                  <c:v>6.8736500000000005</c:v>
                </c:pt>
                <c:pt idx="782">
                  <c:v>6.8850250000000006</c:v>
                </c:pt>
                <c:pt idx="783">
                  <c:v>6.8963999999999999</c:v>
                </c:pt>
                <c:pt idx="784">
                  <c:v>6.9077999999999999</c:v>
                </c:pt>
                <c:pt idx="785">
                  <c:v>6.919225</c:v>
                </c:pt>
                <c:pt idx="786">
                  <c:v>6.930625</c:v>
                </c:pt>
                <c:pt idx="787">
                  <c:v>6.942075</c:v>
                </c:pt>
                <c:pt idx="788">
                  <c:v>6.9535250000000008</c:v>
                </c:pt>
                <c:pt idx="789">
                  <c:v>6.9650000000000007</c:v>
                </c:pt>
                <c:pt idx="790">
                  <c:v>6.9765250000000005</c:v>
                </c:pt>
                <c:pt idx="791">
                  <c:v>6.9880750000000003</c:v>
                </c:pt>
                <c:pt idx="792">
                  <c:v>6.999625</c:v>
                </c:pt>
                <c:pt idx="793">
                  <c:v>7.0111999999999997</c:v>
                </c:pt>
                <c:pt idx="794">
                  <c:v>7.0227750000000002</c:v>
                </c:pt>
                <c:pt idx="795">
                  <c:v>7.0343749999999998</c:v>
                </c:pt>
                <c:pt idx="796">
                  <c:v>7.0459750000000003</c:v>
                </c:pt>
                <c:pt idx="797">
                  <c:v>7.0576249999999989</c:v>
                </c:pt>
                <c:pt idx="798">
                  <c:v>7.0692750000000002</c:v>
                </c:pt>
                <c:pt idx="799">
                  <c:v>7.0809999999999995</c:v>
                </c:pt>
                <c:pt idx="800">
                  <c:v>7.0927500000000006</c:v>
                </c:pt>
                <c:pt idx="801">
                  <c:v>7.1044999999999998</c:v>
                </c:pt>
                <c:pt idx="802">
                  <c:v>7.1162749999999999</c:v>
                </c:pt>
                <c:pt idx="803">
                  <c:v>7.1280750000000008</c:v>
                </c:pt>
                <c:pt idx="804">
                  <c:v>7.13985</c:v>
                </c:pt>
                <c:pt idx="805">
                  <c:v>7.151675</c:v>
                </c:pt>
                <c:pt idx="806">
                  <c:v>7.1635000000000009</c:v>
                </c:pt>
                <c:pt idx="807">
                  <c:v>7.1753750000000007</c:v>
                </c:pt>
                <c:pt idx="808">
                  <c:v>7.1872749999999996</c:v>
                </c:pt>
                <c:pt idx="809">
                  <c:v>7.1992500000000001</c:v>
                </c:pt>
                <c:pt idx="810">
                  <c:v>7.2113750000000003</c:v>
                </c:pt>
                <c:pt idx="811">
                  <c:v>7.2235250000000004</c:v>
                </c:pt>
                <c:pt idx="812">
                  <c:v>7.2357249999999995</c:v>
                </c:pt>
                <c:pt idx="813">
                  <c:v>7.2479000000000005</c:v>
                </c:pt>
                <c:pt idx="814">
                  <c:v>7.2601500000000003</c:v>
                </c:pt>
                <c:pt idx="815">
                  <c:v>7.2724250000000001</c:v>
                </c:pt>
                <c:pt idx="816">
                  <c:v>7.2847249999999999</c:v>
                </c:pt>
                <c:pt idx="817">
                  <c:v>7.2969999999999997</c:v>
                </c:pt>
                <c:pt idx="818">
                  <c:v>7.3093000000000004</c:v>
                </c:pt>
                <c:pt idx="819">
                  <c:v>7.321625</c:v>
                </c:pt>
                <c:pt idx="820">
                  <c:v>7.3339499999999997</c:v>
                </c:pt>
                <c:pt idx="821">
                  <c:v>7.3462749999999994</c:v>
                </c:pt>
                <c:pt idx="822">
                  <c:v>7.3586250000000009</c:v>
                </c:pt>
                <c:pt idx="823">
                  <c:v>7.3709999999999996</c:v>
                </c:pt>
                <c:pt idx="824">
                  <c:v>7.3834</c:v>
                </c:pt>
                <c:pt idx="825">
                  <c:v>7.3957750000000004</c:v>
                </c:pt>
                <c:pt idx="826">
                  <c:v>7.4081499999999991</c:v>
                </c:pt>
                <c:pt idx="827">
                  <c:v>7.4205499999999995</c:v>
                </c:pt>
                <c:pt idx="828">
                  <c:v>7.4329500000000008</c:v>
                </c:pt>
                <c:pt idx="829">
                  <c:v>7.4453500000000004</c:v>
                </c:pt>
                <c:pt idx="830">
                  <c:v>7.4577500000000008</c:v>
                </c:pt>
                <c:pt idx="831">
                  <c:v>7.4701749999999993</c:v>
                </c:pt>
                <c:pt idx="832">
                  <c:v>7.4825749999999998</c:v>
                </c:pt>
                <c:pt idx="833">
                  <c:v>7.495025</c:v>
                </c:pt>
                <c:pt idx="834">
                  <c:v>7.5074749999999995</c:v>
                </c:pt>
                <c:pt idx="835">
                  <c:v>7.5199249999999997</c:v>
                </c:pt>
                <c:pt idx="836">
                  <c:v>7.5324</c:v>
                </c:pt>
                <c:pt idx="837">
                  <c:v>7.5448500000000003</c:v>
                </c:pt>
                <c:pt idx="838">
                  <c:v>7.5572999999999997</c:v>
                </c:pt>
                <c:pt idx="839">
                  <c:v>7.56975</c:v>
                </c:pt>
                <c:pt idx="840">
                  <c:v>7.5822000000000003</c:v>
                </c:pt>
                <c:pt idx="841">
                  <c:v>7.5946749999999996</c:v>
                </c:pt>
                <c:pt idx="842">
                  <c:v>7.6071250000000008</c:v>
                </c:pt>
                <c:pt idx="843">
                  <c:v>7.6196000000000002</c:v>
                </c:pt>
                <c:pt idx="844">
                  <c:v>7.6322749999999999</c:v>
                </c:pt>
                <c:pt idx="845">
                  <c:v>7.6449749999999996</c:v>
                </c:pt>
                <c:pt idx="846">
                  <c:v>7.6576500000000003</c:v>
                </c:pt>
                <c:pt idx="847">
                  <c:v>7.6703499999999991</c:v>
                </c:pt>
                <c:pt idx="848">
                  <c:v>7.6830750000000005</c:v>
                </c:pt>
                <c:pt idx="849">
                  <c:v>7.6957750000000003</c:v>
                </c:pt>
                <c:pt idx="850">
                  <c:v>7.7084999999999999</c:v>
                </c:pt>
                <c:pt idx="851">
                  <c:v>7.7212249999999996</c:v>
                </c:pt>
                <c:pt idx="852">
                  <c:v>7.733975</c:v>
                </c:pt>
                <c:pt idx="853">
                  <c:v>7.7467499999999996</c:v>
                </c:pt>
                <c:pt idx="854">
                  <c:v>7.759525</c:v>
                </c:pt>
                <c:pt idx="855">
                  <c:v>7.7723249999999995</c:v>
                </c:pt>
                <c:pt idx="856">
                  <c:v>7.7851500000000007</c:v>
                </c:pt>
                <c:pt idx="857">
                  <c:v>7.7979250000000002</c:v>
                </c:pt>
                <c:pt idx="858">
                  <c:v>7.8106749999999998</c:v>
                </c:pt>
                <c:pt idx="859">
                  <c:v>7.8234250000000003</c:v>
                </c:pt>
                <c:pt idx="860">
                  <c:v>7.8361999999999998</c:v>
                </c:pt>
                <c:pt idx="861">
                  <c:v>7.8489749999999994</c:v>
                </c:pt>
                <c:pt idx="862">
                  <c:v>7.8617500000000007</c:v>
                </c:pt>
                <c:pt idx="863">
                  <c:v>7.8745499999999993</c:v>
                </c:pt>
                <c:pt idx="864">
                  <c:v>7.8873750000000005</c:v>
                </c:pt>
                <c:pt idx="865">
                  <c:v>7.9001999999999999</c:v>
                </c:pt>
                <c:pt idx="866">
                  <c:v>7.9130000000000003</c:v>
                </c:pt>
                <c:pt idx="867">
                  <c:v>7.9258499999999996</c:v>
                </c:pt>
                <c:pt idx="868">
                  <c:v>7.9386750000000008</c:v>
                </c:pt>
                <c:pt idx="869">
                  <c:v>7.9515249999999993</c:v>
                </c:pt>
                <c:pt idx="870">
                  <c:v>7.9643500000000005</c:v>
                </c:pt>
                <c:pt idx="871">
                  <c:v>7.9771999999999998</c:v>
                </c:pt>
                <c:pt idx="872">
                  <c:v>7.9900500000000001</c:v>
                </c:pt>
                <c:pt idx="873">
                  <c:v>8.0029500000000002</c:v>
                </c:pt>
                <c:pt idx="874">
                  <c:v>8.0158749999999994</c:v>
                </c:pt>
                <c:pt idx="875">
                  <c:v>8.0288250000000012</c:v>
                </c:pt>
                <c:pt idx="876">
                  <c:v>8.0417749999999995</c:v>
                </c:pt>
                <c:pt idx="877">
                  <c:v>8.0547499999999985</c:v>
                </c:pt>
                <c:pt idx="878">
                  <c:v>8.0677250000000011</c:v>
                </c:pt>
                <c:pt idx="879">
                  <c:v>8.0806749999999994</c:v>
                </c:pt>
                <c:pt idx="880">
                  <c:v>8.0936500000000002</c:v>
                </c:pt>
                <c:pt idx="881">
                  <c:v>8.1066250000000011</c:v>
                </c:pt>
                <c:pt idx="882">
                  <c:v>8.1196000000000002</c:v>
                </c:pt>
                <c:pt idx="883">
                  <c:v>8.132575000000001</c:v>
                </c:pt>
                <c:pt idx="884">
                  <c:v>8.1455500000000001</c:v>
                </c:pt>
                <c:pt idx="885">
                  <c:v>8.1586250000000007</c:v>
                </c:pt>
                <c:pt idx="886">
                  <c:v>8.1716999999999995</c:v>
                </c:pt>
                <c:pt idx="887">
                  <c:v>8.1847750000000001</c:v>
                </c:pt>
                <c:pt idx="888">
                  <c:v>8.1978749999999998</c:v>
                </c:pt>
                <c:pt idx="889">
                  <c:v>8.2109749999999995</c:v>
                </c:pt>
                <c:pt idx="890">
                  <c:v>8.2240750000000009</c:v>
                </c:pt>
                <c:pt idx="891">
                  <c:v>8.2371749999999988</c:v>
                </c:pt>
                <c:pt idx="892">
                  <c:v>8.2502750000000002</c:v>
                </c:pt>
                <c:pt idx="893">
                  <c:v>8.2634000000000007</c:v>
                </c:pt>
                <c:pt idx="894">
                  <c:v>8.2765249999999995</c:v>
                </c:pt>
                <c:pt idx="895">
                  <c:v>8.2896250000000009</c:v>
                </c:pt>
                <c:pt idx="896">
                  <c:v>8.3027499999999996</c:v>
                </c:pt>
                <c:pt idx="897">
                  <c:v>8.3158750000000001</c:v>
                </c:pt>
                <c:pt idx="898">
                  <c:v>8.3290249999999997</c:v>
                </c:pt>
                <c:pt idx="899">
                  <c:v>8.342175000000001</c:v>
                </c:pt>
                <c:pt idx="900">
                  <c:v>8.3553750000000004</c:v>
                </c:pt>
                <c:pt idx="901">
                  <c:v>8.3685999999999989</c:v>
                </c:pt>
                <c:pt idx="902">
                  <c:v>8.3818249999999992</c:v>
                </c:pt>
                <c:pt idx="903">
                  <c:v>8.3950499999999995</c:v>
                </c:pt>
                <c:pt idx="904">
                  <c:v>8.4083000000000006</c:v>
                </c:pt>
                <c:pt idx="905">
                  <c:v>8.4215750000000007</c:v>
                </c:pt>
                <c:pt idx="906">
                  <c:v>8.434825</c:v>
                </c:pt>
                <c:pt idx="907">
                  <c:v>8.4481000000000002</c:v>
                </c:pt>
                <c:pt idx="908">
                  <c:v>8.4613750000000003</c:v>
                </c:pt>
                <c:pt idx="909">
                  <c:v>8.4746500000000005</c:v>
                </c:pt>
                <c:pt idx="910">
                  <c:v>8.4879499999999997</c:v>
                </c:pt>
                <c:pt idx="911">
                  <c:v>8.5012500000000006</c:v>
                </c:pt>
                <c:pt idx="912">
                  <c:v>8.5145499999999998</c:v>
                </c:pt>
                <c:pt idx="913">
                  <c:v>8.527849999999999</c:v>
                </c:pt>
                <c:pt idx="914">
                  <c:v>8.5411749999999991</c:v>
                </c:pt>
                <c:pt idx="915">
                  <c:v>8.5544999999999991</c:v>
                </c:pt>
                <c:pt idx="916">
                  <c:v>8.5678249999999991</c:v>
                </c:pt>
                <c:pt idx="917">
                  <c:v>8.5811499999999992</c:v>
                </c:pt>
                <c:pt idx="918">
                  <c:v>8.5945</c:v>
                </c:pt>
                <c:pt idx="919">
                  <c:v>8.6078500000000009</c:v>
                </c:pt>
                <c:pt idx="920">
                  <c:v>8.6211750000000009</c:v>
                </c:pt>
                <c:pt idx="921">
                  <c:v>8.634525</c:v>
                </c:pt>
                <c:pt idx="922">
                  <c:v>8.6478749999999991</c:v>
                </c:pt>
                <c:pt idx="923">
                  <c:v>8.661249999999999</c:v>
                </c:pt>
                <c:pt idx="924">
                  <c:v>8.6745999999999999</c:v>
                </c:pt>
                <c:pt idx="925">
                  <c:v>8.6879500000000007</c:v>
                </c:pt>
                <c:pt idx="926">
                  <c:v>8.7012999999999998</c:v>
                </c:pt>
                <c:pt idx="927">
                  <c:v>8.7146500000000007</c:v>
                </c:pt>
                <c:pt idx="928">
                  <c:v>8.7280250000000006</c:v>
                </c:pt>
                <c:pt idx="929">
                  <c:v>8.7413749999999997</c:v>
                </c:pt>
                <c:pt idx="930">
                  <c:v>8.7547499999999996</c:v>
                </c:pt>
                <c:pt idx="931">
                  <c:v>8.7680999999999987</c:v>
                </c:pt>
                <c:pt idx="932">
                  <c:v>8.7815500000000011</c:v>
                </c:pt>
                <c:pt idx="933">
                  <c:v>8.7949999999999999</c:v>
                </c:pt>
                <c:pt idx="934">
                  <c:v>8.8084499999999988</c:v>
                </c:pt>
                <c:pt idx="935">
                  <c:v>8.8219000000000012</c:v>
                </c:pt>
                <c:pt idx="936">
                  <c:v>8.83535</c:v>
                </c:pt>
                <c:pt idx="937">
                  <c:v>8.8489250000000013</c:v>
                </c:pt>
                <c:pt idx="938">
                  <c:v>8.8624999999999989</c:v>
                </c:pt>
                <c:pt idx="939">
                  <c:v>8.876125</c:v>
                </c:pt>
                <c:pt idx="940">
                  <c:v>8.8897250000000003</c:v>
                </c:pt>
                <c:pt idx="941">
                  <c:v>8.9033499999999997</c:v>
                </c:pt>
                <c:pt idx="942">
                  <c:v>8.9169499999999999</c:v>
                </c:pt>
                <c:pt idx="943">
                  <c:v>8.930575000000001</c:v>
                </c:pt>
                <c:pt idx="944">
                  <c:v>8.9441999999999986</c:v>
                </c:pt>
                <c:pt idx="945">
                  <c:v>8.9578249999999997</c:v>
                </c:pt>
                <c:pt idx="946">
                  <c:v>8.9714749999999999</c:v>
                </c:pt>
                <c:pt idx="947">
                  <c:v>8.9850999999999992</c:v>
                </c:pt>
                <c:pt idx="948">
                  <c:v>8.9987499999999994</c:v>
                </c:pt>
                <c:pt idx="949">
                  <c:v>9.0123999999999995</c:v>
                </c:pt>
                <c:pt idx="950">
                  <c:v>9.0261250000000004</c:v>
                </c:pt>
                <c:pt idx="951">
                  <c:v>9.0398500000000013</c:v>
                </c:pt>
                <c:pt idx="952">
                  <c:v>9.0535750000000004</c:v>
                </c:pt>
                <c:pt idx="953">
                  <c:v>9.0672999999999995</c:v>
                </c:pt>
                <c:pt idx="954">
                  <c:v>9.0810499999999994</c:v>
                </c:pt>
                <c:pt idx="955">
                  <c:v>9.0947749999999985</c:v>
                </c:pt>
                <c:pt idx="956">
                  <c:v>9.1085250000000002</c:v>
                </c:pt>
                <c:pt idx="957">
                  <c:v>9.1222750000000001</c:v>
                </c:pt>
                <c:pt idx="958">
                  <c:v>9.1364249999999991</c:v>
                </c:pt>
                <c:pt idx="959">
                  <c:v>9.1506000000000007</c:v>
                </c:pt>
                <c:pt idx="960">
                  <c:v>9.1645249999999994</c:v>
                </c:pt>
                <c:pt idx="961">
                  <c:v>9.1781749999999995</c:v>
                </c:pt>
                <c:pt idx="962">
                  <c:v>9.1918500000000005</c:v>
                </c:pt>
                <c:pt idx="963">
                  <c:v>9.2058749999999989</c:v>
                </c:pt>
                <c:pt idx="964">
                  <c:v>9.219850000000001</c:v>
                </c:pt>
                <c:pt idx="965">
                  <c:v>9.2339249999999993</c:v>
                </c:pt>
                <c:pt idx="966">
                  <c:v>9.2480499999999992</c:v>
                </c:pt>
                <c:pt idx="967">
                  <c:v>9.2623499999999996</c:v>
                </c:pt>
                <c:pt idx="968">
                  <c:v>9.2766999999999999</c:v>
                </c:pt>
                <c:pt idx="969">
                  <c:v>9.2910499999999985</c:v>
                </c:pt>
                <c:pt idx="970">
                  <c:v>9.3053249999999998</c:v>
                </c:pt>
                <c:pt idx="971">
                  <c:v>9.3192750000000011</c:v>
                </c:pt>
                <c:pt idx="972">
                  <c:v>9.3335500000000007</c:v>
                </c:pt>
                <c:pt idx="973">
                  <c:v>9.3480249999999998</c:v>
                </c:pt>
                <c:pt idx="974">
                  <c:v>9.3622750000000003</c:v>
                </c:pt>
                <c:pt idx="975">
                  <c:v>9.3765999999999998</c:v>
                </c:pt>
                <c:pt idx="976">
                  <c:v>9.3903999999999996</c:v>
                </c:pt>
                <c:pt idx="977">
                  <c:v>9.4046500000000002</c:v>
                </c:pt>
                <c:pt idx="978">
                  <c:v>9.4181749999999997</c:v>
                </c:pt>
                <c:pt idx="979">
                  <c:v>9.4316999999999993</c:v>
                </c:pt>
                <c:pt idx="980">
                  <c:v>9.4452499999999997</c:v>
                </c:pt>
                <c:pt idx="981">
                  <c:v>9.4588000000000001</c:v>
                </c:pt>
                <c:pt idx="982">
                  <c:v>9.4723749999999995</c:v>
                </c:pt>
                <c:pt idx="983">
                  <c:v>9.4859749999999998</c:v>
                </c:pt>
                <c:pt idx="984">
                  <c:v>9.4995750000000001</c:v>
                </c:pt>
                <c:pt idx="985">
                  <c:v>9.5131750000000004</c:v>
                </c:pt>
                <c:pt idx="986">
                  <c:v>9.5267999999999997</c:v>
                </c:pt>
                <c:pt idx="987">
                  <c:v>9.540424999999999</c:v>
                </c:pt>
                <c:pt idx="988">
                  <c:v>9.5540500000000002</c:v>
                </c:pt>
                <c:pt idx="989">
                  <c:v>9.5677000000000003</c:v>
                </c:pt>
                <c:pt idx="990">
                  <c:v>9.5822249999999993</c:v>
                </c:pt>
                <c:pt idx="991">
                  <c:v>9.5963499999999993</c:v>
                </c:pt>
                <c:pt idx="992">
                  <c:v>9.6107999999999993</c:v>
                </c:pt>
                <c:pt idx="993">
                  <c:v>9.6254000000000008</c:v>
                </c:pt>
                <c:pt idx="994">
                  <c:v>9.6401000000000003</c:v>
                </c:pt>
                <c:pt idx="995">
                  <c:v>9.6548250000000007</c:v>
                </c:pt>
                <c:pt idx="996">
                  <c:v>9.6696249999999999</c:v>
                </c:pt>
                <c:pt idx="997">
                  <c:v>9.6844000000000001</c:v>
                </c:pt>
                <c:pt idx="998">
                  <c:v>9.6991750000000003</c:v>
                </c:pt>
                <c:pt idx="999">
                  <c:v>9.7132000000000005</c:v>
                </c:pt>
                <c:pt idx="1000">
                  <c:v>9.7277249999999995</c:v>
                </c:pt>
                <c:pt idx="1001">
                  <c:v>9.7424250000000008</c:v>
                </c:pt>
                <c:pt idx="1002">
                  <c:v>9.7573499999999989</c:v>
                </c:pt>
                <c:pt idx="1003">
                  <c:v>9.7722499999999997</c:v>
                </c:pt>
                <c:pt idx="1004">
                  <c:v>9.7867250000000006</c:v>
                </c:pt>
                <c:pt idx="1005">
                  <c:v>9.8009000000000004</c:v>
                </c:pt>
                <c:pt idx="1006">
                  <c:v>9.8154000000000003</c:v>
                </c:pt>
                <c:pt idx="1007">
                  <c:v>9.8299500000000002</c:v>
                </c:pt>
                <c:pt idx="1008">
                  <c:v>9.8445249999999991</c:v>
                </c:pt>
                <c:pt idx="1009">
                  <c:v>9.8590999999999998</c:v>
                </c:pt>
                <c:pt idx="1010">
                  <c:v>9.8731749999999998</c:v>
                </c:pt>
                <c:pt idx="1011">
                  <c:v>9.8872749999999989</c:v>
                </c:pt>
                <c:pt idx="1012">
                  <c:v>9.9013749999999998</c:v>
                </c:pt>
                <c:pt idx="1013">
                  <c:v>9.9155250000000006</c:v>
                </c:pt>
                <c:pt idx="1014">
                  <c:v>9.9296749999999996</c:v>
                </c:pt>
                <c:pt idx="1015">
                  <c:v>9.9438499999999994</c:v>
                </c:pt>
                <c:pt idx="1016">
                  <c:v>9.9576750000000001</c:v>
                </c:pt>
                <c:pt idx="1017">
                  <c:v>9.9714999999999989</c:v>
                </c:pt>
                <c:pt idx="1018">
                  <c:v>9.9856999999999996</c:v>
                </c:pt>
                <c:pt idx="1019">
                  <c:v>9.9999249999999993</c:v>
                </c:pt>
                <c:pt idx="1020">
                  <c:v>10.014699999999999</c:v>
                </c:pt>
                <c:pt idx="1021">
                  <c:v>10.029499999999999</c:v>
                </c:pt>
                <c:pt idx="1022">
                  <c:v>10.044325000000001</c:v>
                </c:pt>
                <c:pt idx="1023">
                  <c:v>10.059150000000001</c:v>
                </c:pt>
                <c:pt idx="1024">
                  <c:v>10.074</c:v>
                </c:pt>
                <c:pt idx="1025">
                  <c:v>10.088625</c:v>
                </c:pt>
                <c:pt idx="1026">
                  <c:v>10.1035</c:v>
                </c:pt>
                <c:pt idx="1027">
                  <c:v>10.118399999999999</c:v>
                </c:pt>
                <c:pt idx="1028">
                  <c:v>10.133175</c:v>
                </c:pt>
                <c:pt idx="1029">
                  <c:v>10.147499999999999</c:v>
                </c:pt>
                <c:pt idx="1030">
                  <c:v>10.162425000000001</c:v>
                </c:pt>
                <c:pt idx="1031">
                  <c:v>10.177375</c:v>
                </c:pt>
                <c:pt idx="1032">
                  <c:v>10.192349999999999</c:v>
                </c:pt>
                <c:pt idx="1033">
                  <c:v>10.207325000000001</c:v>
                </c:pt>
                <c:pt idx="1034">
                  <c:v>10.222325</c:v>
                </c:pt>
                <c:pt idx="1035">
                  <c:v>10.237375</c:v>
                </c:pt>
                <c:pt idx="1036">
                  <c:v>10.25225</c:v>
                </c:pt>
                <c:pt idx="1037">
                  <c:v>10.2669</c:v>
                </c:pt>
                <c:pt idx="1038">
                  <c:v>10.281825</c:v>
                </c:pt>
                <c:pt idx="1039">
                  <c:v>10.296474999999999</c:v>
                </c:pt>
                <c:pt idx="1040">
                  <c:v>10.311125000000001</c:v>
                </c:pt>
                <c:pt idx="1041">
                  <c:v>10.32625</c:v>
                </c:pt>
                <c:pt idx="1042">
                  <c:v>10.34145</c:v>
                </c:pt>
                <c:pt idx="1043">
                  <c:v>10.3565</c:v>
                </c:pt>
                <c:pt idx="1044">
                  <c:v>10.371725</c:v>
                </c:pt>
                <c:pt idx="1045">
                  <c:v>10.386575000000001</c:v>
                </c:pt>
                <c:pt idx="1046">
                  <c:v>10.401725000000001</c:v>
                </c:pt>
                <c:pt idx="1047">
                  <c:v>10.417</c:v>
                </c:pt>
                <c:pt idx="1048">
                  <c:v>10.432375</c:v>
                </c:pt>
                <c:pt idx="1049">
                  <c:v>10.447699999999999</c:v>
                </c:pt>
                <c:pt idx="1050">
                  <c:v>10.46285</c:v>
                </c:pt>
                <c:pt idx="1051">
                  <c:v>10.478</c:v>
                </c:pt>
                <c:pt idx="1052">
                  <c:v>10.493175000000001</c:v>
                </c:pt>
                <c:pt idx="1053">
                  <c:v>10.50835</c:v>
                </c:pt>
                <c:pt idx="1054">
                  <c:v>10.523575000000001</c:v>
                </c:pt>
                <c:pt idx="1055">
                  <c:v>10.538549999999999</c:v>
                </c:pt>
                <c:pt idx="1056">
                  <c:v>10.553800000000001</c:v>
                </c:pt>
                <c:pt idx="1057">
                  <c:v>10.569099999999999</c:v>
                </c:pt>
                <c:pt idx="1058">
                  <c:v>10.5837</c:v>
                </c:pt>
                <c:pt idx="1059">
                  <c:v>10.5984</c:v>
                </c:pt>
                <c:pt idx="1060">
                  <c:v>10.61375</c:v>
                </c:pt>
                <c:pt idx="1061">
                  <c:v>10.628674999999999</c:v>
                </c:pt>
                <c:pt idx="1062">
                  <c:v>10.64395</c:v>
                </c:pt>
                <c:pt idx="1063">
                  <c:v>10.6593</c:v>
                </c:pt>
                <c:pt idx="1064">
                  <c:v>10.674675000000001</c:v>
                </c:pt>
                <c:pt idx="1065">
                  <c:v>10.690075</c:v>
                </c:pt>
                <c:pt idx="1066">
                  <c:v>10.705475</c:v>
                </c:pt>
                <c:pt idx="1067">
                  <c:v>10.7201</c:v>
                </c:pt>
                <c:pt idx="1068">
                  <c:v>10.734725000000001</c:v>
                </c:pt>
                <c:pt idx="1069">
                  <c:v>10.749925000000001</c:v>
                </c:pt>
                <c:pt idx="1070">
                  <c:v>10.765125000000001</c:v>
                </c:pt>
                <c:pt idx="1071">
                  <c:v>10.780324999999999</c:v>
                </c:pt>
                <c:pt idx="1072">
                  <c:v>10.795574999999999</c:v>
                </c:pt>
                <c:pt idx="1073">
                  <c:v>10.8103</c:v>
                </c:pt>
                <c:pt idx="1074">
                  <c:v>10.825049999999999</c:v>
                </c:pt>
                <c:pt idx="1075">
                  <c:v>10.839925000000001</c:v>
                </c:pt>
                <c:pt idx="1076">
                  <c:v>10.855225000000001</c:v>
                </c:pt>
                <c:pt idx="1077">
                  <c:v>10.870575000000001</c:v>
                </c:pt>
                <c:pt idx="1078">
                  <c:v>10.885899999999999</c:v>
                </c:pt>
                <c:pt idx="1079">
                  <c:v>10.901249999999999</c:v>
                </c:pt>
                <c:pt idx="1080">
                  <c:v>10.916874999999999</c:v>
                </c:pt>
                <c:pt idx="1081">
                  <c:v>10.932525</c:v>
                </c:pt>
                <c:pt idx="1082">
                  <c:v>10.94815</c:v>
                </c:pt>
                <c:pt idx="1083">
                  <c:v>10.963775</c:v>
                </c:pt>
                <c:pt idx="1084">
                  <c:v>10.978675000000001</c:v>
                </c:pt>
                <c:pt idx="1085">
                  <c:v>10.993650000000001</c:v>
                </c:pt>
                <c:pt idx="1086">
                  <c:v>11.009175000000001</c:v>
                </c:pt>
                <c:pt idx="1087">
                  <c:v>11.024625</c:v>
                </c:pt>
                <c:pt idx="1088">
                  <c:v>11.040150000000001</c:v>
                </c:pt>
                <c:pt idx="1089">
                  <c:v>11.055524999999999</c:v>
                </c:pt>
                <c:pt idx="1090">
                  <c:v>11.0709</c:v>
                </c:pt>
                <c:pt idx="1091">
                  <c:v>11.086274999999999</c:v>
                </c:pt>
                <c:pt idx="1092">
                  <c:v>11.101650000000001</c:v>
                </c:pt>
                <c:pt idx="1093">
                  <c:v>11.117050000000001</c:v>
                </c:pt>
                <c:pt idx="1094">
                  <c:v>11.13245</c:v>
                </c:pt>
                <c:pt idx="1095">
                  <c:v>11.14785</c:v>
                </c:pt>
                <c:pt idx="1096">
                  <c:v>11.163275000000001</c:v>
                </c:pt>
                <c:pt idx="1097">
                  <c:v>11.178699999999999</c:v>
                </c:pt>
                <c:pt idx="1098">
                  <c:v>11.19455</c:v>
                </c:pt>
                <c:pt idx="1099">
                  <c:v>11.2104</c:v>
                </c:pt>
                <c:pt idx="1100">
                  <c:v>11.226274999999999</c:v>
                </c:pt>
                <c:pt idx="1101">
                  <c:v>11.242149999999999</c:v>
                </c:pt>
                <c:pt idx="1102">
                  <c:v>11.257875</c:v>
                </c:pt>
                <c:pt idx="1103">
                  <c:v>11.273624999999999</c:v>
                </c:pt>
                <c:pt idx="1104">
                  <c:v>11.289375</c:v>
                </c:pt>
                <c:pt idx="1105">
                  <c:v>11.304699999999999</c:v>
                </c:pt>
                <c:pt idx="1106">
                  <c:v>11.320025000000001</c:v>
                </c:pt>
                <c:pt idx="1107">
                  <c:v>11.335375000000001</c:v>
                </c:pt>
                <c:pt idx="1108">
                  <c:v>11.350725000000001</c:v>
                </c:pt>
                <c:pt idx="1109">
                  <c:v>11.366099999999999</c:v>
                </c:pt>
                <c:pt idx="1110">
                  <c:v>11.381449999999999</c:v>
                </c:pt>
                <c:pt idx="1111">
                  <c:v>11.396850000000001</c:v>
                </c:pt>
                <c:pt idx="1112">
                  <c:v>11.412224999999999</c:v>
                </c:pt>
                <c:pt idx="1113">
                  <c:v>11.427624999999999</c:v>
                </c:pt>
                <c:pt idx="1114">
                  <c:v>11.443025</c:v>
                </c:pt>
                <c:pt idx="1115">
                  <c:v>11.458450000000001</c:v>
                </c:pt>
                <c:pt idx="1116">
                  <c:v>11.473875</c:v>
                </c:pt>
                <c:pt idx="1117">
                  <c:v>11.4893</c:v>
                </c:pt>
                <c:pt idx="1118">
                  <c:v>11.504799999999999</c:v>
                </c:pt>
                <c:pt idx="1119">
                  <c:v>11.520524999999999</c:v>
                </c:pt>
                <c:pt idx="1120">
                  <c:v>11.536399999999999</c:v>
                </c:pt>
                <c:pt idx="1121">
                  <c:v>11.552424999999999</c:v>
                </c:pt>
                <c:pt idx="1122">
                  <c:v>11.568575000000001</c:v>
                </c:pt>
                <c:pt idx="1123">
                  <c:v>11.584775</c:v>
                </c:pt>
                <c:pt idx="1124">
                  <c:v>11.600975</c:v>
                </c:pt>
                <c:pt idx="1125">
                  <c:v>11.616750000000001</c:v>
                </c:pt>
                <c:pt idx="1126">
                  <c:v>11.632625000000001</c:v>
                </c:pt>
                <c:pt idx="1127">
                  <c:v>11.6486</c:v>
                </c:pt>
                <c:pt idx="1128">
                  <c:v>11.6647</c:v>
                </c:pt>
                <c:pt idx="1129">
                  <c:v>11.680899999999999</c:v>
                </c:pt>
                <c:pt idx="1130">
                  <c:v>11.697100000000001</c:v>
                </c:pt>
                <c:pt idx="1131">
                  <c:v>11.713049999999999</c:v>
                </c:pt>
                <c:pt idx="1132">
                  <c:v>11.729100000000001</c:v>
                </c:pt>
                <c:pt idx="1133">
                  <c:v>11.744825000000001</c:v>
                </c:pt>
                <c:pt idx="1134">
                  <c:v>11.76065</c:v>
                </c:pt>
                <c:pt idx="1135">
                  <c:v>11.77655</c:v>
                </c:pt>
                <c:pt idx="1136">
                  <c:v>11.7925</c:v>
                </c:pt>
                <c:pt idx="1137">
                  <c:v>11.80855</c:v>
                </c:pt>
                <c:pt idx="1138">
                  <c:v>11.824300000000001</c:v>
                </c:pt>
                <c:pt idx="1139">
                  <c:v>11.840275</c:v>
                </c:pt>
                <c:pt idx="1140">
                  <c:v>11.856475</c:v>
                </c:pt>
                <c:pt idx="1141">
                  <c:v>11.87275</c:v>
                </c:pt>
                <c:pt idx="1142">
                  <c:v>11.889049999999999</c:v>
                </c:pt>
                <c:pt idx="1143">
                  <c:v>11.905374999999999</c:v>
                </c:pt>
                <c:pt idx="1144">
                  <c:v>11.921725</c:v>
                </c:pt>
                <c:pt idx="1145">
                  <c:v>11.938075</c:v>
                </c:pt>
                <c:pt idx="1146">
                  <c:v>11.954425000000001</c:v>
                </c:pt>
                <c:pt idx="1147">
                  <c:v>11.970799999999999</c:v>
                </c:pt>
                <c:pt idx="1148">
                  <c:v>11.987200000000001</c:v>
                </c:pt>
                <c:pt idx="1149">
                  <c:v>12.003575</c:v>
                </c:pt>
                <c:pt idx="1150">
                  <c:v>12.02</c:v>
                </c:pt>
                <c:pt idx="1151">
                  <c:v>12.0364</c:v>
                </c:pt>
                <c:pt idx="1152">
                  <c:v>12.052200000000001</c:v>
                </c:pt>
                <c:pt idx="1153">
                  <c:v>12.068</c:v>
                </c:pt>
                <c:pt idx="1154">
                  <c:v>12.0838</c:v>
                </c:pt>
                <c:pt idx="1155">
                  <c:v>12.099675</c:v>
                </c:pt>
                <c:pt idx="1156">
                  <c:v>12.115525</c:v>
                </c:pt>
                <c:pt idx="1157">
                  <c:v>12.131350000000001</c:v>
                </c:pt>
                <c:pt idx="1158">
                  <c:v>12.147175000000001</c:v>
                </c:pt>
                <c:pt idx="1159">
                  <c:v>12.162974999999999</c:v>
                </c:pt>
                <c:pt idx="1160">
                  <c:v>12.178799999999999</c:v>
                </c:pt>
                <c:pt idx="1161">
                  <c:v>12.194699999999999</c:v>
                </c:pt>
                <c:pt idx="1162">
                  <c:v>12.210525000000001</c:v>
                </c:pt>
                <c:pt idx="1163">
                  <c:v>12.226375000000001</c:v>
                </c:pt>
                <c:pt idx="1164">
                  <c:v>12.24225</c:v>
                </c:pt>
                <c:pt idx="1165">
                  <c:v>12.258099999999999</c:v>
                </c:pt>
                <c:pt idx="1166">
                  <c:v>12.274175</c:v>
                </c:pt>
                <c:pt idx="1167">
                  <c:v>12.290900000000001</c:v>
                </c:pt>
                <c:pt idx="1168">
                  <c:v>12.307600000000001</c:v>
                </c:pt>
                <c:pt idx="1169">
                  <c:v>12.324325</c:v>
                </c:pt>
                <c:pt idx="1170">
                  <c:v>12.341100000000001</c:v>
                </c:pt>
                <c:pt idx="1171">
                  <c:v>12.357875</c:v>
                </c:pt>
                <c:pt idx="1172">
                  <c:v>12.374699999999999</c:v>
                </c:pt>
                <c:pt idx="1173">
                  <c:v>12.391399999999999</c:v>
                </c:pt>
                <c:pt idx="1174">
                  <c:v>12.408250000000001</c:v>
                </c:pt>
                <c:pt idx="1175">
                  <c:v>12.425125</c:v>
                </c:pt>
                <c:pt idx="1176">
                  <c:v>12.441850000000001</c:v>
                </c:pt>
                <c:pt idx="1177">
                  <c:v>12.458500000000001</c:v>
                </c:pt>
                <c:pt idx="1178">
                  <c:v>12.475275</c:v>
                </c:pt>
                <c:pt idx="1179">
                  <c:v>12.492150000000001</c:v>
                </c:pt>
                <c:pt idx="1180">
                  <c:v>12.509049999999998</c:v>
                </c:pt>
                <c:pt idx="1181">
                  <c:v>12.5252</c:v>
                </c:pt>
                <c:pt idx="1182">
                  <c:v>12.541600000000001</c:v>
                </c:pt>
                <c:pt idx="1183">
                  <c:v>12.558275</c:v>
                </c:pt>
                <c:pt idx="1184">
                  <c:v>12.5749</c:v>
                </c:pt>
                <c:pt idx="1185">
                  <c:v>12.591674999999999</c:v>
                </c:pt>
                <c:pt idx="1186">
                  <c:v>12.6082</c:v>
                </c:pt>
                <c:pt idx="1187">
                  <c:v>12.624750000000001</c:v>
                </c:pt>
                <c:pt idx="1188">
                  <c:v>12.641274999999998</c:v>
                </c:pt>
                <c:pt idx="1189">
                  <c:v>12.657850000000002</c:v>
                </c:pt>
                <c:pt idx="1190">
                  <c:v>12.6744</c:v>
                </c:pt>
                <c:pt idx="1191">
                  <c:v>12.690750000000001</c:v>
                </c:pt>
                <c:pt idx="1192">
                  <c:v>12.707175000000001</c:v>
                </c:pt>
                <c:pt idx="1193">
                  <c:v>12.723675</c:v>
                </c:pt>
                <c:pt idx="1194">
                  <c:v>12.74005</c:v>
                </c:pt>
                <c:pt idx="1195">
                  <c:v>12.756575</c:v>
                </c:pt>
                <c:pt idx="1196">
                  <c:v>12.773875</c:v>
                </c:pt>
                <c:pt idx="1197">
                  <c:v>12.791225000000001</c:v>
                </c:pt>
                <c:pt idx="1198">
                  <c:v>12.808325000000002</c:v>
                </c:pt>
                <c:pt idx="1199">
                  <c:v>12.8254</c:v>
                </c:pt>
                <c:pt idx="1200">
                  <c:v>12.842600000000001</c:v>
                </c:pt>
                <c:pt idx="1201">
                  <c:v>12.859875000000001</c:v>
                </c:pt>
                <c:pt idx="1202">
                  <c:v>12.87715</c:v>
                </c:pt>
                <c:pt idx="1203">
                  <c:v>12.894425000000002</c:v>
                </c:pt>
                <c:pt idx="1204">
                  <c:v>12.911325000000001</c:v>
                </c:pt>
                <c:pt idx="1205">
                  <c:v>12.927625000000001</c:v>
                </c:pt>
                <c:pt idx="1206">
                  <c:v>12.943325</c:v>
                </c:pt>
                <c:pt idx="1207">
                  <c:v>12.959575000000001</c:v>
                </c:pt>
                <c:pt idx="1208">
                  <c:v>12.976324999999999</c:v>
                </c:pt>
                <c:pt idx="1209">
                  <c:v>12.993550000000001</c:v>
                </c:pt>
                <c:pt idx="1210">
                  <c:v>13.010774999999999</c:v>
                </c:pt>
                <c:pt idx="1211">
                  <c:v>13.028</c:v>
                </c:pt>
                <c:pt idx="1212">
                  <c:v>13.045200000000001</c:v>
                </c:pt>
                <c:pt idx="1213">
                  <c:v>13.062399999999998</c:v>
                </c:pt>
                <c:pt idx="1214">
                  <c:v>13.079499999999999</c:v>
                </c:pt>
                <c:pt idx="1215">
                  <c:v>13.096674999999999</c:v>
                </c:pt>
                <c:pt idx="1216">
                  <c:v>13.113449999999998</c:v>
                </c:pt>
                <c:pt idx="1217">
                  <c:v>13.130325000000001</c:v>
                </c:pt>
                <c:pt idx="1218">
                  <c:v>13.147275</c:v>
                </c:pt>
                <c:pt idx="1219">
                  <c:v>13.164300000000001</c:v>
                </c:pt>
                <c:pt idx="1220">
                  <c:v>13.181375000000001</c:v>
                </c:pt>
                <c:pt idx="1221">
                  <c:v>13.198099999999998</c:v>
                </c:pt>
                <c:pt idx="1222">
                  <c:v>13.214224999999999</c:v>
                </c:pt>
                <c:pt idx="1223">
                  <c:v>13.230425</c:v>
                </c:pt>
                <c:pt idx="1224">
                  <c:v>13.246849999999998</c:v>
                </c:pt>
                <c:pt idx="1225">
                  <c:v>13.263975</c:v>
                </c:pt>
                <c:pt idx="1226">
                  <c:v>13.281075000000001</c:v>
                </c:pt>
                <c:pt idx="1227">
                  <c:v>13.298175000000001</c:v>
                </c:pt>
                <c:pt idx="1228">
                  <c:v>13.314975</c:v>
                </c:pt>
                <c:pt idx="1229">
                  <c:v>13.331775</c:v>
                </c:pt>
                <c:pt idx="1230">
                  <c:v>13.348599999999999</c:v>
                </c:pt>
                <c:pt idx="1231">
                  <c:v>13.365399999999999</c:v>
                </c:pt>
                <c:pt idx="1232">
                  <c:v>13.382199999999999</c:v>
                </c:pt>
                <c:pt idx="1233">
                  <c:v>13.3993</c:v>
                </c:pt>
                <c:pt idx="1234">
                  <c:v>13.416174999999999</c:v>
                </c:pt>
                <c:pt idx="1235">
                  <c:v>13.433249999999999</c:v>
                </c:pt>
                <c:pt idx="1236">
                  <c:v>13.4503</c:v>
                </c:pt>
                <c:pt idx="1237">
                  <c:v>13.467299999999998</c:v>
                </c:pt>
                <c:pt idx="1238">
                  <c:v>13.484299999999999</c:v>
                </c:pt>
                <c:pt idx="1239">
                  <c:v>13.501274999999998</c:v>
                </c:pt>
                <c:pt idx="1240">
                  <c:v>13.518225000000001</c:v>
                </c:pt>
                <c:pt idx="1241">
                  <c:v>13.535174999999999</c:v>
                </c:pt>
                <c:pt idx="1242">
                  <c:v>13.552049999999999</c:v>
                </c:pt>
                <c:pt idx="1243">
                  <c:v>13.568975</c:v>
                </c:pt>
                <c:pt idx="1244">
                  <c:v>13.585949999999999</c:v>
                </c:pt>
                <c:pt idx="1245">
                  <c:v>13.602975000000001</c:v>
                </c:pt>
                <c:pt idx="1246">
                  <c:v>13.620050000000001</c:v>
                </c:pt>
                <c:pt idx="1247">
                  <c:v>13.637175000000001</c:v>
                </c:pt>
                <c:pt idx="1248">
                  <c:v>13.654325</c:v>
                </c:pt>
                <c:pt idx="1249">
                  <c:v>13.67055</c:v>
                </c:pt>
                <c:pt idx="1250">
                  <c:v>13.68655</c:v>
                </c:pt>
                <c:pt idx="1251">
                  <c:v>13.70265</c:v>
                </c:pt>
                <c:pt idx="1252">
                  <c:v>13.719600000000002</c:v>
                </c:pt>
                <c:pt idx="1253">
                  <c:v>13.736499999999999</c:v>
                </c:pt>
                <c:pt idx="1254">
                  <c:v>13.753450000000001</c:v>
                </c:pt>
                <c:pt idx="1255">
                  <c:v>13.77055</c:v>
                </c:pt>
                <c:pt idx="1256">
                  <c:v>13.7879</c:v>
                </c:pt>
                <c:pt idx="1257">
                  <c:v>13.804725000000001</c:v>
                </c:pt>
                <c:pt idx="1258">
                  <c:v>13.8216</c:v>
                </c:pt>
                <c:pt idx="1259">
                  <c:v>13.838524999999999</c:v>
                </c:pt>
                <c:pt idx="1260">
                  <c:v>13.855449999999999</c:v>
                </c:pt>
                <c:pt idx="1261">
                  <c:v>13.872399999999999</c:v>
                </c:pt>
                <c:pt idx="1262">
                  <c:v>13.889375000000001</c:v>
                </c:pt>
                <c:pt idx="1263">
                  <c:v>13.906425</c:v>
                </c:pt>
                <c:pt idx="1264">
                  <c:v>13.923500000000001</c:v>
                </c:pt>
                <c:pt idx="1265">
                  <c:v>13.940625000000001</c:v>
                </c:pt>
                <c:pt idx="1266">
                  <c:v>13.957775</c:v>
                </c:pt>
                <c:pt idx="1267">
                  <c:v>13.974975000000001</c:v>
                </c:pt>
                <c:pt idx="1268">
                  <c:v>13.991799999999998</c:v>
                </c:pt>
                <c:pt idx="1269">
                  <c:v>14.008825</c:v>
                </c:pt>
                <c:pt idx="1270">
                  <c:v>14.02585</c:v>
                </c:pt>
                <c:pt idx="1271">
                  <c:v>14.042375000000002</c:v>
                </c:pt>
                <c:pt idx="1272">
                  <c:v>14.058575000000001</c:v>
                </c:pt>
                <c:pt idx="1273">
                  <c:v>14.074775000000001</c:v>
                </c:pt>
                <c:pt idx="1274">
                  <c:v>14.091400000000002</c:v>
                </c:pt>
                <c:pt idx="1275">
                  <c:v>14.108599999999999</c:v>
                </c:pt>
                <c:pt idx="1276">
                  <c:v>14.125499999999999</c:v>
                </c:pt>
                <c:pt idx="1277">
                  <c:v>14.142550000000002</c:v>
                </c:pt>
                <c:pt idx="1278">
                  <c:v>14.159875</c:v>
                </c:pt>
                <c:pt idx="1279">
                  <c:v>14.177200000000001</c:v>
                </c:pt>
                <c:pt idx="1280">
                  <c:v>14.19455</c:v>
                </c:pt>
                <c:pt idx="1281">
                  <c:v>14.211874999999999</c:v>
                </c:pt>
                <c:pt idx="1282">
                  <c:v>14.229200000000001</c:v>
                </c:pt>
                <c:pt idx="1283">
                  <c:v>14.246524999999998</c:v>
                </c:pt>
                <c:pt idx="1284">
                  <c:v>14.263475</c:v>
                </c:pt>
                <c:pt idx="1285">
                  <c:v>14.28045</c:v>
                </c:pt>
                <c:pt idx="1286">
                  <c:v>14.297774999999998</c:v>
                </c:pt>
                <c:pt idx="1287">
                  <c:v>14.315125</c:v>
                </c:pt>
                <c:pt idx="1288">
                  <c:v>14.33245</c:v>
                </c:pt>
                <c:pt idx="1289">
                  <c:v>14.349675000000001</c:v>
                </c:pt>
                <c:pt idx="1290">
                  <c:v>14.367025</c:v>
                </c:pt>
                <c:pt idx="1291">
                  <c:v>14.384374999999999</c:v>
                </c:pt>
                <c:pt idx="1292">
                  <c:v>14.4016</c:v>
                </c:pt>
                <c:pt idx="1293">
                  <c:v>14.418000000000001</c:v>
                </c:pt>
                <c:pt idx="1294">
                  <c:v>14.4344</c:v>
                </c:pt>
                <c:pt idx="1295">
                  <c:v>14.450850000000001</c:v>
                </c:pt>
                <c:pt idx="1296">
                  <c:v>14.467350000000001</c:v>
                </c:pt>
                <c:pt idx="1297">
                  <c:v>14.483925000000001</c:v>
                </c:pt>
                <c:pt idx="1298">
                  <c:v>14.50055</c:v>
                </c:pt>
                <c:pt idx="1299">
                  <c:v>14.517225</c:v>
                </c:pt>
                <c:pt idx="1300">
                  <c:v>14.534025</c:v>
                </c:pt>
                <c:pt idx="1301">
                  <c:v>14.551275</c:v>
                </c:pt>
                <c:pt idx="1302">
                  <c:v>14.56865</c:v>
                </c:pt>
                <c:pt idx="1303">
                  <c:v>14.58605</c:v>
                </c:pt>
                <c:pt idx="1304">
                  <c:v>14.60345</c:v>
                </c:pt>
                <c:pt idx="1305">
                  <c:v>14.620849999999999</c:v>
                </c:pt>
                <c:pt idx="1306">
                  <c:v>14.638275</c:v>
                </c:pt>
                <c:pt idx="1307">
                  <c:v>14.655675000000002</c:v>
                </c:pt>
                <c:pt idx="1308">
                  <c:v>14.6731</c:v>
                </c:pt>
                <c:pt idx="1309">
                  <c:v>14.690524999999999</c:v>
                </c:pt>
                <c:pt idx="1310">
                  <c:v>14.70795</c:v>
                </c:pt>
                <c:pt idx="1311">
                  <c:v>14.725350000000001</c:v>
                </c:pt>
                <c:pt idx="1312">
                  <c:v>14.742274999999999</c:v>
                </c:pt>
                <c:pt idx="1313">
                  <c:v>14.759225000000001</c:v>
                </c:pt>
                <c:pt idx="1314">
                  <c:v>14.776175</c:v>
                </c:pt>
                <c:pt idx="1315">
                  <c:v>14.793124999999998</c:v>
                </c:pt>
                <c:pt idx="1316">
                  <c:v>14.810175000000001</c:v>
                </c:pt>
                <c:pt idx="1317">
                  <c:v>14.827624999999999</c:v>
                </c:pt>
                <c:pt idx="1318">
                  <c:v>14.845125000000001</c:v>
                </c:pt>
                <c:pt idx="1319">
                  <c:v>14.862449999999999</c:v>
                </c:pt>
                <c:pt idx="1320">
                  <c:v>14.87945</c:v>
                </c:pt>
                <c:pt idx="1321">
                  <c:v>14.896475000000001</c:v>
                </c:pt>
                <c:pt idx="1322">
                  <c:v>14.913625</c:v>
                </c:pt>
                <c:pt idx="1323">
                  <c:v>14.930974999999998</c:v>
                </c:pt>
                <c:pt idx="1324">
                  <c:v>14.947174999999998</c:v>
                </c:pt>
                <c:pt idx="1325">
                  <c:v>14.963324999999999</c:v>
                </c:pt>
                <c:pt idx="1326">
                  <c:v>14.979749999999999</c:v>
                </c:pt>
                <c:pt idx="1327">
                  <c:v>14.996449999999999</c:v>
                </c:pt>
                <c:pt idx="1328">
                  <c:v>15.013425</c:v>
                </c:pt>
                <c:pt idx="1329">
                  <c:v>15.030850000000001</c:v>
                </c:pt>
                <c:pt idx="1330">
                  <c:v>15.048325000000002</c:v>
                </c:pt>
                <c:pt idx="1331">
                  <c:v>15.065875</c:v>
                </c:pt>
                <c:pt idx="1332">
                  <c:v>15.083399999999999</c:v>
                </c:pt>
                <c:pt idx="1333">
                  <c:v>15.100949999999999</c:v>
                </c:pt>
                <c:pt idx="1334">
                  <c:v>15.118500000000001</c:v>
                </c:pt>
                <c:pt idx="1335">
                  <c:v>15.136050000000001</c:v>
                </c:pt>
                <c:pt idx="1336">
                  <c:v>15.153600000000001</c:v>
                </c:pt>
                <c:pt idx="1337">
                  <c:v>15.171150000000001</c:v>
                </c:pt>
                <c:pt idx="1338">
                  <c:v>15.188725</c:v>
                </c:pt>
                <c:pt idx="1339">
                  <c:v>15.206300000000001</c:v>
                </c:pt>
                <c:pt idx="1340">
                  <c:v>15.2239</c:v>
                </c:pt>
                <c:pt idx="1341">
                  <c:v>15.241625000000001</c:v>
                </c:pt>
                <c:pt idx="1342">
                  <c:v>15.259325</c:v>
                </c:pt>
                <c:pt idx="1343">
                  <c:v>15.276999999999999</c:v>
                </c:pt>
                <c:pt idx="1344">
                  <c:v>15.294775</c:v>
                </c:pt>
                <c:pt idx="1345">
                  <c:v>15.312524999999999</c:v>
                </c:pt>
                <c:pt idx="1346">
                  <c:v>15.330024999999999</c:v>
                </c:pt>
                <c:pt idx="1347">
                  <c:v>15.3474</c:v>
                </c:pt>
                <c:pt idx="1348">
                  <c:v>15.36515</c:v>
                </c:pt>
                <c:pt idx="1349">
                  <c:v>15.382874999999999</c:v>
                </c:pt>
                <c:pt idx="1350">
                  <c:v>15.400725000000001</c:v>
                </c:pt>
                <c:pt idx="1351">
                  <c:v>15.41855</c:v>
                </c:pt>
                <c:pt idx="1352">
                  <c:v>15.436349999999999</c:v>
                </c:pt>
                <c:pt idx="1353">
                  <c:v>15.45425</c:v>
                </c:pt>
                <c:pt idx="1354">
                  <c:v>15.472125</c:v>
                </c:pt>
                <c:pt idx="1355">
                  <c:v>15.489475000000001</c:v>
                </c:pt>
                <c:pt idx="1356">
                  <c:v>15.506775000000001</c:v>
                </c:pt>
                <c:pt idx="1357">
                  <c:v>15.524075000000002</c:v>
                </c:pt>
                <c:pt idx="1358">
                  <c:v>15.541425</c:v>
                </c:pt>
                <c:pt idx="1359">
                  <c:v>15.5588</c:v>
                </c:pt>
                <c:pt idx="1360">
                  <c:v>15.576200000000002</c:v>
                </c:pt>
                <c:pt idx="1361">
                  <c:v>15.593599999999999</c:v>
                </c:pt>
                <c:pt idx="1362">
                  <c:v>15.611050000000001</c:v>
                </c:pt>
                <c:pt idx="1363">
                  <c:v>15.628500000000001</c:v>
                </c:pt>
                <c:pt idx="1364">
                  <c:v>15.645950000000001</c:v>
                </c:pt>
                <c:pt idx="1365">
                  <c:v>15.663675</c:v>
                </c:pt>
                <c:pt idx="1366">
                  <c:v>15.68145</c:v>
                </c:pt>
                <c:pt idx="1367">
                  <c:v>15.699274999999998</c:v>
                </c:pt>
                <c:pt idx="1368">
                  <c:v>15.717074999999999</c:v>
                </c:pt>
                <c:pt idx="1369">
                  <c:v>15.734875000000001</c:v>
                </c:pt>
                <c:pt idx="1370">
                  <c:v>15.752700000000001</c:v>
                </c:pt>
                <c:pt idx="1371">
                  <c:v>15.770524999999999</c:v>
                </c:pt>
                <c:pt idx="1372">
                  <c:v>15.7883</c:v>
                </c:pt>
                <c:pt idx="1373">
                  <c:v>15.806100000000001</c:v>
                </c:pt>
                <c:pt idx="1374">
                  <c:v>15.823975000000001</c:v>
                </c:pt>
                <c:pt idx="1375">
                  <c:v>15.841875</c:v>
                </c:pt>
                <c:pt idx="1376">
                  <c:v>15.85975</c:v>
                </c:pt>
                <c:pt idx="1377">
                  <c:v>15.877649999999999</c:v>
                </c:pt>
                <c:pt idx="1378">
                  <c:v>15.895524999999999</c:v>
                </c:pt>
                <c:pt idx="1379">
                  <c:v>15.913425</c:v>
                </c:pt>
                <c:pt idx="1380">
                  <c:v>15.93125</c:v>
                </c:pt>
                <c:pt idx="1381">
                  <c:v>15.948899999999998</c:v>
                </c:pt>
                <c:pt idx="1382">
                  <c:v>15.966425000000001</c:v>
                </c:pt>
                <c:pt idx="1383">
                  <c:v>15.983775</c:v>
                </c:pt>
                <c:pt idx="1384">
                  <c:v>16.001024999999998</c:v>
                </c:pt>
                <c:pt idx="1385">
                  <c:v>16.0183</c:v>
                </c:pt>
                <c:pt idx="1386">
                  <c:v>16.035550000000001</c:v>
                </c:pt>
                <c:pt idx="1387">
                  <c:v>16.052825000000002</c:v>
                </c:pt>
                <c:pt idx="1388">
                  <c:v>16.070599999999999</c:v>
                </c:pt>
                <c:pt idx="1389">
                  <c:v>16.088200000000001</c:v>
                </c:pt>
                <c:pt idx="1390">
                  <c:v>16.105675000000002</c:v>
                </c:pt>
                <c:pt idx="1391">
                  <c:v>16.123149999999999</c:v>
                </c:pt>
                <c:pt idx="1392">
                  <c:v>16.140650000000001</c:v>
                </c:pt>
                <c:pt idx="1393">
                  <c:v>16.158125000000002</c:v>
                </c:pt>
                <c:pt idx="1394">
                  <c:v>16.175600000000003</c:v>
                </c:pt>
                <c:pt idx="1395">
                  <c:v>16.193574999999999</c:v>
                </c:pt>
                <c:pt idx="1396">
                  <c:v>16.211624999999998</c:v>
                </c:pt>
                <c:pt idx="1397">
                  <c:v>16.229575000000001</c:v>
                </c:pt>
                <c:pt idx="1398">
                  <c:v>16.247624999999999</c:v>
                </c:pt>
                <c:pt idx="1399">
                  <c:v>16.265674999999998</c:v>
                </c:pt>
                <c:pt idx="1400">
                  <c:v>16.2837</c:v>
                </c:pt>
                <c:pt idx="1401">
                  <c:v>16.301525000000002</c:v>
                </c:pt>
                <c:pt idx="1402">
                  <c:v>16.319300000000002</c:v>
                </c:pt>
                <c:pt idx="1403">
                  <c:v>16.337150000000001</c:v>
                </c:pt>
                <c:pt idx="1404">
                  <c:v>16.3552</c:v>
                </c:pt>
                <c:pt idx="1405">
                  <c:v>16.373224999999998</c:v>
                </c:pt>
                <c:pt idx="1406">
                  <c:v>16.391225000000002</c:v>
                </c:pt>
                <c:pt idx="1407">
                  <c:v>16.409125</c:v>
                </c:pt>
                <c:pt idx="1408">
                  <c:v>16.426925000000001</c:v>
                </c:pt>
                <c:pt idx="1409">
                  <c:v>16.443849999999998</c:v>
                </c:pt>
                <c:pt idx="1410">
                  <c:v>16.460774999999998</c:v>
                </c:pt>
                <c:pt idx="1411">
                  <c:v>16.477725</c:v>
                </c:pt>
                <c:pt idx="1412">
                  <c:v>16.494675000000001</c:v>
                </c:pt>
                <c:pt idx="1413">
                  <c:v>16.511624999999999</c:v>
                </c:pt>
                <c:pt idx="1414">
                  <c:v>16.528725000000001</c:v>
                </c:pt>
                <c:pt idx="1415">
                  <c:v>16.54645</c:v>
                </c:pt>
                <c:pt idx="1416">
                  <c:v>16.56315</c:v>
                </c:pt>
                <c:pt idx="1417">
                  <c:v>16.580175000000001</c:v>
                </c:pt>
                <c:pt idx="1418">
                  <c:v>16.597975000000002</c:v>
                </c:pt>
                <c:pt idx="1419">
                  <c:v>16.615675</c:v>
                </c:pt>
                <c:pt idx="1420">
                  <c:v>16.633300000000002</c:v>
                </c:pt>
                <c:pt idx="1421">
                  <c:v>16.650875000000003</c:v>
                </c:pt>
                <c:pt idx="1422">
                  <c:v>16.668675</c:v>
                </c:pt>
                <c:pt idx="1423">
                  <c:v>16.686699999999998</c:v>
                </c:pt>
                <c:pt idx="1424">
                  <c:v>16.704625</c:v>
                </c:pt>
                <c:pt idx="1425">
                  <c:v>16.722524999999997</c:v>
                </c:pt>
                <c:pt idx="1426">
                  <c:v>16.740324999999999</c:v>
                </c:pt>
                <c:pt idx="1427">
                  <c:v>16.75825</c:v>
                </c:pt>
                <c:pt idx="1428">
                  <c:v>16.776174999999999</c:v>
                </c:pt>
                <c:pt idx="1429">
                  <c:v>16.794124999999998</c:v>
                </c:pt>
                <c:pt idx="1430">
                  <c:v>16.812075</c:v>
                </c:pt>
                <c:pt idx="1431">
                  <c:v>16.830025000000003</c:v>
                </c:pt>
                <c:pt idx="1432">
                  <c:v>16.847875000000002</c:v>
                </c:pt>
                <c:pt idx="1433">
                  <c:v>16.865725000000001</c:v>
                </c:pt>
                <c:pt idx="1434">
                  <c:v>16.883824999999998</c:v>
                </c:pt>
                <c:pt idx="1435">
                  <c:v>16.90185</c:v>
                </c:pt>
                <c:pt idx="1436">
                  <c:v>16.919824999999999</c:v>
                </c:pt>
                <c:pt idx="1437">
                  <c:v>16.937749999999998</c:v>
                </c:pt>
                <c:pt idx="1438">
                  <c:v>16.955275</c:v>
                </c:pt>
                <c:pt idx="1439">
                  <c:v>16.972799999999999</c:v>
                </c:pt>
                <c:pt idx="1440">
                  <c:v>16.990350000000003</c:v>
                </c:pt>
                <c:pt idx="1441">
                  <c:v>17.007649999999998</c:v>
                </c:pt>
                <c:pt idx="1442">
                  <c:v>17.024775000000002</c:v>
                </c:pt>
                <c:pt idx="1443">
                  <c:v>17.042099999999998</c:v>
                </c:pt>
                <c:pt idx="1444">
                  <c:v>17.059450000000002</c:v>
                </c:pt>
                <c:pt idx="1445">
                  <c:v>17.076824999999999</c:v>
                </c:pt>
                <c:pt idx="1446">
                  <c:v>17.094275</c:v>
                </c:pt>
                <c:pt idx="1447">
                  <c:v>17.111725</c:v>
                </c:pt>
                <c:pt idx="1448">
                  <c:v>17.129175</c:v>
                </c:pt>
                <c:pt idx="1449">
                  <c:v>17.146675000000002</c:v>
                </c:pt>
                <c:pt idx="1450">
                  <c:v>17.164124999999999</c:v>
                </c:pt>
                <c:pt idx="1451">
                  <c:v>17.181550000000001</c:v>
                </c:pt>
                <c:pt idx="1452">
                  <c:v>17.198975000000001</c:v>
                </c:pt>
                <c:pt idx="1453">
                  <c:v>17.216449999999998</c:v>
                </c:pt>
                <c:pt idx="1454">
                  <c:v>17.233924999999999</c:v>
                </c:pt>
                <c:pt idx="1455">
                  <c:v>17.251449999999998</c:v>
                </c:pt>
                <c:pt idx="1456">
                  <c:v>17.268924999999999</c:v>
                </c:pt>
                <c:pt idx="1457">
                  <c:v>17.286425000000001</c:v>
                </c:pt>
                <c:pt idx="1458">
                  <c:v>17.303974999999998</c:v>
                </c:pt>
                <c:pt idx="1459">
                  <c:v>17.321449999999999</c:v>
                </c:pt>
                <c:pt idx="1460">
                  <c:v>17.338975000000001</c:v>
                </c:pt>
                <c:pt idx="1461">
                  <c:v>17.356525000000001</c:v>
                </c:pt>
                <c:pt idx="1462">
                  <c:v>17.374025</c:v>
                </c:pt>
                <c:pt idx="1463">
                  <c:v>17.391524999999998</c:v>
                </c:pt>
                <c:pt idx="1464">
                  <c:v>17.409025</c:v>
                </c:pt>
                <c:pt idx="1465">
                  <c:v>17.4268</c:v>
                </c:pt>
                <c:pt idx="1466">
                  <c:v>17.44455</c:v>
                </c:pt>
                <c:pt idx="1467">
                  <c:v>17.462274999999998</c:v>
                </c:pt>
                <c:pt idx="1468">
                  <c:v>17.47955</c:v>
                </c:pt>
                <c:pt idx="1469">
                  <c:v>17.496824999999998</c:v>
                </c:pt>
                <c:pt idx="1470">
                  <c:v>17.514099999999999</c:v>
                </c:pt>
                <c:pt idx="1471">
                  <c:v>17.531400000000001</c:v>
                </c:pt>
                <c:pt idx="1472">
                  <c:v>17.548674999999999</c:v>
                </c:pt>
                <c:pt idx="1473">
                  <c:v>17.565950000000001</c:v>
                </c:pt>
                <c:pt idx="1474">
                  <c:v>17.58325</c:v>
                </c:pt>
                <c:pt idx="1475">
                  <c:v>17.600525000000001</c:v>
                </c:pt>
                <c:pt idx="1476">
                  <c:v>17.617825</c:v>
                </c:pt>
                <c:pt idx="1477">
                  <c:v>17.635100000000001</c:v>
                </c:pt>
                <c:pt idx="1478">
                  <c:v>17.6524</c:v>
                </c:pt>
                <c:pt idx="1479">
                  <c:v>17.669699999999999</c:v>
                </c:pt>
                <c:pt idx="1480">
                  <c:v>17.687000000000001</c:v>
                </c:pt>
                <c:pt idx="1481">
                  <c:v>17.7043</c:v>
                </c:pt>
                <c:pt idx="1482">
                  <c:v>17.721600000000002</c:v>
                </c:pt>
                <c:pt idx="1483">
                  <c:v>17.738899999999997</c:v>
                </c:pt>
                <c:pt idx="1484">
                  <c:v>17.7562</c:v>
                </c:pt>
                <c:pt idx="1485">
                  <c:v>17.773524999999999</c:v>
                </c:pt>
                <c:pt idx="1486">
                  <c:v>17.790824999999998</c:v>
                </c:pt>
                <c:pt idx="1487">
                  <c:v>17.808150000000001</c:v>
                </c:pt>
                <c:pt idx="1488">
                  <c:v>17.825474999999997</c:v>
                </c:pt>
                <c:pt idx="1489">
                  <c:v>17.8428</c:v>
                </c:pt>
                <c:pt idx="1490">
                  <c:v>17.860125</c:v>
                </c:pt>
                <c:pt idx="1491">
                  <c:v>17.877475</c:v>
                </c:pt>
                <c:pt idx="1492">
                  <c:v>17.8948</c:v>
                </c:pt>
                <c:pt idx="1493">
                  <c:v>17.91215</c:v>
                </c:pt>
                <c:pt idx="1494">
                  <c:v>17.929475</c:v>
                </c:pt>
                <c:pt idx="1495">
                  <c:v>17.946825</c:v>
                </c:pt>
                <c:pt idx="1496">
                  <c:v>17.964174999999997</c:v>
                </c:pt>
                <c:pt idx="1497">
                  <c:v>17.981525000000001</c:v>
                </c:pt>
                <c:pt idx="1498">
                  <c:v>17.998900000000003</c:v>
                </c:pt>
                <c:pt idx="1499">
                  <c:v>18.015750000000001</c:v>
                </c:pt>
                <c:pt idx="1500">
                  <c:v>18.032450000000001</c:v>
                </c:pt>
                <c:pt idx="1501">
                  <c:v>18.04935</c:v>
                </c:pt>
                <c:pt idx="1502">
                  <c:v>18.066050000000001</c:v>
                </c:pt>
                <c:pt idx="1503">
                  <c:v>18.083425000000002</c:v>
                </c:pt>
                <c:pt idx="1504">
                  <c:v>18.1008</c:v>
                </c:pt>
                <c:pt idx="1505">
                  <c:v>18.118200000000002</c:v>
                </c:pt>
                <c:pt idx="1506">
                  <c:v>18.135574999999999</c:v>
                </c:pt>
                <c:pt idx="1507">
                  <c:v>18.152974999999998</c:v>
                </c:pt>
                <c:pt idx="1508">
                  <c:v>18.170375</c:v>
                </c:pt>
                <c:pt idx="1509">
                  <c:v>18.187825</c:v>
                </c:pt>
                <c:pt idx="1510">
                  <c:v>18.205275</c:v>
                </c:pt>
                <c:pt idx="1511">
                  <c:v>18.222725000000001</c:v>
                </c:pt>
                <c:pt idx="1512">
                  <c:v>18.240349999999999</c:v>
                </c:pt>
                <c:pt idx="1513">
                  <c:v>18.258150000000001</c:v>
                </c:pt>
                <c:pt idx="1514">
                  <c:v>18.275874999999999</c:v>
                </c:pt>
                <c:pt idx="1515">
                  <c:v>18.293925000000002</c:v>
                </c:pt>
                <c:pt idx="1516">
                  <c:v>18.311875000000001</c:v>
                </c:pt>
                <c:pt idx="1517">
                  <c:v>18.329799999999999</c:v>
                </c:pt>
                <c:pt idx="1518">
                  <c:v>18.347774999999999</c:v>
                </c:pt>
                <c:pt idx="1519">
                  <c:v>18.365275</c:v>
                </c:pt>
                <c:pt idx="1520">
                  <c:v>18.382974999999998</c:v>
                </c:pt>
                <c:pt idx="1521">
                  <c:v>18.400825000000001</c:v>
                </c:pt>
                <c:pt idx="1522">
                  <c:v>18.418799999999997</c:v>
                </c:pt>
                <c:pt idx="1523">
                  <c:v>18.436800000000002</c:v>
                </c:pt>
                <c:pt idx="1524">
                  <c:v>18.454799999999999</c:v>
                </c:pt>
                <c:pt idx="1525">
                  <c:v>18.472774999999999</c:v>
                </c:pt>
                <c:pt idx="1526">
                  <c:v>18.490749999999998</c:v>
                </c:pt>
                <c:pt idx="1527">
                  <c:v>18.508725000000002</c:v>
                </c:pt>
                <c:pt idx="1528">
                  <c:v>18.526599999999998</c:v>
                </c:pt>
                <c:pt idx="1529">
                  <c:v>18.544250000000002</c:v>
                </c:pt>
                <c:pt idx="1530">
                  <c:v>18.561675000000001</c:v>
                </c:pt>
                <c:pt idx="1531">
                  <c:v>18.578875</c:v>
                </c:pt>
                <c:pt idx="1532">
                  <c:v>18.595375000000001</c:v>
                </c:pt>
                <c:pt idx="1533">
                  <c:v>18.611975000000001</c:v>
                </c:pt>
                <c:pt idx="1534">
                  <c:v>18.62865</c:v>
                </c:pt>
                <c:pt idx="1535">
                  <c:v>18.645400000000002</c:v>
                </c:pt>
                <c:pt idx="1536">
                  <c:v>18.662224999999999</c:v>
                </c:pt>
                <c:pt idx="1537">
                  <c:v>18.679100000000002</c:v>
                </c:pt>
                <c:pt idx="1538">
                  <c:v>18.69605</c:v>
                </c:pt>
                <c:pt idx="1539">
                  <c:v>18.713075</c:v>
                </c:pt>
                <c:pt idx="1540">
                  <c:v>18.730174999999999</c:v>
                </c:pt>
                <c:pt idx="1541">
                  <c:v>18.747949999999999</c:v>
                </c:pt>
                <c:pt idx="1542">
                  <c:v>18.765924999999999</c:v>
                </c:pt>
                <c:pt idx="1543">
                  <c:v>18.783950000000001</c:v>
                </c:pt>
                <c:pt idx="1544">
                  <c:v>18.801950000000001</c:v>
                </c:pt>
                <c:pt idx="1545">
                  <c:v>18.819974999999999</c:v>
                </c:pt>
                <c:pt idx="1546">
                  <c:v>18.838000000000001</c:v>
                </c:pt>
                <c:pt idx="1547">
                  <c:v>18.856000000000002</c:v>
                </c:pt>
                <c:pt idx="1548">
                  <c:v>18.873675000000002</c:v>
                </c:pt>
                <c:pt idx="1549">
                  <c:v>18.891200000000001</c:v>
                </c:pt>
                <c:pt idx="1550">
                  <c:v>18.908975000000002</c:v>
                </c:pt>
                <c:pt idx="1551">
                  <c:v>18.926750000000002</c:v>
                </c:pt>
                <c:pt idx="1552">
                  <c:v>18.944649999999999</c:v>
                </c:pt>
                <c:pt idx="1553">
                  <c:v>18.961924999999997</c:v>
                </c:pt>
                <c:pt idx="1554">
                  <c:v>18.978925</c:v>
                </c:pt>
                <c:pt idx="1555">
                  <c:v>18.996024999999999</c:v>
                </c:pt>
                <c:pt idx="1556">
                  <c:v>19.013275</c:v>
                </c:pt>
                <c:pt idx="1557">
                  <c:v>19.031075000000001</c:v>
                </c:pt>
                <c:pt idx="1558">
                  <c:v>19.048850000000002</c:v>
                </c:pt>
                <c:pt idx="1559">
                  <c:v>19.066600000000001</c:v>
                </c:pt>
                <c:pt idx="1560">
                  <c:v>19.084325</c:v>
                </c:pt>
                <c:pt idx="1561">
                  <c:v>19.102</c:v>
                </c:pt>
                <c:pt idx="1562">
                  <c:v>19.11965</c:v>
                </c:pt>
                <c:pt idx="1563">
                  <c:v>19.1373</c:v>
                </c:pt>
                <c:pt idx="1564">
                  <c:v>19.154875000000001</c:v>
                </c:pt>
                <c:pt idx="1565">
                  <c:v>19.172449999999998</c:v>
                </c:pt>
                <c:pt idx="1566">
                  <c:v>19.189975</c:v>
                </c:pt>
                <c:pt idx="1567">
                  <c:v>19.207474999999999</c:v>
                </c:pt>
                <c:pt idx="1568">
                  <c:v>19.22495</c:v>
                </c:pt>
                <c:pt idx="1569">
                  <c:v>19.2424</c:v>
                </c:pt>
                <c:pt idx="1570">
                  <c:v>19.259799999999998</c:v>
                </c:pt>
                <c:pt idx="1571">
                  <c:v>19.277200000000001</c:v>
                </c:pt>
                <c:pt idx="1572">
                  <c:v>19.294550000000001</c:v>
                </c:pt>
                <c:pt idx="1573">
                  <c:v>19.311900000000001</c:v>
                </c:pt>
                <c:pt idx="1574">
                  <c:v>19.329250000000002</c:v>
                </c:pt>
                <c:pt idx="1575">
                  <c:v>19.346800000000002</c:v>
                </c:pt>
                <c:pt idx="1576">
                  <c:v>19.364324999999997</c:v>
                </c:pt>
                <c:pt idx="1577">
                  <c:v>19.38165</c:v>
                </c:pt>
                <c:pt idx="1578">
                  <c:v>19.398849999999999</c:v>
                </c:pt>
                <c:pt idx="1579">
                  <c:v>19.415199999999999</c:v>
                </c:pt>
                <c:pt idx="1580">
                  <c:v>19.431525000000001</c:v>
                </c:pt>
                <c:pt idx="1581">
                  <c:v>19.447875</c:v>
                </c:pt>
                <c:pt idx="1582">
                  <c:v>19.464224999999999</c:v>
                </c:pt>
                <c:pt idx="1583">
                  <c:v>19.480575000000002</c:v>
                </c:pt>
                <c:pt idx="1584">
                  <c:v>19.4969</c:v>
                </c:pt>
                <c:pt idx="1585">
                  <c:v>19.513275</c:v>
                </c:pt>
                <c:pt idx="1586">
                  <c:v>19.530624999999997</c:v>
                </c:pt>
                <c:pt idx="1587">
                  <c:v>19.547975000000001</c:v>
                </c:pt>
                <c:pt idx="1588">
                  <c:v>19.565275</c:v>
                </c:pt>
                <c:pt idx="1589">
                  <c:v>19.582574999999999</c:v>
                </c:pt>
                <c:pt idx="1590">
                  <c:v>19.599875000000001</c:v>
                </c:pt>
                <c:pt idx="1591">
                  <c:v>19.617149999999999</c:v>
                </c:pt>
                <c:pt idx="1592">
                  <c:v>19.634399999999999</c:v>
                </c:pt>
                <c:pt idx="1593">
                  <c:v>19.65165</c:v>
                </c:pt>
                <c:pt idx="1594">
                  <c:v>19.668900000000001</c:v>
                </c:pt>
                <c:pt idx="1595">
                  <c:v>19.686149999999998</c:v>
                </c:pt>
                <c:pt idx="1596">
                  <c:v>19.703375000000001</c:v>
                </c:pt>
                <c:pt idx="1597">
                  <c:v>19.720599999999997</c:v>
                </c:pt>
                <c:pt idx="1598">
                  <c:v>19.737850000000002</c:v>
                </c:pt>
                <c:pt idx="1599">
                  <c:v>19.755074999999998</c:v>
                </c:pt>
                <c:pt idx="1600">
                  <c:v>19.772300000000001</c:v>
                </c:pt>
                <c:pt idx="1601">
                  <c:v>19.789549999999998</c:v>
                </c:pt>
                <c:pt idx="1602">
                  <c:v>19.806774999999998</c:v>
                </c:pt>
                <c:pt idx="1603">
                  <c:v>19.824000000000002</c:v>
                </c:pt>
                <c:pt idx="1604">
                  <c:v>19.841325000000001</c:v>
                </c:pt>
                <c:pt idx="1605">
                  <c:v>19.858675000000002</c:v>
                </c:pt>
                <c:pt idx="1606">
                  <c:v>19.875999999999998</c:v>
                </c:pt>
                <c:pt idx="1607">
                  <c:v>19.893350000000002</c:v>
                </c:pt>
                <c:pt idx="1608">
                  <c:v>19.910675000000001</c:v>
                </c:pt>
                <c:pt idx="1609">
                  <c:v>19.927975</c:v>
                </c:pt>
                <c:pt idx="1610">
                  <c:v>19.945275000000002</c:v>
                </c:pt>
                <c:pt idx="1611">
                  <c:v>19.962574999999998</c:v>
                </c:pt>
                <c:pt idx="1612">
                  <c:v>19.979849999999999</c:v>
                </c:pt>
                <c:pt idx="1613">
                  <c:v>19.9971</c:v>
                </c:pt>
                <c:pt idx="1614">
                  <c:v>20.01435</c:v>
                </c:pt>
                <c:pt idx="1615">
                  <c:v>20.031600000000001</c:v>
                </c:pt>
                <c:pt idx="1616">
                  <c:v>20.048825000000001</c:v>
                </c:pt>
                <c:pt idx="1617">
                  <c:v>20.066050000000001</c:v>
                </c:pt>
                <c:pt idx="1618">
                  <c:v>20.083275</c:v>
                </c:pt>
                <c:pt idx="1619">
                  <c:v>20.100474999999999</c:v>
                </c:pt>
                <c:pt idx="1620">
                  <c:v>20.117674999999998</c:v>
                </c:pt>
                <c:pt idx="1621">
                  <c:v>20.13485</c:v>
                </c:pt>
                <c:pt idx="1622">
                  <c:v>20.152049999999999</c:v>
                </c:pt>
                <c:pt idx="1623">
                  <c:v>20.169224999999997</c:v>
                </c:pt>
                <c:pt idx="1624">
                  <c:v>20.186399999999999</c:v>
                </c:pt>
                <c:pt idx="1625">
                  <c:v>20.20355</c:v>
                </c:pt>
                <c:pt idx="1626">
                  <c:v>20.220725000000002</c:v>
                </c:pt>
                <c:pt idx="1627">
                  <c:v>20.237874999999999</c:v>
                </c:pt>
                <c:pt idx="1628">
                  <c:v>20.255025</c:v>
                </c:pt>
                <c:pt idx="1629">
                  <c:v>20.272175000000001</c:v>
                </c:pt>
                <c:pt idx="1630">
                  <c:v>20.289324999999998</c:v>
                </c:pt>
                <c:pt idx="1631">
                  <c:v>20.306474999999999</c:v>
                </c:pt>
                <c:pt idx="1632">
                  <c:v>20.323599999999999</c:v>
                </c:pt>
                <c:pt idx="1633">
                  <c:v>20.34085</c:v>
                </c:pt>
                <c:pt idx="1634">
                  <c:v>20.358149999999998</c:v>
                </c:pt>
                <c:pt idx="1635">
                  <c:v>20.375499999999999</c:v>
                </c:pt>
                <c:pt idx="1636">
                  <c:v>20.392900000000001</c:v>
                </c:pt>
                <c:pt idx="1637">
                  <c:v>20.410350000000001</c:v>
                </c:pt>
                <c:pt idx="1638">
                  <c:v>20.427849999999999</c:v>
                </c:pt>
                <c:pt idx="1639">
                  <c:v>20.445399999999999</c:v>
                </c:pt>
                <c:pt idx="1640">
                  <c:v>20.46285</c:v>
                </c:pt>
                <c:pt idx="1641">
                  <c:v>20.480174999999999</c:v>
                </c:pt>
                <c:pt idx="1642">
                  <c:v>20.497875000000001</c:v>
                </c:pt>
                <c:pt idx="1643">
                  <c:v>20.515599999999999</c:v>
                </c:pt>
                <c:pt idx="1644">
                  <c:v>20.533299999999997</c:v>
                </c:pt>
                <c:pt idx="1645">
                  <c:v>20.550999999999998</c:v>
                </c:pt>
                <c:pt idx="1646">
                  <c:v>20.5687</c:v>
                </c:pt>
                <c:pt idx="1647">
                  <c:v>20.586375</c:v>
                </c:pt>
                <c:pt idx="1648">
                  <c:v>20.603475</c:v>
                </c:pt>
                <c:pt idx="1649">
                  <c:v>20.620649999999998</c:v>
                </c:pt>
                <c:pt idx="1650">
                  <c:v>20.637900000000002</c:v>
                </c:pt>
                <c:pt idx="1651">
                  <c:v>20.655200000000001</c:v>
                </c:pt>
                <c:pt idx="1652">
                  <c:v>20.672575000000002</c:v>
                </c:pt>
                <c:pt idx="1653">
                  <c:v>20.68965</c:v>
                </c:pt>
                <c:pt idx="1654">
                  <c:v>20.706875</c:v>
                </c:pt>
                <c:pt idx="1655">
                  <c:v>20.724425</c:v>
                </c:pt>
                <c:pt idx="1656">
                  <c:v>20.741975</c:v>
                </c:pt>
                <c:pt idx="1657">
                  <c:v>20.759525</c:v>
                </c:pt>
                <c:pt idx="1658">
                  <c:v>20.777075</c:v>
                </c:pt>
                <c:pt idx="1659">
                  <c:v>20.794675000000002</c:v>
                </c:pt>
                <c:pt idx="1660">
                  <c:v>20.812275</c:v>
                </c:pt>
                <c:pt idx="1661">
                  <c:v>20.829900000000002</c:v>
                </c:pt>
                <c:pt idx="1662">
                  <c:v>20.847450000000002</c:v>
                </c:pt>
                <c:pt idx="1663">
                  <c:v>20.864975000000001</c:v>
                </c:pt>
                <c:pt idx="1664">
                  <c:v>20.882549999999998</c:v>
                </c:pt>
                <c:pt idx="1665">
                  <c:v>20.90015</c:v>
                </c:pt>
                <c:pt idx="1666">
                  <c:v>20.917774999999999</c:v>
                </c:pt>
                <c:pt idx="1667">
                  <c:v>20.935424999999999</c:v>
                </c:pt>
                <c:pt idx="1668">
                  <c:v>20.953074999999998</c:v>
                </c:pt>
                <c:pt idx="1669">
                  <c:v>20.970775</c:v>
                </c:pt>
                <c:pt idx="1670">
                  <c:v>20.988499999999998</c:v>
                </c:pt>
                <c:pt idx="1671">
                  <c:v>21.006225000000001</c:v>
                </c:pt>
                <c:pt idx="1672">
                  <c:v>21.024000000000001</c:v>
                </c:pt>
                <c:pt idx="1673">
                  <c:v>21.041774999999998</c:v>
                </c:pt>
                <c:pt idx="1674">
                  <c:v>21.059349999999998</c:v>
                </c:pt>
                <c:pt idx="1675">
                  <c:v>21.076725</c:v>
                </c:pt>
                <c:pt idx="1676">
                  <c:v>21.094249999999999</c:v>
                </c:pt>
                <c:pt idx="1677">
                  <c:v>21.11195</c:v>
                </c:pt>
                <c:pt idx="1678">
                  <c:v>21.129324999999998</c:v>
                </c:pt>
                <c:pt idx="1679">
                  <c:v>21.146650000000001</c:v>
                </c:pt>
                <c:pt idx="1680">
                  <c:v>21.163999999999998</c:v>
                </c:pt>
                <c:pt idx="1681">
                  <c:v>21.181325000000001</c:v>
                </c:pt>
                <c:pt idx="1682">
                  <c:v>21.198499999999999</c:v>
                </c:pt>
                <c:pt idx="1683">
                  <c:v>21.215824999999999</c:v>
                </c:pt>
                <c:pt idx="1684">
                  <c:v>21.233274999999999</c:v>
                </c:pt>
                <c:pt idx="1685">
                  <c:v>21.250825000000003</c:v>
                </c:pt>
                <c:pt idx="1686">
                  <c:v>21.268475000000002</c:v>
                </c:pt>
                <c:pt idx="1687">
                  <c:v>21.285824999999999</c:v>
                </c:pt>
                <c:pt idx="1688">
                  <c:v>21.303625</c:v>
                </c:pt>
                <c:pt idx="1689">
                  <c:v>21.3215</c:v>
                </c:pt>
                <c:pt idx="1690">
                  <c:v>21.339375</c:v>
                </c:pt>
                <c:pt idx="1691">
                  <c:v>21.357275000000001</c:v>
                </c:pt>
                <c:pt idx="1692">
                  <c:v>21.375174999999999</c:v>
                </c:pt>
                <c:pt idx="1693">
                  <c:v>21.393075</c:v>
                </c:pt>
                <c:pt idx="1694">
                  <c:v>21.410975000000001</c:v>
                </c:pt>
                <c:pt idx="1695">
                  <c:v>21.428850000000001</c:v>
                </c:pt>
                <c:pt idx="1696">
                  <c:v>21.446750000000002</c:v>
                </c:pt>
                <c:pt idx="1697">
                  <c:v>21.464649999999999</c:v>
                </c:pt>
                <c:pt idx="1698">
                  <c:v>21.48255</c:v>
                </c:pt>
                <c:pt idx="1699">
                  <c:v>21.500374999999998</c:v>
                </c:pt>
                <c:pt idx="1700">
                  <c:v>21.518224999999997</c:v>
                </c:pt>
                <c:pt idx="1701">
                  <c:v>21.536049999999999</c:v>
                </c:pt>
                <c:pt idx="1702">
                  <c:v>21.553800000000003</c:v>
                </c:pt>
                <c:pt idx="1703">
                  <c:v>21.5717</c:v>
                </c:pt>
                <c:pt idx="1704">
                  <c:v>21.589625000000002</c:v>
                </c:pt>
                <c:pt idx="1705">
                  <c:v>21.607499999999998</c:v>
                </c:pt>
                <c:pt idx="1706">
                  <c:v>21.625425</c:v>
                </c:pt>
                <c:pt idx="1707">
                  <c:v>21.643350000000002</c:v>
                </c:pt>
                <c:pt idx="1708">
                  <c:v>21.661049999999999</c:v>
                </c:pt>
                <c:pt idx="1709">
                  <c:v>21.678775000000002</c:v>
                </c:pt>
                <c:pt idx="1710">
                  <c:v>21.6965</c:v>
                </c:pt>
                <c:pt idx="1711">
                  <c:v>21.713925</c:v>
                </c:pt>
                <c:pt idx="1712">
                  <c:v>21.731549999999999</c:v>
                </c:pt>
                <c:pt idx="1713">
                  <c:v>21.749324999999999</c:v>
                </c:pt>
                <c:pt idx="1714">
                  <c:v>21.766974999999999</c:v>
                </c:pt>
                <c:pt idx="1715">
                  <c:v>21.784749999999999</c:v>
                </c:pt>
                <c:pt idx="1716">
                  <c:v>21.80265</c:v>
                </c:pt>
                <c:pt idx="1717">
                  <c:v>21.820600000000002</c:v>
                </c:pt>
                <c:pt idx="1718">
                  <c:v>21.838574999999999</c:v>
                </c:pt>
                <c:pt idx="1719">
                  <c:v>21.856549999999999</c:v>
                </c:pt>
                <c:pt idx="1720">
                  <c:v>21.874524999999998</c:v>
                </c:pt>
                <c:pt idx="1721">
                  <c:v>21.89235</c:v>
                </c:pt>
                <c:pt idx="1722">
                  <c:v>21.910175000000002</c:v>
                </c:pt>
                <c:pt idx="1723">
                  <c:v>21.928000000000001</c:v>
                </c:pt>
                <c:pt idx="1724">
                  <c:v>21.945975000000001</c:v>
                </c:pt>
                <c:pt idx="1725">
                  <c:v>21.963825</c:v>
                </c:pt>
                <c:pt idx="1726">
                  <c:v>21.981649999999998</c:v>
                </c:pt>
                <c:pt idx="1727">
                  <c:v>21.999575</c:v>
                </c:pt>
                <c:pt idx="1728">
                  <c:v>22.017400000000002</c:v>
                </c:pt>
                <c:pt idx="1729">
                  <c:v>22.035250000000001</c:v>
                </c:pt>
                <c:pt idx="1730">
                  <c:v>22.052900000000001</c:v>
                </c:pt>
                <c:pt idx="1731">
                  <c:v>22.070475000000002</c:v>
                </c:pt>
                <c:pt idx="1732">
                  <c:v>22.087924999999998</c:v>
                </c:pt>
                <c:pt idx="1733">
                  <c:v>22.105374999999999</c:v>
                </c:pt>
                <c:pt idx="1734">
                  <c:v>22.122875000000001</c:v>
                </c:pt>
                <c:pt idx="1735">
                  <c:v>22.140450000000001</c:v>
                </c:pt>
                <c:pt idx="1736">
                  <c:v>22.157924999999999</c:v>
                </c:pt>
                <c:pt idx="1737">
                  <c:v>22.175425000000001</c:v>
                </c:pt>
                <c:pt idx="1738">
                  <c:v>22.193024999999999</c:v>
                </c:pt>
                <c:pt idx="1739">
                  <c:v>22.2105</c:v>
                </c:pt>
                <c:pt idx="1740">
                  <c:v>22.228025000000002</c:v>
                </c:pt>
                <c:pt idx="1741">
                  <c:v>22.245625</c:v>
                </c:pt>
                <c:pt idx="1742">
                  <c:v>22.263124999999999</c:v>
                </c:pt>
                <c:pt idx="1743">
                  <c:v>22.280674999999999</c:v>
                </c:pt>
                <c:pt idx="1744">
                  <c:v>22.298124999999999</c:v>
                </c:pt>
                <c:pt idx="1745">
                  <c:v>22.3156</c:v>
                </c:pt>
                <c:pt idx="1746">
                  <c:v>22.33315</c:v>
                </c:pt>
                <c:pt idx="1747">
                  <c:v>22.350674999999999</c:v>
                </c:pt>
                <c:pt idx="1748">
                  <c:v>22.368224999999999</c:v>
                </c:pt>
                <c:pt idx="1749">
                  <c:v>22.3858</c:v>
                </c:pt>
                <c:pt idx="1750">
                  <c:v>22.403400000000001</c:v>
                </c:pt>
                <c:pt idx="1751">
                  <c:v>22.421025</c:v>
                </c:pt>
                <c:pt idx="1752">
                  <c:v>22.438649999999999</c:v>
                </c:pt>
                <c:pt idx="1753">
                  <c:v>22.456300000000002</c:v>
                </c:pt>
                <c:pt idx="1754">
                  <c:v>22.473925000000001</c:v>
                </c:pt>
                <c:pt idx="1755">
                  <c:v>22.49155</c:v>
                </c:pt>
                <c:pt idx="1756">
                  <c:v>22.509174999999999</c:v>
                </c:pt>
                <c:pt idx="1757">
                  <c:v>22.526775000000001</c:v>
                </c:pt>
                <c:pt idx="1758">
                  <c:v>22.544349999999998</c:v>
                </c:pt>
                <c:pt idx="1759">
                  <c:v>22.561924999999999</c:v>
                </c:pt>
                <c:pt idx="1760">
                  <c:v>22.579550000000001</c:v>
                </c:pt>
                <c:pt idx="1761">
                  <c:v>22.597175</c:v>
                </c:pt>
                <c:pt idx="1762">
                  <c:v>22.614799999999999</c:v>
                </c:pt>
                <c:pt idx="1763">
                  <c:v>22.632450000000002</c:v>
                </c:pt>
                <c:pt idx="1764">
                  <c:v>22.650075000000001</c:v>
                </c:pt>
                <c:pt idx="1765">
                  <c:v>22.667725000000001</c:v>
                </c:pt>
                <c:pt idx="1766">
                  <c:v>22.685375000000001</c:v>
                </c:pt>
                <c:pt idx="1767">
                  <c:v>22.702999999999999</c:v>
                </c:pt>
                <c:pt idx="1768">
                  <c:v>22.720649999999999</c:v>
                </c:pt>
                <c:pt idx="1769">
                  <c:v>22.73865</c:v>
                </c:pt>
                <c:pt idx="1770">
                  <c:v>22.756675000000001</c:v>
                </c:pt>
                <c:pt idx="1771">
                  <c:v>22.774574999999999</c:v>
                </c:pt>
                <c:pt idx="1772">
                  <c:v>22.792175</c:v>
                </c:pt>
                <c:pt idx="1773">
                  <c:v>22.809799999999999</c:v>
                </c:pt>
                <c:pt idx="1774">
                  <c:v>22.827400000000001</c:v>
                </c:pt>
                <c:pt idx="1775">
                  <c:v>22.845025</c:v>
                </c:pt>
                <c:pt idx="1776">
                  <c:v>22.862650000000002</c:v>
                </c:pt>
                <c:pt idx="1777">
                  <c:v>22.88025</c:v>
                </c:pt>
                <c:pt idx="1778">
                  <c:v>22.897874999999999</c:v>
                </c:pt>
                <c:pt idx="1779">
                  <c:v>22.915500000000002</c:v>
                </c:pt>
                <c:pt idx="1780">
                  <c:v>22.9331</c:v>
                </c:pt>
                <c:pt idx="1781">
                  <c:v>22.950724999999998</c:v>
                </c:pt>
                <c:pt idx="1782">
                  <c:v>22.968350000000001</c:v>
                </c:pt>
                <c:pt idx="1783">
                  <c:v>22.985975</c:v>
                </c:pt>
                <c:pt idx="1784">
                  <c:v>23.003575000000001</c:v>
                </c:pt>
                <c:pt idx="1785">
                  <c:v>23.0212</c:v>
                </c:pt>
                <c:pt idx="1786">
                  <c:v>23.038824999999999</c:v>
                </c:pt>
                <c:pt idx="1787">
                  <c:v>23.056450000000002</c:v>
                </c:pt>
                <c:pt idx="1788">
                  <c:v>23.07405</c:v>
                </c:pt>
                <c:pt idx="1789">
                  <c:v>23.091675000000002</c:v>
                </c:pt>
                <c:pt idx="1790">
                  <c:v>23.109299999999998</c:v>
                </c:pt>
                <c:pt idx="1791">
                  <c:v>23.126899999999999</c:v>
                </c:pt>
                <c:pt idx="1792">
                  <c:v>23.144524999999998</c:v>
                </c:pt>
                <c:pt idx="1793">
                  <c:v>23.16215</c:v>
                </c:pt>
                <c:pt idx="1794">
                  <c:v>23.179725000000001</c:v>
                </c:pt>
                <c:pt idx="1795">
                  <c:v>23.197324999999999</c:v>
                </c:pt>
                <c:pt idx="1796">
                  <c:v>23.214925000000001</c:v>
                </c:pt>
                <c:pt idx="1797">
                  <c:v>23.232525000000003</c:v>
                </c:pt>
                <c:pt idx="1798">
                  <c:v>23.2501</c:v>
                </c:pt>
                <c:pt idx="1799">
                  <c:v>23.267699999999998</c:v>
                </c:pt>
                <c:pt idx="1800">
                  <c:v>23.285299999999999</c:v>
                </c:pt>
                <c:pt idx="1801">
                  <c:v>23.302899999999998</c:v>
                </c:pt>
                <c:pt idx="1802">
                  <c:v>23.320499999999999</c:v>
                </c:pt>
                <c:pt idx="1803">
                  <c:v>23.338100000000001</c:v>
                </c:pt>
                <c:pt idx="1804">
                  <c:v>23.355699999999999</c:v>
                </c:pt>
                <c:pt idx="1805">
                  <c:v>23.3733</c:v>
                </c:pt>
                <c:pt idx="1806">
                  <c:v>23.390900000000002</c:v>
                </c:pt>
                <c:pt idx="1807">
                  <c:v>23.4085</c:v>
                </c:pt>
                <c:pt idx="1808">
                  <c:v>23.426099999999998</c:v>
                </c:pt>
                <c:pt idx="1809">
                  <c:v>23.4437</c:v>
                </c:pt>
                <c:pt idx="1810">
                  <c:v>23.461299999999998</c:v>
                </c:pt>
                <c:pt idx="1811">
                  <c:v>23.478899999999999</c:v>
                </c:pt>
                <c:pt idx="1812">
                  <c:v>23.496524999999998</c:v>
                </c:pt>
                <c:pt idx="1813">
                  <c:v>23.514475000000001</c:v>
                </c:pt>
                <c:pt idx="1814">
                  <c:v>23.532450000000001</c:v>
                </c:pt>
                <c:pt idx="1815">
                  <c:v>23.550450000000001</c:v>
                </c:pt>
                <c:pt idx="1816">
                  <c:v>23.568325000000002</c:v>
                </c:pt>
                <c:pt idx="1817">
                  <c:v>23.585875000000001</c:v>
                </c:pt>
                <c:pt idx="1818">
                  <c:v>23.603450000000002</c:v>
                </c:pt>
                <c:pt idx="1819">
                  <c:v>23.62105</c:v>
                </c:pt>
                <c:pt idx="1820">
                  <c:v>23.638674999999999</c:v>
                </c:pt>
                <c:pt idx="1821">
                  <c:v>23.656500000000001</c:v>
                </c:pt>
                <c:pt idx="1822">
                  <c:v>23.674150000000001</c:v>
                </c:pt>
                <c:pt idx="1823">
                  <c:v>23.691800000000001</c:v>
                </c:pt>
                <c:pt idx="1824">
                  <c:v>23.70945</c:v>
                </c:pt>
                <c:pt idx="1825">
                  <c:v>23.7271</c:v>
                </c:pt>
                <c:pt idx="1826">
                  <c:v>23.74475</c:v>
                </c:pt>
                <c:pt idx="1827">
                  <c:v>23.762425</c:v>
                </c:pt>
                <c:pt idx="1828">
                  <c:v>23.780075</c:v>
                </c:pt>
                <c:pt idx="1829">
                  <c:v>23.797750000000001</c:v>
                </c:pt>
                <c:pt idx="1830">
                  <c:v>23.815425000000001</c:v>
                </c:pt>
                <c:pt idx="1831">
                  <c:v>23.833099999999998</c:v>
                </c:pt>
                <c:pt idx="1832">
                  <c:v>23.850774999999999</c:v>
                </c:pt>
                <c:pt idx="1833">
                  <c:v>23.868449999999999</c:v>
                </c:pt>
                <c:pt idx="1834">
                  <c:v>23.886125</c:v>
                </c:pt>
                <c:pt idx="1835">
                  <c:v>23.9038</c:v>
                </c:pt>
                <c:pt idx="1836">
                  <c:v>23.921600000000002</c:v>
                </c:pt>
                <c:pt idx="1837">
                  <c:v>23.939574999999998</c:v>
                </c:pt>
                <c:pt idx="1838">
                  <c:v>23.957550000000001</c:v>
                </c:pt>
                <c:pt idx="1839">
                  <c:v>23.975550000000002</c:v>
                </c:pt>
                <c:pt idx="1840">
                  <c:v>23.993200000000002</c:v>
                </c:pt>
                <c:pt idx="1841">
                  <c:v>24.010875000000002</c:v>
                </c:pt>
                <c:pt idx="1842">
                  <c:v>24.028525000000002</c:v>
                </c:pt>
                <c:pt idx="1843">
                  <c:v>24.046200000000002</c:v>
                </c:pt>
                <c:pt idx="1844">
                  <c:v>24.063850000000002</c:v>
                </c:pt>
                <c:pt idx="1845">
                  <c:v>24.081524999999999</c:v>
                </c:pt>
                <c:pt idx="1846">
                  <c:v>24.0992</c:v>
                </c:pt>
                <c:pt idx="1847">
                  <c:v>24.116875</c:v>
                </c:pt>
                <c:pt idx="1848">
                  <c:v>24.134574999999998</c:v>
                </c:pt>
                <c:pt idx="1849">
                  <c:v>24.152249999999999</c:v>
                </c:pt>
                <c:pt idx="1850">
                  <c:v>24.169924999999999</c:v>
                </c:pt>
                <c:pt idx="1851">
                  <c:v>24.1876</c:v>
                </c:pt>
                <c:pt idx="1852">
                  <c:v>24.205275</c:v>
                </c:pt>
                <c:pt idx="1853">
                  <c:v>24.222974999999998</c:v>
                </c:pt>
                <c:pt idx="1854">
                  <c:v>24.240649999999999</c:v>
                </c:pt>
                <c:pt idx="1855">
                  <c:v>24.25835</c:v>
                </c:pt>
                <c:pt idx="1856">
                  <c:v>24.276025000000001</c:v>
                </c:pt>
                <c:pt idx="1857">
                  <c:v>24.293724999999998</c:v>
                </c:pt>
                <c:pt idx="1858">
                  <c:v>24.311525</c:v>
                </c:pt>
                <c:pt idx="1859">
                  <c:v>24.329274999999999</c:v>
                </c:pt>
                <c:pt idx="1860">
                  <c:v>24.347075</c:v>
                </c:pt>
                <c:pt idx="1861">
                  <c:v>24.364899999999999</c:v>
                </c:pt>
                <c:pt idx="1862">
                  <c:v>24.382725000000001</c:v>
                </c:pt>
                <c:pt idx="1863">
                  <c:v>24.400575</c:v>
                </c:pt>
                <c:pt idx="1864">
                  <c:v>24.41835</c:v>
                </c:pt>
                <c:pt idx="1865">
                  <c:v>24.436125000000001</c:v>
                </c:pt>
                <c:pt idx="1866">
                  <c:v>24.453925000000002</c:v>
                </c:pt>
                <c:pt idx="1867">
                  <c:v>24.47175</c:v>
                </c:pt>
                <c:pt idx="1868">
                  <c:v>24.489625</c:v>
                </c:pt>
                <c:pt idx="1869">
                  <c:v>24.507525000000001</c:v>
                </c:pt>
                <c:pt idx="1870">
                  <c:v>24.525425000000002</c:v>
                </c:pt>
                <c:pt idx="1871">
                  <c:v>24.543324999999999</c:v>
                </c:pt>
                <c:pt idx="1872">
                  <c:v>24.561250000000001</c:v>
                </c:pt>
                <c:pt idx="1873">
                  <c:v>24.5791</c:v>
                </c:pt>
                <c:pt idx="1874">
                  <c:v>24.596899999999998</c:v>
                </c:pt>
                <c:pt idx="1875">
                  <c:v>24.614725</c:v>
                </c:pt>
                <c:pt idx="1876">
                  <c:v>24.632575000000003</c:v>
                </c:pt>
                <c:pt idx="1877">
                  <c:v>24.650500000000001</c:v>
                </c:pt>
                <c:pt idx="1878">
                  <c:v>24.66845</c:v>
                </c:pt>
                <c:pt idx="1879">
                  <c:v>24.686425</c:v>
                </c:pt>
                <c:pt idx="1880">
                  <c:v>24.704374999999999</c:v>
                </c:pt>
                <c:pt idx="1881">
                  <c:v>24.722325000000001</c:v>
                </c:pt>
                <c:pt idx="1882">
                  <c:v>24.740275</c:v>
                </c:pt>
                <c:pt idx="1883">
                  <c:v>24.758125</c:v>
                </c:pt>
                <c:pt idx="1884">
                  <c:v>24.776049999999998</c:v>
                </c:pt>
                <c:pt idx="1885">
                  <c:v>24.794</c:v>
                </c:pt>
                <c:pt idx="1886">
                  <c:v>24.811975</c:v>
                </c:pt>
                <c:pt idx="1887">
                  <c:v>24.829924999999999</c:v>
                </c:pt>
                <c:pt idx="1888">
                  <c:v>24.847874999999998</c:v>
                </c:pt>
                <c:pt idx="1889">
                  <c:v>24.865850000000002</c:v>
                </c:pt>
                <c:pt idx="1890">
                  <c:v>24.883825000000002</c:v>
                </c:pt>
                <c:pt idx="1891">
                  <c:v>24.90165</c:v>
                </c:pt>
                <c:pt idx="1892">
                  <c:v>24.919499999999999</c:v>
                </c:pt>
                <c:pt idx="1893">
                  <c:v>24.937374999999999</c:v>
                </c:pt>
                <c:pt idx="1894">
                  <c:v>24.955175000000001</c:v>
                </c:pt>
                <c:pt idx="1895">
                  <c:v>24.973075000000001</c:v>
                </c:pt>
                <c:pt idx="1896">
                  <c:v>24.990950000000002</c:v>
                </c:pt>
                <c:pt idx="1897">
                  <c:v>25.008750000000003</c:v>
                </c:pt>
              </c:numCache>
            </c:numRef>
          </c:xVal>
          <c:yVal>
            <c:numRef>
              <c:f>'Guage 01'!$J$2:$J$1899</c:f>
              <c:numCache>
                <c:formatCode>General</c:formatCode>
                <c:ptCount val="1898"/>
                <c:pt idx="0">
                  <c:v>0</c:v>
                </c:pt>
                <c:pt idx="1">
                  <c:v>0</c:v>
                </c:pt>
                <c:pt idx="2">
                  <c:v>0</c:v>
                </c:pt>
                <c:pt idx="3">
                  <c:v>0</c:v>
                </c:pt>
                <c:pt idx="4">
                  <c:v>0</c:v>
                </c:pt>
                <c:pt idx="5">
                  <c:v>0</c:v>
                </c:pt>
                <c:pt idx="6">
                  <c:v>0.19532644125000351</c:v>
                </c:pt>
                <c:pt idx="7">
                  <c:v>0.62788276125000575</c:v>
                </c:pt>
                <c:pt idx="8">
                  <c:v>1.1090460487500118</c:v>
                </c:pt>
                <c:pt idx="9">
                  <c:v>1.6301954887500187</c:v>
                </c:pt>
                <c:pt idx="10">
                  <c:v>2.2208051137499893</c:v>
                </c:pt>
                <c:pt idx="11">
                  <c:v>2.9162453137499975</c:v>
                </c:pt>
                <c:pt idx="12">
                  <c:v>3.779103201250011</c:v>
                </c:pt>
                <c:pt idx="13">
                  <c:v>4.839714291249976</c:v>
                </c:pt>
                <c:pt idx="14">
                  <c:v>6.142479501250012</c:v>
                </c:pt>
                <c:pt idx="15">
                  <c:v>7.7068610237500055</c:v>
                </c:pt>
                <c:pt idx="16">
                  <c:v>9.5951665937500099</c:v>
                </c:pt>
                <c:pt idx="17">
                  <c:v>11.829304668750042</c:v>
                </c:pt>
                <c:pt idx="18">
                  <c:v>14.398907503750031</c:v>
                </c:pt>
                <c:pt idx="19">
                  <c:v>17.369140573750038</c:v>
                </c:pt>
                <c:pt idx="20">
                  <c:v>20.74259023375004</c:v>
                </c:pt>
                <c:pt idx="21">
                  <c:v>24.738756587500049</c:v>
                </c:pt>
                <c:pt idx="22">
                  <c:v>29.483730965000014</c:v>
                </c:pt>
                <c:pt idx="23">
                  <c:v>34.890293989999989</c:v>
                </c:pt>
                <c:pt idx="24">
                  <c:v>40.83214364000014</c:v>
                </c:pt>
                <c:pt idx="25">
                  <c:v>47.522639465000026</c:v>
                </c:pt>
                <c:pt idx="26">
                  <c:v>54.681934802500059</c:v>
                </c:pt>
                <c:pt idx="27">
                  <c:v>62.539596277499953</c:v>
                </c:pt>
                <c:pt idx="28">
                  <c:v>70.923975027499921</c:v>
                </c:pt>
                <c:pt idx="29">
                  <c:v>79.754594764999922</c:v>
                </c:pt>
                <c:pt idx="30">
                  <c:v>89.116376990000106</c:v>
                </c:pt>
                <c:pt idx="31">
                  <c:v>98.838433552500064</c:v>
                </c:pt>
                <c:pt idx="32">
                  <c:v>109.07076374000002</c:v>
                </c:pt>
                <c:pt idx="33">
                  <c:v>119.71035066500025</c:v>
                </c:pt>
                <c:pt idx="34">
                  <c:v>130.76873272750001</c:v>
                </c:pt>
                <c:pt idx="35">
                  <c:v>142.03966591500014</c:v>
                </c:pt>
                <c:pt idx="36">
                  <c:v>153.44948397749988</c:v>
                </c:pt>
                <c:pt idx="37">
                  <c:v>165.14379518999985</c:v>
                </c:pt>
                <c:pt idx="38">
                  <c:v>177.7231317650004</c:v>
                </c:pt>
                <c:pt idx="39">
                  <c:v>191.46434526499993</c:v>
                </c:pt>
                <c:pt idx="40">
                  <c:v>205.40955163999962</c:v>
                </c:pt>
                <c:pt idx="41">
                  <c:v>219.76701163999951</c:v>
                </c:pt>
                <c:pt idx="42">
                  <c:v>234.08550089000033</c:v>
                </c:pt>
                <c:pt idx="43">
                  <c:v>248.6541686399998</c:v>
                </c:pt>
                <c:pt idx="44">
                  <c:v>263.00112186500024</c:v>
                </c:pt>
                <c:pt idx="45">
                  <c:v>277.54281498999984</c:v>
                </c:pt>
                <c:pt idx="46">
                  <c:v>291.75785831499996</c:v>
                </c:pt>
                <c:pt idx="47">
                  <c:v>306.48112831500021</c:v>
                </c:pt>
                <c:pt idx="48">
                  <c:v>321.1860975150002</c:v>
                </c:pt>
                <c:pt idx="49">
                  <c:v>335.20278077750044</c:v>
                </c:pt>
                <c:pt idx="50">
                  <c:v>349.26477654000053</c:v>
                </c:pt>
                <c:pt idx="51">
                  <c:v>362.75337466500019</c:v>
                </c:pt>
                <c:pt idx="52">
                  <c:v>375.80861460249992</c:v>
                </c:pt>
                <c:pt idx="53">
                  <c:v>389.00259247750034</c:v>
                </c:pt>
                <c:pt idx="54">
                  <c:v>402.91964067749973</c:v>
                </c:pt>
                <c:pt idx="55">
                  <c:v>416.85003530250037</c:v>
                </c:pt>
                <c:pt idx="56">
                  <c:v>430.64188185250009</c:v>
                </c:pt>
                <c:pt idx="57">
                  <c:v>443.94669435249995</c:v>
                </c:pt>
                <c:pt idx="58">
                  <c:v>457.12364353999999</c:v>
                </c:pt>
                <c:pt idx="59">
                  <c:v>469.89222213999972</c:v>
                </c:pt>
                <c:pt idx="60">
                  <c:v>482.46468297749993</c:v>
                </c:pt>
                <c:pt idx="61">
                  <c:v>494.71724326500072</c:v>
                </c:pt>
                <c:pt idx="62">
                  <c:v>506.59615859000053</c:v>
                </c:pt>
                <c:pt idx="63">
                  <c:v>518.08605429000011</c:v>
                </c:pt>
                <c:pt idx="64">
                  <c:v>529.43306524000025</c:v>
                </c:pt>
                <c:pt idx="65">
                  <c:v>540.49784396500024</c:v>
                </c:pt>
                <c:pt idx="66">
                  <c:v>551.43204816500008</c:v>
                </c:pt>
                <c:pt idx="67">
                  <c:v>562.52731476500026</c:v>
                </c:pt>
                <c:pt idx="68">
                  <c:v>573.66973258999997</c:v>
                </c:pt>
                <c:pt idx="69">
                  <c:v>584.45852659000036</c:v>
                </c:pt>
                <c:pt idx="70">
                  <c:v>594.72167299000068</c:v>
                </c:pt>
                <c:pt idx="71">
                  <c:v>604.54742751499987</c:v>
                </c:pt>
                <c:pt idx="72">
                  <c:v>614.16402981500016</c:v>
                </c:pt>
                <c:pt idx="73">
                  <c:v>623.36252394000007</c:v>
                </c:pt>
                <c:pt idx="74">
                  <c:v>632.2637876900003</c:v>
                </c:pt>
                <c:pt idx="75">
                  <c:v>640.88803584000038</c:v>
                </c:pt>
                <c:pt idx="76">
                  <c:v>649.31889811500025</c:v>
                </c:pt>
                <c:pt idx="77">
                  <c:v>657.58488180250026</c:v>
                </c:pt>
                <c:pt idx="78">
                  <c:v>665.68405892750059</c:v>
                </c:pt>
                <c:pt idx="79">
                  <c:v>673.58743682750037</c:v>
                </c:pt>
                <c:pt idx="80">
                  <c:v>681.38251057750051</c:v>
                </c:pt>
                <c:pt idx="81">
                  <c:v>689.10098045250027</c:v>
                </c:pt>
                <c:pt idx="82">
                  <c:v>697.29639570250026</c:v>
                </c:pt>
                <c:pt idx="83">
                  <c:v>705.60300940250079</c:v>
                </c:pt>
                <c:pt idx="84">
                  <c:v>713.47309646500059</c:v>
                </c:pt>
                <c:pt idx="85">
                  <c:v>720.98239739000076</c:v>
                </c:pt>
                <c:pt idx="86">
                  <c:v>728.23609190250068</c:v>
                </c:pt>
                <c:pt idx="87">
                  <c:v>735.15314112750048</c:v>
                </c:pt>
                <c:pt idx="88">
                  <c:v>741.84455472750051</c:v>
                </c:pt>
                <c:pt idx="89">
                  <c:v>748.27514034000058</c:v>
                </c:pt>
                <c:pt idx="90">
                  <c:v>754.51774229000057</c:v>
                </c:pt>
                <c:pt idx="91">
                  <c:v>760.52964687750091</c:v>
                </c:pt>
                <c:pt idx="92">
                  <c:v>766.35566604000041</c:v>
                </c:pt>
                <c:pt idx="93">
                  <c:v>772.01037485250049</c:v>
                </c:pt>
                <c:pt idx="94">
                  <c:v>777.69295617750038</c:v>
                </c:pt>
                <c:pt idx="95">
                  <c:v>783.64480539000044</c:v>
                </c:pt>
                <c:pt idx="96">
                  <c:v>789.72623704000057</c:v>
                </c:pt>
                <c:pt idx="97">
                  <c:v>795.64480354000034</c:v>
                </c:pt>
                <c:pt idx="98">
                  <c:v>801.41589977750061</c:v>
                </c:pt>
                <c:pt idx="99">
                  <c:v>807.1293484025008</c:v>
                </c:pt>
                <c:pt idx="100">
                  <c:v>812.69413910250057</c:v>
                </c:pt>
                <c:pt idx="101">
                  <c:v>818.18860837750037</c:v>
                </c:pt>
                <c:pt idx="102">
                  <c:v>823.53329099000041</c:v>
                </c:pt>
                <c:pt idx="103">
                  <c:v>828.84463724000045</c:v>
                </c:pt>
                <c:pt idx="104">
                  <c:v>834.00018179000051</c:v>
                </c:pt>
                <c:pt idx="105">
                  <c:v>839.14824504000069</c:v>
                </c:pt>
                <c:pt idx="106">
                  <c:v>844.19360581500064</c:v>
                </c:pt>
                <c:pt idx="107">
                  <c:v>849.15820715250072</c:v>
                </c:pt>
                <c:pt idx="108">
                  <c:v>854.1510654150004</c:v>
                </c:pt>
                <c:pt idx="109">
                  <c:v>858.97867771500057</c:v>
                </c:pt>
                <c:pt idx="110">
                  <c:v>863.75037266500044</c:v>
                </c:pt>
                <c:pt idx="111">
                  <c:v>868.31742881250045</c:v>
                </c:pt>
                <c:pt idx="112">
                  <c:v>872.79000949250053</c:v>
                </c:pt>
                <c:pt idx="113">
                  <c:v>877.13337116125069</c:v>
                </c:pt>
                <c:pt idx="114">
                  <c:v>881.35961525500056</c:v>
                </c:pt>
                <c:pt idx="115">
                  <c:v>885.47303583625069</c:v>
                </c:pt>
                <c:pt idx="116">
                  <c:v>889.48901480125062</c:v>
                </c:pt>
                <c:pt idx="117">
                  <c:v>893.41308946375057</c:v>
                </c:pt>
                <c:pt idx="118">
                  <c:v>897.38396415125067</c:v>
                </c:pt>
                <c:pt idx="119">
                  <c:v>901.51552354250043</c:v>
                </c:pt>
                <c:pt idx="120">
                  <c:v>905.73147427625076</c:v>
                </c:pt>
                <c:pt idx="121">
                  <c:v>909.83542938875075</c:v>
                </c:pt>
                <c:pt idx="122">
                  <c:v>913.92321122000078</c:v>
                </c:pt>
                <c:pt idx="123">
                  <c:v>917.91629346500076</c:v>
                </c:pt>
                <c:pt idx="124">
                  <c:v>921.83031599000071</c:v>
                </c:pt>
                <c:pt idx="125">
                  <c:v>925.72860236000076</c:v>
                </c:pt>
                <c:pt idx="126">
                  <c:v>929.52181343000075</c:v>
                </c:pt>
                <c:pt idx="127">
                  <c:v>933.27621239000075</c:v>
                </c:pt>
                <c:pt idx="128">
                  <c:v>936.9425672400007</c:v>
                </c:pt>
                <c:pt idx="129">
                  <c:v>940.5333535400008</c:v>
                </c:pt>
                <c:pt idx="130">
                  <c:v>944.0530406025008</c:v>
                </c:pt>
                <c:pt idx="131">
                  <c:v>947.50963854125064</c:v>
                </c:pt>
                <c:pt idx="132">
                  <c:v>951.0662310012508</c:v>
                </c:pt>
                <c:pt idx="133">
                  <c:v>954.86001780125071</c:v>
                </c:pt>
                <c:pt idx="134">
                  <c:v>958.72985364125088</c:v>
                </c:pt>
                <c:pt idx="135">
                  <c:v>962.56981765750083</c:v>
                </c:pt>
                <c:pt idx="136">
                  <c:v>966.36733195875081</c:v>
                </c:pt>
                <c:pt idx="137">
                  <c:v>970.06378596500076</c:v>
                </c:pt>
                <c:pt idx="138">
                  <c:v>973.75639583000077</c:v>
                </c:pt>
                <c:pt idx="139">
                  <c:v>977.33483800250087</c:v>
                </c:pt>
                <c:pt idx="140">
                  <c:v>980.8954070712507</c:v>
                </c:pt>
                <c:pt idx="141">
                  <c:v>984.36810322375084</c:v>
                </c:pt>
                <c:pt idx="142">
                  <c:v>987.78351701125086</c:v>
                </c:pt>
                <c:pt idx="143">
                  <c:v>991.1383993712509</c:v>
                </c:pt>
                <c:pt idx="144">
                  <c:v>994.46159278375092</c:v>
                </c:pt>
                <c:pt idx="145">
                  <c:v>997.76160275250083</c:v>
                </c:pt>
                <c:pt idx="146">
                  <c:v>1000.9667102175009</c:v>
                </c:pt>
                <c:pt idx="147">
                  <c:v>1004.107292673751</c:v>
                </c:pt>
                <c:pt idx="148">
                  <c:v>1007.1818046300007</c:v>
                </c:pt>
                <c:pt idx="149">
                  <c:v>1010.1917937000009</c:v>
                </c:pt>
                <c:pt idx="150">
                  <c:v>1013.2093206525009</c:v>
                </c:pt>
                <c:pt idx="151">
                  <c:v>1016.3198745925007</c:v>
                </c:pt>
                <c:pt idx="152">
                  <c:v>1019.4390407762509</c:v>
                </c:pt>
                <c:pt idx="153">
                  <c:v>1022.5440360562508</c:v>
                </c:pt>
                <c:pt idx="154">
                  <c:v>1025.540992406251</c:v>
                </c:pt>
                <c:pt idx="155">
                  <c:v>1028.5565864625005</c:v>
                </c:pt>
                <c:pt idx="156">
                  <c:v>1031.4527892300007</c:v>
                </c:pt>
                <c:pt idx="157">
                  <c:v>1034.3372775600008</c:v>
                </c:pt>
                <c:pt idx="158">
                  <c:v>1037.1157986262508</c:v>
                </c:pt>
                <c:pt idx="159">
                  <c:v>1039.8635165800008</c:v>
                </c:pt>
                <c:pt idx="160">
                  <c:v>1042.5484070412506</c:v>
                </c:pt>
                <c:pt idx="161">
                  <c:v>1045.2282016587505</c:v>
                </c:pt>
                <c:pt idx="162">
                  <c:v>1047.9663262525007</c:v>
                </c:pt>
                <c:pt idx="163">
                  <c:v>1050.8262163762508</c:v>
                </c:pt>
                <c:pt idx="164">
                  <c:v>1053.7087355362507</c:v>
                </c:pt>
                <c:pt idx="165">
                  <c:v>1056.4881027162508</c:v>
                </c:pt>
                <c:pt idx="166">
                  <c:v>1059.2383775462508</c:v>
                </c:pt>
                <c:pt idx="167">
                  <c:v>1061.9135670212506</c:v>
                </c:pt>
                <c:pt idx="168">
                  <c:v>1064.5654804037508</c:v>
                </c:pt>
                <c:pt idx="169">
                  <c:v>1067.1464317037507</c:v>
                </c:pt>
                <c:pt idx="170">
                  <c:v>1069.6789937125009</c:v>
                </c:pt>
                <c:pt idx="171">
                  <c:v>1072.1522004175008</c:v>
                </c:pt>
                <c:pt idx="172">
                  <c:v>1074.6454222675009</c:v>
                </c:pt>
                <c:pt idx="173">
                  <c:v>1077.2670757775011</c:v>
                </c:pt>
                <c:pt idx="174">
                  <c:v>1079.9508239250013</c:v>
                </c:pt>
                <c:pt idx="175">
                  <c:v>1082.5956570862511</c:v>
                </c:pt>
                <c:pt idx="176">
                  <c:v>1085.1782875462509</c:v>
                </c:pt>
                <c:pt idx="177">
                  <c:v>1087.7230760312509</c:v>
                </c:pt>
                <c:pt idx="178">
                  <c:v>1090.2229412962511</c:v>
                </c:pt>
                <c:pt idx="179">
                  <c:v>1092.6620945337509</c:v>
                </c:pt>
                <c:pt idx="180">
                  <c:v>1095.0640919862508</c:v>
                </c:pt>
                <c:pt idx="181">
                  <c:v>1097.4076711062507</c:v>
                </c:pt>
                <c:pt idx="182">
                  <c:v>1099.7779102762509</c:v>
                </c:pt>
                <c:pt idx="183">
                  <c:v>1102.3041964100007</c:v>
                </c:pt>
                <c:pt idx="184">
                  <c:v>1104.8077250350009</c:v>
                </c:pt>
                <c:pt idx="185">
                  <c:v>1107.2538357550009</c:v>
                </c:pt>
                <c:pt idx="186">
                  <c:v>1109.7106771150009</c:v>
                </c:pt>
                <c:pt idx="187">
                  <c:v>1112.076995130001</c:v>
                </c:pt>
                <c:pt idx="188">
                  <c:v>1114.395995255001</c:v>
                </c:pt>
                <c:pt idx="189">
                  <c:v>1116.673683805001</c:v>
                </c:pt>
                <c:pt idx="190">
                  <c:v>1118.9007601525011</c:v>
                </c:pt>
                <c:pt idx="191">
                  <c:v>1121.1141752725011</c:v>
                </c:pt>
                <c:pt idx="192">
                  <c:v>1123.2951354175011</c:v>
                </c:pt>
                <c:pt idx="193">
                  <c:v>1125.4598144175009</c:v>
                </c:pt>
                <c:pt idx="194">
                  <c:v>1127.6297526075009</c:v>
                </c:pt>
                <c:pt idx="195">
                  <c:v>1129.8470543375008</c:v>
                </c:pt>
                <c:pt idx="196">
                  <c:v>1132.0377914250007</c:v>
                </c:pt>
                <c:pt idx="197">
                  <c:v>1134.1727764687507</c:v>
                </c:pt>
                <c:pt idx="198">
                  <c:v>1136.2686367737508</c:v>
                </c:pt>
                <c:pt idx="199">
                  <c:v>1138.3202667325008</c:v>
                </c:pt>
                <c:pt idx="200">
                  <c:v>1140.312997682501</c:v>
                </c:pt>
                <c:pt idx="201">
                  <c:v>1142.2562890325009</c:v>
                </c:pt>
                <c:pt idx="202">
                  <c:v>1144.1958739625011</c:v>
                </c:pt>
                <c:pt idx="203">
                  <c:v>1146.1315449125009</c:v>
                </c:pt>
                <c:pt idx="204">
                  <c:v>1148.133066916251</c:v>
                </c:pt>
                <c:pt idx="205">
                  <c:v>1150.0681280600011</c:v>
                </c:pt>
                <c:pt idx="206">
                  <c:v>1151.9728410450011</c:v>
                </c:pt>
                <c:pt idx="207">
                  <c:v>1153.8323985400011</c:v>
                </c:pt>
                <c:pt idx="208">
                  <c:v>1155.6485667400011</c:v>
                </c:pt>
                <c:pt idx="209">
                  <c:v>1157.419677175001</c:v>
                </c:pt>
                <c:pt idx="210">
                  <c:v>1159.1926155812509</c:v>
                </c:pt>
                <c:pt idx="211">
                  <c:v>1161.0002976612509</c:v>
                </c:pt>
                <c:pt idx="212">
                  <c:v>1162.772539611251</c:v>
                </c:pt>
                <c:pt idx="213">
                  <c:v>1164.5220605987511</c:v>
                </c:pt>
                <c:pt idx="214">
                  <c:v>1166.2579292087512</c:v>
                </c:pt>
                <c:pt idx="215">
                  <c:v>1167.9683125187512</c:v>
                </c:pt>
                <c:pt idx="216">
                  <c:v>1169.6364518362511</c:v>
                </c:pt>
                <c:pt idx="217">
                  <c:v>1171.2750515975013</c:v>
                </c:pt>
                <c:pt idx="218">
                  <c:v>1172.9299251275013</c:v>
                </c:pt>
                <c:pt idx="219">
                  <c:v>1174.6168593300013</c:v>
                </c:pt>
                <c:pt idx="220">
                  <c:v>1176.2699706487513</c:v>
                </c:pt>
                <c:pt idx="221">
                  <c:v>1177.8905680575012</c:v>
                </c:pt>
                <c:pt idx="222">
                  <c:v>1179.4806893625012</c:v>
                </c:pt>
                <c:pt idx="223">
                  <c:v>1181.0609366775013</c:v>
                </c:pt>
                <c:pt idx="224">
                  <c:v>1182.6033044425012</c:v>
                </c:pt>
                <c:pt idx="225">
                  <c:v>1184.1487901800012</c:v>
                </c:pt>
                <c:pt idx="226">
                  <c:v>1185.7349741637513</c:v>
                </c:pt>
                <c:pt idx="227">
                  <c:v>1187.2865404762513</c:v>
                </c:pt>
                <c:pt idx="228">
                  <c:v>1188.8140155512513</c:v>
                </c:pt>
                <c:pt idx="229">
                  <c:v>1190.3086792112513</c:v>
                </c:pt>
                <c:pt idx="230">
                  <c:v>1191.7712037362512</c:v>
                </c:pt>
                <c:pt idx="231">
                  <c:v>1193.2084811862512</c:v>
                </c:pt>
                <c:pt idx="232">
                  <c:v>1194.6526356200013</c:v>
                </c:pt>
                <c:pt idx="233">
                  <c:v>1196.0657685000012</c:v>
                </c:pt>
                <c:pt idx="234">
                  <c:v>1197.5257788375013</c:v>
                </c:pt>
                <c:pt idx="235">
                  <c:v>1198.9400557250012</c:v>
                </c:pt>
                <c:pt idx="236">
                  <c:v>1200.3275549850014</c:v>
                </c:pt>
                <c:pt idx="237">
                  <c:v>1201.6887466650012</c:v>
                </c:pt>
                <c:pt idx="238">
                  <c:v>1203.0215125800012</c:v>
                </c:pt>
                <c:pt idx="239">
                  <c:v>1204.3485090150011</c:v>
                </c:pt>
                <c:pt idx="240">
                  <c:v>1205.6600773850012</c:v>
                </c:pt>
                <c:pt idx="241">
                  <c:v>1206.9814627850012</c:v>
                </c:pt>
                <c:pt idx="242">
                  <c:v>1208.2913384725011</c:v>
                </c:pt>
                <c:pt idx="243">
                  <c:v>1209.5847826225011</c:v>
                </c:pt>
                <c:pt idx="244">
                  <c:v>1210.862081460001</c:v>
                </c:pt>
                <c:pt idx="245">
                  <c:v>1212.0985741350009</c:v>
                </c:pt>
                <c:pt idx="246">
                  <c:v>1213.344432435001</c:v>
                </c:pt>
                <c:pt idx="247">
                  <c:v>1214.562595260001</c:v>
                </c:pt>
                <c:pt idx="248">
                  <c:v>1215.777888260001</c:v>
                </c:pt>
                <c:pt idx="249">
                  <c:v>1217.002354185001</c:v>
                </c:pt>
                <c:pt idx="250">
                  <c:v>1218.2057516850009</c:v>
                </c:pt>
                <c:pt idx="251">
                  <c:v>1219.3884007350009</c:v>
                </c:pt>
                <c:pt idx="252">
                  <c:v>1220.5565516350009</c:v>
                </c:pt>
                <c:pt idx="253">
                  <c:v>1221.7162857100009</c:v>
                </c:pt>
                <c:pt idx="254">
                  <c:v>1222.8560436475009</c:v>
                </c:pt>
                <c:pt idx="255">
                  <c:v>1224.0224164975009</c:v>
                </c:pt>
                <c:pt idx="256">
                  <c:v>1225.1688405725008</c:v>
                </c:pt>
                <c:pt idx="257">
                  <c:v>1226.2956559475008</c:v>
                </c:pt>
                <c:pt idx="258">
                  <c:v>1227.4088256975008</c:v>
                </c:pt>
                <c:pt idx="259">
                  <c:v>1228.5197702600008</c:v>
                </c:pt>
                <c:pt idx="260">
                  <c:v>1229.6061363100009</c:v>
                </c:pt>
                <c:pt idx="261">
                  <c:v>1230.7071301600008</c:v>
                </c:pt>
                <c:pt idx="262">
                  <c:v>1231.8003871600008</c:v>
                </c:pt>
                <c:pt idx="263">
                  <c:v>1232.8695843475009</c:v>
                </c:pt>
                <c:pt idx="264">
                  <c:v>1233.9313885975009</c:v>
                </c:pt>
                <c:pt idx="265">
                  <c:v>1234.9966587100009</c:v>
                </c:pt>
                <c:pt idx="266">
                  <c:v>1236.0384969100012</c:v>
                </c:pt>
                <c:pt idx="267">
                  <c:v>1237.0942675600011</c:v>
                </c:pt>
                <c:pt idx="268">
                  <c:v>1238.1371067600012</c:v>
                </c:pt>
                <c:pt idx="269">
                  <c:v>1239.1619438850012</c:v>
                </c:pt>
                <c:pt idx="270">
                  <c:v>1240.1793466350011</c:v>
                </c:pt>
                <c:pt idx="271">
                  <c:v>1241.1897025725011</c:v>
                </c:pt>
                <c:pt idx="272">
                  <c:v>1242.1830615100012</c:v>
                </c:pt>
                <c:pt idx="273">
                  <c:v>1243.2106664725011</c:v>
                </c:pt>
                <c:pt idx="274">
                  <c:v>1244.211020160001</c:v>
                </c:pt>
                <c:pt idx="275">
                  <c:v>1245.1946440350011</c:v>
                </c:pt>
                <c:pt idx="276">
                  <c:v>1246.166811985001</c:v>
                </c:pt>
                <c:pt idx="277">
                  <c:v>1247.1425881850009</c:v>
                </c:pt>
                <c:pt idx="278">
                  <c:v>1248.1021194600009</c:v>
                </c:pt>
                <c:pt idx="279">
                  <c:v>1249.070128210001</c:v>
                </c:pt>
                <c:pt idx="280">
                  <c:v>1250.0220718975011</c:v>
                </c:pt>
                <c:pt idx="281">
                  <c:v>1250.967897460001</c:v>
                </c:pt>
                <c:pt idx="282">
                  <c:v>1251.917265085001</c:v>
                </c:pt>
                <c:pt idx="283">
                  <c:v>1252.8461783100008</c:v>
                </c:pt>
                <c:pt idx="284">
                  <c:v>1253.7881657850007</c:v>
                </c:pt>
                <c:pt idx="285">
                  <c:v>1254.7146528850008</c:v>
                </c:pt>
                <c:pt idx="286">
                  <c:v>1255.6258854350008</c:v>
                </c:pt>
                <c:pt idx="287">
                  <c:v>1256.5500108350009</c:v>
                </c:pt>
                <c:pt idx="288">
                  <c:v>1257.454381835001</c:v>
                </c:pt>
                <c:pt idx="289">
                  <c:v>1258.3714708475009</c:v>
                </c:pt>
                <c:pt idx="290">
                  <c:v>1259.2735954100008</c:v>
                </c:pt>
                <c:pt idx="291">
                  <c:v>1260.1609916600007</c:v>
                </c:pt>
                <c:pt idx="292">
                  <c:v>1261.0654391600008</c:v>
                </c:pt>
                <c:pt idx="293">
                  <c:v>1261.9686351725009</c:v>
                </c:pt>
                <c:pt idx="294">
                  <c:v>1262.8660951475008</c:v>
                </c:pt>
                <c:pt idx="295">
                  <c:v>1263.7446186725008</c:v>
                </c:pt>
                <c:pt idx="296">
                  <c:v>1264.6045077350009</c:v>
                </c:pt>
                <c:pt idx="297">
                  <c:v>1265.4941120975009</c:v>
                </c:pt>
                <c:pt idx="298">
                  <c:v>1266.3737589725008</c:v>
                </c:pt>
                <c:pt idx="299">
                  <c:v>1267.2435764225008</c:v>
                </c:pt>
                <c:pt idx="300">
                  <c:v>1268.0822470475009</c:v>
                </c:pt>
                <c:pt idx="301">
                  <c:v>1268.8945540475008</c:v>
                </c:pt>
                <c:pt idx="302">
                  <c:v>1269.6851563475009</c:v>
                </c:pt>
                <c:pt idx="303">
                  <c:v>1270.4796772475008</c:v>
                </c:pt>
                <c:pt idx="304">
                  <c:v>1271.3031369475009</c:v>
                </c:pt>
                <c:pt idx="305">
                  <c:v>1272.1383169475009</c:v>
                </c:pt>
                <c:pt idx="306">
                  <c:v>1272.9601456475009</c:v>
                </c:pt>
                <c:pt idx="307">
                  <c:v>1273.781149997501</c:v>
                </c:pt>
                <c:pt idx="308">
                  <c:v>1274.601289997501</c:v>
                </c:pt>
                <c:pt idx="309">
                  <c:v>1275.3677095975011</c:v>
                </c:pt>
                <c:pt idx="310">
                  <c:v>1276.0974543475011</c:v>
                </c:pt>
                <c:pt idx="311">
                  <c:v>1276.823257097501</c:v>
                </c:pt>
                <c:pt idx="312">
                  <c:v>1277.5811494600011</c:v>
                </c:pt>
                <c:pt idx="313">
                  <c:v>1278.310916860001</c:v>
                </c:pt>
                <c:pt idx="314">
                  <c:v>1279.0446407350012</c:v>
                </c:pt>
                <c:pt idx="315">
                  <c:v>1279.7822271725013</c:v>
                </c:pt>
                <c:pt idx="316">
                  <c:v>1280.5157486975013</c:v>
                </c:pt>
                <c:pt idx="317">
                  <c:v>1281.2919158600014</c:v>
                </c:pt>
                <c:pt idx="318">
                  <c:v>1282.0442308850015</c:v>
                </c:pt>
                <c:pt idx="319">
                  <c:v>1282.7692293850014</c:v>
                </c:pt>
                <c:pt idx="320">
                  <c:v>1283.4864515225015</c:v>
                </c:pt>
                <c:pt idx="321">
                  <c:v>1284.1769687850015</c:v>
                </c:pt>
                <c:pt idx="322">
                  <c:v>1284.8070923350015</c:v>
                </c:pt>
                <c:pt idx="323">
                  <c:v>1285.4417438350015</c:v>
                </c:pt>
                <c:pt idx="324">
                  <c:v>1286.1108436100014</c:v>
                </c:pt>
                <c:pt idx="325">
                  <c:v>1286.8399388600014</c:v>
                </c:pt>
                <c:pt idx="326">
                  <c:v>1287.5983624100013</c:v>
                </c:pt>
                <c:pt idx="327">
                  <c:v>1288.3450478350014</c:v>
                </c:pt>
                <c:pt idx="328">
                  <c:v>1289.0581578850015</c:v>
                </c:pt>
                <c:pt idx="329">
                  <c:v>1289.7418602725015</c:v>
                </c:pt>
                <c:pt idx="330">
                  <c:v>1290.4256092225016</c:v>
                </c:pt>
                <c:pt idx="331">
                  <c:v>1291.1129864725017</c:v>
                </c:pt>
                <c:pt idx="332">
                  <c:v>1291.7536574225016</c:v>
                </c:pt>
                <c:pt idx="333">
                  <c:v>1292.3875961975016</c:v>
                </c:pt>
                <c:pt idx="334">
                  <c:v>1292.9970979100015</c:v>
                </c:pt>
                <c:pt idx="335">
                  <c:v>1293.6284950600016</c:v>
                </c:pt>
                <c:pt idx="336">
                  <c:v>1294.2849797350016</c:v>
                </c:pt>
                <c:pt idx="337">
                  <c:v>1294.9731504350016</c:v>
                </c:pt>
                <c:pt idx="338">
                  <c:v>1295.6854954850016</c:v>
                </c:pt>
                <c:pt idx="339">
                  <c:v>1296.3800229850017</c:v>
                </c:pt>
                <c:pt idx="340">
                  <c:v>1297.0122124975017</c:v>
                </c:pt>
                <c:pt idx="341">
                  <c:v>1297.6309804975017</c:v>
                </c:pt>
                <c:pt idx="342">
                  <c:v>1298.2160121100017</c:v>
                </c:pt>
                <c:pt idx="343">
                  <c:v>1298.8425068100016</c:v>
                </c:pt>
                <c:pt idx="344">
                  <c:v>1299.5030668725017</c:v>
                </c:pt>
                <c:pt idx="345">
                  <c:v>1300.1736048350017</c:v>
                </c:pt>
                <c:pt idx="346">
                  <c:v>1300.8639983850017</c:v>
                </c:pt>
                <c:pt idx="347">
                  <c:v>1301.5473351350017</c:v>
                </c:pt>
                <c:pt idx="348">
                  <c:v>1302.2137983725017</c:v>
                </c:pt>
                <c:pt idx="349">
                  <c:v>1302.8439097600017</c:v>
                </c:pt>
                <c:pt idx="350">
                  <c:v>1303.4905893475018</c:v>
                </c:pt>
                <c:pt idx="351">
                  <c:v>1304.1014365350018</c:v>
                </c:pt>
                <c:pt idx="352">
                  <c:v>1304.6834348975017</c:v>
                </c:pt>
                <c:pt idx="353">
                  <c:v>1305.2757258350016</c:v>
                </c:pt>
                <c:pt idx="354">
                  <c:v>1305.8942202350015</c:v>
                </c:pt>
                <c:pt idx="355">
                  <c:v>1306.5545068850015</c:v>
                </c:pt>
                <c:pt idx="356">
                  <c:v>1307.2114125600015</c:v>
                </c:pt>
                <c:pt idx="357">
                  <c:v>1307.8396467600014</c:v>
                </c:pt>
                <c:pt idx="358">
                  <c:v>1308.4742514975014</c:v>
                </c:pt>
                <c:pt idx="359">
                  <c:v>1309.0681060350014</c:v>
                </c:pt>
                <c:pt idx="360">
                  <c:v>1309.6748143600014</c:v>
                </c:pt>
                <c:pt idx="361">
                  <c:v>1310.2941695225013</c:v>
                </c:pt>
                <c:pt idx="362">
                  <c:v>1310.9352433475012</c:v>
                </c:pt>
                <c:pt idx="363">
                  <c:v>1311.5700297725011</c:v>
                </c:pt>
                <c:pt idx="364">
                  <c:v>1312.1924785225012</c:v>
                </c:pt>
                <c:pt idx="365">
                  <c:v>1312.8118924225012</c:v>
                </c:pt>
                <c:pt idx="366">
                  <c:v>1313.4192099225011</c:v>
                </c:pt>
                <c:pt idx="367">
                  <c:v>1314.0236349225011</c:v>
                </c:pt>
                <c:pt idx="368">
                  <c:v>1314.628195185001</c:v>
                </c:pt>
                <c:pt idx="369">
                  <c:v>1315.2239041725011</c:v>
                </c:pt>
                <c:pt idx="370">
                  <c:v>1315.852488997501</c:v>
                </c:pt>
                <c:pt idx="371">
                  <c:v>1316.4602294350011</c:v>
                </c:pt>
                <c:pt idx="372">
                  <c:v>1317.0621237850012</c:v>
                </c:pt>
                <c:pt idx="373">
                  <c:v>1317.6553068850012</c:v>
                </c:pt>
                <c:pt idx="374">
                  <c:v>1318.2486378225012</c:v>
                </c:pt>
                <c:pt idx="375">
                  <c:v>1318.8421069725011</c:v>
                </c:pt>
                <c:pt idx="376">
                  <c:v>1319.4299239225011</c:v>
                </c:pt>
                <c:pt idx="377">
                  <c:v>1320.0409105725012</c:v>
                </c:pt>
                <c:pt idx="378">
                  <c:v>1320.6518345100012</c:v>
                </c:pt>
                <c:pt idx="379">
                  <c:v>1321.2512900100012</c:v>
                </c:pt>
                <c:pt idx="380">
                  <c:v>1321.8422596100013</c:v>
                </c:pt>
                <c:pt idx="381">
                  <c:v>1322.4333194475012</c:v>
                </c:pt>
                <c:pt idx="382">
                  <c:v>1323.0244615725012</c:v>
                </c:pt>
                <c:pt idx="383">
                  <c:v>1323.6408355725011</c:v>
                </c:pt>
                <c:pt idx="384">
                  <c:v>1324.2486904225011</c:v>
                </c:pt>
                <c:pt idx="385">
                  <c:v>1324.8564427975011</c:v>
                </c:pt>
                <c:pt idx="386">
                  <c:v>1325.4530644975011</c:v>
                </c:pt>
                <c:pt idx="387">
                  <c:v>1326.0441854975011</c:v>
                </c:pt>
                <c:pt idx="388">
                  <c:v>1326.6326055600011</c:v>
                </c:pt>
                <c:pt idx="389">
                  <c:v>1327.2129240600011</c:v>
                </c:pt>
                <c:pt idx="390">
                  <c:v>1327.7798313350011</c:v>
                </c:pt>
                <c:pt idx="391">
                  <c:v>1328.3685267100011</c:v>
                </c:pt>
                <c:pt idx="392">
                  <c:v>1328.9760316600011</c:v>
                </c:pt>
                <c:pt idx="393">
                  <c:v>1329.5727211225012</c:v>
                </c:pt>
                <c:pt idx="394">
                  <c:v>1330.1481073225011</c:v>
                </c:pt>
                <c:pt idx="395">
                  <c:v>1330.7209906225012</c:v>
                </c:pt>
                <c:pt idx="396">
                  <c:v>1331.2808561225011</c:v>
                </c:pt>
                <c:pt idx="397">
                  <c:v>1331.8462389350011</c:v>
                </c:pt>
                <c:pt idx="398">
                  <c:v>1332.4222979350011</c:v>
                </c:pt>
                <c:pt idx="399">
                  <c:v>1333.0140926100012</c:v>
                </c:pt>
                <c:pt idx="400">
                  <c:v>1333.600695385001</c:v>
                </c:pt>
                <c:pt idx="401">
                  <c:v>1334.182182572501</c:v>
                </c:pt>
                <c:pt idx="402">
                  <c:v>1334.7380720725009</c:v>
                </c:pt>
                <c:pt idx="403">
                  <c:v>1335.2916989725009</c:v>
                </c:pt>
                <c:pt idx="404">
                  <c:v>1335.8558346225009</c:v>
                </c:pt>
                <c:pt idx="405">
                  <c:v>1336.450642147501</c:v>
                </c:pt>
                <c:pt idx="406">
                  <c:v>1337.075725047501</c:v>
                </c:pt>
                <c:pt idx="407">
                  <c:v>1337.6527563850009</c:v>
                </c:pt>
                <c:pt idx="408">
                  <c:v>1338.2148983850009</c:v>
                </c:pt>
                <c:pt idx="409">
                  <c:v>1338.7698112500009</c:v>
                </c:pt>
                <c:pt idx="410">
                  <c:v>1339.3449215550008</c:v>
                </c:pt>
                <c:pt idx="411">
                  <c:v>1339.9523604675007</c:v>
                </c:pt>
                <c:pt idx="412">
                  <c:v>1340.5399890125007</c:v>
                </c:pt>
                <c:pt idx="413">
                  <c:v>1341.1154204600007</c:v>
                </c:pt>
                <c:pt idx="414">
                  <c:v>1341.6861391062507</c:v>
                </c:pt>
                <c:pt idx="415">
                  <c:v>1342.2716875062506</c:v>
                </c:pt>
                <c:pt idx="416">
                  <c:v>1342.8743209962506</c:v>
                </c:pt>
                <c:pt idx="417">
                  <c:v>1343.4406998612508</c:v>
                </c:pt>
                <c:pt idx="418">
                  <c:v>1344.0145714112507</c:v>
                </c:pt>
                <c:pt idx="419">
                  <c:v>1344.3400364112506</c:v>
                </c:pt>
                <c:pt idx="420">
                  <c:v>1344.3883259875006</c:v>
                </c:pt>
                <c:pt idx="421">
                  <c:v>1344.4349868437505</c:v>
                </c:pt>
                <c:pt idx="422">
                  <c:v>1344.4782524612506</c:v>
                </c:pt>
                <c:pt idx="423">
                  <c:v>1344.5191200712507</c:v>
                </c:pt>
                <c:pt idx="424">
                  <c:v>1344.5591658112508</c:v>
                </c:pt>
                <c:pt idx="425">
                  <c:v>1344.5972015800007</c:v>
                </c:pt>
                <c:pt idx="426">
                  <c:v>1344.6336088300006</c:v>
                </c:pt>
                <c:pt idx="427">
                  <c:v>1344.6659097675006</c:v>
                </c:pt>
                <c:pt idx="428">
                  <c:v>1344.6990403925006</c:v>
                </c:pt>
                <c:pt idx="429">
                  <c:v>1344.7264696737507</c:v>
                </c:pt>
                <c:pt idx="430">
                  <c:v>1344.7543602662506</c:v>
                </c:pt>
                <c:pt idx="431">
                  <c:v>1344.7792319350006</c:v>
                </c:pt>
                <c:pt idx="432">
                  <c:v>1344.7995562950005</c:v>
                </c:pt>
                <c:pt idx="433">
                  <c:v>1344.8199926325005</c:v>
                </c:pt>
                <c:pt idx="434">
                  <c:v>1344.8384012825006</c:v>
                </c:pt>
                <c:pt idx="435">
                  <c:v>1344.8546500325006</c:v>
                </c:pt>
                <c:pt idx="436">
                  <c:v>1344.8683678887505</c:v>
                </c:pt>
                <c:pt idx="437">
                  <c:v>1344.8812304087505</c:v>
                </c:pt>
                <c:pt idx="438">
                  <c:v>1344.8925644587505</c:v>
                </c:pt>
                <c:pt idx="439">
                  <c:v>1344.9022495500005</c:v>
                </c:pt>
                <c:pt idx="440">
                  <c:v>1344.9102670700006</c:v>
                </c:pt>
                <c:pt idx="441">
                  <c:v>1344.9162327875006</c:v>
                </c:pt>
                <c:pt idx="442">
                  <c:v>1344.9199368112506</c:v>
                </c:pt>
                <c:pt idx="443">
                  <c:v>1344.9218547662506</c:v>
                </c:pt>
                <c:pt idx="444">
                  <c:v>1344.9222489325007</c:v>
                </c:pt>
                <c:pt idx="445">
                  <c:v>1344.9214585450006</c:v>
                </c:pt>
                <c:pt idx="446">
                  <c:v>1344.9196185737505</c:v>
                </c:pt>
                <c:pt idx="447">
                  <c:v>1344.9169036675005</c:v>
                </c:pt>
                <c:pt idx="448">
                  <c:v>1344.9132837925006</c:v>
                </c:pt>
                <c:pt idx="449">
                  <c:v>1344.9085306112506</c:v>
                </c:pt>
                <c:pt idx="450">
                  <c:v>1344.9024672212506</c:v>
                </c:pt>
                <c:pt idx="451">
                  <c:v>1344.8953384112506</c:v>
                </c:pt>
                <c:pt idx="452">
                  <c:v>1344.8878403400006</c:v>
                </c:pt>
                <c:pt idx="453">
                  <c:v>1344.8813056075005</c:v>
                </c:pt>
                <c:pt idx="454">
                  <c:v>1344.8735759800004</c:v>
                </c:pt>
                <c:pt idx="455">
                  <c:v>1344.8642979700005</c:v>
                </c:pt>
                <c:pt idx="456">
                  <c:v>1344.8538202787506</c:v>
                </c:pt>
                <c:pt idx="457">
                  <c:v>1344.8428256387506</c:v>
                </c:pt>
                <c:pt idx="458">
                  <c:v>1344.8310058362506</c:v>
                </c:pt>
                <c:pt idx="459">
                  <c:v>1344.8182276162506</c:v>
                </c:pt>
                <c:pt idx="460">
                  <c:v>1344.8048944525005</c:v>
                </c:pt>
                <c:pt idx="461">
                  <c:v>1344.7910515275005</c:v>
                </c:pt>
                <c:pt idx="462">
                  <c:v>1344.7758797775004</c:v>
                </c:pt>
                <c:pt idx="463">
                  <c:v>1344.7592196412504</c:v>
                </c:pt>
                <c:pt idx="464">
                  <c:v>1344.7415839600003</c:v>
                </c:pt>
                <c:pt idx="465">
                  <c:v>1344.7224217750004</c:v>
                </c:pt>
                <c:pt idx="466">
                  <c:v>1344.7028774950004</c:v>
                </c:pt>
                <c:pt idx="467">
                  <c:v>1344.6835117550004</c:v>
                </c:pt>
                <c:pt idx="468">
                  <c:v>1344.6632326250003</c:v>
                </c:pt>
                <c:pt idx="469">
                  <c:v>1344.6415075375003</c:v>
                </c:pt>
                <c:pt idx="470">
                  <c:v>1344.6184924675003</c:v>
                </c:pt>
                <c:pt idx="471">
                  <c:v>1344.5950432975003</c:v>
                </c:pt>
                <c:pt idx="472">
                  <c:v>1344.5694776725004</c:v>
                </c:pt>
                <c:pt idx="473">
                  <c:v>1344.5419215725003</c:v>
                </c:pt>
                <c:pt idx="474">
                  <c:v>1344.5120342637504</c:v>
                </c:pt>
                <c:pt idx="475">
                  <c:v>1344.4795755387504</c:v>
                </c:pt>
                <c:pt idx="476">
                  <c:v>1344.4453340237503</c:v>
                </c:pt>
                <c:pt idx="477">
                  <c:v>1344.4098015787504</c:v>
                </c:pt>
                <c:pt idx="478">
                  <c:v>1344.3721517287504</c:v>
                </c:pt>
                <c:pt idx="479">
                  <c:v>1344.3335987912503</c:v>
                </c:pt>
                <c:pt idx="480">
                  <c:v>1344.2952001862504</c:v>
                </c:pt>
                <c:pt idx="481">
                  <c:v>1344.2542344537505</c:v>
                </c:pt>
                <c:pt idx="482">
                  <c:v>1344.2130524037505</c:v>
                </c:pt>
                <c:pt idx="483">
                  <c:v>1344.1721970225005</c:v>
                </c:pt>
                <c:pt idx="484">
                  <c:v>1344.1303376000005</c:v>
                </c:pt>
                <c:pt idx="485">
                  <c:v>1344.0881336612506</c:v>
                </c:pt>
                <c:pt idx="486">
                  <c:v>1344.0444781600006</c:v>
                </c:pt>
                <c:pt idx="487">
                  <c:v>1344.0010343837505</c:v>
                </c:pt>
                <c:pt idx="488">
                  <c:v>1343.9580432962505</c:v>
                </c:pt>
                <c:pt idx="489">
                  <c:v>1343.9140189762504</c:v>
                </c:pt>
                <c:pt idx="490">
                  <c:v>1343.8693124162505</c:v>
                </c:pt>
                <c:pt idx="491">
                  <c:v>1343.8248323925004</c:v>
                </c:pt>
                <c:pt idx="492">
                  <c:v>1343.7818972375005</c:v>
                </c:pt>
                <c:pt idx="493">
                  <c:v>1343.7396877375006</c:v>
                </c:pt>
                <c:pt idx="494">
                  <c:v>1343.6973361125006</c:v>
                </c:pt>
                <c:pt idx="495">
                  <c:v>1343.6550525387506</c:v>
                </c:pt>
                <c:pt idx="496">
                  <c:v>1343.6122962375007</c:v>
                </c:pt>
                <c:pt idx="497">
                  <c:v>1343.5675454812506</c:v>
                </c:pt>
                <c:pt idx="498">
                  <c:v>1343.5211460525006</c:v>
                </c:pt>
                <c:pt idx="499">
                  <c:v>1343.4763935150006</c:v>
                </c:pt>
                <c:pt idx="500">
                  <c:v>1343.4331643400005</c:v>
                </c:pt>
                <c:pt idx="501">
                  <c:v>1343.3903264100006</c:v>
                </c:pt>
                <c:pt idx="502">
                  <c:v>1343.3469017262507</c:v>
                </c:pt>
                <c:pt idx="503">
                  <c:v>1343.3020790937508</c:v>
                </c:pt>
                <c:pt idx="504">
                  <c:v>1343.2560417637508</c:v>
                </c:pt>
                <c:pt idx="505">
                  <c:v>1343.2091863387507</c:v>
                </c:pt>
                <c:pt idx="506">
                  <c:v>1343.1602585237506</c:v>
                </c:pt>
                <c:pt idx="507">
                  <c:v>1343.1094302137506</c:v>
                </c:pt>
                <c:pt idx="508">
                  <c:v>1343.0575168337505</c:v>
                </c:pt>
                <c:pt idx="509">
                  <c:v>1343.0045081575004</c:v>
                </c:pt>
                <c:pt idx="510">
                  <c:v>1342.9490984650004</c:v>
                </c:pt>
                <c:pt idx="511">
                  <c:v>1342.8910262150005</c:v>
                </c:pt>
                <c:pt idx="512">
                  <c:v>1342.8315581750005</c:v>
                </c:pt>
                <c:pt idx="513">
                  <c:v>1342.7717850600004</c:v>
                </c:pt>
                <c:pt idx="514">
                  <c:v>1342.7114956900004</c:v>
                </c:pt>
                <c:pt idx="515">
                  <c:v>1342.6522725700004</c:v>
                </c:pt>
                <c:pt idx="516">
                  <c:v>1342.5927974212505</c:v>
                </c:pt>
                <c:pt idx="517">
                  <c:v>1342.5291903037505</c:v>
                </c:pt>
                <c:pt idx="518">
                  <c:v>1342.4657510137506</c:v>
                </c:pt>
                <c:pt idx="519">
                  <c:v>1342.4008722137505</c:v>
                </c:pt>
                <c:pt idx="520">
                  <c:v>1342.3340683337506</c:v>
                </c:pt>
                <c:pt idx="521">
                  <c:v>1342.2653099987506</c:v>
                </c:pt>
                <c:pt idx="522">
                  <c:v>1342.1955191762506</c:v>
                </c:pt>
                <c:pt idx="523">
                  <c:v>1342.1237269262506</c:v>
                </c:pt>
                <c:pt idx="524">
                  <c:v>1342.0491752687506</c:v>
                </c:pt>
                <c:pt idx="525">
                  <c:v>1341.9693699987506</c:v>
                </c:pt>
                <c:pt idx="526">
                  <c:v>1341.8849339087506</c:v>
                </c:pt>
                <c:pt idx="527">
                  <c:v>1341.7980052487505</c:v>
                </c:pt>
                <c:pt idx="528">
                  <c:v>1341.7055269862506</c:v>
                </c:pt>
                <c:pt idx="529">
                  <c:v>1341.6060981312505</c:v>
                </c:pt>
                <c:pt idx="530">
                  <c:v>1341.5038952612506</c:v>
                </c:pt>
                <c:pt idx="531">
                  <c:v>1341.3975720250005</c:v>
                </c:pt>
                <c:pt idx="532">
                  <c:v>1341.2870343062505</c:v>
                </c:pt>
                <c:pt idx="533">
                  <c:v>1341.1721836050006</c:v>
                </c:pt>
                <c:pt idx="534">
                  <c:v>1341.0555874000006</c:v>
                </c:pt>
                <c:pt idx="535">
                  <c:v>1340.9369551525006</c:v>
                </c:pt>
                <c:pt idx="536">
                  <c:v>1340.8168013700006</c:v>
                </c:pt>
                <c:pt idx="537">
                  <c:v>1340.6951081850007</c:v>
                </c:pt>
                <c:pt idx="538">
                  <c:v>1340.5718548662508</c:v>
                </c:pt>
                <c:pt idx="539">
                  <c:v>1340.4473004787508</c:v>
                </c:pt>
                <c:pt idx="540">
                  <c:v>1340.3214294475008</c:v>
                </c:pt>
                <c:pt idx="541">
                  <c:v>1340.1942261975007</c:v>
                </c:pt>
                <c:pt idx="542">
                  <c:v>1340.0659662525006</c:v>
                </c:pt>
                <c:pt idx="543">
                  <c:v>1339.9366440312506</c:v>
                </c:pt>
                <c:pt idx="544">
                  <c:v>1339.8065501337505</c:v>
                </c:pt>
                <c:pt idx="545">
                  <c:v>1339.6753916337505</c:v>
                </c:pt>
                <c:pt idx="546">
                  <c:v>1339.5437721500004</c:v>
                </c:pt>
                <c:pt idx="547">
                  <c:v>1339.4114011062504</c:v>
                </c:pt>
                <c:pt idx="548">
                  <c:v>1339.2782866225004</c:v>
                </c:pt>
                <c:pt idx="549">
                  <c:v>1339.1444368787504</c:v>
                </c:pt>
                <c:pt idx="550">
                  <c:v>1339.0095464162505</c:v>
                </c:pt>
                <c:pt idx="551">
                  <c:v>1338.8736172300005</c:v>
                </c:pt>
                <c:pt idx="552">
                  <c:v>1338.7366508100006</c:v>
                </c:pt>
                <c:pt idx="553">
                  <c:v>1338.5986481462505</c:v>
                </c:pt>
                <c:pt idx="554">
                  <c:v>1338.4596097337505</c:v>
                </c:pt>
                <c:pt idx="555">
                  <c:v>1338.3192054587505</c:v>
                </c:pt>
                <c:pt idx="556">
                  <c:v>1338.1770950550006</c:v>
                </c:pt>
                <c:pt idx="557">
                  <c:v>1338.0342748675005</c:v>
                </c:pt>
                <c:pt idx="558">
                  <c:v>1337.8900750237506</c:v>
                </c:pt>
                <c:pt idx="559">
                  <c:v>1337.7448332937506</c:v>
                </c:pt>
                <c:pt idx="560">
                  <c:v>1337.5978608562507</c:v>
                </c:pt>
                <c:pt idx="561">
                  <c:v>1337.4498456362508</c:v>
                </c:pt>
                <c:pt idx="562">
                  <c:v>1337.3000851987508</c:v>
                </c:pt>
                <c:pt idx="563">
                  <c:v>1337.1485676487507</c:v>
                </c:pt>
                <c:pt idx="564">
                  <c:v>1336.9956389737506</c:v>
                </c:pt>
                <c:pt idx="565">
                  <c:v>1336.8412911862506</c:v>
                </c:pt>
                <c:pt idx="566">
                  <c:v>1336.6847844262506</c:v>
                </c:pt>
                <c:pt idx="567">
                  <c:v>1336.5268347712506</c:v>
                </c:pt>
                <c:pt idx="568">
                  <c:v>1336.3670612287506</c:v>
                </c:pt>
                <c:pt idx="569">
                  <c:v>1336.2058285500007</c:v>
                </c:pt>
                <c:pt idx="570">
                  <c:v>1336.0431345900006</c:v>
                </c:pt>
                <c:pt idx="571">
                  <c:v>1335.8785961650005</c:v>
                </c:pt>
                <c:pt idx="572">
                  <c:v>1335.7125957400006</c:v>
                </c:pt>
                <c:pt idx="573">
                  <c:v>1335.5451376150006</c:v>
                </c:pt>
                <c:pt idx="574">
                  <c:v>1335.3758354275005</c:v>
                </c:pt>
                <c:pt idx="575">
                  <c:v>1335.2046910675006</c:v>
                </c:pt>
                <c:pt idx="576">
                  <c:v>1335.0321065275004</c:v>
                </c:pt>
                <c:pt idx="577">
                  <c:v>1334.8576897975004</c:v>
                </c:pt>
                <c:pt idx="578">
                  <c:v>1334.6814461950003</c:v>
                </c:pt>
                <c:pt idx="579">
                  <c:v>1334.5037926350003</c:v>
                </c:pt>
                <c:pt idx="580">
                  <c:v>1334.3251574025003</c:v>
                </c:pt>
                <c:pt idx="581">
                  <c:v>1334.1447327525002</c:v>
                </c:pt>
                <c:pt idx="582">
                  <c:v>1333.9633696200001</c:v>
                </c:pt>
                <c:pt idx="583">
                  <c:v>1333.7810942400001</c:v>
                </c:pt>
                <c:pt idx="584">
                  <c:v>1333.5979337862502</c:v>
                </c:pt>
                <c:pt idx="585">
                  <c:v>1333.4139147487501</c:v>
                </c:pt>
                <c:pt idx="586">
                  <c:v>1333.22906186625</c:v>
                </c:pt>
                <c:pt idx="587">
                  <c:v>1333.04296542</c:v>
                </c:pt>
                <c:pt idx="588">
                  <c:v>1332.8552059199999</c:v>
                </c:pt>
                <c:pt idx="589">
                  <c:v>1332.6662322074999</c:v>
                </c:pt>
                <c:pt idx="590">
                  <c:v>1332.4760550325</c:v>
                </c:pt>
                <c:pt idx="591">
                  <c:v>1332.28423794375</c:v>
                </c:pt>
                <c:pt idx="592">
                  <c:v>1332.09078564375</c:v>
                </c:pt>
                <c:pt idx="593">
                  <c:v>1331.8966061362501</c:v>
                </c:pt>
                <c:pt idx="594">
                  <c:v>1331.7012650837501</c:v>
                </c:pt>
                <c:pt idx="595">
                  <c:v>1331.5052318462501</c:v>
                </c:pt>
                <c:pt idx="596">
                  <c:v>1331.3076124200002</c:v>
                </c:pt>
                <c:pt idx="597">
                  <c:v>1331.1093415700002</c:v>
                </c:pt>
                <c:pt idx="598">
                  <c:v>1330.9095094975003</c:v>
                </c:pt>
                <c:pt idx="599">
                  <c:v>1330.7081202775003</c:v>
                </c:pt>
                <c:pt idx="600">
                  <c:v>1330.5065830400004</c:v>
                </c:pt>
                <c:pt idx="601">
                  <c:v>1330.3039734900003</c:v>
                </c:pt>
                <c:pt idx="602">
                  <c:v>1330.1007728137504</c:v>
                </c:pt>
                <c:pt idx="603">
                  <c:v>1329.8965157250004</c:v>
                </c:pt>
                <c:pt idx="604">
                  <c:v>1329.6912065137503</c:v>
                </c:pt>
                <c:pt idx="605">
                  <c:v>1329.4843684512502</c:v>
                </c:pt>
                <c:pt idx="606">
                  <c:v>1329.2769673287503</c:v>
                </c:pt>
                <c:pt idx="607">
                  <c:v>1329.0680400037502</c:v>
                </c:pt>
                <c:pt idx="608">
                  <c:v>1328.8580747662502</c:v>
                </c:pt>
                <c:pt idx="609">
                  <c:v>1328.6465857600001</c:v>
                </c:pt>
                <c:pt idx="610">
                  <c:v>1328.43505390375</c:v>
                </c:pt>
                <c:pt idx="611">
                  <c:v>1328.2225053175</c:v>
                </c:pt>
                <c:pt idx="612">
                  <c:v>1328.0089469725001</c:v>
                </c:pt>
                <c:pt idx="613">
                  <c:v>1327.79438530375</c:v>
                </c:pt>
                <c:pt idx="614">
                  <c:v>1327.5788267462501</c:v>
                </c:pt>
                <c:pt idx="615">
                  <c:v>1327.3617718837502</c:v>
                </c:pt>
                <c:pt idx="616">
                  <c:v>1327.1437280212501</c:v>
                </c:pt>
                <c:pt idx="617">
                  <c:v>1326.9241911675001</c:v>
                </c:pt>
                <c:pt idx="618">
                  <c:v>1326.7031616075001</c:v>
                </c:pt>
                <c:pt idx="619">
                  <c:v>1326.4811535675001</c:v>
                </c:pt>
                <c:pt idx="620">
                  <c:v>1326.2576557462501</c:v>
                </c:pt>
                <c:pt idx="621">
                  <c:v>1326.0326690612501</c:v>
                </c:pt>
                <c:pt idx="622">
                  <c:v>1325.80723573</c:v>
                </c:pt>
                <c:pt idx="623">
                  <c:v>1325.5808438450001</c:v>
                </c:pt>
                <c:pt idx="624">
                  <c:v>1325.3535015250002</c:v>
                </c:pt>
                <c:pt idx="625">
                  <c:v>1325.1257457250001</c:v>
                </c:pt>
                <c:pt idx="626">
                  <c:v>1324.8970616650001</c:v>
                </c:pt>
                <c:pt idx="627">
                  <c:v>1324.6674590650002</c:v>
                </c:pt>
                <c:pt idx="628">
                  <c:v>1324.4364151362502</c:v>
                </c:pt>
                <c:pt idx="629">
                  <c:v>1324.2044743562501</c:v>
                </c:pt>
                <c:pt idx="630">
                  <c:v>1323.9721884962501</c:v>
                </c:pt>
                <c:pt idx="631">
                  <c:v>1323.73849731375</c:v>
                </c:pt>
                <c:pt idx="632">
                  <c:v>1323.5023270137501</c:v>
                </c:pt>
                <c:pt idx="633">
                  <c:v>1323.2658539450001</c:v>
                </c:pt>
                <c:pt idx="634">
                  <c:v>1323.0285516575002</c:v>
                </c:pt>
                <c:pt idx="635">
                  <c:v>1322.7898863475002</c:v>
                </c:pt>
                <c:pt idx="636">
                  <c:v>1322.5504155275003</c:v>
                </c:pt>
                <c:pt idx="637">
                  <c:v>1322.3101495525002</c:v>
                </c:pt>
                <c:pt idx="638">
                  <c:v>1322.0685448162503</c:v>
                </c:pt>
                <c:pt idx="639">
                  <c:v>1321.8261605812504</c:v>
                </c:pt>
                <c:pt idx="640">
                  <c:v>1321.5830055875003</c:v>
                </c:pt>
                <c:pt idx="641">
                  <c:v>1321.3385298650003</c:v>
                </c:pt>
                <c:pt idx="642">
                  <c:v>1321.0927370575002</c:v>
                </c:pt>
                <c:pt idx="643">
                  <c:v>1320.8461924625003</c:v>
                </c:pt>
                <c:pt idx="644">
                  <c:v>1320.5983393625004</c:v>
                </c:pt>
                <c:pt idx="645">
                  <c:v>1320.3497454125004</c:v>
                </c:pt>
                <c:pt idx="646">
                  <c:v>1320.0998494550004</c:v>
                </c:pt>
                <c:pt idx="647">
                  <c:v>1319.8492214375003</c:v>
                </c:pt>
                <c:pt idx="648">
                  <c:v>1319.5972958025004</c:v>
                </c:pt>
                <c:pt idx="649">
                  <c:v>1319.3440736800005</c:v>
                </c:pt>
                <c:pt idx="650">
                  <c:v>1319.0901294675004</c:v>
                </c:pt>
                <c:pt idx="651">
                  <c:v>1318.8354670412505</c:v>
                </c:pt>
                <c:pt idx="652">
                  <c:v>1318.5795143612504</c:v>
                </c:pt>
                <c:pt idx="653">
                  <c:v>1318.3228518362505</c:v>
                </c:pt>
                <c:pt idx="654">
                  <c:v>1318.0654844612504</c:v>
                </c:pt>
                <c:pt idx="655">
                  <c:v>1317.8056735337505</c:v>
                </c:pt>
                <c:pt idx="656">
                  <c:v>1317.5451647275004</c:v>
                </c:pt>
                <c:pt idx="657">
                  <c:v>1317.2839653062504</c:v>
                </c:pt>
                <c:pt idx="658">
                  <c:v>1317.0209102375004</c:v>
                </c:pt>
                <c:pt idx="659">
                  <c:v>1316.7577628775005</c:v>
                </c:pt>
                <c:pt idx="660">
                  <c:v>1316.4927668775006</c:v>
                </c:pt>
                <c:pt idx="661">
                  <c:v>1316.2276935537507</c:v>
                </c:pt>
                <c:pt idx="662">
                  <c:v>1315.9613672412506</c:v>
                </c:pt>
                <c:pt idx="663">
                  <c:v>1315.6943833662506</c:v>
                </c:pt>
                <c:pt idx="664">
                  <c:v>1315.4261578812507</c:v>
                </c:pt>
                <c:pt idx="665">
                  <c:v>1315.1567042962506</c:v>
                </c:pt>
                <c:pt idx="666">
                  <c:v>1314.8866342962506</c:v>
                </c:pt>
                <c:pt idx="667">
                  <c:v>1314.6159631362505</c:v>
                </c:pt>
                <c:pt idx="668">
                  <c:v>1314.3429022800005</c:v>
                </c:pt>
                <c:pt idx="669">
                  <c:v>1314.0698593025006</c:v>
                </c:pt>
                <c:pt idx="670">
                  <c:v>1313.7956393337506</c:v>
                </c:pt>
                <c:pt idx="671">
                  <c:v>1313.5202455437507</c:v>
                </c:pt>
                <c:pt idx="672">
                  <c:v>1313.2442846037507</c:v>
                </c:pt>
                <c:pt idx="673">
                  <c:v>1312.9671529487507</c:v>
                </c:pt>
                <c:pt idx="674">
                  <c:v>1312.6894568987507</c:v>
                </c:pt>
                <c:pt idx="675">
                  <c:v>1312.4105881412506</c:v>
                </c:pt>
                <c:pt idx="676">
                  <c:v>1312.1317650150006</c:v>
                </c:pt>
                <c:pt idx="677">
                  <c:v>1311.8511570862506</c:v>
                </c:pt>
                <c:pt idx="678">
                  <c:v>1311.5699868825006</c:v>
                </c:pt>
                <c:pt idx="679">
                  <c:v>1311.2876446325006</c:v>
                </c:pt>
                <c:pt idx="680">
                  <c:v>1311.0041348187506</c:v>
                </c:pt>
                <c:pt idx="681">
                  <c:v>1310.7206954687506</c:v>
                </c:pt>
                <c:pt idx="682">
                  <c:v>1310.4361017287506</c:v>
                </c:pt>
                <c:pt idx="683">
                  <c:v>1310.1503576162506</c:v>
                </c:pt>
                <c:pt idx="684">
                  <c:v>1309.8647058812505</c:v>
                </c:pt>
                <c:pt idx="685">
                  <c:v>1309.5772916862506</c:v>
                </c:pt>
                <c:pt idx="686">
                  <c:v>1309.2893583525006</c:v>
                </c:pt>
                <c:pt idx="687">
                  <c:v>1309.0009087737506</c:v>
                </c:pt>
                <c:pt idx="688">
                  <c:v>1308.7119446862505</c:v>
                </c:pt>
                <c:pt idx="689">
                  <c:v>1308.4218426062505</c:v>
                </c:pt>
                <c:pt idx="690">
                  <c:v>1308.1312295462506</c:v>
                </c:pt>
                <c:pt idx="691">
                  <c:v>1307.8401089862505</c:v>
                </c:pt>
                <c:pt idx="692">
                  <c:v>1307.5478559050005</c:v>
                </c:pt>
                <c:pt idx="693">
                  <c:v>1307.2551029487504</c:v>
                </c:pt>
                <c:pt idx="694">
                  <c:v>1306.9618559300004</c:v>
                </c:pt>
                <c:pt idx="695">
                  <c:v>1306.6681200800003</c:v>
                </c:pt>
                <c:pt idx="696">
                  <c:v>1306.3745345200002</c:v>
                </c:pt>
                <c:pt idx="697">
                  <c:v>1306.0798419325001</c:v>
                </c:pt>
                <c:pt idx="698">
                  <c:v>1305.7853190925002</c:v>
                </c:pt>
                <c:pt idx="699">
                  <c:v>1305.4897081300003</c:v>
                </c:pt>
                <c:pt idx="700">
                  <c:v>1305.1942944100003</c:v>
                </c:pt>
                <c:pt idx="701">
                  <c:v>1304.8984549700003</c:v>
                </c:pt>
                <c:pt idx="702">
                  <c:v>1304.6028404662504</c:v>
                </c:pt>
                <c:pt idx="703">
                  <c:v>1304.3061861262504</c:v>
                </c:pt>
                <c:pt idx="704">
                  <c:v>1304.0097839437503</c:v>
                </c:pt>
                <c:pt idx="705">
                  <c:v>1303.7136500287504</c:v>
                </c:pt>
                <c:pt idx="706">
                  <c:v>1303.4165168850004</c:v>
                </c:pt>
                <c:pt idx="707">
                  <c:v>1303.1196830400004</c:v>
                </c:pt>
                <c:pt idx="708">
                  <c:v>1302.8231643825004</c:v>
                </c:pt>
                <c:pt idx="709">
                  <c:v>1302.5256877800005</c:v>
                </c:pt>
                <c:pt idx="710">
                  <c:v>1302.2291970800004</c:v>
                </c:pt>
                <c:pt idx="711">
                  <c:v>1301.9317691000003</c:v>
                </c:pt>
                <c:pt idx="712">
                  <c:v>1301.6347016750003</c:v>
                </c:pt>
                <c:pt idx="713">
                  <c:v>1301.3373559500003</c:v>
                </c:pt>
                <c:pt idx="714">
                  <c:v>1301.0397388250003</c:v>
                </c:pt>
                <c:pt idx="715">
                  <c:v>1300.7425024737504</c:v>
                </c:pt>
                <c:pt idx="716">
                  <c:v>1300.4456497737503</c:v>
                </c:pt>
                <c:pt idx="717">
                  <c:v>1300.1485348687504</c:v>
                </c:pt>
                <c:pt idx="718">
                  <c:v>1299.8518104812504</c:v>
                </c:pt>
                <c:pt idx="719">
                  <c:v>1299.5561315750003</c:v>
                </c:pt>
                <c:pt idx="720">
                  <c:v>1299.2595531650004</c:v>
                </c:pt>
                <c:pt idx="721">
                  <c:v>1298.9640298100005</c:v>
                </c:pt>
                <c:pt idx="722">
                  <c:v>1298.6689127675006</c:v>
                </c:pt>
                <c:pt idx="723">
                  <c:v>1298.3729007950005</c:v>
                </c:pt>
                <c:pt idx="724">
                  <c:v>1298.0773007412506</c:v>
                </c:pt>
                <c:pt idx="725">
                  <c:v>1297.7827695537505</c:v>
                </c:pt>
                <c:pt idx="726">
                  <c:v>1297.4873525237506</c:v>
                </c:pt>
                <c:pt idx="727">
                  <c:v>1297.1930153987505</c:v>
                </c:pt>
                <c:pt idx="728">
                  <c:v>1296.8984555237505</c:v>
                </c:pt>
                <c:pt idx="729">
                  <c:v>1296.6036779612505</c:v>
                </c:pt>
                <c:pt idx="730">
                  <c:v>1296.3086888987505</c:v>
                </c:pt>
                <c:pt idx="731">
                  <c:v>1296.0134933987504</c:v>
                </c:pt>
                <c:pt idx="732">
                  <c:v>1295.7180976487505</c:v>
                </c:pt>
                <c:pt idx="733">
                  <c:v>1295.4231663862504</c:v>
                </c:pt>
                <c:pt idx="734">
                  <c:v>1295.1287077462505</c:v>
                </c:pt>
                <c:pt idx="735">
                  <c:v>1294.8347298150006</c:v>
                </c:pt>
                <c:pt idx="736">
                  <c:v>1294.5405831412506</c:v>
                </c:pt>
                <c:pt idx="737">
                  <c:v>1294.2462761062507</c:v>
                </c:pt>
                <c:pt idx="738">
                  <c:v>1293.9518170912506</c:v>
                </c:pt>
                <c:pt idx="739">
                  <c:v>1293.6572144775007</c:v>
                </c:pt>
                <c:pt idx="740">
                  <c:v>1293.3631365725007</c:v>
                </c:pt>
                <c:pt idx="741">
                  <c:v>1293.0689343450008</c:v>
                </c:pt>
                <c:pt idx="742">
                  <c:v>1292.7752777325009</c:v>
                </c:pt>
                <c:pt idx="743">
                  <c:v>1292.4808575225009</c:v>
                </c:pt>
                <c:pt idx="744">
                  <c:v>1292.1856827487509</c:v>
                </c:pt>
                <c:pt idx="745">
                  <c:v>1291.8904224862508</c:v>
                </c:pt>
                <c:pt idx="746">
                  <c:v>1291.5950862337509</c:v>
                </c:pt>
                <c:pt idx="747">
                  <c:v>1291.2990220737508</c:v>
                </c:pt>
                <c:pt idx="748">
                  <c:v>1291.0028991137508</c:v>
                </c:pt>
                <c:pt idx="749">
                  <c:v>1290.7060635300008</c:v>
                </c:pt>
                <c:pt idx="750">
                  <c:v>1290.4091830462507</c:v>
                </c:pt>
                <c:pt idx="751">
                  <c:v>1290.1122638362508</c:v>
                </c:pt>
                <c:pt idx="752">
                  <c:v>1289.8159734362507</c:v>
                </c:pt>
                <c:pt idx="753">
                  <c:v>1289.5189952950007</c:v>
                </c:pt>
                <c:pt idx="754">
                  <c:v>1289.2226561750006</c:v>
                </c:pt>
                <c:pt idx="755">
                  <c:v>1288.9262974550006</c:v>
                </c:pt>
                <c:pt idx="756">
                  <c:v>1288.6292592600007</c:v>
                </c:pt>
                <c:pt idx="757">
                  <c:v>1288.3328663800007</c:v>
                </c:pt>
                <c:pt idx="758">
                  <c:v>1288.0364589400008</c:v>
                </c:pt>
                <c:pt idx="759">
                  <c:v>1287.7400380600009</c:v>
                </c:pt>
                <c:pt idx="760">
                  <c:v>1287.4436054200009</c:v>
                </c:pt>
                <c:pt idx="761">
                  <c:v>1287.147163260001</c:v>
                </c:pt>
                <c:pt idx="762">
                  <c:v>1286.8507138200009</c:v>
                </c:pt>
                <c:pt idx="763">
                  <c:v>1286.554259340001</c:v>
                </c:pt>
                <c:pt idx="764">
                  <c:v>1286.257803180001</c:v>
                </c:pt>
                <c:pt idx="765">
                  <c:v>1285.9613481400011</c:v>
                </c:pt>
                <c:pt idx="766">
                  <c:v>1285.664897580001</c:v>
                </c:pt>
                <c:pt idx="767">
                  <c:v>1285.3677942800009</c:v>
                </c:pt>
                <c:pt idx="768">
                  <c:v>1285.0707038887508</c:v>
                </c:pt>
                <c:pt idx="769">
                  <c:v>1284.7736303350007</c:v>
                </c:pt>
                <c:pt idx="770">
                  <c:v>1284.4759165225007</c:v>
                </c:pt>
                <c:pt idx="771">
                  <c:v>1284.1788901137506</c:v>
                </c:pt>
                <c:pt idx="772">
                  <c:v>1283.8812319887506</c:v>
                </c:pt>
                <c:pt idx="773">
                  <c:v>1283.5836076137507</c:v>
                </c:pt>
                <c:pt idx="774">
                  <c:v>1283.2853601862507</c:v>
                </c:pt>
                <c:pt idx="775">
                  <c:v>1282.9871556037508</c:v>
                </c:pt>
                <c:pt idx="776">
                  <c:v>1282.6889983762508</c:v>
                </c:pt>
                <c:pt idx="777">
                  <c:v>1282.3902314612508</c:v>
                </c:pt>
                <c:pt idx="778">
                  <c:v>1282.0908584837507</c:v>
                </c:pt>
                <c:pt idx="779">
                  <c:v>1281.7915438300008</c:v>
                </c:pt>
                <c:pt idx="780">
                  <c:v>1281.4916302950007</c:v>
                </c:pt>
                <c:pt idx="781">
                  <c:v>1281.1911215637508</c:v>
                </c:pt>
                <c:pt idx="782">
                  <c:v>1280.8906816512508</c:v>
                </c:pt>
                <c:pt idx="783">
                  <c:v>1280.5903122637508</c:v>
                </c:pt>
                <c:pt idx="784">
                  <c:v>1280.2893534037507</c:v>
                </c:pt>
                <c:pt idx="785">
                  <c:v>1279.9878065237508</c:v>
                </c:pt>
                <c:pt idx="786">
                  <c:v>1279.6869935837508</c:v>
                </c:pt>
                <c:pt idx="787">
                  <c:v>1279.3849380037509</c:v>
                </c:pt>
                <c:pt idx="788">
                  <c:v>1279.082963718751</c:v>
                </c:pt>
                <c:pt idx="789">
                  <c:v>1278.7804173112511</c:v>
                </c:pt>
                <c:pt idx="790">
                  <c:v>1278.476647123751</c:v>
                </c:pt>
                <c:pt idx="791">
                  <c:v>1278.172321371251</c:v>
                </c:pt>
                <c:pt idx="792">
                  <c:v>1277.8681070762509</c:v>
                </c:pt>
                <c:pt idx="793">
                  <c:v>1277.5633552675008</c:v>
                </c:pt>
                <c:pt idx="794">
                  <c:v>1277.2587348350007</c:v>
                </c:pt>
                <c:pt idx="795">
                  <c:v>1276.9535979950008</c:v>
                </c:pt>
                <c:pt idx="796">
                  <c:v>1276.6486125350007</c:v>
                </c:pt>
                <c:pt idx="797">
                  <c:v>1276.3424750000006</c:v>
                </c:pt>
                <c:pt idx="798">
                  <c:v>1276.0365104675006</c:v>
                </c:pt>
                <c:pt idx="799">
                  <c:v>1275.7287614612508</c:v>
                </c:pt>
                <c:pt idx="800">
                  <c:v>1275.4205530862507</c:v>
                </c:pt>
                <c:pt idx="801">
                  <c:v>1275.1125520987507</c:v>
                </c:pt>
                <c:pt idx="802">
                  <c:v>1274.8041148050006</c:v>
                </c:pt>
                <c:pt idx="803">
                  <c:v>1274.4952539350006</c:v>
                </c:pt>
                <c:pt idx="804">
                  <c:v>1274.1872899962507</c:v>
                </c:pt>
                <c:pt idx="805">
                  <c:v>1273.8782731837507</c:v>
                </c:pt>
                <c:pt idx="806">
                  <c:v>1273.5695224337508</c:v>
                </c:pt>
                <c:pt idx="807">
                  <c:v>1273.2597452462508</c:v>
                </c:pt>
                <c:pt idx="808">
                  <c:v>1272.9496068512508</c:v>
                </c:pt>
                <c:pt idx="809">
                  <c:v>1272.6378185662509</c:v>
                </c:pt>
                <c:pt idx="810">
                  <c:v>1272.322446103751</c:v>
                </c:pt>
                <c:pt idx="811">
                  <c:v>1272.0067575137509</c:v>
                </c:pt>
                <c:pt idx="812">
                  <c:v>1271.690116883751</c:v>
                </c:pt>
                <c:pt idx="813">
                  <c:v>1271.374481226251</c:v>
                </c:pt>
                <c:pt idx="814">
                  <c:v>1271.0572699262509</c:v>
                </c:pt>
                <c:pt idx="815">
                  <c:v>1270.7397917812509</c:v>
                </c:pt>
                <c:pt idx="816">
                  <c:v>1270.422059411251</c:v>
                </c:pt>
                <c:pt idx="817">
                  <c:v>1270.105377300001</c:v>
                </c:pt>
                <c:pt idx="818">
                  <c:v>1269.788469645001</c:v>
                </c:pt>
                <c:pt idx="819">
                  <c:v>1269.471355406251</c:v>
                </c:pt>
                <c:pt idx="820">
                  <c:v>1269.154699041251</c:v>
                </c:pt>
                <c:pt idx="821">
                  <c:v>1268.838525200001</c:v>
                </c:pt>
                <c:pt idx="822">
                  <c:v>1268.5222244100009</c:v>
                </c:pt>
                <c:pt idx="823">
                  <c:v>1268.2058371162509</c:v>
                </c:pt>
                <c:pt idx="824">
                  <c:v>1267.889413296251</c:v>
                </c:pt>
                <c:pt idx="825">
                  <c:v>1267.5742870150009</c:v>
                </c:pt>
                <c:pt idx="826">
                  <c:v>1267.2598908587509</c:v>
                </c:pt>
                <c:pt idx="827">
                  <c:v>1266.9456779587508</c:v>
                </c:pt>
                <c:pt idx="828">
                  <c:v>1266.6323900987509</c:v>
                </c:pt>
                <c:pt idx="829">
                  <c:v>1266.3201537587508</c:v>
                </c:pt>
                <c:pt idx="830">
                  <c:v>1266.0091202187509</c:v>
                </c:pt>
                <c:pt idx="831">
                  <c:v>1265.6988474675009</c:v>
                </c:pt>
                <c:pt idx="832">
                  <c:v>1265.3908017075009</c:v>
                </c:pt>
                <c:pt idx="833">
                  <c:v>1265.0833881750009</c:v>
                </c:pt>
                <c:pt idx="834">
                  <c:v>1264.7781664650008</c:v>
                </c:pt>
                <c:pt idx="835">
                  <c:v>1264.4755094550007</c:v>
                </c:pt>
                <c:pt idx="836">
                  <c:v>1264.1752561650007</c:v>
                </c:pt>
                <c:pt idx="837">
                  <c:v>1263.8791310475008</c:v>
                </c:pt>
                <c:pt idx="838">
                  <c:v>1263.5871418200009</c:v>
                </c:pt>
                <c:pt idx="839">
                  <c:v>1263.2999956425008</c:v>
                </c:pt>
                <c:pt idx="840">
                  <c:v>1263.0185098575007</c:v>
                </c:pt>
                <c:pt idx="841">
                  <c:v>1262.7430917975007</c:v>
                </c:pt>
                <c:pt idx="842">
                  <c:v>1262.4759589950006</c:v>
                </c:pt>
                <c:pt idx="843">
                  <c:v>1262.2172942362506</c:v>
                </c:pt>
                <c:pt idx="844">
                  <c:v>1261.9651276462507</c:v>
                </c:pt>
                <c:pt idx="845">
                  <c:v>1261.7247858612507</c:v>
                </c:pt>
                <c:pt idx="846">
                  <c:v>1261.4989376412507</c:v>
                </c:pt>
                <c:pt idx="847">
                  <c:v>1261.2885322962507</c:v>
                </c:pt>
                <c:pt idx="848">
                  <c:v>1261.0955608525007</c:v>
                </c:pt>
                <c:pt idx="849">
                  <c:v>1260.9227583025008</c:v>
                </c:pt>
                <c:pt idx="850">
                  <c:v>1260.7714421462508</c:v>
                </c:pt>
                <c:pt idx="851">
                  <c:v>1260.6439306475008</c:v>
                </c:pt>
                <c:pt idx="852">
                  <c:v>1260.5419650725009</c:v>
                </c:pt>
                <c:pt idx="853">
                  <c:v>1260.4675040687509</c:v>
                </c:pt>
                <c:pt idx="854">
                  <c:v>1260.4224498375008</c:v>
                </c:pt>
                <c:pt idx="855">
                  <c:v>1260.4083487175008</c:v>
                </c:pt>
                <c:pt idx="856">
                  <c:v>1260.4267051400006</c:v>
                </c:pt>
                <c:pt idx="857">
                  <c:v>1260.4783595750007</c:v>
                </c:pt>
                <c:pt idx="858">
                  <c:v>1260.5640166250007</c:v>
                </c:pt>
                <c:pt idx="859">
                  <c:v>1260.6845136875006</c:v>
                </c:pt>
                <c:pt idx="860">
                  <c:v>1260.8407206387506</c:v>
                </c:pt>
                <c:pt idx="861">
                  <c:v>1261.0327736012505</c:v>
                </c:pt>
                <c:pt idx="862">
                  <c:v>1261.2609414887504</c:v>
                </c:pt>
                <c:pt idx="863">
                  <c:v>1261.5259590887504</c:v>
                </c:pt>
                <c:pt idx="864">
                  <c:v>1261.8281545637503</c:v>
                </c:pt>
                <c:pt idx="865">
                  <c:v>1262.1672219137504</c:v>
                </c:pt>
                <c:pt idx="866">
                  <c:v>1262.5427099137503</c:v>
                </c:pt>
                <c:pt idx="867">
                  <c:v>1262.9573729887502</c:v>
                </c:pt>
                <c:pt idx="868">
                  <c:v>1263.4095889012503</c:v>
                </c:pt>
                <c:pt idx="869">
                  <c:v>1263.9020972762503</c:v>
                </c:pt>
                <c:pt idx="870">
                  <c:v>1264.4342963012502</c:v>
                </c:pt>
                <c:pt idx="871">
                  <c:v>1265.0098992012502</c:v>
                </c:pt>
                <c:pt idx="872">
                  <c:v>1265.6297639262502</c:v>
                </c:pt>
                <c:pt idx="873">
                  <c:v>1266.6087320262502</c:v>
                </c:pt>
                <c:pt idx="874">
                  <c:v>1267.9499528137501</c:v>
                </c:pt>
                <c:pt idx="875">
                  <c:v>1269.3468434137503</c:v>
                </c:pt>
                <c:pt idx="876">
                  <c:v>1270.7998398887501</c:v>
                </c:pt>
                <c:pt idx="877">
                  <c:v>1272.31520960125</c:v>
                </c:pt>
                <c:pt idx="878">
                  <c:v>1273.8936572762502</c:v>
                </c:pt>
                <c:pt idx="879">
                  <c:v>1275.5353611512501</c:v>
                </c:pt>
                <c:pt idx="880">
                  <c:v>1277.2498776512502</c:v>
                </c:pt>
                <c:pt idx="881">
                  <c:v>1279.0369957637504</c:v>
                </c:pt>
                <c:pt idx="882">
                  <c:v>1280.8993104887502</c:v>
                </c:pt>
                <c:pt idx="883">
                  <c:v>1282.8389691887503</c:v>
                </c:pt>
                <c:pt idx="884">
                  <c:v>1284.8642693762501</c:v>
                </c:pt>
                <c:pt idx="885">
                  <c:v>1286.9974621637502</c:v>
                </c:pt>
                <c:pt idx="886">
                  <c:v>1289.2200487262501</c:v>
                </c:pt>
                <c:pt idx="887">
                  <c:v>1291.5288256887502</c:v>
                </c:pt>
                <c:pt idx="888">
                  <c:v>1293.9138051387501</c:v>
                </c:pt>
                <c:pt idx="889">
                  <c:v>1296.3626929387501</c:v>
                </c:pt>
                <c:pt idx="890">
                  <c:v>1298.8809648887504</c:v>
                </c:pt>
                <c:pt idx="891">
                  <c:v>1301.46789393875</c:v>
                </c:pt>
                <c:pt idx="892">
                  <c:v>1304.1201723387503</c:v>
                </c:pt>
                <c:pt idx="893">
                  <c:v>1306.8383860887504</c:v>
                </c:pt>
                <c:pt idx="894">
                  <c:v>1309.6120135887502</c:v>
                </c:pt>
                <c:pt idx="895">
                  <c:v>1312.4294305887504</c:v>
                </c:pt>
                <c:pt idx="896">
                  <c:v>1315.29458527625</c:v>
                </c:pt>
                <c:pt idx="897">
                  <c:v>1318.1951118387501</c:v>
                </c:pt>
                <c:pt idx="898">
                  <c:v>1321.1293370887499</c:v>
                </c:pt>
                <c:pt idx="899">
                  <c:v>1324.0846483637501</c:v>
                </c:pt>
                <c:pt idx="900">
                  <c:v>1327.0646935637501</c:v>
                </c:pt>
                <c:pt idx="901">
                  <c:v>1330.0550908887496</c:v>
                </c:pt>
                <c:pt idx="902">
                  <c:v>1333.0415207137496</c:v>
                </c:pt>
                <c:pt idx="903">
                  <c:v>1336.0161869012497</c:v>
                </c:pt>
                <c:pt idx="904">
                  <c:v>1338.97854902625</c:v>
                </c:pt>
                <c:pt idx="905">
                  <c:v>1341.92407240125</c:v>
                </c:pt>
                <c:pt idx="906">
                  <c:v>1344.8379925262498</c:v>
                </c:pt>
                <c:pt idx="907">
                  <c:v>1347.7267121762497</c:v>
                </c:pt>
                <c:pt idx="908">
                  <c:v>1350.5821115762499</c:v>
                </c:pt>
                <c:pt idx="909">
                  <c:v>1353.40549167625</c:v>
                </c:pt>
                <c:pt idx="910">
                  <c:v>1356.2029870762499</c:v>
                </c:pt>
                <c:pt idx="911">
                  <c:v>1358.96826322625</c:v>
                </c:pt>
                <c:pt idx="912">
                  <c:v>1361.7014863762497</c:v>
                </c:pt>
                <c:pt idx="913">
                  <c:v>1364.4040463762497</c:v>
                </c:pt>
                <c:pt idx="914">
                  <c:v>1367.0815185762497</c:v>
                </c:pt>
                <c:pt idx="915">
                  <c:v>1369.7267709262496</c:v>
                </c:pt>
                <c:pt idx="916">
                  <c:v>1372.3378113387496</c:v>
                </c:pt>
                <c:pt idx="917">
                  <c:v>1374.9123479137495</c:v>
                </c:pt>
                <c:pt idx="918">
                  <c:v>1377.4545817387498</c:v>
                </c:pt>
                <c:pt idx="919">
                  <c:v>1379.95928203875</c:v>
                </c:pt>
                <c:pt idx="920">
                  <c:v>1382.4216087887501</c:v>
                </c:pt>
                <c:pt idx="921">
                  <c:v>1384.8513021137499</c:v>
                </c:pt>
                <c:pt idx="922">
                  <c:v>1387.2440159387497</c:v>
                </c:pt>
                <c:pt idx="923">
                  <c:v>1389.6050712512497</c:v>
                </c:pt>
                <c:pt idx="924">
                  <c:v>1391.9261356262498</c:v>
                </c:pt>
                <c:pt idx="925">
                  <c:v>1394.21263685125</c:v>
                </c:pt>
                <c:pt idx="926">
                  <c:v>1396.4651289512499</c:v>
                </c:pt>
                <c:pt idx="927">
                  <c:v>1398.6845063762501</c:v>
                </c:pt>
                <c:pt idx="928">
                  <c:v>1400.87543168875</c:v>
                </c:pt>
                <c:pt idx="929">
                  <c:v>1403.0304821387499</c:v>
                </c:pt>
                <c:pt idx="930">
                  <c:v>1405.1583042012498</c:v>
                </c:pt>
                <c:pt idx="931">
                  <c:v>1407.2516643012498</c:v>
                </c:pt>
                <c:pt idx="932">
                  <c:v>1409.3305366512502</c:v>
                </c:pt>
                <c:pt idx="933">
                  <c:v>1411.3799131512501</c:v>
                </c:pt>
                <c:pt idx="934">
                  <c:v>1413.4005470012498</c:v>
                </c:pt>
                <c:pt idx="935">
                  <c:v>1415.3932586512501</c:v>
                </c:pt>
                <c:pt idx="936">
                  <c:v>1417.3588282012499</c:v>
                </c:pt>
                <c:pt idx="937">
                  <c:v>1419.3159291637501</c:v>
                </c:pt>
                <c:pt idx="938">
                  <c:v>1421.2469525512497</c:v>
                </c:pt>
                <c:pt idx="939">
                  <c:v>1423.1610811137498</c:v>
                </c:pt>
                <c:pt idx="940">
                  <c:v>1425.0486455137498</c:v>
                </c:pt>
                <c:pt idx="941">
                  <c:v>1426.9169259512496</c:v>
                </c:pt>
                <c:pt idx="942">
                  <c:v>1428.7593383512497</c:v>
                </c:pt>
                <c:pt idx="943">
                  <c:v>1430.5826290387497</c:v>
                </c:pt>
                <c:pt idx="944">
                  <c:v>1432.3833839762494</c:v>
                </c:pt>
                <c:pt idx="945">
                  <c:v>1434.1621072887497</c:v>
                </c:pt>
                <c:pt idx="946">
                  <c:v>1435.9225546137498</c:v>
                </c:pt>
                <c:pt idx="947">
                  <c:v>1437.6590336137497</c:v>
                </c:pt>
                <c:pt idx="948">
                  <c:v>1439.3784558637497</c:v>
                </c:pt>
                <c:pt idx="949">
                  <c:v>1441.0783859137496</c:v>
                </c:pt>
                <c:pt idx="950">
                  <c:v>1442.7684206512497</c:v>
                </c:pt>
                <c:pt idx="951">
                  <c:v>1444.4397688012498</c:v>
                </c:pt>
                <c:pt idx="952">
                  <c:v>1446.0936656137496</c:v>
                </c:pt>
                <c:pt idx="953">
                  <c:v>1447.7305297012495</c:v>
                </c:pt>
                <c:pt idx="954">
                  <c:v>1449.3537309512494</c:v>
                </c:pt>
                <c:pt idx="955">
                  <c:v>1450.9577785637493</c:v>
                </c:pt>
                <c:pt idx="956">
                  <c:v>1452.5488460637496</c:v>
                </c:pt>
                <c:pt idx="957">
                  <c:v>1454.1244585637496</c:v>
                </c:pt>
                <c:pt idx="958">
                  <c:v>1455.7299670887494</c:v>
                </c:pt>
                <c:pt idx="959">
                  <c:v>1457.3226630012496</c:v>
                </c:pt>
                <c:pt idx="960">
                  <c:v>1458.8720907887493</c:v>
                </c:pt>
                <c:pt idx="961">
                  <c:v>1460.3762661887495</c:v>
                </c:pt>
                <c:pt idx="962">
                  <c:v>1461.8704308762497</c:v>
                </c:pt>
                <c:pt idx="963">
                  <c:v>1463.3899554762495</c:v>
                </c:pt>
                <c:pt idx="964">
                  <c:v>1464.8912967137496</c:v>
                </c:pt>
                <c:pt idx="965">
                  <c:v>1466.3907698012495</c:v>
                </c:pt>
                <c:pt idx="966">
                  <c:v>1467.8829136137495</c:v>
                </c:pt>
                <c:pt idx="967">
                  <c:v>1469.3808958137495</c:v>
                </c:pt>
                <c:pt idx="968">
                  <c:v>1470.8715451137496</c:v>
                </c:pt>
                <c:pt idx="969">
                  <c:v>1472.3497888387494</c:v>
                </c:pt>
                <c:pt idx="970">
                  <c:v>1473.8082156262496</c:v>
                </c:pt>
                <c:pt idx="971">
                  <c:v>1475.2219504762497</c:v>
                </c:pt>
                <c:pt idx="972">
                  <c:v>1476.6570233637497</c:v>
                </c:pt>
                <c:pt idx="973">
                  <c:v>1478.1004848387495</c:v>
                </c:pt>
                <c:pt idx="974">
                  <c:v>1479.5102159637495</c:v>
                </c:pt>
                <c:pt idx="975">
                  <c:v>1480.9163579637495</c:v>
                </c:pt>
                <c:pt idx="976">
                  <c:v>1482.2607746637495</c:v>
                </c:pt>
                <c:pt idx="977">
                  <c:v>1483.6387354137496</c:v>
                </c:pt>
                <c:pt idx="978">
                  <c:v>1484.9371421762496</c:v>
                </c:pt>
                <c:pt idx="979">
                  <c:v>1486.2265277637496</c:v>
                </c:pt>
                <c:pt idx="980">
                  <c:v>1487.5094620887496</c:v>
                </c:pt>
                <c:pt idx="981">
                  <c:v>1488.7837515137496</c:v>
                </c:pt>
                <c:pt idx="982">
                  <c:v>1490.0519280137496</c:v>
                </c:pt>
                <c:pt idx="983">
                  <c:v>1491.3141780137496</c:v>
                </c:pt>
                <c:pt idx="984">
                  <c:v>1492.5683700137497</c:v>
                </c:pt>
                <c:pt idx="985">
                  <c:v>1493.8147148137498</c:v>
                </c:pt>
                <c:pt idx="986">
                  <c:v>1495.0553800637497</c:v>
                </c:pt>
                <c:pt idx="987">
                  <c:v>1496.2878907512497</c:v>
                </c:pt>
                <c:pt idx="988">
                  <c:v>1497.5124240012499</c:v>
                </c:pt>
                <c:pt idx="989">
                  <c:v>1498.7315328012498</c:v>
                </c:pt>
                <c:pt idx="990">
                  <c:v>1500.0206483387497</c:v>
                </c:pt>
                <c:pt idx="991">
                  <c:v>1501.2666710887497</c:v>
                </c:pt>
                <c:pt idx="992">
                  <c:v>1502.5340011137498</c:v>
                </c:pt>
                <c:pt idx="993">
                  <c:v>1503.8072817137499</c:v>
                </c:pt>
                <c:pt idx="994">
                  <c:v>1505.0823156137499</c:v>
                </c:pt>
                <c:pt idx="995">
                  <c:v>1506.35283278875</c:v>
                </c:pt>
                <c:pt idx="996">
                  <c:v>1507.6233757887499</c:v>
                </c:pt>
                <c:pt idx="997">
                  <c:v>1508.8855966512499</c:v>
                </c:pt>
                <c:pt idx="998">
                  <c:v>1509.7873001262499</c:v>
                </c:pt>
                <c:pt idx="999">
                  <c:v>1510.3013584512498</c:v>
                </c:pt>
                <c:pt idx="1000">
                  <c:v>1510.8286159512497</c:v>
                </c:pt>
                <c:pt idx="1001">
                  <c:v>1511.3571324012498</c:v>
                </c:pt>
                <c:pt idx="1002">
                  <c:v>1511.8886265762499</c:v>
                </c:pt>
                <c:pt idx="1003">
                  <c:v>1512.4143134762498</c:v>
                </c:pt>
                <c:pt idx="1004">
                  <c:v>1512.9208009637498</c:v>
                </c:pt>
                <c:pt idx="1005">
                  <c:v>1513.4127868637497</c:v>
                </c:pt>
                <c:pt idx="1006">
                  <c:v>1513.9119058637498</c:v>
                </c:pt>
                <c:pt idx="1007">
                  <c:v>1514.4087956387498</c:v>
                </c:pt>
                <c:pt idx="1008">
                  <c:v>1514.9027642512497</c:v>
                </c:pt>
                <c:pt idx="1009">
                  <c:v>1515.3931109762498</c:v>
                </c:pt>
                <c:pt idx="1010">
                  <c:v>1515.8634411762498</c:v>
                </c:pt>
                <c:pt idx="1011">
                  <c:v>1516.3315611762498</c:v>
                </c:pt>
                <c:pt idx="1012">
                  <c:v>1516.7968400262498</c:v>
                </c:pt>
                <c:pt idx="1013">
                  <c:v>1517.2609741762499</c:v>
                </c:pt>
                <c:pt idx="1014">
                  <c:v>1517.7224764262498</c:v>
                </c:pt>
                <c:pt idx="1015">
                  <c:v>1518.1823205137498</c:v>
                </c:pt>
                <c:pt idx="1016">
                  <c:v>1518.6285776887498</c:v>
                </c:pt>
                <c:pt idx="1017">
                  <c:v>1519.0727749387497</c:v>
                </c:pt>
                <c:pt idx="1018">
                  <c:v>1519.5270116387496</c:v>
                </c:pt>
                <c:pt idx="1019">
                  <c:v>1519.9801419012497</c:v>
                </c:pt>
                <c:pt idx="1020">
                  <c:v>1520.4489304887497</c:v>
                </c:pt>
                <c:pt idx="1021">
                  <c:v>1520.9167584887498</c:v>
                </c:pt>
                <c:pt idx="1022">
                  <c:v>1521.3837608137499</c:v>
                </c:pt>
                <c:pt idx="1023">
                  <c:v>1521.8493028762498</c:v>
                </c:pt>
                <c:pt idx="1024">
                  <c:v>1522.3143380512497</c:v>
                </c:pt>
                <c:pt idx="1025">
                  <c:v>1522.7712376762497</c:v>
                </c:pt>
                <c:pt idx="1026">
                  <c:v>1523.2350178637498</c:v>
                </c:pt>
                <c:pt idx="1027">
                  <c:v>1523.6988176137497</c:v>
                </c:pt>
                <c:pt idx="1028">
                  <c:v>1524.1581428137497</c:v>
                </c:pt>
                <c:pt idx="1029">
                  <c:v>1524.6030701512498</c:v>
                </c:pt>
                <c:pt idx="1030">
                  <c:v>1525.0663421512497</c:v>
                </c:pt>
                <c:pt idx="1031">
                  <c:v>1525.5302257012497</c:v>
                </c:pt>
                <c:pt idx="1032">
                  <c:v>1525.9948475387498</c:v>
                </c:pt>
                <c:pt idx="1033">
                  <c:v>1526.45955173875</c:v>
                </c:pt>
                <c:pt idx="1034">
                  <c:v>1526.9252267387499</c:v>
                </c:pt>
                <c:pt idx="1035">
                  <c:v>1527.3927625137499</c:v>
                </c:pt>
                <c:pt idx="1036">
                  <c:v>1527.8552857637499</c:v>
                </c:pt>
                <c:pt idx="1037">
                  <c:v>1528.3113256137499</c:v>
                </c:pt>
                <c:pt idx="1038">
                  <c:v>1528.7765453262498</c:v>
                </c:pt>
                <c:pt idx="1039">
                  <c:v>1529.2338963512498</c:v>
                </c:pt>
                <c:pt idx="1040">
                  <c:v>1529.6920384762498</c:v>
                </c:pt>
                <c:pt idx="1041">
                  <c:v>1530.1659576637499</c:v>
                </c:pt>
                <c:pt idx="1042">
                  <c:v>1530.6432604637498</c:v>
                </c:pt>
                <c:pt idx="1043">
                  <c:v>1531.1169592137499</c:v>
                </c:pt>
                <c:pt idx="1044">
                  <c:v>1531.5973688637498</c:v>
                </c:pt>
                <c:pt idx="1045">
                  <c:v>1532.0671931637498</c:v>
                </c:pt>
                <c:pt idx="1046">
                  <c:v>1532.5478723637498</c:v>
                </c:pt>
                <c:pt idx="1047">
                  <c:v>1533.0339916012497</c:v>
                </c:pt>
                <c:pt idx="1048">
                  <c:v>1533.5248538512496</c:v>
                </c:pt>
                <c:pt idx="1049">
                  <c:v>1534.0157442512495</c:v>
                </c:pt>
                <c:pt idx="1050">
                  <c:v>1534.5026879762495</c:v>
                </c:pt>
                <c:pt idx="1051">
                  <c:v>1534.9913360762496</c:v>
                </c:pt>
                <c:pt idx="1052">
                  <c:v>1535.4825432387497</c:v>
                </c:pt>
                <c:pt idx="1053">
                  <c:v>1535.9755562262496</c:v>
                </c:pt>
                <c:pt idx="1054">
                  <c:v>1536.4720510887496</c:v>
                </c:pt>
                <c:pt idx="1055">
                  <c:v>1536.9622427387496</c:v>
                </c:pt>
                <c:pt idx="1056">
                  <c:v>1537.4633577387497</c:v>
                </c:pt>
                <c:pt idx="1057">
                  <c:v>1537.9680970887496</c:v>
                </c:pt>
                <c:pt idx="1058">
                  <c:v>1538.4516198887495</c:v>
                </c:pt>
                <c:pt idx="1059">
                  <c:v>1538.9403213887495</c:v>
                </c:pt>
                <c:pt idx="1060">
                  <c:v>1539.4526506637494</c:v>
                </c:pt>
                <c:pt idx="1061">
                  <c:v>1539.9527948762493</c:v>
                </c:pt>
                <c:pt idx="1062">
                  <c:v>1540.4667298887493</c:v>
                </c:pt>
                <c:pt idx="1063">
                  <c:v>1540.9852989387493</c:v>
                </c:pt>
                <c:pt idx="1064">
                  <c:v>1541.5068420012494</c:v>
                </c:pt>
                <c:pt idx="1065">
                  <c:v>1542.0313737012493</c:v>
                </c:pt>
                <c:pt idx="1066">
                  <c:v>1542.5580537012493</c:v>
                </c:pt>
                <c:pt idx="1067">
                  <c:v>1543.0602103887493</c:v>
                </c:pt>
                <c:pt idx="1068">
                  <c:v>1543.5642829512492</c:v>
                </c:pt>
                <c:pt idx="1069">
                  <c:v>1544.0902029512492</c:v>
                </c:pt>
                <c:pt idx="1070">
                  <c:v>1544.6181749512493</c:v>
                </c:pt>
                <c:pt idx="1071">
                  <c:v>1545.1481685512492</c:v>
                </c:pt>
                <c:pt idx="1072">
                  <c:v>1545.6819185512493</c:v>
                </c:pt>
                <c:pt idx="1073">
                  <c:v>1546.1991857137493</c:v>
                </c:pt>
                <c:pt idx="1074">
                  <c:v>1546.7191527137493</c:v>
                </c:pt>
                <c:pt idx="1075">
                  <c:v>1547.2453335262494</c:v>
                </c:pt>
                <c:pt idx="1076">
                  <c:v>1547.7884299762493</c:v>
                </c:pt>
                <c:pt idx="1077">
                  <c:v>1548.3351893012493</c:v>
                </c:pt>
                <c:pt idx="1078">
                  <c:v>1548.8828894762494</c:v>
                </c:pt>
                <c:pt idx="1079">
                  <c:v>1549.4332637262494</c:v>
                </c:pt>
                <c:pt idx="1080">
                  <c:v>1549.9952637262493</c:v>
                </c:pt>
                <c:pt idx="1081">
                  <c:v>1550.5598609512492</c:v>
                </c:pt>
                <c:pt idx="1082">
                  <c:v>1551.1251578262493</c:v>
                </c:pt>
                <c:pt idx="1083">
                  <c:v>1551.6919703262492</c:v>
                </c:pt>
                <c:pt idx="1084">
                  <c:v>1552.2338088262493</c:v>
                </c:pt>
                <c:pt idx="1085">
                  <c:v>1552.7795951637493</c:v>
                </c:pt>
                <c:pt idx="1086">
                  <c:v>1553.3466225012494</c:v>
                </c:pt>
                <c:pt idx="1087">
                  <c:v>1553.9120075262495</c:v>
                </c:pt>
                <c:pt idx="1088">
                  <c:v>1554.4811385012495</c:v>
                </c:pt>
                <c:pt idx="1089">
                  <c:v>1555.0456623762493</c:v>
                </c:pt>
                <c:pt idx="1090">
                  <c:v>1555.6109703762493</c:v>
                </c:pt>
                <c:pt idx="1091">
                  <c:v>1556.1769625637492</c:v>
                </c:pt>
                <c:pt idx="1092">
                  <c:v>1556.7435390012492</c:v>
                </c:pt>
                <c:pt idx="1093">
                  <c:v>1557.3115295012492</c:v>
                </c:pt>
                <c:pt idx="1094">
                  <c:v>1557.8799204012491</c:v>
                </c:pt>
                <c:pt idx="1095">
                  <c:v>1558.4486193012492</c:v>
                </c:pt>
                <c:pt idx="1096">
                  <c:v>1559.0184573637491</c:v>
                </c:pt>
                <c:pt idx="1097">
                  <c:v>1559.5884188262492</c:v>
                </c:pt>
                <c:pt idx="1098">
                  <c:v>1560.1741238762493</c:v>
                </c:pt>
                <c:pt idx="1099">
                  <c:v>1560.7597734512492</c:v>
                </c:pt>
                <c:pt idx="1100">
                  <c:v>1561.3461800762491</c:v>
                </c:pt>
                <c:pt idx="1101">
                  <c:v>1561.932324763749</c:v>
                </c:pt>
                <c:pt idx="1102">
                  <c:v>1562.5125772637491</c:v>
                </c:pt>
                <c:pt idx="1103">
                  <c:v>1563.093287638749</c:v>
                </c:pt>
                <c:pt idx="1104">
                  <c:v>1563.673431013749</c:v>
                </c:pt>
                <c:pt idx="1105">
                  <c:v>1564.2372760762489</c:v>
                </c:pt>
                <c:pt idx="1106">
                  <c:v>1564.8003778762491</c:v>
                </c:pt>
                <c:pt idx="1107">
                  <c:v>1565.3635540262489</c:v>
                </c:pt>
                <c:pt idx="1108">
                  <c:v>1565.925801501249</c:v>
                </c:pt>
                <c:pt idx="1109">
                  <c:v>1566.487942251249</c:v>
                </c:pt>
                <c:pt idx="1110">
                  <c:v>1567.0480484012489</c:v>
                </c:pt>
                <c:pt idx="1111">
                  <c:v>1567.6087624012489</c:v>
                </c:pt>
                <c:pt idx="1112">
                  <c:v>1568.1672592762488</c:v>
                </c:pt>
                <c:pt idx="1113">
                  <c:v>1568.7252628762487</c:v>
                </c:pt>
                <c:pt idx="1114">
                  <c:v>1569.2817803762489</c:v>
                </c:pt>
                <c:pt idx="1115">
                  <c:v>1569.837635676249</c:v>
                </c:pt>
                <c:pt idx="1116">
                  <c:v>1570.3918405012489</c:v>
                </c:pt>
                <c:pt idx="1117">
                  <c:v>1570.944317726249</c:v>
                </c:pt>
                <c:pt idx="1118">
                  <c:v>1571.497659976249</c:v>
                </c:pt>
                <c:pt idx="1119">
                  <c:v>1572.057092576249</c:v>
                </c:pt>
                <c:pt idx="1120">
                  <c:v>1572.6198057637489</c:v>
                </c:pt>
                <c:pt idx="1121">
                  <c:v>1573.1856645387488</c:v>
                </c:pt>
                <c:pt idx="1122">
                  <c:v>1573.7536600387489</c:v>
                </c:pt>
                <c:pt idx="1123">
                  <c:v>1574.3210407387489</c:v>
                </c:pt>
                <c:pt idx="1124">
                  <c:v>1574.8859671387488</c:v>
                </c:pt>
                <c:pt idx="1125">
                  <c:v>1575.4336514762488</c:v>
                </c:pt>
                <c:pt idx="1126">
                  <c:v>1575.9823391012487</c:v>
                </c:pt>
                <c:pt idx="1127">
                  <c:v>1576.5319270262487</c:v>
                </c:pt>
                <c:pt idx="1128">
                  <c:v>1577.0831668762487</c:v>
                </c:pt>
                <c:pt idx="1129">
                  <c:v>1577.6350846762487</c:v>
                </c:pt>
                <c:pt idx="1130">
                  <c:v>1578.1841998762486</c:v>
                </c:pt>
                <c:pt idx="1131">
                  <c:v>1578.7220657762487</c:v>
                </c:pt>
                <c:pt idx="1132">
                  <c:v>1579.2604871012486</c:v>
                </c:pt>
                <c:pt idx="1133">
                  <c:v>1579.7852303512486</c:v>
                </c:pt>
                <c:pt idx="1134">
                  <c:v>1580.3105016637487</c:v>
                </c:pt>
                <c:pt idx="1135">
                  <c:v>1580.8353924637488</c:v>
                </c:pt>
                <c:pt idx="1136">
                  <c:v>1581.3589990637488</c:v>
                </c:pt>
                <c:pt idx="1137">
                  <c:v>1581.8828871137489</c:v>
                </c:pt>
                <c:pt idx="1138">
                  <c:v>1582.394021863749</c:v>
                </c:pt>
                <c:pt idx="1139">
                  <c:v>1582.9094232887489</c:v>
                </c:pt>
                <c:pt idx="1140">
                  <c:v>1583.428932988749</c:v>
                </c:pt>
                <c:pt idx="1141">
                  <c:v>1583.9476253762491</c:v>
                </c:pt>
                <c:pt idx="1142">
                  <c:v>1584.4638463762492</c:v>
                </c:pt>
                <c:pt idx="1143">
                  <c:v>1584.9775533137492</c:v>
                </c:pt>
                <c:pt idx="1144">
                  <c:v>1585.4887197137493</c:v>
                </c:pt>
                <c:pt idx="1145">
                  <c:v>1585.9965425387493</c:v>
                </c:pt>
                <c:pt idx="1146">
                  <c:v>1586.5010136137494</c:v>
                </c:pt>
                <c:pt idx="1147">
                  <c:v>1587.0028828012494</c:v>
                </c:pt>
                <c:pt idx="1148">
                  <c:v>1587.5021070012494</c:v>
                </c:pt>
                <c:pt idx="1149">
                  <c:v>1587.9971478137493</c:v>
                </c:pt>
                <c:pt idx="1150">
                  <c:v>1588.4902509512492</c:v>
                </c:pt>
                <c:pt idx="1151">
                  <c:v>1588.9791267512492</c:v>
                </c:pt>
                <c:pt idx="1152">
                  <c:v>1589.4468146512493</c:v>
                </c:pt>
                <c:pt idx="1153">
                  <c:v>1589.9112556512491</c:v>
                </c:pt>
                <c:pt idx="1154">
                  <c:v>1590.3724339512491</c:v>
                </c:pt>
                <c:pt idx="1155">
                  <c:v>1590.8324993887491</c:v>
                </c:pt>
                <c:pt idx="1156">
                  <c:v>1591.2885276637492</c:v>
                </c:pt>
                <c:pt idx="1157">
                  <c:v>1591.7405213137492</c:v>
                </c:pt>
                <c:pt idx="1158">
                  <c:v>1592.1891838012493</c:v>
                </c:pt>
                <c:pt idx="1159">
                  <c:v>1592.6338037012492</c:v>
                </c:pt>
                <c:pt idx="1160">
                  <c:v>1593.0757722137491</c:v>
                </c:pt>
                <c:pt idx="1161">
                  <c:v>1593.5164486637491</c:v>
                </c:pt>
                <c:pt idx="1162">
                  <c:v>1593.9516678137491</c:v>
                </c:pt>
                <c:pt idx="1163">
                  <c:v>1594.384190538749</c:v>
                </c:pt>
                <c:pt idx="1164">
                  <c:v>1594.8139982262489</c:v>
                </c:pt>
                <c:pt idx="1165">
                  <c:v>1595.239729226249</c:v>
                </c:pt>
                <c:pt idx="1166">
                  <c:v>1595.6680395637491</c:v>
                </c:pt>
                <c:pt idx="1167">
                  <c:v>1596.1099475137491</c:v>
                </c:pt>
                <c:pt idx="1168">
                  <c:v>1596.5473789637492</c:v>
                </c:pt>
                <c:pt idx="1169">
                  <c:v>1596.9816352262492</c:v>
                </c:pt>
                <c:pt idx="1170">
                  <c:v>1597.4133398512492</c:v>
                </c:pt>
                <c:pt idx="1171">
                  <c:v>1597.8411862262492</c:v>
                </c:pt>
                <c:pt idx="1172">
                  <c:v>1598.2664381012492</c:v>
                </c:pt>
                <c:pt idx="1173">
                  <c:v>1598.6847063012492</c:v>
                </c:pt>
                <c:pt idx="1174">
                  <c:v>1599.1028643262493</c:v>
                </c:pt>
                <c:pt idx="1175">
                  <c:v>1599.5177277637492</c:v>
                </c:pt>
                <c:pt idx="1176">
                  <c:v>1599.9250233262492</c:v>
                </c:pt>
                <c:pt idx="1177">
                  <c:v>1600.3266879262492</c:v>
                </c:pt>
                <c:pt idx="1178">
                  <c:v>1600.7276775262492</c:v>
                </c:pt>
                <c:pt idx="1179">
                  <c:v>1601.1275390887492</c:v>
                </c:pt>
                <c:pt idx="1180">
                  <c:v>1601.5245538887491</c:v>
                </c:pt>
                <c:pt idx="1181">
                  <c:v>1601.9006793137492</c:v>
                </c:pt>
                <c:pt idx="1182">
                  <c:v>1602.2792733137492</c:v>
                </c:pt>
                <c:pt idx="1183">
                  <c:v>1602.6606055512491</c:v>
                </c:pt>
                <c:pt idx="1184">
                  <c:v>1603.0370121762492</c:v>
                </c:pt>
                <c:pt idx="1185">
                  <c:v>1603.4129231512491</c:v>
                </c:pt>
                <c:pt idx="1186">
                  <c:v>1603.779398076249</c:v>
                </c:pt>
                <c:pt idx="1187">
                  <c:v>1604.1426540262489</c:v>
                </c:pt>
                <c:pt idx="1188">
                  <c:v>1604.5016348637489</c:v>
                </c:pt>
                <c:pt idx="1189">
                  <c:v>1604.8579725012489</c:v>
                </c:pt>
                <c:pt idx="1190">
                  <c:v>1605.2100489262489</c:v>
                </c:pt>
                <c:pt idx="1191">
                  <c:v>1605.5542000762489</c:v>
                </c:pt>
                <c:pt idx="1192">
                  <c:v>1605.8962507012488</c:v>
                </c:pt>
                <c:pt idx="1193">
                  <c:v>1606.2361589512489</c:v>
                </c:pt>
                <c:pt idx="1194">
                  <c:v>1606.5698241387488</c:v>
                </c:pt>
                <c:pt idx="1195">
                  <c:v>1606.9028689887489</c:v>
                </c:pt>
                <c:pt idx="1196">
                  <c:v>1607.2476060887489</c:v>
                </c:pt>
                <c:pt idx="1197">
                  <c:v>1607.589305663749</c:v>
                </c:pt>
                <c:pt idx="1198">
                  <c:v>1607.922122963749</c:v>
                </c:pt>
                <c:pt idx="1199">
                  <c:v>1608.2505349762489</c:v>
                </c:pt>
                <c:pt idx="1200">
                  <c:v>1608.577403776249</c:v>
                </c:pt>
                <c:pt idx="1201">
                  <c:v>1608.9017159887489</c:v>
                </c:pt>
                <c:pt idx="1202">
                  <c:v>1609.222029038749</c:v>
                </c:pt>
                <c:pt idx="1203">
                  <c:v>1609.538334288749</c:v>
                </c:pt>
                <c:pt idx="1204">
                  <c:v>1609.843903188749</c:v>
                </c:pt>
                <c:pt idx="1205">
                  <c:v>1610.1350130387489</c:v>
                </c:pt>
                <c:pt idx="1206">
                  <c:v>1610.4120630887489</c:v>
                </c:pt>
                <c:pt idx="1207">
                  <c:v>1610.695398088749</c:v>
                </c:pt>
                <c:pt idx="1208">
                  <c:v>1610.983874963749</c:v>
                </c:pt>
                <c:pt idx="1209">
                  <c:v>1611.2767947012489</c:v>
                </c:pt>
                <c:pt idx="1210">
                  <c:v>1611.5659507762489</c:v>
                </c:pt>
                <c:pt idx="1211">
                  <c:v>1611.8513431887488</c:v>
                </c:pt>
                <c:pt idx="1212">
                  <c:v>1612.1325545887489</c:v>
                </c:pt>
                <c:pt idx="1213">
                  <c:v>1612.4099819887488</c:v>
                </c:pt>
                <c:pt idx="1214">
                  <c:v>1612.6820173387489</c:v>
                </c:pt>
                <c:pt idx="1215">
                  <c:v>1612.9514072137488</c:v>
                </c:pt>
                <c:pt idx="1216">
                  <c:v>1613.2107906512488</c:v>
                </c:pt>
                <c:pt idx="1217">
                  <c:v>1613.4680331512488</c:v>
                </c:pt>
                <c:pt idx="1218">
                  <c:v>1613.7227577512488</c:v>
                </c:pt>
                <c:pt idx="1219">
                  <c:v>1613.9749916387489</c:v>
                </c:pt>
                <c:pt idx="1220">
                  <c:v>1614.2242951762489</c:v>
                </c:pt>
                <c:pt idx="1221">
                  <c:v>1614.4648675762489</c:v>
                </c:pt>
                <c:pt idx="1222">
                  <c:v>1614.6934394512489</c:v>
                </c:pt>
                <c:pt idx="1223">
                  <c:v>1614.9197615512489</c:v>
                </c:pt>
                <c:pt idx="1224">
                  <c:v>1615.1458516762489</c:v>
                </c:pt>
                <c:pt idx="1225">
                  <c:v>1615.3779896137489</c:v>
                </c:pt>
                <c:pt idx="1226">
                  <c:v>1615.6061720137488</c:v>
                </c:pt>
                <c:pt idx="1227">
                  <c:v>1615.8307805137488</c:v>
                </c:pt>
                <c:pt idx="1228">
                  <c:v>1616.0479877137489</c:v>
                </c:pt>
                <c:pt idx="1229">
                  <c:v>1616.2618265137489</c:v>
                </c:pt>
                <c:pt idx="1230">
                  <c:v>1616.472727888749</c:v>
                </c:pt>
                <c:pt idx="1231">
                  <c:v>1616.6801910887489</c:v>
                </c:pt>
                <c:pt idx="1232">
                  <c:v>1616.884638688749</c:v>
                </c:pt>
                <c:pt idx="1233">
                  <c:v>1617.0897104387491</c:v>
                </c:pt>
                <c:pt idx="1234">
                  <c:v>1617.2891535324991</c:v>
                </c:pt>
                <c:pt idx="1235">
                  <c:v>1617.4879901999991</c:v>
                </c:pt>
                <c:pt idx="1236">
                  <c:v>1617.6834786799991</c:v>
                </c:pt>
                <c:pt idx="1237">
                  <c:v>1617.875335579999</c:v>
                </c:pt>
                <c:pt idx="1238">
                  <c:v>1618.0642285299991</c:v>
                </c:pt>
                <c:pt idx="1239">
                  <c:v>1618.250004627499</c:v>
                </c:pt>
                <c:pt idx="1240">
                  <c:v>1618.432753594999</c:v>
                </c:pt>
                <c:pt idx="1241">
                  <c:v>1618.6128117499989</c:v>
                </c:pt>
                <c:pt idx="1242">
                  <c:v>1618.7894457499988</c:v>
                </c:pt>
                <c:pt idx="1243">
                  <c:v>1618.9639975062487</c:v>
                </c:pt>
                <c:pt idx="1244">
                  <c:v>1619.1364601112487</c:v>
                </c:pt>
                <c:pt idx="1245">
                  <c:v>1619.3068275837486</c:v>
                </c:pt>
                <c:pt idx="1246">
                  <c:v>1619.4751008549986</c:v>
                </c:pt>
                <c:pt idx="1247">
                  <c:v>1619.6412809987485</c:v>
                </c:pt>
                <c:pt idx="1248">
                  <c:v>1619.8051338137484</c:v>
                </c:pt>
                <c:pt idx="1249">
                  <c:v>1619.9578070074983</c:v>
                </c:pt>
                <c:pt idx="1250">
                  <c:v>1620.1061566074984</c:v>
                </c:pt>
                <c:pt idx="1251">
                  <c:v>1620.2532486224984</c:v>
                </c:pt>
                <c:pt idx="1252">
                  <c:v>1620.4057808249984</c:v>
                </c:pt>
                <c:pt idx="1253">
                  <c:v>1620.5555317249984</c:v>
                </c:pt>
                <c:pt idx="1254">
                  <c:v>1620.7034230174984</c:v>
                </c:pt>
                <c:pt idx="1255">
                  <c:v>1620.8503351024983</c:v>
                </c:pt>
                <c:pt idx="1256">
                  <c:v>1620.9971074274983</c:v>
                </c:pt>
                <c:pt idx="1257">
                  <c:v>1621.1372891212484</c:v>
                </c:pt>
                <c:pt idx="1258">
                  <c:v>1621.2758058712484</c:v>
                </c:pt>
                <c:pt idx="1259">
                  <c:v>1621.4126825774983</c:v>
                </c:pt>
                <c:pt idx="1260">
                  <c:v>1621.5475452087483</c:v>
                </c:pt>
                <c:pt idx="1261">
                  <c:v>1621.6806230487482</c:v>
                </c:pt>
                <c:pt idx="1262">
                  <c:v>1621.8119399512482</c:v>
                </c:pt>
                <c:pt idx="1263">
                  <c:v>1621.9419027237482</c:v>
                </c:pt>
                <c:pt idx="1264">
                  <c:v>1622.0701556099982</c:v>
                </c:pt>
                <c:pt idx="1265">
                  <c:v>1622.1969199974983</c:v>
                </c:pt>
                <c:pt idx="1266">
                  <c:v>1622.3219657924983</c:v>
                </c:pt>
                <c:pt idx="1267">
                  <c:v>1622.4453723524982</c:v>
                </c:pt>
                <c:pt idx="1268">
                  <c:v>1622.5641602174983</c:v>
                </c:pt>
                <c:pt idx="1269">
                  <c:v>1622.6825588774982</c:v>
                </c:pt>
                <c:pt idx="1270">
                  <c:v>1622.7993069637482</c:v>
                </c:pt>
                <c:pt idx="1271">
                  <c:v>1622.9111341174982</c:v>
                </c:pt>
                <c:pt idx="1272">
                  <c:v>1623.0193549774983</c:v>
                </c:pt>
                <c:pt idx="1273">
                  <c:v>1623.1261858774983</c:v>
                </c:pt>
                <c:pt idx="1274">
                  <c:v>1623.2343838712484</c:v>
                </c:pt>
                <c:pt idx="1275">
                  <c:v>1623.3448070112483</c:v>
                </c:pt>
                <c:pt idx="1276">
                  <c:v>1623.4518135862484</c:v>
                </c:pt>
                <c:pt idx="1277">
                  <c:v>1623.5582985087483</c:v>
                </c:pt>
                <c:pt idx="1278">
                  <c:v>1623.6650335024983</c:v>
                </c:pt>
                <c:pt idx="1279">
                  <c:v>1623.7703270562483</c:v>
                </c:pt>
                <c:pt idx="1280">
                  <c:v>1623.8743489812484</c:v>
                </c:pt>
                <c:pt idx="1281">
                  <c:v>1623.9768202924984</c:v>
                </c:pt>
                <c:pt idx="1282">
                  <c:v>1624.0779229287484</c:v>
                </c:pt>
                <c:pt idx="1283">
                  <c:v>1624.1776915399985</c:v>
                </c:pt>
                <c:pt idx="1284">
                  <c:v>1624.2740285599984</c:v>
                </c:pt>
                <c:pt idx="1285">
                  <c:v>1624.3692574612485</c:v>
                </c:pt>
                <c:pt idx="1286">
                  <c:v>1624.4651764574985</c:v>
                </c:pt>
                <c:pt idx="1287">
                  <c:v>1624.5599733874985</c:v>
                </c:pt>
                <c:pt idx="1288">
                  <c:v>1624.6534088449985</c:v>
                </c:pt>
                <c:pt idx="1289">
                  <c:v>1624.7451181899985</c:v>
                </c:pt>
                <c:pt idx="1290">
                  <c:v>1624.8363080549984</c:v>
                </c:pt>
                <c:pt idx="1291">
                  <c:v>1624.9262981674983</c:v>
                </c:pt>
                <c:pt idx="1292">
                  <c:v>1625.0144608849982</c:v>
                </c:pt>
                <c:pt idx="1293">
                  <c:v>1625.0973596049982</c:v>
                </c:pt>
                <c:pt idx="1294">
                  <c:v>1625.1793030249983</c:v>
                </c:pt>
                <c:pt idx="1295">
                  <c:v>1625.2605421724982</c:v>
                </c:pt>
                <c:pt idx="1296">
                  <c:v>1625.3410258724982</c:v>
                </c:pt>
                <c:pt idx="1297">
                  <c:v>1625.4208626749983</c:v>
                </c:pt>
                <c:pt idx="1298">
                  <c:v>1625.4999818812482</c:v>
                </c:pt>
                <c:pt idx="1299">
                  <c:v>1625.5784377562481</c:v>
                </c:pt>
                <c:pt idx="1300">
                  <c:v>1625.6565980762482</c:v>
                </c:pt>
                <c:pt idx="1301">
                  <c:v>1625.7359498012481</c:v>
                </c:pt>
                <c:pt idx="1302">
                  <c:v>1625.8149825949981</c:v>
                </c:pt>
                <c:pt idx="1303">
                  <c:v>1625.893258234998</c:v>
                </c:pt>
                <c:pt idx="1304">
                  <c:v>1625.970684754998</c:v>
                </c:pt>
                <c:pt idx="1305">
                  <c:v>1626.047283904998</c:v>
                </c:pt>
                <c:pt idx="1306">
                  <c:v>1626.123184591248</c:v>
                </c:pt>
                <c:pt idx="1307">
                  <c:v>1626.198186421248</c:v>
                </c:pt>
                <c:pt idx="1308">
                  <c:v>1626.272518857498</c:v>
                </c:pt>
                <c:pt idx="1309">
                  <c:v>1626.3460845937479</c:v>
                </c:pt>
                <c:pt idx="1310">
                  <c:v>1626.4188905999979</c:v>
                </c:pt>
                <c:pt idx="1311">
                  <c:v>1626.4908317699978</c:v>
                </c:pt>
                <c:pt idx="1312">
                  <c:v>1626.5600685599979</c:v>
                </c:pt>
                <c:pt idx="1313">
                  <c:v>1626.6286694474979</c:v>
                </c:pt>
                <c:pt idx="1314">
                  <c:v>1626.6965389424979</c:v>
                </c:pt>
                <c:pt idx="1315">
                  <c:v>1626.7636643324979</c:v>
                </c:pt>
                <c:pt idx="1316">
                  <c:v>1626.830415934998</c:v>
                </c:pt>
                <c:pt idx="1317">
                  <c:v>1626.8979334749979</c:v>
                </c:pt>
                <c:pt idx="1318">
                  <c:v>1626.9648237249978</c:v>
                </c:pt>
                <c:pt idx="1319">
                  <c:v>1627.0302238674979</c:v>
                </c:pt>
                <c:pt idx="1320">
                  <c:v>1627.0935990174978</c:v>
                </c:pt>
                <c:pt idx="1321">
                  <c:v>1627.1562782574979</c:v>
                </c:pt>
                <c:pt idx="1322">
                  <c:v>1627.2186210799978</c:v>
                </c:pt>
                <c:pt idx="1323">
                  <c:v>1627.2808711449977</c:v>
                </c:pt>
                <c:pt idx="1324">
                  <c:v>1627.3382329149977</c:v>
                </c:pt>
                <c:pt idx="1325">
                  <c:v>1627.3946698974976</c:v>
                </c:pt>
                <c:pt idx="1326">
                  <c:v>1627.4513090462476</c:v>
                </c:pt>
                <c:pt idx="1327">
                  <c:v>1627.5081274562476</c:v>
                </c:pt>
                <c:pt idx="1328">
                  <c:v>1627.5650989512476</c:v>
                </c:pt>
                <c:pt idx="1329">
                  <c:v>1627.6227669887476</c:v>
                </c:pt>
                <c:pt idx="1330">
                  <c:v>1627.6797695649975</c:v>
                </c:pt>
                <c:pt idx="1331">
                  <c:v>1627.7361305124975</c:v>
                </c:pt>
                <c:pt idx="1332">
                  <c:v>1627.7915130174974</c:v>
                </c:pt>
                <c:pt idx="1333">
                  <c:v>1627.8461101899975</c:v>
                </c:pt>
                <c:pt idx="1334">
                  <c:v>1627.8998281074976</c:v>
                </c:pt>
                <c:pt idx="1335">
                  <c:v>1627.9525992024976</c:v>
                </c:pt>
                <c:pt idx="1336">
                  <c:v>1628.0044015374976</c:v>
                </c:pt>
                <c:pt idx="1337">
                  <c:v>1628.0552596824975</c:v>
                </c:pt>
                <c:pt idx="1338">
                  <c:v>1628.1052245287476</c:v>
                </c:pt>
                <c:pt idx="1339">
                  <c:v>1628.1541911149975</c:v>
                </c:pt>
                <c:pt idx="1340">
                  <c:v>1628.2022003949976</c:v>
                </c:pt>
                <c:pt idx="1341">
                  <c:v>1628.2494898087475</c:v>
                </c:pt>
                <c:pt idx="1342">
                  <c:v>1628.2956292837475</c:v>
                </c:pt>
                <c:pt idx="1343">
                  <c:v>1628.3406033212475</c:v>
                </c:pt>
                <c:pt idx="1344">
                  <c:v>1628.3847039849975</c:v>
                </c:pt>
                <c:pt idx="1345">
                  <c:v>1628.4275968599975</c:v>
                </c:pt>
                <c:pt idx="1346">
                  <c:v>1628.4687446099974</c:v>
                </c:pt>
                <c:pt idx="1347">
                  <c:v>1628.5084586474975</c:v>
                </c:pt>
                <c:pt idx="1348">
                  <c:v>1628.5478467849975</c:v>
                </c:pt>
                <c:pt idx="1349">
                  <c:v>1628.5859821224976</c:v>
                </c:pt>
                <c:pt idx="1350">
                  <c:v>1628.6231779524976</c:v>
                </c:pt>
                <c:pt idx="1351">
                  <c:v>1628.6591113699976</c:v>
                </c:pt>
                <c:pt idx="1352">
                  <c:v>1628.6937759799976</c:v>
                </c:pt>
                <c:pt idx="1353">
                  <c:v>1628.7273868099976</c:v>
                </c:pt>
                <c:pt idx="1354">
                  <c:v>1628.7596806787476</c:v>
                </c:pt>
                <c:pt idx="1355">
                  <c:v>1628.7897942062475</c:v>
                </c:pt>
                <c:pt idx="1356">
                  <c:v>1628.8185987062475</c:v>
                </c:pt>
                <c:pt idx="1357">
                  <c:v>1628.8461679862476</c:v>
                </c:pt>
                <c:pt idx="1358">
                  <c:v>1628.8725547337476</c:v>
                </c:pt>
                <c:pt idx="1359">
                  <c:v>1628.8977024399976</c:v>
                </c:pt>
                <c:pt idx="1360">
                  <c:v>1628.9216370099975</c:v>
                </c:pt>
                <c:pt idx="1361">
                  <c:v>1628.9443814199976</c:v>
                </c:pt>
                <c:pt idx="1362">
                  <c:v>1628.9660909649976</c:v>
                </c:pt>
                <c:pt idx="1363">
                  <c:v>1628.9867569999976</c:v>
                </c:pt>
                <c:pt idx="1364">
                  <c:v>1629.0063612024976</c:v>
                </c:pt>
                <c:pt idx="1365">
                  <c:v>1629.0251497024976</c:v>
                </c:pt>
                <c:pt idx="1366">
                  <c:v>1629.0427984999976</c:v>
                </c:pt>
                <c:pt idx="1367">
                  <c:v>1629.0593187099976</c:v>
                </c:pt>
                <c:pt idx="1368">
                  <c:v>1629.0747958099976</c:v>
                </c:pt>
                <c:pt idx="1369">
                  <c:v>1629.0893562099975</c:v>
                </c:pt>
                <c:pt idx="1370">
                  <c:v>1629.1029254912476</c:v>
                </c:pt>
                <c:pt idx="1371">
                  <c:v>1629.1153486249975</c:v>
                </c:pt>
                <c:pt idx="1372">
                  <c:v>1629.1265362099975</c:v>
                </c:pt>
                <c:pt idx="1373">
                  <c:v>1629.1365077699975</c:v>
                </c:pt>
                <c:pt idx="1374">
                  <c:v>1629.1452432824974</c:v>
                </c:pt>
                <c:pt idx="1375">
                  <c:v>1629.1526735724974</c:v>
                </c:pt>
                <c:pt idx="1376">
                  <c:v>1629.1588181037473</c:v>
                </c:pt>
                <c:pt idx="1377">
                  <c:v>1629.1637504487474</c:v>
                </c:pt>
                <c:pt idx="1378">
                  <c:v>1629.1674362737474</c:v>
                </c:pt>
                <c:pt idx="1379">
                  <c:v>1629.1698474037473</c:v>
                </c:pt>
                <c:pt idx="1380">
                  <c:v>1629.1709659224973</c:v>
                </c:pt>
                <c:pt idx="1381">
                  <c:v>1629.1708520799973</c:v>
                </c:pt>
                <c:pt idx="1382">
                  <c:v>1629.1696130624973</c:v>
                </c:pt>
                <c:pt idx="1383">
                  <c:v>1629.1673454174972</c:v>
                </c:pt>
                <c:pt idx="1384">
                  <c:v>1629.1640937924972</c:v>
                </c:pt>
                <c:pt idx="1385">
                  <c:v>1629.1598493249971</c:v>
                </c:pt>
                <c:pt idx="1386">
                  <c:v>1629.1546277499972</c:v>
                </c:pt>
                <c:pt idx="1387">
                  <c:v>1629.1484242974973</c:v>
                </c:pt>
                <c:pt idx="1388">
                  <c:v>1629.1410414512472</c:v>
                </c:pt>
                <c:pt idx="1389">
                  <c:v>1629.1327571312472</c:v>
                </c:pt>
                <c:pt idx="1390">
                  <c:v>1629.1236045999972</c:v>
                </c:pt>
                <c:pt idx="1391">
                  <c:v>1629.1135617174971</c:v>
                </c:pt>
                <c:pt idx="1392">
                  <c:v>1629.102654842497</c:v>
                </c:pt>
                <c:pt idx="1393">
                  <c:v>1629.090945718747</c:v>
                </c:pt>
                <c:pt idx="1394">
                  <c:v>1629.0784336187469</c:v>
                </c:pt>
                <c:pt idx="1395">
                  <c:v>1629.0647519474969</c:v>
                </c:pt>
                <c:pt idx="1396">
                  <c:v>1629.050202744997</c:v>
                </c:pt>
                <c:pt idx="1397">
                  <c:v>1629.0349452449971</c:v>
                </c:pt>
                <c:pt idx="1398">
                  <c:v>1629.018841937497</c:v>
                </c:pt>
                <c:pt idx="1399">
                  <c:v>1629.0020130199969</c:v>
                </c:pt>
                <c:pt idx="1400">
                  <c:v>1628.9845269674968</c:v>
                </c:pt>
                <c:pt idx="1401">
                  <c:v>1628.9666137337467</c:v>
                </c:pt>
                <c:pt idx="1402">
                  <c:v>1628.9481801699967</c:v>
                </c:pt>
                <c:pt idx="1403">
                  <c:v>1628.9291377899967</c:v>
                </c:pt>
                <c:pt idx="1404">
                  <c:v>1628.9093802599966</c:v>
                </c:pt>
                <c:pt idx="1405">
                  <c:v>1628.8891814449967</c:v>
                </c:pt>
                <c:pt idx="1406">
                  <c:v>1628.8685759449966</c:v>
                </c:pt>
                <c:pt idx="1407">
                  <c:v>1628.8476830649965</c:v>
                </c:pt>
                <c:pt idx="1408">
                  <c:v>1628.8265393349966</c:v>
                </c:pt>
                <c:pt idx="1409">
                  <c:v>1628.8061227074966</c:v>
                </c:pt>
                <c:pt idx="1410">
                  <c:v>1628.7854217399965</c:v>
                </c:pt>
                <c:pt idx="1411">
                  <c:v>1628.7644122149966</c:v>
                </c:pt>
                <c:pt idx="1412">
                  <c:v>1628.7431323374965</c:v>
                </c:pt>
                <c:pt idx="1413">
                  <c:v>1628.7216126174965</c:v>
                </c:pt>
                <c:pt idx="1414">
                  <c:v>1628.6997126474964</c:v>
                </c:pt>
                <c:pt idx="1415">
                  <c:v>1628.6768509424965</c:v>
                </c:pt>
                <c:pt idx="1416">
                  <c:v>1628.6551735074966</c:v>
                </c:pt>
                <c:pt idx="1417">
                  <c:v>1628.6329431137465</c:v>
                </c:pt>
                <c:pt idx="1418">
                  <c:v>1628.6094560137465</c:v>
                </c:pt>
                <c:pt idx="1419">
                  <c:v>1628.5857619087465</c:v>
                </c:pt>
                <c:pt idx="1420">
                  <c:v>1628.5618729837465</c:v>
                </c:pt>
                <c:pt idx="1421">
                  <c:v>1628.5378066574965</c:v>
                </c:pt>
                <c:pt idx="1422">
                  <c:v>1628.5132195174965</c:v>
                </c:pt>
                <c:pt idx="1423">
                  <c:v>1628.4881233099966</c:v>
                </c:pt>
                <c:pt idx="1424">
                  <c:v>1628.4629879787465</c:v>
                </c:pt>
                <c:pt idx="1425">
                  <c:v>1628.4377498737465</c:v>
                </c:pt>
                <c:pt idx="1426">
                  <c:v>1628.4125708837464</c:v>
                </c:pt>
                <c:pt idx="1427">
                  <c:v>1628.3871666774965</c:v>
                </c:pt>
                <c:pt idx="1428">
                  <c:v>1628.3617418574966</c:v>
                </c:pt>
                <c:pt idx="1429">
                  <c:v>1628.3363111949966</c:v>
                </c:pt>
                <c:pt idx="1430">
                  <c:v>1628.3109352799966</c:v>
                </c:pt>
                <c:pt idx="1431">
                  <c:v>1628.2856329599965</c:v>
                </c:pt>
                <c:pt idx="1432">
                  <c:v>1628.2605697749966</c:v>
                </c:pt>
                <c:pt idx="1433">
                  <c:v>1628.2355851299967</c:v>
                </c:pt>
                <c:pt idx="1434">
                  <c:v>1628.2102532749966</c:v>
                </c:pt>
                <c:pt idx="1435">
                  <c:v>1628.1850867699966</c:v>
                </c:pt>
                <c:pt idx="1436">
                  <c:v>1628.1601509512466</c:v>
                </c:pt>
                <c:pt idx="1437">
                  <c:v>1628.1353499212466</c:v>
                </c:pt>
                <c:pt idx="1438">
                  <c:v>1628.1110480037466</c:v>
                </c:pt>
                <c:pt idx="1439">
                  <c:v>1628.0867478387468</c:v>
                </c:pt>
                <c:pt idx="1440">
                  <c:v>1628.0624551287467</c:v>
                </c:pt>
                <c:pt idx="1441">
                  <c:v>1628.0385958337467</c:v>
                </c:pt>
                <c:pt idx="1442">
                  <c:v>1628.0150652274967</c:v>
                </c:pt>
                <c:pt idx="1443">
                  <c:v>1627.9913135187467</c:v>
                </c:pt>
                <c:pt idx="1444">
                  <c:v>1627.9675674412467</c:v>
                </c:pt>
                <c:pt idx="1445">
                  <c:v>1627.9438227662467</c:v>
                </c:pt>
                <c:pt idx="1446">
                  <c:v>1627.9200148587468</c:v>
                </c:pt>
                <c:pt idx="1447">
                  <c:v>1627.8962025887467</c:v>
                </c:pt>
                <c:pt idx="1448">
                  <c:v>1627.8723737412467</c:v>
                </c:pt>
                <c:pt idx="1449">
                  <c:v>1627.8485186162468</c:v>
                </c:pt>
                <c:pt idx="1450">
                  <c:v>1627.8247935962468</c:v>
                </c:pt>
                <c:pt idx="1451">
                  <c:v>1627.8010441924966</c:v>
                </c:pt>
                <c:pt idx="1452">
                  <c:v>1627.7772974024967</c:v>
                </c:pt>
                <c:pt idx="1453">
                  <c:v>1627.7535025687469</c:v>
                </c:pt>
                <c:pt idx="1454">
                  <c:v>1627.729607253747</c:v>
                </c:pt>
                <c:pt idx="1455">
                  <c:v>1627.7055427999969</c:v>
                </c:pt>
                <c:pt idx="1456">
                  <c:v>1627.6813879812469</c:v>
                </c:pt>
                <c:pt idx="1457">
                  <c:v>1627.657021856247</c:v>
                </c:pt>
                <c:pt idx="1458">
                  <c:v>1627.6324079812471</c:v>
                </c:pt>
                <c:pt idx="1459">
                  <c:v>1627.6076721187471</c:v>
                </c:pt>
                <c:pt idx="1460">
                  <c:v>1627.5825798237472</c:v>
                </c:pt>
                <c:pt idx="1461">
                  <c:v>1627.5571077537472</c:v>
                </c:pt>
                <c:pt idx="1462">
                  <c:v>1627.5313993787472</c:v>
                </c:pt>
                <c:pt idx="1463">
                  <c:v>1627.5052797537471</c:v>
                </c:pt>
                <c:pt idx="1464">
                  <c:v>1627.4786211287471</c:v>
                </c:pt>
                <c:pt idx="1465">
                  <c:v>1627.4509952237472</c:v>
                </c:pt>
                <c:pt idx="1466">
                  <c:v>1627.4228108862471</c:v>
                </c:pt>
                <c:pt idx="1467">
                  <c:v>1627.3939590174971</c:v>
                </c:pt>
                <c:pt idx="1468">
                  <c:v>1627.3650717624971</c:v>
                </c:pt>
                <c:pt idx="1469">
                  <c:v>1627.3353596262471</c:v>
                </c:pt>
                <c:pt idx="1470">
                  <c:v>1627.304762146247</c:v>
                </c:pt>
                <c:pt idx="1471">
                  <c:v>1627.273168886247</c:v>
                </c:pt>
                <c:pt idx="1472">
                  <c:v>1627.2406020562471</c:v>
                </c:pt>
                <c:pt idx="1473">
                  <c:v>1627.206945173747</c:v>
                </c:pt>
                <c:pt idx="1474">
                  <c:v>1627.1720588587471</c:v>
                </c:pt>
                <c:pt idx="1475">
                  <c:v>1627.135959291247</c:v>
                </c:pt>
                <c:pt idx="1476">
                  <c:v>1627.0984814362471</c:v>
                </c:pt>
                <c:pt idx="1477">
                  <c:v>1627.059668829997</c:v>
                </c:pt>
                <c:pt idx="1478">
                  <c:v>1627.019331284997</c:v>
                </c:pt>
                <c:pt idx="1479">
                  <c:v>1626.9774401999969</c:v>
                </c:pt>
                <c:pt idx="1480">
                  <c:v>1626.9339108049969</c:v>
                </c:pt>
                <c:pt idx="1481">
                  <c:v>1626.8886600599969</c:v>
                </c:pt>
                <c:pt idx="1482">
                  <c:v>1626.8416057899969</c:v>
                </c:pt>
                <c:pt idx="1483">
                  <c:v>1626.7926666849969</c:v>
                </c:pt>
                <c:pt idx="1484">
                  <c:v>1626.7417640299968</c:v>
                </c:pt>
                <c:pt idx="1485">
                  <c:v>1626.6887443324968</c:v>
                </c:pt>
                <c:pt idx="1486">
                  <c:v>1626.6336844874968</c:v>
                </c:pt>
                <c:pt idx="1487">
                  <c:v>1626.5763508649968</c:v>
                </c:pt>
                <c:pt idx="1488">
                  <c:v>1626.5167268774969</c:v>
                </c:pt>
                <c:pt idx="1489">
                  <c:v>1626.4547077087468</c:v>
                </c:pt>
                <c:pt idx="1490">
                  <c:v>1626.3902179949969</c:v>
                </c:pt>
                <c:pt idx="1491">
                  <c:v>1626.3231021224969</c:v>
                </c:pt>
                <c:pt idx="1492">
                  <c:v>1626.253495469997</c:v>
                </c:pt>
                <c:pt idx="1493">
                  <c:v>1626.181146837497</c:v>
                </c:pt>
                <c:pt idx="1494">
                  <c:v>1626.1062638562469</c:v>
                </c:pt>
                <c:pt idx="1495">
                  <c:v>1626.028654703747</c:v>
                </c:pt>
                <c:pt idx="1496">
                  <c:v>1625.948404013747</c:v>
                </c:pt>
                <c:pt idx="1497">
                  <c:v>1625.8654380487469</c:v>
                </c:pt>
                <c:pt idx="1498">
                  <c:v>1625.779531704997</c:v>
                </c:pt>
                <c:pt idx="1499">
                  <c:v>1625.6934248349969</c:v>
                </c:pt>
                <c:pt idx="1500">
                  <c:v>1625.6052822349968</c:v>
                </c:pt>
                <c:pt idx="1501">
                  <c:v>1625.5131746999969</c:v>
                </c:pt>
                <c:pt idx="1502">
                  <c:v>1625.4192238399969</c:v>
                </c:pt>
                <c:pt idx="1503">
                  <c:v>1625.318326346247</c:v>
                </c:pt>
                <c:pt idx="1504">
                  <c:v>1625.2141693024969</c:v>
                </c:pt>
                <c:pt idx="1505">
                  <c:v>1625.1065537824968</c:v>
                </c:pt>
                <c:pt idx="1506">
                  <c:v>1624.9957508012469</c:v>
                </c:pt>
                <c:pt idx="1507">
                  <c:v>1624.881410181247</c:v>
                </c:pt>
                <c:pt idx="1508">
                  <c:v>1624.7636643812471</c:v>
                </c:pt>
                <c:pt idx="1509">
                  <c:v>1624.6421390912471</c:v>
                </c:pt>
                <c:pt idx="1510">
                  <c:v>1624.5171491037472</c:v>
                </c:pt>
                <c:pt idx="1511">
                  <c:v>1624.3886778412473</c:v>
                </c:pt>
                <c:pt idx="1512">
                  <c:v>1624.2553702724972</c:v>
                </c:pt>
                <c:pt idx="1513">
                  <c:v>1624.1171105524973</c:v>
                </c:pt>
                <c:pt idx="1514">
                  <c:v>1623.9758015349973</c:v>
                </c:pt>
                <c:pt idx="1515">
                  <c:v>1623.8281723899972</c:v>
                </c:pt>
                <c:pt idx="1516">
                  <c:v>1623.6776320224972</c:v>
                </c:pt>
                <c:pt idx="1517">
                  <c:v>1623.5235908462471</c:v>
                </c:pt>
                <c:pt idx="1518">
                  <c:v>1623.3654036562471</c:v>
                </c:pt>
                <c:pt idx="1519">
                  <c:v>1623.2078301562469</c:v>
                </c:pt>
                <c:pt idx="1520">
                  <c:v>1623.0448883812469</c:v>
                </c:pt>
                <c:pt idx="1521">
                  <c:v>1622.8769520112469</c:v>
                </c:pt>
                <c:pt idx="1522">
                  <c:v>1622.7041897924969</c:v>
                </c:pt>
                <c:pt idx="1523">
                  <c:v>1622.5275368924968</c:v>
                </c:pt>
                <c:pt idx="1524">
                  <c:v>1622.3472524924969</c:v>
                </c:pt>
                <c:pt idx="1525">
                  <c:v>1622.1636127024969</c:v>
                </c:pt>
                <c:pt idx="1526">
                  <c:v>1621.9763931912469</c:v>
                </c:pt>
                <c:pt idx="1527">
                  <c:v>1621.7856227187469</c:v>
                </c:pt>
                <c:pt idx="1528">
                  <c:v>1621.5924189937471</c:v>
                </c:pt>
                <c:pt idx="1529">
                  <c:v>1621.398253108747</c:v>
                </c:pt>
                <c:pt idx="1530">
                  <c:v>1621.203280427497</c:v>
                </c:pt>
                <c:pt idx="1531">
                  <c:v>1621.0076665474971</c:v>
                </c:pt>
                <c:pt idx="1532">
                  <c:v>1620.817109697497</c:v>
                </c:pt>
                <c:pt idx="1533">
                  <c:v>1620.622573467497</c:v>
                </c:pt>
                <c:pt idx="1534">
                  <c:v>1620.4243469037469</c:v>
                </c:pt>
                <c:pt idx="1535">
                  <c:v>1620.222426491247</c:v>
                </c:pt>
                <c:pt idx="1536">
                  <c:v>1620.016805642497</c:v>
                </c:pt>
                <c:pt idx="1537">
                  <c:v>1619.807786829997</c:v>
                </c:pt>
                <c:pt idx="1538">
                  <c:v>1619.595056702497</c:v>
                </c:pt>
                <c:pt idx="1539">
                  <c:v>1619.378607662497</c:v>
                </c:pt>
                <c:pt idx="1540">
                  <c:v>1619.1584323374971</c:v>
                </c:pt>
                <c:pt idx="1541">
                  <c:v>1618.926634783747</c:v>
                </c:pt>
                <c:pt idx="1542">
                  <c:v>1618.689286592497</c:v>
                </c:pt>
                <c:pt idx="1543">
                  <c:v>1618.448366244997</c:v>
                </c:pt>
                <c:pt idx="1544">
                  <c:v>1618.204841544997</c:v>
                </c:pt>
                <c:pt idx="1545">
                  <c:v>1617.9580702824969</c:v>
                </c:pt>
                <c:pt idx="1546">
                  <c:v>1617.708440254997</c:v>
                </c:pt>
                <c:pt idx="1547">
                  <c:v>1617.4563592549969</c:v>
                </c:pt>
                <c:pt idx="1548">
                  <c:v>1617.2061652112468</c:v>
                </c:pt>
                <c:pt idx="1549">
                  <c:v>1616.9555384337468</c:v>
                </c:pt>
                <c:pt idx="1550">
                  <c:v>1616.6987892237469</c:v>
                </c:pt>
                <c:pt idx="1551">
                  <c:v>1616.4395310724969</c:v>
                </c:pt>
                <c:pt idx="1552">
                  <c:v>1616.175981317497</c:v>
                </c:pt>
                <c:pt idx="1553">
                  <c:v>1615.9193378712471</c:v>
                </c:pt>
                <c:pt idx="1554">
                  <c:v>1615.664622621247</c:v>
                </c:pt>
                <c:pt idx="1555">
                  <c:v>1615.4062963412471</c:v>
                </c:pt>
                <c:pt idx="1556">
                  <c:v>1615.143602128747</c:v>
                </c:pt>
                <c:pt idx="1557">
                  <c:v>1614.8703730187469</c:v>
                </c:pt>
                <c:pt idx="1558">
                  <c:v>1614.5953946574969</c:v>
                </c:pt>
                <c:pt idx="1559">
                  <c:v>1614.3187333949968</c:v>
                </c:pt>
                <c:pt idx="1560">
                  <c:v>1614.0404553262467</c:v>
                </c:pt>
                <c:pt idx="1561">
                  <c:v>1613.7610188787467</c:v>
                </c:pt>
                <c:pt idx="1562">
                  <c:v>1613.4800935362466</c:v>
                </c:pt>
                <c:pt idx="1563">
                  <c:v>1613.1973378887467</c:v>
                </c:pt>
                <c:pt idx="1564">
                  <c:v>1612.9140148287468</c:v>
                </c:pt>
                <c:pt idx="1565">
                  <c:v>1612.6289782062468</c:v>
                </c:pt>
                <c:pt idx="1566">
                  <c:v>1612.3430981387467</c:v>
                </c:pt>
                <c:pt idx="1567">
                  <c:v>1612.0560246387467</c:v>
                </c:pt>
                <c:pt idx="1568">
                  <c:v>1611.7678112112467</c:v>
                </c:pt>
                <c:pt idx="1569">
                  <c:v>1611.4785120237466</c:v>
                </c:pt>
                <c:pt idx="1570">
                  <c:v>1611.1886001837465</c:v>
                </c:pt>
                <c:pt idx="1571">
                  <c:v>1610.8972980837466</c:v>
                </c:pt>
                <c:pt idx="1572">
                  <c:v>1610.6055031812466</c:v>
                </c:pt>
                <c:pt idx="1573">
                  <c:v>1610.3124261137466</c:v>
                </c:pt>
                <c:pt idx="1574">
                  <c:v>1610.0181241362466</c:v>
                </c:pt>
                <c:pt idx="1575">
                  <c:v>1609.7192327187465</c:v>
                </c:pt>
                <c:pt idx="1576">
                  <c:v>1609.4196191849967</c:v>
                </c:pt>
                <c:pt idx="1577">
                  <c:v>1609.1223551024966</c:v>
                </c:pt>
                <c:pt idx="1578">
                  <c:v>1608.8262356024966</c:v>
                </c:pt>
                <c:pt idx="1579">
                  <c:v>1608.5438882699966</c:v>
                </c:pt>
                <c:pt idx="1580">
                  <c:v>1608.2611890612466</c:v>
                </c:pt>
                <c:pt idx="1581">
                  <c:v>1607.9773318062466</c:v>
                </c:pt>
                <c:pt idx="1582">
                  <c:v>1607.6928050187466</c:v>
                </c:pt>
                <c:pt idx="1583">
                  <c:v>1607.4076642887467</c:v>
                </c:pt>
                <c:pt idx="1584">
                  <c:v>1607.1224069524967</c:v>
                </c:pt>
                <c:pt idx="1585">
                  <c:v>1606.8357863212468</c:v>
                </c:pt>
                <c:pt idx="1586">
                  <c:v>1606.5316399537469</c:v>
                </c:pt>
                <c:pt idx="1587">
                  <c:v>1606.2271014762468</c:v>
                </c:pt>
                <c:pt idx="1588">
                  <c:v>1605.9231396112468</c:v>
                </c:pt>
                <c:pt idx="1589">
                  <c:v>1605.6189727412468</c:v>
                </c:pt>
                <c:pt idx="1590">
                  <c:v>1605.3147020712468</c:v>
                </c:pt>
                <c:pt idx="1591">
                  <c:v>1605.0108745537468</c:v>
                </c:pt>
                <c:pt idx="1592">
                  <c:v>1604.7076057537467</c:v>
                </c:pt>
                <c:pt idx="1593">
                  <c:v>1604.4045793162468</c:v>
                </c:pt>
                <c:pt idx="1594">
                  <c:v>1604.1019254787468</c:v>
                </c:pt>
                <c:pt idx="1595">
                  <c:v>1603.7997856912468</c:v>
                </c:pt>
                <c:pt idx="1596">
                  <c:v>1603.4987168062469</c:v>
                </c:pt>
                <c:pt idx="1597">
                  <c:v>1603.1984187399969</c:v>
                </c:pt>
                <c:pt idx="1598">
                  <c:v>1602.8986482399969</c:v>
                </c:pt>
                <c:pt idx="1599">
                  <c:v>1602.600477461247</c:v>
                </c:pt>
                <c:pt idx="1600">
                  <c:v>1602.3036864049971</c:v>
                </c:pt>
                <c:pt idx="1601">
                  <c:v>1602.0080688424971</c:v>
                </c:pt>
                <c:pt idx="1602">
                  <c:v>1601.714703838747</c:v>
                </c:pt>
                <c:pt idx="1603">
                  <c:v>1601.4233868874969</c:v>
                </c:pt>
                <c:pt idx="1604">
                  <c:v>1601.132703706247</c:v>
                </c:pt>
                <c:pt idx="1605">
                  <c:v>1600.8442391362469</c:v>
                </c:pt>
                <c:pt idx="1606">
                  <c:v>1600.5591467324969</c:v>
                </c:pt>
                <c:pt idx="1607">
                  <c:v>1600.2769368374968</c:v>
                </c:pt>
                <c:pt idx="1608">
                  <c:v>1599.9987770324967</c:v>
                </c:pt>
                <c:pt idx="1609">
                  <c:v>1599.7250088574967</c:v>
                </c:pt>
                <c:pt idx="1610">
                  <c:v>1599.4555907674967</c:v>
                </c:pt>
                <c:pt idx="1611">
                  <c:v>1599.1909595874968</c:v>
                </c:pt>
                <c:pt idx="1612">
                  <c:v>1598.9318924587467</c:v>
                </c:pt>
                <c:pt idx="1613">
                  <c:v>1598.6788539337467</c:v>
                </c:pt>
                <c:pt idx="1614">
                  <c:v>1598.4320883712467</c:v>
                </c:pt>
                <c:pt idx="1615">
                  <c:v>1598.1920451337467</c:v>
                </c:pt>
                <c:pt idx="1616">
                  <c:v>1597.9593465799967</c:v>
                </c:pt>
                <c:pt idx="1617">
                  <c:v>1597.7339342012467</c:v>
                </c:pt>
                <c:pt idx="1618">
                  <c:v>1597.5161619712467</c:v>
                </c:pt>
                <c:pt idx="1619">
                  <c:v>1597.3067270312467</c:v>
                </c:pt>
                <c:pt idx="1620">
                  <c:v>1597.1056951512467</c:v>
                </c:pt>
                <c:pt idx="1621">
                  <c:v>1596.9137078487468</c:v>
                </c:pt>
                <c:pt idx="1622">
                  <c:v>1596.7305416087468</c:v>
                </c:pt>
                <c:pt idx="1623">
                  <c:v>1596.5570311712468</c:v>
                </c:pt>
                <c:pt idx="1624">
                  <c:v>1596.3931765187467</c:v>
                </c:pt>
                <c:pt idx="1625">
                  <c:v>1596.2394259112466</c:v>
                </c:pt>
                <c:pt idx="1626">
                  <c:v>1596.0955088574965</c:v>
                </c:pt>
                <c:pt idx="1627">
                  <c:v>1595.9619720974965</c:v>
                </c:pt>
                <c:pt idx="1628">
                  <c:v>1595.8386833199966</c:v>
                </c:pt>
                <c:pt idx="1629">
                  <c:v>1595.7263945524965</c:v>
                </c:pt>
                <c:pt idx="1630">
                  <c:v>1595.6253801949965</c:v>
                </c:pt>
                <c:pt idx="1631">
                  <c:v>1595.5348376274965</c:v>
                </c:pt>
                <c:pt idx="1632">
                  <c:v>1595.4543347149965</c:v>
                </c:pt>
                <c:pt idx="1633">
                  <c:v>1595.3829274774967</c:v>
                </c:pt>
                <c:pt idx="1634">
                  <c:v>1595.3208472924966</c:v>
                </c:pt>
                <c:pt idx="1635">
                  <c:v>1595.2679679624966</c:v>
                </c:pt>
                <c:pt idx="1636">
                  <c:v>1595.2241652024966</c:v>
                </c:pt>
                <c:pt idx="1637">
                  <c:v>1595.1893350024966</c:v>
                </c:pt>
                <c:pt idx="1638">
                  <c:v>1595.1633606274966</c:v>
                </c:pt>
                <c:pt idx="1639">
                  <c:v>1595.1461072224965</c:v>
                </c:pt>
                <c:pt idx="1640">
                  <c:v>1595.1374563849965</c:v>
                </c:pt>
                <c:pt idx="1641">
                  <c:v>1595.1370397187466</c:v>
                </c:pt>
                <c:pt idx="1642">
                  <c:v>1595.1448277187465</c:v>
                </c:pt>
                <c:pt idx="1643">
                  <c:v>1595.1607314749965</c:v>
                </c:pt>
                <c:pt idx="1644">
                  <c:v>1595.1844361999965</c:v>
                </c:pt>
                <c:pt idx="1645">
                  <c:v>1595.2157059049966</c:v>
                </c:pt>
                <c:pt idx="1646">
                  <c:v>1595.2542600449967</c:v>
                </c:pt>
                <c:pt idx="1647">
                  <c:v>1595.2997696349967</c:v>
                </c:pt>
                <c:pt idx="1648">
                  <c:v>1595.3502950049967</c:v>
                </c:pt>
                <c:pt idx="1649">
                  <c:v>1595.4072679149967</c:v>
                </c:pt>
                <c:pt idx="1650">
                  <c:v>1595.4705736899969</c:v>
                </c:pt>
                <c:pt idx="1651">
                  <c:v>1595.5400470299969</c:v>
                </c:pt>
                <c:pt idx="1652">
                  <c:v>1595.6157325299969</c:v>
                </c:pt>
                <c:pt idx="1653">
                  <c:v>1595.6957468337469</c:v>
                </c:pt>
                <c:pt idx="1654">
                  <c:v>1595.7819708774969</c:v>
                </c:pt>
                <c:pt idx="1655">
                  <c:v>1595.8753482849968</c:v>
                </c:pt>
                <c:pt idx="1656">
                  <c:v>1595.9741337249968</c:v>
                </c:pt>
                <c:pt idx="1657">
                  <c:v>1596.0781420449969</c:v>
                </c:pt>
                <c:pt idx="1658">
                  <c:v>1596.187181072497</c:v>
                </c:pt>
                <c:pt idx="1659">
                  <c:v>1596.3013795524969</c:v>
                </c:pt>
                <c:pt idx="1660">
                  <c:v>1596.4202261924968</c:v>
                </c:pt>
                <c:pt idx="1661">
                  <c:v>1596.5446384237468</c:v>
                </c:pt>
                <c:pt idx="1662">
                  <c:v>1596.6739687612469</c:v>
                </c:pt>
                <c:pt idx="1663">
                  <c:v>1596.807404987497</c:v>
                </c:pt>
                <c:pt idx="1664">
                  <c:v>1596.9449073937469</c:v>
                </c:pt>
                <c:pt idx="1665">
                  <c:v>1597.085892193747</c:v>
                </c:pt>
                <c:pt idx="1666">
                  <c:v>1597.2300558812469</c:v>
                </c:pt>
                <c:pt idx="1667">
                  <c:v>1597.377135096247</c:v>
                </c:pt>
                <c:pt idx="1668">
                  <c:v>1597.5266694262471</c:v>
                </c:pt>
                <c:pt idx="1669">
                  <c:v>1597.678835441247</c:v>
                </c:pt>
                <c:pt idx="1670">
                  <c:v>1597.833170561247</c:v>
                </c:pt>
                <c:pt idx="1671">
                  <c:v>1597.989198418747</c:v>
                </c:pt>
                <c:pt idx="1672">
                  <c:v>1598.147097298747</c:v>
                </c:pt>
                <c:pt idx="1673">
                  <c:v>1598.3061586637471</c:v>
                </c:pt>
                <c:pt idx="1674">
                  <c:v>1598.464308179997</c:v>
                </c:pt>
                <c:pt idx="1675">
                  <c:v>1598.6212591612471</c:v>
                </c:pt>
                <c:pt idx="1676">
                  <c:v>1598.779915614997</c:v>
                </c:pt>
                <c:pt idx="1677">
                  <c:v>1598.9402554899971</c:v>
                </c:pt>
                <c:pt idx="1678">
                  <c:v>1599.097500977497</c:v>
                </c:pt>
                <c:pt idx="1679">
                  <c:v>1599.2539093449971</c:v>
                </c:pt>
                <c:pt idx="1680">
                  <c:v>1599.409933557497</c:v>
                </c:pt>
                <c:pt idx="1681">
                  <c:v>1599.564909147497</c:v>
                </c:pt>
                <c:pt idx="1682">
                  <c:v>1599.717529632497</c:v>
                </c:pt>
                <c:pt idx="1683">
                  <c:v>1599.8702694312469</c:v>
                </c:pt>
                <c:pt idx="1684">
                  <c:v>1600.022697798747</c:v>
                </c:pt>
                <c:pt idx="1685">
                  <c:v>1600.1743964887471</c:v>
                </c:pt>
                <c:pt idx="1686">
                  <c:v>1600.3251733787472</c:v>
                </c:pt>
                <c:pt idx="1687">
                  <c:v>1600.4714937362471</c:v>
                </c:pt>
                <c:pt idx="1688">
                  <c:v>1600.6195176462472</c:v>
                </c:pt>
                <c:pt idx="1689">
                  <c:v>1600.7659049587473</c:v>
                </c:pt>
                <c:pt idx="1690">
                  <c:v>1600.9099068524974</c:v>
                </c:pt>
                <c:pt idx="1691">
                  <c:v>1601.0516148874974</c:v>
                </c:pt>
                <c:pt idx="1692">
                  <c:v>1601.1907354774974</c:v>
                </c:pt>
                <c:pt idx="1693">
                  <c:v>1601.3271880724974</c:v>
                </c:pt>
                <c:pt idx="1694">
                  <c:v>1601.4609037574974</c:v>
                </c:pt>
                <c:pt idx="1695">
                  <c:v>1601.5916424012473</c:v>
                </c:pt>
                <c:pt idx="1696">
                  <c:v>1601.7197240612472</c:v>
                </c:pt>
                <c:pt idx="1697">
                  <c:v>1601.8449300862471</c:v>
                </c:pt>
                <c:pt idx="1698">
                  <c:v>1601.9672363112472</c:v>
                </c:pt>
                <c:pt idx="1699">
                  <c:v>1602.0861335174973</c:v>
                </c:pt>
                <c:pt idx="1700">
                  <c:v>1602.2022941774974</c:v>
                </c:pt>
                <c:pt idx="1701">
                  <c:v>1602.3153946937473</c:v>
                </c:pt>
                <c:pt idx="1702">
                  <c:v>1602.4251544812473</c:v>
                </c:pt>
                <c:pt idx="1703">
                  <c:v>1602.5329661812473</c:v>
                </c:pt>
                <c:pt idx="1704">
                  <c:v>1602.6380604562473</c:v>
                </c:pt>
                <c:pt idx="1705">
                  <c:v>1602.7400417999972</c:v>
                </c:pt>
                <c:pt idx="1706">
                  <c:v>1602.8395255499972</c:v>
                </c:pt>
                <c:pt idx="1707">
                  <c:v>1602.9362721524972</c:v>
                </c:pt>
                <c:pt idx="1708">
                  <c:v>1603.0291750274971</c:v>
                </c:pt>
                <c:pt idx="1709">
                  <c:v>1603.119652289997</c:v>
                </c:pt>
                <c:pt idx="1710">
                  <c:v>1603.207634758747</c:v>
                </c:pt>
                <c:pt idx="1711">
                  <c:v>1603.2917644012471</c:v>
                </c:pt>
                <c:pt idx="1712">
                  <c:v>1603.374552551247</c:v>
                </c:pt>
                <c:pt idx="1713">
                  <c:v>1603.455779857497</c:v>
                </c:pt>
                <c:pt idx="1714">
                  <c:v>1603.534275584997</c:v>
                </c:pt>
                <c:pt idx="1715">
                  <c:v>1603.6112448899969</c:v>
                </c:pt>
                <c:pt idx="1716">
                  <c:v>1603.6867372449969</c:v>
                </c:pt>
                <c:pt idx="1717">
                  <c:v>1603.7605027699969</c:v>
                </c:pt>
                <c:pt idx="1718">
                  <c:v>1603.8325249999968</c:v>
                </c:pt>
                <c:pt idx="1719">
                  <c:v>1603.9028000599969</c:v>
                </c:pt>
                <c:pt idx="1720">
                  <c:v>1603.971428609997</c:v>
                </c:pt>
                <c:pt idx="1721">
                  <c:v>1604.037957748747</c:v>
                </c:pt>
                <c:pt idx="1722">
                  <c:v>1604.1030617787469</c:v>
                </c:pt>
                <c:pt idx="1723">
                  <c:v>1604.166830716247</c:v>
                </c:pt>
                <c:pt idx="1724">
                  <c:v>1604.2298753324969</c:v>
                </c:pt>
                <c:pt idx="1725">
                  <c:v>1604.291315924997</c:v>
                </c:pt>
                <c:pt idx="1726">
                  <c:v>1604.351593836247</c:v>
                </c:pt>
                <c:pt idx="1727">
                  <c:v>1604.411205216247</c:v>
                </c:pt>
                <c:pt idx="1728">
                  <c:v>1604.469561592497</c:v>
                </c:pt>
                <c:pt idx="1729">
                  <c:v>1604.527151047497</c:v>
                </c:pt>
                <c:pt idx="1730">
                  <c:v>1604.583302757497</c:v>
                </c:pt>
                <c:pt idx="1731">
                  <c:v>1604.638472439997</c:v>
                </c:pt>
                <c:pt idx="1732">
                  <c:v>1604.6925813999969</c:v>
                </c:pt>
                <c:pt idx="1733">
                  <c:v>1604.7460935699969</c:v>
                </c:pt>
                <c:pt idx="1734">
                  <c:v>1604.7992253199968</c:v>
                </c:pt>
                <c:pt idx="1735">
                  <c:v>1604.8521076162467</c:v>
                </c:pt>
                <c:pt idx="1736">
                  <c:v>1604.9042731124966</c:v>
                </c:pt>
                <c:pt idx="1737">
                  <c:v>1604.9561492374967</c:v>
                </c:pt>
                <c:pt idx="1738">
                  <c:v>1605.0080014774967</c:v>
                </c:pt>
                <c:pt idx="1739">
                  <c:v>1605.0592102174967</c:v>
                </c:pt>
                <c:pt idx="1740">
                  <c:v>1605.1103253849967</c:v>
                </c:pt>
                <c:pt idx="1741">
                  <c:v>1605.1614489849967</c:v>
                </c:pt>
                <c:pt idx="1742">
                  <c:v>1605.2121009849966</c:v>
                </c:pt>
                <c:pt idx="1743">
                  <c:v>1605.2627397549966</c:v>
                </c:pt>
                <c:pt idx="1744">
                  <c:v>1605.3129495124965</c:v>
                </c:pt>
                <c:pt idx="1745">
                  <c:v>1605.3631027624965</c:v>
                </c:pt>
                <c:pt idx="1746">
                  <c:v>1605.4133484124966</c:v>
                </c:pt>
                <c:pt idx="1747">
                  <c:v>1605.4633963074966</c:v>
                </c:pt>
                <c:pt idx="1748">
                  <c:v>1605.5133839724965</c:v>
                </c:pt>
                <c:pt idx="1749">
                  <c:v>1605.5633110324966</c:v>
                </c:pt>
                <c:pt idx="1750">
                  <c:v>1605.6131779924965</c:v>
                </c:pt>
                <c:pt idx="1751">
                  <c:v>1605.6629827174966</c:v>
                </c:pt>
                <c:pt idx="1752">
                  <c:v>1605.7126508487465</c:v>
                </c:pt>
                <c:pt idx="1753">
                  <c:v>1605.7622323462465</c:v>
                </c:pt>
                <c:pt idx="1754">
                  <c:v>1605.8115620774965</c:v>
                </c:pt>
                <c:pt idx="1755">
                  <c:v>1605.8606944087464</c:v>
                </c:pt>
                <c:pt idx="1756">
                  <c:v>1605.9096196462465</c:v>
                </c:pt>
                <c:pt idx="1757">
                  <c:v>1605.9582590062464</c:v>
                </c:pt>
                <c:pt idx="1758">
                  <c:v>1606.0065920137465</c:v>
                </c:pt>
                <c:pt idx="1759">
                  <c:v>1606.0546657899965</c:v>
                </c:pt>
                <c:pt idx="1760">
                  <c:v>1606.1025960962465</c:v>
                </c:pt>
                <c:pt idx="1761">
                  <c:v>1606.1502267774965</c:v>
                </c:pt>
                <c:pt idx="1762">
                  <c:v>1606.1975375649965</c:v>
                </c:pt>
                <c:pt idx="1763">
                  <c:v>1606.2445659899965</c:v>
                </c:pt>
                <c:pt idx="1764">
                  <c:v>1606.2911444587464</c:v>
                </c:pt>
                <c:pt idx="1765">
                  <c:v>1606.3373742212464</c:v>
                </c:pt>
                <c:pt idx="1766">
                  <c:v>1606.3831627337463</c:v>
                </c:pt>
                <c:pt idx="1767">
                  <c:v>1606.4284219712463</c:v>
                </c:pt>
                <c:pt idx="1768">
                  <c:v>1606.4732573837464</c:v>
                </c:pt>
                <c:pt idx="1769">
                  <c:v>1606.5184544837464</c:v>
                </c:pt>
                <c:pt idx="1770">
                  <c:v>1606.5631528787465</c:v>
                </c:pt>
                <c:pt idx="1771">
                  <c:v>1606.6069568637465</c:v>
                </c:pt>
                <c:pt idx="1772">
                  <c:v>1606.6494309437464</c:v>
                </c:pt>
                <c:pt idx="1773">
                  <c:v>1606.6913449562464</c:v>
                </c:pt>
                <c:pt idx="1774">
                  <c:v>1606.7325509562465</c:v>
                </c:pt>
                <c:pt idx="1775">
                  <c:v>1606.7731360437465</c:v>
                </c:pt>
                <c:pt idx="1776">
                  <c:v>1606.8130134874964</c:v>
                </c:pt>
                <c:pt idx="1777">
                  <c:v>1606.8521013274965</c:v>
                </c:pt>
                <c:pt idx="1778">
                  <c:v>1606.8904788837465</c:v>
                </c:pt>
                <c:pt idx="1779">
                  <c:v>1606.9280597899965</c:v>
                </c:pt>
                <c:pt idx="1780">
                  <c:v>1606.9647777899966</c:v>
                </c:pt>
                <c:pt idx="1781">
                  <c:v>1607.0007283837465</c:v>
                </c:pt>
                <c:pt idx="1782">
                  <c:v>1607.0358435524965</c:v>
                </c:pt>
                <c:pt idx="1783">
                  <c:v>1607.0701100774966</c:v>
                </c:pt>
                <c:pt idx="1784">
                  <c:v>1607.1034752774965</c:v>
                </c:pt>
                <c:pt idx="1785">
                  <c:v>1607.1360304149964</c:v>
                </c:pt>
                <c:pt idx="1786">
                  <c:v>1607.1677166399963</c:v>
                </c:pt>
                <c:pt idx="1787">
                  <c:v>1607.1985163274962</c:v>
                </c:pt>
                <c:pt idx="1788">
                  <c:v>1607.2283685674963</c:v>
                </c:pt>
                <c:pt idx="1789">
                  <c:v>1607.2573387799964</c:v>
                </c:pt>
                <c:pt idx="1790">
                  <c:v>1607.2853669362464</c:v>
                </c:pt>
                <c:pt idx="1791">
                  <c:v>1607.3123996562465</c:v>
                </c:pt>
                <c:pt idx="1792">
                  <c:v>1607.3385005187465</c:v>
                </c:pt>
                <c:pt idx="1793">
                  <c:v>1607.3636205499965</c:v>
                </c:pt>
                <c:pt idx="1794">
                  <c:v>1607.3876947849965</c:v>
                </c:pt>
                <c:pt idx="1795">
                  <c:v>1607.4108299849966</c:v>
                </c:pt>
                <c:pt idx="1796">
                  <c:v>1607.4329804649965</c:v>
                </c:pt>
                <c:pt idx="1797">
                  <c:v>1607.4541365449966</c:v>
                </c:pt>
                <c:pt idx="1798">
                  <c:v>1607.4742625562465</c:v>
                </c:pt>
                <c:pt idx="1799">
                  <c:v>1607.4934104762465</c:v>
                </c:pt>
                <c:pt idx="1800">
                  <c:v>1607.5115490362464</c:v>
                </c:pt>
                <c:pt idx="1801">
                  <c:v>1607.5286782362464</c:v>
                </c:pt>
                <c:pt idx="1802">
                  <c:v>1607.5448007162463</c:v>
                </c:pt>
                <c:pt idx="1803">
                  <c:v>1607.5599208762462</c:v>
                </c:pt>
                <c:pt idx="1804">
                  <c:v>1607.5740439962462</c:v>
                </c:pt>
                <c:pt idx="1805">
                  <c:v>1607.5871753562462</c:v>
                </c:pt>
                <c:pt idx="1806">
                  <c:v>1607.5993219962463</c:v>
                </c:pt>
                <c:pt idx="1807">
                  <c:v>1607.6104918362464</c:v>
                </c:pt>
                <c:pt idx="1808">
                  <c:v>1607.6206927962464</c:v>
                </c:pt>
                <c:pt idx="1809">
                  <c:v>1607.6299327962465</c:v>
                </c:pt>
                <c:pt idx="1810">
                  <c:v>1607.6382206362466</c:v>
                </c:pt>
                <c:pt idx="1811">
                  <c:v>1607.6455659962467</c:v>
                </c:pt>
                <c:pt idx="1812">
                  <c:v>1607.6519867837467</c:v>
                </c:pt>
                <c:pt idx="1813">
                  <c:v>1607.6575737212468</c:v>
                </c:pt>
                <c:pt idx="1814">
                  <c:v>1607.6622157649967</c:v>
                </c:pt>
                <c:pt idx="1815">
                  <c:v>1607.6659210649968</c:v>
                </c:pt>
                <c:pt idx="1816">
                  <c:v>1607.6686773899969</c:v>
                </c:pt>
                <c:pt idx="1817">
                  <c:v>1607.6704990799969</c:v>
                </c:pt>
                <c:pt idx="1818">
                  <c:v>1607.671456038747</c:v>
                </c:pt>
                <c:pt idx="1819">
                  <c:v>1607.671554598747</c:v>
                </c:pt>
                <c:pt idx="1820">
                  <c:v>1607.6708020112469</c:v>
                </c:pt>
                <c:pt idx="1821">
                  <c:v>1607.6691852837469</c:v>
                </c:pt>
                <c:pt idx="1822">
                  <c:v>1607.6667460537469</c:v>
                </c:pt>
                <c:pt idx="1823">
                  <c:v>1607.663482568747</c:v>
                </c:pt>
                <c:pt idx="1824">
                  <c:v>1607.6594063012469</c:v>
                </c:pt>
                <c:pt idx="1825">
                  <c:v>1607.6545287237468</c:v>
                </c:pt>
                <c:pt idx="1826">
                  <c:v>1607.6488604262468</c:v>
                </c:pt>
                <c:pt idx="1827">
                  <c:v>1607.6424037487468</c:v>
                </c:pt>
                <c:pt idx="1828">
                  <c:v>1607.6351884287469</c:v>
                </c:pt>
                <c:pt idx="1829">
                  <c:v>1607.6272063987469</c:v>
                </c:pt>
                <c:pt idx="1830">
                  <c:v>1607.6184802512469</c:v>
                </c:pt>
                <c:pt idx="1831">
                  <c:v>1607.6090214749968</c:v>
                </c:pt>
                <c:pt idx="1832">
                  <c:v>1607.5988433262469</c:v>
                </c:pt>
                <c:pt idx="1833">
                  <c:v>1607.5879581774968</c:v>
                </c:pt>
                <c:pt idx="1834">
                  <c:v>1607.5763784012468</c:v>
                </c:pt>
                <c:pt idx="1835">
                  <c:v>1607.5641172537466</c:v>
                </c:pt>
                <c:pt idx="1836">
                  <c:v>1607.5510938837467</c:v>
                </c:pt>
                <c:pt idx="1837">
                  <c:v>1607.5372684124968</c:v>
                </c:pt>
                <c:pt idx="1838">
                  <c:v>1607.5227787649967</c:v>
                </c:pt>
                <c:pt idx="1839">
                  <c:v>1607.5076164649968</c:v>
                </c:pt>
                <c:pt idx="1840">
                  <c:v>1607.4921277074968</c:v>
                </c:pt>
                <c:pt idx="1841">
                  <c:v>1607.4760142937469</c:v>
                </c:pt>
                <c:pt idx="1842">
                  <c:v>1607.4593359262469</c:v>
                </c:pt>
                <c:pt idx="1843">
                  <c:v>1607.4420586137469</c:v>
                </c:pt>
                <c:pt idx="1844">
                  <c:v>1607.4242444687468</c:v>
                </c:pt>
                <c:pt idx="1845">
                  <c:v>1607.4058562824969</c:v>
                </c:pt>
                <c:pt idx="1846">
                  <c:v>1607.3869316599969</c:v>
                </c:pt>
                <c:pt idx="1847">
                  <c:v>1607.3674838574968</c:v>
                </c:pt>
                <c:pt idx="1848">
                  <c:v>1607.3474979024968</c:v>
                </c:pt>
                <c:pt idx="1849">
                  <c:v>1607.3270426249967</c:v>
                </c:pt>
                <c:pt idx="1850">
                  <c:v>1607.3061030524966</c:v>
                </c:pt>
                <c:pt idx="1851">
                  <c:v>1607.2846924412465</c:v>
                </c:pt>
                <c:pt idx="1852">
                  <c:v>1607.2628240474965</c:v>
                </c:pt>
                <c:pt idx="1853">
                  <c:v>1607.2404795674965</c:v>
                </c:pt>
                <c:pt idx="1854">
                  <c:v>1607.2177353774966</c:v>
                </c:pt>
                <c:pt idx="1855">
                  <c:v>1607.1945412974967</c:v>
                </c:pt>
                <c:pt idx="1856">
                  <c:v>1607.1709761037466</c:v>
                </c:pt>
                <c:pt idx="1857">
                  <c:v>1607.1469864087467</c:v>
                </c:pt>
                <c:pt idx="1858">
                  <c:v>1607.1224802587467</c:v>
                </c:pt>
                <c:pt idx="1859">
                  <c:v>1607.0976764087468</c:v>
                </c:pt>
                <c:pt idx="1860">
                  <c:v>1607.0724493587468</c:v>
                </c:pt>
                <c:pt idx="1861">
                  <c:v>1607.0468473112469</c:v>
                </c:pt>
                <c:pt idx="1862">
                  <c:v>1607.020919957497</c:v>
                </c:pt>
                <c:pt idx="1863">
                  <c:v>1606.994645649997</c:v>
                </c:pt>
                <c:pt idx="1864">
                  <c:v>1606.968188451247</c:v>
                </c:pt>
                <c:pt idx="1865">
                  <c:v>1606.941453962497</c:v>
                </c:pt>
                <c:pt idx="1866">
                  <c:v>1606.9144202124969</c:v>
                </c:pt>
                <c:pt idx="1867">
                  <c:v>1606.8871025087469</c:v>
                </c:pt>
                <c:pt idx="1868">
                  <c:v>1606.8594793774969</c:v>
                </c:pt>
                <c:pt idx="1869">
                  <c:v>1606.831606392497</c:v>
                </c:pt>
                <c:pt idx="1870">
                  <c:v>1606.8035400874969</c:v>
                </c:pt>
                <c:pt idx="1871">
                  <c:v>1606.775299257497</c:v>
                </c:pt>
                <c:pt idx="1872">
                  <c:v>1606.746863037497</c:v>
                </c:pt>
                <c:pt idx="1873">
                  <c:v>1606.718411029997</c:v>
                </c:pt>
                <c:pt idx="1874">
                  <c:v>1606.6899256899969</c:v>
                </c:pt>
                <c:pt idx="1875">
                  <c:v>1606.661306761247</c:v>
                </c:pt>
                <c:pt idx="1876">
                  <c:v>1606.6325754012471</c:v>
                </c:pt>
                <c:pt idx="1877">
                  <c:v>1606.603672234997</c:v>
                </c:pt>
                <c:pt idx="1878">
                  <c:v>1606.5746991399969</c:v>
                </c:pt>
                <c:pt idx="1879">
                  <c:v>1606.5456794012468</c:v>
                </c:pt>
                <c:pt idx="1880">
                  <c:v>1606.5167170762468</c:v>
                </c:pt>
                <c:pt idx="1881">
                  <c:v>1606.4877960362467</c:v>
                </c:pt>
                <c:pt idx="1882">
                  <c:v>1606.4589405137467</c:v>
                </c:pt>
                <c:pt idx="1883">
                  <c:v>1606.4303349962468</c:v>
                </c:pt>
                <c:pt idx="1884">
                  <c:v>1606.4017231112468</c:v>
                </c:pt>
                <c:pt idx="1885">
                  <c:v>1606.3732113312469</c:v>
                </c:pt>
                <c:pt idx="1886">
                  <c:v>1606.344827008747</c:v>
                </c:pt>
                <c:pt idx="1887">
                  <c:v>1606.316675126247</c:v>
                </c:pt>
                <c:pt idx="1888">
                  <c:v>1606.288744028747</c:v>
                </c:pt>
                <c:pt idx="1889">
                  <c:v>1606.261022084997</c:v>
                </c:pt>
                <c:pt idx="1890">
                  <c:v>1606.233575158747</c:v>
                </c:pt>
                <c:pt idx="1891">
                  <c:v>1606.2066576262471</c:v>
                </c:pt>
                <c:pt idx="1892">
                  <c:v>1606.1800298887472</c:v>
                </c:pt>
                <c:pt idx="1893">
                  <c:v>1606.1537205699972</c:v>
                </c:pt>
                <c:pt idx="1894">
                  <c:v>1606.1279043399973</c:v>
                </c:pt>
                <c:pt idx="1895">
                  <c:v>1606.1023565649973</c:v>
                </c:pt>
                <c:pt idx="1896">
                  <c:v>1606.0772868774973</c:v>
                </c:pt>
                <c:pt idx="1897">
                  <c:v>1606.0527922974973</c:v>
                </c:pt>
              </c:numCache>
            </c:numRef>
          </c:yVal>
          <c:smooth val="0"/>
        </c:ser>
        <c:dLbls>
          <c:showLegendKey val="0"/>
          <c:showVal val="0"/>
          <c:showCatName val="0"/>
          <c:showSerName val="0"/>
          <c:showPercent val="0"/>
          <c:showBubbleSize val="0"/>
        </c:dLbls>
        <c:axId val="393450992"/>
        <c:axId val="193931544"/>
      </c:scatterChart>
      <c:valAx>
        <c:axId val="322041696"/>
        <c:scaling>
          <c:orientation val="minMax"/>
          <c:max val="25"/>
          <c:min val="0"/>
        </c:scaling>
        <c:delete val="0"/>
        <c:axPos val="b"/>
        <c:title>
          <c:tx>
            <c:rich>
              <a:bodyPr/>
              <a:lstStyle/>
              <a:p>
                <a:pPr>
                  <a:defRPr/>
                </a:pPr>
                <a:r>
                  <a:rPr lang="en-US">
                    <a:solidFill>
                      <a:srgbClr val="0000FF"/>
                    </a:solidFill>
                    <a:latin typeface="Arial" panose="020B0604020202020204" pitchFamily="34" charset="0"/>
                    <a:cs typeface="Arial" panose="020B0604020202020204" pitchFamily="34" charset="0"/>
                  </a:rPr>
                  <a:t>Time (ms)</a:t>
                </a:r>
              </a:p>
            </c:rich>
          </c:tx>
          <c:layout>
            <c:manualLayout>
              <c:xMode val="edge"/>
              <c:yMode val="edge"/>
              <c:x val="0.42064904386951624"/>
              <c:y val="0.9267676767676768"/>
            </c:manualLayout>
          </c:layout>
          <c:overlay val="0"/>
        </c:title>
        <c:numFmt formatCode="General" sourceLinked="1"/>
        <c:majorTickMark val="out"/>
        <c:minorTickMark val="none"/>
        <c:tickLblPos val="nextTo"/>
        <c:spPr>
          <a:ln>
            <a:solidFill>
              <a:schemeClr val="tx1"/>
            </a:solidFill>
          </a:ln>
        </c:spPr>
        <c:crossAx val="354451072"/>
        <c:crosses val="autoZero"/>
        <c:crossBetween val="midCat"/>
        <c:majorUnit val="5"/>
      </c:valAx>
      <c:valAx>
        <c:axId val="354451072"/>
        <c:scaling>
          <c:orientation val="minMax"/>
          <c:min val="-1000"/>
        </c:scaling>
        <c:delete val="0"/>
        <c:axPos val="l"/>
        <c:title>
          <c:tx>
            <c:rich>
              <a:bodyPr rot="-5400000" vert="horz"/>
              <a:lstStyle/>
              <a:p>
                <a:pPr algn="l">
                  <a:defRPr/>
                </a:pPr>
                <a:r>
                  <a:rPr lang="en-US" b="0">
                    <a:solidFill>
                      <a:srgbClr val="0000FF"/>
                    </a:solidFill>
                    <a:latin typeface="Arial" panose="020B0604020202020204" pitchFamily="34" charset="0"/>
                    <a:cs typeface="Arial" panose="020B0604020202020204" pitchFamily="34" charset="0"/>
                  </a:rPr>
                  <a:t>P (Mpa)</a:t>
                </a:r>
              </a:p>
            </c:rich>
          </c:tx>
          <c:layout>
            <c:manualLayout>
              <c:xMode val="edge"/>
              <c:yMode val="edge"/>
              <c:x val="2.0115485564304463E-2"/>
              <c:y val="9.557010207880684E-2"/>
            </c:manualLayout>
          </c:layout>
          <c:overlay val="0"/>
        </c:title>
        <c:numFmt formatCode="#,##0.0" sourceLinked="0"/>
        <c:majorTickMark val="out"/>
        <c:minorTickMark val="none"/>
        <c:tickLblPos val="nextTo"/>
        <c:spPr>
          <a:ln>
            <a:solidFill>
              <a:schemeClr val="tx1"/>
            </a:solidFill>
          </a:ln>
        </c:spPr>
        <c:crossAx val="322041696"/>
        <c:crosses val="autoZero"/>
        <c:crossBetween val="midCat"/>
        <c:majorUnit val="1000"/>
        <c:dispUnits>
          <c:builtInUnit val="thousands"/>
        </c:dispUnits>
      </c:valAx>
      <c:valAx>
        <c:axId val="193931544"/>
        <c:scaling>
          <c:orientation val="minMax"/>
          <c:max val="2400"/>
          <c:min val="-600"/>
        </c:scaling>
        <c:delete val="0"/>
        <c:axPos val="r"/>
        <c:title>
          <c:tx>
            <c:rich>
              <a:bodyPr rot="-5400000" vert="horz"/>
              <a:lstStyle/>
              <a:p>
                <a:pPr algn="l">
                  <a:defRPr/>
                </a:pPr>
                <a:r>
                  <a:rPr lang="en-US">
                    <a:solidFill>
                      <a:srgbClr val="0000FF"/>
                    </a:solidFill>
                  </a:rPr>
                  <a:t>I (Mpa-ms)</a:t>
                </a:r>
              </a:p>
            </c:rich>
          </c:tx>
          <c:layout>
            <c:manualLayout>
              <c:xMode val="edge"/>
              <c:yMode val="edge"/>
              <c:x val="0.94210527915312092"/>
              <c:y val="5.2288732209530071E-2"/>
            </c:manualLayout>
          </c:layout>
          <c:overlay val="0"/>
        </c:title>
        <c:numFmt formatCode="#,##0.0" sourceLinked="0"/>
        <c:majorTickMark val="out"/>
        <c:minorTickMark val="none"/>
        <c:tickLblPos val="nextTo"/>
        <c:spPr>
          <a:ln>
            <a:solidFill>
              <a:schemeClr val="tx1"/>
            </a:solidFill>
          </a:ln>
        </c:spPr>
        <c:crossAx val="393450992"/>
        <c:crosses val="max"/>
        <c:crossBetween val="midCat"/>
        <c:majorUnit val="600"/>
        <c:minorUnit val="40"/>
        <c:dispUnits>
          <c:builtInUnit val="thousands"/>
        </c:dispUnits>
      </c:valAx>
      <c:valAx>
        <c:axId val="393450992"/>
        <c:scaling>
          <c:orientation val="minMax"/>
        </c:scaling>
        <c:delete val="1"/>
        <c:axPos val="b"/>
        <c:numFmt formatCode="General" sourceLinked="1"/>
        <c:majorTickMark val="out"/>
        <c:minorTickMark val="none"/>
        <c:tickLblPos val="nextTo"/>
        <c:crossAx val="193931544"/>
        <c:crosses val="autoZero"/>
        <c:crossBetween val="midCat"/>
      </c:valAx>
      <c:spPr>
        <a:noFill/>
        <a:ln w="25400">
          <a:noFill/>
        </a:ln>
      </c:spPr>
    </c:plotArea>
    <c:legend>
      <c:legendPos val="r"/>
      <c:layout>
        <c:manualLayout>
          <c:xMode val="edge"/>
          <c:yMode val="edge"/>
          <c:x val="0.37536932883389579"/>
          <c:y val="0.42450966356478165"/>
          <c:w val="0.41873378327709038"/>
          <c:h val="0.22278533365147538"/>
        </c:manualLayout>
      </c:layout>
      <c:overlay val="1"/>
      <c:txPr>
        <a:bodyPr/>
        <a:lstStyle/>
        <a:p>
          <a:pPr>
            <a:defRPr sz="800" baseline="0">
              <a:latin typeface="Arial" panose="020B0604020202020204" pitchFamily="34" charset="0"/>
            </a:defRPr>
          </a:pPr>
          <a:endParaRPr lang="en-US"/>
        </a:p>
      </c:txPr>
    </c:legend>
    <c:plotVisOnly val="1"/>
    <c:dispBlanksAs val="gap"/>
    <c:showDLblsOverMax val="0"/>
  </c:chart>
  <c:spPr>
    <a:ln>
      <a:noFill/>
    </a:ln>
  </c:spPr>
  <c:txPr>
    <a:bodyPr/>
    <a:lstStyle/>
    <a:p>
      <a:pPr>
        <a:defRPr b="0">
          <a:latin typeface="Times New Roman" panose="02020603050405020304" pitchFamily="18" charset="0"/>
          <a:cs typeface="Times New Roman" panose="02020603050405020304" pitchFamily="18" charset="0"/>
        </a:defRPr>
      </a:pPr>
      <a:endParaRPr lang="en-US"/>
    </a:p>
  </c:txPr>
  <c:externalData r:id="rId1">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000"/>
            </a:pPr>
            <a:r>
              <a:rPr lang="en-GB" sz="1000" b="1" i="1">
                <a:latin typeface="Arial" panose="020B0604020202020204" pitchFamily="34" charset="0"/>
                <a:cs typeface="Arial" panose="020B0604020202020204" pitchFamily="34" charset="0"/>
              </a:rPr>
              <a:t>f</a:t>
            </a:r>
            <a:r>
              <a:rPr lang="en-GB" sz="1000" b="1" i="1" baseline="-25000">
                <a:latin typeface="Arial" panose="020B0604020202020204" pitchFamily="34" charset="0"/>
                <a:cs typeface="Arial" panose="020B0604020202020204" pitchFamily="34" charset="0"/>
              </a:rPr>
              <a:t>ck</a:t>
            </a:r>
            <a:r>
              <a:rPr lang="en-GB" sz="1000" b="1" baseline="-25000">
                <a:latin typeface="Arial" panose="020B0604020202020204" pitchFamily="34" charset="0"/>
                <a:cs typeface="Arial" panose="020B0604020202020204" pitchFamily="34" charset="0"/>
              </a:rPr>
              <a:t> </a:t>
            </a:r>
            <a:r>
              <a:rPr lang="en-GB" sz="1000" b="1">
                <a:latin typeface="Arial" panose="020B0604020202020204" pitchFamily="34" charset="0"/>
                <a:cs typeface="Arial" panose="020B0604020202020204" pitchFamily="34" charset="0"/>
              </a:rPr>
              <a:t>= 40MPa</a:t>
            </a:r>
          </a:p>
        </c:rich>
      </c:tx>
      <c:layout>
        <c:manualLayout>
          <c:xMode val="edge"/>
          <c:yMode val="edge"/>
          <c:x val="0.2600766283524904"/>
          <c:y val="0"/>
        </c:manualLayout>
      </c:layout>
      <c:overlay val="0"/>
    </c:title>
    <c:autoTitleDeleted val="0"/>
    <c:plotArea>
      <c:layout>
        <c:manualLayout>
          <c:layoutTarget val="inner"/>
          <c:xMode val="edge"/>
          <c:yMode val="edge"/>
          <c:x val="0.22488006027678215"/>
          <c:y val="3.6392443675034879E-2"/>
          <c:w val="0.68744033104085778"/>
          <c:h val="0.72743280507658059"/>
        </c:manualLayout>
      </c:layout>
      <c:scatterChart>
        <c:scatterStyle val="lineMarker"/>
        <c:varyColors val="0"/>
        <c:ser>
          <c:idx val="0"/>
          <c:order val="0"/>
          <c:spPr>
            <a:ln w="28575">
              <a:noFill/>
            </a:ln>
          </c:spPr>
          <c:marker>
            <c:symbol val="square"/>
            <c:size val="4"/>
            <c:spPr>
              <a:solidFill>
                <a:schemeClr val="tx1"/>
              </a:solidFill>
              <a:ln>
                <a:solidFill>
                  <a:schemeClr val="tx1"/>
                </a:solidFill>
              </a:ln>
            </c:spPr>
          </c:marker>
          <c:dPt>
            <c:idx val="23"/>
            <c:marker>
              <c:symbol val="none"/>
            </c:marker>
            <c:bubble3D val="0"/>
          </c:dPt>
          <c:xVal>
            <c:numRef>
              <c:f>Sheet1!$S$2:$S$31</c:f>
              <c:numCache>
                <c:formatCode>General</c:formatCode>
                <c:ptCount val="30"/>
                <c:pt idx="0">
                  <c:v>8</c:v>
                </c:pt>
                <c:pt idx="1">
                  <c:v>11</c:v>
                </c:pt>
                <c:pt idx="2">
                  <c:v>9</c:v>
                </c:pt>
                <c:pt idx="3">
                  <c:v>13</c:v>
                </c:pt>
                <c:pt idx="4">
                  <c:v>2.5</c:v>
                </c:pt>
                <c:pt idx="5">
                  <c:v>54</c:v>
                </c:pt>
                <c:pt idx="6">
                  <c:v>9</c:v>
                </c:pt>
                <c:pt idx="7">
                  <c:v>6</c:v>
                </c:pt>
                <c:pt idx="8">
                  <c:v>70</c:v>
                </c:pt>
                <c:pt idx="9">
                  <c:v>43</c:v>
                </c:pt>
                <c:pt idx="10">
                  <c:v>28</c:v>
                </c:pt>
                <c:pt idx="11">
                  <c:v>1.5</c:v>
                </c:pt>
                <c:pt idx="12">
                  <c:v>24</c:v>
                </c:pt>
                <c:pt idx="13">
                  <c:v>30</c:v>
                </c:pt>
                <c:pt idx="14">
                  <c:v>10</c:v>
                </c:pt>
                <c:pt idx="15">
                  <c:v>90</c:v>
                </c:pt>
                <c:pt idx="16">
                  <c:v>23</c:v>
                </c:pt>
                <c:pt idx="17">
                  <c:v>2</c:v>
                </c:pt>
                <c:pt idx="18">
                  <c:v>67</c:v>
                </c:pt>
                <c:pt idx="19">
                  <c:v>27</c:v>
                </c:pt>
                <c:pt idx="20">
                  <c:v>1</c:v>
                </c:pt>
                <c:pt idx="21">
                  <c:v>95</c:v>
                </c:pt>
                <c:pt idx="22">
                  <c:v>6</c:v>
                </c:pt>
                <c:pt idx="23">
                  <c:v>55</c:v>
                </c:pt>
                <c:pt idx="24">
                  <c:v>70</c:v>
                </c:pt>
                <c:pt idx="25">
                  <c:v>2</c:v>
                </c:pt>
                <c:pt idx="26">
                  <c:v>9</c:v>
                </c:pt>
                <c:pt idx="27">
                  <c:v>12</c:v>
                </c:pt>
                <c:pt idx="28">
                  <c:v>42</c:v>
                </c:pt>
                <c:pt idx="29">
                  <c:v>55</c:v>
                </c:pt>
              </c:numCache>
            </c:numRef>
          </c:xVal>
          <c:yVal>
            <c:numRef>
              <c:f>Sheet1!$T$2:$T$31</c:f>
              <c:numCache>
                <c:formatCode>General</c:formatCode>
                <c:ptCount val="30"/>
                <c:pt idx="0">
                  <c:v>6.9574983183221599</c:v>
                </c:pt>
                <c:pt idx="1">
                  <c:v>13.376404275285685</c:v>
                </c:pt>
                <c:pt idx="2">
                  <c:v>5.8105139985023593</c:v>
                </c:pt>
                <c:pt idx="3">
                  <c:v>17.01012177434842</c:v>
                </c:pt>
                <c:pt idx="4">
                  <c:v>0.88479129842990778</c:v>
                </c:pt>
                <c:pt idx="5">
                  <c:v>40.568250186928829</c:v>
                </c:pt>
                <c:pt idx="6">
                  <c:v>9.2227008351544715</c:v>
                </c:pt>
                <c:pt idx="7">
                  <c:v>3.995293532676865</c:v>
                </c:pt>
                <c:pt idx="8">
                  <c:v>73.853781248369245</c:v>
                </c:pt>
                <c:pt idx="9">
                  <c:v>35.318126339928405</c:v>
                </c:pt>
                <c:pt idx="10">
                  <c:v>25.252848246434983</c:v>
                </c:pt>
                <c:pt idx="11">
                  <c:v>0.46128911260489569</c:v>
                </c:pt>
                <c:pt idx="12">
                  <c:v>27.014554846359793</c:v>
                </c:pt>
                <c:pt idx="13">
                  <c:v>36.262011337292975</c:v>
                </c:pt>
                <c:pt idx="14">
                  <c:v>14.995883200629265</c:v>
                </c:pt>
                <c:pt idx="15">
                  <c:v>88.737357799064256</c:v>
                </c:pt>
                <c:pt idx="16">
                  <c:v>20.840062577895608</c:v>
                </c:pt>
                <c:pt idx="17">
                  <c:v>2.3727964573117073</c:v>
                </c:pt>
                <c:pt idx="18">
                  <c:v>77.936982236108875</c:v>
                </c:pt>
                <c:pt idx="19">
                  <c:v>22.477387010414574</c:v>
                </c:pt>
                <c:pt idx="20">
                  <c:v>0.47419216131619424</c:v>
                </c:pt>
                <c:pt idx="21">
                  <c:v>84.707816839682806</c:v>
                </c:pt>
                <c:pt idx="22">
                  <c:v>3.6279696009476088</c:v>
                </c:pt>
                <c:pt idx="23">
                  <c:v>27.710131935531486</c:v>
                </c:pt>
                <c:pt idx="24">
                  <c:v>86.81514355383139</c:v>
                </c:pt>
                <c:pt idx="25">
                  <c:v>1.0280728672208024</c:v>
                </c:pt>
                <c:pt idx="26">
                  <c:v>8.8495132844526605</c:v>
                </c:pt>
                <c:pt idx="27">
                  <c:v>25.607580587018649</c:v>
                </c:pt>
                <c:pt idx="28">
                  <c:v>31.685520482636516</c:v>
                </c:pt>
                <c:pt idx="29">
                  <c:v>48.948768893987655</c:v>
                </c:pt>
              </c:numCache>
            </c:numRef>
          </c:yVal>
          <c:smooth val="0"/>
        </c:ser>
        <c:ser>
          <c:idx val="1"/>
          <c:order val="1"/>
          <c:spPr>
            <a:ln w="15875">
              <a:solidFill>
                <a:srgbClr val="0000FF"/>
              </a:solidFill>
            </a:ln>
          </c:spPr>
          <c:marker>
            <c:symbol val="none"/>
          </c:marker>
          <c:xVal>
            <c:numRef>
              <c:f>Sheet2!$G$5:$G$10</c:f>
              <c:numCache>
                <c:formatCode>General</c:formatCode>
                <c:ptCount val="6"/>
                <c:pt idx="0">
                  <c:v>0</c:v>
                </c:pt>
                <c:pt idx="1">
                  <c:v>20</c:v>
                </c:pt>
                <c:pt idx="2">
                  <c:v>40</c:v>
                </c:pt>
                <c:pt idx="3">
                  <c:v>60</c:v>
                </c:pt>
                <c:pt idx="4">
                  <c:v>80</c:v>
                </c:pt>
                <c:pt idx="5">
                  <c:v>100</c:v>
                </c:pt>
              </c:numCache>
            </c:numRef>
          </c:xVal>
          <c:yVal>
            <c:numRef>
              <c:f>Sheet2!$J$5:$J$10</c:f>
              <c:numCache>
                <c:formatCode>General</c:formatCode>
                <c:ptCount val="6"/>
                <c:pt idx="0">
                  <c:v>0</c:v>
                </c:pt>
                <c:pt idx="1">
                  <c:v>16</c:v>
                </c:pt>
                <c:pt idx="2">
                  <c:v>32</c:v>
                </c:pt>
                <c:pt idx="3">
                  <c:v>48</c:v>
                </c:pt>
                <c:pt idx="4">
                  <c:v>64</c:v>
                </c:pt>
                <c:pt idx="5">
                  <c:v>80</c:v>
                </c:pt>
              </c:numCache>
            </c:numRef>
          </c:yVal>
          <c:smooth val="0"/>
        </c:ser>
        <c:ser>
          <c:idx val="2"/>
          <c:order val="2"/>
          <c:spPr>
            <a:ln w="15875">
              <a:solidFill>
                <a:srgbClr val="FF0000"/>
              </a:solidFill>
              <a:prstDash val="sysDash"/>
            </a:ln>
          </c:spPr>
          <c:marker>
            <c:symbol val="none"/>
          </c:marker>
          <c:xVal>
            <c:numRef>
              <c:f>Sheet2!$G$5:$G$8</c:f>
              <c:numCache>
                <c:formatCode>General</c:formatCode>
                <c:ptCount val="4"/>
                <c:pt idx="0">
                  <c:v>0</c:v>
                </c:pt>
                <c:pt idx="1">
                  <c:v>20</c:v>
                </c:pt>
                <c:pt idx="2">
                  <c:v>40</c:v>
                </c:pt>
                <c:pt idx="3">
                  <c:v>60</c:v>
                </c:pt>
              </c:numCache>
            </c:numRef>
          </c:xVal>
          <c:yVal>
            <c:numRef>
              <c:f>Sheet2!$M$5:$M$8</c:f>
              <c:numCache>
                <c:formatCode>General</c:formatCode>
                <c:ptCount val="4"/>
                <c:pt idx="0">
                  <c:v>0</c:v>
                </c:pt>
                <c:pt idx="1">
                  <c:v>30</c:v>
                </c:pt>
                <c:pt idx="2">
                  <c:v>60</c:v>
                </c:pt>
                <c:pt idx="3">
                  <c:v>90</c:v>
                </c:pt>
              </c:numCache>
            </c:numRef>
          </c:yVal>
          <c:smooth val="0"/>
        </c:ser>
        <c:dLbls>
          <c:showLegendKey val="0"/>
          <c:showVal val="0"/>
          <c:showCatName val="0"/>
          <c:showSerName val="0"/>
          <c:showPercent val="0"/>
          <c:showBubbleSize val="0"/>
        </c:dLbls>
        <c:axId val="354761896"/>
        <c:axId val="354762288"/>
      </c:scatterChart>
      <c:valAx>
        <c:axId val="354761896"/>
        <c:scaling>
          <c:orientation val="minMax"/>
        </c:scaling>
        <c:delete val="0"/>
        <c:axPos val="b"/>
        <c:title>
          <c:tx>
            <c:rich>
              <a:bodyPr/>
              <a:lstStyle/>
              <a:p>
                <a:pPr>
                  <a:defRPr/>
                </a:pPr>
                <a:r>
                  <a:rPr lang="el-GR">
                    <a:solidFill>
                      <a:srgbClr val="0000FF"/>
                    </a:solidFill>
                  </a:rPr>
                  <a:t>η</a:t>
                </a:r>
                <a:r>
                  <a:rPr lang="en-GB" baseline="-25000">
                    <a:solidFill>
                      <a:srgbClr val="0000FF"/>
                    </a:solidFill>
                  </a:rPr>
                  <a:t>a</a:t>
                </a:r>
                <a:endParaRPr lang="el-GR">
                  <a:solidFill>
                    <a:srgbClr val="0000FF"/>
                  </a:solidFill>
                </a:endParaRPr>
              </a:p>
            </c:rich>
          </c:tx>
          <c:layout>
            <c:manualLayout>
              <c:xMode val="edge"/>
              <c:yMode val="edge"/>
              <c:x val="0.76597485015865552"/>
              <c:y val="0.88538912287126903"/>
            </c:manualLayout>
          </c:layout>
          <c:overlay val="0"/>
        </c:title>
        <c:numFmt formatCode="General" sourceLinked="1"/>
        <c:majorTickMark val="out"/>
        <c:minorTickMark val="none"/>
        <c:tickLblPos val="nextTo"/>
        <c:spPr>
          <a:ln>
            <a:solidFill>
              <a:schemeClr val="tx1"/>
            </a:solidFill>
          </a:ln>
        </c:spPr>
        <c:crossAx val="354762288"/>
        <c:crosses val="autoZero"/>
        <c:crossBetween val="midCat"/>
        <c:majorUnit val="20"/>
      </c:valAx>
      <c:valAx>
        <c:axId val="354762288"/>
        <c:scaling>
          <c:orientation val="minMax"/>
          <c:max val="100"/>
          <c:min val="0"/>
        </c:scaling>
        <c:delete val="0"/>
        <c:axPos val="l"/>
        <c:title>
          <c:tx>
            <c:rich>
              <a:bodyPr rot="0" vert="horz"/>
              <a:lstStyle/>
              <a:p>
                <a:pPr>
                  <a:defRPr/>
                </a:pPr>
                <a:r>
                  <a:rPr lang="el-GR">
                    <a:solidFill>
                      <a:srgbClr val="0000FF"/>
                    </a:solidFill>
                  </a:rPr>
                  <a:t>η</a:t>
                </a:r>
                <a:r>
                  <a:rPr lang="en-GB" baseline="-25000">
                    <a:solidFill>
                      <a:srgbClr val="0000FF"/>
                    </a:solidFill>
                  </a:rPr>
                  <a:t>p</a:t>
                </a:r>
                <a:endParaRPr lang="el-GR">
                  <a:solidFill>
                    <a:srgbClr val="0000FF"/>
                  </a:solidFill>
                </a:endParaRPr>
              </a:p>
            </c:rich>
          </c:tx>
          <c:layout>
            <c:manualLayout>
              <c:xMode val="edge"/>
              <c:yMode val="edge"/>
              <c:x val="1.4034452589977977E-3"/>
              <c:y val="5.1767168344463259E-2"/>
            </c:manualLayout>
          </c:layout>
          <c:overlay val="0"/>
        </c:title>
        <c:numFmt formatCode="General" sourceLinked="1"/>
        <c:majorTickMark val="out"/>
        <c:minorTickMark val="none"/>
        <c:tickLblPos val="nextTo"/>
        <c:spPr>
          <a:ln>
            <a:solidFill>
              <a:schemeClr val="tx1"/>
            </a:solidFill>
          </a:ln>
        </c:spPr>
        <c:crossAx val="354761896"/>
        <c:crosses val="autoZero"/>
        <c:crossBetween val="midCat"/>
        <c:majorUnit val="20"/>
      </c:valAx>
    </c:plotArea>
    <c:plotVisOnly val="1"/>
    <c:dispBlanksAs val="gap"/>
    <c:showDLblsOverMax val="0"/>
  </c:chart>
  <c:spPr>
    <a:ln>
      <a:noFill/>
    </a:ln>
  </c:spPr>
  <c:txPr>
    <a:bodyPr/>
    <a:lstStyle/>
    <a:p>
      <a:pPr>
        <a:defRPr sz="1000" b="0">
          <a:latin typeface="Arial" panose="020B0604020202020204" pitchFamily="34" charset="0"/>
          <a:cs typeface="Arial" panose="020B0604020202020204" pitchFamily="34" charset="0"/>
        </a:defRPr>
      </a:pPr>
      <a:endParaRPr lang="en-US"/>
    </a:p>
  </c:txPr>
  <c:externalData r:id="rId1">
    <c:autoUpdate val="0"/>
  </c:externalData>
  <c:userShapes r:id="rId2"/>
</c:chartSpace>
</file>

<file path=word/charts/chart1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GB" sz="1000" b="1" i="1">
                <a:latin typeface="Arial" panose="020B0604020202020204" pitchFamily="34" charset="0"/>
                <a:cs typeface="Arial" panose="020B0604020202020204" pitchFamily="34" charset="0"/>
              </a:rPr>
              <a:t>f</a:t>
            </a:r>
            <a:r>
              <a:rPr lang="en-GB" sz="1000" b="1" i="1" baseline="-25000">
                <a:latin typeface="Arial" panose="020B0604020202020204" pitchFamily="34" charset="0"/>
                <a:cs typeface="Arial" panose="020B0604020202020204" pitchFamily="34" charset="0"/>
              </a:rPr>
              <a:t>ck</a:t>
            </a:r>
            <a:r>
              <a:rPr lang="en-GB" sz="1000" b="1" baseline="-25000">
                <a:latin typeface="Arial" panose="020B0604020202020204" pitchFamily="34" charset="0"/>
                <a:cs typeface="Arial" panose="020B0604020202020204" pitchFamily="34" charset="0"/>
              </a:rPr>
              <a:t> </a:t>
            </a:r>
            <a:r>
              <a:rPr lang="en-GB" sz="1000" b="1">
                <a:latin typeface="Arial" panose="020B0604020202020204" pitchFamily="34" charset="0"/>
                <a:cs typeface="Arial" panose="020B0604020202020204" pitchFamily="34" charset="0"/>
              </a:rPr>
              <a:t>= 50MPa</a:t>
            </a:r>
          </a:p>
        </c:rich>
      </c:tx>
      <c:layout>
        <c:manualLayout>
          <c:xMode val="edge"/>
          <c:yMode val="edge"/>
          <c:x val="0.22256210283073369"/>
          <c:y val="0"/>
        </c:manualLayout>
      </c:layout>
      <c:overlay val="0"/>
    </c:title>
    <c:autoTitleDeleted val="0"/>
    <c:plotArea>
      <c:layout>
        <c:manualLayout>
          <c:layoutTarget val="inner"/>
          <c:xMode val="edge"/>
          <c:yMode val="edge"/>
          <c:x val="0.21792942422491812"/>
          <c:y val="3.6392443675034879E-2"/>
          <c:w val="0.69439575173861445"/>
          <c:h val="0.72743280507658059"/>
        </c:manualLayout>
      </c:layout>
      <c:scatterChart>
        <c:scatterStyle val="lineMarker"/>
        <c:varyColors val="0"/>
        <c:ser>
          <c:idx val="0"/>
          <c:order val="0"/>
          <c:spPr>
            <a:ln w="28575">
              <a:noFill/>
            </a:ln>
          </c:spPr>
          <c:marker>
            <c:symbol val="square"/>
            <c:size val="4"/>
            <c:spPr>
              <a:solidFill>
                <a:schemeClr val="tx1"/>
              </a:solidFill>
              <a:ln>
                <a:solidFill>
                  <a:schemeClr val="tx1"/>
                </a:solidFill>
              </a:ln>
            </c:spPr>
          </c:marker>
          <c:dPt>
            <c:idx val="23"/>
            <c:marker>
              <c:symbol val="none"/>
            </c:marker>
            <c:bubble3D val="0"/>
          </c:dPt>
          <c:xVal>
            <c:numRef>
              <c:f>Sheet1!$R$2:$R$31</c:f>
              <c:numCache>
                <c:formatCode>General</c:formatCode>
                <c:ptCount val="30"/>
                <c:pt idx="0">
                  <c:v>7</c:v>
                </c:pt>
                <c:pt idx="1">
                  <c:v>7</c:v>
                </c:pt>
                <c:pt idx="2">
                  <c:v>6</c:v>
                </c:pt>
                <c:pt idx="3">
                  <c:v>12</c:v>
                </c:pt>
                <c:pt idx="4">
                  <c:v>1.5</c:v>
                </c:pt>
                <c:pt idx="5">
                  <c:v>48</c:v>
                </c:pt>
                <c:pt idx="6">
                  <c:v>7</c:v>
                </c:pt>
                <c:pt idx="7">
                  <c:v>5</c:v>
                </c:pt>
                <c:pt idx="8">
                  <c:v>61</c:v>
                </c:pt>
                <c:pt idx="9">
                  <c:v>38</c:v>
                </c:pt>
                <c:pt idx="10">
                  <c:v>26</c:v>
                </c:pt>
                <c:pt idx="11">
                  <c:v>1.5</c:v>
                </c:pt>
                <c:pt idx="12">
                  <c:v>19</c:v>
                </c:pt>
                <c:pt idx="13">
                  <c:v>25</c:v>
                </c:pt>
                <c:pt idx="14">
                  <c:v>7</c:v>
                </c:pt>
                <c:pt idx="15">
                  <c:v>81</c:v>
                </c:pt>
                <c:pt idx="16">
                  <c:v>18</c:v>
                </c:pt>
                <c:pt idx="17">
                  <c:v>2</c:v>
                </c:pt>
                <c:pt idx="18">
                  <c:v>60</c:v>
                </c:pt>
                <c:pt idx="19">
                  <c:v>23</c:v>
                </c:pt>
                <c:pt idx="20">
                  <c:v>0.6</c:v>
                </c:pt>
                <c:pt idx="21">
                  <c:v>82</c:v>
                </c:pt>
                <c:pt idx="22">
                  <c:v>3</c:v>
                </c:pt>
                <c:pt idx="23">
                  <c:v>46</c:v>
                </c:pt>
                <c:pt idx="24">
                  <c:v>61</c:v>
                </c:pt>
                <c:pt idx="25">
                  <c:v>1.5</c:v>
                </c:pt>
                <c:pt idx="26">
                  <c:v>5</c:v>
                </c:pt>
                <c:pt idx="27">
                  <c:v>9</c:v>
                </c:pt>
                <c:pt idx="28">
                  <c:v>35</c:v>
                </c:pt>
                <c:pt idx="29">
                  <c:v>47</c:v>
                </c:pt>
              </c:numCache>
            </c:numRef>
          </c:xVal>
          <c:yVal>
            <c:numRef>
              <c:f>Sheet1!$T$2:$T$31</c:f>
              <c:numCache>
                <c:formatCode>General</c:formatCode>
                <c:ptCount val="30"/>
                <c:pt idx="0">
                  <c:v>6.9574983183221599</c:v>
                </c:pt>
                <c:pt idx="1">
                  <c:v>13.376404275285685</c:v>
                </c:pt>
                <c:pt idx="2">
                  <c:v>5.8105139985023593</c:v>
                </c:pt>
                <c:pt idx="3">
                  <c:v>17.01012177434842</c:v>
                </c:pt>
                <c:pt idx="4">
                  <c:v>0.88479129842990778</c:v>
                </c:pt>
                <c:pt idx="5">
                  <c:v>40.568250186928829</c:v>
                </c:pt>
                <c:pt idx="6">
                  <c:v>9.2227008351544715</c:v>
                </c:pt>
                <c:pt idx="7">
                  <c:v>3.995293532676865</c:v>
                </c:pt>
                <c:pt idx="8">
                  <c:v>73.853781248369245</c:v>
                </c:pt>
                <c:pt idx="9">
                  <c:v>35.318126339928405</c:v>
                </c:pt>
                <c:pt idx="10">
                  <c:v>25.252848246434983</c:v>
                </c:pt>
                <c:pt idx="11">
                  <c:v>0.46128911260489569</c:v>
                </c:pt>
                <c:pt idx="12">
                  <c:v>27.014554846359793</c:v>
                </c:pt>
                <c:pt idx="13">
                  <c:v>36.262011337292975</c:v>
                </c:pt>
                <c:pt idx="14">
                  <c:v>14.995883200629265</c:v>
                </c:pt>
                <c:pt idx="15">
                  <c:v>88.737357799064256</c:v>
                </c:pt>
                <c:pt idx="16">
                  <c:v>20.840062577895608</c:v>
                </c:pt>
                <c:pt idx="17">
                  <c:v>2.3727964573117073</c:v>
                </c:pt>
                <c:pt idx="18">
                  <c:v>77.936982236108875</c:v>
                </c:pt>
                <c:pt idx="19">
                  <c:v>22.477387010414574</c:v>
                </c:pt>
                <c:pt idx="20">
                  <c:v>0.47419216131619424</c:v>
                </c:pt>
                <c:pt idx="21">
                  <c:v>84.707816839682806</c:v>
                </c:pt>
                <c:pt idx="22">
                  <c:v>3.6279696009476088</c:v>
                </c:pt>
                <c:pt idx="23">
                  <c:v>27.710131935531486</c:v>
                </c:pt>
                <c:pt idx="24">
                  <c:v>86.81514355383139</c:v>
                </c:pt>
                <c:pt idx="25">
                  <c:v>1.0280728672208024</c:v>
                </c:pt>
                <c:pt idx="26">
                  <c:v>8.8495132844526605</c:v>
                </c:pt>
                <c:pt idx="27">
                  <c:v>25.607580587018649</c:v>
                </c:pt>
                <c:pt idx="28">
                  <c:v>31.685520482636516</c:v>
                </c:pt>
                <c:pt idx="29">
                  <c:v>48.948768893987655</c:v>
                </c:pt>
              </c:numCache>
            </c:numRef>
          </c:yVal>
          <c:smooth val="0"/>
        </c:ser>
        <c:ser>
          <c:idx val="1"/>
          <c:order val="1"/>
          <c:spPr>
            <a:ln w="15875">
              <a:solidFill>
                <a:srgbClr val="0000FF"/>
              </a:solidFill>
            </a:ln>
          </c:spPr>
          <c:marker>
            <c:symbol val="none"/>
          </c:marker>
          <c:xVal>
            <c:numRef>
              <c:f>Sheet2!$G$6:$G$11</c:f>
              <c:numCache>
                <c:formatCode>General</c:formatCode>
                <c:ptCount val="6"/>
                <c:pt idx="0">
                  <c:v>0</c:v>
                </c:pt>
                <c:pt idx="1">
                  <c:v>20</c:v>
                </c:pt>
                <c:pt idx="2">
                  <c:v>40</c:v>
                </c:pt>
                <c:pt idx="3">
                  <c:v>60</c:v>
                </c:pt>
                <c:pt idx="4">
                  <c:v>80</c:v>
                </c:pt>
                <c:pt idx="5">
                  <c:v>100</c:v>
                </c:pt>
              </c:numCache>
            </c:numRef>
          </c:xVal>
          <c:yVal>
            <c:numRef>
              <c:f>Sheet2!$J$6:$J$11</c:f>
              <c:numCache>
                <c:formatCode>General</c:formatCode>
                <c:ptCount val="6"/>
                <c:pt idx="0">
                  <c:v>0</c:v>
                </c:pt>
                <c:pt idx="1">
                  <c:v>17</c:v>
                </c:pt>
                <c:pt idx="2">
                  <c:v>34</c:v>
                </c:pt>
                <c:pt idx="3">
                  <c:v>51</c:v>
                </c:pt>
                <c:pt idx="4">
                  <c:v>68</c:v>
                </c:pt>
                <c:pt idx="5">
                  <c:v>85</c:v>
                </c:pt>
              </c:numCache>
            </c:numRef>
          </c:yVal>
          <c:smooth val="0"/>
        </c:ser>
        <c:ser>
          <c:idx val="2"/>
          <c:order val="2"/>
          <c:spPr>
            <a:ln w="15875">
              <a:solidFill>
                <a:srgbClr val="FF0000"/>
              </a:solidFill>
              <a:prstDash val="sysDash"/>
            </a:ln>
          </c:spPr>
          <c:marker>
            <c:symbol val="none"/>
          </c:marker>
          <c:xVal>
            <c:numRef>
              <c:f>Sheet2!$G$6:$G$9</c:f>
              <c:numCache>
                <c:formatCode>General</c:formatCode>
                <c:ptCount val="4"/>
                <c:pt idx="0">
                  <c:v>0</c:v>
                </c:pt>
                <c:pt idx="1">
                  <c:v>20</c:v>
                </c:pt>
                <c:pt idx="2">
                  <c:v>40</c:v>
                </c:pt>
                <c:pt idx="3">
                  <c:v>60</c:v>
                </c:pt>
              </c:numCache>
            </c:numRef>
          </c:xVal>
          <c:yVal>
            <c:numRef>
              <c:f>Sheet2!$M$6:$M$9</c:f>
              <c:numCache>
                <c:formatCode>General</c:formatCode>
                <c:ptCount val="4"/>
                <c:pt idx="0">
                  <c:v>0</c:v>
                </c:pt>
                <c:pt idx="1">
                  <c:v>30</c:v>
                </c:pt>
                <c:pt idx="2">
                  <c:v>60</c:v>
                </c:pt>
                <c:pt idx="3">
                  <c:v>90</c:v>
                </c:pt>
              </c:numCache>
            </c:numRef>
          </c:yVal>
          <c:smooth val="0"/>
        </c:ser>
        <c:dLbls>
          <c:showLegendKey val="0"/>
          <c:showVal val="0"/>
          <c:showCatName val="0"/>
          <c:showSerName val="0"/>
          <c:showPercent val="0"/>
          <c:showBubbleSize val="0"/>
        </c:dLbls>
        <c:axId val="354763072"/>
        <c:axId val="354763464"/>
      </c:scatterChart>
      <c:valAx>
        <c:axId val="354763072"/>
        <c:scaling>
          <c:orientation val="minMax"/>
        </c:scaling>
        <c:delete val="0"/>
        <c:axPos val="b"/>
        <c:title>
          <c:tx>
            <c:rich>
              <a:bodyPr/>
              <a:lstStyle/>
              <a:p>
                <a:pPr>
                  <a:defRPr/>
                </a:pPr>
                <a:r>
                  <a:rPr lang="el-GR">
                    <a:solidFill>
                      <a:srgbClr val="0000FF"/>
                    </a:solidFill>
                  </a:rPr>
                  <a:t>η</a:t>
                </a:r>
                <a:r>
                  <a:rPr lang="en-GB" baseline="-25000">
                    <a:solidFill>
                      <a:srgbClr val="0000FF"/>
                    </a:solidFill>
                  </a:rPr>
                  <a:t>a</a:t>
                </a:r>
                <a:endParaRPr lang="el-GR">
                  <a:solidFill>
                    <a:srgbClr val="0000FF"/>
                  </a:solidFill>
                </a:endParaRPr>
              </a:p>
            </c:rich>
          </c:tx>
          <c:layout>
            <c:manualLayout>
              <c:xMode val="edge"/>
              <c:yMode val="edge"/>
              <c:x val="0.65683289588801397"/>
              <c:y val="0.87763713080168781"/>
            </c:manualLayout>
          </c:layout>
          <c:overlay val="0"/>
        </c:title>
        <c:numFmt formatCode="General" sourceLinked="1"/>
        <c:majorTickMark val="out"/>
        <c:minorTickMark val="none"/>
        <c:tickLblPos val="nextTo"/>
        <c:spPr>
          <a:ln>
            <a:solidFill>
              <a:schemeClr val="tx1"/>
            </a:solidFill>
          </a:ln>
        </c:spPr>
        <c:crossAx val="354763464"/>
        <c:crosses val="autoZero"/>
        <c:crossBetween val="midCat"/>
        <c:majorUnit val="20"/>
      </c:valAx>
      <c:valAx>
        <c:axId val="354763464"/>
        <c:scaling>
          <c:orientation val="minMax"/>
          <c:max val="100"/>
          <c:min val="0"/>
        </c:scaling>
        <c:delete val="0"/>
        <c:axPos val="l"/>
        <c:title>
          <c:tx>
            <c:rich>
              <a:bodyPr rot="0" vert="horz"/>
              <a:lstStyle/>
              <a:p>
                <a:pPr>
                  <a:defRPr/>
                </a:pPr>
                <a:r>
                  <a:rPr lang="el-GR">
                    <a:solidFill>
                      <a:srgbClr val="0000FF"/>
                    </a:solidFill>
                  </a:rPr>
                  <a:t>η</a:t>
                </a:r>
                <a:r>
                  <a:rPr lang="en-GB" baseline="-25000">
                    <a:solidFill>
                      <a:srgbClr val="0000FF"/>
                    </a:solidFill>
                  </a:rPr>
                  <a:t>p</a:t>
                </a:r>
                <a:endParaRPr lang="el-GR">
                  <a:solidFill>
                    <a:srgbClr val="0000FF"/>
                  </a:solidFill>
                </a:endParaRPr>
              </a:p>
            </c:rich>
          </c:tx>
          <c:layout>
            <c:manualLayout>
              <c:xMode val="edge"/>
              <c:yMode val="edge"/>
              <c:x val="1.4036526684164479E-3"/>
              <c:y val="2.6450712648260735E-2"/>
            </c:manualLayout>
          </c:layout>
          <c:overlay val="0"/>
        </c:title>
        <c:numFmt formatCode="General" sourceLinked="1"/>
        <c:majorTickMark val="out"/>
        <c:minorTickMark val="none"/>
        <c:tickLblPos val="nextTo"/>
        <c:spPr>
          <a:ln>
            <a:solidFill>
              <a:schemeClr val="tx1"/>
            </a:solidFill>
          </a:ln>
        </c:spPr>
        <c:crossAx val="354763072"/>
        <c:crosses val="autoZero"/>
        <c:crossBetween val="midCat"/>
        <c:majorUnit val="20"/>
      </c:valAx>
    </c:plotArea>
    <c:plotVisOnly val="1"/>
    <c:dispBlanksAs val="gap"/>
    <c:showDLblsOverMax val="0"/>
  </c:chart>
  <c:spPr>
    <a:ln>
      <a:noFill/>
    </a:ln>
  </c:spPr>
  <c:txPr>
    <a:bodyPr/>
    <a:lstStyle/>
    <a:p>
      <a:pPr>
        <a:defRPr sz="1000" b="0">
          <a:latin typeface="Arial" panose="020B0604020202020204" pitchFamily="34" charset="0"/>
          <a:cs typeface="Arial" panose="020B0604020202020204" pitchFamily="34" charset="0"/>
        </a:defRPr>
      </a:pPr>
      <a:endParaRPr lang="en-US"/>
    </a:p>
  </c:txPr>
  <c:externalData r:id="rId1">
    <c:autoUpdate val="0"/>
  </c:externalData>
  <c:userShapes r:id="rId2"/>
</c:chartSpace>
</file>

<file path=word/charts/chart1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GB" sz="1000" b="1" i="1">
                <a:latin typeface="Arial" panose="020B0604020202020204" pitchFamily="34" charset="0"/>
                <a:cs typeface="Arial" panose="020B0604020202020204" pitchFamily="34" charset="0"/>
              </a:rPr>
              <a:t>f</a:t>
            </a:r>
            <a:r>
              <a:rPr lang="en-GB" sz="1000" b="1" i="1" baseline="-25000">
                <a:latin typeface="Arial" panose="020B0604020202020204" pitchFamily="34" charset="0"/>
                <a:cs typeface="Arial" panose="020B0604020202020204" pitchFamily="34" charset="0"/>
              </a:rPr>
              <a:t>ck</a:t>
            </a:r>
            <a:r>
              <a:rPr lang="en-GB" sz="1000" b="1" baseline="-25000">
                <a:latin typeface="Arial" panose="020B0604020202020204" pitchFamily="34" charset="0"/>
                <a:cs typeface="Arial" panose="020B0604020202020204" pitchFamily="34" charset="0"/>
              </a:rPr>
              <a:t> </a:t>
            </a:r>
            <a:r>
              <a:rPr lang="en-GB" sz="1000" b="1">
                <a:latin typeface="Arial" panose="020B0604020202020204" pitchFamily="34" charset="0"/>
                <a:cs typeface="Arial" panose="020B0604020202020204" pitchFamily="34" charset="0"/>
              </a:rPr>
              <a:t>= 60MPa</a:t>
            </a:r>
          </a:p>
        </c:rich>
      </c:tx>
      <c:layout>
        <c:manualLayout>
          <c:xMode val="edge"/>
          <c:yMode val="edge"/>
          <c:x val="0.24614444038684846"/>
          <c:y val="0"/>
        </c:manualLayout>
      </c:layout>
      <c:overlay val="0"/>
    </c:title>
    <c:autoTitleDeleted val="0"/>
    <c:plotArea>
      <c:layout>
        <c:manualLayout>
          <c:layoutTarget val="inner"/>
          <c:xMode val="edge"/>
          <c:yMode val="edge"/>
          <c:x val="0.22251568329743535"/>
          <c:y val="3.6392443675034879E-2"/>
          <c:w val="0.6959321116250603"/>
          <c:h val="0.72743280507658059"/>
        </c:manualLayout>
      </c:layout>
      <c:scatterChart>
        <c:scatterStyle val="lineMarker"/>
        <c:varyColors val="0"/>
        <c:ser>
          <c:idx val="0"/>
          <c:order val="0"/>
          <c:spPr>
            <a:ln w="28575">
              <a:noFill/>
            </a:ln>
          </c:spPr>
          <c:marker>
            <c:symbol val="square"/>
            <c:size val="4"/>
            <c:spPr>
              <a:solidFill>
                <a:schemeClr val="tx1"/>
              </a:solidFill>
              <a:ln>
                <a:solidFill>
                  <a:schemeClr val="tx1"/>
                </a:solidFill>
              </a:ln>
            </c:spPr>
          </c:marker>
          <c:xVal>
            <c:numRef>
              <c:f>Sheet1!$R$2:$R$31</c:f>
              <c:numCache>
                <c:formatCode>General</c:formatCode>
                <c:ptCount val="30"/>
                <c:pt idx="0">
                  <c:v>6</c:v>
                </c:pt>
                <c:pt idx="1">
                  <c:v>6</c:v>
                </c:pt>
                <c:pt idx="2">
                  <c:v>5</c:v>
                </c:pt>
                <c:pt idx="3">
                  <c:v>11</c:v>
                </c:pt>
                <c:pt idx="4">
                  <c:v>1.2</c:v>
                </c:pt>
                <c:pt idx="5">
                  <c:v>44</c:v>
                </c:pt>
                <c:pt idx="6">
                  <c:v>5.5</c:v>
                </c:pt>
                <c:pt idx="7">
                  <c:v>4</c:v>
                </c:pt>
                <c:pt idx="8">
                  <c:v>58</c:v>
                </c:pt>
                <c:pt idx="9">
                  <c:v>37</c:v>
                </c:pt>
                <c:pt idx="10">
                  <c:v>25</c:v>
                </c:pt>
                <c:pt idx="11">
                  <c:v>1</c:v>
                </c:pt>
                <c:pt idx="12">
                  <c:v>18</c:v>
                </c:pt>
                <c:pt idx="13">
                  <c:v>24</c:v>
                </c:pt>
                <c:pt idx="14">
                  <c:v>6</c:v>
                </c:pt>
                <c:pt idx="15">
                  <c:v>77</c:v>
                </c:pt>
                <c:pt idx="16">
                  <c:v>16</c:v>
                </c:pt>
                <c:pt idx="17">
                  <c:v>1.5</c:v>
                </c:pt>
                <c:pt idx="18">
                  <c:v>57</c:v>
                </c:pt>
                <c:pt idx="19">
                  <c:v>20</c:v>
                </c:pt>
                <c:pt idx="20">
                  <c:v>0.5</c:v>
                </c:pt>
                <c:pt idx="21">
                  <c:v>76</c:v>
                </c:pt>
                <c:pt idx="22">
                  <c:v>2.5</c:v>
                </c:pt>
                <c:pt idx="23">
                  <c:v>43</c:v>
                </c:pt>
                <c:pt idx="24">
                  <c:v>57</c:v>
                </c:pt>
                <c:pt idx="25">
                  <c:v>1</c:v>
                </c:pt>
                <c:pt idx="26">
                  <c:v>4</c:v>
                </c:pt>
                <c:pt idx="27">
                  <c:v>8</c:v>
                </c:pt>
                <c:pt idx="28">
                  <c:v>33</c:v>
                </c:pt>
                <c:pt idx="29">
                  <c:v>45</c:v>
                </c:pt>
              </c:numCache>
            </c:numRef>
          </c:xVal>
          <c:yVal>
            <c:numRef>
              <c:f>Sheet1!$T$2:$T$31</c:f>
              <c:numCache>
                <c:formatCode>General</c:formatCode>
                <c:ptCount val="30"/>
                <c:pt idx="0">
                  <c:v>6.9574983183221599</c:v>
                </c:pt>
                <c:pt idx="1">
                  <c:v>13.376404275285685</c:v>
                </c:pt>
                <c:pt idx="2">
                  <c:v>5.8105139985023593</c:v>
                </c:pt>
                <c:pt idx="3">
                  <c:v>17.01012177434842</c:v>
                </c:pt>
                <c:pt idx="4">
                  <c:v>0.88479129842990778</c:v>
                </c:pt>
                <c:pt idx="5">
                  <c:v>40.568250186928829</c:v>
                </c:pt>
                <c:pt idx="6">
                  <c:v>9.2227008351544715</c:v>
                </c:pt>
                <c:pt idx="7">
                  <c:v>3.995293532676865</c:v>
                </c:pt>
                <c:pt idx="8">
                  <c:v>73.853781248369245</c:v>
                </c:pt>
                <c:pt idx="9">
                  <c:v>35.318126339928405</c:v>
                </c:pt>
                <c:pt idx="10">
                  <c:v>25.252848246434983</c:v>
                </c:pt>
                <c:pt idx="11">
                  <c:v>0.46128911260489569</c:v>
                </c:pt>
                <c:pt idx="12">
                  <c:v>27.014554846359793</c:v>
                </c:pt>
                <c:pt idx="13">
                  <c:v>36.262011337292975</c:v>
                </c:pt>
                <c:pt idx="14">
                  <c:v>14.995883200629265</c:v>
                </c:pt>
                <c:pt idx="15">
                  <c:v>88.737357799064256</c:v>
                </c:pt>
                <c:pt idx="16">
                  <c:v>20.840062577895608</c:v>
                </c:pt>
                <c:pt idx="17">
                  <c:v>2.3727964573117073</c:v>
                </c:pt>
                <c:pt idx="18">
                  <c:v>77.936982236108875</c:v>
                </c:pt>
                <c:pt idx="19">
                  <c:v>22.477387010414574</c:v>
                </c:pt>
                <c:pt idx="20">
                  <c:v>0.47419216131619424</c:v>
                </c:pt>
                <c:pt idx="21">
                  <c:v>84.707816839682806</c:v>
                </c:pt>
                <c:pt idx="22">
                  <c:v>3.6279696009476088</c:v>
                </c:pt>
                <c:pt idx="23">
                  <c:v>37</c:v>
                </c:pt>
                <c:pt idx="24">
                  <c:v>86.81514355383139</c:v>
                </c:pt>
                <c:pt idx="25">
                  <c:v>1.0280728672208024</c:v>
                </c:pt>
                <c:pt idx="26">
                  <c:v>8.8495132844526605</c:v>
                </c:pt>
                <c:pt idx="27">
                  <c:v>25.607580587018649</c:v>
                </c:pt>
                <c:pt idx="28">
                  <c:v>31.685520482636516</c:v>
                </c:pt>
                <c:pt idx="29">
                  <c:v>48.948768893987655</c:v>
                </c:pt>
              </c:numCache>
            </c:numRef>
          </c:yVal>
          <c:smooth val="0"/>
        </c:ser>
        <c:ser>
          <c:idx val="1"/>
          <c:order val="1"/>
          <c:spPr>
            <a:ln w="15875">
              <a:solidFill>
                <a:srgbClr val="0000FF"/>
              </a:solidFill>
            </a:ln>
          </c:spPr>
          <c:marker>
            <c:symbol val="none"/>
          </c:marker>
          <c:xVal>
            <c:numRef>
              <c:f>Sheet2!$G$4:$G$9</c:f>
              <c:numCache>
                <c:formatCode>General</c:formatCode>
                <c:ptCount val="6"/>
                <c:pt idx="0">
                  <c:v>0</c:v>
                </c:pt>
                <c:pt idx="1">
                  <c:v>20</c:v>
                </c:pt>
                <c:pt idx="2">
                  <c:v>40</c:v>
                </c:pt>
                <c:pt idx="3">
                  <c:v>60</c:v>
                </c:pt>
                <c:pt idx="4">
                  <c:v>80</c:v>
                </c:pt>
                <c:pt idx="5">
                  <c:v>100</c:v>
                </c:pt>
              </c:numCache>
            </c:numRef>
          </c:xVal>
          <c:yVal>
            <c:numRef>
              <c:f>Sheet2!$J$4:$J$9</c:f>
              <c:numCache>
                <c:formatCode>General</c:formatCode>
                <c:ptCount val="6"/>
                <c:pt idx="0">
                  <c:v>0</c:v>
                </c:pt>
                <c:pt idx="1">
                  <c:v>17</c:v>
                </c:pt>
                <c:pt idx="2">
                  <c:v>34</c:v>
                </c:pt>
                <c:pt idx="3">
                  <c:v>51</c:v>
                </c:pt>
                <c:pt idx="4">
                  <c:v>68</c:v>
                </c:pt>
                <c:pt idx="5">
                  <c:v>85</c:v>
                </c:pt>
              </c:numCache>
            </c:numRef>
          </c:yVal>
          <c:smooth val="0"/>
        </c:ser>
        <c:ser>
          <c:idx val="2"/>
          <c:order val="2"/>
          <c:spPr>
            <a:ln w="15875">
              <a:solidFill>
                <a:srgbClr val="FF0000"/>
              </a:solidFill>
              <a:prstDash val="sysDash"/>
            </a:ln>
          </c:spPr>
          <c:marker>
            <c:symbol val="none"/>
          </c:marker>
          <c:xVal>
            <c:numRef>
              <c:f>Sheet2!$H$4:$H$9</c:f>
              <c:numCache>
                <c:formatCode>General</c:formatCode>
                <c:ptCount val="6"/>
                <c:pt idx="0">
                  <c:v>0</c:v>
                </c:pt>
                <c:pt idx="1">
                  <c:v>20</c:v>
                </c:pt>
                <c:pt idx="2">
                  <c:v>40</c:v>
                </c:pt>
                <c:pt idx="3">
                  <c:v>60</c:v>
                </c:pt>
                <c:pt idx="4">
                  <c:v>80</c:v>
                </c:pt>
                <c:pt idx="5">
                  <c:v>100</c:v>
                </c:pt>
              </c:numCache>
            </c:numRef>
          </c:xVal>
          <c:yVal>
            <c:numRef>
              <c:f>Sheet2!$M$4:$M$7</c:f>
              <c:numCache>
                <c:formatCode>General</c:formatCode>
                <c:ptCount val="4"/>
                <c:pt idx="0">
                  <c:v>0</c:v>
                </c:pt>
                <c:pt idx="1">
                  <c:v>30</c:v>
                </c:pt>
                <c:pt idx="2">
                  <c:v>60</c:v>
                </c:pt>
                <c:pt idx="3">
                  <c:v>90</c:v>
                </c:pt>
              </c:numCache>
            </c:numRef>
          </c:yVal>
          <c:smooth val="0"/>
        </c:ser>
        <c:dLbls>
          <c:showLegendKey val="0"/>
          <c:showVal val="0"/>
          <c:showCatName val="0"/>
          <c:showSerName val="0"/>
          <c:showPercent val="0"/>
          <c:showBubbleSize val="0"/>
        </c:dLbls>
        <c:axId val="354764640"/>
        <c:axId val="354765032"/>
      </c:scatterChart>
      <c:valAx>
        <c:axId val="354764640"/>
        <c:scaling>
          <c:orientation val="minMax"/>
          <c:max val="80"/>
        </c:scaling>
        <c:delete val="0"/>
        <c:axPos val="b"/>
        <c:title>
          <c:tx>
            <c:rich>
              <a:bodyPr/>
              <a:lstStyle/>
              <a:p>
                <a:pPr>
                  <a:defRPr/>
                </a:pPr>
                <a:r>
                  <a:rPr lang="el-GR">
                    <a:solidFill>
                      <a:srgbClr val="0000FF"/>
                    </a:solidFill>
                  </a:rPr>
                  <a:t>η</a:t>
                </a:r>
                <a:r>
                  <a:rPr lang="en-GB" baseline="-25000">
                    <a:solidFill>
                      <a:srgbClr val="0000FF"/>
                    </a:solidFill>
                  </a:rPr>
                  <a:t>a</a:t>
                </a:r>
                <a:endParaRPr lang="el-GR">
                  <a:solidFill>
                    <a:srgbClr val="0000FF"/>
                  </a:solidFill>
                </a:endParaRPr>
              </a:p>
            </c:rich>
          </c:tx>
          <c:layout>
            <c:manualLayout>
              <c:xMode val="edge"/>
              <c:yMode val="edge"/>
              <c:x val="0.7864105551828442"/>
              <c:y val="0.87763713080168781"/>
            </c:manualLayout>
          </c:layout>
          <c:overlay val="0"/>
        </c:title>
        <c:numFmt formatCode="General" sourceLinked="1"/>
        <c:majorTickMark val="out"/>
        <c:minorTickMark val="none"/>
        <c:tickLblPos val="nextTo"/>
        <c:spPr>
          <a:ln>
            <a:solidFill>
              <a:schemeClr val="tx1"/>
            </a:solidFill>
          </a:ln>
        </c:spPr>
        <c:crossAx val="354765032"/>
        <c:crosses val="autoZero"/>
        <c:crossBetween val="midCat"/>
        <c:majorUnit val="20"/>
      </c:valAx>
      <c:valAx>
        <c:axId val="354765032"/>
        <c:scaling>
          <c:orientation val="minMax"/>
          <c:max val="100"/>
          <c:min val="0"/>
        </c:scaling>
        <c:delete val="0"/>
        <c:axPos val="l"/>
        <c:title>
          <c:tx>
            <c:rich>
              <a:bodyPr rot="0" vert="horz"/>
              <a:lstStyle/>
              <a:p>
                <a:pPr>
                  <a:defRPr/>
                </a:pPr>
                <a:r>
                  <a:rPr lang="el-GR">
                    <a:solidFill>
                      <a:srgbClr val="0000FF"/>
                    </a:solidFill>
                  </a:rPr>
                  <a:t>η</a:t>
                </a:r>
                <a:r>
                  <a:rPr lang="en-GB" baseline="-25000">
                    <a:solidFill>
                      <a:srgbClr val="0000FF"/>
                    </a:solidFill>
                  </a:rPr>
                  <a:t>p</a:t>
                </a:r>
                <a:endParaRPr lang="el-GR">
                  <a:solidFill>
                    <a:srgbClr val="0000FF"/>
                  </a:solidFill>
                </a:endParaRPr>
              </a:p>
            </c:rich>
          </c:tx>
          <c:layout>
            <c:manualLayout>
              <c:xMode val="edge"/>
              <c:yMode val="edge"/>
              <c:x val="1.4034344361663305E-3"/>
              <c:y val="6.0205986909864118E-2"/>
            </c:manualLayout>
          </c:layout>
          <c:overlay val="0"/>
        </c:title>
        <c:numFmt formatCode="General" sourceLinked="1"/>
        <c:majorTickMark val="out"/>
        <c:minorTickMark val="none"/>
        <c:tickLblPos val="nextTo"/>
        <c:spPr>
          <a:ln>
            <a:solidFill>
              <a:schemeClr val="tx1"/>
            </a:solidFill>
          </a:ln>
        </c:spPr>
        <c:crossAx val="354764640"/>
        <c:crosses val="autoZero"/>
        <c:crossBetween val="midCat"/>
        <c:majorUnit val="20"/>
      </c:valAx>
    </c:plotArea>
    <c:plotVisOnly val="1"/>
    <c:dispBlanksAs val="gap"/>
    <c:showDLblsOverMax val="0"/>
  </c:chart>
  <c:spPr>
    <a:ln>
      <a:noFill/>
    </a:ln>
  </c:spPr>
  <c:txPr>
    <a:bodyPr/>
    <a:lstStyle/>
    <a:p>
      <a:pPr>
        <a:defRPr sz="1000" b="0">
          <a:latin typeface="Arial" panose="020B0604020202020204" pitchFamily="34" charset="0"/>
          <a:cs typeface="Arial" panose="020B0604020202020204" pitchFamily="34" charset="0"/>
        </a:defRPr>
      </a:pPr>
      <a:endParaRPr lang="en-US"/>
    </a:p>
  </c:txPr>
  <c:externalData r:id="rId1">
    <c:autoUpdate val="0"/>
  </c:externalData>
  <c:userShapes r:id="rId2"/>
</c:chartSpace>
</file>

<file path=word/charts/chart1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96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en-GB" sz="1000" b="1">
                <a:solidFill>
                  <a:srgbClr val="0000FF"/>
                </a:solidFill>
              </a:rPr>
              <a:t>A-1</a:t>
            </a:r>
          </a:p>
        </c:rich>
      </c:tx>
      <c:layout>
        <c:manualLayout>
          <c:xMode val="edge"/>
          <c:yMode val="edge"/>
          <c:x val="0.10782552918537523"/>
          <c:y val="0.69916613213598455"/>
        </c:manualLayout>
      </c:layout>
      <c:overlay val="0"/>
      <c:spPr>
        <a:solidFill>
          <a:schemeClr val="bg1"/>
        </a:solidFill>
        <a:ln>
          <a:noFill/>
        </a:ln>
        <a:effectLst/>
      </c:spPr>
      <c:txPr>
        <a:bodyPr rot="0" spcFirstLastPara="1" vertOverflow="ellipsis" vert="horz" wrap="square" anchor="ctr" anchorCtr="1"/>
        <a:lstStyle/>
        <a:p>
          <a:pPr>
            <a:defRPr sz="96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en-US"/>
        </a:p>
      </c:txPr>
    </c:title>
    <c:autoTitleDeleted val="0"/>
    <c:plotArea>
      <c:layout>
        <c:manualLayout>
          <c:layoutTarget val="inner"/>
          <c:xMode val="edge"/>
          <c:yMode val="edge"/>
          <c:x val="8.9449263443339866E-2"/>
          <c:y val="7.7628793225123505E-2"/>
          <c:w val="0.68115181791408042"/>
          <c:h val="0.74409559955323157"/>
        </c:manualLayout>
      </c:layout>
      <c:scatterChart>
        <c:scatterStyle val="lineMarker"/>
        <c:varyColors val="0"/>
        <c:ser>
          <c:idx val="0"/>
          <c:order val="0"/>
          <c:spPr>
            <a:ln w="19050" cap="rnd">
              <a:solidFill>
                <a:srgbClr val="0000FF"/>
              </a:solidFill>
              <a:prstDash val="sysDash"/>
              <a:round/>
            </a:ln>
            <a:effectLst/>
          </c:spPr>
          <c:marker>
            <c:symbol val="none"/>
          </c:marker>
          <c:xVal>
            <c:numRef>
              <c:f>Sheet1!$B$1:$B$63</c:f>
              <c:numCache>
                <c:formatCode>General</c:formatCode>
                <c:ptCount val="63"/>
                <c:pt idx="0">
                  <c:v>28.7224468</c:v>
                </c:pt>
                <c:pt idx="1">
                  <c:v>28.546598199999998</c:v>
                </c:pt>
                <c:pt idx="2">
                  <c:v>28.366970500000001</c:v>
                </c:pt>
                <c:pt idx="3">
                  <c:v>28.183476299999999</c:v>
                </c:pt>
                <c:pt idx="4">
                  <c:v>27.996026199999999</c:v>
                </c:pt>
                <c:pt idx="5">
                  <c:v>27.80453</c:v>
                </c:pt>
                <c:pt idx="6">
                  <c:v>27.608895700000001</c:v>
                </c:pt>
                <c:pt idx="7">
                  <c:v>27.4090302</c:v>
                </c:pt>
                <c:pt idx="8">
                  <c:v>27.204839100000001</c:v>
                </c:pt>
                <c:pt idx="9">
                  <c:v>26.9962269</c:v>
                </c:pt>
                <c:pt idx="10">
                  <c:v>26.7830972</c:v>
                </c:pt>
                <c:pt idx="11">
                  <c:v>26.565352600000001</c:v>
                </c:pt>
                <c:pt idx="12">
                  <c:v>26.342894900000001</c:v>
                </c:pt>
                <c:pt idx="13">
                  <c:v>26.115625300000001</c:v>
                </c:pt>
                <c:pt idx="14">
                  <c:v>26.111111099999999</c:v>
                </c:pt>
                <c:pt idx="15">
                  <c:v>25.8803114</c:v>
                </c:pt>
                <c:pt idx="16">
                  <c:v>25.639855799999999</c:v>
                </c:pt>
                <c:pt idx="17">
                  <c:v>25.394220000000001</c:v>
                </c:pt>
                <c:pt idx="18">
                  <c:v>25.143303199999998</c:v>
                </c:pt>
                <c:pt idx="19">
                  <c:v>24.887005200000001</c:v>
                </c:pt>
                <c:pt idx="20">
                  <c:v>24.6252265</c:v>
                </c:pt>
                <c:pt idx="21">
                  <c:v>24.3578689</c:v>
                </c:pt>
                <c:pt idx="22">
                  <c:v>24.084835200000001</c:v>
                </c:pt>
                <c:pt idx="23">
                  <c:v>23.806030400000001</c:v>
                </c:pt>
                <c:pt idx="24">
                  <c:v>23.521361500000001</c:v>
                </c:pt>
                <c:pt idx="25">
                  <c:v>23.230738299999999</c:v>
                </c:pt>
                <c:pt idx="26">
                  <c:v>22.934073600000001</c:v>
                </c:pt>
                <c:pt idx="27">
                  <c:v>22.631284099999998</c:v>
                </c:pt>
                <c:pt idx="28">
                  <c:v>22.322290800000001</c:v>
                </c:pt>
                <c:pt idx="29">
                  <c:v>22.0833333</c:v>
                </c:pt>
                <c:pt idx="30">
                  <c:v>22.005791299999999</c:v>
                </c:pt>
                <c:pt idx="31">
                  <c:v>21.678997299999999</c:v>
                </c:pt>
                <c:pt idx="32">
                  <c:v>21.345691599999999</c:v>
                </c:pt>
                <c:pt idx="33">
                  <c:v>21.005818399999999</c:v>
                </c:pt>
                <c:pt idx="34">
                  <c:v>20.659329700000001</c:v>
                </c:pt>
                <c:pt idx="35">
                  <c:v>20.306187099999999</c:v>
                </c:pt>
                <c:pt idx="36">
                  <c:v>19.946361799999998</c:v>
                </c:pt>
                <c:pt idx="37">
                  <c:v>19.5798363</c:v>
                </c:pt>
                <c:pt idx="38">
                  <c:v>19.206605100000001</c:v>
                </c:pt>
                <c:pt idx="39">
                  <c:v>18.826676299999999</c:v>
                </c:pt>
                <c:pt idx="40">
                  <c:v>18.440072399999998</c:v>
                </c:pt>
                <c:pt idx="41">
                  <c:v>18.055555600000002</c:v>
                </c:pt>
                <c:pt idx="42">
                  <c:v>18.046662900000001</c:v>
                </c:pt>
                <c:pt idx="43">
                  <c:v>17.639092000000002</c:v>
                </c:pt>
                <c:pt idx="44">
                  <c:v>17.224888799999999</c:v>
                </c:pt>
                <c:pt idx="45">
                  <c:v>16.804149899999999</c:v>
                </c:pt>
                <c:pt idx="46">
                  <c:v>16.376993899999999</c:v>
                </c:pt>
                <c:pt idx="47">
                  <c:v>15.9435635</c:v>
                </c:pt>
                <c:pt idx="48">
                  <c:v>15.504026700000001</c:v>
                </c:pt>
                <c:pt idx="49">
                  <c:v>15.0585787</c:v>
                </c:pt>
                <c:pt idx="50">
                  <c:v>14.607443699999999</c:v>
                </c:pt>
                <c:pt idx="51">
                  <c:v>14.1508766</c:v>
                </c:pt>
                <c:pt idx="52">
                  <c:v>14.027777800000001</c:v>
                </c:pt>
                <c:pt idx="53">
                  <c:v>13.6809098</c:v>
                </c:pt>
                <c:pt idx="54">
                  <c:v>13.2030011</c:v>
                </c:pt>
                <c:pt idx="55">
                  <c:v>12.720517299999999</c:v>
                </c:pt>
                <c:pt idx="56">
                  <c:v>12.2338627</c:v>
                </c:pt>
                <c:pt idx="57">
                  <c:v>11.743481900000001</c:v>
                </c:pt>
                <c:pt idx="58">
                  <c:v>11.2498608</c:v>
                </c:pt>
                <c:pt idx="59">
                  <c:v>10.7535282</c:v>
                </c:pt>
                <c:pt idx="60">
                  <c:v>10.2550572</c:v>
                </c:pt>
                <c:pt idx="61">
                  <c:v>10</c:v>
                </c:pt>
                <c:pt idx="62">
                  <c:v>10</c:v>
                </c:pt>
              </c:numCache>
            </c:numRef>
          </c:xVal>
          <c:yVal>
            <c:numRef>
              <c:f>Sheet1!$C$1:$C$63</c:f>
              <c:numCache>
                <c:formatCode>General</c:formatCode>
                <c:ptCount val="63"/>
                <c:pt idx="0">
                  <c:v>4.5</c:v>
                </c:pt>
                <c:pt idx="1">
                  <c:v>4.45</c:v>
                </c:pt>
                <c:pt idx="2">
                  <c:v>4.4000000000000004</c:v>
                </c:pt>
                <c:pt idx="3">
                  <c:v>4.3499999999999996</c:v>
                </c:pt>
                <c:pt idx="4">
                  <c:v>4.3</c:v>
                </c:pt>
                <c:pt idx="5">
                  <c:v>4.25</c:v>
                </c:pt>
                <c:pt idx="6">
                  <c:v>4.2</c:v>
                </c:pt>
                <c:pt idx="7">
                  <c:v>4.1500000000000004</c:v>
                </c:pt>
                <c:pt idx="8">
                  <c:v>4.0999999999999996</c:v>
                </c:pt>
                <c:pt idx="9">
                  <c:v>4.05</c:v>
                </c:pt>
                <c:pt idx="10">
                  <c:v>4</c:v>
                </c:pt>
                <c:pt idx="11">
                  <c:v>3.95</c:v>
                </c:pt>
                <c:pt idx="12">
                  <c:v>3.9</c:v>
                </c:pt>
                <c:pt idx="13">
                  <c:v>3.85</c:v>
                </c:pt>
                <c:pt idx="14">
                  <c:v>3.8490362999999999</c:v>
                </c:pt>
                <c:pt idx="15">
                  <c:v>3.8</c:v>
                </c:pt>
                <c:pt idx="16">
                  <c:v>3.75</c:v>
                </c:pt>
                <c:pt idx="17">
                  <c:v>3.7</c:v>
                </c:pt>
                <c:pt idx="18">
                  <c:v>3.65</c:v>
                </c:pt>
                <c:pt idx="19">
                  <c:v>3.6</c:v>
                </c:pt>
                <c:pt idx="20">
                  <c:v>3.55</c:v>
                </c:pt>
                <c:pt idx="21">
                  <c:v>3.5</c:v>
                </c:pt>
                <c:pt idx="22">
                  <c:v>3.45</c:v>
                </c:pt>
                <c:pt idx="23">
                  <c:v>3.4</c:v>
                </c:pt>
                <c:pt idx="24">
                  <c:v>3.35</c:v>
                </c:pt>
                <c:pt idx="25">
                  <c:v>3.3</c:v>
                </c:pt>
                <c:pt idx="26">
                  <c:v>3.25</c:v>
                </c:pt>
                <c:pt idx="27">
                  <c:v>3.2</c:v>
                </c:pt>
                <c:pt idx="28">
                  <c:v>3.15</c:v>
                </c:pt>
                <c:pt idx="29">
                  <c:v>3.1122317000000002</c:v>
                </c:pt>
                <c:pt idx="30">
                  <c:v>3.1</c:v>
                </c:pt>
                <c:pt idx="31">
                  <c:v>3.05</c:v>
                </c:pt>
                <c:pt idx="32">
                  <c:v>3</c:v>
                </c:pt>
                <c:pt idx="33">
                  <c:v>2.95</c:v>
                </c:pt>
                <c:pt idx="34">
                  <c:v>2.9</c:v>
                </c:pt>
                <c:pt idx="35">
                  <c:v>2.85</c:v>
                </c:pt>
                <c:pt idx="36">
                  <c:v>2.8</c:v>
                </c:pt>
                <c:pt idx="37">
                  <c:v>2.75</c:v>
                </c:pt>
                <c:pt idx="38">
                  <c:v>2.7</c:v>
                </c:pt>
                <c:pt idx="39">
                  <c:v>2.65</c:v>
                </c:pt>
                <c:pt idx="40">
                  <c:v>2.6</c:v>
                </c:pt>
                <c:pt idx="41">
                  <c:v>2.5511319000000001</c:v>
                </c:pt>
                <c:pt idx="42">
                  <c:v>2.5499999999999998</c:v>
                </c:pt>
                <c:pt idx="43">
                  <c:v>2.5</c:v>
                </c:pt>
                <c:pt idx="44">
                  <c:v>2.4500000000000002</c:v>
                </c:pt>
                <c:pt idx="45">
                  <c:v>2.4</c:v>
                </c:pt>
                <c:pt idx="46">
                  <c:v>2.35</c:v>
                </c:pt>
                <c:pt idx="47">
                  <c:v>2.2999999999999998</c:v>
                </c:pt>
                <c:pt idx="48">
                  <c:v>2.25</c:v>
                </c:pt>
                <c:pt idx="49">
                  <c:v>2.2000000000000002</c:v>
                </c:pt>
                <c:pt idx="50">
                  <c:v>2.15</c:v>
                </c:pt>
                <c:pt idx="51">
                  <c:v>2.1</c:v>
                </c:pt>
                <c:pt idx="52">
                  <c:v>2.0869677000000002</c:v>
                </c:pt>
                <c:pt idx="53">
                  <c:v>2.0499999999999998</c:v>
                </c:pt>
                <c:pt idx="54">
                  <c:v>2</c:v>
                </c:pt>
                <c:pt idx="55">
                  <c:v>1.95</c:v>
                </c:pt>
                <c:pt idx="56">
                  <c:v>1.9</c:v>
                </c:pt>
                <c:pt idx="57">
                  <c:v>1.85</c:v>
                </c:pt>
                <c:pt idx="58">
                  <c:v>1.8</c:v>
                </c:pt>
                <c:pt idx="59">
                  <c:v>1.75</c:v>
                </c:pt>
                <c:pt idx="60">
                  <c:v>1.7</c:v>
                </c:pt>
                <c:pt idx="61">
                  <c:v>1.6750385999999999</c:v>
                </c:pt>
                <c:pt idx="62">
                  <c:v>1.7</c:v>
                </c:pt>
              </c:numCache>
            </c:numRef>
          </c:yVal>
          <c:smooth val="0"/>
        </c:ser>
        <c:ser>
          <c:idx val="1"/>
          <c:order val="1"/>
          <c:spPr>
            <a:ln w="19050" cap="rnd">
              <a:solidFill>
                <a:srgbClr val="FF00FF"/>
              </a:solidFill>
              <a:round/>
            </a:ln>
            <a:effectLst/>
          </c:spPr>
          <c:marker>
            <c:symbol val="none"/>
          </c:marker>
          <c:xVal>
            <c:numRef>
              <c:f>Sheet1!$E$1:$E$82</c:f>
              <c:numCache>
                <c:formatCode>General</c:formatCode>
                <c:ptCount val="82"/>
                <c:pt idx="0">
                  <c:v>56.447327199999997</c:v>
                </c:pt>
                <c:pt idx="1">
                  <c:v>56.117077199999997</c:v>
                </c:pt>
                <c:pt idx="2">
                  <c:v>55.779730000000001</c:v>
                </c:pt>
                <c:pt idx="3">
                  <c:v>55.435121199999998</c:v>
                </c:pt>
                <c:pt idx="4">
                  <c:v>55.083083299999998</c:v>
                </c:pt>
                <c:pt idx="5">
                  <c:v>54.723446500000001</c:v>
                </c:pt>
                <c:pt idx="6">
                  <c:v>54.3560382</c:v>
                </c:pt>
                <c:pt idx="7">
                  <c:v>54.305555599999998</c:v>
                </c:pt>
                <c:pt idx="8">
                  <c:v>53.978461099999997</c:v>
                </c:pt>
                <c:pt idx="9">
                  <c:v>53.592359399999999</c:v>
                </c:pt>
                <c:pt idx="10">
                  <c:v>53.197898000000002</c:v>
                </c:pt>
                <c:pt idx="11">
                  <c:v>52.794894499999998</c:v>
                </c:pt>
                <c:pt idx="12">
                  <c:v>52.383164700000002</c:v>
                </c:pt>
                <c:pt idx="13">
                  <c:v>51.962522999999997</c:v>
                </c:pt>
                <c:pt idx="14">
                  <c:v>51.532782699999998</c:v>
                </c:pt>
                <c:pt idx="15">
                  <c:v>51.093756200000001</c:v>
                </c:pt>
                <c:pt idx="16">
                  <c:v>50.645255400000003</c:v>
                </c:pt>
                <c:pt idx="17">
                  <c:v>50.277777800000003</c:v>
                </c:pt>
                <c:pt idx="18">
                  <c:v>50.186423900000001</c:v>
                </c:pt>
                <c:pt idx="19">
                  <c:v>49.714961199999998</c:v>
                </c:pt>
                <c:pt idx="20">
                  <c:v>49.233387499999999</c:v>
                </c:pt>
                <c:pt idx="21">
                  <c:v>48.741515900000003</c:v>
                </c:pt>
                <c:pt idx="22">
                  <c:v>48.239161500000002</c:v>
                </c:pt>
                <c:pt idx="23">
                  <c:v>47.726142099999997</c:v>
                </c:pt>
                <c:pt idx="24">
                  <c:v>47.202278999999997</c:v>
                </c:pt>
                <c:pt idx="25">
                  <c:v>46.6673975</c:v>
                </c:pt>
                <c:pt idx="26">
                  <c:v>46.25</c:v>
                </c:pt>
                <c:pt idx="27">
                  <c:v>46.120300100000001</c:v>
                </c:pt>
                <c:pt idx="28">
                  <c:v>45.5584262</c:v>
                </c:pt>
                <c:pt idx="29">
                  <c:v>44.984952200000002</c:v>
                </c:pt>
                <c:pt idx="30">
                  <c:v>44.399728199999998</c:v>
                </c:pt>
                <c:pt idx="31">
                  <c:v>43.802613899999997</c:v>
                </c:pt>
                <c:pt idx="32">
                  <c:v>43.193479699999997</c:v>
                </c:pt>
                <c:pt idx="33">
                  <c:v>42.572207800000001</c:v>
                </c:pt>
                <c:pt idx="34">
                  <c:v>42.222222199999997</c:v>
                </c:pt>
                <c:pt idx="35">
                  <c:v>41.936222000000001</c:v>
                </c:pt>
                <c:pt idx="36">
                  <c:v>41.2847461</c:v>
                </c:pt>
                <c:pt idx="37">
                  <c:v>40.620759200000002</c:v>
                </c:pt>
                <c:pt idx="38">
                  <c:v>39.944207400000003</c:v>
                </c:pt>
                <c:pt idx="39">
                  <c:v>39.255057700000002</c:v>
                </c:pt>
                <c:pt idx="40">
                  <c:v>38.553299799999998</c:v>
                </c:pt>
                <c:pt idx="41">
                  <c:v>38.194444400000002</c:v>
                </c:pt>
                <c:pt idx="42">
                  <c:v>37.8355368</c:v>
                </c:pt>
                <c:pt idx="43">
                  <c:v>37.101658399999998</c:v>
                </c:pt>
                <c:pt idx="44">
                  <c:v>36.355181999999999</c:v>
                </c:pt>
                <c:pt idx="45">
                  <c:v>35.596213599999999</c:v>
                </c:pt>
                <c:pt idx="46">
                  <c:v>34.824894700000002</c:v>
                </c:pt>
                <c:pt idx="47">
                  <c:v>34.1666667</c:v>
                </c:pt>
                <c:pt idx="48">
                  <c:v>34.040067899999997</c:v>
                </c:pt>
                <c:pt idx="49">
                  <c:v>33.236137800000002</c:v>
                </c:pt>
                <c:pt idx="50">
                  <c:v>32.420398800000001</c:v>
                </c:pt>
                <c:pt idx="51">
                  <c:v>31.593167300000001</c:v>
                </c:pt>
                <c:pt idx="52">
                  <c:v>30.7548107</c:v>
                </c:pt>
                <c:pt idx="53">
                  <c:v>30.138888900000001</c:v>
                </c:pt>
                <c:pt idx="54">
                  <c:v>29.9029478</c:v>
                </c:pt>
                <c:pt idx="55">
                  <c:v>29.0333331</c:v>
                </c:pt>
                <c:pt idx="56">
                  <c:v>28.153918999999998</c:v>
                </c:pt>
                <c:pt idx="57">
                  <c:v>27.265317700000001</c:v>
                </c:pt>
                <c:pt idx="58">
                  <c:v>26.3682096</c:v>
                </c:pt>
                <c:pt idx="59">
                  <c:v>26.111111099999999</c:v>
                </c:pt>
                <c:pt idx="60">
                  <c:v>25.454431499999998</c:v>
                </c:pt>
                <c:pt idx="61">
                  <c:v>24.530091200000001</c:v>
                </c:pt>
                <c:pt idx="62">
                  <c:v>23.599643100000002</c:v>
                </c:pt>
                <c:pt idx="63">
                  <c:v>22.664083999999999</c:v>
                </c:pt>
                <c:pt idx="64">
                  <c:v>22.0833333</c:v>
                </c:pt>
                <c:pt idx="65">
                  <c:v>21.718718899999999</c:v>
                </c:pt>
                <c:pt idx="66">
                  <c:v>20.7610952</c:v>
                </c:pt>
                <c:pt idx="67">
                  <c:v>19.8018316</c:v>
                </c:pt>
                <c:pt idx="68">
                  <c:v>18.842289099999999</c:v>
                </c:pt>
                <c:pt idx="69">
                  <c:v>18.055555600000002</c:v>
                </c:pt>
                <c:pt idx="70">
                  <c:v>17.8805911</c:v>
                </c:pt>
                <c:pt idx="71">
                  <c:v>16.906407399999999</c:v>
                </c:pt>
                <c:pt idx="72">
                  <c:v>15.9366466</c:v>
                </c:pt>
                <c:pt idx="73">
                  <c:v>14.9730563</c:v>
                </c:pt>
                <c:pt idx="74">
                  <c:v>14.027777800000001</c:v>
                </c:pt>
                <c:pt idx="75">
                  <c:v>14.0172182</c:v>
                </c:pt>
                <c:pt idx="76">
                  <c:v>13.0484969</c:v>
                </c:pt>
                <c:pt idx="77">
                  <c:v>12.091977200000001</c:v>
                </c:pt>
                <c:pt idx="78">
                  <c:v>11.1497738</c:v>
                </c:pt>
                <c:pt idx="79">
                  <c:v>10.2240679</c:v>
                </c:pt>
                <c:pt idx="80">
                  <c:v>10</c:v>
                </c:pt>
                <c:pt idx="81">
                  <c:v>10</c:v>
                </c:pt>
              </c:numCache>
            </c:numRef>
          </c:xVal>
          <c:yVal>
            <c:numRef>
              <c:f>Sheet1!$F$1:$F$82</c:f>
              <c:numCache>
                <c:formatCode>General</c:formatCode>
                <c:ptCount val="82"/>
                <c:pt idx="0">
                  <c:v>4.5</c:v>
                </c:pt>
                <c:pt idx="1">
                  <c:v>4.45</c:v>
                </c:pt>
                <c:pt idx="2">
                  <c:v>4.4000000000000004</c:v>
                </c:pt>
                <c:pt idx="3">
                  <c:v>4.3499999999999996</c:v>
                </c:pt>
                <c:pt idx="4">
                  <c:v>4.3</c:v>
                </c:pt>
                <c:pt idx="5">
                  <c:v>4.25</c:v>
                </c:pt>
                <c:pt idx="6">
                  <c:v>4.2</c:v>
                </c:pt>
                <c:pt idx="7">
                  <c:v>4.1933175</c:v>
                </c:pt>
                <c:pt idx="8">
                  <c:v>4.1500000000000004</c:v>
                </c:pt>
                <c:pt idx="9">
                  <c:v>4.0999999999999996</c:v>
                </c:pt>
                <c:pt idx="10">
                  <c:v>4.05</c:v>
                </c:pt>
                <c:pt idx="11">
                  <c:v>4</c:v>
                </c:pt>
                <c:pt idx="12">
                  <c:v>3.95</c:v>
                </c:pt>
                <c:pt idx="13">
                  <c:v>3.9</c:v>
                </c:pt>
                <c:pt idx="14">
                  <c:v>3.85</c:v>
                </c:pt>
                <c:pt idx="15">
                  <c:v>3.8</c:v>
                </c:pt>
                <c:pt idx="16">
                  <c:v>3.75</c:v>
                </c:pt>
                <c:pt idx="17">
                  <c:v>3.7099722000000002</c:v>
                </c:pt>
                <c:pt idx="18">
                  <c:v>3.7</c:v>
                </c:pt>
                <c:pt idx="19">
                  <c:v>3.65</c:v>
                </c:pt>
                <c:pt idx="20">
                  <c:v>3.6</c:v>
                </c:pt>
                <c:pt idx="21">
                  <c:v>3.55</c:v>
                </c:pt>
                <c:pt idx="22">
                  <c:v>3.5</c:v>
                </c:pt>
                <c:pt idx="23">
                  <c:v>3.45</c:v>
                </c:pt>
                <c:pt idx="24">
                  <c:v>3.4</c:v>
                </c:pt>
                <c:pt idx="25">
                  <c:v>3.35</c:v>
                </c:pt>
                <c:pt idx="26">
                  <c:v>3.3118922</c:v>
                </c:pt>
                <c:pt idx="27">
                  <c:v>3.3</c:v>
                </c:pt>
                <c:pt idx="28">
                  <c:v>3.25</c:v>
                </c:pt>
                <c:pt idx="29">
                  <c:v>3.2</c:v>
                </c:pt>
                <c:pt idx="30">
                  <c:v>3.15</c:v>
                </c:pt>
                <c:pt idx="31">
                  <c:v>3.1</c:v>
                </c:pt>
                <c:pt idx="32">
                  <c:v>3.05</c:v>
                </c:pt>
                <c:pt idx="33">
                  <c:v>3</c:v>
                </c:pt>
                <c:pt idx="34">
                  <c:v>2.9725693</c:v>
                </c:pt>
                <c:pt idx="35">
                  <c:v>2.95</c:v>
                </c:pt>
                <c:pt idx="36">
                  <c:v>2.9</c:v>
                </c:pt>
                <c:pt idx="37">
                  <c:v>2.85</c:v>
                </c:pt>
                <c:pt idx="38">
                  <c:v>2.8</c:v>
                </c:pt>
                <c:pt idx="39">
                  <c:v>2.75</c:v>
                </c:pt>
                <c:pt idx="40">
                  <c:v>2.7</c:v>
                </c:pt>
                <c:pt idx="41">
                  <c:v>2.6751228999999999</c:v>
                </c:pt>
                <c:pt idx="42">
                  <c:v>2.65</c:v>
                </c:pt>
                <c:pt idx="43">
                  <c:v>2.6</c:v>
                </c:pt>
                <c:pt idx="44">
                  <c:v>2.5499999999999998</c:v>
                </c:pt>
                <c:pt idx="45">
                  <c:v>2.5</c:v>
                </c:pt>
                <c:pt idx="46">
                  <c:v>2.4500000000000002</c:v>
                </c:pt>
                <c:pt idx="47">
                  <c:v>2.4081511</c:v>
                </c:pt>
                <c:pt idx="48">
                  <c:v>2.4</c:v>
                </c:pt>
                <c:pt idx="49">
                  <c:v>2.35</c:v>
                </c:pt>
                <c:pt idx="50">
                  <c:v>2.2999999999999998</c:v>
                </c:pt>
                <c:pt idx="51">
                  <c:v>2.25</c:v>
                </c:pt>
                <c:pt idx="52">
                  <c:v>2.2000000000000002</c:v>
                </c:pt>
                <c:pt idx="53">
                  <c:v>2.1640130000000002</c:v>
                </c:pt>
                <c:pt idx="54">
                  <c:v>2.15</c:v>
                </c:pt>
                <c:pt idx="55">
                  <c:v>2.1</c:v>
                </c:pt>
                <c:pt idx="56">
                  <c:v>2.0499999999999998</c:v>
                </c:pt>
                <c:pt idx="57">
                  <c:v>2</c:v>
                </c:pt>
                <c:pt idx="58">
                  <c:v>1.95</c:v>
                </c:pt>
                <c:pt idx="59">
                  <c:v>1.9361457</c:v>
                </c:pt>
                <c:pt idx="60">
                  <c:v>1.9</c:v>
                </c:pt>
                <c:pt idx="61">
                  <c:v>1.85</c:v>
                </c:pt>
                <c:pt idx="62">
                  <c:v>1.8</c:v>
                </c:pt>
                <c:pt idx="63">
                  <c:v>1.75</c:v>
                </c:pt>
                <c:pt idx="64">
                  <c:v>1.7195893</c:v>
                </c:pt>
                <c:pt idx="65">
                  <c:v>1.7</c:v>
                </c:pt>
                <c:pt idx="66">
                  <c:v>1.65</c:v>
                </c:pt>
                <c:pt idx="67">
                  <c:v>1.6</c:v>
                </c:pt>
                <c:pt idx="68">
                  <c:v>1.55</c:v>
                </c:pt>
                <c:pt idx="69">
                  <c:v>1.5093296</c:v>
                </c:pt>
                <c:pt idx="70">
                  <c:v>1.5</c:v>
                </c:pt>
                <c:pt idx="71">
                  <c:v>1.45</c:v>
                </c:pt>
                <c:pt idx="72">
                  <c:v>1.4</c:v>
                </c:pt>
                <c:pt idx="73">
                  <c:v>1.35</c:v>
                </c:pt>
                <c:pt idx="74">
                  <c:v>1.3005731</c:v>
                </c:pt>
                <c:pt idx="75">
                  <c:v>1.3</c:v>
                </c:pt>
                <c:pt idx="76">
                  <c:v>1.25</c:v>
                </c:pt>
                <c:pt idx="77">
                  <c:v>1.2</c:v>
                </c:pt>
                <c:pt idx="78">
                  <c:v>1.1499999999999999</c:v>
                </c:pt>
                <c:pt idx="79">
                  <c:v>1.1000000000000001</c:v>
                </c:pt>
                <c:pt idx="80">
                  <c:v>1.0883830000000001</c:v>
                </c:pt>
                <c:pt idx="81">
                  <c:v>1.1000000000000001</c:v>
                </c:pt>
              </c:numCache>
            </c:numRef>
          </c:yVal>
          <c:smooth val="0"/>
        </c:ser>
        <c:ser>
          <c:idx val="2"/>
          <c:order val="2"/>
          <c:spPr>
            <a:ln w="19050" cap="rnd">
              <a:solidFill>
                <a:srgbClr val="FF3300"/>
              </a:solidFill>
              <a:prstDash val="lgDash"/>
              <a:round/>
            </a:ln>
            <a:effectLst/>
          </c:spPr>
          <c:marker>
            <c:symbol val="none"/>
          </c:marker>
          <c:xVal>
            <c:numRef>
              <c:f>Sheet1!$H$1:$H$91</c:f>
              <c:numCache>
                <c:formatCode>General</c:formatCode>
                <c:ptCount val="91"/>
                <c:pt idx="0">
                  <c:v>108.615694</c:v>
                </c:pt>
                <c:pt idx="1">
                  <c:v>107.99431389999999</c:v>
                </c:pt>
                <c:pt idx="2">
                  <c:v>107.3595802</c:v>
                </c:pt>
                <c:pt idx="3">
                  <c:v>106.7111833</c:v>
                </c:pt>
                <c:pt idx="4">
                  <c:v>106.66666669999999</c:v>
                </c:pt>
                <c:pt idx="5">
                  <c:v>106.04662159999999</c:v>
                </c:pt>
                <c:pt idx="6">
                  <c:v>105.3675539</c:v>
                </c:pt>
                <c:pt idx="7">
                  <c:v>104.6738122</c:v>
                </c:pt>
                <c:pt idx="8">
                  <c:v>103.96506599999999</c:v>
                </c:pt>
                <c:pt idx="9">
                  <c:v>103.2409809</c:v>
                </c:pt>
                <c:pt idx="10">
                  <c:v>102.6388889</c:v>
                </c:pt>
                <c:pt idx="11">
                  <c:v>102.5007122</c:v>
                </c:pt>
                <c:pt idx="12">
                  <c:v>101.74215169999999</c:v>
                </c:pt>
                <c:pt idx="13">
                  <c:v>100.96716600000001</c:v>
                </c:pt>
                <c:pt idx="14">
                  <c:v>100.17540579999999</c:v>
                </c:pt>
                <c:pt idx="15">
                  <c:v>99.366519499999995</c:v>
                </c:pt>
                <c:pt idx="16">
                  <c:v>98.611111100000002</c:v>
                </c:pt>
                <c:pt idx="17">
                  <c:v>98.539882800000001</c:v>
                </c:pt>
                <c:pt idx="18">
                  <c:v>97.692456699999994</c:v>
                </c:pt>
                <c:pt idx="19">
                  <c:v>96.826774</c:v>
                </c:pt>
                <c:pt idx="20">
                  <c:v>95.942479700000007</c:v>
                </c:pt>
                <c:pt idx="21">
                  <c:v>95.039220799999995</c:v>
                </c:pt>
                <c:pt idx="22">
                  <c:v>94.583333300000007</c:v>
                </c:pt>
                <c:pt idx="23">
                  <c:v>94.114788099999998</c:v>
                </c:pt>
                <c:pt idx="24">
                  <c:v>93.168799300000003</c:v>
                </c:pt>
                <c:pt idx="25">
                  <c:v>92.202727300000006</c:v>
                </c:pt>
                <c:pt idx="26">
                  <c:v>91.216235299999994</c:v>
                </c:pt>
                <c:pt idx="27">
                  <c:v>90.555555600000005</c:v>
                </c:pt>
                <c:pt idx="28">
                  <c:v>90.207553899999994</c:v>
                </c:pt>
                <c:pt idx="29">
                  <c:v>89.174970700000003</c:v>
                </c:pt>
                <c:pt idx="30">
                  <c:v>88.120922199999995</c:v>
                </c:pt>
                <c:pt idx="31">
                  <c:v>87.045112399999994</c:v>
                </c:pt>
                <c:pt idx="32">
                  <c:v>86.527777799999996</c:v>
                </c:pt>
                <c:pt idx="33">
                  <c:v>85.944737500000002</c:v>
                </c:pt>
                <c:pt idx="34">
                  <c:v>84.819711699999999</c:v>
                </c:pt>
                <c:pt idx="35">
                  <c:v>83.672039100000006</c:v>
                </c:pt>
                <c:pt idx="36">
                  <c:v>82.501497799999996</c:v>
                </c:pt>
                <c:pt idx="37">
                  <c:v>82.5</c:v>
                </c:pt>
                <c:pt idx="38">
                  <c:v>81.302463399999993</c:v>
                </c:pt>
                <c:pt idx="39">
                  <c:v>80.080083900000005</c:v>
                </c:pt>
                <c:pt idx="40">
                  <c:v>78.834229699999995</c:v>
                </c:pt>
                <c:pt idx="41">
                  <c:v>78.472222200000004</c:v>
                </c:pt>
                <c:pt idx="42">
                  <c:v>77.560460399999997</c:v>
                </c:pt>
                <c:pt idx="43">
                  <c:v>76.261209199999996</c:v>
                </c:pt>
                <c:pt idx="44">
                  <c:v>74.938187999999997</c:v>
                </c:pt>
                <c:pt idx="45">
                  <c:v>74.444444399999995</c:v>
                </c:pt>
                <c:pt idx="46">
                  <c:v>73.587130599999995</c:v>
                </c:pt>
                <c:pt idx="47">
                  <c:v>72.209806900000004</c:v>
                </c:pt>
                <c:pt idx="48">
                  <c:v>70.808839599999999</c:v>
                </c:pt>
                <c:pt idx="49">
                  <c:v>70.416666699999993</c:v>
                </c:pt>
                <c:pt idx="50">
                  <c:v>69.3789412</c:v>
                </c:pt>
                <c:pt idx="51">
                  <c:v>67.9236559</c:v>
                </c:pt>
                <c:pt idx="52">
                  <c:v>66.445407500000002</c:v>
                </c:pt>
                <c:pt idx="53">
                  <c:v>66.388888899999998</c:v>
                </c:pt>
                <c:pt idx="54">
                  <c:v>64.9364834</c:v>
                </c:pt>
                <c:pt idx="55">
                  <c:v>63.405071999999997</c:v>
                </c:pt>
                <c:pt idx="56">
                  <c:v>62.361111100000002</c:v>
                </c:pt>
                <c:pt idx="57">
                  <c:v>61.849040100000003</c:v>
                </c:pt>
                <c:pt idx="58">
                  <c:v>60.265752399999997</c:v>
                </c:pt>
                <c:pt idx="59">
                  <c:v>58.662251099999999</c:v>
                </c:pt>
                <c:pt idx="60">
                  <c:v>58.3333333</c:v>
                </c:pt>
                <c:pt idx="61">
                  <c:v>57.031182899999997</c:v>
                </c:pt>
                <c:pt idx="62">
                  <c:v>55.379611599999997</c:v>
                </c:pt>
                <c:pt idx="63">
                  <c:v>54.305555599999998</c:v>
                </c:pt>
                <c:pt idx="64">
                  <c:v>53.706717400000002</c:v>
                </c:pt>
                <c:pt idx="65">
                  <c:v>52.010390299999997</c:v>
                </c:pt>
                <c:pt idx="66">
                  <c:v>50.299399600000001</c:v>
                </c:pt>
                <c:pt idx="67">
                  <c:v>50.277777800000003</c:v>
                </c:pt>
                <c:pt idx="68">
                  <c:v>48.562760300000001</c:v>
                </c:pt>
                <c:pt idx="69">
                  <c:v>46.814485400000002</c:v>
                </c:pt>
                <c:pt idx="70">
                  <c:v>46.25</c:v>
                </c:pt>
                <c:pt idx="71">
                  <c:v>45.047074199999997</c:v>
                </c:pt>
                <c:pt idx="72">
                  <c:v>43.267519499999999</c:v>
                </c:pt>
                <c:pt idx="73">
                  <c:v>42.222222199999997</c:v>
                </c:pt>
                <c:pt idx="74">
                  <c:v>41.476087800000002</c:v>
                </c:pt>
                <c:pt idx="75">
                  <c:v>39.672458399999996</c:v>
                </c:pt>
                <c:pt idx="76">
                  <c:v>38.194444400000002</c:v>
                </c:pt>
                <c:pt idx="77">
                  <c:v>37.865174099999997</c:v>
                </c:pt>
                <c:pt idx="78">
                  <c:v>36.045927200000001</c:v>
                </c:pt>
                <c:pt idx="79">
                  <c:v>34.231826499999997</c:v>
                </c:pt>
                <c:pt idx="80">
                  <c:v>34.1666667</c:v>
                </c:pt>
                <c:pt idx="81">
                  <c:v>32.4073809</c:v>
                </c:pt>
                <c:pt idx="82">
                  <c:v>30.593852900000002</c:v>
                </c:pt>
                <c:pt idx="83">
                  <c:v>30.138888900000001</c:v>
                </c:pt>
                <c:pt idx="84">
                  <c:v>28.7792353</c:v>
                </c:pt>
                <c:pt idx="85">
                  <c:v>26.9780397</c:v>
                </c:pt>
                <c:pt idx="86">
                  <c:v>26.111111099999999</c:v>
                </c:pt>
                <c:pt idx="87">
                  <c:v>25.1869853</c:v>
                </c:pt>
                <c:pt idx="88">
                  <c:v>23.4109847</c:v>
                </c:pt>
                <c:pt idx="89">
                  <c:v>22.0833333</c:v>
                </c:pt>
                <c:pt idx="90">
                  <c:v>21.659365600000001</c:v>
                </c:pt>
              </c:numCache>
            </c:numRef>
          </c:xVal>
          <c:yVal>
            <c:numRef>
              <c:f>Sheet1!$I$1:$I$91</c:f>
              <c:numCache>
                <c:formatCode>General</c:formatCode>
                <c:ptCount val="91"/>
                <c:pt idx="0">
                  <c:v>4.5</c:v>
                </c:pt>
                <c:pt idx="1">
                  <c:v>4.45</c:v>
                </c:pt>
                <c:pt idx="2">
                  <c:v>4.4000000000000004</c:v>
                </c:pt>
                <c:pt idx="3">
                  <c:v>4.3499999999999996</c:v>
                </c:pt>
                <c:pt idx="4">
                  <c:v>4.3466604999999996</c:v>
                </c:pt>
                <c:pt idx="5">
                  <c:v>4.3</c:v>
                </c:pt>
                <c:pt idx="6">
                  <c:v>4.25</c:v>
                </c:pt>
                <c:pt idx="7">
                  <c:v>4.2</c:v>
                </c:pt>
                <c:pt idx="8">
                  <c:v>4.1500000000000004</c:v>
                </c:pt>
                <c:pt idx="9">
                  <c:v>4.0999999999999996</c:v>
                </c:pt>
                <c:pt idx="10">
                  <c:v>4.0593634999999999</c:v>
                </c:pt>
                <c:pt idx="11">
                  <c:v>4.05</c:v>
                </c:pt>
                <c:pt idx="12">
                  <c:v>4</c:v>
                </c:pt>
                <c:pt idx="13">
                  <c:v>3.95</c:v>
                </c:pt>
                <c:pt idx="14">
                  <c:v>3.9</c:v>
                </c:pt>
                <c:pt idx="15">
                  <c:v>3.85</c:v>
                </c:pt>
                <c:pt idx="16">
                  <c:v>3.8043285</c:v>
                </c:pt>
                <c:pt idx="17">
                  <c:v>3.8</c:v>
                </c:pt>
                <c:pt idx="18">
                  <c:v>3.75</c:v>
                </c:pt>
                <c:pt idx="19">
                  <c:v>3.7</c:v>
                </c:pt>
                <c:pt idx="20">
                  <c:v>3.65</c:v>
                </c:pt>
                <c:pt idx="21">
                  <c:v>3.6</c:v>
                </c:pt>
                <c:pt idx="22">
                  <c:v>3.5754228000000001</c:v>
                </c:pt>
                <c:pt idx="23">
                  <c:v>3.55</c:v>
                </c:pt>
                <c:pt idx="24">
                  <c:v>3.5</c:v>
                </c:pt>
                <c:pt idx="25">
                  <c:v>3.45</c:v>
                </c:pt>
                <c:pt idx="26">
                  <c:v>3.4</c:v>
                </c:pt>
                <c:pt idx="27">
                  <c:v>3.3673373999999998</c:v>
                </c:pt>
                <c:pt idx="28">
                  <c:v>3.35</c:v>
                </c:pt>
                <c:pt idx="29">
                  <c:v>3.3</c:v>
                </c:pt>
                <c:pt idx="30">
                  <c:v>3.25</c:v>
                </c:pt>
                <c:pt idx="31">
                  <c:v>3.2</c:v>
                </c:pt>
                <c:pt idx="32">
                  <c:v>3.1766071999999999</c:v>
                </c:pt>
                <c:pt idx="33">
                  <c:v>3.15</c:v>
                </c:pt>
                <c:pt idx="34">
                  <c:v>3.1</c:v>
                </c:pt>
                <c:pt idx="35">
                  <c:v>3.05</c:v>
                </c:pt>
                <c:pt idx="36">
                  <c:v>3</c:v>
                </c:pt>
                <c:pt idx="37">
                  <c:v>2.9999381999999999</c:v>
                </c:pt>
                <c:pt idx="38">
                  <c:v>2.95</c:v>
                </c:pt>
                <c:pt idx="39">
                  <c:v>2.9</c:v>
                </c:pt>
                <c:pt idx="40">
                  <c:v>2.85</c:v>
                </c:pt>
                <c:pt idx="41">
                  <c:v>2.8359165000000002</c:v>
                </c:pt>
                <c:pt idx="42">
                  <c:v>2.8</c:v>
                </c:pt>
                <c:pt idx="43">
                  <c:v>2.75</c:v>
                </c:pt>
                <c:pt idx="44">
                  <c:v>2.7</c:v>
                </c:pt>
                <c:pt idx="45">
                  <c:v>2.6818919999999999</c:v>
                </c:pt>
                <c:pt idx="46">
                  <c:v>2.65</c:v>
                </c:pt>
                <c:pt idx="47">
                  <c:v>2.6</c:v>
                </c:pt>
                <c:pt idx="48">
                  <c:v>2.5499999999999998</c:v>
                </c:pt>
                <c:pt idx="49">
                  <c:v>2.5364475</c:v>
                </c:pt>
                <c:pt idx="50">
                  <c:v>2.5</c:v>
                </c:pt>
                <c:pt idx="51">
                  <c:v>2.4500000000000002</c:v>
                </c:pt>
                <c:pt idx="52">
                  <c:v>2.4</c:v>
                </c:pt>
                <c:pt idx="53">
                  <c:v>2.3981602999999998</c:v>
                </c:pt>
                <c:pt idx="54">
                  <c:v>2.35</c:v>
                </c:pt>
                <c:pt idx="55">
                  <c:v>2.2999999999999998</c:v>
                </c:pt>
                <c:pt idx="56">
                  <c:v>2.2666776999999998</c:v>
                </c:pt>
                <c:pt idx="57">
                  <c:v>2.25</c:v>
                </c:pt>
                <c:pt idx="58">
                  <c:v>2.2000000000000002</c:v>
                </c:pt>
                <c:pt idx="59">
                  <c:v>2.15</c:v>
                </c:pt>
                <c:pt idx="60">
                  <c:v>2.1401020000000002</c:v>
                </c:pt>
                <c:pt idx="61">
                  <c:v>2.1</c:v>
                </c:pt>
                <c:pt idx="62">
                  <c:v>2.0499999999999998</c:v>
                </c:pt>
                <c:pt idx="63">
                  <c:v>2.0181893</c:v>
                </c:pt>
                <c:pt idx="64">
                  <c:v>2</c:v>
                </c:pt>
                <c:pt idx="65">
                  <c:v>1.95</c:v>
                </c:pt>
                <c:pt idx="66">
                  <c:v>1.9</c:v>
                </c:pt>
                <c:pt idx="67">
                  <c:v>1.8993951</c:v>
                </c:pt>
                <c:pt idx="68">
                  <c:v>1.85</c:v>
                </c:pt>
                <c:pt idx="69">
                  <c:v>1.8</c:v>
                </c:pt>
                <c:pt idx="70">
                  <c:v>1.7843749</c:v>
                </c:pt>
                <c:pt idx="71">
                  <c:v>1.75</c:v>
                </c:pt>
                <c:pt idx="72">
                  <c:v>1.7</c:v>
                </c:pt>
                <c:pt idx="73">
                  <c:v>1.6712503999999999</c:v>
                </c:pt>
                <c:pt idx="74">
                  <c:v>1.65</c:v>
                </c:pt>
                <c:pt idx="75">
                  <c:v>1.6</c:v>
                </c:pt>
                <c:pt idx="76">
                  <c:v>1.5593983</c:v>
                </c:pt>
                <c:pt idx="77">
                  <c:v>1.55</c:v>
                </c:pt>
                <c:pt idx="78">
                  <c:v>1.5</c:v>
                </c:pt>
                <c:pt idx="79">
                  <c:v>1.45</c:v>
                </c:pt>
                <c:pt idx="80">
                  <c:v>1.4482896999999999</c:v>
                </c:pt>
                <c:pt idx="81">
                  <c:v>1.4</c:v>
                </c:pt>
                <c:pt idx="82">
                  <c:v>1.35</c:v>
                </c:pt>
                <c:pt idx="83">
                  <c:v>1.3379217000000001</c:v>
                </c:pt>
                <c:pt idx="84">
                  <c:v>1.3</c:v>
                </c:pt>
                <c:pt idx="85">
                  <c:v>1.25</c:v>
                </c:pt>
                <c:pt idx="86">
                  <c:v>1.226478</c:v>
                </c:pt>
                <c:pt idx="87">
                  <c:v>1.2</c:v>
                </c:pt>
                <c:pt idx="88">
                  <c:v>1.1499999999999999</c:v>
                </c:pt>
                <c:pt idx="89">
                  <c:v>1.1126631</c:v>
                </c:pt>
                <c:pt idx="90">
                  <c:v>1.1000000000000001</c:v>
                </c:pt>
              </c:numCache>
            </c:numRef>
          </c:yVal>
          <c:smooth val="0"/>
        </c:ser>
        <c:ser>
          <c:idx val="3"/>
          <c:order val="3"/>
          <c:spPr>
            <a:ln w="19050" cap="rnd">
              <a:solidFill>
                <a:srgbClr val="00CC00"/>
              </a:solidFill>
              <a:prstDash val="lgDashDot"/>
              <a:round/>
            </a:ln>
            <a:effectLst/>
          </c:spPr>
          <c:marker>
            <c:symbol val="none"/>
          </c:marker>
          <c:xVal>
            <c:numRef>
              <c:f>Sheet1!$K$1:$K$114</c:f>
              <c:numCache>
                <c:formatCode>General</c:formatCode>
                <c:ptCount val="114"/>
                <c:pt idx="0">
                  <c:v>206.8114224</c:v>
                </c:pt>
                <c:pt idx="1">
                  <c:v>205.6408472</c:v>
                </c:pt>
                <c:pt idx="2">
                  <c:v>204.44511600000001</c:v>
                </c:pt>
                <c:pt idx="3">
                  <c:v>203.33333329999999</c:v>
                </c:pt>
                <c:pt idx="4">
                  <c:v>203.22344029999999</c:v>
                </c:pt>
                <c:pt idx="5">
                  <c:v>201.9733019</c:v>
                </c:pt>
                <c:pt idx="6">
                  <c:v>200.6961786</c:v>
                </c:pt>
                <c:pt idx="7">
                  <c:v>199.39145769999999</c:v>
                </c:pt>
                <c:pt idx="8">
                  <c:v>199.30555559999999</c:v>
                </c:pt>
                <c:pt idx="9">
                  <c:v>198.05613690000001</c:v>
                </c:pt>
                <c:pt idx="10">
                  <c:v>196.69174889999999</c:v>
                </c:pt>
                <c:pt idx="11">
                  <c:v>195.29781990000001</c:v>
                </c:pt>
                <c:pt idx="12">
                  <c:v>195.2777778</c:v>
                </c:pt>
                <c:pt idx="13">
                  <c:v>193.87096940000001</c:v>
                </c:pt>
                <c:pt idx="14">
                  <c:v>192.4131831</c:v>
                </c:pt>
                <c:pt idx="15">
                  <c:v>191.25</c:v>
                </c:pt>
                <c:pt idx="16">
                  <c:v>190.92319430000001</c:v>
                </c:pt>
                <c:pt idx="17">
                  <c:v>189.39861300000001</c:v>
                </c:pt>
                <c:pt idx="18">
                  <c:v>187.84108710000001</c:v>
                </c:pt>
                <c:pt idx="19">
                  <c:v>187.2222222</c:v>
                </c:pt>
                <c:pt idx="20">
                  <c:v>186.2479745</c:v>
                </c:pt>
                <c:pt idx="21">
                  <c:v>184.61925600000001</c:v>
                </c:pt>
                <c:pt idx="22">
                  <c:v>183.19444440000001</c:v>
                </c:pt>
                <c:pt idx="23">
                  <c:v>182.9550255</c:v>
                </c:pt>
                <c:pt idx="24">
                  <c:v>181.2520829</c:v>
                </c:pt>
                <c:pt idx="25">
                  <c:v>179.51272489999999</c:v>
                </c:pt>
                <c:pt idx="26">
                  <c:v>179.16666670000001</c:v>
                </c:pt>
                <c:pt idx="27">
                  <c:v>177.73326270000001</c:v>
                </c:pt>
                <c:pt idx="28">
                  <c:v>175.9152728</c:v>
                </c:pt>
                <c:pt idx="29">
                  <c:v>175.13888890000001</c:v>
                </c:pt>
                <c:pt idx="30">
                  <c:v>174.056512</c:v>
                </c:pt>
                <c:pt idx="31">
                  <c:v>172.1569356</c:v>
                </c:pt>
                <c:pt idx="32">
                  <c:v>171.11111109999999</c:v>
                </c:pt>
                <c:pt idx="33">
                  <c:v>170.21564219999999</c:v>
                </c:pt>
                <c:pt idx="34">
                  <c:v>168.23162289999999</c:v>
                </c:pt>
                <c:pt idx="35">
                  <c:v>167.08333329999999</c:v>
                </c:pt>
                <c:pt idx="36">
                  <c:v>166.2046493</c:v>
                </c:pt>
                <c:pt idx="37">
                  <c:v>164.1334808</c:v>
                </c:pt>
                <c:pt idx="38">
                  <c:v>163.05555559999999</c:v>
                </c:pt>
                <c:pt idx="39">
                  <c:v>162.01782009999999</c:v>
                </c:pt>
                <c:pt idx="40">
                  <c:v>159.85700979999999</c:v>
                </c:pt>
                <c:pt idx="41">
                  <c:v>159.0277778</c:v>
                </c:pt>
                <c:pt idx="42">
                  <c:v>157.6498612</c:v>
                </c:pt>
                <c:pt idx="43">
                  <c:v>155.3972034</c:v>
                </c:pt>
                <c:pt idx="44">
                  <c:v>155</c:v>
                </c:pt>
                <c:pt idx="45">
                  <c:v>153.09604870000001</c:v>
                </c:pt>
                <c:pt idx="46">
                  <c:v>150.9722222</c:v>
                </c:pt>
                <c:pt idx="47">
                  <c:v>150.74915189999999</c:v>
                </c:pt>
                <c:pt idx="48">
                  <c:v>148.352405</c:v>
                </c:pt>
                <c:pt idx="49">
                  <c:v>146.94444440000001</c:v>
                </c:pt>
                <c:pt idx="50">
                  <c:v>145.9083612</c:v>
                </c:pt>
                <c:pt idx="51">
                  <c:v>143.41590249999999</c:v>
                </c:pt>
                <c:pt idx="52">
                  <c:v>142.91666670000001</c:v>
                </c:pt>
                <c:pt idx="53">
                  <c:v>140.87330969999999</c:v>
                </c:pt>
                <c:pt idx="54">
                  <c:v>138.88888890000001</c:v>
                </c:pt>
                <c:pt idx="55">
                  <c:v>138.28304890000001</c:v>
                </c:pt>
                <c:pt idx="56">
                  <c:v>135.6428147</c:v>
                </c:pt>
                <c:pt idx="57">
                  <c:v>134.86111109999999</c:v>
                </c:pt>
                <c:pt idx="58">
                  <c:v>132.95305149999999</c:v>
                </c:pt>
                <c:pt idx="59">
                  <c:v>130.83333329999999</c:v>
                </c:pt>
                <c:pt idx="60">
                  <c:v>130.2155032</c:v>
                </c:pt>
                <c:pt idx="61">
                  <c:v>127.4285261</c:v>
                </c:pt>
                <c:pt idx="62">
                  <c:v>126.80555560000001</c:v>
                </c:pt>
                <c:pt idx="63">
                  <c:v>124.59245559999999</c:v>
                </c:pt>
                <c:pt idx="64">
                  <c:v>122.7777778</c:v>
                </c:pt>
                <c:pt idx="65">
                  <c:v>121.70955739999999</c:v>
                </c:pt>
                <c:pt idx="66">
                  <c:v>118.78037209999999</c:v>
                </c:pt>
                <c:pt idx="67">
                  <c:v>118.75</c:v>
                </c:pt>
                <c:pt idx="68">
                  <c:v>115.80243609999999</c:v>
                </c:pt>
                <c:pt idx="69">
                  <c:v>114.7222222</c:v>
                </c:pt>
                <c:pt idx="70">
                  <c:v>112.7800048</c:v>
                </c:pt>
                <c:pt idx="71">
                  <c:v>110.69444439999999</c:v>
                </c:pt>
                <c:pt idx="72">
                  <c:v>109.71424450000001</c:v>
                </c:pt>
                <c:pt idx="73">
                  <c:v>106.66666669999999</c:v>
                </c:pt>
                <c:pt idx="74">
                  <c:v>106.6065275</c:v>
                </c:pt>
                <c:pt idx="75">
                  <c:v>103.455445</c:v>
                </c:pt>
                <c:pt idx="76">
                  <c:v>102.6388889</c:v>
                </c:pt>
                <c:pt idx="77">
                  <c:v>100.26550469999999</c:v>
                </c:pt>
                <c:pt idx="78">
                  <c:v>98.611111100000002</c:v>
                </c:pt>
                <c:pt idx="79">
                  <c:v>97.038974600000003</c:v>
                </c:pt>
                <c:pt idx="80">
                  <c:v>94.583333300000007</c:v>
                </c:pt>
                <c:pt idx="81">
                  <c:v>93.778171700000001</c:v>
                </c:pt>
                <c:pt idx="82">
                  <c:v>90.555555600000005</c:v>
                </c:pt>
                <c:pt idx="83">
                  <c:v>90.485687900000002</c:v>
                </c:pt>
                <c:pt idx="84">
                  <c:v>87.161650399999999</c:v>
                </c:pt>
                <c:pt idx="85">
                  <c:v>86.527777799999996</c:v>
                </c:pt>
                <c:pt idx="86">
                  <c:v>83.811537799999996</c:v>
                </c:pt>
                <c:pt idx="87">
                  <c:v>82.5</c:v>
                </c:pt>
                <c:pt idx="88">
                  <c:v>80.439102800000001</c:v>
                </c:pt>
                <c:pt idx="89">
                  <c:v>78.472222200000004</c:v>
                </c:pt>
                <c:pt idx="90">
                  <c:v>77.048133000000007</c:v>
                </c:pt>
                <c:pt idx="91">
                  <c:v>74.444444399999995</c:v>
                </c:pt>
                <c:pt idx="92">
                  <c:v>73.642753099999993</c:v>
                </c:pt>
                <c:pt idx="93">
                  <c:v>70.416666699999993</c:v>
                </c:pt>
                <c:pt idx="94">
                  <c:v>70.227437899999998</c:v>
                </c:pt>
                <c:pt idx="95">
                  <c:v>66.8046851</c:v>
                </c:pt>
                <c:pt idx="96">
                  <c:v>66.388888899999998</c:v>
                </c:pt>
                <c:pt idx="97">
                  <c:v>63.380633000000003</c:v>
                </c:pt>
                <c:pt idx="98">
                  <c:v>62.361111100000002</c:v>
                </c:pt>
                <c:pt idx="99">
                  <c:v>59.961773899999997</c:v>
                </c:pt>
                <c:pt idx="100">
                  <c:v>58.3333333</c:v>
                </c:pt>
                <c:pt idx="101">
                  <c:v>56.553978000000001</c:v>
                </c:pt>
                <c:pt idx="102">
                  <c:v>54.305555599999998</c:v>
                </c:pt>
                <c:pt idx="103">
                  <c:v>53.163508100000001</c:v>
                </c:pt>
                <c:pt idx="104">
                  <c:v>50.277777800000003</c:v>
                </c:pt>
                <c:pt idx="105">
                  <c:v>49.797038100000002</c:v>
                </c:pt>
                <c:pt idx="106">
                  <c:v>46.460003899999997</c:v>
                </c:pt>
                <c:pt idx="107">
                  <c:v>46.25</c:v>
                </c:pt>
                <c:pt idx="108">
                  <c:v>43.156886800000002</c:v>
                </c:pt>
                <c:pt idx="109">
                  <c:v>42.222222199999997</c:v>
                </c:pt>
                <c:pt idx="110">
                  <c:v>39.898901600000002</c:v>
                </c:pt>
                <c:pt idx="111">
                  <c:v>38.194444400000002</c:v>
                </c:pt>
                <c:pt idx="112">
                  <c:v>36.694223000000001</c:v>
                </c:pt>
                <c:pt idx="113">
                  <c:v>34.1666667</c:v>
                </c:pt>
              </c:numCache>
            </c:numRef>
          </c:xVal>
          <c:yVal>
            <c:numRef>
              <c:f>Sheet1!$L$1:$L$114</c:f>
              <c:numCache>
                <c:formatCode>General</c:formatCode>
                <c:ptCount val="114"/>
                <c:pt idx="0">
                  <c:v>4.5</c:v>
                </c:pt>
                <c:pt idx="1">
                  <c:v>4.45</c:v>
                </c:pt>
                <c:pt idx="2">
                  <c:v>4.4000000000000004</c:v>
                </c:pt>
                <c:pt idx="3">
                  <c:v>4.3545166000000002</c:v>
                </c:pt>
                <c:pt idx="4">
                  <c:v>4.3499999999999996</c:v>
                </c:pt>
                <c:pt idx="5">
                  <c:v>4.3</c:v>
                </c:pt>
                <c:pt idx="6">
                  <c:v>4.25</c:v>
                </c:pt>
                <c:pt idx="7">
                  <c:v>4.2</c:v>
                </c:pt>
                <c:pt idx="8">
                  <c:v>4.1967995</c:v>
                </c:pt>
                <c:pt idx="9">
                  <c:v>4.1500000000000004</c:v>
                </c:pt>
                <c:pt idx="10">
                  <c:v>4.0999999999999996</c:v>
                </c:pt>
                <c:pt idx="11">
                  <c:v>4.05</c:v>
                </c:pt>
                <c:pt idx="12">
                  <c:v>4.0493018000000003</c:v>
                </c:pt>
                <c:pt idx="13">
                  <c:v>4</c:v>
                </c:pt>
                <c:pt idx="14">
                  <c:v>3.95</c:v>
                </c:pt>
                <c:pt idx="15">
                  <c:v>3.9110217999999999</c:v>
                </c:pt>
                <c:pt idx="16">
                  <c:v>3.9</c:v>
                </c:pt>
                <c:pt idx="17">
                  <c:v>3.85</c:v>
                </c:pt>
                <c:pt idx="18">
                  <c:v>3.8</c:v>
                </c:pt>
                <c:pt idx="19">
                  <c:v>3.780662</c:v>
                </c:pt>
                <c:pt idx="20">
                  <c:v>3.75</c:v>
                </c:pt>
                <c:pt idx="21">
                  <c:v>3.7</c:v>
                </c:pt>
                <c:pt idx="22">
                  <c:v>3.6572407</c:v>
                </c:pt>
                <c:pt idx="23">
                  <c:v>3.65</c:v>
                </c:pt>
                <c:pt idx="24">
                  <c:v>3.6</c:v>
                </c:pt>
                <c:pt idx="25">
                  <c:v>3.55</c:v>
                </c:pt>
                <c:pt idx="26">
                  <c:v>3.5403438</c:v>
                </c:pt>
                <c:pt idx="27">
                  <c:v>3.5</c:v>
                </c:pt>
                <c:pt idx="28">
                  <c:v>3.45</c:v>
                </c:pt>
                <c:pt idx="29">
                  <c:v>3.4292284999999998</c:v>
                </c:pt>
                <c:pt idx="30">
                  <c:v>3.4</c:v>
                </c:pt>
                <c:pt idx="31">
                  <c:v>3.35</c:v>
                </c:pt>
                <c:pt idx="32">
                  <c:v>3.3231882000000001</c:v>
                </c:pt>
                <c:pt idx="33">
                  <c:v>3.3</c:v>
                </c:pt>
                <c:pt idx="34">
                  <c:v>3.25</c:v>
                </c:pt>
                <c:pt idx="35">
                  <c:v>3.2218075000000002</c:v>
                </c:pt>
                <c:pt idx="36">
                  <c:v>3.2</c:v>
                </c:pt>
                <c:pt idx="37">
                  <c:v>3.15</c:v>
                </c:pt>
                <c:pt idx="38">
                  <c:v>3.1246708000000001</c:v>
                </c:pt>
                <c:pt idx="39">
                  <c:v>3.1</c:v>
                </c:pt>
                <c:pt idx="40">
                  <c:v>3.05</c:v>
                </c:pt>
                <c:pt idx="41">
                  <c:v>3.0313623999999999</c:v>
                </c:pt>
                <c:pt idx="42">
                  <c:v>3</c:v>
                </c:pt>
                <c:pt idx="43">
                  <c:v>2.95</c:v>
                </c:pt>
                <c:pt idx="44">
                  <c:v>2.9414663000000001</c:v>
                </c:pt>
                <c:pt idx="45">
                  <c:v>2.9</c:v>
                </c:pt>
                <c:pt idx="46">
                  <c:v>2.8548136</c:v>
                </c:pt>
                <c:pt idx="47">
                  <c:v>2.85</c:v>
                </c:pt>
                <c:pt idx="48">
                  <c:v>2.8</c:v>
                </c:pt>
                <c:pt idx="49">
                  <c:v>2.7713831999999998</c:v>
                </c:pt>
                <c:pt idx="50">
                  <c:v>2.75</c:v>
                </c:pt>
                <c:pt idx="51">
                  <c:v>2.7</c:v>
                </c:pt>
                <c:pt idx="52">
                  <c:v>2.6903126999999998</c:v>
                </c:pt>
                <c:pt idx="53">
                  <c:v>2.65</c:v>
                </c:pt>
                <c:pt idx="54">
                  <c:v>2.6118497000000001</c:v>
                </c:pt>
                <c:pt idx="55">
                  <c:v>2.6</c:v>
                </c:pt>
                <c:pt idx="56">
                  <c:v>2.5499999999999998</c:v>
                </c:pt>
                <c:pt idx="57">
                  <c:v>2.5356610000000002</c:v>
                </c:pt>
                <c:pt idx="58">
                  <c:v>2.5</c:v>
                </c:pt>
                <c:pt idx="59">
                  <c:v>2.4614552999999999</c:v>
                </c:pt>
                <c:pt idx="60">
                  <c:v>2.4500000000000002</c:v>
                </c:pt>
                <c:pt idx="61">
                  <c:v>2.4</c:v>
                </c:pt>
                <c:pt idx="62">
                  <c:v>2.3891973000000002</c:v>
                </c:pt>
                <c:pt idx="63">
                  <c:v>2.35</c:v>
                </c:pt>
                <c:pt idx="64">
                  <c:v>2.3187845999999999</c:v>
                </c:pt>
                <c:pt idx="65">
                  <c:v>2.2999999999999998</c:v>
                </c:pt>
                <c:pt idx="66">
                  <c:v>2.25</c:v>
                </c:pt>
                <c:pt idx="67">
                  <c:v>2.2495020000000001</c:v>
                </c:pt>
                <c:pt idx="68">
                  <c:v>2.2000000000000002</c:v>
                </c:pt>
                <c:pt idx="69">
                  <c:v>2.1824164000000001</c:v>
                </c:pt>
                <c:pt idx="70">
                  <c:v>2.15</c:v>
                </c:pt>
                <c:pt idx="71">
                  <c:v>2.1162713000000002</c:v>
                </c:pt>
                <c:pt idx="72">
                  <c:v>2.1</c:v>
                </c:pt>
                <c:pt idx="73">
                  <c:v>2.0509936999999998</c:v>
                </c:pt>
                <c:pt idx="74">
                  <c:v>2.0499999999999998</c:v>
                </c:pt>
                <c:pt idx="75">
                  <c:v>2</c:v>
                </c:pt>
                <c:pt idx="76">
                  <c:v>1.9874825</c:v>
                </c:pt>
                <c:pt idx="77">
                  <c:v>1.95</c:v>
                </c:pt>
                <c:pt idx="78">
                  <c:v>1.9247510999999999</c:v>
                </c:pt>
                <c:pt idx="79">
                  <c:v>1.9</c:v>
                </c:pt>
                <c:pt idx="80">
                  <c:v>1.8626503999999999</c:v>
                </c:pt>
                <c:pt idx="81">
                  <c:v>1.85</c:v>
                </c:pt>
                <c:pt idx="82">
                  <c:v>1.8010968000000001</c:v>
                </c:pt>
                <c:pt idx="83">
                  <c:v>1.8</c:v>
                </c:pt>
                <c:pt idx="84">
                  <c:v>1.75</c:v>
                </c:pt>
                <c:pt idx="85">
                  <c:v>1.7408223</c:v>
                </c:pt>
                <c:pt idx="86">
                  <c:v>1.7</c:v>
                </c:pt>
                <c:pt idx="87">
                  <c:v>1.6810168999999999</c:v>
                </c:pt>
                <c:pt idx="88">
                  <c:v>1.65</c:v>
                </c:pt>
                <c:pt idx="89">
                  <c:v>1.6214976999999999</c:v>
                </c:pt>
                <c:pt idx="90">
                  <c:v>1.6</c:v>
                </c:pt>
                <c:pt idx="91">
                  <c:v>1.5621607</c:v>
                </c:pt>
                <c:pt idx="92">
                  <c:v>1.55</c:v>
                </c:pt>
                <c:pt idx="93">
                  <c:v>1.5028900999999999</c:v>
                </c:pt>
                <c:pt idx="94">
                  <c:v>1.5</c:v>
                </c:pt>
                <c:pt idx="95">
                  <c:v>1.45</c:v>
                </c:pt>
                <c:pt idx="96">
                  <c:v>1.4441887</c:v>
                </c:pt>
                <c:pt idx="97">
                  <c:v>1.4</c:v>
                </c:pt>
                <c:pt idx="98">
                  <c:v>1.3856307000000001</c:v>
                </c:pt>
                <c:pt idx="99">
                  <c:v>1.35</c:v>
                </c:pt>
                <c:pt idx="100">
                  <c:v>1.3267914000000001</c:v>
                </c:pt>
                <c:pt idx="101">
                  <c:v>1.3</c:v>
                </c:pt>
                <c:pt idx="102">
                  <c:v>1.2674932999999999</c:v>
                </c:pt>
                <c:pt idx="103">
                  <c:v>1.25</c:v>
                </c:pt>
                <c:pt idx="104">
                  <c:v>1.2075205</c:v>
                </c:pt>
                <c:pt idx="105">
                  <c:v>1.2</c:v>
                </c:pt>
                <c:pt idx="106">
                  <c:v>1.1499999999999999</c:v>
                </c:pt>
                <c:pt idx="107">
                  <c:v>1.1470183</c:v>
                </c:pt>
                <c:pt idx="108">
                  <c:v>1.1000000000000001</c:v>
                </c:pt>
                <c:pt idx="109">
                  <c:v>1.0863814000000001</c:v>
                </c:pt>
                <c:pt idx="110">
                  <c:v>1.05</c:v>
                </c:pt>
                <c:pt idx="111">
                  <c:v>1.0243567</c:v>
                </c:pt>
                <c:pt idx="112">
                  <c:v>1</c:v>
                </c:pt>
                <c:pt idx="113">
                  <c:v>1</c:v>
                </c:pt>
              </c:numCache>
            </c:numRef>
          </c:yVal>
          <c:smooth val="0"/>
        </c:ser>
        <c:dLbls>
          <c:showLegendKey val="0"/>
          <c:showVal val="0"/>
          <c:showCatName val="0"/>
          <c:showSerName val="0"/>
          <c:showPercent val="0"/>
          <c:showBubbleSize val="0"/>
        </c:dLbls>
        <c:axId val="354765816"/>
        <c:axId val="355187864"/>
      </c:scatterChart>
      <c:valAx>
        <c:axId val="354765816"/>
        <c:scaling>
          <c:orientation val="maxMin"/>
          <c:max val="300"/>
        </c:scaling>
        <c:delete val="0"/>
        <c:axPos val="b"/>
        <c:majorGridlines>
          <c:spPr>
            <a:ln w="3175" cap="flat" cmpd="sng" algn="ctr">
              <a:solidFill>
                <a:schemeClr val="bg1">
                  <a:lumMod val="75000"/>
                </a:schemeClr>
              </a:solidFill>
              <a:prstDash val="dash"/>
              <a:round/>
            </a:ln>
            <a:effectLst/>
          </c:spPr>
        </c:majorGridlines>
        <c:title>
          <c:tx>
            <c:rich>
              <a:bodyPr rot="0" spcFirstLastPara="1" vertOverflow="ellipsis" vert="horz" wrap="square" anchor="ctr" anchorCtr="1"/>
              <a:lstStyle/>
              <a:p>
                <a:pPr>
                  <a:defRPr sz="800" b="0"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en-GB">
                    <a:solidFill>
                      <a:srgbClr val="0000FF"/>
                    </a:solidFill>
                  </a:rPr>
                  <a:t>M (kg)</a:t>
                </a:r>
              </a:p>
            </c:rich>
          </c:tx>
          <c:layout>
            <c:manualLayout>
              <c:xMode val="edge"/>
              <c:yMode val="edge"/>
              <c:x val="0.35770456531291511"/>
              <c:y val="0.9203522346749633"/>
            </c:manualLayout>
          </c:layout>
          <c:overlay val="0"/>
          <c:spPr>
            <a:noFill/>
            <a:ln>
              <a:noFill/>
            </a:ln>
            <a:effectLst/>
          </c:spPr>
          <c:txPr>
            <a:bodyPr rot="0" spcFirstLastPara="1" vertOverflow="ellipsis" vert="horz" wrap="square" anchor="ctr" anchorCtr="1"/>
            <a:lstStyle/>
            <a:p>
              <a:pPr>
                <a:defRPr sz="8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title>
        <c:numFmt formatCode="General" sourceLinked="1"/>
        <c:majorTickMark val="out"/>
        <c:minorTickMark val="in"/>
        <c:tickLblPos val="nextTo"/>
        <c:spPr>
          <a:noFill/>
          <a:ln w="9525" cap="flat" cmpd="sng" algn="ctr">
            <a:solidFill>
              <a:schemeClr val="tx1"/>
            </a:solidFill>
            <a:round/>
          </a:ln>
          <a:effectLst/>
        </c:spPr>
        <c:txPr>
          <a:bodyPr rot="-60000000" spcFirstLastPara="1" vertOverflow="ellipsis" vert="horz" wrap="square" anchor="ctr" anchorCtr="1"/>
          <a:lstStyle/>
          <a:p>
            <a:pPr>
              <a:defRPr sz="8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355187864"/>
        <c:crosses val="autoZero"/>
        <c:crossBetween val="midCat"/>
        <c:majorUnit val="50"/>
      </c:valAx>
      <c:valAx>
        <c:axId val="355187864"/>
        <c:scaling>
          <c:orientation val="minMax"/>
          <c:max val="4.5"/>
          <c:min val="1"/>
        </c:scaling>
        <c:delete val="0"/>
        <c:axPos val="r"/>
        <c:majorGridlines>
          <c:spPr>
            <a:ln w="3175" cap="flat" cmpd="sng" algn="ctr">
              <a:solidFill>
                <a:schemeClr val="bg1">
                  <a:lumMod val="75000"/>
                </a:schemeClr>
              </a:solidFill>
              <a:prstDash val="dash"/>
              <a:round/>
            </a:ln>
            <a:effectLst/>
          </c:spPr>
        </c:majorGridlines>
        <c:title>
          <c:tx>
            <c:rich>
              <a:bodyPr rot="0" spcFirstLastPara="1" vertOverflow="ellipsis" wrap="square" anchor="ctr" anchorCtr="1"/>
              <a:lstStyle/>
              <a:p>
                <a:pPr>
                  <a:defRPr sz="800" b="0"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en-GB">
                    <a:solidFill>
                      <a:srgbClr val="0000FF"/>
                    </a:solidFill>
                  </a:rPr>
                  <a:t>R(m)</a:t>
                </a:r>
              </a:p>
            </c:rich>
          </c:tx>
          <c:layout>
            <c:manualLayout>
              <c:xMode val="edge"/>
              <c:yMode val="edge"/>
              <c:x val="0.84753046824887746"/>
              <c:y val="0.16087134393640179"/>
            </c:manualLayout>
          </c:layout>
          <c:overlay val="0"/>
          <c:spPr>
            <a:noFill/>
            <a:ln>
              <a:noFill/>
            </a:ln>
            <a:effectLst/>
          </c:spPr>
          <c:txPr>
            <a:bodyPr rot="0" spcFirstLastPara="1" vertOverflow="ellipsis" wrap="square" anchor="ctr" anchorCtr="1"/>
            <a:lstStyle/>
            <a:p>
              <a:pPr>
                <a:defRPr sz="8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title>
        <c:numFmt formatCode="General" sourceLinked="1"/>
        <c:majorTickMark val="out"/>
        <c:minorTickMark val="in"/>
        <c:tickLblPos val="nextTo"/>
        <c:spPr>
          <a:noFill/>
          <a:ln w="9525" cap="flat" cmpd="sng" algn="ctr">
            <a:solidFill>
              <a:schemeClr val="tx1"/>
            </a:solidFill>
            <a:round/>
          </a:ln>
          <a:effectLst/>
        </c:spPr>
        <c:txPr>
          <a:bodyPr rot="-60000000" spcFirstLastPara="1" vertOverflow="ellipsis" vert="horz" wrap="square" anchor="ctr" anchorCtr="1"/>
          <a:lstStyle/>
          <a:p>
            <a:pPr>
              <a:defRPr sz="8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354765816"/>
        <c:crosses val="autoZero"/>
        <c:crossBetween val="midCat"/>
        <c:majorUnit val="0.5"/>
      </c:valAx>
      <c:spPr>
        <a:noFill/>
        <a:ln w="6350">
          <a:solidFill>
            <a:schemeClr val="tx1"/>
          </a:solidFill>
        </a:ln>
        <a:effectLst/>
      </c:spPr>
    </c:plotArea>
    <c:plotVisOnly val="1"/>
    <c:dispBlanksAs val="gap"/>
    <c:showDLblsOverMax val="0"/>
  </c:chart>
  <c:spPr>
    <a:solidFill>
      <a:schemeClr val="bg1"/>
    </a:solidFill>
    <a:ln w="9525" cap="flat" cmpd="sng" algn="ctr">
      <a:noFill/>
      <a:round/>
    </a:ln>
    <a:effectLst/>
  </c:spPr>
  <c:txPr>
    <a:bodyPr/>
    <a:lstStyle/>
    <a:p>
      <a:pPr>
        <a:defRPr sz="800">
          <a:solidFill>
            <a:sysClr val="windowText" lastClr="000000"/>
          </a:solidFill>
          <a:latin typeface="Arial" panose="020B0604020202020204" pitchFamily="34" charset="0"/>
          <a:cs typeface="Arial" panose="020B0604020202020204" pitchFamily="34" charset="0"/>
        </a:defRPr>
      </a:pPr>
      <a:endParaRPr lang="en-US"/>
    </a:p>
  </c:txPr>
  <c:externalData r:id="rId3">
    <c:autoUpdate val="0"/>
  </c:externalData>
  <c:userShapes r:id="rId4"/>
</c:chartSpace>
</file>

<file path=word/charts/chart1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96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en-GB" sz="1000" b="1">
                <a:solidFill>
                  <a:srgbClr val="0000FF"/>
                </a:solidFill>
              </a:rPr>
              <a:t>A-2</a:t>
            </a:r>
          </a:p>
        </c:rich>
      </c:tx>
      <c:layout>
        <c:manualLayout>
          <c:xMode val="edge"/>
          <c:yMode val="edge"/>
          <c:x val="0.10782552918537523"/>
          <c:y val="0.69916613213598455"/>
        </c:manualLayout>
      </c:layout>
      <c:overlay val="0"/>
      <c:spPr>
        <a:solidFill>
          <a:schemeClr val="bg1"/>
        </a:solidFill>
        <a:ln>
          <a:noFill/>
        </a:ln>
        <a:effectLst/>
      </c:spPr>
      <c:txPr>
        <a:bodyPr rot="0" spcFirstLastPara="1" vertOverflow="ellipsis" vert="horz" wrap="square" anchor="ctr" anchorCtr="1"/>
        <a:lstStyle/>
        <a:p>
          <a:pPr>
            <a:defRPr sz="96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en-US"/>
        </a:p>
      </c:txPr>
    </c:title>
    <c:autoTitleDeleted val="0"/>
    <c:plotArea>
      <c:layout>
        <c:manualLayout>
          <c:layoutTarget val="inner"/>
          <c:xMode val="edge"/>
          <c:yMode val="edge"/>
          <c:x val="8.9449263443339866E-2"/>
          <c:y val="7.7628793225123505E-2"/>
          <c:w val="0.68115181791408042"/>
          <c:h val="0.74409559955323157"/>
        </c:manualLayout>
      </c:layout>
      <c:scatterChart>
        <c:scatterStyle val="lineMarker"/>
        <c:varyColors val="0"/>
        <c:ser>
          <c:idx val="0"/>
          <c:order val="0"/>
          <c:spPr>
            <a:ln w="19050" cap="rnd">
              <a:solidFill>
                <a:srgbClr val="0000FF"/>
              </a:solidFill>
              <a:prstDash val="sysDash"/>
              <a:round/>
            </a:ln>
            <a:effectLst/>
          </c:spPr>
          <c:marker>
            <c:symbol val="none"/>
          </c:marker>
          <c:xVal>
            <c:numRef>
              <c:f>Sheet1!$B$1:$B$67</c:f>
              <c:numCache>
                <c:formatCode>General</c:formatCode>
                <c:ptCount val="67"/>
                <c:pt idx="0">
                  <c:v>33.669646</c:v>
                </c:pt>
                <c:pt idx="1">
                  <c:v>33.4692279</c:v>
                </c:pt>
                <c:pt idx="2">
                  <c:v>33.264502800000002</c:v>
                </c:pt>
                <c:pt idx="3">
                  <c:v>33.055370799999999</c:v>
                </c:pt>
                <c:pt idx="4">
                  <c:v>32.841730400000003</c:v>
                </c:pt>
                <c:pt idx="5">
                  <c:v>32.623478400000003</c:v>
                </c:pt>
                <c:pt idx="6">
                  <c:v>32.400510199999999</c:v>
                </c:pt>
                <c:pt idx="7">
                  <c:v>32.172719499999999</c:v>
                </c:pt>
                <c:pt idx="8">
                  <c:v>31.939998899999999</c:v>
                </c:pt>
                <c:pt idx="9">
                  <c:v>31.702239599999999</c:v>
                </c:pt>
                <c:pt idx="10">
                  <c:v>31.459331500000001</c:v>
                </c:pt>
                <c:pt idx="11">
                  <c:v>31.2111637</c:v>
                </c:pt>
                <c:pt idx="12">
                  <c:v>30.9576244</c:v>
                </c:pt>
                <c:pt idx="13">
                  <c:v>30.698600800000001</c:v>
                </c:pt>
                <c:pt idx="14">
                  <c:v>30.433980099999999</c:v>
                </c:pt>
                <c:pt idx="15">
                  <c:v>30.163648800000001</c:v>
                </c:pt>
                <c:pt idx="16">
                  <c:v>30.138888900000001</c:v>
                </c:pt>
                <c:pt idx="17">
                  <c:v>29.882769400000001</c:v>
                </c:pt>
                <c:pt idx="18">
                  <c:v>29.595375900000001</c:v>
                </c:pt>
                <c:pt idx="19">
                  <c:v>29.301818999999998</c:v>
                </c:pt>
                <c:pt idx="20">
                  <c:v>29.001984799999999</c:v>
                </c:pt>
                <c:pt idx="21">
                  <c:v>28.695760400000001</c:v>
                </c:pt>
                <c:pt idx="22">
                  <c:v>28.383035</c:v>
                </c:pt>
                <c:pt idx="23">
                  <c:v>28.063699400000001</c:v>
                </c:pt>
                <c:pt idx="24">
                  <c:v>27.737647200000001</c:v>
                </c:pt>
                <c:pt idx="25">
                  <c:v>27.404775099999998</c:v>
                </c:pt>
                <c:pt idx="26">
                  <c:v>27.0649832</c:v>
                </c:pt>
                <c:pt idx="27">
                  <c:v>26.718176199999998</c:v>
                </c:pt>
                <c:pt idx="28">
                  <c:v>26.3642635</c:v>
                </c:pt>
                <c:pt idx="29">
                  <c:v>26.111111099999999</c:v>
                </c:pt>
                <c:pt idx="30">
                  <c:v>26.000836899999999</c:v>
                </c:pt>
                <c:pt idx="31">
                  <c:v>25.624536599999999</c:v>
                </c:pt>
                <c:pt idx="32">
                  <c:v>25.240738199999999</c:v>
                </c:pt>
                <c:pt idx="33">
                  <c:v>24.849377100000002</c:v>
                </c:pt>
                <c:pt idx="34">
                  <c:v>24.4503986</c:v>
                </c:pt>
                <c:pt idx="35">
                  <c:v>24.043758100000002</c:v>
                </c:pt>
                <c:pt idx="36">
                  <c:v>23.6294225</c:v>
                </c:pt>
                <c:pt idx="37">
                  <c:v>23.207371699999999</c:v>
                </c:pt>
                <c:pt idx="38">
                  <c:v>22.7775994</c:v>
                </c:pt>
                <c:pt idx="39">
                  <c:v>22.340114700000001</c:v>
                </c:pt>
                <c:pt idx="40">
                  <c:v>22.0833333</c:v>
                </c:pt>
                <c:pt idx="41">
                  <c:v>21.890199800000001</c:v>
                </c:pt>
                <c:pt idx="42">
                  <c:v>21.425984</c:v>
                </c:pt>
                <c:pt idx="43">
                  <c:v>20.953999799999998</c:v>
                </c:pt>
                <c:pt idx="44">
                  <c:v>20.474335</c:v>
                </c:pt>
                <c:pt idx="45">
                  <c:v>19.987101500000001</c:v>
                </c:pt>
                <c:pt idx="46">
                  <c:v>19.492436900000001</c:v>
                </c:pt>
                <c:pt idx="47">
                  <c:v>18.990506199999999</c:v>
                </c:pt>
                <c:pt idx="48">
                  <c:v>18.481504099999999</c:v>
                </c:pt>
                <c:pt idx="49">
                  <c:v>18.055555600000002</c:v>
                </c:pt>
                <c:pt idx="50">
                  <c:v>17.962927700000002</c:v>
                </c:pt>
                <c:pt idx="51">
                  <c:v>17.424636499999998</c:v>
                </c:pt>
                <c:pt idx="52">
                  <c:v>16.8798636</c:v>
                </c:pt>
                <c:pt idx="53">
                  <c:v>16.3289519</c:v>
                </c:pt>
                <c:pt idx="54">
                  <c:v>15.7722848</c:v>
                </c:pt>
                <c:pt idx="55">
                  <c:v>15.2102886</c:v>
                </c:pt>
                <c:pt idx="56">
                  <c:v>14.6434344</c:v>
                </c:pt>
                <c:pt idx="57">
                  <c:v>14.0722398</c:v>
                </c:pt>
                <c:pt idx="58">
                  <c:v>14.027777800000001</c:v>
                </c:pt>
                <c:pt idx="59">
                  <c:v>13.476992600000001</c:v>
                </c:pt>
                <c:pt idx="60">
                  <c:v>12.8767668</c:v>
                </c:pt>
                <c:pt idx="61">
                  <c:v>12.273955000000001</c:v>
                </c:pt>
                <c:pt idx="62">
                  <c:v>11.6693047</c:v>
                </c:pt>
                <c:pt idx="63">
                  <c:v>11.063618999999999</c:v>
                </c:pt>
                <c:pt idx="64">
                  <c:v>10.4577571</c:v>
                </c:pt>
                <c:pt idx="65">
                  <c:v>10</c:v>
                </c:pt>
                <c:pt idx="66">
                  <c:v>10</c:v>
                </c:pt>
              </c:numCache>
            </c:numRef>
          </c:xVal>
          <c:yVal>
            <c:numRef>
              <c:f>Sheet1!$C$1:$C$67</c:f>
              <c:numCache>
                <c:formatCode>General</c:formatCode>
                <c:ptCount val="67"/>
                <c:pt idx="0">
                  <c:v>4.5</c:v>
                </c:pt>
                <c:pt idx="1">
                  <c:v>4.45</c:v>
                </c:pt>
                <c:pt idx="2">
                  <c:v>4.4000000000000004</c:v>
                </c:pt>
                <c:pt idx="3">
                  <c:v>4.3499999999999996</c:v>
                </c:pt>
                <c:pt idx="4">
                  <c:v>4.3</c:v>
                </c:pt>
                <c:pt idx="5">
                  <c:v>4.25</c:v>
                </c:pt>
                <c:pt idx="6">
                  <c:v>4.2</c:v>
                </c:pt>
                <c:pt idx="7">
                  <c:v>4.1500000000000004</c:v>
                </c:pt>
                <c:pt idx="8">
                  <c:v>4.0999999999999996</c:v>
                </c:pt>
                <c:pt idx="9">
                  <c:v>4.05</c:v>
                </c:pt>
                <c:pt idx="10">
                  <c:v>4</c:v>
                </c:pt>
                <c:pt idx="11">
                  <c:v>3.95</c:v>
                </c:pt>
                <c:pt idx="12">
                  <c:v>3.9</c:v>
                </c:pt>
                <c:pt idx="13">
                  <c:v>3.85</c:v>
                </c:pt>
                <c:pt idx="14">
                  <c:v>3.8</c:v>
                </c:pt>
                <c:pt idx="15">
                  <c:v>3.75</c:v>
                </c:pt>
                <c:pt idx="16">
                  <c:v>3.7455555999999999</c:v>
                </c:pt>
                <c:pt idx="17">
                  <c:v>3.7</c:v>
                </c:pt>
                <c:pt idx="18">
                  <c:v>3.65</c:v>
                </c:pt>
                <c:pt idx="19">
                  <c:v>3.6</c:v>
                </c:pt>
                <c:pt idx="20">
                  <c:v>3.55</c:v>
                </c:pt>
                <c:pt idx="21">
                  <c:v>3.5</c:v>
                </c:pt>
                <c:pt idx="22">
                  <c:v>3.45</c:v>
                </c:pt>
                <c:pt idx="23">
                  <c:v>3.4</c:v>
                </c:pt>
                <c:pt idx="24">
                  <c:v>3.35</c:v>
                </c:pt>
                <c:pt idx="25">
                  <c:v>3.3</c:v>
                </c:pt>
                <c:pt idx="26">
                  <c:v>3.25</c:v>
                </c:pt>
                <c:pt idx="27">
                  <c:v>3.2</c:v>
                </c:pt>
                <c:pt idx="28">
                  <c:v>3.15</c:v>
                </c:pt>
                <c:pt idx="29">
                  <c:v>3.1150943999999998</c:v>
                </c:pt>
                <c:pt idx="30">
                  <c:v>3.1</c:v>
                </c:pt>
                <c:pt idx="31">
                  <c:v>3.05</c:v>
                </c:pt>
                <c:pt idx="32">
                  <c:v>3</c:v>
                </c:pt>
                <c:pt idx="33">
                  <c:v>2.95</c:v>
                </c:pt>
                <c:pt idx="34">
                  <c:v>2.9</c:v>
                </c:pt>
                <c:pt idx="35">
                  <c:v>2.85</c:v>
                </c:pt>
                <c:pt idx="36">
                  <c:v>2.8</c:v>
                </c:pt>
                <c:pt idx="37">
                  <c:v>2.75</c:v>
                </c:pt>
                <c:pt idx="38">
                  <c:v>2.7</c:v>
                </c:pt>
                <c:pt idx="39">
                  <c:v>2.65</c:v>
                </c:pt>
                <c:pt idx="40">
                  <c:v>2.6214032</c:v>
                </c:pt>
                <c:pt idx="41">
                  <c:v>2.6</c:v>
                </c:pt>
                <c:pt idx="42">
                  <c:v>2.5499999999999998</c:v>
                </c:pt>
                <c:pt idx="43">
                  <c:v>2.5</c:v>
                </c:pt>
                <c:pt idx="44">
                  <c:v>2.4500000000000002</c:v>
                </c:pt>
                <c:pt idx="45">
                  <c:v>2.4</c:v>
                </c:pt>
                <c:pt idx="46">
                  <c:v>2.35</c:v>
                </c:pt>
                <c:pt idx="47">
                  <c:v>2.2999999999999998</c:v>
                </c:pt>
                <c:pt idx="48">
                  <c:v>2.25</c:v>
                </c:pt>
                <c:pt idx="49">
                  <c:v>2.2089110999999999</c:v>
                </c:pt>
                <c:pt idx="50">
                  <c:v>2.2000000000000002</c:v>
                </c:pt>
                <c:pt idx="51">
                  <c:v>2.15</c:v>
                </c:pt>
                <c:pt idx="52">
                  <c:v>2.1</c:v>
                </c:pt>
                <c:pt idx="53">
                  <c:v>2.0499999999999998</c:v>
                </c:pt>
                <c:pt idx="54">
                  <c:v>2</c:v>
                </c:pt>
                <c:pt idx="55">
                  <c:v>1.95</c:v>
                </c:pt>
                <c:pt idx="56">
                  <c:v>1.9</c:v>
                </c:pt>
                <c:pt idx="57">
                  <c:v>1.85</c:v>
                </c:pt>
                <c:pt idx="58">
                  <c:v>1.8462672</c:v>
                </c:pt>
                <c:pt idx="59">
                  <c:v>1.8</c:v>
                </c:pt>
                <c:pt idx="60">
                  <c:v>1.75</c:v>
                </c:pt>
                <c:pt idx="61">
                  <c:v>1.7</c:v>
                </c:pt>
                <c:pt idx="62">
                  <c:v>1.65</c:v>
                </c:pt>
                <c:pt idx="63">
                  <c:v>1.6</c:v>
                </c:pt>
                <c:pt idx="64">
                  <c:v>1.55</c:v>
                </c:pt>
                <c:pt idx="65">
                  <c:v>1.5126447000000001</c:v>
                </c:pt>
                <c:pt idx="66">
                  <c:v>1.55</c:v>
                </c:pt>
              </c:numCache>
            </c:numRef>
          </c:yVal>
          <c:smooth val="0"/>
        </c:ser>
        <c:ser>
          <c:idx val="1"/>
          <c:order val="1"/>
          <c:spPr>
            <a:ln w="19050" cap="rnd">
              <a:solidFill>
                <a:srgbClr val="FF00FF"/>
              </a:solidFill>
              <a:round/>
            </a:ln>
            <a:effectLst/>
          </c:spPr>
          <c:marker>
            <c:symbol val="none"/>
          </c:marker>
          <c:xVal>
            <c:numRef>
              <c:f>Sheet1!$E$1:$E$85</c:f>
              <c:numCache>
                <c:formatCode>General</c:formatCode>
                <c:ptCount val="85"/>
                <c:pt idx="0">
                  <c:v>64.577780700000005</c:v>
                </c:pt>
                <c:pt idx="1">
                  <c:v>64.214583300000001</c:v>
                </c:pt>
                <c:pt idx="2">
                  <c:v>63.843580799999998</c:v>
                </c:pt>
                <c:pt idx="3">
                  <c:v>63.464592000000003</c:v>
                </c:pt>
                <c:pt idx="4">
                  <c:v>63.0774331</c:v>
                </c:pt>
                <c:pt idx="5">
                  <c:v>62.6819171</c:v>
                </c:pt>
                <c:pt idx="6">
                  <c:v>62.361111100000002</c:v>
                </c:pt>
                <c:pt idx="7">
                  <c:v>62.277077200000001</c:v>
                </c:pt>
                <c:pt idx="8">
                  <c:v>61.860421700000003</c:v>
                </c:pt>
                <c:pt idx="9">
                  <c:v>61.434748800000001</c:v>
                </c:pt>
                <c:pt idx="10">
                  <c:v>60.999859399999998</c:v>
                </c:pt>
                <c:pt idx="11">
                  <c:v>60.555552300000002</c:v>
                </c:pt>
                <c:pt idx="12">
                  <c:v>60.101624700000002</c:v>
                </c:pt>
                <c:pt idx="13">
                  <c:v>59.637871799999999</c:v>
                </c:pt>
                <c:pt idx="14">
                  <c:v>59.164087700000003</c:v>
                </c:pt>
                <c:pt idx="15">
                  <c:v>58.6800657</c:v>
                </c:pt>
                <c:pt idx="16">
                  <c:v>58.3333333</c:v>
                </c:pt>
                <c:pt idx="17">
                  <c:v>58.184126800000001</c:v>
                </c:pt>
                <c:pt idx="18">
                  <c:v>57.6739751</c:v>
                </c:pt>
                <c:pt idx="19">
                  <c:v>57.152855600000002</c:v>
                </c:pt>
                <c:pt idx="20">
                  <c:v>56.620559999999998</c:v>
                </c:pt>
                <c:pt idx="21">
                  <c:v>56.076881999999998</c:v>
                </c:pt>
                <c:pt idx="22">
                  <c:v>55.5216171</c:v>
                </c:pt>
                <c:pt idx="23">
                  <c:v>54.954563899999997</c:v>
                </c:pt>
                <c:pt idx="24">
                  <c:v>54.375524900000002</c:v>
                </c:pt>
                <c:pt idx="25">
                  <c:v>54.305555599999998</c:v>
                </c:pt>
                <c:pt idx="26">
                  <c:v>53.778741099999998</c:v>
                </c:pt>
                <c:pt idx="27">
                  <c:v>53.168711799999997</c:v>
                </c:pt>
                <c:pt idx="28">
                  <c:v>52.5460013</c:v>
                </c:pt>
                <c:pt idx="29">
                  <c:v>51.910434600000002</c:v>
                </c:pt>
                <c:pt idx="30">
                  <c:v>51.261845800000003</c:v>
                </c:pt>
                <c:pt idx="31">
                  <c:v>50.600079399999998</c:v>
                </c:pt>
                <c:pt idx="32">
                  <c:v>50.277777800000003</c:v>
                </c:pt>
                <c:pt idx="33">
                  <c:v>49.920932499999999</c:v>
                </c:pt>
                <c:pt idx="34">
                  <c:v>49.224470799999999</c:v>
                </c:pt>
                <c:pt idx="35">
                  <c:v>48.514285700000002</c:v>
                </c:pt>
                <c:pt idx="36">
                  <c:v>47.790277500000002</c:v>
                </c:pt>
                <c:pt idx="37">
                  <c:v>47.052365299999998</c:v>
                </c:pt>
                <c:pt idx="38">
                  <c:v>46.300489399999996</c:v>
                </c:pt>
                <c:pt idx="39">
                  <c:v>46.25</c:v>
                </c:pt>
                <c:pt idx="40">
                  <c:v>45.525690400000002</c:v>
                </c:pt>
                <c:pt idx="41">
                  <c:v>44.736075200000002</c:v>
                </c:pt>
                <c:pt idx="42">
                  <c:v>43.932290199999997</c:v>
                </c:pt>
                <c:pt idx="43">
                  <c:v>43.114383500000002</c:v>
                </c:pt>
                <c:pt idx="44">
                  <c:v>42.282436300000001</c:v>
                </c:pt>
                <c:pt idx="45">
                  <c:v>42.222222199999997</c:v>
                </c:pt>
                <c:pt idx="46">
                  <c:v>41.425868899999998</c:v>
                </c:pt>
                <c:pt idx="47">
                  <c:v>40.554529500000001</c:v>
                </c:pt>
                <c:pt idx="48">
                  <c:v>39.6694411</c:v>
                </c:pt>
                <c:pt idx="49">
                  <c:v>38.770853600000002</c:v>
                </c:pt>
                <c:pt idx="50">
                  <c:v>38.194444400000002</c:v>
                </c:pt>
                <c:pt idx="51">
                  <c:v>37.854038699999997</c:v>
                </c:pt>
                <c:pt idx="52">
                  <c:v>36.915543700000001</c:v>
                </c:pt>
                <c:pt idx="53">
                  <c:v>35.964427299999997</c:v>
                </c:pt>
                <c:pt idx="54">
                  <c:v>35.001168100000001</c:v>
                </c:pt>
                <c:pt idx="55">
                  <c:v>34.1666667</c:v>
                </c:pt>
                <c:pt idx="56">
                  <c:v>34.023969200000003</c:v>
                </c:pt>
                <c:pt idx="57">
                  <c:v>33.021683799999998</c:v>
                </c:pt>
                <c:pt idx="58">
                  <c:v>32.0089276</c:v>
                </c:pt>
                <c:pt idx="59">
                  <c:v>30.986476100000001</c:v>
                </c:pt>
                <c:pt idx="60">
                  <c:v>30.138888900000001</c:v>
                </c:pt>
                <c:pt idx="61">
                  <c:v>29.951733999999998</c:v>
                </c:pt>
                <c:pt idx="62">
                  <c:v>28.893019299999999</c:v>
                </c:pt>
                <c:pt idx="63">
                  <c:v>27.827308800000001</c:v>
                </c:pt>
                <c:pt idx="64">
                  <c:v>26.755744400000001</c:v>
                </c:pt>
                <c:pt idx="65">
                  <c:v>26.111111099999999</c:v>
                </c:pt>
                <c:pt idx="66">
                  <c:v>25.670275700000001</c:v>
                </c:pt>
                <c:pt idx="67">
                  <c:v>24.567580599999999</c:v>
                </c:pt>
                <c:pt idx="68">
                  <c:v>23.462997300000001</c:v>
                </c:pt>
                <c:pt idx="69">
                  <c:v>22.3580927</c:v>
                </c:pt>
                <c:pt idx="70">
                  <c:v>22.0833333</c:v>
                </c:pt>
                <c:pt idx="71">
                  <c:v>21.233665899999998</c:v>
                </c:pt>
                <c:pt idx="72">
                  <c:v>20.1055201</c:v>
                </c:pt>
                <c:pt idx="73">
                  <c:v>18.9824962</c:v>
                </c:pt>
                <c:pt idx="74">
                  <c:v>18.055555600000002</c:v>
                </c:pt>
                <c:pt idx="75">
                  <c:v>17.8608829</c:v>
                </c:pt>
                <c:pt idx="76">
                  <c:v>16.7206832</c:v>
                </c:pt>
                <c:pt idx="77">
                  <c:v>15.5923186</c:v>
                </c:pt>
                <c:pt idx="78">
                  <c:v>14.478166399999999</c:v>
                </c:pt>
                <c:pt idx="79">
                  <c:v>14.027777800000001</c:v>
                </c:pt>
                <c:pt idx="80">
                  <c:v>13.3559552</c:v>
                </c:pt>
                <c:pt idx="81">
                  <c:v>12.2364789</c:v>
                </c:pt>
                <c:pt idx="82">
                  <c:v>11.139662</c:v>
                </c:pt>
                <c:pt idx="83">
                  <c:v>10.068272500000001</c:v>
                </c:pt>
                <c:pt idx="84">
                  <c:v>10</c:v>
                </c:pt>
              </c:numCache>
            </c:numRef>
          </c:xVal>
          <c:yVal>
            <c:numRef>
              <c:f>Sheet1!$F$1:$F$85</c:f>
              <c:numCache>
                <c:formatCode>General</c:formatCode>
                <c:ptCount val="85"/>
                <c:pt idx="0">
                  <c:v>4.5</c:v>
                </c:pt>
                <c:pt idx="1">
                  <c:v>4.45</c:v>
                </c:pt>
                <c:pt idx="2">
                  <c:v>4.4000000000000004</c:v>
                </c:pt>
                <c:pt idx="3">
                  <c:v>4.3499999999999996</c:v>
                </c:pt>
                <c:pt idx="4">
                  <c:v>4.3</c:v>
                </c:pt>
                <c:pt idx="5">
                  <c:v>4.25</c:v>
                </c:pt>
                <c:pt idx="6">
                  <c:v>4.2103602999999996</c:v>
                </c:pt>
                <c:pt idx="7">
                  <c:v>4.2</c:v>
                </c:pt>
                <c:pt idx="8">
                  <c:v>4.1500000000000004</c:v>
                </c:pt>
                <c:pt idx="9">
                  <c:v>4.0999999999999996</c:v>
                </c:pt>
                <c:pt idx="10">
                  <c:v>4.05</c:v>
                </c:pt>
                <c:pt idx="11">
                  <c:v>4</c:v>
                </c:pt>
                <c:pt idx="12">
                  <c:v>3.95</c:v>
                </c:pt>
                <c:pt idx="13">
                  <c:v>3.9</c:v>
                </c:pt>
                <c:pt idx="14">
                  <c:v>3.85</c:v>
                </c:pt>
                <c:pt idx="15">
                  <c:v>3.8</c:v>
                </c:pt>
                <c:pt idx="16">
                  <c:v>3.7650353999999999</c:v>
                </c:pt>
                <c:pt idx="17">
                  <c:v>3.75</c:v>
                </c:pt>
                <c:pt idx="18">
                  <c:v>3.7</c:v>
                </c:pt>
                <c:pt idx="19">
                  <c:v>3.65</c:v>
                </c:pt>
                <c:pt idx="20">
                  <c:v>3.6</c:v>
                </c:pt>
                <c:pt idx="21">
                  <c:v>3.55</c:v>
                </c:pt>
                <c:pt idx="22">
                  <c:v>3.5</c:v>
                </c:pt>
                <c:pt idx="23">
                  <c:v>3.45</c:v>
                </c:pt>
                <c:pt idx="24">
                  <c:v>3.4</c:v>
                </c:pt>
                <c:pt idx="25">
                  <c:v>3.3941441000000001</c:v>
                </c:pt>
                <c:pt idx="26">
                  <c:v>3.35</c:v>
                </c:pt>
                <c:pt idx="27">
                  <c:v>3.3</c:v>
                </c:pt>
                <c:pt idx="28">
                  <c:v>3.25</c:v>
                </c:pt>
                <c:pt idx="29">
                  <c:v>3.2</c:v>
                </c:pt>
                <c:pt idx="30">
                  <c:v>3.15</c:v>
                </c:pt>
                <c:pt idx="31">
                  <c:v>3.1</c:v>
                </c:pt>
                <c:pt idx="32">
                  <c:v>3.0763094</c:v>
                </c:pt>
                <c:pt idx="33">
                  <c:v>3.05</c:v>
                </c:pt>
                <c:pt idx="34">
                  <c:v>3</c:v>
                </c:pt>
                <c:pt idx="35">
                  <c:v>2.95</c:v>
                </c:pt>
                <c:pt idx="36">
                  <c:v>2.9</c:v>
                </c:pt>
                <c:pt idx="37">
                  <c:v>2.85</c:v>
                </c:pt>
                <c:pt idx="38">
                  <c:v>2.8</c:v>
                </c:pt>
                <c:pt idx="39">
                  <c:v>2.7967583999999999</c:v>
                </c:pt>
                <c:pt idx="40">
                  <c:v>2.75</c:v>
                </c:pt>
                <c:pt idx="41">
                  <c:v>2.7</c:v>
                </c:pt>
                <c:pt idx="42">
                  <c:v>2.65</c:v>
                </c:pt>
                <c:pt idx="43">
                  <c:v>2.6</c:v>
                </c:pt>
                <c:pt idx="44">
                  <c:v>2.5499999999999998</c:v>
                </c:pt>
                <c:pt idx="45">
                  <c:v>2.5465111999999999</c:v>
                </c:pt>
                <c:pt idx="46">
                  <c:v>2.5</c:v>
                </c:pt>
                <c:pt idx="47">
                  <c:v>2.4500000000000002</c:v>
                </c:pt>
                <c:pt idx="48">
                  <c:v>2.4</c:v>
                </c:pt>
                <c:pt idx="49">
                  <c:v>2.35</c:v>
                </c:pt>
                <c:pt idx="50">
                  <c:v>2.3186841999999999</c:v>
                </c:pt>
                <c:pt idx="51">
                  <c:v>2.2999999999999998</c:v>
                </c:pt>
                <c:pt idx="52">
                  <c:v>2.25</c:v>
                </c:pt>
                <c:pt idx="53">
                  <c:v>2.2000000000000002</c:v>
                </c:pt>
                <c:pt idx="54">
                  <c:v>2.15</c:v>
                </c:pt>
                <c:pt idx="55">
                  <c:v>2.1073824999999999</c:v>
                </c:pt>
                <c:pt idx="56">
                  <c:v>2.1</c:v>
                </c:pt>
                <c:pt idx="57">
                  <c:v>2.0499999999999998</c:v>
                </c:pt>
                <c:pt idx="58">
                  <c:v>2</c:v>
                </c:pt>
                <c:pt idx="59">
                  <c:v>1.95</c:v>
                </c:pt>
                <c:pt idx="60">
                  <c:v>1.9091648000000001</c:v>
                </c:pt>
                <c:pt idx="61">
                  <c:v>1.9</c:v>
                </c:pt>
                <c:pt idx="62">
                  <c:v>1.85</c:v>
                </c:pt>
                <c:pt idx="63">
                  <c:v>1.8</c:v>
                </c:pt>
                <c:pt idx="64">
                  <c:v>1.75</c:v>
                </c:pt>
                <c:pt idx="65">
                  <c:v>1.7205520000000001</c:v>
                </c:pt>
                <c:pt idx="66">
                  <c:v>1.7</c:v>
                </c:pt>
                <c:pt idx="67">
                  <c:v>1.65</c:v>
                </c:pt>
                <c:pt idx="68">
                  <c:v>1.6</c:v>
                </c:pt>
                <c:pt idx="69">
                  <c:v>1.55</c:v>
                </c:pt>
                <c:pt idx="70">
                  <c:v>1.5380145000000001</c:v>
                </c:pt>
                <c:pt idx="71">
                  <c:v>1.5</c:v>
                </c:pt>
                <c:pt idx="72">
                  <c:v>1.45</c:v>
                </c:pt>
                <c:pt idx="73">
                  <c:v>1.4</c:v>
                </c:pt>
                <c:pt idx="74">
                  <c:v>1.3588832</c:v>
                </c:pt>
                <c:pt idx="75">
                  <c:v>1.35</c:v>
                </c:pt>
                <c:pt idx="76">
                  <c:v>1.3</c:v>
                </c:pt>
                <c:pt idx="77">
                  <c:v>1.25</c:v>
                </c:pt>
                <c:pt idx="78">
                  <c:v>1.2</c:v>
                </c:pt>
                <c:pt idx="79">
                  <c:v>1.1803459999999999</c:v>
                </c:pt>
                <c:pt idx="80">
                  <c:v>1.1499999999999999</c:v>
                </c:pt>
                <c:pt idx="81">
                  <c:v>1.1000000000000001</c:v>
                </c:pt>
                <c:pt idx="82">
                  <c:v>1.05</c:v>
                </c:pt>
                <c:pt idx="83">
                  <c:v>1</c:v>
                </c:pt>
                <c:pt idx="84">
                  <c:v>1</c:v>
                </c:pt>
              </c:numCache>
            </c:numRef>
          </c:yVal>
          <c:smooth val="0"/>
        </c:ser>
        <c:ser>
          <c:idx val="2"/>
          <c:order val="2"/>
          <c:spPr>
            <a:ln w="19050" cap="rnd">
              <a:solidFill>
                <a:srgbClr val="FF3300"/>
              </a:solidFill>
              <a:prstDash val="lgDash"/>
              <a:round/>
            </a:ln>
            <a:effectLst/>
          </c:spPr>
          <c:marker>
            <c:symbol val="none"/>
          </c:marker>
          <c:xVal>
            <c:numRef>
              <c:f>Sheet1!$H$1:$H$97</c:f>
              <c:numCache>
                <c:formatCode>General</c:formatCode>
                <c:ptCount val="97"/>
                <c:pt idx="0">
                  <c:v>120.9831437</c:v>
                </c:pt>
                <c:pt idx="1">
                  <c:v>120.3201291</c:v>
                </c:pt>
                <c:pt idx="2">
                  <c:v>119.6428662</c:v>
                </c:pt>
                <c:pt idx="3">
                  <c:v>118.9510245</c:v>
                </c:pt>
                <c:pt idx="4">
                  <c:v>118.75</c:v>
                </c:pt>
                <c:pt idx="5">
                  <c:v>118.2417569</c:v>
                </c:pt>
                <c:pt idx="6">
                  <c:v>117.51615959999999</c:v>
                </c:pt>
                <c:pt idx="7">
                  <c:v>116.7748826</c:v>
                </c:pt>
                <c:pt idx="8">
                  <c:v>116.0175732</c:v>
                </c:pt>
                <c:pt idx="9">
                  <c:v>115.2438738</c:v>
                </c:pt>
                <c:pt idx="10">
                  <c:v>114.7222222</c:v>
                </c:pt>
                <c:pt idx="11">
                  <c:v>114.4520416</c:v>
                </c:pt>
                <c:pt idx="12">
                  <c:v>113.64032400000001</c:v>
                </c:pt>
                <c:pt idx="13">
                  <c:v>112.8110303</c:v>
                </c:pt>
                <c:pt idx="14">
                  <c:v>111.9637864</c:v>
                </c:pt>
                <c:pt idx="15">
                  <c:v>111.0982164</c:v>
                </c:pt>
                <c:pt idx="16">
                  <c:v>110.69444439999999</c:v>
                </c:pt>
                <c:pt idx="17">
                  <c:v>110.2113854</c:v>
                </c:pt>
                <c:pt idx="18">
                  <c:v>109.3032213</c:v>
                </c:pt>
                <c:pt idx="19">
                  <c:v>108.3754919</c:v>
                </c:pt>
                <c:pt idx="20">
                  <c:v>107.42781720000001</c:v>
                </c:pt>
                <c:pt idx="21">
                  <c:v>106.66666669999999</c:v>
                </c:pt>
                <c:pt idx="22">
                  <c:v>106.45867680000001</c:v>
                </c:pt>
                <c:pt idx="23">
                  <c:v>105.4645216</c:v>
                </c:pt>
                <c:pt idx="24">
                  <c:v>104.449179</c:v>
                </c:pt>
                <c:pt idx="25">
                  <c:v>103.4122807</c:v>
                </c:pt>
                <c:pt idx="26">
                  <c:v>102.6388889</c:v>
                </c:pt>
                <c:pt idx="27">
                  <c:v>102.3518292</c:v>
                </c:pt>
                <c:pt idx="28">
                  <c:v>101.2645466</c:v>
                </c:pt>
                <c:pt idx="29">
                  <c:v>100.1545217</c:v>
                </c:pt>
                <c:pt idx="30">
                  <c:v>99.021421700000005</c:v>
                </c:pt>
                <c:pt idx="31">
                  <c:v>98.611111100000002</c:v>
                </c:pt>
                <c:pt idx="32">
                  <c:v>97.860479299999994</c:v>
                </c:pt>
                <c:pt idx="33">
                  <c:v>96.673253799999998</c:v>
                </c:pt>
                <c:pt idx="34">
                  <c:v>95.461906799999994</c:v>
                </c:pt>
                <c:pt idx="35">
                  <c:v>94.583333300000007</c:v>
                </c:pt>
                <c:pt idx="36">
                  <c:v>94.223956799999996</c:v>
                </c:pt>
                <c:pt idx="37">
                  <c:v>92.955772999999994</c:v>
                </c:pt>
                <c:pt idx="38">
                  <c:v>91.662600400000002</c:v>
                </c:pt>
                <c:pt idx="39">
                  <c:v>90.555555600000005</c:v>
                </c:pt>
                <c:pt idx="40">
                  <c:v>90.342887500000003</c:v>
                </c:pt>
                <c:pt idx="41">
                  <c:v>88.990516099999994</c:v>
                </c:pt>
                <c:pt idx="42">
                  <c:v>87.612553199999994</c:v>
                </c:pt>
                <c:pt idx="43">
                  <c:v>86.527777799999996</c:v>
                </c:pt>
                <c:pt idx="44">
                  <c:v>86.2067701</c:v>
                </c:pt>
                <c:pt idx="45">
                  <c:v>84.767780099999996</c:v>
                </c:pt>
                <c:pt idx="46">
                  <c:v>83.3029674</c:v>
                </c:pt>
                <c:pt idx="47">
                  <c:v>82.5</c:v>
                </c:pt>
                <c:pt idx="48">
                  <c:v>81.807535299999998</c:v>
                </c:pt>
                <c:pt idx="49">
                  <c:v>80.280631</c:v>
                </c:pt>
                <c:pt idx="50">
                  <c:v>78.7281744</c:v>
                </c:pt>
                <c:pt idx="51">
                  <c:v>78.472222200000004</c:v>
                </c:pt>
                <c:pt idx="52">
                  <c:v>77.140595200000007</c:v>
                </c:pt>
                <c:pt idx="53">
                  <c:v>75.526025899999993</c:v>
                </c:pt>
                <c:pt idx="54">
                  <c:v>74.444444399999995</c:v>
                </c:pt>
                <c:pt idx="55">
                  <c:v>73.882452099999995</c:v>
                </c:pt>
                <c:pt idx="56">
                  <c:v>72.206116499999993</c:v>
                </c:pt>
                <c:pt idx="57">
                  <c:v>70.506163700000002</c:v>
                </c:pt>
                <c:pt idx="58">
                  <c:v>70.416666699999993</c:v>
                </c:pt>
                <c:pt idx="59">
                  <c:v>68.769804399999998</c:v>
                </c:pt>
                <c:pt idx="60">
                  <c:v>67.010525400000006</c:v>
                </c:pt>
                <c:pt idx="61">
                  <c:v>66.388888899999998</c:v>
                </c:pt>
                <c:pt idx="62">
                  <c:v>65.219884800000003</c:v>
                </c:pt>
                <c:pt idx="63">
                  <c:v>63.403544500000002</c:v>
                </c:pt>
                <c:pt idx="64">
                  <c:v>62.361111100000002</c:v>
                </c:pt>
                <c:pt idx="65">
                  <c:v>61.5608273</c:v>
                </c:pt>
                <c:pt idx="66">
                  <c:v>59.690644800000001</c:v>
                </c:pt>
                <c:pt idx="67">
                  <c:v>58.3333333</c:v>
                </c:pt>
                <c:pt idx="68">
                  <c:v>57.799026099999999</c:v>
                </c:pt>
                <c:pt idx="69">
                  <c:v>55.879299000000003</c:v>
                </c:pt>
                <c:pt idx="70">
                  <c:v>54.305555599999998</c:v>
                </c:pt>
                <c:pt idx="71">
                  <c:v>53.943057099999997</c:v>
                </c:pt>
                <c:pt idx="72">
                  <c:v>51.979282900000001</c:v>
                </c:pt>
                <c:pt idx="73">
                  <c:v>50.277777800000003</c:v>
                </c:pt>
                <c:pt idx="74">
                  <c:v>50.003933000000004</c:v>
                </c:pt>
                <c:pt idx="75">
                  <c:v>48.002922300000002</c:v>
                </c:pt>
                <c:pt idx="76">
                  <c:v>46.25</c:v>
                </c:pt>
                <c:pt idx="77">
                  <c:v>45.995348100000001</c:v>
                </c:pt>
                <c:pt idx="78">
                  <c:v>43.965321000000003</c:v>
                </c:pt>
                <c:pt idx="79">
                  <c:v>42.222222199999997</c:v>
                </c:pt>
                <c:pt idx="80">
                  <c:v>41.933898900000003</c:v>
                </c:pt>
                <c:pt idx="81">
                  <c:v>39.884555400000004</c:v>
                </c:pt>
                <c:pt idx="82">
                  <c:v>38.194444400000002</c:v>
                </c:pt>
                <c:pt idx="83">
                  <c:v>37.839269799999997</c:v>
                </c:pt>
                <c:pt idx="84">
                  <c:v>35.781820600000003</c:v>
                </c:pt>
                <c:pt idx="85">
                  <c:v>34.1666667</c:v>
                </c:pt>
                <c:pt idx="86">
                  <c:v>33.7343689</c:v>
                </c:pt>
                <c:pt idx="87">
                  <c:v>31.6815113</c:v>
                </c:pt>
                <c:pt idx="88">
                  <c:v>30.138888900000001</c:v>
                </c:pt>
                <c:pt idx="89">
                  <c:v>29.645408199999999</c:v>
                </c:pt>
                <c:pt idx="90">
                  <c:v>27.6112246</c:v>
                </c:pt>
                <c:pt idx="91">
                  <c:v>26.111111099999999</c:v>
                </c:pt>
                <c:pt idx="92">
                  <c:v>25.601930899999999</c:v>
                </c:pt>
                <c:pt idx="93">
                  <c:v>23.6016762</c:v>
                </c:pt>
                <c:pt idx="94">
                  <c:v>22.0833333</c:v>
                </c:pt>
                <c:pt idx="95">
                  <c:v>21.636825399999999</c:v>
                </c:pt>
                <c:pt idx="96">
                  <c:v>18.055555600000002</c:v>
                </c:pt>
              </c:numCache>
            </c:numRef>
          </c:xVal>
          <c:yVal>
            <c:numRef>
              <c:f>Sheet1!$I$1:$I$97</c:f>
              <c:numCache>
                <c:formatCode>General</c:formatCode>
                <c:ptCount val="97"/>
                <c:pt idx="0">
                  <c:v>4.5</c:v>
                </c:pt>
                <c:pt idx="1">
                  <c:v>4.45</c:v>
                </c:pt>
                <c:pt idx="2">
                  <c:v>4.4000000000000004</c:v>
                </c:pt>
                <c:pt idx="3">
                  <c:v>4.3499999999999996</c:v>
                </c:pt>
                <c:pt idx="4">
                  <c:v>4.3358461000000004</c:v>
                </c:pt>
                <c:pt idx="5">
                  <c:v>4.3</c:v>
                </c:pt>
                <c:pt idx="6">
                  <c:v>4.25</c:v>
                </c:pt>
                <c:pt idx="7">
                  <c:v>4.2</c:v>
                </c:pt>
                <c:pt idx="8">
                  <c:v>4.1500000000000004</c:v>
                </c:pt>
                <c:pt idx="9">
                  <c:v>4.0999999999999996</c:v>
                </c:pt>
                <c:pt idx="10">
                  <c:v>4.0670894000000004</c:v>
                </c:pt>
                <c:pt idx="11">
                  <c:v>4.05</c:v>
                </c:pt>
                <c:pt idx="12">
                  <c:v>4</c:v>
                </c:pt>
                <c:pt idx="13">
                  <c:v>3.95</c:v>
                </c:pt>
                <c:pt idx="14">
                  <c:v>3.9</c:v>
                </c:pt>
                <c:pt idx="15">
                  <c:v>3.85</c:v>
                </c:pt>
                <c:pt idx="16">
                  <c:v>3.82728</c:v>
                </c:pt>
                <c:pt idx="17">
                  <c:v>3.8</c:v>
                </c:pt>
                <c:pt idx="18">
                  <c:v>3.75</c:v>
                </c:pt>
                <c:pt idx="19">
                  <c:v>3.7</c:v>
                </c:pt>
                <c:pt idx="20">
                  <c:v>3.65</c:v>
                </c:pt>
                <c:pt idx="21">
                  <c:v>3.6107694000000001</c:v>
                </c:pt>
                <c:pt idx="22">
                  <c:v>3.6</c:v>
                </c:pt>
                <c:pt idx="23">
                  <c:v>3.55</c:v>
                </c:pt>
                <c:pt idx="24">
                  <c:v>3.5</c:v>
                </c:pt>
                <c:pt idx="25">
                  <c:v>3.45</c:v>
                </c:pt>
                <c:pt idx="26">
                  <c:v>3.4135916000000002</c:v>
                </c:pt>
                <c:pt idx="27">
                  <c:v>3.4</c:v>
                </c:pt>
                <c:pt idx="28">
                  <c:v>3.35</c:v>
                </c:pt>
                <c:pt idx="29">
                  <c:v>3.3</c:v>
                </c:pt>
                <c:pt idx="30">
                  <c:v>3.25</c:v>
                </c:pt>
                <c:pt idx="31">
                  <c:v>3.2324098999999999</c:v>
                </c:pt>
                <c:pt idx="32">
                  <c:v>3.2</c:v>
                </c:pt>
                <c:pt idx="33">
                  <c:v>3.15</c:v>
                </c:pt>
                <c:pt idx="34">
                  <c:v>3.1</c:v>
                </c:pt>
                <c:pt idx="35">
                  <c:v>3.0646003999999998</c:v>
                </c:pt>
                <c:pt idx="36">
                  <c:v>3.05</c:v>
                </c:pt>
                <c:pt idx="37">
                  <c:v>3</c:v>
                </c:pt>
                <c:pt idx="38">
                  <c:v>2.95</c:v>
                </c:pt>
                <c:pt idx="39">
                  <c:v>2.9081225000000002</c:v>
                </c:pt>
                <c:pt idx="40">
                  <c:v>2.9</c:v>
                </c:pt>
                <c:pt idx="41">
                  <c:v>2.85</c:v>
                </c:pt>
                <c:pt idx="42">
                  <c:v>2.8</c:v>
                </c:pt>
                <c:pt idx="43">
                  <c:v>2.7615156999999999</c:v>
                </c:pt>
                <c:pt idx="44">
                  <c:v>2.75</c:v>
                </c:pt>
                <c:pt idx="45">
                  <c:v>2.7</c:v>
                </c:pt>
                <c:pt idx="46">
                  <c:v>2.65</c:v>
                </c:pt>
                <c:pt idx="47">
                  <c:v>2.6233129000000002</c:v>
                </c:pt>
                <c:pt idx="48">
                  <c:v>2.6</c:v>
                </c:pt>
                <c:pt idx="49">
                  <c:v>2.5499999999999998</c:v>
                </c:pt>
                <c:pt idx="50">
                  <c:v>2.5</c:v>
                </c:pt>
                <c:pt idx="51">
                  <c:v>2.4920393000000001</c:v>
                </c:pt>
                <c:pt idx="52">
                  <c:v>2.4500000000000002</c:v>
                </c:pt>
                <c:pt idx="53">
                  <c:v>2.4</c:v>
                </c:pt>
                <c:pt idx="54">
                  <c:v>2.3672808000000001</c:v>
                </c:pt>
                <c:pt idx="55">
                  <c:v>2.35</c:v>
                </c:pt>
                <c:pt idx="56">
                  <c:v>2.2999999999999998</c:v>
                </c:pt>
                <c:pt idx="57">
                  <c:v>2.25</c:v>
                </c:pt>
                <c:pt idx="58">
                  <c:v>2.2474687000000002</c:v>
                </c:pt>
                <c:pt idx="59">
                  <c:v>2.2000000000000002</c:v>
                </c:pt>
                <c:pt idx="60">
                  <c:v>2.15</c:v>
                </c:pt>
                <c:pt idx="61">
                  <c:v>2.1328765000000001</c:v>
                </c:pt>
                <c:pt idx="62">
                  <c:v>2.1</c:v>
                </c:pt>
                <c:pt idx="63">
                  <c:v>2.0499999999999998</c:v>
                </c:pt>
                <c:pt idx="64">
                  <c:v>2.0219947999999999</c:v>
                </c:pt>
                <c:pt idx="65">
                  <c:v>2</c:v>
                </c:pt>
                <c:pt idx="66">
                  <c:v>1.95</c:v>
                </c:pt>
                <c:pt idx="67">
                  <c:v>1.9143775999999999</c:v>
                </c:pt>
                <c:pt idx="68">
                  <c:v>1.9</c:v>
                </c:pt>
                <c:pt idx="69">
                  <c:v>1.85</c:v>
                </c:pt>
                <c:pt idx="70">
                  <c:v>1.8095715999999999</c:v>
                </c:pt>
                <c:pt idx="71">
                  <c:v>1.8</c:v>
                </c:pt>
                <c:pt idx="72">
                  <c:v>1.75</c:v>
                </c:pt>
                <c:pt idx="73">
                  <c:v>1.7071137999999999</c:v>
                </c:pt>
                <c:pt idx="74">
                  <c:v>1.7</c:v>
                </c:pt>
                <c:pt idx="75">
                  <c:v>1.65</c:v>
                </c:pt>
                <c:pt idx="76">
                  <c:v>1.6065286999999999</c:v>
                </c:pt>
                <c:pt idx="77">
                  <c:v>1.6</c:v>
                </c:pt>
                <c:pt idx="78">
                  <c:v>1.55</c:v>
                </c:pt>
                <c:pt idx="79">
                  <c:v>1.5073228000000001</c:v>
                </c:pt>
                <c:pt idx="80">
                  <c:v>1.5</c:v>
                </c:pt>
                <c:pt idx="81">
                  <c:v>1.45</c:v>
                </c:pt>
                <c:pt idx="82">
                  <c:v>1.4089771</c:v>
                </c:pt>
                <c:pt idx="83">
                  <c:v>1.4</c:v>
                </c:pt>
                <c:pt idx="84">
                  <c:v>1.35</c:v>
                </c:pt>
                <c:pt idx="85">
                  <c:v>1.3109344999999999</c:v>
                </c:pt>
                <c:pt idx="86">
                  <c:v>1.3</c:v>
                </c:pt>
                <c:pt idx="87">
                  <c:v>1.25</c:v>
                </c:pt>
                <c:pt idx="88">
                  <c:v>1.2125789</c:v>
                </c:pt>
                <c:pt idx="89">
                  <c:v>1.2</c:v>
                </c:pt>
                <c:pt idx="90">
                  <c:v>1.1499999999999999</c:v>
                </c:pt>
                <c:pt idx="91">
                  <c:v>1.1131968999999999</c:v>
                </c:pt>
                <c:pt idx="92">
                  <c:v>1.1000000000000001</c:v>
                </c:pt>
                <c:pt idx="93">
                  <c:v>1.05</c:v>
                </c:pt>
                <c:pt idx="94">
                  <c:v>1.0119054000000001</c:v>
                </c:pt>
                <c:pt idx="95">
                  <c:v>1</c:v>
                </c:pt>
                <c:pt idx="96">
                  <c:v>1</c:v>
                </c:pt>
              </c:numCache>
            </c:numRef>
          </c:yVal>
          <c:smooth val="0"/>
        </c:ser>
        <c:ser>
          <c:idx val="3"/>
          <c:order val="3"/>
          <c:spPr>
            <a:ln w="19050" cap="rnd">
              <a:solidFill>
                <a:srgbClr val="00CC00"/>
              </a:solidFill>
              <a:prstDash val="lgDashDot"/>
              <a:round/>
            </a:ln>
            <a:effectLst/>
          </c:spPr>
          <c:marker>
            <c:symbol val="none"/>
          </c:marker>
          <c:xVal>
            <c:numRef>
              <c:f>Sheet1!$K$1:$K$117</c:f>
              <c:numCache>
                <c:formatCode>General</c:formatCode>
                <c:ptCount val="117"/>
                <c:pt idx="0">
                  <c:v>224.01519060000001</c:v>
                </c:pt>
                <c:pt idx="1">
                  <c:v>223.4722222</c:v>
                </c:pt>
                <c:pt idx="2">
                  <c:v>222.8034639</c:v>
                </c:pt>
                <c:pt idx="3">
                  <c:v>221.56422319999999</c:v>
                </c:pt>
                <c:pt idx="4">
                  <c:v>220.29830680000001</c:v>
                </c:pt>
                <c:pt idx="5">
                  <c:v>219.44444440000001</c:v>
                </c:pt>
                <c:pt idx="6">
                  <c:v>219.00391139999999</c:v>
                </c:pt>
                <c:pt idx="7">
                  <c:v>217.679216</c:v>
                </c:pt>
                <c:pt idx="8">
                  <c:v>216.325895</c:v>
                </c:pt>
                <c:pt idx="9">
                  <c:v>215.41666670000001</c:v>
                </c:pt>
                <c:pt idx="10">
                  <c:v>214.94199979999999</c:v>
                </c:pt>
                <c:pt idx="11">
                  <c:v>213.5255942</c:v>
                </c:pt>
                <c:pt idx="12">
                  <c:v>212.07852120000001</c:v>
                </c:pt>
                <c:pt idx="13">
                  <c:v>211.38888890000001</c:v>
                </c:pt>
                <c:pt idx="14">
                  <c:v>210.59789710000001</c:v>
                </c:pt>
                <c:pt idx="15">
                  <c:v>209.08323469999999</c:v>
                </c:pt>
                <c:pt idx="16">
                  <c:v>207.5357875</c:v>
                </c:pt>
                <c:pt idx="17">
                  <c:v>207.36111109999999</c:v>
                </c:pt>
                <c:pt idx="18">
                  <c:v>205.95084439999999</c:v>
                </c:pt>
                <c:pt idx="19">
                  <c:v>204.33114180000001</c:v>
                </c:pt>
                <c:pt idx="20">
                  <c:v>203.33333329999999</c:v>
                </c:pt>
                <c:pt idx="21">
                  <c:v>202.67456920000001</c:v>
                </c:pt>
                <c:pt idx="22">
                  <c:v>200.97933380000001</c:v>
                </c:pt>
                <c:pt idx="23">
                  <c:v>199.30555559999999</c:v>
                </c:pt>
                <c:pt idx="24">
                  <c:v>199.24747980000001</c:v>
                </c:pt>
                <c:pt idx="25">
                  <c:v>197.47339600000001</c:v>
                </c:pt>
                <c:pt idx="26">
                  <c:v>195.6613754</c:v>
                </c:pt>
                <c:pt idx="27">
                  <c:v>195.2777778</c:v>
                </c:pt>
                <c:pt idx="28">
                  <c:v>193.80628160000001</c:v>
                </c:pt>
                <c:pt idx="29">
                  <c:v>191.91061450000001</c:v>
                </c:pt>
                <c:pt idx="30">
                  <c:v>191.25</c:v>
                </c:pt>
                <c:pt idx="31">
                  <c:v>189.9709249</c:v>
                </c:pt>
                <c:pt idx="32">
                  <c:v>187.98834669999999</c:v>
                </c:pt>
                <c:pt idx="33">
                  <c:v>187.2222222</c:v>
                </c:pt>
                <c:pt idx="34">
                  <c:v>185.9603161</c:v>
                </c:pt>
                <c:pt idx="35">
                  <c:v>183.88765069999999</c:v>
                </c:pt>
                <c:pt idx="36">
                  <c:v>183.19444440000001</c:v>
                </c:pt>
                <c:pt idx="37">
                  <c:v>181.76759250000001</c:v>
                </c:pt>
                <c:pt idx="38">
                  <c:v>179.6018076</c:v>
                </c:pt>
                <c:pt idx="39">
                  <c:v>179.16666670000001</c:v>
                </c:pt>
                <c:pt idx="40">
                  <c:v>177.38614989999999</c:v>
                </c:pt>
                <c:pt idx="41">
                  <c:v>175.13888890000001</c:v>
                </c:pt>
                <c:pt idx="42">
                  <c:v>175.12437349999999</c:v>
                </c:pt>
                <c:pt idx="43">
                  <c:v>172.80977519999999</c:v>
                </c:pt>
                <c:pt idx="44">
                  <c:v>171.11111109999999</c:v>
                </c:pt>
                <c:pt idx="45">
                  <c:v>170.4472792</c:v>
                </c:pt>
                <c:pt idx="46">
                  <c:v>168.03280459999999</c:v>
                </c:pt>
                <c:pt idx="47">
                  <c:v>167.08333329999999</c:v>
                </c:pt>
                <c:pt idx="48">
                  <c:v>165.5666056</c:v>
                </c:pt>
                <c:pt idx="49">
                  <c:v>163.05555559999999</c:v>
                </c:pt>
                <c:pt idx="50">
                  <c:v>163.05028970000001</c:v>
                </c:pt>
                <c:pt idx="51">
                  <c:v>160.47783100000001</c:v>
                </c:pt>
                <c:pt idx="52">
                  <c:v>159.0277778</c:v>
                </c:pt>
                <c:pt idx="53">
                  <c:v>157.85395629999999</c:v>
                </c:pt>
                <c:pt idx="54">
                  <c:v>155.1775025</c:v>
                </c:pt>
                <c:pt idx="55">
                  <c:v>155</c:v>
                </c:pt>
                <c:pt idx="56">
                  <c:v>152.44430639999999</c:v>
                </c:pt>
                <c:pt idx="57">
                  <c:v>150.9722222</c:v>
                </c:pt>
                <c:pt idx="58">
                  <c:v>149.6583746</c:v>
                </c:pt>
                <c:pt idx="59">
                  <c:v>146.94444440000001</c:v>
                </c:pt>
                <c:pt idx="60">
                  <c:v>146.8194561</c:v>
                </c:pt>
                <c:pt idx="61">
                  <c:v>143.92324110000001</c:v>
                </c:pt>
                <c:pt idx="62">
                  <c:v>142.91666670000001</c:v>
                </c:pt>
                <c:pt idx="63">
                  <c:v>140.97332130000001</c:v>
                </c:pt>
                <c:pt idx="64">
                  <c:v>138.88888890000001</c:v>
                </c:pt>
                <c:pt idx="65">
                  <c:v>137.97029130000001</c:v>
                </c:pt>
                <c:pt idx="66">
                  <c:v>134.9141511</c:v>
                </c:pt>
                <c:pt idx="67">
                  <c:v>134.86111109999999</c:v>
                </c:pt>
                <c:pt idx="68">
                  <c:v>131.8016117</c:v>
                </c:pt>
                <c:pt idx="69">
                  <c:v>130.83333329999999</c:v>
                </c:pt>
                <c:pt idx="70">
                  <c:v>128.63711000000001</c:v>
                </c:pt>
                <c:pt idx="71">
                  <c:v>126.80555560000001</c:v>
                </c:pt>
                <c:pt idx="72">
                  <c:v>125.4213683</c:v>
                </c:pt>
                <c:pt idx="73">
                  <c:v>122.7777778</c:v>
                </c:pt>
                <c:pt idx="74">
                  <c:v>122.1553007</c:v>
                </c:pt>
                <c:pt idx="75">
                  <c:v>118.83958269999999</c:v>
                </c:pt>
                <c:pt idx="76">
                  <c:v>118.75</c:v>
                </c:pt>
                <c:pt idx="77">
                  <c:v>115.473033</c:v>
                </c:pt>
                <c:pt idx="78">
                  <c:v>114.7222222</c:v>
                </c:pt>
                <c:pt idx="79">
                  <c:v>112.06019910000001</c:v>
                </c:pt>
                <c:pt idx="80">
                  <c:v>110.69444439999999</c:v>
                </c:pt>
                <c:pt idx="81">
                  <c:v>108.6029017</c:v>
                </c:pt>
                <c:pt idx="82">
                  <c:v>106.66666669999999</c:v>
                </c:pt>
                <c:pt idx="83">
                  <c:v>105.1032266</c:v>
                </c:pt>
                <c:pt idx="84">
                  <c:v>102.6388889</c:v>
                </c:pt>
                <c:pt idx="85">
                  <c:v>101.5635401</c:v>
                </c:pt>
                <c:pt idx="86">
                  <c:v>98.611111100000002</c:v>
                </c:pt>
                <c:pt idx="87">
                  <c:v>97.986504300000007</c:v>
                </c:pt>
                <c:pt idx="88">
                  <c:v>94.583333300000007</c:v>
                </c:pt>
                <c:pt idx="89">
                  <c:v>94.375091999999995</c:v>
                </c:pt>
                <c:pt idx="90">
                  <c:v>90.731461199999998</c:v>
                </c:pt>
                <c:pt idx="91">
                  <c:v>90.555555600000005</c:v>
                </c:pt>
                <c:pt idx="92">
                  <c:v>87.059069899999997</c:v>
                </c:pt>
                <c:pt idx="93">
                  <c:v>86.527777799999996</c:v>
                </c:pt>
                <c:pt idx="94">
                  <c:v>83.363162399999993</c:v>
                </c:pt>
                <c:pt idx="95">
                  <c:v>82.5</c:v>
                </c:pt>
                <c:pt idx="96">
                  <c:v>79.648055799999995</c:v>
                </c:pt>
                <c:pt idx="97">
                  <c:v>78.472222200000004</c:v>
                </c:pt>
                <c:pt idx="98">
                  <c:v>75.918435299999999</c:v>
                </c:pt>
                <c:pt idx="99">
                  <c:v>74.444444399999995</c:v>
                </c:pt>
                <c:pt idx="100">
                  <c:v>72.179364699999994</c:v>
                </c:pt>
                <c:pt idx="101">
                  <c:v>70.416666699999993</c:v>
                </c:pt>
                <c:pt idx="102">
                  <c:v>68.436294799999999</c:v>
                </c:pt>
                <c:pt idx="103">
                  <c:v>66.388888899999998</c:v>
                </c:pt>
                <c:pt idx="104">
                  <c:v>64.695071499999997</c:v>
                </c:pt>
                <c:pt idx="105">
                  <c:v>62.361111100000002</c:v>
                </c:pt>
                <c:pt idx="106">
                  <c:v>60.961944799999998</c:v>
                </c:pt>
                <c:pt idx="107">
                  <c:v>58.3333333</c:v>
                </c:pt>
                <c:pt idx="108">
                  <c:v>57.243577199999997</c:v>
                </c:pt>
                <c:pt idx="109">
                  <c:v>54.305555599999998</c:v>
                </c:pt>
                <c:pt idx="110">
                  <c:v>53.547056099999999</c:v>
                </c:pt>
                <c:pt idx="111">
                  <c:v>50.277777800000003</c:v>
                </c:pt>
                <c:pt idx="112">
                  <c:v>49.879910899999999</c:v>
                </c:pt>
                <c:pt idx="113">
                  <c:v>46.250139400000002</c:v>
                </c:pt>
                <c:pt idx="114">
                  <c:v>46.25</c:v>
                </c:pt>
                <c:pt idx="115">
                  <c:v>42.660297100000001</c:v>
                </c:pt>
                <c:pt idx="116">
                  <c:v>42.222222199999997</c:v>
                </c:pt>
              </c:numCache>
            </c:numRef>
          </c:xVal>
          <c:yVal>
            <c:numRef>
              <c:f>Sheet1!$L$1:$L$117</c:f>
              <c:numCache>
                <c:formatCode>General</c:formatCode>
                <c:ptCount val="117"/>
                <c:pt idx="0">
                  <c:v>4.5</c:v>
                </c:pt>
                <c:pt idx="1">
                  <c:v>4.4776382999999997</c:v>
                </c:pt>
                <c:pt idx="2">
                  <c:v>4.45</c:v>
                </c:pt>
                <c:pt idx="3">
                  <c:v>4.4000000000000004</c:v>
                </c:pt>
                <c:pt idx="4">
                  <c:v>4.3499999999999996</c:v>
                </c:pt>
                <c:pt idx="5">
                  <c:v>4.3170615000000003</c:v>
                </c:pt>
                <c:pt idx="6">
                  <c:v>4.3</c:v>
                </c:pt>
                <c:pt idx="7">
                  <c:v>4.25</c:v>
                </c:pt>
                <c:pt idx="8">
                  <c:v>4.2</c:v>
                </c:pt>
                <c:pt idx="9">
                  <c:v>4.1672004999999999</c:v>
                </c:pt>
                <c:pt idx="10">
                  <c:v>4.1500000000000004</c:v>
                </c:pt>
                <c:pt idx="11">
                  <c:v>4.0999999999999996</c:v>
                </c:pt>
                <c:pt idx="12">
                  <c:v>4.05</c:v>
                </c:pt>
                <c:pt idx="13">
                  <c:v>4.0267751000000001</c:v>
                </c:pt>
                <c:pt idx="14">
                  <c:v>4</c:v>
                </c:pt>
                <c:pt idx="15">
                  <c:v>3.95</c:v>
                </c:pt>
                <c:pt idx="16">
                  <c:v>3.9</c:v>
                </c:pt>
                <c:pt idx="17">
                  <c:v>3.8945178999999999</c:v>
                </c:pt>
                <c:pt idx="18">
                  <c:v>3.85</c:v>
                </c:pt>
                <c:pt idx="19">
                  <c:v>3.8</c:v>
                </c:pt>
                <c:pt idx="20">
                  <c:v>3.7699587000000001</c:v>
                </c:pt>
                <c:pt idx="21">
                  <c:v>3.75</c:v>
                </c:pt>
                <c:pt idx="22">
                  <c:v>3.7</c:v>
                </c:pt>
                <c:pt idx="23">
                  <c:v>3.6516877999999999</c:v>
                </c:pt>
                <c:pt idx="24">
                  <c:v>3.65</c:v>
                </c:pt>
                <c:pt idx="25">
                  <c:v>3.6</c:v>
                </c:pt>
                <c:pt idx="26">
                  <c:v>3.55</c:v>
                </c:pt>
                <c:pt idx="27">
                  <c:v>3.5397240999999999</c:v>
                </c:pt>
                <c:pt idx="28">
                  <c:v>3.5</c:v>
                </c:pt>
                <c:pt idx="29">
                  <c:v>3.45</c:v>
                </c:pt>
                <c:pt idx="30">
                  <c:v>3.433065</c:v>
                </c:pt>
                <c:pt idx="31">
                  <c:v>3.4</c:v>
                </c:pt>
                <c:pt idx="32">
                  <c:v>3.35</c:v>
                </c:pt>
                <c:pt idx="33">
                  <c:v>3.3312181999999999</c:v>
                </c:pt>
                <c:pt idx="34">
                  <c:v>3.3</c:v>
                </c:pt>
                <c:pt idx="35">
                  <c:v>3.25</c:v>
                </c:pt>
                <c:pt idx="36">
                  <c:v>3.2337593999999998</c:v>
                </c:pt>
                <c:pt idx="37">
                  <c:v>3.2</c:v>
                </c:pt>
                <c:pt idx="38">
                  <c:v>3.15</c:v>
                </c:pt>
                <c:pt idx="39">
                  <c:v>3.1402644</c:v>
                </c:pt>
                <c:pt idx="40">
                  <c:v>3.1</c:v>
                </c:pt>
                <c:pt idx="41">
                  <c:v>3.0503244</c:v>
                </c:pt>
                <c:pt idx="42">
                  <c:v>3.05</c:v>
                </c:pt>
                <c:pt idx="43">
                  <c:v>3</c:v>
                </c:pt>
                <c:pt idx="44">
                  <c:v>2.9641715</c:v>
                </c:pt>
                <c:pt idx="45">
                  <c:v>2.95</c:v>
                </c:pt>
                <c:pt idx="46">
                  <c:v>2.9</c:v>
                </c:pt>
                <c:pt idx="47">
                  <c:v>2.8809051999999999</c:v>
                </c:pt>
                <c:pt idx="48">
                  <c:v>2.85</c:v>
                </c:pt>
                <c:pt idx="49">
                  <c:v>2.8001060999999998</c:v>
                </c:pt>
                <c:pt idx="50">
                  <c:v>2.8</c:v>
                </c:pt>
                <c:pt idx="51">
                  <c:v>2.75</c:v>
                </c:pt>
                <c:pt idx="52">
                  <c:v>2.7225514999999998</c:v>
                </c:pt>
                <c:pt idx="53">
                  <c:v>2.7</c:v>
                </c:pt>
                <c:pt idx="54">
                  <c:v>2.65</c:v>
                </c:pt>
                <c:pt idx="55">
                  <c:v>2.6468015</c:v>
                </c:pt>
                <c:pt idx="56">
                  <c:v>2.6</c:v>
                </c:pt>
                <c:pt idx="57">
                  <c:v>2.5737896</c:v>
                </c:pt>
                <c:pt idx="58">
                  <c:v>2.5499999999999998</c:v>
                </c:pt>
                <c:pt idx="59">
                  <c:v>2.5022384999999998</c:v>
                </c:pt>
                <c:pt idx="60">
                  <c:v>2.5</c:v>
                </c:pt>
                <c:pt idx="61">
                  <c:v>2.4500000000000002</c:v>
                </c:pt>
                <c:pt idx="62">
                  <c:v>2.4331529999999999</c:v>
                </c:pt>
                <c:pt idx="63">
                  <c:v>2.4</c:v>
                </c:pt>
                <c:pt idx="64">
                  <c:v>2.3655065999999998</c:v>
                </c:pt>
                <c:pt idx="65">
                  <c:v>2.35</c:v>
                </c:pt>
                <c:pt idx="66">
                  <c:v>2.2999999999999998</c:v>
                </c:pt>
                <c:pt idx="67">
                  <c:v>2.299166</c:v>
                </c:pt>
                <c:pt idx="68">
                  <c:v>2.25</c:v>
                </c:pt>
                <c:pt idx="69">
                  <c:v>2.2349407999999999</c:v>
                </c:pt>
                <c:pt idx="70">
                  <c:v>2.2000000000000002</c:v>
                </c:pt>
                <c:pt idx="71">
                  <c:v>2.1718126999999998</c:v>
                </c:pt>
                <c:pt idx="72">
                  <c:v>2.15</c:v>
                </c:pt>
                <c:pt idx="73">
                  <c:v>2.1097215</c:v>
                </c:pt>
                <c:pt idx="74">
                  <c:v>2.1</c:v>
                </c:pt>
                <c:pt idx="75">
                  <c:v>2.0499999999999998</c:v>
                </c:pt>
                <c:pt idx="76">
                  <c:v>2.0487042</c:v>
                </c:pt>
                <c:pt idx="77">
                  <c:v>2</c:v>
                </c:pt>
                <c:pt idx="78">
                  <c:v>1.9892411999999999</c:v>
                </c:pt>
                <c:pt idx="79">
                  <c:v>1.95</c:v>
                </c:pt>
                <c:pt idx="80">
                  <c:v>1.9306007000000001</c:v>
                </c:pt>
                <c:pt idx="81">
                  <c:v>1.9</c:v>
                </c:pt>
                <c:pt idx="82">
                  <c:v>1.8727199000000001</c:v>
                </c:pt>
                <c:pt idx="83">
                  <c:v>1.85</c:v>
                </c:pt>
                <c:pt idx="84">
                  <c:v>1.8155342999999999</c:v>
                </c:pt>
                <c:pt idx="85">
                  <c:v>1.8</c:v>
                </c:pt>
                <c:pt idx="86">
                  <c:v>1.7589775000000001</c:v>
                </c:pt>
                <c:pt idx="87">
                  <c:v>1.75</c:v>
                </c:pt>
                <c:pt idx="88">
                  <c:v>1.7029809</c:v>
                </c:pt>
                <c:pt idx="89">
                  <c:v>1.7</c:v>
                </c:pt>
                <c:pt idx="90">
                  <c:v>1.65</c:v>
                </c:pt>
                <c:pt idx="91">
                  <c:v>1.6476928</c:v>
                </c:pt>
                <c:pt idx="92">
                  <c:v>1.6</c:v>
                </c:pt>
                <c:pt idx="93">
                  <c:v>1.5930616</c:v>
                </c:pt>
                <c:pt idx="94">
                  <c:v>1.55</c:v>
                </c:pt>
                <c:pt idx="95">
                  <c:v>1.5387630999999999</c:v>
                </c:pt>
                <c:pt idx="96">
                  <c:v>1.5</c:v>
                </c:pt>
                <c:pt idx="97">
                  <c:v>1.4847208999999999</c:v>
                </c:pt>
                <c:pt idx="98">
                  <c:v>1.45</c:v>
                </c:pt>
                <c:pt idx="99">
                  <c:v>1.4308540000000001</c:v>
                </c:pt>
                <c:pt idx="100">
                  <c:v>1.4</c:v>
                </c:pt>
                <c:pt idx="101">
                  <c:v>1.3770751999999999</c:v>
                </c:pt>
                <c:pt idx="102">
                  <c:v>1.35</c:v>
                </c:pt>
                <c:pt idx="103">
                  <c:v>1.3232896999999999</c:v>
                </c:pt>
                <c:pt idx="104">
                  <c:v>1.3</c:v>
                </c:pt>
                <c:pt idx="105">
                  <c:v>1.2693922</c:v>
                </c:pt>
                <c:pt idx="106">
                  <c:v>1.25</c:v>
                </c:pt>
                <c:pt idx="107">
                  <c:v>1.2152643000000001</c:v>
                </c:pt>
                <c:pt idx="108">
                  <c:v>1.2</c:v>
                </c:pt>
                <c:pt idx="109">
                  <c:v>1.1607692999999999</c:v>
                </c:pt>
                <c:pt idx="110">
                  <c:v>1.1499999999999999</c:v>
                </c:pt>
                <c:pt idx="111">
                  <c:v>1.1057459000000001</c:v>
                </c:pt>
                <c:pt idx="112">
                  <c:v>1.1000000000000001</c:v>
                </c:pt>
                <c:pt idx="113">
                  <c:v>1.05</c:v>
                </c:pt>
                <c:pt idx="114">
                  <c:v>1.0499982000000001</c:v>
                </c:pt>
                <c:pt idx="115">
                  <c:v>1</c:v>
                </c:pt>
                <c:pt idx="116">
                  <c:v>1</c:v>
                </c:pt>
              </c:numCache>
            </c:numRef>
          </c:yVal>
          <c:smooth val="0"/>
        </c:ser>
        <c:dLbls>
          <c:showLegendKey val="0"/>
          <c:showVal val="0"/>
          <c:showCatName val="0"/>
          <c:showSerName val="0"/>
          <c:showPercent val="0"/>
          <c:showBubbleSize val="0"/>
        </c:dLbls>
        <c:axId val="355188648"/>
        <c:axId val="355189040"/>
      </c:scatterChart>
      <c:valAx>
        <c:axId val="355188648"/>
        <c:scaling>
          <c:orientation val="maxMin"/>
          <c:max val="300"/>
        </c:scaling>
        <c:delete val="0"/>
        <c:axPos val="b"/>
        <c:majorGridlines>
          <c:spPr>
            <a:ln w="3175" cap="flat" cmpd="sng" algn="ctr">
              <a:solidFill>
                <a:schemeClr val="bg1">
                  <a:lumMod val="75000"/>
                </a:schemeClr>
              </a:solidFill>
              <a:prstDash val="dash"/>
              <a:round/>
            </a:ln>
            <a:effectLst/>
          </c:spPr>
        </c:majorGridlines>
        <c:title>
          <c:tx>
            <c:rich>
              <a:bodyPr rot="0" spcFirstLastPara="1" vertOverflow="ellipsis" vert="horz" wrap="square" anchor="ctr" anchorCtr="1"/>
              <a:lstStyle/>
              <a:p>
                <a:pPr>
                  <a:defRPr sz="800" b="0"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en-GB">
                    <a:solidFill>
                      <a:srgbClr val="0000FF"/>
                    </a:solidFill>
                  </a:rPr>
                  <a:t>M (kg)</a:t>
                </a:r>
              </a:p>
            </c:rich>
          </c:tx>
          <c:layout>
            <c:manualLayout>
              <c:xMode val="edge"/>
              <c:yMode val="edge"/>
              <c:x val="0.35770456531291511"/>
              <c:y val="0.9203522346749633"/>
            </c:manualLayout>
          </c:layout>
          <c:overlay val="0"/>
          <c:spPr>
            <a:noFill/>
            <a:ln>
              <a:noFill/>
            </a:ln>
            <a:effectLst/>
          </c:spPr>
          <c:txPr>
            <a:bodyPr rot="0" spcFirstLastPara="1" vertOverflow="ellipsis" vert="horz" wrap="square" anchor="ctr" anchorCtr="1"/>
            <a:lstStyle/>
            <a:p>
              <a:pPr>
                <a:defRPr sz="8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title>
        <c:numFmt formatCode="General" sourceLinked="1"/>
        <c:majorTickMark val="out"/>
        <c:minorTickMark val="in"/>
        <c:tickLblPos val="nextTo"/>
        <c:spPr>
          <a:noFill/>
          <a:ln w="9525" cap="flat" cmpd="sng" algn="ctr">
            <a:solidFill>
              <a:schemeClr val="tx1"/>
            </a:solidFill>
            <a:round/>
          </a:ln>
          <a:effectLst/>
        </c:spPr>
        <c:txPr>
          <a:bodyPr rot="-60000000" spcFirstLastPara="1" vertOverflow="ellipsis" vert="horz" wrap="square" anchor="ctr" anchorCtr="1"/>
          <a:lstStyle/>
          <a:p>
            <a:pPr>
              <a:defRPr sz="8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355189040"/>
        <c:crosses val="autoZero"/>
        <c:crossBetween val="midCat"/>
        <c:majorUnit val="50"/>
      </c:valAx>
      <c:valAx>
        <c:axId val="355189040"/>
        <c:scaling>
          <c:orientation val="minMax"/>
          <c:max val="4.5"/>
          <c:min val="1"/>
        </c:scaling>
        <c:delete val="0"/>
        <c:axPos val="r"/>
        <c:majorGridlines>
          <c:spPr>
            <a:ln w="3175" cap="flat" cmpd="sng" algn="ctr">
              <a:solidFill>
                <a:schemeClr val="bg1">
                  <a:lumMod val="75000"/>
                </a:schemeClr>
              </a:solidFill>
              <a:prstDash val="dash"/>
              <a:round/>
            </a:ln>
            <a:effectLst/>
          </c:spPr>
        </c:majorGridlines>
        <c:title>
          <c:tx>
            <c:rich>
              <a:bodyPr rot="0" spcFirstLastPara="1" vertOverflow="ellipsis" wrap="square" anchor="ctr" anchorCtr="1"/>
              <a:lstStyle/>
              <a:p>
                <a:pPr>
                  <a:defRPr sz="800" b="0"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en-GB">
                    <a:solidFill>
                      <a:srgbClr val="0000FF"/>
                    </a:solidFill>
                  </a:rPr>
                  <a:t>R(m)</a:t>
                </a:r>
              </a:p>
            </c:rich>
          </c:tx>
          <c:layout>
            <c:manualLayout>
              <c:xMode val="edge"/>
              <c:yMode val="edge"/>
              <c:x val="0.84753046824887746"/>
              <c:y val="0.16087134393640179"/>
            </c:manualLayout>
          </c:layout>
          <c:overlay val="0"/>
          <c:spPr>
            <a:noFill/>
            <a:ln>
              <a:noFill/>
            </a:ln>
            <a:effectLst/>
          </c:spPr>
          <c:txPr>
            <a:bodyPr rot="0" spcFirstLastPara="1" vertOverflow="ellipsis" wrap="square" anchor="ctr" anchorCtr="1"/>
            <a:lstStyle/>
            <a:p>
              <a:pPr>
                <a:defRPr sz="8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title>
        <c:numFmt formatCode="General" sourceLinked="1"/>
        <c:majorTickMark val="out"/>
        <c:minorTickMark val="in"/>
        <c:tickLblPos val="nextTo"/>
        <c:spPr>
          <a:noFill/>
          <a:ln w="9525" cap="flat" cmpd="sng" algn="ctr">
            <a:solidFill>
              <a:schemeClr val="tx1"/>
            </a:solidFill>
            <a:round/>
          </a:ln>
          <a:effectLst/>
        </c:spPr>
        <c:txPr>
          <a:bodyPr rot="-60000000" spcFirstLastPara="1" vertOverflow="ellipsis" vert="horz" wrap="square" anchor="ctr" anchorCtr="1"/>
          <a:lstStyle/>
          <a:p>
            <a:pPr>
              <a:defRPr sz="8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355188648"/>
        <c:crosses val="autoZero"/>
        <c:crossBetween val="midCat"/>
        <c:majorUnit val="0.5"/>
      </c:valAx>
      <c:spPr>
        <a:noFill/>
        <a:ln w="6350">
          <a:solidFill>
            <a:schemeClr val="tx1"/>
          </a:solidFill>
        </a:ln>
        <a:effectLst/>
      </c:spPr>
    </c:plotArea>
    <c:plotVisOnly val="1"/>
    <c:dispBlanksAs val="gap"/>
    <c:showDLblsOverMax val="0"/>
  </c:chart>
  <c:spPr>
    <a:solidFill>
      <a:schemeClr val="bg1"/>
    </a:solidFill>
    <a:ln w="9525" cap="flat" cmpd="sng" algn="ctr">
      <a:noFill/>
      <a:round/>
    </a:ln>
    <a:effectLst/>
  </c:spPr>
  <c:txPr>
    <a:bodyPr/>
    <a:lstStyle/>
    <a:p>
      <a:pPr>
        <a:defRPr sz="800">
          <a:solidFill>
            <a:sysClr val="windowText" lastClr="000000"/>
          </a:solidFill>
          <a:latin typeface="Arial" panose="020B0604020202020204" pitchFamily="34" charset="0"/>
          <a:cs typeface="Arial" panose="020B0604020202020204" pitchFamily="34" charset="0"/>
        </a:defRPr>
      </a:pPr>
      <a:endParaRPr lang="en-US"/>
    </a:p>
  </c:txPr>
  <c:externalData r:id="rId3">
    <c:autoUpdate val="0"/>
  </c:externalData>
  <c:userShapes r:id="rId4"/>
</c:chartSpace>
</file>

<file path=word/charts/chart1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96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en-GB" sz="1000" b="1">
                <a:solidFill>
                  <a:srgbClr val="0000FF"/>
                </a:solidFill>
              </a:rPr>
              <a:t>A-3</a:t>
            </a:r>
          </a:p>
        </c:rich>
      </c:tx>
      <c:layout>
        <c:manualLayout>
          <c:xMode val="edge"/>
          <c:yMode val="edge"/>
          <c:x val="0.10782552918537523"/>
          <c:y val="0.69916613213598455"/>
        </c:manualLayout>
      </c:layout>
      <c:overlay val="0"/>
      <c:spPr>
        <a:solidFill>
          <a:schemeClr val="bg1"/>
        </a:solidFill>
        <a:ln>
          <a:noFill/>
        </a:ln>
        <a:effectLst/>
      </c:spPr>
      <c:txPr>
        <a:bodyPr rot="0" spcFirstLastPara="1" vertOverflow="ellipsis" vert="horz" wrap="square" anchor="ctr" anchorCtr="1"/>
        <a:lstStyle/>
        <a:p>
          <a:pPr>
            <a:defRPr sz="96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en-US"/>
        </a:p>
      </c:txPr>
    </c:title>
    <c:autoTitleDeleted val="0"/>
    <c:plotArea>
      <c:layout>
        <c:manualLayout>
          <c:layoutTarget val="inner"/>
          <c:xMode val="edge"/>
          <c:yMode val="edge"/>
          <c:x val="8.9449263443339866E-2"/>
          <c:y val="7.7628793225123505E-2"/>
          <c:w val="0.68115181791408042"/>
          <c:h val="0.74409559955323157"/>
        </c:manualLayout>
      </c:layout>
      <c:scatterChart>
        <c:scatterStyle val="lineMarker"/>
        <c:varyColors val="0"/>
        <c:ser>
          <c:idx val="0"/>
          <c:order val="0"/>
          <c:spPr>
            <a:ln w="19050" cap="rnd">
              <a:solidFill>
                <a:srgbClr val="0000FF"/>
              </a:solidFill>
              <a:prstDash val="sysDash"/>
              <a:round/>
            </a:ln>
            <a:effectLst/>
          </c:spPr>
          <c:marker>
            <c:symbol val="none"/>
          </c:marker>
          <c:xVal>
            <c:numRef>
              <c:f>Sheet1!$B$1:$B$78</c:f>
              <c:numCache>
                <c:formatCode>General</c:formatCode>
                <c:ptCount val="78"/>
                <c:pt idx="0">
                  <c:v>42.2692768</c:v>
                </c:pt>
                <c:pt idx="1">
                  <c:v>42.222222199999997</c:v>
                </c:pt>
                <c:pt idx="2">
                  <c:v>42.046101499999999</c:v>
                </c:pt>
                <c:pt idx="3">
                  <c:v>41.817203200000002</c:v>
                </c:pt>
                <c:pt idx="4">
                  <c:v>41.583377599999999</c:v>
                </c:pt>
                <c:pt idx="5">
                  <c:v>41.344511199999999</c:v>
                </c:pt>
                <c:pt idx="6">
                  <c:v>41.100488800000001</c:v>
                </c:pt>
                <c:pt idx="7">
                  <c:v>40.851193299999998</c:v>
                </c:pt>
                <c:pt idx="8">
                  <c:v>40.596505899999997</c:v>
                </c:pt>
                <c:pt idx="9">
                  <c:v>40.336306499999999</c:v>
                </c:pt>
                <c:pt idx="10">
                  <c:v>40.070473300000003</c:v>
                </c:pt>
                <c:pt idx="11">
                  <c:v>39.798883500000002</c:v>
                </c:pt>
                <c:pt idx="12">
                  <c:v>39.521412900000001</c:v>
                </c:pt>
                <c:pt idx="13">
                  <c:v>39.237936500000004</c:v>
                </c:pt>
                <c:pt idx="14">
                  <c:v>38.948328400000001</c:v>
                </c:pt>
                <c:pt idx="15">
                  <c:v>38.652462100000001</c:v>
                </c:pt>
                <c:pt idx="16">
                  <c:v>38.350211100000003</c:v>
                </c:pt>
                <c:pt idx="17">
                  <c:v>38.194444400000002</c:v>
                </c:pt>
                <c:pt idx="18">
                  <c:v>38.038198700000002</c:v>
                </c:pt>
                <c:pt idx="19">
                  <c:v>37.716098700000003</c:v>
                </c:pt>
                <c:pt idx="20">
                  <c:v>37.387090800000003</c:v>
                </c:pt>
                <c:pt idx="21">
                  <c:v>37.051047500000003</c:v>
                </c:pt>
                <c:pt idx="22">
                  <c:v>36.707842499999998</c:v>
                </c:pt>
                <c:pt idx="23">
                  <c:v>36.357351199999997</c:v>
                </c:pt>
                <c:pt idx="24">
                  <c:v>35.9994516</c:v>
                </c:pt>
                <c:pt idx="25">
                  <c:v>35.634024199999999</c:v>
                </c:pt>
                <c:pt idx="26">
                  <c:v>35.260953299999997</c:v>
                </c:pt>
                <c:pt idx="27">
                  <c:v>34.880127100000003</c:v>
                </c:pt>
                <c:pt idx="28">
                  <c:v>34.491438500000001</c:v>
                </c:pt>
                <c:pt idx="29">
                  <c:v>34.1666667</c:v>
                </c:pt>
                <c:pt idx="30">
                  <c:v>34.093087099999998</c:v>
                </c:pt>
                <c:pt idx="31">
                  <c:v>33.678809800000003</c:v>
                </c:pt>
                <c:pt idx="32">
                  <c:v>33.256193000000003</c:v>
                </c:pt>
                <c:pt idx="33">
                  <c:v>32.825155199999998</c:v>
                </c:pt>
                <c:pt idx="34">
                  <c:v>32.385623899999999</c:v>
                </c:pt>
                <c:pt idx="35">
                  <c:v>31.937537599999999</c:v>
                </c:pt>
                <c:pt idx="36">
                  <c:v>31.480846199999998</c:v>
                </c:pt>
                <c:pt idx="37">
                  <c:v>31.015512699999999</c:v>
                </c:pt>
                <c:pt idx="38">
                  <c:v>30.541514200000002</c:v>
                </c:pt>
                <c:pt idx="39">
                  <c:v>30.138888900000001</c:v>
                </c:pt>
                <c:pt idx="40">
                  <c:v>30.056711199999999</c:v>
                </c:pt>
                <c:pt idx="41">
                  <c:v>29.552288600000001</c:v>
                </c:pt>
                <c:pt idx="42">
                  <c:v>29.0390038</c:v>
                </c:pt>
                <c:pt idx="43">
                  <c:v>28.516907700000001</c:v>
                </c:pt>
                <c:pt idx="44">
                  <c:v>27.986074599999998</c:v>
                </c:pt>
                <c:pt idx="45">
                  <c:v>27.446603199999998</c:v>
                </c:pt>
                <c:pt idx="46">
                  <c:v>26.8986196</c:v>
                </c:pt>
                <c:pt idx="47">
                  <c:v>26.342278199999999</c:v>
                </c:pt>
                <c:pt idx="48">
                  <c:v>26.111111099999999</c:v>
                </c:pt>
                <c:pt idx="49">
                  <c:v>25.767587899999999</c:v>
                </c:pt>
                <c:pt idx="50">
                  <c:v>25.177644300000001</c:v>
                </c:pt>
                <c:pt idx="51">
                  <c:v>24.5797667</c:v>
                </c:pt>
                <c:pt idx="52">
                  <c:v>23.974256100000002</c:v>
                </c:pt>
                <c:pt idx="53">
                  <c:v>23.3614544</c:v>
                </c:pt>
                <c:pt idx="54">
                  <c:v>22.7417473</c:v>
                </c:pt>
                <c:pt idx="55">
                  <c:v>22.115566099999999</c:v>
                </c:pt>
                <c:pt idx="56">
                  <c:v>22.0833333</c:v>
                </c:pt>
                <c:pt idx="57">
                  <c:v>21.461943600000001</c:v>
                </c:pt>
                <c:pt idx="58">
                  <c:v>20.801508900000002</c:v>
                </c:pt>
                <c:pt idx="59">
                  <c:v>20.136017200000001</c:v>
                </c:pt>
                <c:pt idx="60">
                  <c:v>19.466128099999999</c:v>
                </c:pt>
                <c:pt idx="61">
                  <c:v>18.792559399999998</c:v>
                </c:pt>
                <c:pt idx="62">
                  <c:v>18.116088600000001</c:v>
                </c:pt>
                <c:pt idx="63">
                  <c:v>18.055555600000002</c:v>
                </c:pt>
                <c:pt idx="64">
                  <c:v>17.410899499999999</c:v>
                </c:pt>
                <c:pt idx="65">
                  <c:v>16.701887500000002</c:v>
                </c:pt>
                <c:pt idx="66">
                  <c:v>15.9926694</c:v>
                </c:pt>
                <c:pt idx="67">
                  <c:v>15.284317</c:v>
                </c:pt>
                <c:pt idx="68">
                  <c:v>14.5779683</c:v>
                </c:pt>
                <c:pt idx="69">
                  <c:v>14.027777800000001</c:v>
                </c:pt>
                <c:pt idx="70">
                  <c:v>13.8665068</c:v>
                </c:pt>
                <c:pt idx="71">
                  <c:v>13.129835399999999</c:v>
                </c:pt>
                <c:pt idx="72">
                  <c:v>12.399282700000001</c:v>
                </c:pt>
                <c:pt idx="73">
                  <c:v>11.676313</c:v>
                </c:pt>
                <c:pt idx="74">
                  <c:v>10.9624495</c:v>
                </c:pt>
                <c:pt idx="75">
                  <c:v>10.2592705</c:v>
                </c:pt>
                <c:pt idx="76">
                  <c:v>10</c:v>
                </c:pt>
                <c:pt idx="77">
                  <c:v>10</c:v>
                </c:pt>
              </c:numCache>
            </c:numRef>
          </c:xVal>
          <c:yVal>
            <c:numRef>
              <c:f>Sheet1!$C$1:$C$78</c:f>
              <c:numCache>
                <c:formatCode>General</c:formatCode>
                <c:ptCount val="78"/>
                <c:pt idx="0">
                  <c:v>4.5</c:v>
                </c:pt>
                <c:pt idx="1">
                  <c:v>4.4893497</c:v>
                </c:pt>
                <c:pt idx="2">
                  <c:v>4.45</c:v>
                </c:pt>
                <c:pt idx="3">
                  <c:v>4.4000000000000004</c:v>
                </c:pt>
                <c:pt idx="4">
                  <c:v>4.3499999999999996</c:v>
                </c:pt>
                <c:pt idx="5">
                  <c:v>4.3</c:v>
                </c:pt>
                <c:pt idx="6">
                  <c:v>4.25</c:v>
                </c:pt>
                <c:pt idx="7">
                  <c:v>4.2</c:v>
                </c:pt>
                <c:pt idx="8">
                  <c:v>4.1500000000000004</c:v>
                </c:pt>
                <c:pt idx="9">
                  <c:v>4.0999999999999996</c:v>
                </c:pt>
                <c:pt idx="10">
                  <c:v>4.05</c:v>
                </c:pt>
                <c:pt idx="11">
                  <c:v>4</c:v>
                </c:pt>
                <c:pt idx="12">
                  <c:v>3.95</c:v>
                </c:pt>
                <c:pt idx="13">
                  <c:v>3.9</c:v>
                </c:pt>
                <c:pt idx="14">
                  <c:v>3.85</c:v>
                </c:pt>
                <c:pt idx="15">
                  <c:v>3.8</c:v>
                </c:pt>
                <c:pt idx="16">
                  <c:v>3.75</c:v>
                </c:pt>
                <c:pt idx="17">
                  <c:v>3.7248942999999999</c:v>
                </c:pt>
                <c:pt idx="18">
                  <c:v>3.7</c:v>
                </c:pt>
                <c:pt idx="19">
                  <c:v>3.65</c:v>
                </c:pt>
                <c:pt idx="20">
                  <c:v>3.6</c:v>
                </c:pt>
                <c:pt idx="21">
                  <c:v>3.55</c:v>
                </c:pt>
                <c:pt idx="22">
                  <c:v>3.5</c:v>
                </c:pt>
                <c:pt idx="23">
                  <c:v>3.45</c:v>
                </c:pt>
                <c:pt idx="24">
                  <c:v>3.4</c:v>
                </c:pt>
                <c:pt idx="25">
                  <c:v>3.35</c:v>
                </c:pt>
                <c:pt idx="26">
                  <c:v>3.3</c:v>
                </c:pt>
                <c:pt idx="27">
                  <c:v>3.25</c:v>
                </c:pt>
                <c:pt idx="28">
                  <c:v>3.2</c:v>
                </c:pt>
                <c:pt idx="29">
                  <c:v>3.1591616999999999</c:v>
                </c:pt>
                <c:pt idx="30">
                  <c:v>3.15</c:v>
                </c:pt>
                <c:pt idx="31">
                  <c:v>3.1</c:v>
                </c:pt>
                <c:pt idx="32">
                  <c:v>3.05</c:v>
                </c:pt>
                <c:pt idx="33">
                  <c:v>3</c:v>
                </c:pt>
                <c:pt idx="34">
                  <c:v>2.95</c:v>
                </c:pt>
                <c:pt idx="35">
                  <c:v>2.9</c:v>
                </c:pt>
                <c:pt idx="36">
                  <c:v>2.85</c:v>
                </c:pt>
                <c:pt idx="37">
                  <c:v>2.8</c:v>
                </c:pt>
                <c:pt idx="38">
                  <c:v>2.75</c:v>
                </c:pt>
                <c:pt idx="39">
                  <c:v>2.7084209000000001</c:v>
                </c:pt>
                <c:pt idx="40">
                  <c:v>2.7</c:v>
                </c:pt>
                <c:pt idx="41">
                  <c:v>2.65</c:v>
                </c:pt>
                <c:pt idx="42">
                  <c:v>2.6</c:v>
                </c:pt>
                <c:pt idx="43">
                  <c:v>2.5499999999999998</c:v>
                </c:pt>
                <c:pt idx="44">
                  <c:v>2.5</c:v>
                </c:pt>
                <c:pt idx="45">
                  <c:v>2.4500000000000002</c:v>
                </c:pt>
                <c:pt idx="46">
                  <c:v>2.4</c:v>
                </c:pt>
                <c:pt idx="47">
                  <c:v>2.35</c:v>
                </c:pt>
                <c:pt idx="48">
                  <c:v>2.329828</c:v>
                </c:pt>
                <c:pt idx="49">
                  <c:v>2.2999999999999998</c:v>
                </c:pt>
                <c:pt idx="50">
                  <c:v>2.25</c:v>
                </c:pt>
                <c:pt idx="51">
                  <c:v>2.2000000000000002</c:v>
                </c:pt>
                <c:pt idx="52">
                  <c:v>2.15</c:v>
                </c:pt>
                <c:pt idx="53">
                  <c:v>2.1</c:v>
                </c:pt>
                <c:pt idx="54">
                  <c:v>2.0499999999999998</c:v>
                </c:pt>
                <c:pt idx="55">
                  <c:v>2</c:v>
                </c:pt>
                <c:pt idx="56">
                  <c:v>1.9975303</c:v>
                </c:pt>
                <c:pt idx="57">
                  <c:v>1.95</c:v>
                </c:pt>
                <c:pt idx="58">
                  <c:v>1.9</c:v>
                </c:pt>
                <c:pt idx="59">
                  <c:v>1.85</c:v>
                </c:pt>
                <c:pt idx="60">
                  <c:v>1.8</c:v>
                </c:pt>
                <c:pt idx="61">
                  <c:v>1.75</c:v>
                </c:pt>
                <c:pt idx="62">
                  <c:v>1.7</c:v>
                </c:pt>
                <c:pt idx="63">
                  <c:v>1.6957133</c:v>
                </c:pt>
                <c:pt idx="64">
                  <c:v>1.65</c:v>
                </c:pt>
                <c:pt idx="65">
                  <c:v>1.6</c:v>
                </c:pt>
                <c:pt idx="66">
                  <c:v>1.55</c:v>
                </c:pt>
                <c:pt idx="67">
                  <c:v>1.5</c:v>
                </c:pt>
                <c:pt idx="68">
                  <c:v>1.45</c:v>
                </c:pt>
                <c:pt idx="69">
                  <c:v>1.4113548</c:v>
                </c:pt>
                <c:pt idx="70">
                  <c:v>1.4</c:v>
                </c:pt>
                <c:pt idx="71">
                  <c:v>1.35</c:v>
                </c:pt>
                <c:pt idx="72">
                  <c:v>1.3</c:v>
                </c:pt>
                <c:pt idx="73">
                  <c:v>1.25</c:v>
                </c:pt>
                <c:pt idx="74">
                  <c:v>1.2</c:v>
                </c:pt>
                <c:pt idx="75">
                  <c:v>1.1499999999999999</c:v>
                </c:pt>
                <c:pt idx="76">
                  <c:v>1.1321201000000001</c:v>
                </c:pt>
                <c:pt idx="77">
                  <c:v>1.1499999999999999</c:v>
                </c:pt>
              </c:numCache>
            </c:numRef>
          </c:yVal>
          <c:smooth val="0"/>
        </c:ser>
        <c:ser>
          <c:idx val="1"/>
          <c:order val="1"/>
          <c:spPr>
            <a:ln w="19050" cap="rnd">
              <a:solidFill>
                <a:srgbClr val="FF00FF"/>
              </a:solidFill>
              <a:round/>
            </a:ln>
            <a:effectLst/>
          </c:spPr>
          <c:marker>
            <c:symbol val="none"/>
          </c:marker>
          <c:xVal>
            <c:numRef>
              <c:f>Sheet1!$E$1:$E$87</c:f>
              <c:numCache>
                <c:formatCode>General</c:formatCode>
                <c:ptCount val="87"/>
                <c:pt idx="0">
                  <c:v>76.207951100000002</c:v>
                </c:pt>
                <c:pt idx="1">
                  <c:v>75.814402799999996</c:v>
                </c:pt>
                <c:pt idx="2">
                  <c:v>75.412396999999999</c:v>
                </c:pt>
                <c:pt idx="3">
                  <c:v>75.001737700000007</c:v>
                </c:pt>
                <c:pt idx="4">
                  <c:v>74.582225399999999</c:v>
                </c:pt>
                <c:pt idx="5">
                  <c:v>74.444444399999995</c:v>
                </c:pt>
                <c:pt idx="6">
                  <c:v>74.150426800000005</c:v>
                </c:pt>
                <c:pt idx="7">
                  <c:v>73.707733300000001</c:v>
                </c:pt>
                <c:pt idx="8">
                  <c:v>73.255465099999995</c:v>
                </c:pt>
                <c:pt idx="9">
                  <c:v>72.793408700000001</c:v>
                </c:pt>
                <c:pt idx="10">
                  <c:v>72.321348099999994</c:v>
                </c:pt>
                <c:pt idx="11">
                  <c:v>71.839065000000005</c:v>
                </c:pt>
                <c:pt idx="12">
                  <c:v>71.346338900000006</c:v>
                </c:pt>
                <c:pt idx="13">
                  <c:v>70.842947699999996</c:v>
                </c:pt>
                <c:pt idx="14">
                  <c:v>70.416666699999993</c:v>
                </c:pt>
                <c:pt idx="15">
                  <c:v>70.3276355</c:v>
                </c:pt>
                <c:pt idx="16">
                  <c:v>69.796078499999993</c:v>
                </c:pt>
                <c:pt idx="17">
                  <c:v>69.253050400000006</c:v>
                </c:pt>
                <c:pt idx="18">
                  <c:v>68.698323500000001</c:v>
                </c:pt>
                <c:pt idx="19">
                  <c:v>68.131670299999996</c:v>
                </c:pt>
                <c:pt idx="20">
                  <c:v>67.552864700000001</c:v>
                </c:pt>
                <c:pt idx="21">
                  <c:v>66.961681999999996</c:v>
                </c:pt>
                <c:pt idx="22">
                  <c:v>66.388888899999998</c:v>
                </c:pt>
                <c:pt idx="23">
                  <c:v>66.357514800000004</c:v>
                </c:pt>
                <c:pt idx="24">
                  <c:v>65.733251499999994</c:v>
                </c:pt>
                <c:pt idx="25">
                  <c:v>65.095793</c:v>
                </c:pt>
                <c:pt idx="26">
                  <c:v>64.444926800000005</c:v>
                </c:pt>
                <c:pt idx="27">
                  <c:v>63.780446699999999</c:v>
                </c:pt>
                <c:pt idx="28">
                  <c:v>63.102153399999999</c:v>
                </c:pt>
                <c:pt idx="29">
                  <c:v>62.409856499999997</c:v>
                </c:pt>
                <c:pt idx="30">
                  <c:v>62.361111100000002</c:v>
                </c:pt>
                <c:pt idx="31">
                  <c:v>61.694685900000003</c:v>
                </c:pt>
                <c:pt idx="32">
                  <c:v>60.964327900000001</c:v>
                </c:pt>
                <c:pt idx="33">
                  <c:v>60.219267600000002</c:v>
                </c:pt>
                <c:pt idx="34">
                  <c:v>59.459361199999996</c:v>
                </c:pt>
                <c:pt idx="35">
                  <c:v>58.684481400000003</c:v>
                </c:pt>
                <c:pt idx="36">
                  <c:v>58.3333333</c:v>
                </c:pt>
                <c:pt idx="37">
                  <c:v>57.888332400000003</c:v>
                </c:pt>
                <c:pt idx="38">
                  <c:v>57.071848299999999</c:v>
                </c:pt>
                <c:pt idx="39">
                  <c:v>56.2399135</c:v>
                </c:pt>
                <c:pt idx="40">
                  <c:v>55.3924874</c:v>
                </c:pt>
                <c:pt idx="41">
                  <c:v>54.529557500000003</c:v>
                </c:pt>
                <c:pt idx="42">
                  <c:v>54.305555599999998</c:v>
                </c:pt>
                <c:pt idx="43">
                  <c:v>53.641250999999997</c:v>
                </c:pt>
                <c:pt idx="44">
                  <c:v>52.733892400000002</c:v>
                </c:pt>
                <c:pt idx="45">
                  <c:v>51.810957799999997</c:v>
                </c:pt>
                <c:pt idx="46">
                  <c:v>50.872578300000001</c:v>
                </c:pt>
                <c:pt idx="47">
                  <c:v>50.277777800000003</c:v>
                </c:pt>
                <c:pt idx="48">
                  <c:v>49.913083399999998</c:v>
                </c:pt>
                <c:pt idx="49">
                  <c:v>48.928607</c:v>
                </c:pt>
                <c:pt idx="50">
                  <c:v>47.929115500000002</c:v>
                </c:pt>
                <c:pt idx="51">
                  <c:v>46.914942699999997</c:v>
                </c:pt>
                <c:pt idx="52">
                  <c:v>46.25</c:v>
                </c:pt>
                <c:pt idx="53">
                  <c:v>45.880061499999996</c:v>
                </c:pt>
                <c:pt idx="54">
                  <c:v>44.819361200000003</c:v>
                </c:pt>
                <c:pt idx="55">
                  <c:v>43.745118900000001</c:v>
                </c:pt>
                <c:pt idx="56">
                  <c:v>42.6579415</c:v>
                </c:pt>
                <c:pt idx="57">
                  <c:v>42.222222199999997</c:v>
                </c:pt>
                <c:pt idx="58">
                  <c:v>41.545712999999999</c:v>
                </c:pt>
                <c:pt idx="59">
                  <c:v>40.413373999999997</c:v>
                </c:pt>
                <c:pt idx="60">
                  <c:v>39.2701949</c:v>
                </c:pt>
                <c:pt idx="61">
                  <c:v>38.194444400000002</c:v>
                </c:pt>
                <c:pt idx="62">
                  <c:v>38.115491800000001</c:v>
                </c:pt>
                <c:pt idx="63">
                  <c:v>36.928922999999998</c:v>
                </c:pt>
                <c:pt idx="64">
                  <c:v>35.734513700000001</c:v>
                </c:pt>
                <c:pt idx="65">
                  <c:v>34.5335435</c:v>
                </c:pt>
                <c:pt idx="66">
                  <c:v>34.1666667</c:v>
                </c:pt>
                <c:pt idx="67">
                  <c:v>33.307561800000002</c:v>
                </c:pt>
                <c:pt idx="68">
                  <c:v>32.069142800000002</c:v>
                </c:pt>
                <c:pt idx="69">
                  <c:v>30.828603099999999</c:v>
                </c:pt>
                <c:pt idx="70">
                  <c:v>30.138888900000001</c:v>
                </c:pt>
                <c:pt idx="71">
                  <c:v>29.573017400000001</c:v>
                </c:pt>
                <c:pt idx="72">
                  <c:v>28.300610599999999</c:v>
                </c:pt>
                <c:pt idx="73">
                  <c:v>27.031803</c:v>
                </c:pt>
                <c:pt idx="74">
                  <c:v>26.111111099999999</c:v>
                </c:pt>
                <c:pt idx="75">
                  <c:v>25.7583041</c:v>
                </c:pt>
                <c:pt idx="76">
                  <c:v>24.464979</c:v>
                </c:pt>
                <c:pt idx="77">
                  <c:v>23.182396300000001</c:v>
                </c:pt>
                <c:pt idx="78">
                  <c:v>22.0833333</c:v>
                </c:pt>
                <c:pt idx="79">
                  <c:v>21.907042000000001</c:v>
                </c:pt>
                <c:pt idx="80">
                  <c:v>20.608957199999999</c:v>
                </c:pt>
                <c:pt idx="81">
                  <c:v>19.330300999999999</c:v>
                </c:pt>
                <c:pt idx="82">
                  <c:v>18.0740333</c:v>
                </c:pt>
                <c:pt idx="83">
                  <c:v>18.055555600000002</c:v>
                </c:pt>
                <c:pt idx="84">
                  <c:v>16.790903</c:v>
                </c:pt>
                <c:pt idx="85">
                  <c:v>15.5367411</c:v>
                </c:pt>
                <c:pt idx="86">
                  <c:v>14.027777800000001</c:v>
                </c:pt>
              </c:numCache>
            </c:numRef>
          </c:xVal>
          <c:yVal>
            <c:numRef>
              <c:f>Sheet1!$F$1:$F$87</c:f>
              <c:numCache>
                <c:formatCode>General</c:formatCode>
                <c:ptCount val="87"/>
                <c:pt idx="0">
                  <c:v>4.5</c:v>
                </c:pt>
                <c:pt idx="1">
                  <c:v>4.45</c:v>
                </c:pt>
                <c:pt idx="2">
                  <c:v>4.4000000000000004</c:v>
                </c:pt>
                <c:pt idx="3">
                  <c:v>4.3499999999999996</c:v>
                </c:pt>
                <c:pt idx="4">
                  <c:v>4.3</c:v>
                </c:pt>
                <c:pt idx="5">
                  <c:v>4.2840001000000001</c:v>
                </c:pt>
                <c:pt idx="6">
                  <c:v>4.25</c:v>
                </c:pt>
                <c:pt idx="7">
                  <c:v>4.2</c:v>
                </c:pt>
                <c:pt idx="8">
                  <c:v>4.1500000000000004</c:v>
                </c:pt>
                <c:pt idx="9">
                  <c:v>4.0999999999999996</c:v>
                </c:pt>
                <c:pt idx="10">
                  <c:v>4.05</c:v>
                </c:pt>
                <c:pt idx="11">
                  <c:v>4</c:v>
                </c:pt>
                <c:pt idx="12">
                  <c:v>3.95</c:v>
                </c:pt>
                <c:pt idx="13">
                  <c:v>3.9</c:v>
                </c:pt>
                <c:pt idx="14">
                  <c:v>3.8586171</c:v>
                </c:pt>
                <c:pt idx="15">
                  <c:v>3.85</c:v>
                </c:pt>
                <c:pt idx="16">
                  <c:v>3.8</c:v>
                </c:pt>
                <c:pt idx="17">
                  <c:v>3.75</c:v>
                </c:pt>
                <c:pt idx="18">
                  <c:v>3.7</c:v>
                </c:pt>
                <c:pt idx="19">
                  <c:v>3.65</c:v>
                </c:pt>
                <c:pt idx="20">
                  <c:v>3.6</c:v>
                </c:pt>
                <c:pt idx="21">
                  <c:v>3.55</c:v>
                </c:pt>
                <c:pt idx="22">
                  <c:v>3.5025925</c:v>
                </c:pt>
                <c:pt idx="23">
                  <c:v>3.5</c:v>
                </c:pt>
                <c:pt idx="24">
                  <c:v>3.45</c:v>
                </c:pt>
                <c:pt idx="25">
                  <c:v>3.4</c:v>
                </c:pt>
                <c:pt idx="26">
                  <c:v>3.35</c:v>
                </c:pt>
                <c:pt idx="27">
                  <c:v>3.3</c:v>
                </c:pt>
                <c:pt idx="28">
                  <c:v>3.25</c:v>
                </c:pt>
                <c:pt idx="29">
                  <c:v>3.2</c:v>
                </c:pt>
                <c:pt idx="30">
                  <c:v>3.1965933</c:v>
                </c:pt>
                <c:pt idx="31">
                  <c:v>3.15</c:v>
                </c:pt>
                <c:pt idx="32">
                  <c:v>3.1</c:v>
                </c:pt>
                <c:pt idx="33">
                  <c:v>3.05</c:v>
                </c:pt>
                <c:pt idx="34">
                  <c:v>3</c:v>
                </c:pt>
                <c:pt idx="35">
                  <c:v>2.95</c:v>
                </c:pt>
                <c:pt idx="36">
                  <c:v>2.9279725000000001</c:v>
                </c:pt>
                <c:pt idx="37">
                  <c:v>2.9</c:v>
                </c:pt>
                <c:pt idx="38">
                  <c:v>2.85</c:v>
                </c:pt>
                <c:pt idx="39">
                  <c:v>2.8</c:v>
                </c:pt>
                <c:pt idx="40">
                  <c:v>2.75</c:v>
                </c:pt>
                <c:pt idx="41">
                  <c:v>2.7</c:v>
                </c:pt>
                <c:pt idx="42">
                  <c:v>2.6874315000000002</c:v>
                </c:pt>
                <c:pt idx="43">
                  <c:v>2.65</c:v>
                </c:pt>
                <c:pt idx="44">
                  <c:v>2.6</c:v>
                </c:pt>
                <c:pt idx="45">
                  <c:v>2.5499999999999998</c:v>
                </c:pt>
                <c:pt idx="46">
                  <c:v>2.5</c:v>
                </c:pt>
                <c:pt idx="47">
                  <c:v>2.4690775</c:v>
                </c:pt>
                <c:pt idx="48">
                  <c:v>2.4500000000000002</c:v>
                </c:pt>
                <c:pt idx="49">
                  <c:v>2.4</c:v>
                </c:pt>
                <c:pt idx="50">
                  <c:v>2.35</c:v>
                </c:pt>
                <c:pt idx="51">
                  <c:v>2.2999999999999998</c:v>
                </c:pt>
                <c:pt idx="52">
                  <c:v>2.2679725999999998</c:v>
                </c:pt>
                <c:pt idx="53">
                  <c:v>2.25</c:v>
                </c:pt>
                <c:pt idx="54">
                  <c:v>2.2000000000000002</c:v>
                </c:pt>
                <c:pt idx="55">
                  <c:v>2.15</c:v>
                </c:pt>
                <c:pt idx="56">
                  <c:v>2.1</c:v>
                </c:pt>
                <c:pt idx="57">
                  <c:v>2.0805508000000001</c:v>
                </c:pt>
                <c:pt idx="58">
                  <c:v>2.0499999999999998</c:v>
                </c:pt>
                <c:pt idx="59">
                  <c:v>2</c:v>
                </c:pt>
                <c:pt idx="60">
                  <c:v>1.95</c:v>
                </c:pt>
                <c:pt idx="61">
                  <c:v>1.9034632</c:v>
                </c:pt>
                <c:pt idx="62">
                  <c:v>1.9</c:v>
                </c:pt>
                <c:pt idx="63">
                  <c:v>1.85</c:v>
                </c:pt>
                <c:pt idx="64">
                  <c:v>1.8</c:v>
                </c:pt>
                <c:pt idx="65">
                  <c:v>1.75</c:v>
                </c:pt>
                <c:pt idx="66">
                  <c:v>1.7352284</c:v>
                </c:pt>
                <c:pt idx="67">
                  <c:v>1.7</c:v>
                </c:pt>
                <c:pt idx="68">
                  <c:v>1.65</c:v>
                </c:pt>
                <c:pt idx="69">
                  <c:v>1.6</c:v>
                </c:pt>
                <c:pt idx="70">
                  <c:v>1.5728012</c:v>
                </c:pt>
                <c:pt idx="71">
                  <c:v>1.55</c:v>
                </c:pt>
                <c:pt idx="72">
                  <c:v>1.5</c:v>
                </c:pt>
                <c:pt idx="73">
                  <c:v>1.45</c:v>
                </c:pt>
                <c:pt idx="74">
                  <c:v>1.4141064999999999</c:v>
                </c:pt>
                <c:pt idx="75">
                  <c:v>1.4</c:v>
                </c:pt>
                <c:pt idx="76">
                  <c:v>1.35</c:v>
                </c:pt>
                <c:pt idx="77">
                  <c:v>1.3</c:v>
                </c:pt>
                <c:pt idx="78">
                  <c:v>1.2570889000000001</c:v>
                </c:pt>
                <c:pt idx="79">
                  <c:v>1.25</c:v>
                </c:pt>
                <c:pt idx="80">
                  <c:v>1.2</c:v>
                </c:pt>
                <c:pt idx="81">
                  <c:v>1.1499999999999999</c:v>
                </c:pt>
                <c:pt idx="82">
                  <c:v>1.1000000000000001</c:v>
                </c:pt>
                <c:pt idx="83">
                  <c:v>1.0993067999999999</c:v>
                </c:pt>
                <c:pt idx="84">
                  <c:v>1.05</c:v>
                </c:pt>
                <c:pt idx="85">
                  <c:v>1</c:v>
                </c:pt>
                <c:pt idx="86">
                  <c:v>1</c:v>
                </c:pt>
              </c:numCache>
            </c:numRef>
          </c:yVal>
          <c:smooth val="0"/>
        </c:ser>
        <c:ser>
          <c:idx val="2"/>
          <c:order val="2"/>
          <c:spPr>
            <a:ln w="19050" cap="rnd">
              <a:solidFill>
                <a:srgbClr val="FF3300"/>
              </a:solidFill>
              <a:prstDash val="lgDash"/>
              <a:round/>
            </a:ln>
            <a:effectLst/>
          </c:spPr>
          <c:marker>
            <c:symbol val="none"/>
          </c:marker>
          <c:xVal>
            <c:numRef>
              <c:f>Sheet1!$H$1:$H$99</c:f>
              <c:numCache>
                <c:formatCode>General</c:formatCode>
                <c:ptCount val="99"/>
                <c:pt idx="0">
                  <c:v>136.44737240000001</c:v>
                </c:pt>
                <c:pt idx="1">
                  <c:v>135.7491052</c:v>
                </c:pt>
                <c:pt idx="2">
                  <c:v>135.03583209999999</c:v>
                </c:pt>
                <c:pt idx="3">
                  <c:v>134.86111109999999</c:v>
                </c:pt>
                <c:pt idx="4">
                  <c:v>134.30377519999999</c:v>
                </c:pt>
                <c:pt idx="5">
                  <c:v>133.55483150000001</c:v>
                </c:pt>
                <c:pt idx="6">
                  <c:v>132.78972139999999</c:v>
                </c:pt>
                <c:pt idx="7">
                  <c:v>132.00807789999999</c:v>
                </c:pt>
                <c:pt idx="8">
                  <c:v>131.20952879999999</c:v>
                </c:pt>
                <c:pt idx="9">
                  <c:v>130.83333329999999</c:v>
                </c:pt>
                <c:pt idx="10">
                  <c:v>130.3908921</c:v>
                </c:pt>
                <c:pt idx="11">
                  <c:v>129.55207820000001</c:v>
                </c:pt>
                <c:pt idx="12">
                  <c:v>128.69509959999999</c:v>
                </c:pt>
                <c:pt idx="13">
                  <c:v>127.81956479999999</c:v>
                </c:pt>
                <c:pt idx="14">
                  <c:v>126.925079</c:v>
                </c:pt>
                <c:pt idx="15">
                  <c:v>126.80555560000001</c:v>
                </c:pt>
                <c:pt idx="16">
                  <c:v>126.006018</c:v>
                </c:pt>
                <c:pt idx="17">
                  <c:v>125.06629359999999</c:v>
                </c:pt>
                <c:pt idx="18">
                  <c:v>124.1062898</c:v>
                </c:pt>
                <c:pt idx="19">
                  <c:v>123.1256039</c:v>
                </c:pt>
                <c:pt idx="20">
                  <c:v>122.7777778</c:v>
                </c:pt>
                <c:pt idx="21">
                  <c:v>122.1193912</c:v>
                </c:pt>
                <c:pt idx="22">
                  <c:v>121.0891855</c:v>
                </c:pt>
                <c:pt idx="23">
                  <c:v>120.03695</c:v>
                </c:pt>
                <c:pt idx="24">
                  <c:v>118.96228929999999</c:v>
                </c:pt>
                <c:pt idx="25">
                  <c:v>118.75</c:v>
                </c:pt>
                <c:pt idx="26">
                  <c:v>117.8585985</c:v>
                </c:pt>
                <c:pt idx="27">
                  <c:v>116.7300568</c:v>
                </c:pt>
                <c:pt idx="28">
                  <c:v>115.5777786</c:v>
                </c:pt>
                <c:pt idx="29">
                  <c:v>114.7222222</c:v>
                </c:pt>
                <c:pt idx="30">
                  <c:v>114.3990678</c:v>
                </c:pt>
                <c:pt idx="31">
                  <c:v>113.18951010000001</c:v>
                </c:pt>
                <c:pt idx="32">
                  <c:v>111.9549804</c:v>
                </c:pt>
                <c:pt idx="33">
                  <c:v>110.6951565</c:v>
                </c:pt>
                <c:pt idx="34">
                  <c:v>110.69444439999999</c:v>
                </c:pt>
                <c:pt idx="35">
                  <c:v>109.400069</c:v>
                </c:pt>
                <c:pt idx="36">
                  <c:v>108.0789058</c:v>
                </c:pt>
                <c:pt idx="37">
                  <c:v>106.73141699999999</c:v>
                </c:pt>
                <c:pt idx="38">
                  <c:v>106.66666669999999</c:v>
                </c:pt>
                <c:pt idx="39">
                  <c:v>105.3471582</c:v>
                </c:pt>
                <c:pt idx="40">
                  <c:v>103.93544079999999</c:v>
                </c:pt>
                <c:pt idx="41">
                  <c:v>102.6388889</c:v>
                </c:pt>
                <c:pt idx="42">
                  <c:v>102.49545929999999</c:v>
                </c:pt>
                <c:pt idx="43">
                  <c:v>101.01751950000001</c:v>
                </c:pt>
                <c:pt idx="44">
                  <c:v>99.512059100000002</c:v>
                </c:pt>
                <c:pt idx="45">
                  <c:v>98.611111100000002</c:v>
                </c:pt>
                <c:pt idx="46">
                  <c:v>97.973726799999994</c:v>
                </c:pt>
                <c:pt idx="47">
                  <c:v>96.400056000000006</c:v>
                </c:pt>
                <c:pt idx="48">
                  <c:v>94.798737000000003</c:v>
                </c:pt>
                <c:pt idx="49">
                  <c:v>94.583333300000007</c:v>
                </c:pt>
                <c:pt idx="50">
                  <c:v>93.157512699999998</c:v>
                </c:pt>
                <c:pt idx="51">
                  <c:v>91.486898999999994</c:v>
                </c:pt>
                <c:pt idx="52">
                  <c:v>90.555555600000005</c:v>
                </c:pt>
                <c:pt idx="53">
                  <c:v>89.782072200000002</c:v>
                </c:pt>
                <c:pt idx="54">
                  <c:v>88.041670600000003</c:v>
                </c:pt>
                <c:pt idx="55">
                  <c:v>86.527777799999996</c:v>
                </c:pt>
                <c:pt idx="56">
                  <c:v>86.272298599999999</c:v>
                </c:pt>
                <c:pt idx="57">
                  <c:v>84.462208200000006</c:v>
                </c:pt>
                <c:pt idx="58">
                  <c:v>82.626616299999995</c:v>
                </c:pt>
                <c:pt idx="59">
                  <c:v>82.5</c:v>
                </c:pt>
                <c:pt idx="60">
                  <c:v>80.748919900000004</c:v>
                </c:pt>
                <c:pt idx="61">
                  <c:v>78.845962799999995</c:v>
                </c:pt>
                <c:pt idx="62">
                  <c:v>78.472222200000004</c:v>
                </c:pt>
                <c:pt idx="63">
                  <c:v>76.903713199999999</c:v>
                </c:pt>
                <c:pt idx="64">
                  <c:v>74.935588699999997</c:v>
                </c:pt>
                <c:pt idx="65">
                  <c:v>74.444444399999995</c:v>
                </c:pt>
                <c:pt idx="66">
                  <c:v>72.930263499999995</c:v>
                </c:pt>
                <c:pt idx="67">
                  <c:v>70.900231399999996</c:v>
                </c:pt>
                <c:pt idx="68">
                  <c:v>70.416666699999993</c:v>
                </c:pt>
                <c:pt idx="69">
                  <c:v>68.834300999999996</c:v>
                </c:pt>
                <c:pt idx="70">
                  <c:v>66.746834899999996</c:v>
                </c:pt>
                <c:pt idx="71">
                  <c:v>66.388888899999998</c:v>
                </c:pt>
                <c:pt idx="72">
                  <c:v>64.623909499999996</c:v>
                </c:pt>
                <c:pt idx="73">
                  <c:v>62.484850100000003</c:v>
                </c:pt>
                <c:pt idx="74">
                  <c:v>62.361111100000002</c:v>
                </c:pt>
                <c:pt idx="75">
                  <c:v>60.309829100000002</c:v>
                </c:pt>
                <c:pt idx="76">
                  <c:v>58.3333333</c:v>
                </c:pt>
                <c:pt idx="77">
                  <c:v>58.123619300000001</c:v>
                </c:pt>
                <c:pt idx="78">
                  <c:v>55.905752100000001</c:v>
                </c:pt>
                <c:pt idx="79">
                  <c:v>54.305555599999998</c:v>
                </c:pt>
                <c:pt idx="80">
                  <c:v>53.677894199999997</c:v>
                </c:pt>
                <c:pt idx="81">
                  <c:v>51.428598899999997</c:v>
                </c:pt>
                <c:pt idx="82">
                  <c:v>50.277777800000003</c:v>
                </c:pt>
                <c:pt idx="83">
                  <c:v>49.167876800000002</c:v>
                </c:pt>
                <c:pt idx="84">
                  <c:v>46.898758000000001</c:v>
                </c:pt>
                <c:pt idx="85">
                  <c:v>46.25</c:v>
                </c:pt>
                <c:pt idx="86">
                  <c:v>44.615715199999997</c:v>
                </c:pt>
                <c:pt idx="87">
                  <c:v>42.340272800000001</c:v>
                </c:pt>
                <c:pt idx="88">
                  <c:v>42.222222199999997</c:v>
                </c:pt>
                <c:pt idx="89">
                  <c:v>40.047297499999999</c:v>
                </c:pt>
                <c:pt idx="90">
                  <c:v>38.194444400000002</c:v>
                </c:pt>
                <c:pt idx="91">
                  <c:v>37.772173000000002</c:v>
                </c:pt>
                <c:pt idx="92">
                  <c:v>35.492334399999997</c:v>
                </c:pt>
                <c:pt idx="93">
                  <c:v>34.1666667</c:v>
                </c:pt>
                <c:pt idx="94">
                  <c:v>33.230804900000003</c:v>
                </c:pt>
                <c:pt idx="95">
                  <c:v>30.984351199999999</c:v>
                </c:pt>
                <c:pt idx="96">
                  <c:v>30.138888900000001</c:v>
                </c:pt>
                <c:pt idx="97">
                  <c:v>28.754037700000001</c:v>
                </c:pt>
                <c:pt idx="98">
                  <c:v>26.111111099999999</c:v>
                </c:pt>
              </c:numCache>
            </c:numRef>
          </c:xVal>
          <c:yVal>
            <c:numRef>
              <c:f>Sheet1!$I$1:$I$99</c:f>
              <c:numCache>
                <c:formatCode>General</c:formatCode>
                <c:ptCount val="99"/>
                <c:pt idx="0">
                  <c:v>4.5</c:v>
                </c:pt>
                <c:pt idx="1">
                  <c:v>4.45</c:v>
                </c:pt>
                <c:pt idx="2">
                  <c:v>4.4000000000000004</c:v>
                </c:pt>
                <c:pt idx="3">
                  <c:v>4.3880692999999997</c:v>
                </c:pt>
                <c:pt idx="4">
                  <c:v>4.3499999999999996</c:v>
                </c:pt>
                <c:pt idx="5">
                  <c:v>4.3</c:v>
                </c:pt>
                <c:pt idx="6">
                  <c:v>4.25</c:v>
                </c:pt>
                <c:pt idx="7">
                  <c:v>4.2</c:v>
                </c:pt>
                <c:pt idx="8">
                  <c:v>4.1500000000000004</c:v>
                </c:pt>
                <c:pt idx="9">
                  <c:v>4.1270369000000002</c:v>
                </c:pt>
                <c:pt idx="10">
                  <c:v>4.0999999999999996</c:v>
                </c:pt>
                <c:pt idx="11">
                  <c:v>4.05</c:v>
                </c:pt>
                <c:pt idx="12">
                  <c:v>4</c:v>
                </c:pt>
                <c:pt idx="13">
                  <c:v>3.95</c:v>
                </c:pt>
                <c:pt idx="14">
                  <c:v>3.9</c:v>
                </c:pt>
                <c:pt idx="15">
                  <c:v>3.8935094000000001</c:v>
                </c:pt>
                <c:pt idx="16">
                  <c:v>3.85</c:v>
                </c:pt>
                <c:pt idx="17">
                  <c:v>3.8</c:v>
                </c:pt>
                <c:pt idx="18">
                  <c:v>3.75</c:v>
                </c:pt>
                <c:pt idx="19">
                  <c:v>3.7</c:v>
                </c:pt>
                <c:pt idx="20">
                  <c:v>3.6827500999999998</c:v>
                </c:pt>
                <c:pt idx="21">
                  <c:v>3.65</c:v>
                </c:pt>
                <c:pt idx="22">
                  <c:v>3.6</c:v>
                </c:pt>
                <c:pt idx="23">
                  <c:v>3.55</c:v>
                </c:pt>
                <c:pt idx="24">
                  <c:v>3.5</c:v>
                </c:pt>
                <c:pt idx="25">
                  <c:v>3.4904145999999998</c:v>
                </c:pt>
                <c:pt idx="26">
                  <c:v>3.45</c:v>
                </c:pt>
                <c:pt idx="27">
                  <c:v>3.4</c:v>
                </c:pt>
                <c:pt idx="28">
                  <c:v>3.35</c:v>
                </c:pt>
                <c:pt idx="29">
                  <c:v>3.3137577999999999</c:v>
                </c:pt>
                <c:pt idx="30">
                  <c:v>3.3</c:v>
                </c:pt>
                <c:pt idx="31">
                  <c:v>3.25</c:v>
                </c:pt>
                <c:pt idx="32">
                  <c:v>3.2</c:v>
                </c:pt>
                <c:pt idx="33">
                  <c:v>3.15</c:v>
                </c:pt>
                <c:pt idx="34">
                  <c:v>3.1499727000000002</c:v>
                </c:pt>
                <c:pt idx="35">
                  <c:v>3.1</c:v>
                </c:pt>
                <c:pt idx="36">
                  <c:v>3.05</c:v>
                </c:pt>
                <c:pt idx="37">
                  <c:v>3</c:v>
                </c:pt>
                <c:pt idx="38">
                  <c:v>2.9976783999999999</c:v>
                </c:pt>
                <c:pt idx="39">
                  <c:v>2.95</c:v>
                </c:pt>
                <c:pt idx="40">
                  <c:v>2.9</c:v>
                </c:pt>
                <c:pt idx="41">
                  <c:v>2.8550187999999999</c:v>
                </c:pt>
                <c:pt idx="42">
                  <c:v>2.85</c:v>
                </c:pt>
                <c:pt idx="43">
                  <c:v>2.8</c:v>
                </c:pt>
                <c:pt idx="44">
                  <c:v>2.75</c:v>
                </c:pt>
                <c:pt idx="45">
                  <c:v>2.7208399000000001</c:v>
                </c:pt>
                <c:pt idx="46">
                  <c:v>2.7</c:v>
                </c:pt>
                <c:pt idx="47">
                  <c:v>2.65</c:v>
                </c:pt>
                <c:pt idx="48">
                  <c:v>2.6</c:v>
                </c:pt>
                <c:pt idx="49">
                  <c:v>2.5935057000000001</c:v>
                </c:pt>
                <c:pt idx="50">
                  <c:v>2.5499999999999998</c:v>
                </c:pt>
                <c:pt idx="51">
                  <c:v>2.5</c:v>
                </c:pt>
                <c:pt idx="52">
                  <c:v>2.4728490999999999</c:v>
                </c:pt>
                <c:pt idx="53">
                  <c:v>2.4500000000000002</c:v>
                </c:pt>
                <c:pt idx="54">
                  <c:v>2.4</c:v>
                </c:pt>
                <c:pt idx="55">
                  <c:v>2.3573102000000001</c:v>
                </c:pt>
                <c:pt idx="56">
                  <c:v>2.35</c:v>
                </c:pt>
                <c:pt idx="57">
                  <c:v>2.2999999999999998</c:v>
                </c:pt>
                <c:pt idx="58">
                  <c:v>2.25</c:v>
                </c:pt>
                <c:pt idx="59">
                  <c:v>2.2466821000000001</c:v>
                </c:pt>
                <c:pt idx="60">
                  <c:v>2.2000000000000002</c:v>
                </c:pt>
                <c:pt idx="61">
                  <c:v>2.15</c:v>
                </c:pt>
                <c:pt idx="62">
                  <c:v>2.1405254</c:v>
                </c:pt>
                <c:pt idx="63">
                  <c:v>2.1</c:v>
                </c:pt>
                <c:pt idx="64">
                  <c:v>2.0499999999999998</c:v>
                </c:pt>
                <c:pt idx="65">
                  <c:v>2.0379472000000001</c:v>
                </c:pt>
                <c:pt idx="66">
                  <c:v>2</c:v>
                </c:pt>
                <c:pt idx="67">
                  <c:v>1.95</c:v>
                </c:pt>
                <c:pt idx="68">
                  <c:v>1.9385037000000001</c:v>
                </c:pt>
                <c:pt idx="69">
                  <c:v>1.9</c:v>
                </c:pt>
                <c:pt idx="70">
                  <c:v>1.85</c:v>
                </c:pt>
                <c:pt idx="71">
                  <c:v>1.8417482999999999</c:v>
                </c:pt>
                <c:pt idx="72">
                  <c:v>1.8</c:v>
                </c:pt>
                <c:pt idx="73">
                  <c:v>1.75</c:v>
                </c:pt>
                <c:pt idx="74">
                  <c:v>1.747231</c:v>
                </c:pt>
                <c:pt idx="75">
                  <c:v>1.7</c:v>
                </c:pt>
                <c:pt idx="76">
                  <c:v>1.6549261</c:v>
                </c:pt>
                <c:pt idx="77">
                  <c:v>1.65</c:v>
                </c:pt>
                <c:pt idx="78">
                  <c:v>1.6</c:v>
                </c:pt>
                <c:pt idx="79">
                  <c:v>1.5644214000000001</c:v>
                </c:pt>
                <c:pt idx="80">
                  <c:v>1.55</c:v>
                </c:pt>
                <c:pt idx="81">
                  <c:v>1.5</c:v>
                </c:pt>
                <c:pt idx="82">
                  <c:v>1.4750041</c:v>
                </c:pt>
                <c:pt idx="83">
                  <c:v>1.45</c:v>
                </c:pt>
                <c:pt idx="84">
                  <c:v>1.4</c:v>
                </c:pt>
                <c:pt idx="85">
                  <c:v>1.3862023000000001</c:v>
                </c:pt>
                <c:pt idx="86">
                  <c:v>1.35</c:v>
                </c:pt>
                <c:pt idx="87">
                  <c:v>1.3</c:v>
                </c:pt>
                <c:pt idx="88">
                  <c:v>1.2975346999999999</c:v>
                </c:pt>
                <c:pt idx="89">
                  <c:v>1.25</c:v>
                </c:pt>
                <c:pt idx="90">
                  <c:v>1.2096418</c:v>
                </c:pt>
                <c:pt idx="91">
                  <c:v>1.2</c:v>
                </c:pt>
                <c:pt idx="92">
                  <c:v>1.1499999999999999</c:v>
                </c:pt>
                <c:pt idx="93">
                  <c:v>1.1213344000000001</c:v>
                </c:pt>
                <c:pt idx="94">
                  <c:v>1.1000000000000001</c:v>
                </c:pt>
                <c:pt idx="95">
                  <c:v>1.05</c:v>
                </c:pt>
                <c:pt idx="96">
                  <c:v>1.0317402</c:v>
                </c:pt>
                <c:pt idx="97">
                  <c:v>1</c:v>
                </c:pt>
                <c:pt idx="98">
                  <c:v>1</c:v>
                </c:pt>
              </c:numCache>
            </c:numRef>
          </c:yVal>
          <c:smooth val="0"/>
        </c:ser>
        <c:ser>
          <c:idx val="3"/>
          <c:order val="3"/>
          <c:spPr>
            <a:ln w="19050" cap="rnd">
              <a:solidFill>
                <a:srgbClr val="00CC00"/>
              </a:solidFill>
              <a:prstDash val="lgDashDot"/>
              <a:round/>
            </a:ln>
            <a:effectLst/>
          </c:spPr>
          <c:marker>
            <c:symbol val="none"/>
          </c:marker>
          <c:xVal>
            <c:numRef>
              <c:f>Sheet1!$K$1:$K$119</c:f>
              <c:numCache>
                <c:formatCode>General</c:formatCode>
                <c:ptCount val="119"/>
                <c:pt idx="0">
                  <c:v>243.31179739999999</c:v>
                </c:pt>
                <c:pt idx="1">
                  <c:v>242.07055550000001</c:v>
                </c:pt>
                <c:pt idx="2">
                  <c:v>240.80263909999999</c:v>
                </c:pt>
                <c:pt idx="3">
                  <c:v>239.58333329999999</c:v>
                </c:pt>
                <c:pt idx="4">
                  <c:v>239.50716360000001</c:v>
                </c:pt>
                <c:pt idx="5">
                  <c:v>238.179396</c:v>
                </c:pt>
                <c:pt idx="6">
                  <c:v>236.82296769999999</c:v>
                </c:pt>
                <c:pt idx="7">
                  <c:v>235.55555559999999</c:v>
                </c:pt>
                <c:pt idx="8">
                  <c:v>235.43680649999999</c:v>
                </c:pt>
                <c:pt idx="9">
                  <c:v>234.01605090000001</c:v>
                </c:pt>
                <c:pt idx="10">
                  <c:v>232.56454679999999</c:v>
                </c:pt>
                <c:pt idx="11">
                  <c:v>231.5277778</c:v>
                </c:pt>
                <c:pt idx="12">
                  <c:v>231.07999799999999</c:v>
                </c:pt>
                <c:pt idx="13">
                  <c:v>229.55946119999999</c:v>
                </c:pt>
                <c:pt idx="14">
                  <c:v>228.00600009999999</c:v>
                </c:pt>
                <c:pt idx="15">
                  <c:v>227.5</c:v>
                </c:pt>
                <c:pt idx="16">
                  <c:v>226.41492640000001</c:v>
                </c:pt>
                <c:pt idx="17">
                  <c:v>224.78753029999999</c:v>
                </c:pt>
                <c:pt idx="18">
                  <c:v>223.4722222</c:v>
                </c:pt>
                <c:pt idx="19">
                  <c:v>223.12366410000001</c:v>
                </c:pt>
                <c:pt idx="20">
                  <c:v>221.41884619999999</c:v>
                </c:pt>
                <c:pt idx="21">
                  <c:v>219.6773001</c:v>
                </c:pt>
                <c:pt idx="22">
                  <c:v>219.44444440000001</c:v>
                </c:pt>
                <c:pt idx="23">
                  <c:v>217.89240100000001</c:v>
                </c:pt>
                <c:pt idx="24">
                  <c:v>216.06831349999999</c:v>
                </c:pt>
                <c:pt idx="25">
                  <c:v>215.41666670000001</c:v>
                </c:pt>
                <c:pt idx="26">
                  <c:v>214.2005024</c:v>
                </c:pt>
                <c:pt idx="27">
                  <c:v>212.2902928</c:v>
                </c:pt>
                <c:pt idx="28">
                  <c:v>211.38888890000001</c:v>
                </c:pt>
                <c:pt idx="29">
                  <c:v>210.33536599999999</c:v>
                </c:pt>
                <c:pt idx="30">
                  <c:v>208.3354654</c:v>
                </c:pt>
                <c:pt idx="31">
                  <c:v>207.36111109999999</c:v>
                </c:pt>
                <c:pt idx="32">
                  <c:v>206.28918329999999</c:v>
                </c:pt>
                <c:pt idx="33">
                  <c:v>204.19607669999999</c:v>
                </c:pt>
                <c:pt idx="34">
                  <c:v>203.33333329999999</c:v>
                </c:pt>
                <c:pt idx="35">
                  <c:v>202.0542059</c:v>
                </c:pt>
                <c:pt idx="36">
                  <c:v>199.86448390000001</c:v>
                </c:pt>
                <c:pt idx="37">
                  <c:v>199.30555559999999</c:v>
                </c:pt>
                <c:pt idx="38">
                  <c:v>197.62284829999999</c:v>
                </c:pt>
                <c:pt idx="39">
                  <c:v>195.3332695</c:v>
                </c:pt>
                <c:pt idx="40">
                  <c:v>195.2777778</c:v>
                </c:pt>
                <c:pt idx="41">
                  <c:v>192.9878138</c:v>
                </c:pt>
                <c:pt idx="42">
                  <c:v>191.25</c:v>
                </c:pt>
                <c:pt idx="43">
                  <c:v>190.59251090000001</c:v>
                </c:pt>
                <c:pt idx="44">
                  <c:v>188.14224469999999</c:v>
                </c:pt>
                <c:pt idx="45">
                  <c:v>187.2222222</c:v>
                </c:pt>
                <c:pt idx="46">
                  <c:v>185.63722430000001</c:v>
                </c:pt>
                <c:pt idx="47">
                  <c:v>183.19444440000001</c:v>
                </c:pt>
                <c:pt idx="48">
                  <c:v>183.07937659999999</c:v>
                </c:pt>
                <c:pt idx="49">
                  <c:v>180.46174350000001</c:v>
                </c:pt>
                <c:pt idx="50">
                  <c:v>179.16666670000001</c:v>
                </c:pt>
                <c:pt idx="51">
                  <c:v>177.7889572</c:v>
                </c:pt>
                <c:pt idx="52">
                  <c:v>175.13888890000001</c:v>
                </c:pt>
                <c:pt idx="53">
                  <c:v>175.0607349</c:v>
                </c:pt>
                <c:pt idx="54">
                  <c:v>172.2706561</c:v>
                </c:pt>
                <c:pt idx="55">
                  <c:v>171.11111109999999</c:v>
                </c:pt>
                <c:pt idx="56">
                  <c:v>169.42334</c:v>
                </c:pt>
                <c:pt idx="57">
                  <c:v>167.08333329999999</c:v>
                </c:pt>
                <c:pt idx="58">
                  <c:v>166.51855990000001</c:v>
                </c:pt>
                <c:pt idx="59">
                  <c:v>163.55325049999999</c:v>
                </c:pt>
                <c:pt idx="60">
                  <c:v>163.05555559999999</c:v>
                </c:pt>
                <c:pt idx="61">
                  <c:v>160.52677510000001</c:v>
                </c:pt>
                <c:pt idx="62">
                  <c:v>159.0277778</c:v>
                </c:pt>
                <c:pt idx="63">
                  <c:v>157.4416492</c:v>
                </c:pt>
                <c:pt idx="64">
                  <c:v>155</c:v>
                </c:pt>
                <c:pt idx="65">
                  <c:v>154.29769400000001</c:v>
                </c:pt>
                <c:pt idx="66">
                  <c:v>151.0941885</c:v>
                </c:pt>
                <c:pt idx="67">
                  <c:v>150.9722222</c:v>
                </c:pt>
                <c:pt idx="68">
                  <c:v>147.82823289999999</c:v>
                </c:pt>
                <c:pt idx="69">
                  <c:v>146.94444440000001</c:v>
                </c:pt>
                <c:pt idx="70">
                  <c:v>144.50386470000001</c:v>
                </c:pt>
                <c:pt idx="71">
                  <c:v>142.91666670000001</c:v>
                </c:pt>
                <c:pt idx="72">
                  <c:v>141.12152710000001</c:v>
                </c:pt>
                <c:pt idx="73">
                  <c:v>138.88888890000001</c:v>
                </c:pt>
                <c:pt idx="74">
                  <c:v>137.68185310000001</c:v>
                </c:pt>
                <c:pt idx="75">
                  <c:v>134.86111109999999</c:v>
                </c:pt>
                <c:pt idx="76">
                  <c:v>134.1856813</c:v>
                </c:pt>
                <c:pt idx="77">
                  <c:v>130.83333329999999</c:v>
                </c:pt>
                <c:pt idx="78">
                  <c:v>130.6340721</c:v>
                </c:pt>
                <c:pt idx="79">
                  <c:v>127.0268677</c:v>
                </c:pt>
                <c:pt idx="80">
                  <c:v>126.80555560000001</c:v>
                </c:pt>
                <c:pt idx="81">
                  <c:v>123.3659947</c:v>
                </c:pt>
                <c:pt idx="82">
                  <c:v>122.7777778</c:v>
                </c:pt>
                <c:pt idx="83">
                  <c:v>119.6545476</c:v>
                </c:pt>
                <c:pt idx="84">
                  <c:v>118.75</c:v>
                </c:pt>
                <c:pt idx="85">
                  <c:v>115.89464529999999</c:v>
                </c:pt>
                <c:pt idx="86">
                  <c:v>114.7222222</c:v>
                </c:pt>
                <c:pt idx="87">
                  <c:v>112.0887118</c:v>
                </c:pt>
                <c:pt idx="88">
                  <c:v>110.69444439999999</c:v>
                </c:pt>
                <c:pt idx="89">
                  <c:v>108.2394922</c:v>
                </c:pt>
                <c:pt idx="90">
                  <c:v>106.66666669999999</c:v>
                </c:pt>
                <c:pt idx="91">
                  <c:v>104.35006919999999</c:v>
                </c:pt>
                <c:pt idx="92">
                  <c:v>102.6388889</c:v>
                </c:pt>
                <c:pt idx="93">
                  <c:v>100.42387859999999</c:v>
                </c:pt>
                <c:pt idx="94">
                  <c:v>98.611111100000002</c:v>
                </c:pt>
                <c:pt idx="95">
                  <c:v>96.464724399999994</c:v>
                </c:pt>
                <c:pt idx="96">
                  <c:v>94.583333300000007</c:v>
                </c:pt>
                <c:pt idx="97">
                  <c:v>92.4767923</c:v>
                </c:pt>
                <c:pt idx="98">
                  <c:v>90.555555600000005</c:v>
                </c:pt>
                <c:pt idx="99">
                  <c:v>88.464662599999997</c:v>
                </c:pt>
                <c:pt idx="100">
                  <c:v>86.527777799999996</c:v>
                </c:pt>
                <c:pt idx="101">
                  <c:v>84.433321899999996</c:v>
                </c:pt>
                <c:pt idx="102">
                  <c:v>82.5</c:v>
                </c:pt>
                <c:pt idx="103">
                  <c:v>80.388172999999995</c:v>
                </c:pt>
                <c:pt idx="104">
                  <c:v>78.472222200000004</c:v>
                </c:pt>
                <c:pt idx="105">
                  <c:v>76.335043499999998</c:v>
                </c:pt>
                <c:pt idx="106">
                  <c:v>74.444444399999995</c:v>
                </c:pt>
                <c:pt idx="107">
                  <c:v>72.280192900000003</c:v>
                </c:pt>
                <c:pt idx="108">
                  <c:v>70.416666699999993</c:v>
                </c:pt>
                <c:pt idx="109">
                  <c:v>68.2303189</c:v>
                </c:pt>
                <c:pt idx="110">
                  <c:v>66.388888899999998</c:v>
                </c:pt>
                <c:pt idx="111">
                  <c:v>64.192561699999999</c:v>
                </c:pt>
                <c:pt idx="112">
                  <c:v>62.361111100000002</c:v>
                </c:pt>
                <c:pt idx="113">
                  <c:v>60.174509200000003</c:v>
                </c:pt>
                <c:pt idx="114">
                  <c:v>58.3333333</c:v>
                </c:pt>
                <c:pt idx="115">
                  <c:v>56.184202300000003</c:v>
                </c:pt>
                <c:pt idx="116">
                  <c:v>54.305555599999998</c:v>
                </c:pt>
                <c:pt idx="117">
                  <c:v>52.230144099999997</c:v>
                </c:pt>
                <c:pt idx="118">
                  <c:v>50.277777800000003</c:v>
                </c:pt>
              </c:numCache>
            </c:numRef>
          </c:xVal>
          <c:yVal>
            <c:numRef>
              <c:f>Sheet1!$L$1:$L$119</c:f>
              <c:numCache>
                <c:formatCode>General</c:formatCode>
                <c:ptCount val="119"/>
                <c:pt idx="0">
                  <c:v>4.5</c:v>
                </c:pt>
                <c:pt idx="1">
                  <c:v>4.45</c:v>
                </c:pt>
                <c:pt idx="2">
                  <c:v>4.4000000000000004</c:v>
                </c:pt>
                <c:pt idx="3">
                  <c:v>4.3529480999999999</c:v>
                </c:pt>
                <c:pt idx="4">
                  <c:v>4.3499999999999996</c:v>
                </c:pt>
                <c:pt idx="5">
                  <c:v>4.3</c:v>
                </c:pt>
                <c:pt idx="6">
                  <c:v>4.25</c:v>
                </c:pt>
                <c:pt idx="7">
                  <c:v>4.2042970999999998</c:v>
                </c:pt>
                <c:pt idx="8">
                  <c:v>4.2</c:v>
                </c:pt>
                <c:pt idx="9">
                  <c:v>4.1500000000000004</c:v>
                </c:pt>
                <c:pt idx="10">
                  <c:v>4.0999999999999996</c:v>
                </c:pt>
                <c:pt idx="11">
                  <c:v>4.0651242999999999</c:v>
                </c:pt>
                <c:pt idx="12">
                  <c:v>4.05</c:v>
                </c:pt>
                <c:pt idx="13">
                  <c:v>4</c:v>
                </c:pt>
                <c:pt idx="14">
                  <c:v>3.95</c:v>
                </c:pt>
                <c:pt idx="15">
                  <c:v>3.9341499999999998</c:v>
                </c:pt>
                <c:pt idx="16">
                  <c:v>3.9</c:v>
                </c:pt>
                <c:pt idx="17">
                  <c:v>3.85</c:v>
                </c:pt>
                <c:pt idx="18">
                  <c:v>3.8105172999999999</c:v>
                </c:pt>
                <c:pt idx="19">
                  <c:v>3.8</c:v>
                </c:pt>
                <c:pt idx="20">
                  <c:v>3.75</c:v>
                </c:pt>
                <c:pt idx="21">
                  <c:v>3.7</c:v>
                </c:pt>
                <c:pt idx="22">
                  <c:v>3.6935107999999999</c:v>
                </c:pt>
                <c:pt idx="23">
                  <c:v>3.65</c:v>
                </c:pt>
                <c:pt idx="24">
                  <c:v>3.6</c:v>
                </c:pt>
                <c:pt idx="25">
                  <c:v>3.58263</c:v>
                </c:pt>
                <c:pt idx="26">
                  <c:v>3.55</c:v>
                </c:pt>
                <c:pt idx="27">
                  <c:v>3.5</c:v>
                </c:pt>
                <c:pt idx="28">
                  <c:v>3.4770340000000002</c:v>
                </c:pt>
                <c:pt idx="29">
                  <c:v>3.45</c:v>
                </c:pt>
                <c:pt idx="30">
                  <c:v>3.4</c:v>
                </c:pt>
                <c:pt idx="31">
                  <c:v>3.3762894000000001</c:v>
                </c:pt>
                <c:pt idx="32">
                  <c:v>3.35</c:v>
                </c:pt>
                <c:pt idx="33">
                  <c:v>3.3</c:v>
                </c:pt>
                <c:pt idx="34">
                  <c:v>3.2799626000000002</c:v>
                </c:pt>
                <c:pt idx="35">
                  <c:v>3.25</c:v>
                </c:pt>
                <c:pt idx="36">
                  <c:v>3.2</c:v>
                </c:pt>
                <c:pt idx="37">
                  <c:v>3.1876201000000002</c:v>
                </c:pt>
                <c:pt idx="38">
                  <c:v>3.15</c:v>
                </c:pt>
                <c:pt idx="39">
                  <c:v>3.1</c:v>
                </c:pt>
                <c:pt idx="40">
                  <c:v>3.0988288000000002</c:v>
                </c:pt>
                <c:pt idx="41">
                  <c:v>3.05</c:v>
                </c:pt>
                <c:pt idx="42">
                  <c:v>3.0138303999999998</c:v>
                </c:pt>
                <c:pt idx="43">
                  <c:v>3</c:v>
                </c:pt>
                <c:pt idx="44">
                  <c:v>2.95</c:v>
                </c:pt>
                <c:pt idx="45">
                  <c:v>2.9317709999999999</c:v>
                </c:pt>
                <c:pt idx="46">
                  <c:v>2.9</c:v>
                </c:pt>
                <c:pt idx="47">
                  <c:v>2.8522753999999999</c:v>
                </c:pt>
                <c:pt idx="48">
                  <c:v>2.85</c:v>
                </c:pt>
                <c:pt idx="49">
                  <c:v>2.8</c:v>
                </c:pt>
                <c:pt idx="50">
                  <c:v>2.7759379000000002</c:v>
                </c:pt>
                <c:pt idx="51">
                  <c:v>2.75</c:v>
                </c:pt>
                <c:pt idx="52">
                  <c:v>2.7014516</c:v>
                </c:pt>
                <c:pt idx="53">
                  <c:v>2.7</c:v>
                </c:pt>
                <c:pt idx="54">
                  <c:v>2.65</c:v>
                </c:pt>
                <c:pt idx="55">
                  <c:v>2.6298197000000001</c:v>
                </c:pt>
                <c:pt idx="56">
                  <c:v>2.6</c:v>
                </c:pt>
                <c:pt idx="57">
                  <c:v>2.5598451999999998</c:v>
                </c:pt>
                <c:pt idx="58">
                  <c:v>2.5499999999999998</c:v>
                </c:pt>
                <c:pt idx="59">
                  <c:v>2.5</c:v>
                </c:pt>
                <c:pt idx="60">
                  <c:v>2.4918954000000002</c:v>
                </c:pt>
                <c:pt idx="61">
                  <c:v>2.4500000000000002</c:v>
                </c:pt>
                <c:pt idx="62">
                  <c:v>2.4259306</c:v>
                </c:pt>
                <c:pt idx="63">
                  <c:v>2.4</c:v>
                </c:pt>
                <c:pt idx="64">
                  <c:v>2.3613328</c:v>
                </c:pt>
                <c:pt idx="65">
                  <c:v>2.35</c:v>
                </c:pt>
                <c:pt idx="66">
                  <c:v>2.2999999999999998</c:v>
                </c:pt>
                <c:pt idx="67">
                  <c:v>2.2981693999999999</c:v>
                </c:pt>
                <c:pt idx="68">
                  <c:v>2.25</c:v>
                </c:pt>
                <c:pt idx="69">
                  <c:v>2.2369164000000001</c:v>
                </c:pt>
                <c:pt idx="70">
                  <c:v>2.2000000000000002</c:v>
                </c:pt>
                <c:pt idx="71">
                  <c:v>2.1768168000000001</c:v>
                </c:pt>
                <c:pt idx="72">
                  <c:v>2.15</c:v>
                </c:pt>
                <c:pt idx="73">
                  <c:v>2.1178143999999999</c:v>
                </c:pt>
                <c:pt idx="74">
                  <c:v>2.1</c:v>
                </c:pt>
                <c:pt idx="75">
                  <c:v>2.0598524999999999</c:v>
                </c:pt>
                <c:pt idx="76">
                  <c:v>2.0499999999999998</c:v>
                </c:pt>
                <c:pt idx="77">
                  <c:v>2.0028739999999998</c:v>
                </c:pt>
                <c:pt idx="78">
                  <c:v>2</c:v>
                </c:pt>
                <c:pt idx="79">
                  <c:v>1.95</c:v>
                </c:pt>
                <c:pt idx="80">
                  <c:v>1.9470567999999999</c:v>
                </c:pt>
                <c:pt idx="81">
                  <c:v>1.9</c:v>
                </c:pt>
                <c:pt idx="82">
                  <c:v>1.8922715000000001</c:v>
                </c:pt>
                <c:pt idx="83">
                  <c:v>1.85</c:v>
                </c:pt>
                <c:pt idx="84">
                  <c:v>1.8382528</c:v>
                </c:pt>
                <c:pt idx="85">
                  <c:v>1.8</c:v>
                </c:pt>
                <c:pt idx="86">
                  <c:v>1.7849423</c:v>
                </c:pt>
                <c:pt idx="87">
                  <c:v>1.75</c:v>
                </c:pt>
                <c:pt idx="88">
                  <c:v>1.7322814</c:v>
                </c:pt>
                <c:pt idx="89">
                  <c:v>1.7</c:v>
                </c:pt>
                <c:pt idx="90">
                  <c:v>1.6802105000000001</c:v>
                </c:pt>
                <c:pt idx="91">
                  <c:v>1.65</c:v>
                </c:pt>
                <c:pt idx="92">
                  <c:v>1.6286689000000001</c:v>
                </c:pt>
                <c:pt idx="93">
                  <c:v>1.6</c:v>
                </c:pt>
                <c:pt idx="94">
                  <c:v>1.5775954000000001</c:v>
                </c:pt>
                <c:pt idx="95">
                  <c:v>1.55</c:v>
                </c:pt>
                <c:pt idx="96">
                  <c:v>1.5269272</c:v>
                </c:pt>
                <c:pt idx="97">
                  <c:v>1.5</c:v>
                </c:pt>
                <c:pt idx="98">
                  <c:v>1.4766001</c:v>
                </c:pt>
                <c:pt idx="99">
                  <c:v>1.45</c:v>
                </c:pt>
                <c:pt idx="100">
                  <c:v>1.4265483999999999</c:v>
                </c:pt>
                <c:pt idx="101">
                  <c:v>1.4</c:v>
                </c:pt>
                <c:pt idx="102">
                  <c:v>1.3767041</c:v>
                </c:pt>
                <c:pt idx="103">
                  <c:v>1.35</c:v>
                </c:pt>
                <c:pt idx="104">
                  <c:v>1.3269966</c:v>
                </c:pt>
                <c:pt idx="105">
                  <c:v>1.3</c:v>
                </c:pt>
                <c:pt idx="106">
                  <c:v>1.2773521000000001</c:v>
                </c:pt>
                <c:pt idx="107">
                  <c:v>1.25</c:v>
                </c:pt>
                <c:pt idx="108">
                  <c:v>1.2276927</c:v>
                </c:pt>
                <c:pt idx="109">
                  <c:v>1.2</c:v>
                </c:pt>
                <c:pt idx="110">
                  <c:v>1.1779352000000001</c:v>
                </c:pt>
                <c:pt idx="111">
                  <c:v>1.1499999999999999</c:v>
                </c:pt>
                <c:pt idx="112">
                  <c:v>1.1279895</c:v>
                </c:pt>
                <c:pt idx="113">
                  <c:v>1.1000000000000001</c:v>
                </c:pt>
                <c:pt idx="114">
                  <c:v>1.0777562000000001</c:v>
                </c:pt>
                <c:pt idx="115">
                  <c:v>1.05</c:v>
                </c:pt>
                <c:pt idx="116">
                  <c:v>1.0271238</c:v>
                </c:pt>
                <c:pt idx="117">
                  <c:v>1</c:v>
                </c:pt>
                <c:pt idx="118">
                  <c:v>1</c:v>
                </c:pt>
              </c:numCache>
            </c:numRef>
          </c:yVal>
          <c:smooth val="0"/>
        </c:ser>
        <c:dLbls>
          <c:showLegendKey val="0"/>
          <c:showVal val="0"/>
          <c:showCatName val="0"/>
          <c:showSerName val="0"/>
          <c:showPercent val="0"/>
          <c:showBubbleSize val="0"/>
        </c:dLbls>
        <c:axId val="355189432"/>
        <c:axId val="355189824"/>
      </c:scatterChart>
      <c:valAx>
        <c:axId val="355189432"/>
        <c:scaling>
          <c:orientation val="maxMin"/>
          <c:max val="300"/>
        </c:scaling>
        <c:delete val="0"/>
        <c:axPos val="b"/>
        <c:majorGridlines>
          <c:spPr>
            <a:ln w="3175" cap="flat" cmpd="sng" algn="ctr">
              <a:solidFill>
                <a:schemeClr val="bg1">
                  <a:lumMod val="75000"/>
                </a:schemeClr>
              </a:solidFill>
              <a:prstDash val="dash"/>
              <a:round/>
            </a:ln>
            <a:effectLst/>
          </c:spPr>
        </c:majorGridlines>
        <c:title>
          <c:tx>
            <c:rich>
              <a:bodyPr rot="0" spcFirstLastPara="1" vertOverflow="ellipsis" vert="horz" wrap="square" anchor="ctr" anchorCtr="1"/>
              <a:lstStyle/>
              <a:p>
                <a:pPr>
                  <a:defRPr sz="800" b="0"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en-GB">
                    <a:solidFill>
                      <a:srgbClr val="0000FF"/>
                    </a:solidFill>
                  </a:rPr>
                  <a:t>M (kg)</a:t>
                </a:r>
              </a:p>
            </c:rich>
          </c:tx>
          <c:layout>
            <c:manualLayout>
              <c:xMode val="edge"/>
              <c:yMode val="edge"/>
              <c:x val="0.35770456531291511"/>
              <c:y val="0.9203522346749633"/>
            </c:manualLayout>
          </c:layout>
          <c:overlay val="0"/>
          <c:spPr>
            <a:noFill/>
            <a:ln>
              <a:noFill/>
            </a:ln>
            <a:effectLst/>
          </c:spPr>
          <c:txPr>
            <a:bodyPr rot="0" spcFirstLastPara="1" vertOverflow="ellipsis" vert="horz" wrap="square" anchor="ctr" anchorCtr="1"/>
            <a:lstStyle/>
            <a:p>
              <a:pPr>
                <a:defRPr sz="8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title>
        <c:numFmt formatCode="General" sourceLinked="1"/>
        <c:majorTickMark val="out"/>
        <c:minorTickMark val="in"/>
        <c:tickLblPos val="nextTo"/>
        <c:spPr>
          <a:noFill/>
          <a:ln w="9525" cap="flat" cmpd="sng" algn="ctr">
            <a:solidFill>
              <a:schemeClr val="tx1"/>
            </a:solidFill>
            <a:round/>
          </a:ln>
          <a:effectLst/>
        </c:spPr>
        <c:txPr>
          <a:bodyPr rot="-60000000" spcFirstLastPara="1" vertOverflow="ellipsis" vert="horz" wrap="square" anchor="ctr" anchorCtr="1"/>
          <a:lstStyle/>
          <a:p>
            <a:pPr>
              <a:defRPr sz="8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355189824"/>
        <c:crosses val="autoZero"/>
        <c:crossBetween val="midCat"/>
        <c:majorUnit val="50"/>
      </c:valAx>
      <c:valAx>
        <c:axId val="355189824"/>
        <c:scaling>
          <c:orientation val="minMax"/>
          <c:max val="4.5"/>
          <c:min val="1"/>
        </c:scaling>
        <c:delete val="0"/>
        <c:axPos val="r"/>
        <c:majorGridlines>
          <c:spPr>
            <a:ln w="3175" cap="flat" cmpd="sng" algn="ctr">
              <a:solidFill>
                <a:schemeClr val="bg1">
                  <a:lumMod val="75000"/>
                </a:schemeClr>
              </a:solidFill>
              <a:prstDash val="dash"/>
              <a:round/>
            </a:ln>
            <a:effectLst/>
          </c:spPr>
        </c:majorGridlines>
        <c:title>
          <c:tx>
            <c:rich>
              <a:bodyPr rot="0" spcFirstLastPara="1" vertOverflow="ellipsis" wrap="square" anchor="ctr" anchorCtr="1"/>
              <a:lstStyle/>
              <a:p>
                <a:pPr>
                  <a:defRPr sz="800" b="0"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en-GB">
                    <a:solidFill>
                      <a:srgbClr val="0000FF"/>
                    </a:solidFill>
                  </a:rPr>
                  <a:t>R(m)</a:t>
                </a:r>
              </a:p>
            </c:rich>
          </c:tx>
          <c:layout>
            <c:manualLayout>
              <c:xMode val="edge"/>
              <c:yMode val="edge"/>
              <c:x val="0.84753046824887746"/>
              <c:y val="0.16087134393640179"/>
            </c:manualLayout>
          </c:layout>
          <c:overlay val="0"/>
          <c:spPr>
            <a:noFill/>
            <a:ln>
              <a:noFill/>
            </a:ln>
            <a:effectLst/>
          </c:spPr>
          <c:txPr>
            <a:bodyPr rot="0" spcFirstLastPara="1" vertOverflow="ellipsis" wrap="square" anchor="ctr" anchorCtr="1"/>
            <a:lstStyle/>
            <a:p>
              <a:pPr>
                <a:defRPr sz="8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title>
        <c:numFmt formatCode="General" sourceLinked="1"/>
        <c:majorTickMark val="out"/>
        <c:minorTickMark val="in"/>
        <c:tickLblPos val="nextTo"/>
        <c:spPr>
          <a:noFill/>
          <a:ln w="9525" cap="flat" cmpd="sng" algn="ctr">
            <a:solidFill>
              <a:schemeClr val="tx1"/>
            </a:solidFill>
            <a:round/>
          </a:ln>
          <a:effectLst/>
        </c:spPr>
        <c:txPr>
          <a:bodyPr rot="-60000000" spcFirstLastPara="1" vertOverflow="ellipsis" vert="horz" wrap="square" anchor="ctr" anchorCtr="1"/>
          <a:lstStyle/>
          <a:p>
            <a:pPr>
              <a:defRPr sz="8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355189432"/>
        <c:crosses val="autoZero"/>
        <c:crossBetween val="midCat"/>
        <c:majorUnit val="0.5"/>
      </c:valAx>
      <c:spPr>
        <a:noFill/>
        <a:ln w="6350">
          <a:solidFill>
            <a:schemeClr val="tx1"/>
          </a:solidFill>
        </a:ln>
        <a:effectLst/>
      </c:spPr>
    </c:plotArea>
    <c:plotVisOnly val="1"/>
    <c:dispBlanksAs val="gap"/>
    <c:showDLblsOverMax val="0"/>
  </c:chart>
  <c:spPr>
    <a:solidFill>
      <a:schemeClr val="bg1"/>
    </a:solidFill>
    <a:ln w="9525" cap="flat" cmpd="sng" algn="ctr">
      <a:noFill/>
      <a:round/>
    </a:ln>
    <a:effectLst/>
  </c:spPr>
  <c:txPr>
    <a:bodyPr/>
    <a:lstStyle/>
    <a:p>
      <a:pPr>
        <a:defRPr sz="800">
          <a:solidFill>
            <a:sysClr val="windowText" lastClr="000000"/>
          </a:solidFill>
          <a:latin typeface="Arial" panose="020B0604020202020204" pitchFamily="34" charset="0"/>
          <a:cs typeface="Arial" panose="020B0604020202020204" pitchFamily="34" charset="0"/>
        </a:defRPr>
      </a:pPr>
      <a:endParaRPr lang="en-US"/>
    </a:p>
  </c:txPr>
  <c:externalData r:id="rId3">
    <c:autoUpdate val="0"/>
  </c:externalData>
  <c:userShapes r:id="rId4"/>
</c:chartSpace>
</file>

<file path=word/charts/chart1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96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en-GB" sz="1000" b="1">
                <a:solidFill>
                  <a:srgbClr val="0000FF"/>
                </a:solidFill>
              </a:rPr>
              <a:t>A-4</a:t>
            </a:r>
          </a:p>
        </c:rich>
      </c:tx>
      <c:layout>
        <c:manualLayout>
          <c:xMode val="edge"/>
          <c:yMode val="edge"/>
          <c:x val="0.10782552918537523"/>
          <c:y val="0.69916613213598455"/>
        </c:manualLayout>
      </c:layout>
      <c:overlay val="0"/>
      <c:spPr>
        <a:solidFill>
          <a:schemeClr val="bg1"/>
        </a:solidFill>
        <a:ln>
          <a:noFill/>
        </a:ln>
        <a:effectLst/>
      </c:spPr>
      <c:txPr>
        <a:bodyPr rot="0" spcFirstLastPara="1" vertOverflow="ellipsis" vert="horz" wrap="square" anchor="ctr" anchorCtr="1"/>
        <a:lstStyle/>
        <a:p>
          <a:pPr>
            <a:defRPr sz="96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en-US"/>
        </a:p>
      </c:txPr>
    </c:title>
    <c:autoTitleDeleted val="0"/>
    <c:plotArea>
      <c:layout>
        <c:manualLayout>
          <c:layoutTarget val="inner"/>
          <c:xMode val="edge"/>
          <c:yMode val="edge"/>
          <c:x val="8.9449263443339866E-2"/>
          <c:y val="7.7628793225123505E-2"/>
          <c:w val="0.68115181791408042"/>
          <c:h val="0.74409559955323157"/>
        </c:manualLayout>
      </c:layout>
      <c:scatterChart>
        <c:scatterStyle val="lineMarker"/>
        <c:varyColors val="0"/>
        <c:ser>
          <c:idx val="0"/>
          <c:order val="0"/>
          <c:spPr>
            <a:ln w="19050" cap="rnd">
              <a:solidFill>
                <a:srgbClr val="0000FF"/>
              </a:solidFill>
              <a:prstDash val="sysDash"/>
              <a:round/>
            </a:ln>
            <a:effectLst/>
          </c:spPr>
          <c:marker>
            <c:symbol val="none"/>
          </c:marker>
          <c:xVal>
            <c:numRef>
              <c:f>Sheet1!$B$1:$B$80</c:f>
              <c:numCache>
                <c:formatCode>General</c:formatCode>
                <c:ptCount val="80"/>
                <c:pt idx="0">
                  <c:v>53.817465300000002</c:v>
                </c:pt>
                <c:pt idx="1">
                  <c:v>53.578095699999999</c:v>
                </c:pt>
                <c:pt idx="2">
                  <c:v>53.333581899999999</c:v>
                </c:pt>
                <c:pt idx="3">
                  <c:v>53.083804800000003</c:v>
                </c:pt>
                <c:pt idx="4">
                  <c:v>52.828643</c:v>
                </c:pt>
                <c:pt idx="5">
                  <c:v>52.5679734</c:v>
                </c:pt>
                <c:pt idx="6">
                  <c:v>52.301670899999998</c:v>
                </c:pt>
                <c:pt idx="7">
                  <c:v>52.029608799999998</c:v>
                </c:pt>
                <c:pt idx="8">
                  <c:v>51.751658599999999</c:v>
                </c:pt>
                <c:pt idx="9">
                  <c:v>51.467690300000001</c:v>
                </c:pt>
                <c:pt idx="10">
                  <c:v>51.177572699999999</c:v>
                </c:pt>
                <c:pt idx="11">
                  <c:v>50.881173099999998</c:v>
                </c:pt>
                <c:pt idx="12">
                  <c:v>50.5783579</c:v>
                </c:pt>
                <c:pt idx="13">
                  <c:v>50.277777800000003</c:v>
                </c:pt>
                <c:pt idx="14">
                  <c:v>50.2687594</c:v>
                </c:pt>
                <c:pt idx="15">
                  <c:v>49.944313399999999</c:v>
                </c:pt>
                <c:pt idx="16">
                  <c:v>49.612865800000002</c:v>
                </c:pt>
                <c:pt idx="17">
                  <c:v>49.274277499999997</c:v>
                </c:pt>
                <c:pt idx="18">
                  <c:v>48.928409899999998</c:v>
                </c:pt>
                <c:pt idx="19">
                  <c:v>48.575124799999998</c:v>
                </c:pt>
                <c:pt idx="20">
                  <c:v>48.214285099999998</c:v>
                </c:pt>
                <c:pt idx="21">
                  <c:v>47.845755199999999</c:v>
                </c:pt>
                <c:pt idx="22">
                  <c:v>47.469401400000002</c:v>
                </c:pt>
                <c:pt idx="23">
                  <c:v>47.085092600000003</c:v>
                </c:pt>
                <c:pt idx="24">
                  <c:v>46.692700600000002</c:v>
                </c:pt>
                <c:pt idx="25">
                  <c:v>46.292101000000002</c:v>
                </c:pt>
                <c:pt idx="26">
                  <c:v>46.25</c:v>
                </c:pt>
                <c:pt idx="27">
                  <c:v>45.872604000000003</c:v>
                </c:pt>
                <c:pt idx="28">
                  <c:v>45.4432081</c:v>
                </c:pt>
                <c:pt idx="29">
                  <c:v>45.005014299999999</c:v>
                </c:pt>
                <c:pt idx="30">
                  <c:v>44.557917600000003</c:v>
                </c:pt>
                <c:pt idx="31">
                  <c:v>44.101820699999998</c:v>
                </c:pt>
                <c:pt idx="32">
                  <c:v>43.636635599999998</c:v>
                </c:pt>
                <c:pt idx="33">
                  <c:v>43.162284300000003</c:v>
                </c:pt>
                <c:pt idx="34">
                  <c:v>42.678700200000002</c:v>
                </c:pt>
                <c:pt idx="35">
                  <c:v>42.222222199999997</c:v>
                </c:pt>
                <c:pt idx="36">
                  <c:v>42.1846836</c:v>
                </c:pt>
                <c:pt idx="37">
                  <c:v>41.666676500000001</c:v>
                </c:pt>
                <c:pt idx="38">
                  <c:v>41.139023600000002</c:v>
                </c:pt>
                <c:pt idx="39">
                  <c:v>40.601717200000003</c:v>
                </c:pt>
                <c:pt idx="40">
                  <c:v>40.054768899999999</c:v>
                </c:pt>
                <c:pt idx="41">
                  <c:v>39.498211099999999</c:v>
                </c:pt>
                <c:pt idx="42">
                  <c:v>38.932099299999997</c:v>
                </c:pt>
                <c:pt idx="43">
                  <c:v>38.356513800000002</c:v>
                </c:pt>
                <c:pt idx="44">
                  <c:v>38.194444400000002</c:v>
                </c:pt>
                <c:pt idx="45">
                  <c:v>37.756891699999997</c:v>
                </c:pt>
                <c:pt idx="46">
                  <c:v>37.142097100000001</c:v>
                </c:pt>
                <c:pt idx="47">
                  <c:v>36.517925699999999</c:v>
                </c:pt>
                <c:pt idx="48">
                  <c:v>35.884585899999998</c:v>
                </c:pt>
                <c:pt idx="49">
                  <c:v>35.242323300000002</c:v>
                </c:pt>
                <c:pt idx="50">
                  <c:v>34.591423200000001</c:v>
                </c:pt>
                <c:pt idx="51">
                  <c:v>34.1666667</c:v>
                </c:pt>
                <c:pt idx="52">
                  <c:v>33.923155600000001</c:v>
                </c:pt>
                <c:pt idx="53">
                  <c:v>33.230234600000003</c:v>
                </c:pt>
                <c:pt idx="54">
                  <c:v>32.529505299999997</c:v>
                </c:pt>
                <c:pt idx="55">
                  <c:v>31.821455499999999</c:v>
                </c:pt>
                <c:pt idx="56">
                  <c:v>31.106627400000001</c:v>
                </c:pt>
                <c:pt idx="57">
                  <c:v>30.385620100000001</c:v>
                </c:pt>
                <c:pt idx="58">
                  <c:v>30.138888900000001</c:v>
                </c:pt>
                <c:pt idx="59">
                  <c:v>29.638180200000001</c:v>
                </c:pt>
                <c:pt idx="60">
                  <c:v>28.874976499999999</c:v>
                </c:pt>
                <c:pt idx="61">
                  <c:v>28.107580599999999</c:v>
                </c:pt>
                <c:pt idx="62">
                  <c:v>27.3368784</c:v>
                </c:pt>
                <c:pt idx="63">
                  <c:v>26.563825600000001</c:v>
                </c:pt>
                <c:pt idx="64">
                  <c:v>26.111111099999999</c:v>
                </c:pt>
                <c:pt idx="65">
                  <c:v>25.773366299999999</c:v>
                </c:pt>
                <c:pt idx="66">
                  <c:v>24.960035399999999</c:v>
                </c:pt>
                <c:pt idx="67">
                  <c:v>24.147697399999998</c:v>
                </c:pt>
                <c:pt idx="68">
                  <c:v>23.337657199999999</c:v>
                </c:pt>
                <c:pt idx="69">
                  <c:v>22.5312947</c:v>
                </c:pt>
                <c:pt idx="70">
                  <c:v>22.0833333</c:v>
                </c:pt>
                <c:pt idx="71">
                  <c:v>21.7093493</c:v>
                </c:pt>
                <c:pt idx="72">
                  <c:v>20.868183399999999</c:v>
                </c:pt>
                <c:pt idx="73">
                  <c:v>20.0357485</c:v>
                </c:pt>
                <c:pt idx="74">
                  <c:v>19.213798799999999</c:v>
                </c:pt>
                <c:pt idx="75">
                  <c:v>18.404151200000001</c:v>
                </c:pt>
                <c:pt idx="76">
                  <c:v>18.055555600000002</c:v>
                </c:pt>
                <c:pt idx="77">
                  <c:v>17.576999699999998</c:v>
                </c:pt>
                <c:pt idx="78">
                  <c:v>16.742377699999999</c:v>
                </c:pt>
                <c:pt idx="79">
                  <c:v>15.927104699999999</c:v>
                </c:pt>
              </c:numCache>
            </c:numRef>
          </c:xVal>
          <c:yVal>
            <c:numRef>
              <c:f>Sheet1!$C$1:$C$80</c:f>
              <c:numCache>
                <c:formatCode>General</c:formatCode>
                <c:ptCount val="80"/>
                <c:pt idx="0">
                  <c:v>4.5</c:v>
                </c:pt>
                <c:pt idx="1">
                  <c:v>4.45</c:v>
                </c:pt>
                <c:pt idx="2">
                  <c:v>4.4000000000000004</c:v>
                </c:pt>
                <c:pt idx="3">
                  <c:v>4.3499999999999996</c:v>
                </c:pt>
                <c:pt idx="4">
                  <c:v>4.3</c:v>
                </c:pt>
                <c:pt idx="5">
                  <c:v>4.25</c:v>
                </c:pt>
                <c:pt idx="6">
                  <c:v>4.2</c:v>
                </c:pt>
                <c:pt idx="7">
                  <c:v>4.1500000000000004</c:v>
                </c:pt>
                <c:pt idx="8">
                  <c:v>4.0999999999999996</c:v>
                </c:pt>
                <c:pt idx="9">
                  <c:v>4.05</c:v>
                </c:pt>
                <c:pt idx="10">
                  <c:v>4</c:v>
                </c:pt>
                <c:pt idx="11">
                  <c:v>3.95</c:v>
                </c:pt>
                <c:pt idx="12">
                  <c:v>3.9</c:v>
                </c:pt>
                <c:pt idx="13">
                  <c:v>3.8514317999999998</c:v>
                </c:pt>
                <c:pt idx="14">
                  <c:v>3.85</c:v>
                </c:pt>
                <c:pt idx="15">
                  <c:v>3.8</c:v>
                </c:pt>
                <c:pt idx="16">
                  <c:v>3.75</c:v>
                </c:pt>
                <c:pt idx="17">
                  <c:v>3.7</c:v>
                </c:pt>
                <c:pt idx="18">
                  <c:v>3.65</c:v>
                </c:pt>
                <c:pt idx="19">
                  <c:v>3.6</c:v>
                </c:pt>
                <c:pt idx="20">
                  <c:v>3.55</c:v>
                </c:pt>
                <c:pt idx="21">
                  <c:v>3.5</c:v>
                </c:pt>
                <c:pt idx="22">
                  <c:v>3.45</c:v>
                </c:pt>
                <c:pt idx="23">
                  <c:v>3.4</c:v>
                </c:pt>
                <c:pt idx="24">
                  <c:v>3.35</c:v>
                </c:pt>
                <c:pt idx="25">
                  <c:v>3.3</c:v>
                </c:pt>
                <c:pt idx="26">
                  <c:v>3.2949104</c:v>
                </c:pt>
                <c:pt idx="27">
                  <c:v>3.25</c:v>
                </c:pt>
                <c:pt idx="28">
                  <c:v>3.2</c:v>
                </c:pt>
                <c:pt idx="29">
                  <c:v>3.15</c:v>
                </c:pt>
                <c:pt idx="30">
                  <c:v>3.1</c:v>
                </c:pt>
                <c:pt idx="31">
                  <c:v>3.05</c:v>
                </c:pt>
                <c:pt idx="32">
                  <c:v>3</c:v>
                </c:pt>
                <c:pt idx="33">
                  <c:v>2.95</c:v>
                </c:pt>
                <c:pt idx="34">
                  <c:v>2.9</c:v>
                </c:pt>
                <c:pt idx="35">
                  <c:v>2.8537492000000002</c:v>
                </c:pt>
                <c:pt idx="36">
                  <c:v>2.85</c:v>
                </c:pt>
                <c:pt idx="37">
                  <c:v>2.8</c:v>
                </c:pt>
                <c:pt idx="38">
                  <c:v>2.75</c:v>
                </c:pt>
                <c:pt idx="39">
                  <c:v>2.7</c:v>
                </c:pt>
                <c:pt idx="40">
                  <c:v>2.65</c:v>
                </c:pt>
                <c:pt idx="41">
                  <c:v>2.6</c:v>
                </c:pt>
                <c:pt idx="42">
                  <c:v>2.5499999999999998</c:v>
                </c:pt>
                <c:pt idx="43">
                  <c:v>2.5</c:v>
                </c:pt>
                <c:pt idx="44">
                  <c:v>2.4863694999999999</c:v>
                </c:pt>
                <c:pt idx="45">
                  <c:v>2.4500000000000002</c:v>
                </c:pt>
                <c:pt idx="46">
                  <c:v>2.4</c:v>
                </c:pt>
                <c:pt idx="47">
                  <c:v>2.35</c:v>
                </c:pt>
                <c:pt idx="48">
                  <c:v>2.2999999999999998</c:v>
                </c:pt>
                <c:pt idx="49">
                  <c:v>2.25</c:v>
                </c:pt>
                <c:pt idx="50">
                  <c:v>2.2000000000000002</c:v>
                </c:pt>
                <c:pt idx="51">
                  <c:v>2.1681086999999999</c:v>
                </c:pt>
                <c:pt idx="52">
                  <c:v>2.15</c:v>
                </c:pt>
                <c:pt idx="53">
                  <c:v>2.1</c:v>
                </c:pt>
                <c:pt idx="54">
                  <c:v>2.0499999999999998</c:v>
                </c:pt>
                <c:pt idx="55">
                  <c:v>2</c:v>
                </c:pt>
                <c:pt idx="56">
                  <c:v>1.95</c:v>
                </c:pt>
                <c:pt idx="57">
                  <c:v>1.9</c:v>
                </c:pt>
                <c:pt idx="58">
                  <c:v>1.8834261000000001</c:v>
                </c:pt>
                <c:pt idx="59">
                  <c:v>1.85</c:v>
                </c:pt>
                <c:pt idx="60">
                  <c:v>1.8</c:v>
                </c:pt>
                <c:pt idx="61">
                  <c:v>1.75</c:v>
                </c:pt>
                <c:pt idx="62">
                  <c:v>1.7</c:v>
                </c:pt>
                <c:pt idx="63">
                  <c:v>1.65</c:v>
                </c:pt>
                <c:pt idx="64">
                  <c:v>1.6213253999999999</c:v>
                </c:pt>
                <c:pt idx="65">
                  <c:v>1.6</c:v>
                </c:pt>
                <c:pt idx="66">
                  <c:v>1.55</c:v>
                </c:pt>
                <c:pt idx="67">
                  <c:v>1.5</c:v>
                </c:pt>
                <c:pt idx="68">
                  <c:v>1.45</c:v>
                </c:pt>
                <c:pt idx="69">
                  <c:v>1.4</c:v>
                </c:pt>
                <c:pt idx="70">
                  <c:v>1.3727653</c:v>
                </c:pt>
                <c:pt idx="71">
                  <c:v>1.35</c:v>
                </c:pt>
                <c:pt idx="72">
                  <c:v>1.3</c:v>
                </c:pt>
                <c:pt idx="73">
                  <c:v>1.25</c:v>
                </c:pt>
                <c:pt idx="74">
                  <c:v>1.2</c:v>
                </c:pt>
                <c:pt idx="75">
                  <c:v>1.1499999999999999</c:v>
                </c:pt>
                <c:pt idx="76">
                  <c:v>1.1290217</c:v>
                </c:pt>
                <c:pt idx="77">
                  <c:v>1.1000000000000001</c:v>
                </c:pt>
                <c:pt idx="78">
                  <c:v>1.05</c:v>
                </c:pt>
                <c:pt idx="79">
                  <c:v>1</c:v>
                </c:pt>
              </c:numCache>
            </c:numRef>
          </c:yVal>
          <c:smooth val="0"/>
        </c:ser>
        <c:ser>
          <c:idx val="1"/>
          <c:order val="1"/>
          <c:spPr>
            <a:ln w="19050" cap="rnd">
              <a:solidFill>
                <a:srgbClr val="FF00FF"/>
              </a:solidFill>
              <a:round/>
            </a:ln>
            <a:effectLst/>
          </c:spPr>
          <c:marker>
            <c:symbol val="none"/>
          </c:marker>
          <c:xVal>
            <c:numRef>
              <c:f>Sheet1!$E$1:$E$87</c:f>
              <c:numCache>
                <c:formatCode>General</c:formatCode>
                <c:ptCount val="87"/>
                <c:pt idx="0">
                  <c:v>89.179324399999999</c:v>
                </c:pt>
                <c:pt idx="1">
                  <c:v>88.777040200000002</c:v>
                </c:pt>
                <c:pt idx="2">
                  <c:v>88.366110800000001</c:v>
                </c:pt>
                <c:pt idx="3">
                  <c:v>87.9463358</c:v>
                </c:pt>
                <c:pt idx="4">
                  <c:v>87.517511400000004</c:v>
                </c:pt>
                <c:pt idx="5">
                  <c:v>87.079430599999995</c:v>
                </c:pt>
                <c:pt idx="6">
                  <c:v>86.631883099999996</c:v>
                </c:pt>
                <c:pt idx="7">
                  <c:v>86.527777799999996</c:v>
                </c:pt>
                <c:pt idx="8">
                  <c:v>86.169145700000001</c:v>
                </c:pt>
                <c:pt idx="9">
                  <c:v>85.694733799999995</c:v>
                </c:pt>
                <c:pt idx="10">
                  <c:v>85.210050199999998</c:v>
                </c:pt>
                <c:pt idx="11">
                  <c:v>84.714870599999998</c:v>
                </c:pt>
                <c:pt idx="12">
                  <c:v>84.208968799999994</c:v>
                </c:pt>
                <c:pt idx="13">
                  <c:v>83.692116799999994</c:v>
                </c:pt>
                <c:pt idx="14">
                  <c:v>83.164085099999994</c:v>
                </c:pt>
                <c:pt idx="15">
                  <c:v>82.624643300000002</c:v>
                </c:pt>
                <c:pt idx="16">
                  <c:v>82.5</c:v>
                </c:pt>
                <c:pt idx="17">
                  <c:v>82.066586000000001</c:v>
                </c:pt>
                <c:pt idx="18">
                  <c:v>81.494423800000007</c:v>
                </c:pt>
                <c:pt idx="19">
                  <c:v>80.909960499999997</c:v>
                </c:pt>
                <c:pt idx="20">
                  <c:v>80.3129627</c:v>
                </c:pt>
                <c:pt idx="21">
                  <c:v>79.703198900000004</c:v>
                </c:pt>
                <c:pt idx="22">
                  <c:v>79.080439799999994</c:v>
                </c:pt>
                <c:pt idx="23">
                  <c:v>78.472222200000004</c:v>
                </c:pt>
                <c:pt idx="24">
                  <c:v>78.443982500000004</c:v>
                </c:pt>
                <c:pt idx="25">
                  <c:v>77.783402600000002</c:v>
                </c:pt>
                <c:pt idx="26">
                  <c:v>77.108928800000001</c:v>
                </c:pt>
                <c:pt idx="27">
                  <c:v>76.420347100000001</c:v>
                </c:pt>
                <c:pt idx="28">
                  <c:v>75.717451299999993</c:v>
                </c:pt>
                <c:pt idx="29">
                  <c:v>75.0000438</c:v>
                </c:pt>
                <c:pt idx="30">
                  <c:v>74.444444399999995</c:v>
                </c:pt>
                <c:pt idx="31">
                  <c:v>74.264743999999993</c:v>
                </c:pt>
                <c:pt idx="32">
                  <c:v>73.5042483</c:v>
                </c:pt>
                <c:pt idx="33">
                  <c:v>72.728443600000006</c:v>
                </c:pt>
                <c:pt idx="34">
                  <c:v>71.937180299999994</c:v>
                </c:pt>
                <c:pt idx="35">
                  <c:v>71.130325499999998</c:v>
                </c:pt>
                <c:pt idx="36">
                  <c:v>70.416666699999993</c:v>
                </c:pt>
                <c:pt idx="37">
                  <c:v>70.305685199999999</c:v>
                </c:pt>
                <c:pt idx="38">
                  <c:v>69.451309800000004</c:v>
                </c:pt>
                <c:pt idx="39">
                  <c:v>68.580766699999998</c:v>
                </c:pt>
                <c:pt idx="40">
                  <c:v>67.694013299999995</c:v>
                </c:pt>
                <c:pt idx="41">
                  <c:v>66.791036700000006</c:v>
                </c:pt>
                <c:pt idx="42">
                  <c:v>66.388888899999998</c:v>
                </c:pt>
                <c:pt idx="43">
                  <c:v>65.861389099999997</c:v>
                </c:pt>
                <c:pt idx="44">
                  <c:v>64.907123999999996</c:v>
                </c:pt>
                <c:pt idx="45">
                  <c:v>63.936477699999998</c:v>
                </c:pt>
                <c:pt idx="46">
                  <c:v>62.949587999999999</c:v>
                </c:pt>
                <c:pt idx="47">
                  <c:v>62.361111100000002</c:v>
                </c:pt>
                <c:pt idx="48">
                  <c:v>61.937717399999997</c:v>
                </c:pt>
                <c:pt idx="49">
                  <c:v>60.897013800000003</c:v>
                </c:pt>
                <c:pt idx="50">
                  <c:v>59.840437700000003</c:v>
                </c:pt>
                <c:pt idx="51">
                  <c:v>58.768341599999999</c:v>
                </c:pt>
                <c:pt idx="52">
                  <c:v>58.3333333</c:v>
                </c:pt>
                <c:pt idx="53">
                  <c:v>57.666155400000001</c:v>
                </c:pt>
                <c:pt idx="54">
                  <c:v>56.5390163</c:v>
                </c:pt>
                <c:pt idx="55">
                  <c:v>55.3974872</c:v>
                </c:pt>
                <c:pt idx="56">
                  <c:v>54.305555599999998</c:v>
                </c:pt>
                <c:pt idx="57">
                  <c:v>54.240651800000002</c:v>
                </c:pt>
                <c:pt idx="58">
                  <c:v>53.043570699999997</c:v>
                </c:pt>
                <c:pt idx="59">
                  <c:v>51.833983600000003</c:v>
                </c:pt>
                <c:pt idx="60">
                  <c:v>50.612817</c:v>
                </c:pt>
                <c:pt idx="61">
                  <c:v>50.277777800000003</c:v>
                </c:pt>
                <c:pt idx="62">
                  <c:v>49.357273999999997</c:v>
                </c:pt>
                <c:pt idx="63">
                  <c:v>48.0831491</c:v>
                </c:pt>
                <c:pt idx="64">
                  <c:v>46.800604999999997</c:v>
                </c:pt>
                <c:pt idx="65">
                  <c:v>46.25</c:v>
                </c:pt>
                <c:pt idx="66">
                  <c:v>45.489722800000003</c:v>
                </c:pt>
                <c:pt idx="67">
                  <c:v>44.157258900000002</c:v>
                </c:pt>
                <c:pt idx="68">
                  <c:v>42.820731199999997</c:v>
                </c:pt>
                <c:pt idx="69">
                  <c:v>42.222222199999997</c:v>
                </c:pt>
                <c:pt idx="70">
                  <c:v>41.458609699999997</c:v>
                </c:pt>
                <c:pt idx="71">
                  <c:v>40.0772452</c:v>
                </c:pt>
                <c:pt idx="72">
                  <c:v>38.697567100000001</c:v>
                </c:pt>
                <c:pt idx="73">
                  <c:v>38.194444400000002</c:v>
                </c:pt>
                <c:pt idx="74">
                  <c:v>37.291518400000001</c:v>
                </c:pt>
                <c:pt idx="75">
                  <c:v>35.874478799999999</c:v>
                </c:pt>
                <c:pt idx="76">
                  <c:v>34.466455600000003</c:v>
                </c:pt>
                <c:pt idx="77">
                  <c:v>34.1666667</c:v>
                </c:pt>
                <c:pt idx="78">
                  <c:v>33.027766</c:v>
                </c:pt>
                <c:pt idx="79">
                  <c:v>31.592548399999998</c:v>
                </c:pt>
                <c:pt idx="80">
                  <c:v>30.175408399999998</c:v>
                </c:pt>
                <c:pt idx="81">
                  <c:v>30.138888900000001</c:v>
                </c:pt>
                <c:pt idx="82">
                  <c:v>28.720228800000001</c:v>
                </c:pt>
                <c:pt idx="83">
                  <c:v>27.288964799999999</c:v>
                </c:pt>
                <c:pt idx="84">
                  <c:v>26.111111099999999</c:v>
                </c:pt>
                <c:pt idx="85">
                  <c:v>25.8754493</c:v>
                </c:pt>
                <c:pt idx="86">
                  <c:v>24.437177200000001</c:v>
                </c:pt>
              </c:numCache>
            </c:numRef>
          </c:xVal>
          <c:yVal>
            <c:numRef>
              <c:f>Sheet1!$F$1:$F$87</c:f>
              <c:numCache>
                <c:formatCode>General</c:formatCode>
                <c:ptCount val="87"/>
                <c:pt idx="0">
                  <c:v>4.5</c:v>
                </c:pt>
                <c:pt idx="1">
                  <c:v>4.45</c:v>
                </c:pt>
                <c:pt idx="2">
                  <c:v>4.4000000000000004</c:v>
                </c:pt>
                <c:pt idx="3">
                  <c:v>4.3499999999999996</c:v>
                </c:pt>
                <c:pt idx="4">
                  <c:v>4.3</c:v>
                </c:pt>
                <c:pt idx="5">
                  <c:v>4.25</c:v>
                </c:pt>
                <c:pt idx="6">
                  <c:v>4.2</c:v>
                </c:pt>
                <c:pt idx="7">
                  <c:v>4.1886793000000004</c:v>
                </c:pt>
                <c:pt idx="8">
                  <c:v>4.1500000000000004</c:v>
                </c:pt>
                <c:pt idx="9">
                  <c:v>4.0999999999999996</c:v>
                </c:pt>
                <c:pt idx="10">
                  <c:v>4.05</c:v>
                </c:pt>
                <c:pt idx="11">
                  <c:v>4</c:v>
                </c:pt>
                <c:pt idx="12">
                  <c:v>3.95</c:v>
                </c:pt>
                <c:pt idx="13">
                  <c:v>3.9</c:v>
                </c:pt>
                <c:pt idx="14">
                  <c:v>3.85</c:v>
                </c:pt>
                <c:pt idx="15">
                  <c:v>3.8</c:v>
                </c:pt>
                <c:pt idx="16">
                  <c:v>3.7887713999999999</c:v>
                </c:pt>
                <c:pt idx="17">
                  <c:v>3.75</c:v>
                </c:pt>
                <c:pt idx="18">
                  <c:v>3.7</c:v>
                </c:pt>
                <c:pt idx="19">
                  <c:v>3.65</c:v>
                </c:pt>
                <c:pt idx="20">
                  <c:v>3.6</c:v>
                </c:pt>
                <c:pt idx="21">
                  <c:v>3.55</c:v>
                </c:pt>
                <c:pt idx="22">
                  <c:v>3.5</c:v>
                </c:pt>
                <c:pt idx="23">
                  <c:v>3.4522059999999999</c:v>
                </c:pt>
                <c:pt idx="24">
                  <c:v>3.45</c:v>
                </c:pt>
                <c:pt idx="25">
                  <c:v>3.4</c:v>
                </c:pt>
                <c:pt idx="26">
                  <c:v>3.35</c:v>
                </c:pt>
                <c:pt idx="27">
                  <c:v>3.3</c:v>
                </c:pt>
                <c:pt idx="28">
                  <c:v>3.25</c:v>
                </c:pt>
                <c:pt idx="29">
                  <c:v>3.2</c:v>
                </c:pt>
                <c:pt idx="30">
                  <c:v>3.1621788999999998</c:v>
                </c:pt>
                <c:pt idx="31">
                  <c:v>3.15</c:v>
                </c:pt>
                <c:pt idx="32">
                  <c:v>3.1</c:v>
                </c:pt>
                <c:pt idx="33">
                  <c:v>3.05</c:v>
                </c:pt>
                <c:pt idx="34">
                  <c:v>3</c:v>
                </c:pt>
                <c:pt idx="35">
                  <c:v>2.95</c:v>
                </c:pt>
                <c:pt idx="36">
                  <c:v>2.9067124</c:v>
                </c:pt>
                <c:pt idx="37">
                  <c:v>2.9</c:v>
                </c:pt>
                <c:pt idx="38">
                  <c:v>2.85</c:v>
                </c:pt>
                <c:pt idx="39">
                  <c:v>2.8</c:v>
                </c:pt>
                <c:pt idx="40">
                  <c:v>2.75</c:v>
                </c:pt>
                <c:pt idx="41">
                  <c:v>2.7</c:v>
                </c:pt>
                <c:pt idx="42">
                  <c:v>2.6783610000000002</c:v>
                </c:pt>
                <c:pt idx="43">
                  <c:v>2.65</c:v>
                </c:pt>
                <c:pt idx="44">
                  <c:v>2.6</c:v>
                </c:pt>
                <c:pt idx="45">
                  <c:v>2.5499999999999998</c:v>
                </c:pt>
                <c:pt idx="46">
                  <c:v>2.5</c:v>
                </c:pt>
                <c:pt idx="47">
                  <c:v>2.4709341999999999</c:v>
                </c:pt>
                <c:pt idx="48">
                  <c:v>2.4500000000000002</c:v>
                </c:pt>
                <c:pt idx="49">
                  <c:v>2.4</c:v>
                </c:pt>
                <c:pt idx="50">
                  <c:v>2.35</c:v>
                </c:pt>
                <c:pt idx="51">
                  <c:v>2.2999999999999998</c:v>
                </c:pt>
                <c:pt idx="52">
                  <c:v>2.2803068</c:v>
                </c:pt>
                <c:pt idx="53">
                  <c:v>2.25</c:v>
                </c:pt>
                <c:pt idx="54">
                  <c:v>2.2000000000000002</c:v>
                </c:pt>
                <c:pt idx="55">
                  <c:v>2.15</c:v>
                </c:pt>
                <c:pt idx="56">
                  <c:v>2.1028188999999999</c:v>
                </c:pt>
                <c:pt idx="57">
                  <c:v>2.1</c:v>
                </c:pt>
                <c:pt idx="58">
                  <c:v>2.0499999999999998</c:v>
                </c:pt>
                <c:pt idx="59">
                  <c:v>2</c:v>
                </c:pt>
                <c:pt idx="60">
                  <c:v>1.95</c:v>
                </c:pt>
                <c:pt idx="61">
                  <c:v>1.9367422999999999</c:v>
                </c:pt>
                <c:pt idx="62">
                  <c:v>1.9</c:v>
                </c:pt>
                <c:pt idx="63">
                  <c:v>1.85</c:v>
                </c:pt>
                <c:pt idx="64">
                  <c:v>1.8</c:v>
                </c:pt>
                <c:pt idx="65">
                  <c:v>1.7791374</c:v>
                </c:pt>
                <c:pt idx="66">
                  <c:v>1.75</c:v>
                </c:pt>
                <c:pt idx="67">
                  <c:v>1.7</c:v>
                </c:pt>
                <c:pt idx="68">
                  <c:v>1.65</c:v>
                </c:pt>
                <c:pt idx="69">
                  <c:v>1.6282106000000001</c:v>
                </c:pt>
                <c:pt idx="70">
                  <c:v>1.6</c:v>
                </c:pt>
                <c:pt idx="71">
                  <c:v>1.55</c:v>
                </c:pt>
                <c:pt idx="72">
                  <c:v>1.5</c:v>
                </c:pt>
                <c:pt idx="73">
                  <c:v>1.4823215999999999</c:v>
                </c:pt>
                <c:pt idx="74">
                  <c:v>1.45</c:v>
                </c:pt>
                <c:pt idx="75">
                  <c:v>1.4</c:v>
                </c:pt>
                <c:pt idx="76">
                  <c:v>1.35</c:v>
                </c:pt>
                <c:pt idx="77">
                  <c:v>1.3397728</c:v>
                </c:pt>
                <c:pt idx="78">
                  <c:v>1.3</c:v>
                </c:pt>
                <c:pt idx="79">
                  <c:v>1.25</c:v>
                </c:pt>
                <c:pt idx="80">
                  <c:v>1.2</c:v>
                </c:pt>
                <c:pt idx="81">
                  <c:v>1.1987806000000001</c:v>
                </c:pt>
                <c:pt idx="82">
                  <c:v>1.1499999999999999</c:v>
                </c:pt>
                <c:pt idx="83">
                  <c:v>1.1000000000000001</c:v>
                </c:pt>
                <c:pt idx="84">
                  <c:v>1.0585602999999999</c:v>
                </c:pt>
                <c:pt idx="85">
                  <c:v>1.05</c:v>
                </c:pt>
                <c:pt idx="86">
                  <c:v>1</c:v>
                </c:pt>
              </c:numCache>
            </c:numRef>
          </c:yVal>
          <c:smooth val="0"/>
        </c:ser>
        <c:ser>
          <c:idx val="2"/>
          <c:order val="2"/>
          <c:spPr>
            <a:ln w="19050" cap="rnd">
              <a:solidFill>
                <a:srgbClr val="FF3300"/>
              </a:solidFill>
              <a:prstDash val="lgDash"/>
              <a:round/>
            </a:ln>
            <a:effectLst/>
          </c:spPr>
          <c:marker>
            <c:symbol val="none"/>
          </c:marker>
          <c:xVal>
            <c:numRef>
              <c:f>Sheet1!$H$1:$H$99</c:f>
              <c:numCache>
                <c:formatCode>General</c:formatCode>
                <c:ptCount val="99"/>
                <c:pt idx="0">
                  <c:v>148.87655359999999</c:v>
                </c:pt>
                <c:pt idx="1">
                  <c:v>148.2004613</c:v>
                </c:pt>
                <c:pt idx="2">
                  <c:v>147.50983969999999</c:v>
                </c:pt>
                <c:pt idx="3">
                  <c:v>146.94444440000001</c:v>
                </c:pt>
                <c:pt idx="4">
                  <c:v>146.80305619999999</c:v>
                </c:pt>
                <c:pt idx="5">
                  <c:v>146.0756949</c:v>
                </c:pt>
                <c:pt idx="6">
                  <c:v>145.33263289999999</c:v>
                </c:pt>
                <c:pt idx="7">
                  <c:v>144.57351399999999</c:v>
                </c:pt>
                <c:pt idx="8">
                  <c:v>143.79797669999999</c:v>
                </c:pt>
                <c:pt idx="9">
                  <c:v>143.00565499999999</c:v>
                </c:pt>
                <c:pt idx="10">
                  <c:v>142.91666670000001</c:v>
                </c:pt>
                <c:pt idx="11">
                  <c:v>142.18932939999999</c:v>
                </c:pt>
                <c:pt idx="12">
                  <c:v>141.35446189999999</c:v>
                </c:pt>
                <c:pt idx="13">
                  <c:v>140.50151690000001</c:v>
                </c:pt>
                <c:pt idx="14">
                  <c:v>139.63010990000001</c:v>
                </c:pt>
                <c:pt idx="15">
                  <c:v>138.88888890000001</c:v>
                </c:pt>
                <c:pt idx="16">
                  <c:v>138.73839659999999</c:v>
                </c:pt>
                <c:pt idx="17">
                  <c:v>137.82000970000001</c:v>
                </c:pt>
                <c:pt idx="18">
                  <c:v>136.88180370000001</c:v>
                </c:pt>
                <c:pt idx="19">
                  <c:v>135.9233854</c:v>
                </c:pt>
                <c:pt idx="20">
                  <c:v>134.9443617</c:v>
                </c:pt>
                <c:pt idx="21">
                  <c:v>134.86111109999999</c:v>
                </c:pt>
                <c:pt idx="22">
                  <c:v>133.935112</c:v>
                </c:pt>
                <c:pt idx="23">
                  <c:v>132.90342440000001</c:v>
                </c:pt>
                <c:pt idx="24">
                  <c:v>131.8497496</c:v>
                </c:pt>
                <c:pt idx="25">
                  <c:v>130.83333329999999</c:v>
                </c:pt>
                <c:pt idx="26">
                  <c:v>130.77308669999999</c:v>
                </c:pt>
                <c:pt idx="27">
                  <c:v>129.66289839999999</c:v>
                </c:pt>
                <c:pt idx="28">
                  <c:v>128.5293595</c:v>
                </c:pt>
                <c:pt idx="29">
                  <c:v>127.37211069999999</c:v>
                </c:pt>
                <c:pt idx="30">
                  <c:v>126.80555560000001</c:v>
                </c:pt>
                <c:pt idx="31">
                  <c:v>126.1842269</c:v>
                </c:pt>
                <c:pt idx="32">
                  <c:v>124.965631</c:v>
                </c:pt>
                <c:pt idx="33">
                  <c:v>123.72206730000001</c:v>
                </c:pt>
                <c:pt idx="34">
                  <c:v>122.7777778</c:v>
                </c:pt>
                <c:pt idx="35">
                  <c:v>122.449652</c:v>
                </c:pt>
                <c:pt idx="36">
                  <c:v>121.14098060000001</c:v>
                </c:pt>
                <c:pt idx="37">
                  <c:v>119.8062324</c:v>
                </c:pt>
                <c:pt idx="38">
                  <c:v>118.75</c:v>
                </c:pt>
                <c:pt idx="39">
                  <c:v>118.4417033</c:v>
                </c:pt>
                <c:pt idx="40">
                  <c:v>117.0383198</c:v>
                </c:pt>
                <c:pt idx="41">
                  <c:v>115.6079855</c:v>
                </c:pt>
                <c:pt idx="42">
                  <c:v>114.7222222</c:v>
                </c:pt>
                <c:pt idx="43">
                  <c:v>114.1438308</c:v>
                </c:pt>
                <c:pt idx="44">
                  <c:v>112.6417525</c:v>
                </c:pt>
                <c:pt idx="45">
                  <c:v>111.1121936</c:v>
                </c:pt>
                <c:pt idx="46">
                  <c:v>110.69444439999999</c:v>
                </c:pt>
                <c:pt idx="47">
                  <c:v>109.5412431</c:v>
                </c:pt>
                <c:pt idx="48">
                  <c:v>107.93748960000001</c:v>
                </c:pt>
                <c:pt idx="49">
                  <c:v>106.66666669999999</c:v>
                </c:pt>
                <c:pt idx="50">
                  <c:v>106.3016294</c:v>
                </c:pt>
                <c:pt idx="51">
                  <c:v>104.6219899</c:v>
                </c:pt>
                <c:pt idx="52">
                  <c:v>102.9150179</c:v>
                </c:pt>
                <c:pt idx="53">
                  <c:v>102.6388889</c:v>
                </c:pt>
                <c:pt idx="54">
                  <c:v>101.16188750000001</c:v>
                </c:pt>
                <c:pt idx="55">
                  <c:v>99.378321799999995</c:v>
                </c:pt>
                <c:pt idx="56">
                  <c:v>98.611111100000002</c:v>
                </c:pt>
                <c:pt idx="57">
                  <c:v>97.554255299999994</c:v>
                </c:pt>
                <c:pt idx="58">
                  <c:v>95.693817100000004</c:v>
                </c:pt>
                <c:pt idx="59">
                  <c:v>94.583333300000007</c:v>
                </c:pt>
                <c:pt idx="60">
                  <c:v>93.797280700000002</c:v>
                </c:pt>
                <c:pt idx="61">
                  <c:v>91.860455000000002</c:v>
                </c:pt>
                <c:pt idx="62">
                  <c:v>90.555555600000005</c:v>
                </c:pt>
                <c:pt idx="63">
                  <c:v>89.890530799999993</c:v>
                </c:pt>
                <c:pt idx="64">
                  <c:v>87.878718500000005</c:v>
                </c:pt>
                <c:pt idx="65">
                  <c:v>86.527777799999996</c:v>
                </c:pt>
                <c:pt idx="66">
                  <c:v>85.835248100000001</c:v>
                </c:pt>
                <c:pt idx="67">
                  <c:v>83.750932300000002</c:v>
                </c:pt>
                <c:pt idx="68">
                  <c:v>82.5</c:v>
                </c:pt>
                <c:pt idx="69">
                  <c:v>81.634675099999995</c:v>
                </c:pt>
                <c:pt idx="70">
                  <c:v>79.481599099999997</c:v>
                </c:pt>
                <c:pt idx="71">
                  <c:v>78.472222200000004</c:v>
                </c:pt>
                <c:pt idx="72">
                  <c:v>77.294403399999993</c:v>
                </c:pt>
                <c:pt idx="73">
                  <c:v>75.077757599999998</c:v>
                </c:pt>
                <c:pt idx="74">
                  <c:v>74.444444399999995</c:v>
                </c:pt>
                <c:pt idx="75">
                  <c:v>72.822742099999999</c:v>
                </c:pt>
                <c:pt idx="76">
                  <c:v>70.549355800000001</c:v>
                </c:pt>
                <c:pt idx="77">
                  <c:v>70.416666699999993</c:v>
                </c:pt>
                <c:pt idx="78">
                  <c:v>68.231097500000004</c:v>
                </c:pt>
                <c:pt idx="79">
                  <c:v>66.388888899999998</c:v>
                </c:pt>
                <c:pt idx="80">
                  <c:v>65.899926600000001</c:v>
                </c:pt>
                <c:pt idx="81">
                  <c:v>63.534352400000003</c:v>
                </c:pt>
                <c:pt idx="82">
                  <c:v>62.361111100000002</c:v>
                </c:pt>
                <c:pt idx="83">
                  <c:v>61.149949300000003</c:v>
                </c:pt>
                <c:pt idx="84">
                  <c:v>58.751232600000002</c:v>
                </c:pt>
                <c:pt idx="85">
                  <c:v>58.3333333</c:v>
                </c:pt>
                <c:pt idx="86">
                  <c:v>56.322614600000001</c:v>
                </c:pt>
                <c:pt idx="87">
                  <c:v>54.305555599999998</c:v>
                </c:pt>
                <c:pt idx="88">
                  <c:v>53.894767299999998</c:v>
                </c:pt>
                <c:pt idx="89">
                  <c:v>51.442933400000001</c:v>
                </c:pt>
                <c:pt idx="90">
                  <c:v>50.277777800000003</c:v>
                </c:pt>
                <c:pt idx="91">
                  <c:v>48.988621999999999</c:v>
                </c:pt>
                <c:pt idx="92">
                  <c:v>46.540555500000004</c:v>
                </c:pt>
                <c:pt idx="93">
                  <c:v>46.25</c:v>
                </c:pt>
                <c:pt idx="94">
                  <c:v>44.074421299999997</c:v>
                </c:pt>
                <c:pt idx="95">
                  <c:v>42.222222199999997</c:v>
                </c:pt>
                <c:pt idx="96">
                  <c:v>41.631987700000003</c:v>
                </c:pt>
                <c:pt idx="97">
                  <c:v>39.189220800000001</c:v>
                </c:pt>
                <c:pt idx="98">
                  <c:v>38.194444400000002</c:v>
                </c:pt>
              </c:numCache>
            </c:numRef>
          </c:xVal>
          <c:yVal>
            <c:numRef>
              <c:f>Sheet1!$I$1:$I$99</c:f>
              <c:numCache>
                <c:formatCode>General</c:formatCode>
                <c:ptCount val="99"/>
                <c:pt idx="0">
                  <c:v>4.5</c:v>
                </c:pt>
                <c:pt idx="1">
                  <c:v>4.45</c:v>
                </c:pt>
                <c:pt idx="2">
                  <c:v>4.4000000000000004</c:v>
                </c:pt>
                <c:pt idx="3">
                  <c:v>4.3599804999999998</c:v>
                </c:pt>
                <c:pt idx="4">
                  <c:v>4.3499999999999996</c:v>
                </c:pt>
                <c:pt idx="5">
                  <c:v>4.3</c:v>
                </c:pt>
                <c:pt idx="6">
                  <c:v>4.25</c:v>
                </c:pt>
                <c:pt idx="7">
                  <c:v>4.2</c:v>
                </c:pt>
                <c:pt idx="8">
                  <c:v>4.1500000000000004</c:v>
                </c:pt>
                <c:pt idx="9">
                  <c:v>4.0999999999999996</c:v>
                </c:pt>
                <c:pt idx="10">
                  <c:v>4.0945409000000001</c:v>
                </c:pt>
                <c:pt idx="11">
                  <c:v>4.05</c:v>
                </c:pt>
                <c:pt idx="12">
                  <c:v>4</c:v>
                </c:pt>
                <c:pt idx="13">
                  <c:v>3.95</c:v>
                </c:pt>
                <c:pt idx="14">
                  <c:v>3.9</c:v>
                </c:pt>
                <c:pt idx="15">
                  <c:v>3.8584309000000001</c:v>
                </c:pt>
                <c:pt idx="16">
                  <c:v>3.85</c:v>
                </c:pt>
                <c:pt idx="17">
                  <c:v>3.8</c:v>
                </c:pt>
                <c:pt idx="18">
                  <c:v>3.75</c:v>
                </c:pt>
                <c:pt idx="19">
                  <c:v>3.7</c:v>
                </c:pt>
                <c:pt idx="20">
                  <c:v>3.65</c:v>
                </c:pt>
                <c:pt idx="21">
                  <c:v>3.6458759000000001</c:v>
                </c:pt>
                <c:pt idx="22">
                  <c:v>3.6</c:v>
                </c:pt>
                <c:pt idx="23">
                  <c:v>3.55</c:v>
                </c:pt>
                <c:pt idx="24">
                  <c:v>3.5</c:v>
                </c:pt>
                <c:pt idx="25">
                  <c:v>3.4527999</c:v>
                </c:pt>
                <c:pt idx="26">
                  <c:v>3.45</c:v>
                </c:pt>
                <c:pt idx="27">
                  <c:v>3.4</c:v>
                </c:pt>
                <c:pt idx="28">
                  <c:v>3.35</c:v>
                </c:pt>
                <c:pt idx="29">
                  <c:v>3.3</c:v>
                </c:pt>
                <c:pt idx="30">
                  <c:v>3.2761776999999999</c:v>
                </c:pt>
                <c:pt idx="31">
                  <c:v>3.25</c:v>
                </c:pt>
                <c:pt idx="32">
                  <c:v>3.2</c:v>
                </c:pt>
                <c:pt idx="33">
                  <c:v>3.15</c:v>
                </c:pt>
                <c:pt idx="34">
                  <c:v>3.1129226000000001</c:v>
                </c:pt>
                <c:pt idx="35">
                  <c:v>3.1</c:v>
                </c:pt>
                <c:pt idx="36">
                  <c:v>3.05</c:v>
                </c:pt>
                <c:pt idx="37">
                  <c:v>3</c:v>
                </c:pt>
                <c:pt idx="38">
                  <c:v>2.9613331999999999</c:v>
                </c:pt>
                <c:pt idx="39">
                  <c:v>2.95</c:v>
                </c:pt>
                <c:pt idx="40">
                  <c:v>2.9</c:v>
                </c:pt>
                <c:pt idx="41">
                  <c:v>2.85</c:v>
                </c:pt>
                <c:pt idx="42">
                  <c:v>2.8198175000000001</c:v>
                </c:pt>
                <c:pt idx="43">
                  <c:v>2.8</c:v>
                </c:pt>
                <c:pt idx="44">
                  <c:v>2.75</c:v>
                </c:pt>
                <c:pt idx="45">
                  <c:v>2.7</c:v>
                </c:pt>
                <c:pt idx="46">
                  <c:v>2.6867728</c:v>
                </c:pt>
                <c:pt idx="47">
                  <c:v>2.65</c:v>
                </c:pt>
                <c:pt idx="48">
                  <c:v>2.6</c:v>
                </c:pt>
                <c:pt idx="49">
                  <c:v>2.5612278000000002</c:v>
                </c:pt>
                <c:pt idx="50">
                  <c:v>2.5499999999999998</c:v>
                </c:pt>
                <c:pt idx="51">
                  <c:v>2.5</c:v>
                </c:pt>
                <c:pt idx="52">
                  <c:v>2.4500000000000002</c:v>
                </c:pt>
                <c:pt idx="53">
                  <c:v>2.4421916000000001</c:v>
                </c:pt>
                <c:pt idx="54">
                  <c:v>2.4</c:v>
                </c:pt>
                <c:pt idx="55">
                  <c:v>2.35</c:v>
                </c:pt>
                <c:pt idx="56">
                  <c:v>2.3291095999999998</c:v>
                </c:pt>
                <c:pt idx="57">
                  <c:v>2.2999999999999998</c:v>
                </c:pt>
                <c:pt idx="58">
                  <c:v>2.25</c:v>
                </c:pt>
                <c:pt idx="59">
                  <c:v>2.2208812999999998</c:v>
                </c:pt>
                <c:pt idx="60">
                  <c:v>2.2000000000000002</c:v>
                </c:pt>
                <c:pt idx="61">
                  <c:v>2.15</c:v>
                </c:pt>
                <c:pt idx="62">
                  <c:v>2.1170441000000002</c:v>
                </c:pt>
                <c:pt idx="63">
                  <c:v>2.1</c:v>
                </c:pt>
                <c:pt idx="64">
                  <c:v>2.0499999999999998</c:v>
                </c:pt>
                <c:pt idx="65">
                  <c:v>2.0171310999999998</c:v>
                </c:pt>
                <c:pt idx="66">
                  <c:v>2</c:v>
                </c:pt>
                <c:pt idx="67">
                  <c:v>1.95</c:v>
                </c:pt>
                <c:pt idx="68">
                  <c:v>1.9206707999999999</c:v>
                </c:pt>
                <c:pt idx="69">
                  <c:v>1.9</c:v>
                </c:pt>
                <c:pt idx="70">
                  <c:v>1.85</c:v>
                </c:pt>
                <c:pt idx="71">
                  <c:v>1.8271866000000001</c:v>
                </c:pt>
                <c:pt idx="72">
                  <c:v>1.8</c:v>
                </c:pt>
                <c:pt idx="73">
                  <c:v>1.75</c:v>
                </c:pt>
                <c:pt idx="74">
                  <c:v>1.7361958</c:v>
                </c:pt>
                <c:pt idx="75">
                  <c:v>1.7</c:v>
                </c:pt>
                <c:pt idx="76">
                  <c:v>1.65</c:v>
                </c:pt>
                <c:pt idx="77">
                  <c:v>1.6472093999999999</c:v>
                </c:pt>
                <c:pt idx="78">
                  <c:v>1.6</c:v>
                </c:pt>
                <c:pt idx="79">
                  <c:v>1.5607198</c:v>
                </c:pt>
                <c:pt idx="80">
                  <c:v>1.55</c:v>
                </c:pt>
                <c:pt idx="81">
                  <c:v>1.5</c:v>
                </c:pt>
                <c:pt idx="82">
                  <c:v>1.4757898</c:v>
                </c:pt>
                <c:pt idx="83">
                  <c:v>1.45</c:v>
                </c:pt>
                <c:pt idx="84">
                  <c:v>1.4</c:v>
                </c:pt>
                <c:pt idx="85">
                  <c:v>1.3916462999999999</c:v>
                </c:pt>
                <c:pt idx="86">
                  <c:v>1.35</c:v>
                </c:pt>
                <c:pt idx="87">
                  <c:v>1.3087228</c:v>
                </c:pt>
                <c:pt idx="88">
                  <c:v>1.3</c:v>
                </c:pt>
                <c:pt idx="89">
                  <c:v>1.25</c:v>
                </c:pt>
                <c:pt idx="90">
                  <c:v>1.2267854</c:v>
                </c:pt>
                <c:pt idx="91">
                  <c:v>1.2</c:v>
                </c:pt>
                <c:pt idx="92">
                  <c:v>1.1499999999999999</c:v>
                </c:pt>
                <c:pt idx="93">
                  <c:v>1.1443528999999999</c:v>
                </c:pt>
                <c:pt idx="94">
                  <c:v>1.1000000000000001</c:v>
                </c:pt>
                <c:pt idx="95">
                  <c:v>1.0625446000000001</c:v>
                </c:pt>
                <c:pt idx="96">
                  <c:v>1.05</c:v>
                </c:pt>
                <c:pt idx="97">
                  <c:v>1</c:v>
                </c:pt>
                <c:pt idx="98">
                  <c:v>1</c:v>
                </c:pt>
              </c:numCache>
            </c:numRef>
          </c:yVal>
          <c:smooth val="0"/>
        </c:ser>
        <c:ser>
          <c:idx val="3"/>
          <c:order val="3"/>
          <c:spPr>
            <a:ln w="19050" cap="rnd">
              <a:solidFill>
                <a:srgbClr val="00CC00"/>
              </a:solidFill>
              <a:prstDash val="lgDashDot"/>
              <a:round/>
            </a:ln>
            <a:effectLst/>
          </c:spPr>
          <c:marker>
            <c:symbol val="none"/>
          </c:marker>
          <c:xVal>
            <c:numRef>
              <c:f>Sheet1!$K$1:$K$119</c:f>
              <c:numCache>
                <c:formatCode>General</c:formatCode>
                <c:ptCount val="119"/>
                <c:pt idx="0">
                  <c:v>249.32542050000001</c:v>
                </c:pt>
                <c:pt idx="1">
                  <c:v>248.18914860000001</c:v>
                </c:pt>
                <c:pt idx="2">
                  <c:v>247.63888890000001</c:v>
                </c:pt>
                <c:pt idx="3">
                  <c:v>247.02509570000001</c:v>
                </c:pt>
                <c:pt idx="4">
                  <c:v>245.83288920000001</c:v>
                </c:pt>
                <c:pt idx="5">
                  <c:v>244.6149815</c:v>
                </c:pt>
                <c:pt idx="6">
                  <c:v>243.61111109999999</c:v>
                </c:pt>
                <c:pt idx="7">
                  <c:v>243.369439</c:v>
                </c:pt>
                <c:pt idx="8">
                  <c:v>242.09123940000001</c:v>
                </c:pt>
                <c:pt idx="9">
                  <c:v>240.78539480000001</c:v>
                </c:pt>
                <c:pt idx="10">
                  <c:v>239.58333329999999</c:v>
                </c:pt>
                <c:pt idx="11">
                  <c:v>239.45053680000001</c:v>
                </c:pt>
                <c:pt idx="12">
                  <c:v>238.07978650000001</c:v>
                </c:pt>
                <c:pt idx="13">
                  <c:v>236.67935230000001</c:v>
                </c:pt>
                <c:pt idx="14">
                  <c:v>235.55555559999999</c:v>
                </c:pt>
                <c:pt idx="15">
                  <c:v>235.24681720000001</c:v>
                </c:pt>
                <c:pt idx="16">
                  <c:v>233.77662849999999</c:v>
                </c:pt>
                <c:pt idx="17">
                  <c:v>232.27463900000001</c:v>
                </c:pt>
                <c:pt idx="18">
                  <c:v>231.5277778</c:v>
                </c:pt>
                <c:pt idx="19">
                  <c:v>230.73555500000001</c:v>
                </c:pt>
                <c:pt idx="20">
                  <c:v>229.15876399999999</c:v>
                </c:pt>
                <c:pt idx="21">
                  <c:v>227.54800309999999</c:v>
                </c:pt>
                <c:pt idx="22">
                  <c:v>227.5</c:v>
                </c:pt>
                <c:pt idx="23">
                  <c:v>225.8930392</c:v>
                </c:pt>
                <c:pt idx="24">
                  <c:v>224.20228900000001</c:v>
                </c:pt>
                <c:pt idx="25">
                  <c:v>223.4722222</c:v>
                </c:pt>
                <c:pt idx="26">
                  <c:v>222.46930320000001</c:v>
                </c:pt>
                <c:pt idx="27">
                  <c:v>220.6948356</c:v>
                </c:pt>
                <c:pt idx="28">
                  <c:v>219.44444440000001</c:v>
                </c:pt>
                <c:pt idx="29">
                  <c:v>218.87920690000001</c:v>
                </c:pt>
                <c:pt idx="30">
                  <c:v>217.01727</c:v>
                </c:pt>
                <c:pt idx="31">
                  <c:v>215.41666670000001</c:v>
                </c:pt>
                <c:pt idx="32">
                  <c:v>215.11427</c:v>
                </c:pt>
                <c:pt idx="33">
                  <c:v>213.16112670000001</c:v>
                </c:pt>
                <c:pt idx="34">
                  <c:v>211.38888890000001</c:v>
                </c:pt>
                <c:pt idx="35">
                  <c:v>211.16595390000001</c:v>
                </c:pt>
                <c:pt idx="36">
                  <c:v>209.117929</c:v>
                </c:pt>
                <c:pt idx="37">
                  <c:v>207.36111109999999</c:v>
                </c:pt>
                <c:pt idx="38">
                  <c:v>207.02575289999999</c:v>
                </c:pt>
                <c:pt idx="39">
                  <c:v>204.8792905</c:v>
                </c:pt>
                <c:pt idx="40">
                  <c:v>203.33333329999999</c:v>
                </c:pt>
                <c:pt idx="41">
                  <c:v>202.68530659999999</c:v>
                </c:pt>
                <c:pt idx="42">
                  <c:v>200.43704030000001</c:v>
                </c:pt>
                <c:pt idx="43">
                  <c:v>199.30555559999999</c:v>
                </c:pt>
                <c:pt idx="44">
                  <c:v>198.13653769999999</c:v>
                </c:pt>
                <c:pt idx="45">
                  <c:v>195.78337379999999</c:v>
                </c:pt>
                <c:pt idx="46">
                  <c:v>195.2777778</c:v>
                </c:pt>
                <c:pt idx="47">
                  <c:v>193.37181799999999</c:v>
                </c:pt>
                <c:pt idx="48">
                  <c:v>191.25</c:v>
                </c:pt>
                <c:pt idx="49">
                  <c:v>190.90862050000001</c:v>
                </c:pt>
                <c:pt idx="50">
                  <c:v>188.3841664</c:v>
                </c:pt>
                <c:pt idx="51">
                  <c:v>187.2222222</c:v>
                </c:pt>
                <c:pt idx="52">
                  <c:v>185.80328209999999</c:v>
                </c:pt>
                <c:pt idx="53">
                  <c:v>183.19444440000001</c:v>
                </c:pt>
                <c:pt idx="54">
                  <c:v>183.16728140000001</c:v>
                </c:pt>
                <c:pt idx="55">
                  <c:v>180.4652403</c:v>
                </c:pt>
                <c:pt idx="56">
                  <c:v>179.16666670000001</c:v>
                </c:pt>
                <c:pt idx="57">
                  <c:v>177.7058007</c:v>
                </c:pt>
                <c:pt idx="58">
                  <c:v>175.13888890000001</c:v>
                </c:pt>
                <c:pt idx="59">
                  <c:v>174.8882194</c:v>
                </c:pt>
                <c:pt idx="60">
                  <c:v>172.0045174</c:v>
                </c:pt>
                <c:pt idx="61">
                  <c:v>171.11111109999999</c:v>
                </c:pt>
                <c:pt idx="62">
                  <c:v>169.0591245</c:v>
                </c:pt>
                <c:pt idx="63">
                  <c:v>167.08333329999999</c:v>
                </c:pt>
                <c:pt idx="64">
                  <c:v>166.05327750000001</c:v>
                </c:pt>
                <c:pt idx="65">
                  <c:v>163.05555559999999</c:v>
                </c:pt>
                <c:pt idx="66">
                  <c:v>162.9863824</c:v>
                </c:pt>
                <c:pt idx="67">
                  <c:v>159.8509214</c:v>
                </c:pt>
                <c:pt idx="68">
                  <c:v>159.0277778</c:v>
                </c:pt>
                <c:pt idx="69">
                  <c:v>156.65315949999999</c:v>
                </c:pt>
                <c:pt idx="70">
                  <c:v>155</c:v>
                </c:pt>
                <c:pt idx="71">
                  <c:v>153.39347470000001</c:v>
                </c:pt>
                <c:pt idx="72">
                  <c:v>150.9722222</c:v>
                </c:pt>
                <c:pt idx="73">
                  <c:v>150.07183079999999</c:v>
                </c:pt>
                <c:pt idx="74">
                  <c:v>146.94444440000001</c:v>
                </c:pt>
                <c:pt idx="75">
                  <c:v>146.68836540000001</c:v>
                </c:pt>
                <c:pt idx="76">
                  <c:v>143.24032990000001</c:v>
                </c:pt>
                <c:pt idx="77">
                  <c:v>142.91666670000001</c:v>
                </c:pt>
                <c:pt idx="78">
                  <c:v>139.7292722</c:v>
                </c:pt>
                <c:pt idx="79">
                  <c:v>138.88888890000001</c:v>
                </c:pt>
                <c:pt idx="80">
                  <c:v>136.15831779999999</c:v>
                </c:pt>
                <c:pt idx="81">
                  <c:v>134.86111109999999</c:v>
                </c:pt>
                <c:pt idx="82">
                  <c:v>132.52848950000001</c:v>
                </c:pt>
                <c:pt idx="83">
                  <c:v>130.83333329999999</c:v>
                </c:pt>
                <c:pt idx="84">
                  <c:v>128.84107309999999</c:v>
                </c:pt>
                <c:pt idx="85">
                  <c:v>126.80555560000001</c:v>
                </c:pt>
                <c:pt idx="86">
                  <c:v>125.0976363</c:v>
                </c:pt>
                <c:pt idx="87">
                  <c:v>122.7777778</c:v>
                </c:pt>
                <c:pt idx="88">
                  <c:v>121.3000486</c:v>
                </c:pt>
                <c:pt idx="89">
                  <c:v>118.75</c:v>
                </c:pt>
                <c:pt idx="90">
                  <c:v>117.4505005</c:v>
                </c:pt>
                <c:pt idx="91">
                  <c:v>114.7222222</c:v>
                </c:pt>
                <c:pt idx="92">
                  <c:v>113.5515236</c:v>
                </c:pt>
                <c:pt idx="93">
                  <c:v>110.69444439999999</c:v>
                </c:pt>
                <c:pt idx="94">
                  <c:v>109.6060099</c:v>
                </c:pt>
                <c:pt idx="95">
                  <c:v>106.66666669999999</c:v>
                </c:pt>
                <c:pt idx="96">
                  <c:v>105.61723120000001</c:v>
                </c:pt>
                <c:pt idx="97">
                  <c:v>102.6388889</c:v>
                </c:pt>
                <c:pt idx="98">
                  <c:v>101.5888581</c:v>
                </c:pt>
                <c:pt idx="99">
                  <c:v>98.611111100000002</c:v>
                </c:pt>
                <c:pt idx="100">
                  <c:v>97.524978000000004</c:v>
                </c:pt>
                <c:pt idx="101">
                  <c:v>94.583333300000007</c:v>
                </c:pt>
                <c:pt idx="102">
                  <c:v>93.430113199999994</c:v>
                </c:pt>
                <c:pt idx="103">
                  <c:v>90.555555600000005</c:v>
                </c:pt>
                <c:pt idx="104">
                  <c:v>89.309237899999999</c:v>
                </c:pt>
                <c:pt idx="105">
                  <c:v>86.527777799999996</c:v>
                </c:pt>
                <c:pt idx="106">
                  <c:v>85.167794499999999</c:v>
                </c:pt>
                <c:pt idx="107">
                  <c:v>82.5</c:v>
                </c:pt>
                <c:pt idx="108">
                  <c:v>81.011709600000003</c:v>
                </c:pt>
                <c:pt idx="109">
                  <c:v>78.472222200000004</c:v>
                </c:pt>
                <c:pt idx="110">
                  <c:v>76.847409999999996</c:v>
                </c:pt>
                <c:pt idx="111">
                  <c:v>74.444444399999995</c:v>
                </c:pt>
                <c:pt idx="112">
                  <c:v>72.681838299999995</c:v>
                </c:pt>
                <c:pt idx="113">
                  <c:v>70.416666699999993</c:v>
                </c:pt>
                <c:pt idx="114">
                  <c:v>68.522470100000007</c:v>
                </c:pt>
                <c:pt idx="115">
                  <c:v>66.388888899999998</c:v>
                </c:pt>
                <c:pt idx="116">
                  <c:v>64.377334000000005</c:v>
                </c:pt>
                <c:pt idx="117">
                  <c:v>62.361111100000002</c:v>
                </c:pt>
                <c:pt idx="118">
                  <c:v>50.277777800000003</c:v>
                </c:pt>
              </c:numCache>
            </c:numRef>
          </c:xVal>
          <c:yVal>
            <c:numRef>
              <c:f>Sheet1!$L$1:$L$119</c:f>
              <c:numCache>
                <c:formatCode>General</c:formatCode>
                <c:ptCount val="119"/>
                <c:pt idx="0">
                  <c:v>4.5</c:v>
                </c:pt>
                <c:pt idx="1">
                  <c:v>4.45</c:v>
                </c:pt>
                <c:pt idx="2">
                  <c:v>4.4263747000000002</c:v>
                </c:pt>
                <c:pt idx="3">
                  <c:v>4.4000000000000004</c:v>
                </c:pt>
                <c:pt idx="4">
                  <c:v>4.3499999999999996</c:v>
                </c:pt>
                <c:pt idx="5">
                  <c:v>4.3</c:v>
                </c:pt>
                <c:pt idx="6">
                  <c:v>4.2597114999999999</c:v>
                </c:pt>
                <c:pt idx="7">
                  <c:v>4.25</c:v>
                </c:pt>
                <c:pt idx="8">
                  <c:v>4.2</c:v>
                </c:pt>
                <c:pt idx="9">
                  <c:v>4.1500000000000004</c:v>
                </c:pt>
                <c:pt idx="10">
                  <c:v>4.1049822000000002</c:v>
                </c:pt>
                <c:pt idx="11">
                  <c:v>4.0999999999999996</c:v>
                </c:pt>
                <c:pt idx="12">
                  <c:v>4.05</c:v>
                </c:pt>
                <c:pt idx="13">
                  <c:v>4</c:v>
                </c:pt>
                <c:pt idx="14">
                  <c:v>3.9607961</c:v>
                </c:pt>
                <c:pt idx="15">
                  <c:v>3.95</c:v>
                </c:pt>
                <c:pt idx="16">
                  <c:v>3.9</c:v>
                </c:pt>
                <c:pt idx="17">
                  <c:v>3.85</c:v>
                </c:pt>
                <c:pt idx="18">
                  <c:v>3.8257750000000001</c:v>
                </c:pt>
                <c:pt idx="19">
                  <c:v>3.8</c:v>
                </c:pt>
                <c:pt idx="20">
                  <c:v>3.75</c:v>
                </c:pt>
                <c:pt idx="21">
                  <c:v>3.7</c:v>
                </c:pt>
                <c:pt idx="22">
                  <c:v>3.6985551000000001</c:v>
                </c:pt>
                <c:pt idx="23">
                  <c:v>3.65</c:v>
                </c:pt>
                <c:pt idx="24">
                  <c:v>3.6</c:v>
                </c:pt>
                <c:pt idx="25">
                  <c:v>3.578989</c:v>
                </c:pt>
                <c:pt idx="26">
                  <c:v>3.55</c:v>
                </c:pt>
                <c:pt idx="27">
                  <c:v>3.5</c:v>
                </c:pt>
                <c:pt idx="28">
                  <c:v>3.4656186</c:v>
                </c:pt>
                <c:pt idx="29">
                  <c:v>3.45</c:v>
                </c:pt>
                <c:pt idx="30">
                  <c:v>3.4</c:v>
                </c:pt>
                <c:pt idx="31">
                  <c:v>3.3579823000000002</c:v>
                </c:pt>
                <c:pt idx="32">
                  <c:v>3.35</c:v>
                </c:pt>
                <c:pt idx="33">
                  <c:v>3.3</c:v>
                </c:pt>
                <c:pt idx="34">
                  <c:v>3.2556178</c:v>
                </c:pt>
                <c:pt idx="35">
                  <c:v>3.25</c:v>
                </c:pt>
                <c:pt idx="36">
                  <c:v>3.2</c:v>
                </c:pt>
                <c:pt idx="37">
                  <c:v>3.1580615999999999</c:v>
                </c:pt>
                <c:pt idx="38">
                  <c:v>3.15</c:v>
                </c:pt>
                <c:pt idx="39">
                  <c:v>3.1</c:v>
                </c:pt>
                <c:pt idx="40">
                  <c:v>3.0648494999999998</c:v>
                </c:pt>
                <c:pt idx="41">
                  <c:v>3.05</c:v>
                </c:pt>
                <c:pt idx="42">
                  <c:v>3</c:v>
                </c:pt>
                <c:pt idx="43">
                  <c:v>2.9755166000000002</c:v>
                </c:pt>
                <c:pt idx="44">
                  <c:v>2.95</c:v>
                </c:pt>
                <c:pt idx="45">
                  <c:v>2.9</c:v>
                </c:pt>
                <c:pt idx="46">
                  <c:v>2.8895973000000001</c:v>
                </c:pt>
                <c:pt idx="47">
                  <c:v>2.85</c:v>
                </c:pt>
                <c:pt idx="48">
                  <c:v>2.8069904000000001</c:v>
                </c:pt>
                <c:pt idx="49">
                  <c:v>2.8</c:v>
                </c:pt>
                <c:pt idx="50">
                  <c:v>2.75</c:v>
                </c:pt>
                <c:pt idx="51">
                  <c:v>2.7276291000000001</c:v>
                </c:pt>
                <c:pt idx="52">
                  <c:v>2.7</c:v>
                </c:pt>
                <c:pt idx="53">
                  <c:v>2.6505212999999999</c:v>
                </c:pt>
                <c:pt idx="54">
                  <c:v>2.65</c:v>
                </c:pt>
                <c:pt idx="55">
                  <c:v>2.6</c:v>
                </c:pt>
                <c:pt idx="56">
                  <c:v>2.5766341000000001</c:v>
                </c:pt>
                <c:pt idx="57">
                  <c:v>2.5499999999999998</c:v>
                </c:pt>
                <c:pt idx="58">
                  <c:v>2.5045044999999999</c:v>
                </c:pt>
                <c:pt idx="59">
                  <c:v>2.5</c:v>
                </c:pt>
                <c:pt idx="60">
                  <c:v>2.4500000000000002</c:v>
                </c:pt>
                <c:pt idx="61">
                  <c:v>2.4349951000000001</c:v>
                </c:pt>
                <c:pt idx="62">
                  <c:v>2.4</c:v>
                </c:pt>
                <c:pt idx="63">
                  <c:v>2.3673153</c:v>
                </c:pt>
                <c:pt idx="64">
                  <c:v>2.35</c:v>
                </c:pt>
                <c:pt idx="65">
                  <c:v>2.3011463999999999</c:v>
                </c:pt>
                <c:pt idx="66">
                  <c:v>2.2999999999999998</c:v>
                </c:pt>
                <c:pt idx="67">
                  <c:v>2.25</c:v>
                </c:pt>
                <c:pt idx="68">
                  <c:v>2.2373071000000002</c:v>
                </c:pt>
                <c:pt idx="69">
                  <c:v>2.2000000000000002</c:v>
                </c:pt>
                <c:pt idx="70">
                  <c:v>2.1748870999999999</c:v>
                </c:pt>
                <c:pt idx="71">
                  <c:v>2.15</c:v>
                </c:pt>
                <c:pt idx="72">
                  <c:v>2.1137571999999998</c:v>
                </c:pt>
                <c:pt idx="73">
                  <c:v>2.1</c:v>
                </c:pt>
                <c:pt idx="74">
                  <c:v>2.0538603000000002</c:v>
                </c:pt>
                <c:pt idx="75">
                  <c:v>2.0499999999999998</c:v>
                </c:pt>
                <c:pt idx="76">
                  <c:v>2</c:v>
                </c:pt>
                <c:pt idx="77">
                  <c:v>1.9954902000000001</c:v>
                </c:pt>
                <c:pt idx="78">
                  <c:v>1.95</c:v>
                </c:pt>
                <c:pt idx="79">
                  <c:v>1.938458</c:v>
                </c:pt>
                <c:pt idx="80">
                  <c:v>1.9</c:v>
                </c:pt>
                <c:pt idx="81">
                  <c:v>1.8824335999999999</c:v>
                </c:pt>
                <c:pt idx="82">
                  <c:v>1.85</c:v>
                </c:pt>
                <c:pt idx="83">
                  <c:v>1.8273585999999999</c:v>
                </c:pt>
                <c:pt idx="84">
                  <c:v>1.8</c:v>
                </c:pt>
                <c:pt idx="85">
                  <c:v>1.7731744</c:v>
                </c:pt>
                <c:pt idx="86">
                  <c:v>1.75</c:v>
                </c:pt>
                <c:pt idx="87">
                  <c:v>1.7198217</c:v>
                </c:pt>
                <c:pt idx="88">
                  <c:v>1.7</c:v>
                </c:pt>
                <c:pt idx="89">
                  <c:v>1.6672408000000001</c:v>
                </c:pt>
                <c:pt idx="90">
                  <c:v>1.65</c:v>
                </c:pt>
                <c:pt idx="91">
                  <c:v>1.6153715</c:v>
                </c:pt>
                <c:pt idx="92">
                  <c:v>1.6</c:v>
                </c:pt>
                <c:pt idx="93">
                  <c:v>1.5641525999999999</c:v>
                </c:pt>
                <c:pt idx="94">
                  <c:v>1.55</c:v>
                </c:pt>
                <c:pt idx="95">
                  <c:v>1.5135223</c:v>
                </c:pt>
                <c:pt idx="96">
                  <c:v>1.5</c:v>
                </c:pt>
                <c:pt idx="97">
                  <c:v>1.4634180000000001</c:v>
                </c:pt>
                <c:pt idx="98">
                  <c:v>1.45</c:v>
                </c:pt>
                <c:pt idx="99">
                  <c:v>1.4137759000000001</c:v>
                </c:pt>
                <c:pt idx="100">
                  <c:v>1.4</c:v>
                </c:pt>
                <c:pt idx="101">
                  <c:v>1.3645309000000001</c:v>
                </c:pt>
                <c:pt idx="102">
                  <c:v>1.35</c:v>
                </c:pt>
                <c:pt idx="103">
                  <c:v>1.3156167999999999</c:v>
                </c:pt>
                <c:pt idx="104">
                  <c:v>1.3</c:v>
                </c:pt>
                <c:pt idx="105">
                  <c:v>1.2669653000000001</c:v>
                </c:pt>
                <c:pt idx="106">
                  <c:v>1.25</c:v>
                </c:pt>
                <c:pt idx="107">
                  <c:v>1.2185062</c:v>
                </c:pt>
                <c:pt idx="108">
                  <c:v>1.2</c:v>
                </c:pt>
                <c:pt idx="109">
                  <c:v>1.1701667</c:v>
                </c:pt>
                <c:pt idx="110">
                  <c:v>1.1499999999999999</c:v>
                </c:pt>
                <c:pt idx="111">
                  <c:v>1.1218709</c:v>
                </c:pt>
                <c:pt idx="112">
                  <c:v>1.1000000000000001</c:v>
                </c:pt>
                <c:pt idx="113">
                  <c:v>1.0735386</c:v>
                </c:pt>
                <c:pt idx="114">
                  <c:v>1.05</c:v>
                </c:pt>
                <c:pt idx="115">
                  <c:v>1.0250847000000001</c:v>
                </c:pt>
                <c:pt idx="116">
                  <c:v>1</c:v>
                </c:pt>
                <c:pt idx="117">
                  <c:v>1</c:v>
                </c:pt>
                <c:pt idx="118">
                  <c:v>1</c:v>
                </c:pt>
              </c:numCache>
            </c:numRef>
          </c:yVal>
          <c:smooth val="0"/>
        </c:ser>
        <c:dLbls>
          <c:showLegendKey val="0"/>
          <c:showVal val="0"/>
          <c:showCatName val="0"/>
          <c:showSerName val="0"/>
          <c:showPercent val="0"/>
          <c:showBubbleSize val="0"/>
        </c:dLbls>
        <c:axId val="355190608"/>
        <c:axId val="355191000"/>
      </c:scatterChart>
      <c:valAx>
        <c:axId val="355190608"/>
        <c:scaling>
          <c:orientation val="maxMin"/>
          <c:max val="300"/>
        </c:scaling>
        <c:delete val="0"/>
        <c:axPos val="b"/>
        <c:majorGridlines>
          <c:spPr>
            <a:ln w="3175" cap="flat" cmpd="sng" algn="ctr">
              <a:solidFill>
                <a:schemeClr val="bg1">
                  <a:lumMod val="75000"/>
                </a:schemeClr>
              </a:solidFill>
              <a:prstDash val="dash"/>
              <a:round/>
            </a:ln>
            <a:effectLst/>
          </c:spPr>
        </c:majorGridlines>
        <c:title>
          <c:tx>
            <c:rich>
              <a:bodyPr rot="0" spcFirstLastPara="1" vertOverflow="ellipsis" vert="horz" wrap="square" anchor="ctr" anchorCtr="1"/>
              <a:lstStyle/>
              <a:p>
                <a:pPr>
                  <a:defRPr sz="800" b="0"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en-GB">
                    <a:solidFill>
                      <a:srgbClr val="0000FF"/>
                    </a:solidFill>
                  </a:rPr>
                  <a:t>M (kg)</a:t>
                </a:r>
              </a:p>
            </c:rich>
          </c:tx>
          <c:layout>
            <c:manualLayout>
              <c:xMode val="edge"/>
              <c:yMode val="edge"/>
              <c:x val="0.35770456531291511"/>
              <c:y val="0.9203522346749633"/>
            </c:manualLayout>
          </c:layout>
          <c:overlay val="0"/>
          <c:spPr>
            <a:noFill/>
            <a:ln>
              <a:noFill/>
            </a:ln>
            <a:effectLst/>
          </c:spPr>
          <c:txPr>
            <a:bodyPr rot="0" spcFirstLastPara="1" vertOverflow="ellipsis" vert="horz" wrap="square" anchor="ctr" anchorCtr="1"/>
            <a:lstStyle/>
            <a:p>
              <a:pPr>
                <a:defRPr sz="8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title>
        <c:numFmt formatCode="General" sourceLinked="1"/>
        <c:majorTickMark val="out"/>
        <c:minorTickMark val="in"/>
        <c:tickLblPos val="nextTo"/>
        <c:spPr>
          <a:noFill/>
          <a:ln w="9525" cap="flat" cmpd="sng" algn="ctr">
            <a:solidFill>
              <a:schemeClr val="tx1"/>
            </a:solidFill>
            <a:round/>
          </a:ln>
          <a:effectLst/>
        </c:spPr>
        <c:txPr>
          <a:bodyPr rot="-60000000" spcFirstLastPara="1" vertOverflow="ellipsis" vert="horz" wrap="square" anchor="ctr" anchorCtr="1"/>
          <a:lstStyle/>
          <a:p>
            <a:pPr>
              <a:defRPr sz="8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355191000"/>
        <c:crosses val="autoZero"/>
        <c:crossBetween val="midCat"/>
        <c:majorUnit val="50"/>
      </c:valAx>
      <c:valAx>
        <c:axId val="355191000"/>
        <c:scaling>
          <c:orientation val="minMax"/>
          <c:max val="4.5"/>
          <c:min val="1"/>
        </c:scaling>
        <c:delete val="0"/>
        <c:axPos val="r"/>
        <c:majorGridlines>
          <c:spPr>
            <a:ln w="3175" cap="flat" cmpd="sng" algn="ctr">
              <a:solidFill>
                <a:schemeClr val="bg1">
                  <a:lumMod val="75000"/>
                </a:schemeClr>
              </a:solidFill>
              <a:prstDash val="dash"/>
              <a:round/>
            </a:ln>
            <a:effectLst/>
          </c:spPr>
        </c:majorGridlines>
        <c:title>
          <c:tx>
            <c:rich>
              <a:bodyPr rot="0" spcFirstLastPara="1" vertOverflow="ellipsis" wrap="square" anchor="ctr" anchorCtr="1"/>
              <a:lstStyle/>
              <a:p>
                <a:pPr>
                  <a:defRPr sz="800" b="0"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en-GB">
                    <a:solidFill>
                      <a:srgbClr val="0000FF"/>
                    </a:solidFill>
                  </a:rPr>
                  <a:t>R(m)</a:t>
                </a:r>
              </a:p>
            </c:rich>
          </c:tx>
          <c:layout>
            <c:manualLayout>
              <c:xMode val="edge"/>
              <c:yMode val="edge"/>
              <c:x val="0.84753046824887746"/>
              <c:y val="0.16087134393640179"/>
            </c:manualLayout>
          </c:layout>
          <c:overlay val="0"/>
          <c:spPr>
            <a:noFill/>
            <a:ln>
              <a:noFill/>
            </a:ln>
            <a:effectLst/>
          </c:spPr>
          <c:txPr>
            <a:bodyPr rot="0" spcFirstLastPara="1" vertOverflow="ellipsis" wrap="square" anchor="ctr" anchorCtr="1"/>
            <a:lstStyle/>
            <a:p>
              <a:pPr>
                <a:defRPr sz="8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title>
        <c:numFmt formatCode="General" sourceLinked="1"/>
        <c:majorTickMark val="out"/>
        <c:minorTickMark val="in"/>
        <c:tickLblPos val="nextTo"/>
        <c:spPr>
          <a:noFill/>
          <a:ln w="9525" cap="flat" cmpd="sng" algn="ctr">
            <a:solidFill>
              <a:schemeClr val="tx1"/>
            </a:solidFill>
            <a:round/>
          </a:ln>
          <a:effectLst/>
        </c:spPr>
        <c:txPr>
          <a:bodyPr rot="-60000000" spcFirstLastPara="1" vertOverflow="ellipsis" vert="horz" wrap="square" anchor="ctr" anchorCtr="1"/>
          <a:lstStyle/>
          <a:p>
            <a:pPr>
              <a:defRPr sz="8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355190608"/>
        <c:crosses val="autoZero"/>
        <c:crossBetween val="midCat"/>
        <c:majorUnit val="0.5"/>
      </c:valAx>
      <c:spPr>
        <a:noFill/>
        <a:ln w="6350">
          <a:solidFill>
            <a:schemeClr val="tx1"/>
          </a:solidFill>
        </a:ln>
        <a:effectLst/>
      </c:spPr>
    </c:plotArea>
    <c:plotVisOnly val="1"/>
    <c:dispBlanksAs val="gap"/>
    <c:showDLblsOverMax val="0"/>
  </c:chart>
  <c:spPr>
    <a:solidFill>
      <a:schemeClr val="bg1"/>
    </a:solidFill>
    <a:ln w="9525" cap="flat" cmpd="sng" algn="ctr">
      <a:noFill/>
      <a:round/>
    </a:ln>
    <a:effectLst/>
  </c:spPr>
  <c:txPr>
    <a:bodyPr/>
    <a:lstStyle/>
    <a:p>
      <a:pPr>
        <a:defRPr sz="800">
          <a:solidFill>
            <a:sysClr val="windowText" lastClr="000000"/>
          </a:solidFill>
          <a:latin typeface="Arial" panose="020B0604020202020204" pitchFamily="34" charset="0"/>
          <a:cs typeface="Arial" panose="020B0604020202020204" pitchFamily="34" charset="0"/>
        </a:defRPr>
      </a:pPr>
      <a:endParaRPr lang="en-US"/>
    </a:p>
  </c:txPr>
  <c:externalData r:id="rId3">
    <c:autoUpdate val="0"/>
  </c:externalData>
  <c:userShapes r:id="rId4"/>
</c:chartSpace>
</file>

<file path=word/charts/chart1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96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en-GB" sz="1000" b="1">
                <a:solidFill>
                  <a:srgbClr val="0000FF"/>
                </a:solidFill>
              </a:rPr>
              <a:t>A-5</a:t>
            </a:r>
          </a:p>
        </c:rich>
      </c:tx>
      <c:layout>
        <c:manualLayout>
          <c:xMode val="edge"/>
          <c:yMode val="edge"/>
          <c:x val="0.10782552918537523"/>
          <c:y val="0.69916613213598455"/>
        </c:manualLayout>
      </c:layout>
      <c:overlay val="0"/>
      <c:spPr>
        <a:solidFill>
          <a:schemeClr val="bg1"/>
        </a:solidFill>
        <a:ln>
          <a:noFill/>
        </a:ln>
        <a:effectLst/>
      </c:spPr>
      <c:txPr>
        <a:bodyPr rot="0" spcFirstLastPara="1" vertOverflow="ellipsis" vert="horz" wrap="square" anchor="ctr" anchorCtr="1"/>
        <a:lstStyle/>
        <a:p>
          <a:pPr>
            <a:defRPr sz="96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en-US"/>
        </a:p>
      </c:txPr>
    </c:title>
    <c:autoTitleDeleted val="0"/>
    <c:plotArea>
      <c:layout>
        <c:manualLayout>
          <c:layoutTarget val="inner"/>
          <c:xMode val="edge"/>
          <c:yMode val="edge"/>
          <c:x val="8.9449263443339866E-2"/>
          <c:y val="7.7628793225123505E-2"/>
          <c:w val="0.68115181791408042"/>
          <c:h val="0.74409559955323157"/>
        </c:manualLayout>
      </c:layout>
      <c:scatterChart>
        <c:scatterStyle val="lineMarker"/>
        <c:varyColors val="0"/>
        <c:ser>
          <c:idx val="0"/>
          <c:order val="0"/>
          <c:spPr>
            <a:ln w="19050" cap="rnd">
              <a:solidFill>
                <a:srgbClr val="0000FF"/>
              </a:solidFill>
              <a:prstDash val="sysDash"/>
              <a:round/>
            </a:ln>
            <a:effectLst/>
          </c:spPr>
          <c:marker>
            <c:symbol val="none"/>
          </c:marker>
          <c:xVal>
            <c:numRef>
              <c:f>Sheet1!$B$1:$B$81</c:f>
              <c:numCache>
                <c:formatCode>General</c:formatCode>
                <c:ptCount val="81"/>
                <c:pt idx="0">
                  <c:v>69.708657500000001</c:v>
                </c:pt>
                <c:pt idx="1">
                  <c:v>69.4477282</c:v>
                </c:pt>
                <c:pt idx="2">
                  <c:v>69.181191400000003</c:v>
                </c:pt>
                <c:pt idx="3">
                  <c:v>68.908917099999996</c:v>
                </c:pt>
                <c:pt idx="4">
                  <c:v>68.630773300000001</c:v>
                </c:pt>
                <c:pt idx="5">
                  <c:v>68.346625500000002</c:v>
                </c:pt>
                <c:pt idx="6">
                  <c:v>68.056337499999998</c:v>
                </c:pt>
                <c:pt idx="7">
                  <c:v>67.759771099999995</c:v>
                </c:pt>
                <c:pt idx="8">
                  <c:v>67.456786300000005</c:v>
                </c:pt>
                <c:pt idx="9">
                  <c:v>67.147241399999999</c:v>
                </c:pt>
                <c:pt idx="10">
                  <c:v>66.830993300000003</c:v>
                </c:pt>
                <c:pt idx="11">
                  <c:v>66.507897400000004</c:v>
                </c:pt>
                <c:pt idx="12">
                  <c:v>66.388888899999998</c:v>
                </c:pt>
                <c:pt idx="13">
                  <c:v>66.1723231</c:v>
                </c:pt>
                <c:pt idx="14">
                  <c:v>65.826330999999996</c:v>
                </c:pt>
                <c:pt idx="15">
                  <c:v>65.472862399999997</c:v>
                </c:pt>
                <c:pt idx="16">
                  <c:v>65.111765899999995</c:v>
                </c:pt>
                <c:pt idx="17">
                  <c:v>64.742890000000003</c:v>
                </c:pt>
                <c:pt idx="18">
                  <c:v>64.366083599999996</c:v>
                </c:pt>
                <c:pt idx="19">
                  <c:v>63.981196099999998</c:v>
                </c:pt>
                <c:pt idx="20">
                  <c:v>63.588078299999999</c:v>
                </c:pt>
                <c:pt idx="21">
                  <c:v>63.186582399999999</c:v>
                </c:pt>
                <c:pt idx="22">
                  <c:v>62.776562699999999</c:v>
                </c:pt>
                <c:pt idx="23">
                  <c:v>62.361111100000002</c:v>
                </c:pt>
                <c:pt idx="24">
                  <c:v>62.357786900000001</c:v>
                </c:pt>
                <c:pt idx="25">
                  <c:v>61.9184816</c:v>
                </c:pt>
                <c:pt idx="26">
                  <c:v>61.469987400000001</c:v>
                </c:pt>
                <c:pt idx="27">
                  <c:v>61.012169999999998</c:v>
                </c:pt>
                <c:pt idx="28">
                  <c:v>60.544900699999999</c:v>
                </c:pt>
                <c:pt idx="29">
                  <c:v>60.068057600000003</c:v>
                </c:pt>
                <c:pt idx="30">
                  <c:v>59.581526199999999</c:v>
                </c:pt>
                <c:pt idx="31">
                  <c:v>59.085200800000003</c:v>
                </c:pt>
                <c:pt idx="32">
                  <c:v>58.578985699999997</c:v>
                </c:pt>
                <c:pt idx="33">
                  <c:v>58.3333333</c:v>
                </c:pt>
                <c:pt idx="34">
                  <c:v>58.054813899999999</c:v>
                </c:pt>
                <c:pt idx="35">
                  <c:v>57.513050800000002</c:v>
                </c:pt>
                <c:pt idx="36">
                  <c:v>56.960883699999997</c:v>
                </c:pt>
                <c:pt idx="37">
                  <c:v>56.398267599999997</c:v>
                </c:pt>
                <c:pt idx="38">
                  <c:v>55.825175199999997</c:v>
                </c:pt>
                <c:pt idx="39">
                  <c:v>55.241597900000002</c:v>
                </c:pt>
                <c:pt idx="40">
                  <c:v>54.647548399999998</c:v>
                </c:pt>
                <c:pt idx="41">
                  <c:v>54.305555599999998</c:v>
                </c:pt>
                <c:pt idx="42">
                  <c:v>54.034754700000001</c:v>
                </c:pt>
                <c:pt idx="43">
                  <c:v>53.400432700000003</c:v>
                </c:pt>
                <c:pt idx="44">
                  <c:v>52.755495600000003</c:v>
                </c:pt>
                <c:pt idx="45">
                  <c:v>52.100063499999997</c:v>
                </c:pt>
                <c:pt idx="46">
                  <c:v>51.434289300000003</c:v>
                </c:pt>
                <c:pt idx="47">
                  <c:v>50.7583609</c:v>
                </c:pt>
                <c:pt idx="48">
                  <c:v>50.277777800000003</c:v>
                </c:pt>
                <c:pt idx="49">
                  <c:v>50.065498599999998</c:v>
                </c:pt>
                <c:pt idx="50">
                  <c:v>49.346243200000004</c:v>
                </c:pt>
                <c:pt idx="51">
                  <c:v>48.617314899999997</c:v>
                </c:pt>
                <c:pt idx="52">
                  <c:v>47.879080399999999</c:v>
                </c:pt>
                <c:pt idx="53">
                  <c:v>47.131956700000003</c:v>
                </c:pt>
                <c:pt idx="54">
                  <c:v>46.376413900000003</c:v>
                </c:pt>
                <c:pt idx="55">
                  <c:v>46.25</c:v>
                </c:pt>
                <c:pt idx="56">
                  <c:v>45.589390799999997</c:v>
                </c:pt>
                <c:pt idx="57">
                  <c:v>44.790107800000001</c:v>
                </c:pt>
                <c:pt idx="58">
                  <c:v>43.983915500000002</c:v>
                </c:pt>
                <c:pt idx="59">
                  <c:v>43.171550400000001</c:v>
                </c:pt>
                <c:pt idx="60">
                  <c:v>42.353817300000003</c:v>
                </c:pt>
                <c:pt idx="61">
                  <c:v>42.222222199999997</c:v>
                </c:pt>
                <c:pt idx="62">
                  <c:v>41.503644199999997</c:v>
                </c:pt>
                <c:pt idx="63">
                  <c:v>40.644459900000001</c:v>
                </c:pt>
                <c:pt idx="64">
                  <c:v>39.782655200000001</c:v>
                </c:pt>
                <c:pt idx="65">
                  <c:v>38.919374699999999</c:v>
                </c:pt>
                <c:pt idx="66">
                  <c:v>38.194444400000002</c:v>
                </c:pt>
                <c:pt idx="67">
                  <c:v>38.049659599999998</c:v>
                </c:pt>
                <c:pt idx="68">
                  <c:v>37.1487038</c:v>
                </c:pt>
                <c:pt idx="69">
                  <c:v>36.250296599999999</c:v>
                </c:pt>
                <c:pt idx="70">
                  <c:v>35.355968099999998</c:v>
                </c:pt>
                <c:pt idx="71">
                  <c:v>34.467330199999999</c:v>
                </c:pt>
                <c:pt idx="72">
                  <c:v>34.1666667</c:v>
                </c:pt>
                <c:pt idx="73">
                  <c:v>33.5572132</c:v>
                </c:pt>
                <c:pt idx="74">
                  <c:v>32.641752799999999</c:v>
                </c:pt>
                <c:pt idx="75">
                  <c:v>31.737823299999999</c:v>
                </c:pt>
                <c:pt idx="76">
                  <c:v>30.847422900000002</c:v>
                </c:pt>
                <c:pt idx="77">
                  <c:v>30.138888900000001</c:v>
                </c:pt>
                <c:pt idx="78">
                  <c:v>29.963281899999998</c:v>
                </c:pt>
                <c:pt idx="79">
                  <c:v>29.058080499999999</c:v>
                </c:pt>
                <c:pt idx="80">
                  <c:v>28.173864399999999</c:v>
                </c:pt>
              </c:numCache>
            </c:numRef>
          </c:xVal>
          <c:yVal>
            <c:numRef>
              <c:f>Sheet1!$C$1:$C$81</c:f>
              <c:numCache>
                <c:formatCode>General</c:formatCode>
                <c:ptCount val="81"/>
                <c:pt idx="0">
                  <c:v>4.5</c:v>
                </c:pt>
                <c:pt idx="1">
                  <c:v>4.45</c:v>
                </c:pt>
                <c:pt idx="2">
                  <c:v>4.4000000000000004</c:v>
                </c:pt>
                <c:pt idx="3">
                  <c:v>4.3499999999999996</c:v>
                </c:pt>
                <c:pt idx="4">
                  <c:v>4.3</c:v>
                </c:pt>
                <c:pt idx="5">
                  <c:v>4.25</c:v>
                </c:pt>
                <c:pt idx="6">
                  <c:v>4.2</c:v>
                </c:pt>
                <c:pt idx="7">
                  <c:v>4.1500000000000004</c:v>
                </c:pt>
                <c:pt idx="8">
                  <c:v>4.0999999999999996</c:v>
                </c:pt>
                <c:pt idx="9">
                  <c:v>4.05</c:v>
                </c:pt>
                <c:pt idx="10">
                  <c:v>4</c:v>
                </c:pt>
                <c:pt idx="11">
                  <c:v>3.95</c:v>
                </c:pt>
                <c:pt idx="12">
                  <c:v>3.9320700999999998</c:v>
                </c:pt>
                <c:pt idx="13">
                  <c:v>3.9</c:v>
                </c:pt>
                <c:pt idx="14">
                  <c:v>3.85</c:v>
                </c:pt>
                <c:pt idx="15">
                  <c:v>3.8</c:v>
                </c:pt>
                <c:pt idx="16">
                  <c:v>3.75</c:v>
                </c:pt>
                <c:pt idx="17">
                  <c:v>3.7</c:v>
                </c:pt>
                <c:pt idx="18">
                  <c:v>3.65</c:v>
                </c:pt>
                <c:pt idx="19">
                  <c:v>3.6</c:v>
                </c:pt>
                <c:pt idx="20">
                  <c:v>3.55</c:v>
                </c:pt>
                <c:pt idx="21">
                  <c:v>3.5</c:v>
                </c:pt>
                <c:pt idx="22">
                  <c:v>3.45</c:v>
                </c:pt>
                <c:pt idx="23">
                  <c:v>3.4003907</c:v>
                </c:pt>
                <c:pt idx="24">
                  <c:v>3.4</c:v>
                </c:pt>
                <c:pt idx="25">
                  <c:v>3.35</c:v>
                </c:pt>
                <c:pt idx="26">
                  <c:v>3.3</c:v>
                </c:pt>
                <c:pt idx="27">
                  <c:v>3.25</c:v>
                </c:pt>
                <c:pt idx="28">
                  <c:v>3.2</c:v>
                </c:pt>
                <c:pt idx="29">
                  <c:v>3.15</c:v>
                </c:pt>
                <c:pt idx="30">
                  <c:v>3.1</c:v>
                </c:pt>
                <c:pt idx="31">
                  <c:v>3.05</c:v>
                </c:pt>
                <c:pt idx="32">
                  <c:v>3</c:v>
                </c:pt>
                <c:pt idx="33">
                  <c:v>2.9763986</c:v>
                </c:pt>
                <c:pt idx="34">
                  <c:v>2.95</c:v>
                </c:pt>
                <c:pt idx="35">
                  <c:v>2.9</c:v>
                </c:pt>
                <c:pt idx="36">
                  <c:v>2.85</c:v>
                </c:pt>
                <c:pt idx="37">
                  <c:v>2.8</c:v>
                </c:pt>
                <c:pt idx="38">
                  <c:v>2.75</c:v>
                </c:pt>
                <c:pt idx="39">
                  <c:v>2.7</c:v>
                </c:pt>
                <c:pt idx="40">
                  <c:v>2.65</c:v>
                </c:pt>
                <c:pt idx="41">
                  <c:v>2.6219576</c:v>
                </c:pt>
                <c:pt idx="42">
                  <c:v>2.6</c:v>
                </c:pt>
                <c:pt idx="43">
                  <c:v>2.5499999999999998</c:v>
                </c:pt>
                <c:pt idx="44">
                  <c:v>2.5</c:v>
                </c:pt>
                <c:pt idx="45">
                  <c:v>2.4500000000000002</c:v>
                </c:pt>
                <c:pt idx="46">
                  <c:v>2.4</c:v>
                </c:pt>
                <c:pt idx="47">
                  <c:v>2.35</c:v>
                </c:pt>
                <c:pt idx="48">
                  <c:v>2.3152294000000002</c:v>
                </c:pt>
                <c:pt idx="49">
                  <c:v>2.2999999999999998</c:v>
                </c:pt>
                <c:pt idx="50">
                  <c:v>2.25</c:v>
                </c:pt>
                <c:pt idx="51">
                  <c:v>2.2000000000000002</c:v>
                </c:pt>
                <c:pt idx="52">
                  <c:v>2.15</c:v>
                </c:pt>
                <c:pt idx="53">
                  <c:v>2.1</c:v>
                </c:pt>
                <c:pt idx="54">
                  <c:v>2.0499999999999998</c:v>
                </c:pt>
                <c:pt idx="55">
                  <c:v>2.0419398000000002</c:v>
                </c:pt>
                <c:pt idx="56">
                  <c:v>2</c:v>
                </c:pt>
                <c:pt idx="57">
                  <c:v>1.95</c:v>
                </c:pt>
                <c:pt idx="58">
                  <c:v>1.9</c:v>
                </c:pt>
                <c:pt idx="59">
                  <c:v>1.85</c:v>
                </c:pt>
                <c:pt idx="60">
                  <c:v>1.8</c:v>
                </c:pt>
                <c:pt idx="61">
                  <c:v>1.7922616</c:v>
                </c:pt>
                <c:pt idx="62">
                  <c:v>1.75</c:v>
                </c:pt>
                <c:pt idx="63">
                  <c:v>1.7</c:v>
                </c:pt>
                <c:pt idx="64">
                  <c:v>1.65</c:v>
                </c:pt>
                <c:pt idx="65">
                  <c:v>1.6</c:v>
                </c:pt>
                <c:pt idx="66">
                  <c:v>1.5583529</c:v>
                </c:pt>
                <c:pt idx="67">
                  <c:v>1.55</c:v>
                </c:pt>
                <c:pt idx="68">
                  <c:v>1.5</c:v>
                </c:pt>
                <c:pt idx="69">
                  <c:v>1.45</c:v>
                </c:pt>
                <c:pt idx="70">
                  <c:v>1.4</c:v>
                </c:pt>
                <c:pt idx="71">
                  <c:v>1.35</c:v>
                </c:pt>
                <c:pt idx="72">
                  <c:v>1.3336231999999999</c:v>
                </c:pt>
                <c:pt idx="73">
                  <c:v>1.3</c:v>
                </c:pt>
                <c:pt idx="74">
                  <c:v>1.25</c:v>
                </c:pt>
                <c:pt idx="75">
                  <c:v>1.2</c:v>
                </c:pt>
                <c:pt idx="76">
                  <c:v>1.1499999999999999</c:v>
                </c:pt>
                <c:pt idx="77">
                  <c:v>1.1101038999999999</c:v>
                </c:pt>
                <c:pt idx="78">
                  <c:v>1.1000000000000001</c:v>
                </c:pt>
                <c:pt idx="79">
                  <c:v>1.05</c:v>
                </c:pt>
                <c:pt idx="80">
                  <c:v>1</c:v>
                </c:pt>
              </c:numCache>
            </c:numRef>
          </c:yVal>
          <c:smooth val="0"/>
        </c:ser>
        <c:ser>
          <c:idx val="1"/>
          <c:order val="1"/>
          <c:spPr>
            <a:ln w="19050" cap="rnd">
              <a:solidFill>
                <a:srgbClr val="FF00FF"/>
              </a:solidFill>
              <a:round/>
            </a:ln>
            <a:effectLst/>
          </c:spPr>
          <c:marker>
            <c:symbol val="none"/>
          </c:marker>
          <c:xVal>
            <c:numRef>
              <c:f>Sheet1!$E$1:$E$89</c:f>
              <c:numCache>
                <c:formatCode>General</c:formatCode>
                <c:ptCount val="89"/>
                <c:pt idx="0">
                  <c:v>107.94096639999999</c:v>
                </c:pt>
                <c:pt idx="1">
                  <c:v>107.5124387</c:v>
                </c:pt>
                <c:pt idx="2">
                  <c:v>107.07470189999999</c:v>
                </c:pt>
                <c:pt idx="3">
                  <c:v>106.66666669999999</c:v>
                </c:pt>
                <c:pt idx="4">
                  <c:v>106.62690550000001</c:v>
                </c:pt>
                <c:pt idx="5">
                  <c:v>106.16267019999999</c:v>
                </c:pt>
                <c:pt idx="6">
                  <c:v>105.6884141</c:v>
                </c:pt>
                <c:pt idx="7">
                  <c:v>105.20390980000001</c:v>
                </c:pt>
                <c:pt idx="8">
                  <c:v>104.7089264</c:v>
                </c:pt>
                <c:pt idx="9">
                  <c:v>104.2032305</c:v>
                </c:pt>
                <c:pt idx="10">
                  <c:v>103.6865854</c:v>
                </c:pt>
                <c:pt idx="11">
                  <c:v>103.1587523</c:v>
                </c:pt>
                <c:pt idx="12">
                  <c:v>102.6388889</c:v>
                </c:pt>
                <c:pt idx="13">
                  <c:v>102.6191618</c:v>
                </c:pt>
                <c:pt idx="14">
                  <c:v>102.05891080000001</c:v>
                </c:pt>
                <c:pt idx="15">
                  <c:v>101.4865413</c:v>
                </c:pt>
                <c:pt idx="16">
                  <c:v>100.9018035</c:v>
                </c:pt>
                <c:pt idx="17">
                  <c:v>100.304447</c:v>
                </c:pt>
                <c:pt idx="18">
                  <c:v>99.694221200000001</c:v>
                </c:pt>
                <c:pt idx="19">
                  <c:v>99.070875999999998</c:v>
                </c:pt>
                <c:pt idx="20">
                  <c:v>98.611111100000002</c:v>
                </c:pt>
                <c:pt idx="21">
                  <c:v>98.4310495</c:v>
                </c:pt>
                <c:pt idx="22">
                  <c:v>97.769279600000004</c:v>
                </c:pt>
                <c:pt idx="23">
                  <c:v>97.093406099999996</c:v>
                </c:pt>
                <c:pt idx="24">
                  <c:v>96.4031837</c:v>
                </c:pt>
                <c:pt idx="25">
                  <c:v>95.6983721</c:v>
                </c:pt>
                <c:pt idx="26">
                  <c:v>94.9787362</c:v>
                </c:pt>
                <c:pt idx="27">
                  <c:v>94.583333300000007</c:v>
                </c:pt>
                <c:pt idx="28">
                  <c:v>94.237827699999997</c:v>
                </c:pt>
                <c:pt idx="29">
                  <c:v>93.474117899999996</c:v>
                </c:pt>
                <c:pt idx="30">
                  <c:v>92.694640899999996</c:v>
                </c:pt>
                <c:pt idx="31">
                  <c:v>91.899193199999999</c:v>
                </c:pt>
                <c:pt idx="32">
                  <c:v>91.087584000000007</c:v>
                </c:pt>
                <c:pt idx="33">
                  <c:v>90.555555600000005</c:v>
                </c:pt>
                <c:pt idx="34">
                  <c:v>90.253973799999997</c:v>
                </c:pt>
                <c:pt idx="35">
                  <c:v>89.393368300000006</c:v>
                </c:pt>
                <c:pt idx="36">
                  <c:v>88.515805</c:v>
                </c:pt>
                <c:pt idx="37">
                  <c:v>87.621160799999998</c:v>
                </c:pt>
                <c:pt idx="38">
                  <c:v>86.709335600000003</c:v>
                </c:pt>
                <c:pt idx="39">
                  <c:v>86.527777799999996</c:v>
                </c:pt>
                <c:pt idx="40">
                  <c:v>85.765292700000003</c:v>
                </c:pt>
                <c:pt idx="41">
                  <c:v>84.799968899999996</c:v>
                </c:pt>
                <c:pt idx="42">
                  <c:v>83.816984399999996</c:v>
                </c:pt>
                <c:pt idx="43">
                  <c:v>82.816360299999999</c:v>
                </c:pt>
                <c:pt idx="44">
                  <c:v>82.5</c:v>
                </c:pt>
                <c:pt idx="45">
                  <c:v>81.783430899999999</c:v>
                </c:pt>
                <c:pt idx="46">
                  <c:v>80.726018699999997</c:v>
                </c:pt>
                <c:pt idx="47">
                  <c:v>79.650910999999994</c:v>
                </c:pt>
                <c:pt idx="48">
                  <c:v>78.558308299999993</c:v>
                </c:pt>
                <c:pt idx="49">
                  <c:v>78.472222200000004</c:v>
                </c:pt>
                <c:pt idx="50">
                  <c:v>77.425899999999999</c:v>
                </c:pt>
                <c:pt idx="51">
                  <c:v>76.274293999999998</c:v>
                </c:pt>
                <c:pt idx="52">
                  <c:v>75.105772200000004</c:v>
                </c:pt>
                <c:pt idx="53">
                  <c:v>74.444444399999995</c:v>
                </c:pt>
                <c:pt idx="54">
                  <c:v>73.908630500000001</c:v>
                </c:pt>
                <c:pt idx="55">
                  <c:v>72.679828999999998</c:v>
                </c:pt>
                <c:pt idx="56">
                  <c:v>71.435339499999998</c:v>
                </c:pt>
                <c:pt idx="57">
                  <c:v>70.416666699999993</c:v>
                </c:pt>
                <c:pt idx="58">
                  <c:v>70.169959899999995</c:v>
                </c:pt>
                <c:pt idx="59">
                  <c:v>68.865059200000005</c:v>
                </c:pt>
                <c:pt idx="60">
                  <c:v>67.546526299999996</c:v>
                </c:pt>
                <c:pt idx="61">
                  <c:v>66.388888899999998</c:v>
                </c:pt>
                <c:pt idx="62">
                  <c:v>66.210861899999998</c:v>
                </c:pt>
                <c:pt idx="63">
                  <c:v>64.833310800000007</c:v>
                </c:pt>
                <c:pt idx="64">
                  <c:v>63.445211800000003</c:v>
                </c:pt>
                <c:pt idx="65">
                  <c:v>62.361111100000002</c:v>
                </c:pt>
                <c:pt idx="66">
                  <c:v>62.0392869</c:v>
                </c:pt>
                <c:pt idx="67">
                  <c:v>60.595517999999998</c:v>
                </c:pt>
                <c:pt idx="68">
                  <c:v>59.145528800000001</c:v>
                </c:pt>
                <c:pt idx="69">
                  <c:v>58.3333333</c:v>
                </c:pt>
                <c:pt idx="70">
                  <c:v>57.6721693</c:v>
                </c:pt>
                <c:pt idx="71">
                  <c:v>56.172282899999999</c:v>
                </c:pt>
                <c:pt idx="72">
                  <c:v>54.671960300000002</c:v>
                </c:pt>
                <c:pt idx="73">
                  <c:v>54.305555599999998</c:v>
                </c:pt>
                <c:pt idx="74">
                  <c:v>53.137642</c:v>
                </c:pt>
                <c:pt idx="75">
                  <c:v>51.596100900000003</c:v>
                </c:pt>
                <c:pt idx="76">
                  <c:v>50.277777800000003</c:v>
                </c:pt>
                <c:pt idx="77">
                  <c:v>50.0541798</c:v>
                </c:pt>
                <c:pt idx="78">
                  <c:v>48.477366500000002</c:v>
                </c:pt>
                <c:pt idx="79">
                  <c:v>46.913650199999999</c:v>
                </c:pt>
                <c:pt idx="80">
                  <c:v>46.25</c:v>
                </c:pt>
                <c:pt idx="81">
                  <c:v>45.333438999999998</c:v>
                </c:pt>
                <c:pt idx="82">
                  <c:v>43.7488679</c:v>
                </c:pt>
                <c:pt idx="83">
                  <c:v>42.222222199999997</c:v>
                </c:pt>
                <c:pt idx="84">
                  <c:v>42.186628800000001</c:v>
                </c:pt>
                <c:pt idx="85">
                  <c:v>40.5910455</c:v>
                </c:pt>
                <c:pt idx="86">
                  <c:v>39.027758400000003</c:v>
                </c:pt>
                <c:pt idx="87">
                  <c:v>38.194444400000002</c:v>
                </c:pt>
                <c:pt idx="88">
                  <c:v>37.469762899999999</c:v>
                </c:pt>
              </c:numCache>
            </c:numRef>
          </c:xVal>
          <c:yVal>
            <c:numRef>
              <c:f>Sheet1!$F$1:$F$89</c:f>
              <c:numCache>
                <c:formatCode>General</c:formatCode>
                <c:ptCount val="89"/>
                <c:pt idx="0">
                  <c:v>4.5</c:v>
                </c:pt>
                <c:pt idx="1">
                  <c:v>4.45</c:v>
                </c:pt>
                <c:pt idx="2">
                  <c:v>4.4000000000000004</c:v>
                </c:pt>
                <c:pt idx="3">
                  <c:v>4.3544007000000002</c:v>
                </c:pt>
                <c:pt idx="4">
                  <c:v>4.3499999999999996</c:v>
                </c:pt>
                <c:pt idx="5">
                  <c:v>4.3</c:v>
                </c:pt>
                <c:pt idx="6">
                  <c:v>4.25</c:v>
                </c:pt>
                <c:pt idx="7">
                  <c:v>4.2</c:v>
                </c:pt>
                <c:pt idx="8">
                  <c:v>4.1500000000000004</c:v>
                </c:pt>
                <c:pt idx="9">
                  <c:v>4.0999999999999996</c:v>
                </c:pt>
                <c:pt idx="10">
                  <c:v>4.05</c:v>
                </c:pt>
                <c:pt idx="11">
                  <c:v>4</c:v>
                </c:pt>
                <c:pt idx="12">
                  <c:v>3.9518129000000002</c:v>
                </c:pt>
                <c:pt idx="13">
                  <c:v>3.95</c:v>
                </c:pt>
                <c:pt idx="14">
                  <c:v>3.9</c:v>
                </c:pt>
                <c:pt idx="15">
                  <c:v>3.85</c:v>
                </c:pt>
                <c:pt idx="16">
                  <c:v>3.8</c:v>
                </c:pt>
                <c:pt idx="17">
                  <c:v>3.75</c:v>
                </c:pt>
                <c:pt idx="18">
                  <c:v>3.7</c:v>
                </c:pt>
                <c:pt idx="19">
                  <c:v>3.65</c:v>
                </c:pt>
                <c:pt idx="20">
                  <c:v>3.6139969999999999</c:v>
                </c:pt>
                <c:pt idx="21">
                  <c:v>3.6</c:v>
                </c:pt>
                <c:pt idx="22">
                  <c:v>3.55</c:v>
                </c:pt>
                <c:pt idx="23">
                  <c:v>3.5</c:v>
                </c:pt>
                <c:pt idx="24">
                  <c:v>3.45</c:v>
                </c:pt>
                <c:pt idx="25">
                  <c:v>3.4</c:v>
                </c:pt>
                <c:pt idx="26">
                  <c:v>3.35</c:v>
                </c:pt>
                <c:pt idx="27">
                  <c:v>3.3232425999999999</c:v>
                </c:pt>
                <c:pt idx="28">
                  <c:v>3.3</c:v>
                </c:pt>
                <c:pt idx="29">
                  <c:v>3.25</c:v>
                </c:pt>
                <c:pt idx="30">
                  <c:v>3.2</c:v>
                </c:pt>
                <c:pt idx="31">
                  <c:v>3.15</c:v>
                </c:pt>
                <c:pt idx="32">
                  <c:v>3.1</c:v>
                </c:pt>
                <c:pt idx="33">
                  <c:v>3.0680372</c:v>
                </c:pt>
                <c:pt idx="34">
                  <c:v>3.05</c:v>
                </c:pt>
                <c:pt idx="35">
                  <c:v>3</c:v>
                </c:pt>
                <c:pt idx="36">
                  <c:v>2.95</c:v>
                </c:pt>
                <c:pt idx="37">
                  <c:v>2.9</c:v>
                </c:pt>
                <c:pt idx="38">
                  <c:v>2.85</c:v>
                </c:pt>
                <c:pt idx="39">
                  <c:v>2.8403640000000001</c:v>
                </c:pt>
                <c:pt idx="40">
                  <c:v>2.8</c:v>
                </c:pt>
                <c:pt idx="41">
                  <c:v>2.75</c:v>
                </c:pt>
                <c:pt idx="42">
                  <c:v>2.7</c:v>
                </c:pt>
                <c:pt idx="43">
                  <c:v>2.65</c:v>
                </c:pt>
                <c:pt idx="44">
                  <c:v>2.6346777000000001</c:v>
                </c:pt>
                <c:pt idx="45">
                  <c:v>2.6</c:v>
                </c:pt>
                <c:pt idx="46">
                  <c:v>2.5499999999999998</c:v>
                </c:pt>
                <c:pt idx="47">
                  <c:v>2.5</c:v>
                </c:pt>
                <c:pt idx="48">
                  <c:v>2.4500000000000002</c:v>
                </c:pt>
                <c:pt idx="49">
                  <c:v>2.4462039999999998</c:v>
                </c:pt>
                <c:pt idx="50">
                  <c:v>2.4</c:v>
                </c:pt>
                <c:pt idx="51">
                  <c:v>2.35</c:v>
                </c:pt>
                <c:pt idx="52">
                  <c:v>2.2999999999999998</c:v>
                </c:pt>
                <c:pt idx="53">
                  <c:v>2.2724182000000002</c:v>
                </c:pt>
                <c:pt idx="54">
                  <c:v>2.25</c:v>
                </c:pt>
                <c:pt idx="55">
                  <c:v>2.2000000000000002</c:v>
                </c:pt>
                <c:pt idx="56">
                  <c:v>2.15</c:v>
                </c:pt>
                <c:pt idx="57">
                  <c:v>2.1097898000000002</c:v>
                </c:pt>
                <c:pt idx="58">
                  <c:v>2.1</c:v>
                </c:pt>
                <c:pt idx="59">
                  <c:v>2.0499999999999998</c:v>
                </c:pt>
                <c:pt idx="60">
                  <c:v>2</c:v>
                </c:pt>
                <c:pt idx="61">
                  <c:v>1.9567095000000001</c:v>
                </c:pt>
                <c:pt idx="62">
                  <c:v>1.95</c:v>
                </c:pt>
                <c:pt idx="63">
                  <c:v>1.9</c:v>
                </c:pt>
                <c:pt idx="64">
                  <c:v>1.85</c:v>
                </c:pt>
                <c:pt idx="65">
                  <c:v>1.8115410000000001</c:v>
                </c:pt>
                <c:pt idx="66">
                  <c:v>1.8</c:v>
                </c:pt>
                <c:pt idx="67">
                  <c:v>1.75</c:v>
                </c:pt>
                <c:pt idx="68">
                  <c:v>1.7</c:v>
                </c:pt>
                <c:pt idx="69">
                  <c:v>1.6726167999999999</c:v>
                </c:pt>
                <c:pt idx="70">
                  <c:v>1.65</c:v>
                </c:pt>
                <c:pt idx="71">
                  <c:v>1.6</c:v>
                </c:pt>
                <c:pt idx="72">
                  <c:v>1.55</c:v>
                </c:pt>
                <c:pt idx="73">
                  <c:v>1.5382317999999999</c:v>
                </c:pt>
                <c:pt idx="74">
                  <c:v>1.5</c:v>
                </c:pt>
                <c:pt idx="75">
                  <c:v>1.45</c:v>
                </c:pt>
                <c:pt idx="76">
                  <c:v>1.4073868</c:v>
                </c:pt>
                <c:pt idx="77">
                  <c:v>1.4</c:v>
                </c:pt>
                <c:pt idx="78">
                  <c:v>1.35</c:v>
                </c:pt>
                <c:pt idx="79">
                  <c:v>1.3</c:v>
                </c:pt>
                <c:pt idx="80">
                  <c:v>1.2793444</c:v>
                </c:pt>
                <c:pt idx="81">
                  <c:v>1.25</c:v>
                </c:pt>
                <c:pt idx="82">
                  <c:v>1.2</c:v>
                </c:pt>
                <c:pt idx="83">
                  <c:v>1.1511757</c:v>
                </c:pt>
                <c:pt idx="84">
                  <c:v>1.1499999999999999</c:v>
                </c:pt>
                <c:pt idx="85">
                  <c:v>1.1000000000000001</c:v>
                </c:pt>
                <c:pt idx="86">
                  <c:v>1.05</c:v>
                </c:pt>
                <c:pt idx="87">
                  <c:v>1.0237807999999999</c:v>
                </c:pt>
                <c:pt idx="88">
                  <c:v>1</c:v>
                </c:pt>
              </c:numCache>
            </c:numRef>
          </c:yVal>
          <c:smooth val="0"/>
        </c:ser>
        <c:ser>
          <c:idx val="2"/>
          <c:order val="2"/>
          <c:spPr>
            <a:ln w="19050" cap="rnd">
              <a:solidFill>
                <a:srgbClr val="FF3300"/>
              </a:solidFill>
              <a:prstDash val="lgDash"/>
              <a:round/>
            </a:ln>
            <a:effectLst/>
          </c:spPr>
          <c:marker>
            <c:symbol val="none"/>
          </c:marker>
          <c:xVal>
            <c:numRef>
              <c:f>Sheet1!$H$1:$H$100</c:f>
              <c:numCache>
                <c:formatCode>General</c:formatCode>
                <c:ptCount val="100"/>
                <c:pt idx="0">
                  <c:v>171.003951</c:v>
                </c:pt>
                <c:pt idx="1">
                  <c:v>170.2950342</c:v>
                </c:pt>
                <c:pt idx="2">
                  <c:v>169.5708827</c:v>
                </c:pt>
                <c:pt idx="3">
                  <c:v>168.83114309999999</c:v>
                </c:pt>
                <c:pt idx="4">
                  <c:v>168.07545640000001</c:v>
                </c:pt>
                <c:pt idx="5">
                  <c:v>167.30345779999999</c:v>
                </c:pt>
                <c:pt idx="6">
                  <c:v>167.08333329999999</c:v>
                </c:pt>
                <c:pt idx="7">
                  <c:v>166.50884490000001</c:v>
                </c:pt>
                <c:pt idx="8">
                  <c:v>165.69469960000001</c:v>
                </c:pt>
                <c:pt idx="9">
                  <c:v>164.86293420000001</c:v>
                </c:pt>
                <c:pt idx="10">
                  <c:v>164.01315980000001</c:v>
                </c:pt>
                <c:pt idx="11">
                  <c:v>163.14498330000001</c:v>
                </c:pt>
                <c:pt idx="12">
                  <c:v>163.05555559999999</c:v>
                </c:pt>
                <c:pt idx="13">
                  <c:v>162.2494829</c:v>
                </c:pt>
                <c:pt idx="14">
                  <c:v>161.33362270000001</c:v>
                </c:pt>
                <c:pt idx="15">
                  <c:v>160.39795219999999</c:v>
                </c:pt>
                <c:pt idx="16">
                  <c:v>159.4420629</c:v>
                </c:pt>
                <c:pt idx="17">
                  <c:v>159.0277778</c:v>
                </c:pt>
                <c:pt idx="18">
                  <c:v>158.4593844</c:v>
                </c:pt>
                <c:pt idx="19">
                  <c:v>157.45089770000001</c:v>
                </c:pt>
                <c:pt idx="20">
                  <c:v>156.4207293</c:v>
                </c:pt>
                <c:pt idx="21">
                  <c:v>155.36846790000001</c:v>
                </c:pt>
                <c:pt idx="22">
                  <c:v>155</c:v>
                </c:pt>
                <c:pt idx="23">
                  <c:v>154.2857659</c:v>
                </c:pt>
                <c:pt idx="24">
                  <c:v>153.17575919999999</c:v>
                </c:pt>
                <c:pt idx="25">
                  <c:v>152.04218710000001</c:v>
                </c:pt>
                <c:pt idx="26">
                  <c:v>150.9722222</c:v>
                </c:pt>
                <c:pt idx="27">
                  <c:v>150.88364419999999</c:v>
                </c:pt>
                <c:pt idx="28">
                  <c:v>149.6881285</c:v>
                </c:pt>
                <c:pt idx="29">
                  <c:v>148.46760639999999</c:v>
                </c:pt>
                <c:pt idx="30">
                  <c:v>147.2217124</c:v>
                </c:pt>
                <c:pt idx="31">
                  <c:v>146.94444440000001</c:v>
                </c:pt>
                <c:pt idx="32">
                  <c:v>145.93831130000001</c:v>
                </c:pt>
                <c:pt idx="33">
                  <c:v>144.62526109999999</c:v>
                </c:pt>
                <c:pt idx="34">
                  <c:v>143.28553299999999</c:v>
                </c:pt>
                <c:pt idx="35">
                  <c:v>142.91666670000001</c:v>
                </c:pt>
                <c:pt idx="36">
                  <c:v>141.90667920000001</c:v>
                </c:pt>
                <c:pt idx="37">
                  <c:v>140.49576669999999</c:v>
                </c:pt>
                <c:pt idx="38">
                  <c:v>139.057053</c:v>
                </c:pt>
                <c:pt idx="39">
                  <c:v>138.88888890000001</c:v>
                </c:pt>
                <c:pt idx="40">
                  <c:v>137.5740605</c:v>
                </c:pt>
                <c:pt idx="41">
                  <c:v>136.06044030000001</c:v>
                </c:pt>
                <c:pt idx="42">
                  <c:v>134.86111109999999</c:v>
                </c:pt>
                <c:pt idx="43">
                  <c:v>134.51375160000001</c:v>
                </c:pt>
                <c:pt idx="44">
                  <c:v>132.92249720000001</c:v>
                </c:pt>
                <c:pt idx="45">
                  <c:v>131.3021306</c:v>
                </c:pt>
                <c:pt idx="46">
                  <c:v>130.83333329999999</c:v>
                </c:pt>
                <c:pt idx="47">
                  <c:v>129.63698579999999</c:v>
                </c:pt>
                <c:pt idx="48">
                  <c:v>127.9362418</c:v>
                </c:pt>
                <c:pt idx="49">
                  <c:v>126.80555560000001</c:v>
                </c:pt>
                <c:pt idx="50">
                  <c:v>126.1980825</c:v>
                </c:pt>
                <c:pt idx="51">
                  <c:v>124.4150667</c:v>
                </c:pt>
                <c:pt idx="52">
                  <c:v>122.7777778</c:v>
                </c:pt>
                <c:pt idx="53">
                  <c:v>122.6005613</c:v>
                </c:pt>
                <c:pt idx="54">
                  <c:v>120.7338704</c:v>
                </c:pt>
                <c:pt idx="55">
                  <c:v>118.8387091</c:v>
                </c:pt>
                <c:pt idx="56">
                  <c:v>118.75</c:v>
                </c:pt>
                <c:pt idx="57">
                  <c:v>116.8888591</c:v>
                </c:pt>
                <c:pt idx="58">
                  <c:v>114.9102218</c:v>
                </c:pt>
                <c:pt idx="59">
                  <c:v>114.7222222</c:v>
                </c:pt>
                <c:pt idx="60">
                  <c:v>112.8774485</c:v>
                </c:pt>
                <c:pt idx="61">
                  <c:v>110.815839</c:v>
                </c:pt>
                <c:pt idx="62">
                  <c:v>110.69444439999999</c:v>
                </c:pt>
                <c:pt idx="63">
                  <c:v>108.6985691</c:v>
                </c:pt>
                <c:pt idx="64">
                  <c:v>106.66666669999999</c:v>
                </c:pt>
                <c:pt idx="65">
                  <c:v>106.5537046</c:v>
                </c:pt>
                <c:pt idx="66">
                  <c:v>104.3530107</c:v>
                </c:pt>
                <c:pt idx="67">
                  <c:v>102.6388889</c:v>
                </c:pt>
                <c:pt idx="68">
                  <c:v>102.1226649</c:v>
                </c:pt>
                <c:pt idx="69">
                  <c:v>99.8438029</c:v>
                </c:pt>
                <c:pt idx="70">
                  <c:v>98.611111100000002</c:v>
                </c:pt>
                <c:pt idx="71">
                  <c:v>97.528779799999995</c:v>
                </c:pt>
                <c:pt idx="72">
                  <c:v>95.176629899999995</c:v>
                </c:pt>
                <c:pt idx="73">
                  <c:v>94.583333300000007</c:v>
                </c:pt>
                <c:pt idx="74">
                  <c:v>92.779078299999995</c:v>
                </c:pt>
                <c:pt idx="75">
                  <c:v>90.555555600000005</c:v>
                </c:pt>
                <c:pt idx="76">
                  <c:v>90.3565361</c:v>
                </c:pt>
                <c:pt idx="77">
                  <c:v>87.883922200000001</c:v>
                </c:pt>
                <c:pt idx="78">
                  <c:v>86.527777799999996</c:v>
                </c:pt>
                <c:pt idx="79">
                  <c:v>85.384641200000004</c:v>
                </c:pt>
                <c:pt idx="80">
                  <c:v>82.857479900000001</c:v>
                </c:pt>
                <c:pt idx="81">
                  <c:v>82.5</c:v>
                </c:pt>
                <c:pt idx="82">
                  <c:v>80.287947500000001</c:v>
                </c:pt>
                <c:pt idx="83">
                  <c:v>78.472222200000004</c:v>
                </c:pt>
                <c:pt idx="84">
                  <c:v>77.701584800000006</c:v>
                </c:pt>
                <c:pt idx="85">
                  <c:v>75.087124399999993</c:v>
                </c:pt>
                <c:pt idx="86">
                  <c:v>74.444444399999995</c:v>
                </c:pt>
                <c:pt idx="87">
                  <c:v>72.443908899999997</c:v>
                </c:pt>
                <c:pt idx="88">
                  <c:v>70.416666699999993</c:v>
                </c:pt>
                <c:pt idx="89">
                  <c:v>69.792922000000004</c:v>
                </c:pt>
                <c:pt idx="90">
                  <c:v>67.120254700000004</c:v>
                </c:pt>
                <c:pt idx="91">
                  <c:v>66.388888899999998</c:v>
                </c:pt>
                <c:pt idx="92">
                  <c:v>64.431681800000007</c:v>
                </c:pt>
                <c:pt idx="93">
                  <c:v>62.361111100000002</c:v>
                </c:pt>
                <c:pt idx="94">
                  <c:v>61.748146499999997</c:v>
                </c:pt>
                <c:pt idx="95">
                  <c:v>59.055384799999999</c:v>
                </c:pt>
                <c:pt idx="96">
                  <c:v>58.3333333</c:v>
                </c:pt>
                <c:pt idx="97">
                  <c:v>56.360591599999999</c:v>
                </c:pt>
                <c:pt idx="98">
                  <c:v>54.305555599999998</c:v>
                </c:pt>
                <c:pt idx="99">
                  <c:v>53.688534400000002</c:v>
                </c:pt>
              </c:numCache>
            </c:numRef>
          </c:xVal>
          <c:yVal>
            <c:numRef>
              <c:f>Sheet1!$I$1:$I$100</c:f>
              <c:numCache>
                <c:formatCode>General</c:formatCode>
                <c:ptCount val="100"/>
                <c:pt idx="0">
                  <c:v>4.5</c:v>
                </c:pt>
                <c:pt idx="1">
                  <c:v>4.45</c:v>
                </c:pt>
                <c:pt idx="2">
                  <c:v>4.4000000000000004</c:v>
                </c:pt>
                <c:pt idx="3">
                  <c:v>4.3499999999999996</c:v>
                </c:pt>
                <c:pt idx="4">
                  <c:v>4.3</c:v>
                </c:pt>
                <c:pt idx="5">
                  <c:v>4.25</c:v>
                </c:pt>
                <c:pt idx="6">
                  <c:v>4.2361157</c:v>
                </c:pt>
                <c:pt idx="7">
                  <c:v>4.2</c:v>
                </c:pt>
                <c:pt idx="8">
                  <c:v>4.1500000000000004</c:v>
                </c:pt>
                <c:pt idx="9">
                  <c:v>4.0999999999999996</c:v>
                </c:pt>
                <c:pt idx="10">
                  <c:v>4.05</c:v>
                </c:pt>
                <c:pt idx="11">
                  <c:v>4</c:v>
                </c:pt>
                <c:pt idx="12">
                  <c:v>3.9949957</c:v>
                </c:pt>
                <c:pt idx="13">
                  <c:v>3.95</c:v>
                </c:pt>
                <c:pt idx="14">
                  <c:v>3.9</c:v>
                </c:pt>
                <c:pt idx="15">
                  <c:v>3.85</c:v>
                </c:pt>
                <c:pt idx="16">
                  <c:v>3.8</c:v>
                </c:pt>
                <c:pt idx="17">
                  <c:v>3.7788998999999999</c:v>
                </c:pt>
                <c:pt idx="18">
                  <c:v>3.75</c:v>
                </c:pt>
                <c:pt idx="19">
                  <c:v>3.7</c:v>
                </c:pt>
                <c:pt idx="20">
                  <c:v>3.65</c:v>
                </c:pt>
                <c:pt idx="21">
                  <c:v>3.6</c:v>
                </c:pt>
                <c:pt idx="22">
                  <c:v>3.5829753000000002</c:v>
                </c:pt>
                <c:pt idx="23">
                  <c:v>3.55</c:v>
                </c:pt>
                <c:pt idx="24">
                  <c:v>3.5</c:v>
                </c:pt>
                <c:pt idx="25">
                  <c:v>3.45</c:v>
                </c:pt>
                <c:pt idx="26">
                  <c:v>3.4038227999999999</c:v>
                </c:pt>
                <c:pt idx="27">
                  <c:v>3.4</c:v>
                </c:pt>
                <c:pt idx="28">
                  <c:v>3.35</c:v>
                </c:pt>
                <c:pt idx="29">
                  <c:v>3.3</c:v>
                </c:pt>
                <c:pt idx="30">
                  <c:v>3.25</c:v>
                </c:pt>
                <c:pt idx="31">
                  <c:v>3.2392088999999999</c:v>
                </c:pt>
                <c:pt idx="32">
                  <c:v>3.2</c:v>
                </c:pt>
                <c:pt idx="33">
                  <c:v>3.15</c:v>
                </c:pt>
                <c:pt idx="34">
                  <c:v>3.1</c:v>
                </c:pt>
                <c:pt idx="35">
                  <c:v>3.0866473000000001</c:v>
                </c:pt>
                <c:pt idx="36">
                  <c:v>3.05</c:v>
                </c:pt>
                <c:pt idx="37">
                  <c:v>3</c:v>
                </c:pt>
                <c:pt idx="38">
                  <c:v>2.95</c:v>
                </c:pt>
                <c:pt idx="39">
                  <c:v>2.9443484</c:v>
                </c:pt>
                <c:pt idx="40">
                  <c:v>2.9</c:v>
                </c:pt>
                <c:pt idx="41">
                  <c:v>2.85</c:v>
                </c:pt>
                <c:pt idx="42">
                  <c:v>2.8112677000000001</c:v>
                </c:pt>
                <c:pt idx="43">
                  <c:v>2.8</c:v>
                </c:pt>
                <c:pt idx="44">
                  <c:v>2.75</c:v>
                </c:pt>
                <c:pt idx="45">
                  <c:v>2.7</c:v>
                </c:pt>
                <c:pt idx="46">
                  <c:v>2.6859841000000002</c:v>
                </c:pt>
                <c:pt idx="47">
                  <c:v>2.65</c:v>
                </c:pt>
                <c:pt idx="48">
                  <c:v>2.6</c:v>
                </c:pt>
                <c:pt idx="49">
                  <c:v>2.5675553999999998</c:v>
                </c:pt>
                <c:pt idx="50">
                  <c:v>2.5499999999999998</c:v>
                </c:pt>
                <c:pt idx="51">
                  <c:v>2.5</c:v>
                </c:pt>
                <c:pt idx="52">
                  <c:v>2.45492</c:v>
                </c:pt>
                <c:pt idx="53">
                  <c:v>2.4500000000000002</c:v>
                </c:pt>
                <c:pt idx="54">
                  <c:v>2.4</c:v>
                </c:pt>
                <c:pt idx="55">
                  <c:v>2.35</c:v>
                </c:pt>
                <c:pt idx="56">
                  <c:v>2.3477481</c:v>
                </c:pt>
                <c:pt idx="57">
                  <c:v>2.2999999999999998</c:v>
                </c:pt>
                <c:pt idx="58">
                  <c:v>2.25</c:v>
                </c:pt>
                <c:pt idx="59">
                  <c:v>2.2454266000000001</c:v>
                </c:pt>
                <c:pt idx="60">
                  <c:v>2.2000000000000002</c:v>
                </c:pt>
                <c:pt idx="61">
                  <c:v>2.15</c:v>
                </c:pt>
                <c:pt idx="62">
                  <c:v>2.1471705999999999</c:v>
                </c:pt>
                <c:pt idx="63">
                  <c:v>2.1</c:v>
                </c:pt>
                <c:pt idx="64">
                  <c:v>2.05267</c:v>
                </c:pt>
                <c:pt idx="65">
                  <c:v>2.0499999999999998</c:v>
                </c:pt>
                <c:pt idx="66">
                  <c:v>2</c:v>
                </c:pt>
                <c:pt idx="67">
                  <c:v>1.9617217</c:v>
                </c:pt>
                <c:pt idx="68">
                  <c:v>1.95</c:v>
                </c:pt>
                <c:pt idx="69">
                  <c:v>1.9</c:v>
                </c:pt>
                <c:pt idx="70">
                  <c:v>1.8736128999999999</c:v>
                </c:pt>
                <c:pt idx="71">
                  <c:v>1.85</c:v>
                </c:pt>
                <c:pt idx="72">
                  <c:v>1.8</c:v>
                </c:pt>
                <c:pt idx="73">
                  <c:v>1.7878274000000001</c:v>
                </c:pt>
                <c:pt idx="74">
                  <c:v>1.75</c:v>
                </c:pt>
                <c:pt idx="75">
                  <c:v>1.704194</c:v>
                </c:pt>
                <c:pt idx="76">
                  <c:v>1.7</c:v>
                </c:pt>
                <c:pt idx="77">
                  <c:v>1.65</c:v>
                </c:pt>
                <c:pt idx="78">
                  <c:v>1.6231902</c:v>
                </c:pt>
                <c:pt idx="79">
                  <c:v>1.6</c:v>
                </c:pt>
                <c:pt idx="80">
                  <c:v>1.55</c:v>
                </c:pt>
                <c:pt idx="81">
                  <c:v>1.5432182000000001</c:v>
                </c:pt>
                <c:pt idx="82">
                  <c:v>1.5</c:v>
                </c:pt>
                <c:pt idx="83">
                  <c:v>1.4652231</c:v>
                </c:pt>
                <c:pt idx="84">
                  <c:v>1.45</c:v>
                </c:pt>
                <c:pt idx="85">
                  <c:v>1.4</c:v>
                </c:pt>
                <c:pt idx="86">
                  <c:v>1.3881644</c:v>
                </c:pt>
                <c:pt idx="87">
                  <c:v>1.35</c:v>
                </c:pt>
                <c:pt idx="88">
                  <c:v>1.3121011</c:v>
                </c:pt>
                <c:pt idx="89">
                  <c:v>1.3</c:v>
                </c:pt>
                <c:pt idx="90">
                  <c:v>1.25</c:v>
                </c:pt>
                <c:pt idx="91">
                  <c:v>1.2368154</c:v>
                </c:pt>
                <c:pt idx="92">
                  <c:v>1.2</c:v>
                </c:pt>
                <c:pt idx="93">
                  <c:v>1.1618200000000001</c:v>
                </c:pt>
                <c:pt idx="94">
                  <c:v>1.1499999999999999</c:v>
                </c:pt>
                <c:pt idx="95">
                  <c:v>1.1000000000000001</c:v>
                </c:pt>
                <c:pt idx="96">
                  <c:v>1.0871033999999999</c:v>
                </c:pt>
                <c:pt idx="97">
                  <c:v>1.05</c:v>
                </c:pt>
                <c:pt idx="98">
                  <c:v>1.0120373</c:v>
                </c:pt>
                <c:pt idx="99">
                  <c:v>1</c:v>
                </c:pt>
              </c:numCache>
            </c:numRef>
          </c:yVal>
          <c:smooth val="0"/>
        </c:ser>
        <c:ser>
          <c:idx val="3"/>
          <c:order val="3"/>
          <c:spPr>
            <a:ln w="19050" cap="rnd">
              <a:solidFill>
                <a:srgbClr val="00CC00"/>
              </a:solidFill>
              <a:prstDash val="lgDashDot"/>
              <a:round/>
            </a:ln>
            <a:effectLst/>
          </c:spPr>
          <c:marker>
            <c:symbol val="none"/>
          </c:marker>
          <c:xVal>
            <c:numRef>
              <c:f>Sheet1!$K$1:$K$119</c:f>
              <c:numCache>
                <c:formatCode>General</c:formatCode>
                <c:ptCount val="119"/>
                <c:pt idx="0">
                  <c:v>274.13162080000001</c:v>
                </c:pt>
                <c:pt idx="1">
                  <c:v>272.9801306</c:v>
                </c:pt>
                <c:pt idx="2">
                  <c:v>271.80555559999999</c:v>
                </c:pt>
                <c:pt idx="3">
                  <c:v>271.80388379999999</c:v>
                </c:pt>
                <c:pt idx="4">
                  <c:v>270.59460080000002</c:v>
                </c:pt>
                <c:pt idx="5">
                  <c:v>269.35924829999999</c:v>
                </c:pt>
                <c:pt idx="6">
                  <c:v>268.09723000000002</c:v>
                </c:pt>
                <c:pt idx="7">
                  <c:v>267.77777780000002</c:v>
                </c:pt>
                <c:pt idx="8">
                  <c:v>266.80160999999998</c:v>
                </c:pt>
                <c:pt idx="9">
                  <c:v>265.47583780000002</c:v>
                </c:pt>
                <c:pt idx="10">
                  <c:v>264.12137259999997</c:v>
                </c:pt>
                <c:pt idx="11">
                  <c:v>263.75</c:v>
                </c:pt>
                <c:pt idx="12">
                  <c:v>262.73087229999999</c:v>
                </c:pt>
                <c:pt idx="13">
                  <c:v>261.30774609999997</c:v>
                </c:pt>
                <c:pt idx="14">
                  <c:v>259.85380470000001</c:v>
                </c:pt>
                <c:pt idx="15">
                  <c:v>259.72222219999998</c:v>
                </c:pt>
                <c:pt idx="16">
                  <c:v>258.359283</c:v>
                </c:pt>
                <c:pt idx="17">
                  <c:v>256.83152960000001</c:v>
                </c:pt>
                <c:pt idx="18">
                  <c:v>255.69444440000001</c:v>
                </c:pt>
                <c:pt idx="19">
                  <c:v>255.26786759999999</c:v>
                </c:pt>
                <c:pt idx="20">
                  <c:v>253.66252249999999</c:v>
                </c:pt>
                <c:pt idx="21">
                  <c:v>252.02259230000001</c:v>
                </c:pt>
                <c:pt idx="22">
                  <c:v>251.66666670000001</c:v>
                </c:pt>
                <c:pt idx="23">
                  <c:v>250.33824469999999</c:v>
                </c:pt>
                <c:pt idx="24">
                  <c:v>248.61525019999999</c:v>
                </c:pt>
                <c:pt idx="25">
                  <c:v>247.63888890000001</c:v>
                </c:pt>
                <c:pt idx="26">
                  <c:v>246.8498835</c:v>
                </c:pt>
                <c:pt idx="27">
                  <c:v>245.03985750000001</c:v>
                </c:pt>
                <c:pt idx="28">
                  <c:v>243.61111109999999</c:v>
                </c:pt>
                <c:pt idx="29">
                  <c:v>243.1883947</c:v>
                </c:pt>
                <c:pt idx="30">
                  <c:v>241.28733410000001</c:v>
                </c:pt>
                <c:pt idx="31">
                  <c:v>239.58333329999999</c:v>
                </c:pt>
                <c:pt idx="32">
                  <c:v>239.34455990000001</c:v>
                </c:pt>
                <c:pt idx="33">
                  <c:v>237.3484642</c:v>
                </c:pt>
                <c:pt idx="34">
                  <c:v>235.55555559999999</c:v>
                </c:pt>
                <c:pt idx="35">
                  <c:v>235.3090594</c:v>
                </c:pt>
                <c:pt idx="36">
                  <c:v>233.21397970000001</c:v>
                </c:pt>
                <c:pt idx="37">
                  <c:v>231.5277778</c:v>
                </c:pt>
                <c:pt idx="38">
                  <c:v>231.0725654</c:v>
                </c:pt>
                <c:pt idx="39">
                  <c:v>228.87466359999999</c:v>
                </c:pt>
                <c:pt idx="40">
                  <c:v>227.5</c:v>
                </c:pt>
                <c:pt idx="41">
                  <c:v>226.62585799999999</c:v>
                </c:pt>
                <c:pt idx="42">
                  <c:v>224.32147889999999</c:v>
                </c:pt>
                <c:pt idx="43">
                  <c:v>223.4722222</c:v>
                </c:pt>
                <c:pt idx="44">
                  <c:v>221.95996719999999</c:v>
                </c:pt>
                <c:pt idx="45">
                  <c:v>219.54572490000001</c:v>
                </c:pt>
                <c:pt idx="46">
                  <c:v>219.44444440000001</c:v>
                </c:pt>
                <c:pt idx="47">
                  <c:v>217.0663452</c:v>
                </c:pt>
                <c:pt idx="48">
                  <c:v>215.41666670000001</c:v>
                </c:pt>
                <c:pt idx="49">
                  <c:v>214.5321141</c:v>
                </c:pt>
                <c:pt idx="50">
                  <c:v>211.93707319999999</c:v>
                </c:pt>
                <c:pt idx="51">
                  <c:v>211.38888890000001</c:v>
                </c:pt>
                <c:pt idx="52">
                  <c:v>209.27725899999999</c:v>
                </c:pt>
                <c:pt idx="53">
                  <c:v>207.36111109999999</c:v>
                </c:pt>
                <c:pt idx="54">
                  <c:v>206.55840449999999</c:v>
                </c:pt>
                <c:pt idx="55">
                  <c:v>203.77536760000001</c:v>
                </c:pt>
                <c:pt idx="56">
                  <c:v>203.33333329999999</c:v>
                </c:pt>
                <c:pt idx="57">
                  <c:v>200.92405070000001</c:v>
                </c:pt>
                <c:pt idx="58">
                  <c:v>199.30555559999999</c:v>
                </c:pt>
                <c:pt idx="59">
                  <c:v>198.00991300000001</c:v>
                </c:pt>
                <c:pt idx="60">
                  <c:v>195.2777778</c:v>
                </c:pt>
                <c:pt idx="61">
                  <c:v>195.03177199999999</c:v>
                </c:pt>
                <c:pt idx="62">
                  <c:v>191.98183850000001</c:v>
                </c:pt>
                <c:pt idx="63">
                  <c:v>191.25</c:v>
                </c:pt>
                <c:pt idx="64">
                  <c:v>188.8638153</c:v>
                </c:pt>
                <c:pt idx="65">
                  <c:v>187.2222222</c:v>
                </c:pt>
                <c:pt idx="66">
                  <c:v>185.6789694</c:v>
                </c:pt>
                <c:pt idx="67">
                  <c:v>183.19444440000001</c:v>
                </c:pt>
                <c:pt idx="68">
                  <c:v>182.4264982</c:v>
                </c:pt>
                <c:pt idx="69">
                  <c:v>179.16666670000001</c:v>
                </c:pt>
                <c:pt idx="70">
                  <c:v>179.10572300000001</c:v>
                </c:pt>
                <c:pt idx="71">
                  <c:v>175.7104138</c:v>
                </c:pt>
                <c:pt idx="72">
                  <c:v>175.13888890000001</c:v>
                </c:pt>
                <c:pt idx="73">
                  <c:v>172.24569840000001</c:v>
                </c:pt>
                <c:pt idx="74">
                  <c:v>171.11111109999999</c:v>
                </c:pt>
                <c:pt idx="75">
                  <c:v>168.711986</c:v>
                </c:pt>
                <c:pt idx="76">
                  <c:v>167.08333329999999</c:v>
                </c:pt>
                <c:pt idx="77">
                  <c:v>165.1092917</c:v>
                </c:pt>
                <c:pt idx="78">
                  <c:v>163.05555559999999</c:v>
                </c:pt>
                <c:pt idx="79">
                  <c:v>161.4378437</c:v>
                </c:pt>
                <c:pt idx="80">
                  <c:v>159.0277778</c:v>
                </c:pt>
                <c:pt idx="81">
                  <c:v>157.69810319999999</c:v>
                </c:pt>
                <c:pt idx="82">
                  <c:v>155</c:v>
                </c:pt>
                <c:pt idx="83">
                  <c:v>153.89078610000001</c:v>
                </c:pt>
                <c:pt idx="84">
                  <c:v>150.9722222</c:v>
                </c:pt>
                <c:pt idx="85">
                  <c:v>150.01688519999999</c:v>
                </c:pt>
                <c:pt idx="86">
                  <c:v>146.94444440000001</c:v>
                </c:pt>
                <c:pt idx="87">
                  <c:v>146.0776927</c:v>
                </c:pt>
                <c:pt idx="88">
                  <c:v>142.91666670000001</c:v>
                </c:pt>
                <c:pt idx="89">
                  <c:v>142.0748241</c:v>
                </c:pt>
                <c:pt idx="90">
                  <c:v>138.88888890000001</c:v>
                </c:pt>
                <c:pt idx="91">
                  <c:v>138.01024179999999</c:v>
                </c:pt>
                <c:pt idx="92">
                  <c:v>134.86111109999999</c:v>
                </c:pt>
                <c:pt idx="93">
                  <c:v>133.88628</c:v>
                </c:pt>
                <c:pt idx="94">
                  <c:v>130.83333329999999</c:v>
                </c:pt>
                <c:pt idx="95">
                  <c:v>129.7056694</c:v>
                </c:pt>
                <c:pt idx="96">
                  <c:v>126.80555560000001</c:v>
                </c:pt>
                <c:pt idx="97">
                  <c:v>125.4715619</c:v>
                </c:pt>
                <c:pt idx="98">
                  <c:v>122.7777778</c:v>
                </c:pt>
                <c:pt idx="99">
                  <c:v>121.18755609999999</c:v>
                </c:pt>
                <c:pt idx="100">
                  <c:v>118.75</c:v>
                </c:pt>
                <c:pt idx="101">
                  <c:v>116.85772179999999</c:v>
                </c:pt>
                <c:pt idx="102">
                  <c:v>114.7222222</c:v>
                </c:pt>
                <c:pt idx="103">
                  <c:v>112.4866256</c:v>
                </c:pt>
                <c:pt idx="104">
                  <c:v>110.69444439999999</c:v>
                </c:pt>
                <c:pt idx="105">
                  <c:v>108.0793549</c:v>
                </c:pt>
                <c:pt idx="106">
                  <c:v>106.66666669999999</c:v>
                </c:pt>
                <c:pt idx="107">
                  <c:v>103.6415432</c:v>
                </c:pt>
                <c:pt idx="108">
                  <c:v>102.6388889</c:v>
                </c:pt>
                <c:pt idx="109">
                  <c:v>99.179394099999996</c:v>
                </c:pt>
                <c:pt idx="110">
                  <c:v>98.611111100000002</c:v>
                </c:pt>
                <c:pt idx="111">
                  <c:v>94.699706399999997</c:v>
                </c:pt>
                <c:pt idx="112">
                  <c:v>94.583333300000007</c:v>
                </c:pt>
                <c:pt idx="113">
                  <c:v>90.555555600000005</c:v>
                </c:pt>
                <c:pt idx="114">
                  <c:v>90.203284199999999</c:v>
                </c:pt>
                <c:pt idx="115">
                  <c:v>86.527777799999996</c:v>
                </c:pt>
                <c:pt idx="116">
                  <c:v>85.701830700000002</c:v>
                </c:pt>
                <c:pt idx="117">
                  <c:v>82.5</c:v>
                </c:pt>
                <c:pt idx="118">
                  <c:v>81.206283099999993</c:v>
                </c:pt>
              </c:numCache>
            </c:numRef>
          </c:xVal>
          <c:yVal>
            <c:numRef>
              <c:f>Sheet1!$L$1:$L$119</c:f>
              <c:numCache>
                <c:formatCode>General</c:formatCode>
                <c:ptCount val="119"/>
                <c:pt idx="0">
                  <c:v>4.5</c:v>
                </c:pt>
                <c:pt idx="1">
                  <c:v>4.45</c:v>
                </c:pt>
                <c:pt idx="2">
                  <c:v>4.4000710999999999</c:v>
                </c:pt>
                <c:pt idx="3">
                  <c:v>4.4000000000000004</c:v>
                </c:pt>
                <c:pt idx="4">
                  <c:v>4.3499999999999996</c:v>
                </c:pt>
                <c:pt idx="5">
                  <c:v>4.3</c:v>
                </c:pt>
                <c:pt idx="6">
                  <c:v>4.25</c:v>
                </c:pt>
                <c:pt idx="7">
                  <c:v>4.2376769999999997</c:v>
                </c:pt>
                <c:pt idx="8">
                  <c:v>4.2</c:v>
                </c:pt>
                <c:pt idx="9">
                  <c:v>4.1500000000000004</c:v>
                </c:pt>
                <c:pt idx="10">
                  <c:v>4.0999999999999996</c:v>
                </c:pt>
                <c:pt idx="11">
                  <c:v>4.0866566999999998</c:v>
                </c:pt>
                <c:pt idx="12">
                  <c:v>4.05</c:v>
                </c:pt>
                <c:pt idx="13">
                  <c:v>4</c:v>
                </c:pt>
                <c:pt idx="14">
                  <c:v>3.95</c:v>
                </c:pt>
                <c:pt idx="15">
                  <c:v>3.9456047000000001</c:v>
                </c:pt>
                <c:pt idx="16">
                  <c:v>3.9</c:v>
                </c:pt>
                <c:pt idx="17">
                  <c:v>3.85</c:v>
                </c:pt>
                <c:pt idx="18">
                  <c:v>3.8136613000000001</c:v>
                </c:pt>
                <c:pt idx="19">
                  <c:v>3.8</c:v>
                </c:pt>
                <c:pt idx="20">
                  <c:v>3.75</c:v>
                </c:pt>
                <c:pt idx="21">
                  <c:v>3.7</c:v>
                </c:pt>
                <c:pt idx="22">
                  <c:v>3.6894581999999998</c:v>
                </c:pt>
                <c:pt idx="23">
                  <c:v>3.65</c:v>
                </c:pt>
                <c:pt idx="24">
                  <c:v>3.6</c:v>
                </c:pt>
                <c:pt idx="25">
                  <c:v>3.5723886</c:v>
                </c:pt>
                <c:pt idx="26">
                  <c:v>3.55</c:v>
                </c:pt>
                <c:pt idx="27">
                  <c:v>3.5</c:v>
                </c:pt>
                <c:pt idx="28">
                  <c:v>3.4614506</c:v>
                </c:pt>
                <c:pt idx="29">
                  <c:v>3.45</c:v>
                </c:pt>
                <c:pt idx="30">
                  <c:v>3.4</c:v>
                </c:pt>
                <c:pt idx="31">
                  <c:v>3.3561698999999998</c:v>
                </c:pt>
                <c:pt idx="32">
                  <c:v>3.35</c:v>
                </c:pt>
                <c:pt idx="33">
                  <c:v>3.3</c:v>
                </c:pt>
                <c:pt idx="34">
                  <c:v>3.2560712999999999</c:v>
                </c:pt>
                <c:pt idx="35">
                  <c:v>3.25</c:v>
                </c:pt>
                <c:pt idx="36">
                  <c:v>3.2</c:v>
                </c:pt>
                <c:pt idx="37">
                  <c:v>3.1606790999999999</c:v>
                </c:pt>
                <c:pt idx="38">
                  <c:v>3.15</c:v>
                </c:pt>
                <c:pt idx="39">
                  <c:v>3.1</c:v>
                </c:pt>
                <c:pt idx="40">
                  <c:v>3.0695169</c:v>
                </c:pt>
                <c:pt idx="41">
                  <c:v>3.05</c:v>
                </c:pt>
                <c:pt idx="42">
                  <c:v>3</c:v>
                </c:pt>
                <c:pt idx="43">
                  <c:v>2.9821076999999998</c:v>
                </c:pt>
                <c:pt idx="44">
                  <c:v>2.95</c:v>
                </c:pt>
                <c:pt idx="45">
                  <c:v>2.9</c:v>
                </c:pt>
                <c:pt idx="46">
                  <c:v>2.8979746</c:v>
                </c:pt>
                <c:pt idx="47">
                  <c:v>2.85</c:v>
                </c:pt>
                <c:pt idx="48">
                  <c:v>2.8175564999999998</c:v>
                </c:pt>
                <c:pt idx="49">
                  <c:v>2.8</c:v>
                </c:pt>
                <c:pt idx="50">
                  <c:v>2.75</c:v>
                </c:pt>
                <c:pt idx="51">
                  <c:v>2.7397792000000001</c:v>
                </c:pt>
                <c:pt idx="52">
                  <c:v>2.7</c:v>
                </c:pt>
                <c:pt idx="53">
                  <c:v>2.6648749999999999</c:v>
                </c:pt>
                <c:pt idx="54">
                  <c:v>2.65</c:v>
                </c:pt>
                <c:pt idx="55">
                  <c:v>2.6</c:v>
                </c:pt>
                <c:pt idx="56">
                  <c:v>2.5923280000000002</c:v>
                </c:pt>
                <c:pt idx="57">
                  <c:v>2.5499999999999998</c:v>
                </c:pt>
                <c:pt idx="58">
                  <c:v>2.5223884000000001</c:v>
                </c:pt>
                <c:pt idx="59">
                  <c:v>2.5</c:v>
                </c:pt>
                <c:pt idx="60">
                  <c:v>2.4541814999999998</c:v>
                </c:pt>
                <c:pt idx="61">
                  <c:v>2.4500000000000002</c:v>
                </c:pt>
                <c:pt idx="62">
                  <c:v>2.4</c:v>
                </c:pt>
                <c:pt idx="63">
                  <c:v>2.3883991</c:v>
                </c:pt>
                <c:pt idx="64">
                  <c:v>2.35</c:v>
                </c:pt>
                <c:pt idx="65">
                  <c:v>2.3244259</c:v>
                </c:pt>
                <c:pt idx="66">
                  <c:v>2.2999999999999998</c:v>
                </c:pt>
                <c:pt idx="67">
                  <c:v>2.2619563999999999</c:v>
                </c:pt>
                <c:pt idx="68">
                  <c:v>2.25</c:v>
                </c:pt>
                <c:pt idx="69">
                  <c:v>2.2009335000000001</c:v>
                </c:pt>
                <c:pt idx="70">
                  <c:v>2.2000000000000002</c:v>
                </c:pt>
                <c:pt idx="71">
                  <c:v>2.15</c:v>
                </c:pt>
                <c:pt idx="72">
                  <c:v>2.1418862000000001</c:v>
                </c:pt>
                <c:pt idx="73">
                  <c:v>2.1</c:v>
                </c:pt>
                <c:pt idx="74">
                  <c:v>2.0841699999999999</c:v>
                </c:pt>
                <c:pt idx="75">
                  <c:v>2.0499999999999998</c:v>
                </c:pt>
                <c:pt idx="76">
                  <c:v>2.0276649</c:v>
                </c:pt>
                <c:pt idx="77">
                  <c:v>2</c:v>
                </c:pt>
                <c:pt idx="78">
                  <c:v>1.9723124000000001</c:v>
                </c:pt>
                <c:pt idx="79">
                  <c:v>1.95</c:v>
                </c:pt>
                <c:pt idx="80">
                  <c:v>1.9180535000000001</c:v>
                </c:pt>
                <c:pt idx="81">
                  <c:v>1.9</c:v>
                </c:pt>
                <c:pt idx="82">
                  <c:v>1.8648290999999999</c:v>
                </c:pt>
                <c:pt idx="83">
                  <c:v>1.85</c:v>
                </c:pt>
                <c:pt idx="84">
                  <c:v>1.8125792000000001</c:v>
                </c:pt>
                <c:pt idx="85">
                  <c:v>1.8</c:v>
                </c:pt>
                <c:pt idx="86">
                  <c:v>1.761244</c:v>
                </c:pt>
                <c:pt idx="87">
                  <c:v>1.75</c:v>
                </c:pt>
                <c:pt idx="88">
                  <c:v>1.7107627999999999</c:v>
                </c:pt>
                <c:pt idx="89">
                  <c:v>1.7</c:v>
                </c:pt>
                <c:pt idx="90">
                  <c:v>1.6610746000000001</c:v>
                </c:pt>
                <c:pt idx="91">
                  <c:v>1.65</c:v>
                </c:pt>
                <c:pt idx="92">
                  <c:v>1.6121179000000001</c:v>
                </c:pt>
                <c:pt idx="93">
                  <c:v>1.6</c:v>
                </c:pt>
                <c:pt idx="94">
                  <c:v>1.5638307</c:v>
                </c:pt>
                <c:pt idx="95">
                  <c:v>1.55</c:v>
                </c:pt>
                <c:pt idx="96">
                  <c:v>1.5161500999999999</c:v>
                </c:pt>
                <c:pt idx="97">
                  <c:v>1.5</c:v>
                </c:pt>
                <c:pt idx="98">
                  <c:v>1.4690129999999999</c:v>
                </c:pt>
                <c:pt idx="99">
                  <c:v>1.45</c:v>
                </c:pt>
                <c:pt idx="100">
                  <c:v>1.4223551000000001</c:v>
                </c:pt>
                <c:pt idx="101">
                  <c:v>1.4</c:v>
                </c:pt>
                <c:pt idx="102">
                  <c:v>1.3761117</c:v>
                </c:pt>
                <c:pt idx="103">
                  <c:v>1.35</c:v>
                </c:pt>
                <c:pt idx="104">
                  <c:v>1.3302171</c:v>
                </c:pt>
                <c:pt idx="105">
                  <c:v>1.3</c:v>
                </c:pt>
                <c:pt idx="106">
                  <c:v>1.2846044999999999</c:v>
                </c:pt>
                <c:pt idx="107">
                  <c:v>1.25</c:v>
                </c:pt>
                <c:pt idx="108">
                  <c:v>1.2392061999999999</c:v>
                </c:pt>
                <c:pt idx="109">
                  <c:v>1.2</c:v>
                </c:pt>
                <c:pt idx="110">
                  <c:v>1.1939531999999999</c:v>
                </c:pt>
                <c:pt idx="111">
                  <c:v>1.1499999999999999</c:v>
                </c:pt>
                <c:pt idx="112">
                  <c:v>1.1487753000000001</c:v>
                </c:pt>
                <c:pt idx="113">
                  <c:v>1.1041270000000001</c:v>
                </c:pt>
                <c:pt idx="114">
                  <c:v>1.1000000000000001</c:v>
                </c:pt>
                <c:pt idx="115">
                  <c:v>1.0596394</c:v>
                </c:pt>
                <c:pt idx="116">
                  <c:v>1.05</c:v>
                </c:pt>
                <c:pt idx="117">
                  <c:v>1.0150634999999999</c:v>
                </c:pt>
                <c:pt idx="118">
                  <c:v>1</c:v>
                </c:pt>
              </c:numCache>
            </c:numRef>
          </c:yVal>
          <c:smooth val="0"/>
        </c:ser>
        <c:dLbls>
          <c:showLegendKey val="0"/>
          <c:showVal val="0"/>
          <c:showCatName val="0"/>
          <c:showSerName val="0"/>
          <c:showPercent val="0"/>
          <c:showBubbleSize val="0"/>
        </c:dLbls>
        <c:axId val="355191784"/>
        <c:axId val="355192176"/>
      </c:scatterChart>
      <c:valAx>
        <c:axId val="355191784"/>
        <c:scaling>
          <c:orientation val="maxMin"/>
          <c:max val="300"/>
        </c:scaling>
        <c:delete val="0"/>
        <c:axPos val="b"/>
        <c:majorGridlines>
          <c:spPr>
            <a:ln w="3175" cap="flat" cmpd="sng" algn="ctr">
              <a:solidFill>
                <a:schemeClr val="bg1">
                  <a:lumMod val="75000"/>
                </a:schemeClr>
              </a:solidFill>
              <a:prstDash val="dash"/>
              <a:round/>
            </a:ln>
            <a:effectLst/>
          </c:spPr>
        </c:majorGridlines>
        <c:title>
          <c:tx>
            <c:rich>
              <a:bodyPr rot="0" spcFirstLastPara="1" vertOverflow="ellipsis" vert="horz" wrap="square" anchor="ctr" anchorCtr="1"/>
              <a:lstStyle/>
              <a:p>
                <a:pPr>
                  <a:defRPr sz="800" b="0"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en-GB">
                    <a:solidFill>
                      <a:srgbClr val="0000FF"/>
                    </a:solidFill>
                  </a:rPr>
                  <a:t>M (kg)</a:t>
                </a:r>
              </a:p>
            </c:rich>
          </c:tx>
          <c:layout>
            <c:manualLayout>
              <c:xMode val="edge"/>
              <c:yMode val="edge"/>
              <c:x val="0.35770456531291511"/>
              <c:y val="0.9203522346749633"/>
            </c:manualLayout>
          </c:layout>
          <c:overlay val="0"/>
          <c:spPr>
            <a:noFill/>
            <a:ln>
              <a:noFill/>
            </a:ln>
            <a:effectLst/>
          </c:spPr>
          <c:txPr>
            <a:bodyPr rot="0" spcFirstLastPara="1" vertOverflow="ellipsis" vert="horz" wrap="square" anchor="ctr" anchorCtr="1"/>
            <a:lstStyle/>
            <a:p>
              <a:pPr>
                <a:defRPr sz="8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title>
        <c:numFmt formatCode="General" sourceLinked="1"/>
        <c:majorTickMark val="out"/>
        <c:minorTickMark val="in"/>
        <c:tickLblPos val="nextTo"/>
        <c:spPr>
          <a:noFill/>
          <a:ln w="9525" cap="flat" cmpd="sng" algn="ctr">
            <a:solidFill>
              <a:schemeClr val="tx1"/>
            </a:solidFill>
            <a:round/>
          </a:ln>
          <a:effectLst/>
        </c:spPr>
        <c:txPr>
          <a:bodyPr rot="-60000000" spcFirstLastPara="1" vertOverflow="ellipsis" vert="horz" wrap="square" anchor="ctr" anchorCtr="1"/>
          <a:lstStyle/>
          <a:p>
            <a:pPr>
              <a:defRPr sz="8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355192176"/>
        <c:crosses val="autoZero"/>
        <c:crossBetween val="midCat"/>
        <c:majorUnit val="50"/>
      </c:valAx>
      <c:valAx>
        <c:axId val="355192176"/>
        <c:scaling>
          <c:orientation val="minMax"/>
          <c:max val="4.5"/>
          <c:min val="1"/>
        </c:scaling>
        <c:delete val="0"/>
        <c:axPos val="r"/>
        <c:majorGridlines>
          <c:spPr>
            <a:ln w="3175" cap="flat" cmpd="sng" algn="ctr">
              <a:solidFill>
                <a:schemeClr val="bg1">
                  <a:lumMod val="75000"/>
                </a:schemeClr>
              </a:solidFill>
              <a:prstDash val="dash"/>
              <a:round/>
            </a:ln>
            <a:effectLst/>
          </c:spPr>
        </c:majorGridlines>
        <c:title>
          <c:tx>
            <c:rich>
              <a:bodyPr rot="0" spcFirstLastPara="1" vertOverflow="ellipsis" wrap="square" anchor="ctr" anchorCtr="1"/>
              <a:lstStyle/>
              <a:p>
                <a:pPr>
                  <a:defRPr sz="800" b="0"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en-GB">
                    <a:solidFill>
                      <a:srgbClr val="0000FF"/>
                    </a:solidFill>
                  </a:rPr>
                  <a:t>R(m)</a:t>
                </a:r>
              </a:p>
            </c:rich>
          </c:tx>
          <c:layout>
            <c:manualLayout>
              <c:xMode val="edge"/>
              <c:yMode val="edge"/>
              <c:x val="0.84753046824887746"/>
              <c:y val="0.16087134393640179"/>
            </c:manualLayout>
          </c:layout>
          <c:overlay val="0"/>
          <c:spPr>
            <a:noFill/>
            <a:ln>
              <a:noFill/>
            </a:ln>
            <a:effectLst/>
          </c:spPr>
          <c:txPr>
            <a:bodyPr rot="0" spcFirstLastPara="1" vertOverflow="ellipsis" wrap="square" anchor="ctr" anchorCtr="1"/>
            <a:lstStyle/>
            <a:p>
              <a:pPr>
                <a:defRPr sz="8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title>
        <c:numFmt formatCode="General" sourceLinked="1"/>
        <c:majorTickMark val="out"/>
        <c:minorTickMark val="in"/>
        <c:tickLblPos val="nextTo"/>
        <c:spPr>
          <a:noFill/>
          <a:ln w="9525" cap="flat" cmpd="sng" algn="ctr">
            <a:solidFill>
              <a:schemeClr val="tx1"/>
            </a:solidFill>
            <a:round/>
          </a:ln>
          <a:effectLst/>
        </c:spPr>
        <c:txPr>
          <a:bodyPr rot="-60000000" spcFirstLastPara="1" vertOverflow="ellipsis" vert="horz" wrap="square" anchor="ctr" anchorCtr="1"/>
          <a:lstStyle/>
          <a:p>
            <a:pPr>
              <a:defRPr sz="8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355191784"/>
        <c:crosses val="autoZero"/>
        <c:crossBetween val="midCat"/>
        <c:majorUnit val="0.5"/>
      </c:valAx>
      <c:spPr>
        <a:noFill/>
        <a:ln w="6350">
          <a:solidFill>
            <a:schemeClr val="tx1"/>
          </a:solidFill>
        </a:ln>
        <a:effectLst/>
      </c:spPr>
    </c:plotArea>
    <c:plotVisOnly val="1"/>
    <c:dispBlanksAs val="gap"/>
    <c:showDLblsOverMax val="0"/>
  </c:chart>
  <c:spPr>
    <a:solidFill>
      <a:schemeClr val="bg1"/>
    </a:solidFill>
    <a:ln w="9525" cap="flat" cmpd="sng" algn="ctr">
      <a:noFill/>
      <a:round/>
    </a:ln>
    <a:effectLst/>
  </c:spPr>
  <c:txPr>
    <a:bodyPr/>
    <a:lstStyle/>
    <a:p>
      <a:pPr>
        <a:defRPr sz="800">
          <a:solidFill>
            <a:sysClr val="windowText" lastClr="000000"/>
          </a:solidFill>
          <a:latin typeface="Arial" panose="020B0604020202020204" pitchFamily="34" charset="0"/>
          <a:cs typeface="Arial" panose="020B0604020202020204" pitchFamily="34" charset="0"/>
        </a:defRPr>
      </a:pPr>
      <a:endParaRPr lang="en-US"/>
    </a:p>
  </c:txPr>
  <c:externalData r:id="rId3">
    <c:autoUpdate val="0"/>
  </c:externalData>
  <c:userShapes r:id="rId4"/>
</c:chartSpace>
</file>

<file path=word/charts/chart18.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96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en-GB" sz="1000" b="1">
                <a:solidFill>
                  <a:srgbClr val="0000FF"/>
                </a:solidFill>
              </a:rPr>
              <a:t>A-1</a:t>
            </a:r>
          </a:p>
        </c:rich>
      </c:tx>
      <c:layout>
        <c:manualLayout>
          <c:xMode val="edge"/>
          <c:yMode val="edge"/>
          <c:x val="0.10782552918537523"/>
          <c:y val="0.69916613213598455"/>
        </c:manualLayout>
      </c:layout>
      <c:overlay val="0"/>
      <c:spPr>
        <a:solidFill>
          <a:schemeClr val="bg1"/>
        </a:solidFill>
        <a:ln>
          <a:noFill/>
        </a:ln>
        <a:effectLst/>
      </c:spPr>
      <c:txPr>
        <a:bodyPr rot="0" spcFirstLastPara="1" vertOverflow="ellipsis" vert="horz" wrap="square" anchor="ctr" anchorCtr="1"/>
        <a:lstStyle/>
        <a:p>
          <a:pPr>
            <a:defRPr sz="96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en-US"/>
        </a:p>
      </c:txPr>
    </c:title>
    <c:autoTitleDeleted val="0"/>
    <c:plotArea>
      <c:layout>
        <c:manualLayout>
          <c:layoutTarget val="inner"/>
          <c:xMode val="edge"/>
          <c:yMode val="edge"/>
          <c:x val="8.9449263443339866E-2"/>
          <c:y val="7.7628793225123505E-2"/>
          <c:w val="0.68115181791408042"/>
          <c:h val="0.74409559955323157"/>
        </c:manualLayout>
      </c:layout>
      <c:scatterChart>
        <c:scatterStyle val="lineMarker"/>
        <c:varyColors val="0"/>
        <c:ser>
          <c:idx val="0"/>
          <c:order val="0"/>
          <c:spPr>
            <a:ln w="19050" cap="rnd">
              <a:solidFill>
                <a:srgbClr val="0000FF"/>
              </a:solidFill>
              <a:prstDash val="sysDash"/>
              <a:round/>
            </a:ln>
            <a:effectLst/>
          </c:spPr>
          <c:marker>
            <c:symbol val="none"/>
          </c:marker>
          <c:xVal>
            <c:numRef>
              <c:f>Sheet1!$B$1:$B$63</c:f>
              <c:numCache>
                <c:formatCode>General</c:formatCode>
                <c:ptCount val="63"/>
                <c:pt idx="0">
                  <c:v>18.085278500000001</c:v>
                </c:pt>
                <c:pt idx="1">
                  <c:v>18.055555600000002</c:v>
                </c:pt>
                <c:pt idx="2">
                  <c:v>17.966919999999998</c:v>
                </c:pt>
                <c:pt idx="3">
                  <c:v>17.8466524</c:v>
                </c:pt>
                <c:pt idx="4">
                  <c:v>17.723795899999999</c:v>
                </c:pt>
                <c:pt idx="5">
                  <c:v>17.598290899999999</c:v>
                </c:pt>
                <c:pt idx="6">
                  <c:v>17.470076800000001</c:v>
                </c:pt>
                <c:pt idx="7">
                  <c:v>17.339092099999998</c:v>
                </c:pt>
                <c:pt idx="8">
                  <c:v>17.2052744</c:v>
                </c:pt>
                <c:pt idx="9">
                  <c:v>17.068560600000001</c:v>
                </c:pt>
                <c:pt idx="10">
                  <c:v>16.928886800000001</c:v>
                </c:pt>
                <c:pt idx="11">
                  <c:v>16.786188200000002</c:v>
                </c:pt>
                <c:pt idx="12">
                  <c:v>16.640399800000001</c:v>
                </c:pt>
                <c:pt idx="13">
                  <c:v>16.491455800000001</c:v>
                </c:pt>
                <c:pt idx="14">
                  <c:v>16.339290099999999</c:v>
                </c:pt>
                <c:pt idx="15">
                  <c:v>16.183836299999999</c:v>
                </c:pt>
                <c:pt idx="16">
                  <c:v>16.0250278</c:v>
                </c:pt>
                <c:pt idx="17">
                  <c:v>15.8627979</c:v>
                </c:pt>
                <c:pt idx="18">
                  <c:v>15.6970802</c:v>
                </c:pt>
                <c:pt idx="19">
                  <c:v>15.527808500000001</c:v>
                </c:pt>
                <c:pt idx="20">
                  <c:v>15.3549171</c:v>
                </c:pt>
                <c:pt idx="21">
                  <c:v>15.178341100000001</c:v>
                </c:pt>
                <c:pt idx="22">
                  <c:v>14.998016399999999</c:v>
                </c:pt>
                <c:pt idx="23">
                  <c:v>14.8138801</c:v>
                </c:pt>
                <c:pt idx="24">
                  <c:v>14.625870900000001</c:v>
                </c:pt>
                <c:pt idx="25">
                  <c:v>14.4339291</c:v>
                </c:pt>
                <c:pt idx="26">
                  <c:v>14.2379973</c:v>
                </c:pt>
                <c:pt idx="27">
                  <c:v>14.038020400000001</c:v>
                </c:pt>
                <c:pt idx="28">
                  <c:v>14.027777800000001</c:v>
                </c:pt>
                <c:pt idx="29">
                  <c:v>13.8390168</c:v>
                </c:pt>
                <c:pt idx="30">
                  <c:v>13.636243500000001</c:v>
                </c:pt>
                <c:pt idx="31">
                  <c:v>13.4293882</c:v>
                </c:pt>
                <c:pt idx="32">
                  <c:v>13.2184112</c:v>
                </c:pt>
                <c:pt idx="33">
                  <c:v>13.003277000000001</c:v>
                </c:pt>
                <c:pt idx="34">
                  <c:v>12.783955300000001</c:v>
                </c:pt>
                <c:pt idx="35">
                  <c:v>12.5604218</c:v>
                </c:pt>
                <c:pt idx="36">
                  <c:v>12.3326583</c:v>
                </c:pt>
                <c:pt idx="37">
                  <c:v>12.100653599999999</c:v>
                </c:pt>
                <c:pt idx="38">
                  <c:v>11.8644044</c:v>
                </c:pt>
                <c:pt idx="39">
                  <c:v>11.6239157</c:v>
                </c:pt>
                <c:pt idx="40">
                  <c:v>11.379201699999999</c:v>
                </c:pt>
                <c:pt idx="41">
                  <c:v>11.130286999999999</c:v>
                </c:pt>
                <c:pt idx="42">
                  <c:v>10.8772067</c:v>
                </c:pt>
                <c:pt idx="43">
                  <c:v>10.6200081</c:v>
                </c:pt>
                <c:pt idx="44">
                  <c:v>10.3587512</c:v>
                </c:pt>
                <c:pt idx="45">
                  <c:v>10.093509600000001</c:v>
                </c:pt>
                <c:pt idx="46">
                  <c:v>10</c:v>
                </c:pt>
                <c:pt idx="47">
                  <c:v>10</c:v>
                </c:pt>
              </c:numCache>
            </c:numRef>
          </c:xVal>
          <c:yVal>
            <c:numRef>
              <c:f>Sheet1!$C$1:$C$63</c:f>
              <c:numCache>
                <c:formatCode>General</c:formatCode>
                <c:ptCount val="63"/>
                <c:pt idx="0">
                  <c:v>4.5</c:v>
                </c:pt>
                <c:pt idx="1">
                  <c:v>4.4876981999999996</c:v>
                </c:pt>
                <c:pt idx="2">
                  <c:v>4.45</c:v>
                </c:pt>
                <c:pt idx="3">
                  <c:v>4.4000000000000004</c:v>
                </c:pt>
                <c:pt idx="4">
                  <c:v>4.3499999999999996</c:v>
                </c:pt>
                <c:pt idx="5">
                  <c:v>4.3</c:v>
                </c:pt>
                <c:pt idx="6">
                  <c:v>4.25</c:v>
                </c:pt>
                <c:pt idx="7">
                  <c:v>4.2</c:v>
                </c:pt>
                <c:pt idx="8">
                  <c:v>4.1500000000000004</c:v>
                </c:pt>
                <c:pt idx="9">
                  <c:v>4.0999999999999996</c:v>
                </c:pt>
                <c:pt idx="10">
                  <c:v>4.05</c:v>
                </c:pt>
                <c:pt idx="11">
                  <c:v>4</c:v>
                </c:pt>
                <c:pt idx="12">
                  <c:v>3.95</c:v>
                </c:pt>
                <c:pt idx="13">
                  <c:v>3.9</c:v>
                </c:pt>
                <c:pt idx="14">
                  <c:v>3.85</c:v>
                </c:pt>
                <c:pt idx="15">
                  <c:v>3.8</c:v>
                </c:pt>
                <c:pt idx="16">
                  <c:v>3.75</c:v>
                </c:pt>
                <c:pt idx="17">
                  <c:v>3.7</c:v>
                </c:pt>
                <c:pt idx="18">
                  <c:v>3.65</c:v>
                </c:pt>
                <c:pt idx="19">
                  <c:v>3.6</c:v>
                </c:pt>
                <c:pt idx="20">
                  <c:v>3.55</c:v>
                </c:pt>
                <c:pt idx="21">
                  <c:v>3.5</c:v>
                </c:pt>
                <c:pt idx="22">
                  <c:v>3.45</c:v>
                </c:pt>
                <c:pt idx="23">
                  <c:v>3.4</c:v>
                </c:pt>
                <c:pt idx="24">
                  <c:v>3.35</c:v>
                </c:pt>
                <c:pt idx="25">
                  <c:v>3.3</c:v>
                </c:pt>
                <c:pt idx="26">
                  <c:v>3.25</c:v>
                </c:pt>
                <c:pt idx="27">
                  <c:v>3.2</c:v>
                </c:pt>
                <c:pt idx="28">
                  <c:v>3.1975224999999998</c:v>
                </c:pt>
                <c:pt idx="29">
                  <c:v>3.15</c:v>
                </c:pt>
                <c:pt idx="30">
                  <c:v>3.1</c:v>
                </c:pt>
                <c:pt idx="31">
                  <c:v>3.05</c:v>
                </c:pt>
                <c:pt idx="32">
                  <c:v>3</c:v>
                </c:pt>
                <c:pt idx="33">
                  <c:v>2.95</c:v>
                </c:pt>
                <c:pt idx="34">
                  <c:v>2.9</c:v>
                </c:pt>
                <c:pt idx="35">
                  <c:v>2.85</c:v>
                </c:pt>
                <c:pt idx="36">
                  <c:v>2.8</c:v>
                </c:pt>
                <c:pt idx="37">
                  <c:v>2.75</c:v>
                </c:pt>
                <c:pt idx="38">
                  <c:v>2.7</c:v>
                </c:pt>
                <c:pt idx="39">
                  <c:v>2.65</c:v>
                </c:pt>
                <c:pt idx="40">
                  <c:v>2.6</c:v>
                </c:pt>
                <c:pt idx="41">
                  <c:v>2.5499999999999998</c:v>
                </c:pt>
                <c:pt idx="42">
                  <c:v>2.5</c:v>
                </c:pt>
                <c:pt idx="43">
                  <c:v>2.4500000000000002</c:v>
                </c:pt>
                <c:pt idx="44">
                  <c:v>2.4</c:v>
                </c:pt>
                <c:pt idx="45">
                  <c:v>2.35</c:v>
                </c:pt>
                <c:pt idx="46">
                  <c:v>2.3329114999999998</c:v>
                </c:pt>
                <c:pt idx="47">
                  <c:v>2.35</c:v>
                </c:pt>
              </c:numCache>
            </c:numRef>
          </c:yVal>
          <c:smooth val="0"/>
        </c:ser>
        <c:ser>
          <c:idx val="1"/>
          <c:order val="1"/>
          <c:spPr>
            <a:ln w="19050" cap="rnd">
              <a:solidFill>
                <a:srgbClr val="FF00FF"/>
              </a:solidFill>
              <a:round/>
            </a:ln>
            <a:effectLst/>
          </c:spPr>
          <c:marker>
            <c:symbol val="none"/>
          </c:marker>
          <c:xVal>
            <c:numRef>
              <c:f>Sheet1!$E$1:$E$82</c:f>
              <c:numCache>
                <c:formatCode>General</c:formatCode>
                <c:ptCount val="82"/>
                <c:pt idx="0">
                  <c:v>38.351045599999999</c:v>
                </c:pt>
                <c:pt idx="1">
                  <c:v>38.194444400000002</c:v>
                </c:pt>
                <c:pt idx="2">
                  <c:v>38.094695999999999</c:v>
                </c:pt>
                <c:pt idx="3">
                  <c:v>37.834508900000003</c:v>
                </c:pt>
                <c:pt idx="4">
                  <c:v>37.568721099999998</c:v>
                </c:pt>
                <c:pt idx="5">
                  <c:v>37.297203400000001</c:v>
                </c:pt>
                <c:pt idx="6">
                  <c:v>37.019824900000003</c:v>
                </c:pt>
                <c:pt idx="7">
                  <c:v>36.736452499999999</c:v>
                </c:pt>
                <c:pt idx="8">
                  <c:v>36.446951200000001</c:v>
                </c:pt>
                <c:pt idx="9">
                  <c:v>36.151184399999998</c:v>
                </c:pt>
                <c:pt idx="10">
                  <c:v>35.849013800000002</c:v>
                </c:pt>
                <c:pt idx="11">
                  <c:v>35.540299599999997</c:v>
                </c:pt>
                <c:pt idx="12">
                  <c:v>35.2249008</c:v>
                </c:pt>
                <c:pt idx="13">
                  <c:v>34.902675199999997</c:v>
                </c:pt>
                <c:pt idx="14">
                  <c:v>34.573479800000001</c:v>
                </c:pt>
                <c:pt idx="15">
                  <c:v>34.237170800000001</c:v>
                </c:pt>
                <c:pt idx="16">
                  <c:v>34.1666667</c:v>
                </c:pt>
                <c:pt idx="17">
                  <c:v>33.896773899999999</c:v>
                </c:pt>
                <c:pt idx="18">
                  <c:v>33.549879599999997</c:v>
                </c:pt>
                <c:pt idx="19">
                  <c:v>33.195527300000002</c:v>
                </c:pt>
                <c:pt idx="20">
                  <c:v>32.833575600000003</c:v>
                </c:pt>
                <c:pt idx="21">
                  <c:v>32.463884</c:v>
                </c:pt>
                <c:pt idx="22">
                  <c:v>32.086313500000003</c:v>
                </c:pt>
                <c:pt idx="23">
                  <c:v>31.700727199999999</c:v>
                </c:pt>
                <c:pt idx="24">
                  <c:v>31.3069907</c:v>
                </c:pt>
                <c:pt idx="25">
                  <c:v>30.904972699999998</c:v>
                </c:pt>
                <c:pt idx="26">
                  <c:v>30.494545800000001</c:v>
                </c:pt>
                <c:pt idx="27">
                  <c:v>30.138888900000001</c:v>
                </c:pt>
                <c:pt idx="28">
                  <c:v>30.076413599999999</c:v>
                </c:pt>
                <c:pt idx="29">
                  <c:v>29.6543885</c:v>
                </c:pt>
                <c:pt idx="30">
                  <c:v>29.223716499999998</c:v>
                </c:pt>
                <c:pt idx="31">
                  <c:v>28.7842944</c:v>
                </c:pt>
                <c:pt idx="32">
                  <c:v>28.336026700000001</c:v>
                </c:pt>
                <c:pt idx="33">
                  <c:v>27.878826700000001</c:v>
                </c:pt>
                <c:pt idx="34">
                  <c:v>27.4126178</c:v>
                </c:pt>
                <c:pt idx="35">
                  <c:v>26.937334700000001</c:v>
                </c:pt>
                <c:pt idx="36">
                  <c:v>26.452924100000001</c:v>
                </c:pt>
                <c:pt idx="37">
                  <c:v>26.111111099999999</c:v>
                </c:pt>
                <c:pt idx="38">
                  <c:v>25.961611300000001</c:v>
                </c:pt>
                <c:pt idx="39">
                  <c:v>25.466344899999999</c:v>
                </c:pt>
                <c:pt idx="40">
                  <c:v>24.962017500000002</c:v>
                </c:pt>
                <c:pt idx="41">
                  <c:v>24.448640000000001</c:v>
                </c:pt>
                <c:pt idx="42">
                  <c:v>23.926242800000001</c:v>
                </c:pt>
                <c:pt idx="43">
                  <c:v>23.3948781</c:v>
                </c:pt>
                <c:pt idx="44">
                  <c:v>22.854621099999999</c:v>
                </c:pt>
                <c:pt idx="45">
                  <c:v>22.305572600000001</c:v>
                </c:pt>
                <c:pt idx="46">
                  <c:v>22.0833333</c:v>
                </c:pt>
                <c:pt idx="47">
                  <c:v>21.7537007</c:v>
                </c:pt>
                <c:pt idx="48">
                  <c:v>21.197339700000001</c:v>
                </c:pt>
                <c:pt idx="49">
                  <c:v>20.632806299999999</c:v>
                </c:pt>
                <c:pt idx="50">
                  <c:v>20.060319499999999</c:v>
                </c:pt>
                <c:pt idx="51">
                  <c:v>19.480133500000001</c:v>
                </c:pt>
                <c:pt idx="52">
                  <c:v>18.892540400000001</c:v>
                </c:pt>
                <c:pt idx="53">
                  <c:v>18.297871900000001</c:v>
                </c:pt>
                <c:pt idx="54">
                  <c:v>18.055555600000002</c:v>
                </c:pt>
                <c:pt idx="55">
                  <c:v>17.704006199999998</c:v>
                </c:pt>
                <c:pt idx="56">
                  <c:v>17.109053400000001</c:v>
                </c:pt>
                <c:pt idx="57">
                  <c:v>16.508405</c:v>
                </c:pt>
                <c:pt idx="58">
                  <c:v>15.9025645</c:v>
                </c:pt>
                <c:pt idx="59">
                  <c:v>15.2920851</c:v>
                </c:pt>
                <c:pt idx="60">
                  <c:v>14.677571800000001</c:v>
                </c:pt>
                <c:pt idx="61">
                  <c:v>14.059683</c:v>
                </c:pt>
                <c:pt idx="62">
                  <c:v>14.027777800000001</c:v>
                </c:pt>
                <c:pt idx="63">
                  <c:v>13.454531299999999</c:v>
                </c:pt>
                <c:pt idx="64">
                  <c:v>12.848371200000001</c:v>
                </c:pt>
                <c:pt idx="65">
                  <c:v>12.241173</c:v>
                </c:pt>
                <c:pt idx="66">
                  <c:v>11.6337983</c:v>
                </c:pt>
                <c:pt idx="67">
                  <c:v>11.027165099999999</c:v>
                </c:pt>
                <c:pt idx="68">
                  <c:v>10.422247799999999</c:v>
                </c:pt>
                <c:pt idx="69">
                  <c:v>10</c:v>
                </c:pt>
                <c:pt idx="70">
                  <c:v>10</c:v>
                </c:pt>
              </c:numCache>
            </c:numRef>
          </c:xVal>
          <c:yVal>
            <c:numRef>
              <c:f>Sheet1!$F$1:$F$82</c:f>
              <c:numCache>
                <c:formatCode>General</c:formatCode>
                <c:ptCount val="82"/>
                <c:pt idx="0">
                  <c:v>4.5</c:v>
                </c:pt>
                <c:pt idx="1">
                  <c:v>4.4696537000000003</c:v>
                </c:pt>
                <c:pt idx="2">
                  <c:v>4.45</c:v>
                </c:pt>
                <c:pt idx="3">
                  <c:v>4.4000000000000004</c:v>
                </c:pt>
                <c:pt idx="4">
                  <c:v>4.3499999999999996</c:v>
                </c:pt>
                <c:pt idx="5">
                  <c:v>4.3</c:v>
                </c:pt>
                <c:pt idx="6">
                  <c:v>4.25</c:v>
                </c:pt>
                <c:pt idx="7">
                  <c:v>4.2</c:v>
                </c:pt>
                <c:pt idx="8">
                  <c:v>4.1500000000000004</c:v>
                </c:pt>
                <c:pt idx="9">
                  <c:v>4.0999999999999996</c:v>
                </c:pt>
                <c:pt idx="10">
                  <c:v>4.05</c:v>
                </c:pt>
                <c:pt idx="11">
                  <c:v>4</c:v>
                </c:pt>
                <c:pt idx="12">
                  <c:v>3.95</c:v>
                </c:pt>
                <c:pt idx="13">
                  <c:v>3.9</c:v>
                </c:pt>
                <c:pt idx="14">
                  <c:v>3.85</c:v>
                </c:pt>
                <c:pt idx="15">
                  <c:v>3.8</c:v>
                </c:pt>
                <c:pt idx="16">
                  <c:v>3.7898141999999999</c:v>
                </c:pt>
                <c:pt idx="17">
                  <c:v>3.75</c:v>
                </c:pt>
                <c:pt idx="18">
                  <c:v>3.7</c:v>
                </c:pt>
                <c:pt idx="19">
                  <c:v>3.65</c:v>
                </c:pt>
                <c:pt idx="20">
                  <c:v>3.6</c:v>
                </c:pt>
                <c:pt idx="21">
                  <c:v>3.55</c:v>
                </c:pt>
                <c:pt idx="22">
                  <c:v>3.5</c:v>
                </c:pt>
                <c:pt idx="23">
                  <c:v>3.45</c:v>
                </c:pt>
                <c:pt idx="24">
                  <c:v>3.4</c:v>
                </c:pt>
                <c:pt idx="25">
                  <c:v>3.35</c:v>
                </c:pt>
                <c:pt idx="26">
                  <c:v>3.3</c:v>
                </c:pt>
                <c:pt idx="27">
                  <c:v>3.2576361</c:v>
                </c:pt>
                <c:pt idx="28">
                  <c:v>3.25</c:v>
                </c:pt>
                <c:pt idx="29">
                  <c:v>3.2</c:v>
                </c:pt>
                <c:pt idx="30">
                  <c:v>3.15</c:v>
                </c:pt>
                <c:pt idx="31">
                  <c:v>3.1</c:v>
                </c:pt>
                <c:pt idx="32">
                  <c:v>3.05</c:v>
                </c:pt>
                <c:pt idx="33">
                  <c:v>3</c:v>
                </c:pt>
                <c:pt idx="34">
                  <c:v>2.95</c:v>
                </c:pt>
                <c:pt idx="35">
                  <c:v>2.9</c:v>
                </c:pt>
                <c:pt idx="36">
                  <c:v>2.85</c:v>
                </c:pt>
                <c:pt idx="37">
                  <c:v>2.8155581999999999</c:v>
                </c:pt>
                <c:pt idx="38">
                  <c:v>2.8</c:v>
                </c:pt>
                <c:pt idx="39">
                  <c:v>2.75</c:v>
                </c:pt>
                <c:pt idx="40">
                  <c:v>2.7</c:v>
                </c:pt>
                <c:pt idx="41">
                  <c:v>2.65</c:v>
                </c:pt>
                <c:pt idx="42">
                  <c:v>2.6</c:v>
                </c:pt>
                <c:pt idx="43">
                  <c:v>2.5499999999999998</c:v>
                </c:pt>
                <c:pt idx="44">
                  <c:v>2.5</c:v>
                </c:pt>
                <c:pt idx="45">
                  <c:v>2.4500000000000002</c:v>
                </c:pt>
                <c:pt idx="46">
                  <c:v>2.4303534999999998</c:v>
                </c:pt>
                <c:pt idx="47">
                  <c:v>2.4</c:v>
                </c:pt>
                <c:pt idx="48">
                  <c:v>2.35</c:v>
                </c:pt>
                <c:pt idx="49">
                  <c:v>2.2999999999999998</c:v>
                </c:pt>
                <c:pt idx="50">
                  <c:v>2.25</c:v>
                </c:pt>
                <c:pt idx="51">
                  <c:v>2.2000000000000002</c:v>
                </c:pt>
                <c:pt idx="52">
                  <c:v>2.15</c:v>
                </c:pt>
                <c:pt idx="53">
                  <c:v>2.1</c:v>
                </c:pt>
                <c:pt idx="54">
                  <c:v>2.0802215999999998</c:v>
                </c:pt>
                <c:pt idx="55">
                  <c:v>2.0499999999999998</c:v>
                </c:pt>
                <c:pt idx="56">
                  <c:v>2</c:v>
                </c:pt>
                <c:pt idx="57">
                  <c:v>1.95</c:v>
                </c:pt>
                <c:pt idx="58">
                  <c:v>1.9</c:v>
                </c:pt>
                <c:pt idx="59">
                  <c:v>1.85</c:v>
                </c:pt>
                <c:pt idx="60">
                  <c:v>1.8</c:v>
                </c:pt>
                <c:pt idx="61">
                  <c:v>1.75</c:v>
                </c:pt>
                <c:pt idx="62">
                  <c:v>1.7475289000000001</c:v>
                </c:pt>
                <c:pt idx="63">
                  <c:v>1.7</c:v>
                </c:pt>
                <c:pt idx="64">
                  <c:v>1.65</c:v>
                </c:pt>
                <c:pt idx="65">
                  <c:v>1.6</c:v>
                </c:pt>
                <c:pt idx="66">
                  <c:v>1.55</c:v>
                </c:pt>
                <c:pt idx="67">
                  <c:v>1.5</c:v>
                </c:pt>
                <c:pt idx="68">
                  <c:v>1.45</c:v>
                </c:pt>
                <c:pt idx="69">
                  <c:v>1.4155259</c:v>
                </c:pt>
                <c:pt idx="70">
                  <c:v>1.45</c:v>
                </c:pt>
              </c:numCache>
            </c:numRef>
          </c:yVal>
          <c:smooth val="0"/>
        </c:ser>
        <c:ser>
          <c:idx val="2"/>
          <c:order val="2"/>
          <c:spPr>
            <a:ln w="19050" cap="rnd">
              <a:solidFill>
                <a:srgbClr val="FF3300"/>
              </a:solidFill>
              <a:prstDash val="lgDash"/>
              <a:round/>
            </a:ln>
            <a:effectLst/>
          </c:spPr>
          <c:marker>
            <c:symbol val="none"/>
          </c:marker>
          <c:xVal>
            <c:numRef>
              <c:f>Sheet1!$H$1:$H$91</c:f>
              <c:numCache>
                <c:formatCode>General</c:formatCode>
                <c:ptCount val="91"/>
                <c:pt idx="0">
                  <c:v>82.052358799999993</c:v>
                </c:pt>
                <c:pt idx="1">
                  <c:v>81.500123400000007</c:v>
                </c:pt>
                <c:pt idx="2">
                  <c:v>80.936020299999996</c:v>
                </c:pt>
                <c:pt idx="3">
                  <c:v>80.359774299999998</c:v>
                </c:pt>
                <c:pt idx="4">
                  <c:v>79.771105800000001</c:v>
                </c:pt>
                <c:pt idx="5">
                  <c:v>79.1697305</c:v>
                </c:pt>
                <c:pt idx="6">
                  <c:v>78.555359899999999</c:v>
                </c:pt>
                <c:pt idx="7">
                  <c:v>78.472222200000004</c:v>
                </c:pt>
                <c:pt idx="8">
                  <c:v>77.930550199999999</c:v>
                </c:pt>
                <c:pt idx="9">
                  <c:v>77.292662399999998</c:v>
                </c:pt>
                <c:pt idx="10">
                  <c:v>76.640963299999996</c:v>
                </c:pt>
                <c:pt idx="11">
                  <c:v>75.975151600000004</c:v>
                </c:pt>
                <c:pt idx="12">
                  <c:v>75.294922999999997</c:v>
                </c:pt>
                <c:pt idx="13">
                  <c:v>74.599970799999994</c:v>
                </c:pt>
                <c:pt idx="14">
                  <c:v>74.444444399999995</c:v>
                </c:pt>
                <c:pt idx="15">
                  <c:v>73.893039400000006</c:v>
                </c:pt>
                <c:pt idx="16">
                  <c:v>73.171706900000004</c:v>
                </c:pt>
                <c:pt idx="17">
                  <c:v>72.434808000000004</c:v>
                </c:pt>
                <c:pt idx="18">
                  <c:v>71.682033500000003</c:v>
                </c:pt>
                <c:pt idx="19">
                  <c:v>70.913074899999998</c:v>
                </c:pt>
                <c:pt idx="20">
                  <c:v>70.416666699999993</c:v>
                </c:pt>
                <c:pt idx="21">
                  <c:v>70.129304899999994</c:v>
                </c:pt>
                <c:pt idx="22">
                  <c:v>69.3317215</c:v>
                </c:pt>
                <c:pt idx="23">
                  <c:v>68.517139900000004</c:v>
                </c:pt>
                <c:pt idx="24">
                  <c:v>67.685264900000007</c:v>
                </c:pt>
                <c:pt idx="25">
                  <c:v>66.835806300000002</c:v>
                </c:pt>
                <c:pt idx="26">
                  <c:v>66.388888899999998</c:v>
                </c:pt>
                <c:pt idx="27">
                  <c:v>65.9710678</c:v>
                </c:pt>
                <c:pt idx="28">
                  <c:v>65.091048900000004</c:v>
                </c:pt>
                <c:pt idx="29">
                  <c:v>64.192736400000001</c:v>
                </c:pt>
                <c:pt idx="30">
                  <c:v>63.275877700000002</c:v>
                </c:pt>
                <c:pt idx="31">
                  <c:v>62.361111100000002</c:v>
                </c:pt>
                <c:pt idx="32">
                  <c:v>62.34037</c:v>
                </c:pt>
                <c:pt idx="33">
                  <c:v>61.391956</c:v>
                </c:pt>
                <c:pt idx="34">
                  <c:v>60.424450200000003</c:v>
                </c:pt>
                <c:pt idx="35">
                  <c:v>59.437665899999999</c:v>
                </c:pt>
                <c:pt idx="36">
                  <c:v>58.431437500000001</c:v>
                </c:pt>
                <c:pt idx="37">
                  <c:v>58.3333333</c:v>
                </c:pt>
                <c:pt idx="38">
                  <c:v>57.412091199999999</c:v>
                </c:pt>
                <c:pt idx="39">
                  <c:v>56.373866300000003</c:v>
                </c:pt>
                <c:pt idx="40">
                  <c:v>55.315994600000003</c:v>
                </c:pt>
                <c:pt idx="41">
                  <c:v>54.305555599999998</c:v>
                </c:pt>
                <c:pt idx="42">
                  <c:v>54.238925799999997</c:v>
                </c:pt>
                <c:pt idx="43">
                  <c:v>53.149836200000003</c:v>
                </c:pt>
                <c:pt idx="44">
                  <c:v>52.041202800000001</c:v>
                </c:pt>
                <c:pt idx="45">
                  <c:v>50.913091600000001</c:v>
                </c:pt>
                <c:pt idx="46">
                  <c:v>50.277777800000003</c:v>
                </c:pt>
                <c:pt idx="47">
                  <c:v>49.769733600000002</c:v>
                </c:pt>
                <c:pt idx="48">
                  <c:v>48.612436299999999</c:v>
                </c:pt>
                <c:pt idx="49">
                  <c:v>47.436306500000001</c:v>
                </c:pt>
                <c:pt idx="50">
                  <c:v>46.25</c:v>
                </c:pt>
                <c:pt idx="51">
                  <c:v>46.241691500000002</c:v>
                </c:pt>
                <c:pt idx="52">
                  <c:v>45.039347200000002</c:v>
                </c:pt>
                <c:pt idx="53">
                  <c:v>43.819341799999997</c:v>
                </c:pt>
                <c:pt idx="54">
                  <c:v>42.5821483</c:v>
                </c:pt>
                <c:pt idx="55">
                  <c:v>42.222222199999997</c:v>
                </c:pt>
                <c:pt idx="56">
                  <c:v>41.336809000000002</c:v>
                </c:pt>
                <c:pt idx="57">
                  <c:v>40.079033600000002</c:v>
                </c:pt>
                <c:pt idx="58">
                  <c:v>38.8061133</c:v>
                </c:pt>
                <c:pt idx="59">
                  <c:v>38.194444400000002</c:v>
                </c:pt>
                <c:pt idx="60">
                  <c:v>37.525908000000001</c:v>
                </c:pt>
                <c:pt idx="61">
                  <c:v>36.238786500000003</c:v>
                </c:pt>
                <c:pt idx="62">
                  <c:v>34.939343100000002</c:v>
                </c:pt>
                <c:pt idx="63">
                  <c:v>34.1666667</c:v>
                </c:pt>
                <c:pt idx="64">
                  <c:v>33.634912100000001</c:v>
                </c:pt>
                <c:pt idx="65">
                  <c:v>32.329531000000003</c:v>
                </c:pt>
                <c:pt idx="66">
                  <c:v>31.015524200000002</c:v>
                </c:pt>
                <c:pt idx="67">
                  <c:v>30.138888900000001</c:v>
                </c:pt>
                <c:pt idx="68">
                  <c:v>29.700104700000001</c:v>
                </c:pt>
                <c:pt idx="69">
                  <c:v>28.390513299999999</c:v>
                </c:pt>
                <c:pt idx="70">
                  <c:v>27.076927699999999</c:v>
                </c:pt>
                <c:pt idx="71">
                  <c:v>26.111111099999999</c:v>
                </c:pt>
                <c:pt idx="72">
                  <c:v>25.766315299999999</c:v>
                </c:pt>
                <c:pt idx="73">
                  <c:v>24.469736699999999</c:v>
                </c:pt>
                <c:pt idx="74">
                  <c:v>23.174741000000001</c:v>
                </c:pt>
                <c:pt idx="75">
                  <c:v>22.0833333</c:v>
                </c:pt>
                <c:pt idx="76">
                  <c:v>21.886888899999999</c:v>
                </c:pt>
                <c:pt idx="77">
                  <c:v>20.623797199999998</c:v>
                </c:pt>
                <c:pt idx="78">
                  <c:v>19.3687425</c:v>
                </c:pt>
                <c:pt idx="79">
                  <c:v>18.124112199999999</c:v>
                </c:pt>
                <c:pt idx="80">
                  <c:v>18.055555600000002</c:v>
                </c:pt>
                <c:pt idx="81">
                  <c:v>16.916709699999998</c:v>
                </c:pt>
                <c:pt idx="82">
                  <c:v>15.72593</c:v>
                </c:pt>
                <c:pt idx="83">
                  <c:v>14.5529727</c:v>
                </c:pt>
                <c:pt idx="84">
                  <c:v>14.027777800000001</c:v>
                </c:pt>
                <c:pt idx="85">
                  <c:v>13.4169617</c:v>
                </c:pt>
                <c:pt idx="86">
                  <c:v>12.317405900000001</c:v>
                </c:pt>
                <c:pt idx="87">
                  <c:v>11.2433412</c:v>
                </c:pt>
                <c:pt idx="88">
                  <c:v>10</c:v>
                </c:pt>
              </c:numCache>
            </c:numRef>
          </c:xVal>
          <c:yVal>
            <c:numRef>
              <c:f>Sheet1!$I$1:$I$91</c:f>
              <c:numCache>
                <c:formatCode>General</c:formatCode>
                <c:ptCount val="91"/>
                <c:pt idx="0">
                  <c:v>4.5</c:v>
                </c:pt>
                <c:pt idx="1">
                  <c:v>4.45</c:v>
                </c:pt>
                <c:pt idx="2">
                  <c:v>4.4000000000000004</c:v>
                </c:pt>
                <c:pt idx="3">
                  <c:v>4.3499999999999996</c:v>
                </c:pt>
                <c:pt idx="4">
                  <c:v>4.3</c:v>
                </c:pt>
                <c:pt idx="5">
                  <c:v>4.25</c:v>
                </c:pt>
                <c:pt idx="6">
                  <c:v>4.2</c:v>
                </c:pt>
                <c:pt idx="7">
                  <c:v>4.1934187999999999</c:v>
                </c:pt>
                <c:pt idx="8">
                  <c:v>4.1500000000000004</c:v>
                </c:pt>
                <c:pt idx="9">
                  <c:v>4.0999999999999996</c:v>
                </c:pt>
                <c:pt idx="10">
                  <c:v>4.05</c:v>
                </c:pt>
                <c:pt idx="11">
                  <c:v>4</c:v>
                </c:pt>
                <c:pt idx="12">
                  <c:v>3.95</c:v>
                </c:pt>
                <c:pt idx="13">
                  <c:v>3.9</c:v>
                </c:pt>
                <c:pt idx="14">
                  <c:v>3.8891211000000001</c:v>
                </c:pt>
                <c:pt idx="15">
                  <c:v>3.85</c:v>
                </c:pt>
                <c:pt idx="16">
                  <c:v>3.8</c:v>
                </c:pt>
                <c:pt idx="17">
                  <c:v>3.75</c:v>
                </c:pt>
                <c:pt idx="18">
                  <c:v>3.7</c:v>
                </c:pt>
                <c:pt idx="19">
                  <c:v>3.65</c:v>
                </c:pt>
                <c:pt idx="20">
                  <c:v>3.6185173000000002</c:v>
                </c:pt>
                <c:pt idx="21">
                  <c:v>3.6</c:v>
                </c:pt>
                <c:pt idx="22">
                  <c:v>3.55</c:v>
                </c:pt>
                <c:pt idx="23">
                  <c:v>3.5</c:v>
                </c:pt>
                <c:pt idx="24">
                  <c:v>3.45</c:v>
                </c:pt>
                <c:pt idx="25">
                  <c:v>3.4</c:v>
                </c:pt>
                <c:pt idx="26">
                  <c:v>3.3743837999999999</c:v>
                </c:pt>
                <c:pt idx="27">
                  <c:v>3.35</c:v>
                </c:pt>
                <c:pt idx="28">
                  <c:v>3.3</c:v>
                </c:pt>
                <c:pt idx="29">
                  <c:v>3.25</c:v>
                </c:pt>
                <c:pt idx="30">
                  <c:v>3.2</c:v>
                </c:pt>
                <c:pt idx="31">
                  <c:v>3.1511304999999998</c:v>
                </c:pt>
                <c:pt idx="32">
                  <c:v>3.15</c:v>
                </c:pt>
                <c:pt idx="33">
                  <c:v>3.1</c:v>
                </c:pt>
                <c:pt idx="34">
                  <c:v>3.05</c:v>
                </c:pt>
                <c:pt idx="35">
                  <c:v>3</c:v>
                </c:pt>
                <c:pt idx="36">
                  <c:v>2.95</c:v>
                </c:pt>
                <c:pt idx="37">
                  <c:v>2.9452872000000001</c:v>
                </c:pt>
                <c:pt idx="38">
                  <c:v>2.9</c:v>
                </c:pt>
                <c:pt idx="39">
                  <c:v>2.85</c:v>
                </c:pt>
                <c:pt idx="40">
                  <c:v>2.8</c:v>
                </c:pt>
                <c:pt idx="41">
                  <c:v>2.7531675999999998</c:v>
                </c:pt>
                <c:pt idx="42">
                  <c:v>2.75</c:v>
                </c:pt>
                <c:pt idx="43">
                  <c:v>2.7</c:v>
                </c:pt>
                <c:pt idx="44">
                  <c:v>2.65</c:v>
                </c:pt>
                <c:pt idx="45">
                  <c:v>2.6</c:v>
                </c:pt>
                <c:pt idx="46">
                  <c:v>2.5725731999999999</c:v>
                </c:pt>
                <c:pt idx="47">
                  <c:v>2.5499999999999998</c:v>
                </c:pt>
                <c:pt idx="48">
                  <c:v>2.5</c:v>
                </c:pt>
                <c:pt idx="49">
                  <c:v>2.4500000000000002</c:v>
                </c:pt>
                <c:pt idx="50">
                  <c:v>2.4003589999999999</c:v>
                </c:pt>
                <c:pt idx="51">
                  <c:v>2.4</c:v>
                </c:pt>
                <c:pt idx="52">
                  <c:v>2.35</c:v>
                </c:pt>
                <c:pt idx="53">
                  <c:v>2.2999999999999998</c:v>
                </c:pt>
                <c:pt idx="54">
                  <c:v>2.25</c:v>
                </c:pt>
                <c:pt idx="55">
                  <c:v>2.2359236</c:v>
                </c:pt>
                <c:pt idx="56">
                  <c:v>2.2000000000000002</c:v>
                </c:pt>
                <c:pt idx="57">
                  <c:v>2.15</c:v>
                </c:pt>
                <c:pt idx="58">
                  <c:v>2.1</c:v>
                </c:pt>
                <c:pt idx="59">
                  <c:v>2.0766244999999999</c:v>
                </c:pt>
                <c:pt idx="60">
                  <c:v>2.0499999999999998</c:v>
                </c:pt>
                <c:pt idx="61">
                  <c:v>2</c:v>
                </c:pt>
                <c:pt idx="62">
                  <c:v>1.95</c:v>
                </c:pt>
                <c:pt idx="63">
                  <c:v>1.9209472999999999</c:v>
                </c:pt>
                <c:pt idx="64">
                  <c:v>1.9</c:v>
                </c:pt>
                <c:pt idx="65">
                  <c:v>1.85</c:v>
                </c:pt>
                <c:pt idx="66">
                  <c:v>1.8</c:v>
                </c:pt>
                <c:pt idx="67">
                  <c:v>1.7672721</c:v>
                </c:pt>
                <c:pt idx="68">
                  <c:v>1.75</c:v>
                </c:pt>
                <c:pt idx="69">
                  <c:v>1.7</c:v>
                </c:pt>
                <c:pt idx="70">
                  <c:v>1.65</c:v>
                </c:pt>
                <c:pt idx="71">
                  <c:v>1.6137505999999999</c:v>
                </c:pt>
                <c:pt idx="72">
                  <c:v>1.6</c:v>
                </c:pt>
                <c:pt idx="73">
                  <c:v>1.55</c:v>
                </c:pt>
                <c:pt idx="74">
                  <c:v>1.5</c:v>
                </c:pt>
                <c:pt idx="75">
                  <c:v>1.4580921</c:v>
                </c:pt>
                <c:pt idx="76">
                  <c:v>1.45</c:v>
                </c:pt>
                <c:pt idx="77">
                  <c:v>1.4</c:v>
                </c:pt>
                <c:pt idx="78">
                  <c:v>1.35</c:v>
                </c:pt>
                <c:pt idx="79">
                  <c:v>1.3</c:v>
                </c:pt>
                <c:pt idx="80">
                  <c:v>1.297382</c:v>
                </c:pt>
                <c:pt idx="81">
                  <c:v>1.25</c:v>
                </c:pt>
                <c:pt idx="82">
                  <c:v>1.2</c:v>
                </c:pt>
                <c:pt idx="83">
                  <c:v>1.1499999999999999</c:v>
                </c:pt>
                <c:pt idx="84">
                  <c:v>1.1281547000000001</c:v>
                </c:pt>
                <c:pt idx="85">
                  <c:v>1.1000000000000001</c:v>
                </c:pt>
                <c:pt idx="86">
                  <c:v>1.05</c:v>
                </c:pt>
                <c:pt idx="87">
                  <c:v>1</c:v>
                </c:pt>
                <c:pt idx="88">
                  <c:v>1</c:v>
                </c:pt>
              </c:numCache>
            </c:numRef>
          </c:yVal>
          <c:smooth val="0"/>
        </c:ser>
        <c:ser>
          <c:idx val="3"/>
          <c:order val="3"/>
          <c:spPr>
            <a:ln w="19050" cap="rnd">
              <a:solidFill>
                <a:srgbClr val="00CC00"/>
              </a:solidFill>
              <a:prstDash val="lgDashDot"/>
              <a:round/>
            </a:ln>
            <a:effectLst/>
          </c:spPr>
          <c:marker>
            <c:symbol val="none"/>
          </c:marker>
          <c:xVal>
            <c:numRef>
              <c:f>Sheet1!$K$1:$K$114</c:f>
              <c:numCache>
                <c:formatCode>General</c:formatCode>
                <c:ptCount val="114"/>
                <c:pt idx="0">
                  <c:v>176.5576945</c:v>
                </c:pt>
                <c:pt idx="1">
                  <c:v>175.35970560000001</c:v>
                </c:pt>
                <c:pt idx="2">
                  <c:v>175.13888890000001</c:v>
                </c:pt>
                <c:pt idx="3">
                  <c:v>174.13835889999999</c:v>
                </c:pt>
                <c:pt idx="4">
                  <c:v>172.89125859999999</c:v>
                </c:pt>
                <c:pt idx="5">
                  <c:v>171.6172736</c:v>
                </c:pt>
                <c:pt idx="6">
                  <c:v>171.11111109999999</c:v>
                </c:pt>
                <c:pt idx="7">
                  <c:v>170.31772609999999</c:v>
                </c:pt>
                <c:pt idx="8">
                  <c:v>168.9913559</c:v>
                </c:pt>
                <c:pt idx="9">
                  <c:v>167.6362987</c:v>
                </c:pt>
                <c:pt idx="10">
                  <c:v>167.08333329999999</c:v>
                </c:pt>
                <c:pt idx="11">
                  <c:v>166.25398799999999</c:v>
                </c:pt>
                <c:pt idx="12">
                  <c:v>164.84315699999999</c:v>
                </c:pt>
                <c:pt idx="13">
                  <c:v>163.40177410000001</c:v>
                </c:pt>
                <c:pt idx="14">
                  <c:v>163.05555559999999</c:v>
                </c:pt>
                <c:pt idx="15">
                  <c:v>161.93205800000001</c:v>
                </c:pt>
                <c:pt idx="16">
                  <c:v>160.4314334</c:v>
                </c:pt>
                <c:pt idx="17">
                  <c:v>159.0277778</c:v>
                </c:pt>
                <c:pt idx="18">
                  <c:v>158.89868870000001</c:v>
                </c:pt>
                <c:pt idx="19">
                  <c:v>157.3365775</c:v>
                </c:pt>
                <c:pt idx="20">
                  <c:v>155.74075569999999</c:v>
                </c:pt>
                <c:pt idx="21">
                  <c:v>155</c:v>
                </c:pt>
                <c:pt idx="22">
                  <c:v>154.11294240000001</c:v>
                </c:pt>
                <c:pt idx="23">
                  <c:v>152.45216429999999</c:v>
                </c:pt>
                <c:pt idx="24">
                  <c:v>150.9722222</c:v>
                </c:pt>
                <c:pt idx="25">
                  <c:v>150.75636549999999</c:v>
                </c:pt>
                <c:pt idx="26">
                  <c:v>149.02846969999999</c:v>
                </c:pt>
                <c:pt idx="27">
                  <c:v>147.26374899999999</c:v>
                </c:pt>
                <c:pt idx="28">
                  <c:v>146.94444440000001</c:v>
                </c:pt>
                <c:pt idx="29">
                  <c:v>145.46576020000001</c:v>
                </c:pt>
                <c:pt idx="30">
                  <c:v>143.63068999999999</c:v>
                </c:pt>
                <c:pt idx="31">
                  <c:v>142.91666670000001</c:v>
                </c:pt>
                <c:pt idx="32">
                  <c:v>141.76039589999999</c:v>
                </c:pt>
                <c:pt idx="33">
                  <c:v>139.8531017</c:v>
                </c:pt>
                <c:pt idx="34">
                  <c:v>138.88888890000001</c:v>
                </c:pt>
                <c:pt idx="35">
                  <c:v>137.909099</c:v>
                </c:pt>
                <c:pt idx="36">
                  <c:v>135.9279057</c:v>
                </c:pt>
                <c:pt idx="37">
                  <c:v>134.86111109999999</c:v>
                </c:pt>
                <c:pt idx="38">
                  <c:v>133.90906089999999</c:v>
                </c:pt>
                <c:pt idx="39">
                  <c:v>131.85255029999999</c:v>
                </c:pt>
                <c:pt idx="40">
                  <c:v>130.83333329999999</c:v>
                </c:pt>
                <c:pt idx="41">
                  <c:v>129.75806449999999</c:v>
                </c:pt>
                <c:pt idx="42">
                  <c:v>127.62514210000001</c:v>
                </c:pt>
                <c:pt idx="43">
                  <c:v>126.80555560000001</c:v>
                </c:pt>
                <c:pt idx="44">
                  <c:v>125.4546263</c:v>
                </c:pt>
                <c:pt idx="45">
                  <c:v>123.24459709999999</c:v>
                </c:pt>
                <c:pt idx="46">
                  <c:v>122.7777778</c:v>
                </c:pt>
                <c:pt idx="47">
                  <c:v>120.9981569</c:v>
                </c:pt>
                <c:pt idx="48">
                  <c:v>118.75</c:v>
                </c:pt>
                <c:pt idx="49">
                  <c:v>118.7109495</c:v>
                </c:pt>
                <c:pt idx="50">
                  <c:v>116.389144</c:v>
                </c:pt>
                <c:pt idx="51">
                  <c:v>114.7222222</c:v>
                </c:pt>
                <c:pt idx="52">
                  <c:v>114.02737810000001</c:v>
                </c:pt>
                <c:pt idx="53">
                  <c:v>111.6293556</c:v>
                </c:pt>
                <c:pt idx="54">
                  <c:v>110.69444439999999</c:v>
                </c:pt>
                <c:pt idx="55">
                  <c:v>109.19482929999999</c:v>
                </c:pt>
                <c:pt idx="56">
                  <c:v>106.72206660000001</c:v>
                </c:pt>
                <c:pt idx="57">
                  <c:v>106.66666669999999</c:v>
                </c:pt>
                <c:pt idx="58">
                  <c:v>104.2174553</c:v>
                </c:pt>
                <c:pt idx="59">
                  <c:v>102.6388889</c:v>
                </c:pt>
                <c:pt idx="60">
                  <c:v>101.67619639999999</c:v>
                </c:pt>
                <c:pt idx="61">
                  <c:v>99.101293999999996</c:v>
                </c:pt>
                <c:pt idx="62">
                  <c:v>98.611111100000002</c:v>
                </c:pt>
                <c:pt idx="63">
                  <c:v>96.496011999999993</c:v>
                </c:pt>
                <c:pt idx="64">
                  <c:v>94.583333300000007</c:v>
                </c:pt>
                <c:pt idx="65">
                  <c:v>93.857721600000005</c:v>
                </c:pt>
                <c:pt idx="66">
                  <c:v>91.190719799999997</c:v>
                </c:pt>
                <c:pt idx="67">
                  <c:v>90.555555600000005</c:v>
                </c:pt>
                <c:pt idx="68">
                  <c:v>88.497258500000001</c:v>
                </c:pt>
                <c:pt idx="69">
                  <c:v>86.527777799999996</c:v>
                </c:pt>
                <c:pt idx="70">
                  <c:v>85.775930099999997</c:v>
                </c:pt>
                <c:pt idx="71">
                  <c:v>83.031314499999993</c:v>
                </c:pt>
                <c:pt idx="72">
                  <c:v>82.5</c:v>
                </c:pt>
                <c:pt idx="73">
                  <c:v>80.266952700000004</c:v>
                </c:pt>
                <c:pt idx="74">
                  <c:v>78.472222200000004</c:v>
                </c:pt>
                <c:pt idx="75">
                  <c:v>77.481595999999996</c:v>
                </c:pt>
                <c:pt idx="76">
                  <c:v>74.679053300000007</c:v>
                </c:pt>
                <c:pt idx="77">
                  <c:v>74.444444399999995</c:v>
                </c:pt>
                <c:pt idx="78">
                  <c:v>71.866557499999999</c:v>
                </c:pt>
                <c:pt idx="79">
                  <c:v>70.416666699999993</c:v>
                </c:pt>
                <c:pt idx="80">
                  <c:v>69.041864500000003</c:v>
                </c:pt>
                <c:pt idx="81">
                  <c:v>66.388888899999998</c:v>
                </c:pt>
                <c:pt idx="82">
                  <c:v>66.208107400000003</c:v>
                </c:pt>
                <c:pt idx="83">
                  <c:v>63.375197200000002</c:v>
                </c:pt>
                <c:pt idx="84">
                  <c:v>62.361111100000002</c:v>
                </c:pt>
                <c:pt idx="85">
                  <c:v>60.542049800000001</c:v>
                </c:pt>
                <c:pt idx="86">
                  <c:v>58.3333333</c:v>
                </c:pt>
                <c:pt idx="87">
                  <c:v>57.7112774</c:v>
                </c:pt>
                <c:pt idx="88">
                  <c:v>54.8910816</c:v>
                </c:pt>
                <c:pt idx="89">
                  <c:v>54.305555599999998</c:v>
                </c:pt>
                <c:pt idx="90">
                  <c:v>52.086761000000003</c:v>
                </c:pt>
                <c:pt idx="91">
                  <c:v>50.277777800000003</c:v>
                </c:pt>
                <c:pt idx="92">
                  <c:v>49.298172800000003</c:v>
                </c:pt>
                <c:pt idx="93">
                  <c:v>46.531978700000003</c:v>
                </c:pt>
                <c:pt idx="94">
                  <c:v>46.25</c:v>
                </c:pt>
                <c:pt idx="95">
                  <c:v>43.799872399999998</c:v>
                </c:pt>
                <c:pt idx="96">
                  <c:v>42.222222199999997</c:v>
                </c:pt>
                <c:pt idx="97">
                  <c:v>41.098370299999999</c:v>
                </c:pt>
                <c:pt idx="98">
                  <c:v>38.434171200000002</c:v>
                </c:pt>
                <c:pt idx="99">
                  <c:v>38.194444400000002</c:v>
                </c:pt>
                <c:pt idx="100">
                  <c:v>35.822670000000002</c:v>
                </c:pt>
                <c:pt idx="101">
                  <c:v>34.1666667</c:v>
                </c:pt>
                <c:pt idx="102">
                  <c:v>33.257216499999998</c:v>
                </c:pt>
                <c:pt idx="103">
                  <c:v>30.7490953</c:v>
                </c:pt>
                <c:pt idx="104">
                  <c:v>30.138888900000001</c:v>
                </c:pt>
                <c:pt idx="105">
                  <c:v>28.309097600000001</c:v>
                </c:pt>
                <c:pt idx="106">
                  <c:v>26.111111099999999</c:v>
                </c:pt>
                <c:pt idx="107">
                  <c:v>25.929051600000001</c:v>
                </c:pt>
                <c:pt idx="108">
                  <c:v>23.636217800000001</c:v>
                </c:pt>
                <c:pt idx="109">
                  <c:v>22.0833333</c:v>
                </c:pt>
              </c:numCache>
            </c:numRef>
          </c:xVal>
          <c:yVal>
            <c:numRef>
              <c:f>Sheet1!$L$1:$L$114</c:f>
              <c:numCache>
                <c:formatCode>General</c:formatCode>
                <c:ptCount val="114"/>
                <c:pt idx="0">
                  <c:v>4.5</c:v>
                </c:pt>
                <c:pt idx="1">
                  <c:v>4.45</c:v>
                </c:pt>
                <c:pt idx="2">
                  <c:v>4.4410242999999996</c:v>
                </c:pt>
                <c:pt idx="3">
                  <c:v>4.4000000000000004</c:v>
                </c:pt>
                <c:pt idx="4">
                  <c:v>4.3499999999999996</c:v>
                </c:pt>
                <c:pt idx="5">
                  <c:v>4.3</c:v>
                </c:pt>
                <c:pt idx="6">
                  <c:v>4.2806359</c:v>
                </c:pt>
                <c:pt idx="7">
                  <c:v>4.25</c:v>
                </c:pt>
                <c:pt idx="8">
                  <c:v>4.2</c:v>
                </c:pt>
                <c:pt idx="9">
                  <c:v>4.1500000000000004</c:v>
                </c:pt>
                <c:pt idx="10">
                  <c:v>4.1301180000000004</c:v>
                </c:pt>
                <c:pt idx="11">
                  <c:v>4.0999999999999996</c:v>
                </c:pt>
                <c:pt idx="12">
                  <c:v>4.05</c:v>
                </c:pt>
                <c:pt idx="13">
                  <c:v>4</c:v>
                </c:pt>
                <c:pt idx="14">
                  <c:v>3.9883177999999999</c:v>
                </c:pt>
                <c:pt idx="15">
                  <c:v>3.95</c:v>
                </c:pt>
                <c:pt idx="16">
                  <c:v>3.9</c:v>
                </c:pt>
                <c:pt idx="17">
                  <c:v>3.8542548000000001</c:v>
                </c:pt>
                <c:pt idx="18">
                  <c:v>3.85</c:v>
                </c:pt>
                <c:pt idx="19">
                  <c:v>3.8</c:v>
                </c:pt>
                <c:pt idx="20">
                  <c:v>3.75</c:v>
                </c:pt>
                <c:pt idx="21">
                  <c:v>3.7273977999999999</c:v>
                </c:pt>
                <c:pt idx="22">
                  <c:v>3.7</c:v>
                </c:pt>
                <c:pt idx="23">
                  <c:v>3.65</c:v>
                </c:pt>
                <c:pt idx="24">
                  <c:v>3.6064362000000001</c:v>
                </c:pt>
                <c:pt idx="25">
                  <c:v>3.6</c:v>
                </c:pt>
                <c:pt idx="26">
                  <c:v>3.55</c:v>
                </c:pt>
                <c:pt idx="27">
                  <c:v>3.5</c:v>
                </c:pt>
                <c:pt idx="28">
                  <c:v>3.4912217999999999</c:v>
                </c:pt>
                <c:pt idx="29">
                  <c:v>3.45</c:v>
                </c:pt>
                <c:pt idx="30">
                  <c:v>3.4</c:v>
                </c:pt>
                <c:pt idx="31">
                  <c:v>3.3810853000000001</c:v>
                </c:pt>
                <c:pt idx="32">
                  <c:v>3.35</c:v>
                </c:pt>
                <c:pt idx="33">
                  <c:v>3.3</c:v>
                </c:pt>
                <c:pt idx="34">
                  <c:v>3.2753958000000001</c:v>
                </c:pt>
                <c:pt idx="35">
                  <c:v>3.25</c:v>
                </c:pt>
                <c:pt idx="36">
                  <c:v>3.2</c:v>
                </c:pt>
                <c:pt idx="37">
                  <c:v>3.1737861000000001</c:v>
                </c:pt>
                <c:pt idx="38">
                  <c:v>3.15</c:v>
                </c:pt>
                <c:pt idx="39">
                  <c:v>3.1</c:v>
                </c:pt>
                <c:pt idx="40">
                  <c:v>3.0758895000000002</c:v>
                </c:pt>
                <c:pt idx="41">
                  <c:v>3.05</c:v>
                </c:pt>
                <c:pt idx="42">
                  <c:v>3</c:v>
                </c:pt>
                <c:pt idx="43">
                  <c:v>2.9813402999999998</c:v>
                </c:pt>
                <c:pt idx="44">
                  <c:v>2.95</c:v>
                </c:pt>
                <c:pt idx="45">
                  <c:v>2.9</c:v>
                </c:pt>
                <c:pt idx="46">
                  <c:v>2.8897737000000001</c:v>
                </c:pt>
                <c:pt idx="47">
                  <c:v>2.85</c:v>
                </c:pt>
                <c:pt idx="48">
                  <c:v>2.8008712999999998</c:v>
                </c:pt>
                <c:pt idx="49">
                  <c:v>2.8</c:v>
                </c:pt>
                <c:pt idx="50">
                  <c:v>2.75</c:v>
                </c:pt>
                <c:pt idx="51">
                  <c:v>2.7149413999999998</c:v>
                </c:pt>
                <c:pt idx="52">
                  <c:v>2.7</c:v>
                </c:pt>
                <c:pt idx="53">
                  <c:v>2.65</c:v>
                </c:pt>
                <c:pt idx="54">
                  <c:v>2.6310785000000001</c:v>
                </c:pt>
                <c:pt idx="55">
                  <c:v>2.6</c:v>
                </c:pt>
                <c:pt idx="56">
                  <c:v>2.5499999999999998</c:v>
                </c:pt>
                <c:pt idx="57">
                  <c:v>2.5489212000000001</c:v>
                </c:pt>
                <c:pt idx="58">
                  <c:v>2.5</c:v>
                </c:pt>
                <c:pt idx="59">
                  <c:v>2.4692527000000002</c:v>
                </c:pt>
                <c:pt idx="60">
                  <c:v>2.4500000000000002</c:v>
                </c:pt>
                <c:pt idx="61">
                  <c:v>2.4</c:v>
                </c:pt>
                <c:pt idx="62">
                  <c:v>2.3908071</c:v>
                </c:pt>
                <c:pt idx="63">
                  <c:v>2.35</c:v>
                </c:pt>
                <c:pt idx="64">
                  <c:v>2.3140474000000002</c:v>
                </c:pt>
                <c:pt idx="65">
                  <c:v>2.2999999999999998</c:v>
                </c:pt>
                <c:pt idx="66">
                  <c:v>2.25</c:v>
                </c:pt>
                <c:pt idx="67">
                  <c:v>2.2384928999999998</c:v>
                </c:pt>
                <c:pt idx="68">
                  <c:v>2.2000000000000002</c:v>
                </c:pt>
                <c:pt idx="69">
                  <c:v>2.1641471999999999</c:v>
                </c:pt>
                <c:pt idx="70">
                  <c:v>2.15</c:v>
                </c:pt>
                <c:pt idx="71">
                  <c:v>2.1</c:v>
                </c:pt>
                <c:pt idx="72">
                  <c:v>2.0906642999999998</c:v>
                </c:pt>
                <c:pt idx="73">
                  <c:v>2.0499999999999998</c:v>
                </c:pt>
                <c:pt idx="74">
                  <c:v>2.0182123999999999</c:v>
                </c:pt>
                <c:pt idx="75">
                  <c:v>2</c:v>
                </c:pt>
                <c:pt idx="76">
                  <c:v>1.95</c:v>
                </c:pt>
                <c:pt idx="77">
                  <c:v>1.9459811</c:v>
                </c:pt>
                <c:pt idx="78">
                  <c:v>1.9</c:v>
                </c:pt>
                <c:pt idx="79">
                  <c:v>1.8748636999999999</c:v>
                </c:pt>
                <c:pt idx="80">
                  <c:v>1.85</c:v>
                </c:pt>
                <c:pt idx="81">
                  <c:v>1.8033245</c:v>
                </c:pt>
                <c:pt idx="82">
                  <c:v>1.8</c:v>
                </c:pt>
                <c:pt idx="83">
                  <c:v>1.75</c:v>
                </c:pt>
                <c:pt idx="84">
                  <c:v>1.7326531000000001</c:v>
                </c:pt>
                <c:pt idx="85">
                  <c:v>1.7</c:v>
                </c:pt>
                <c:pt idx="86">
                  <c:v>1.6614271</c:v>
                </c:pt>
                <c:pt idx="87">
                  <c:v>1.65</c:v>
                </c:pt>
                <c:pt idx="88">
                  <c:v>1.6</c:v>
                </c:pt>
                <c:pt idx="89">
                  <c:v>1.5900101</c:v>
                </c:pt>
                <c:pt idx="90">
                  <c:v>1.55</c:v>
                </c:pt>
                <c:pt idx="91">
                  <c:v>1.5182340000000001</c:v>
                </c:pt>
                <c:pt idx="92">
                  <c:v>1.5</c:v>
                </c:pt>
                <c:pt idx="93">
                  <c:v>1.45</c:v>
                </c:pt>
                <c:pt idx="94">
                  <c:v>1.4451288</c:v>
                </c:pt>
                <c:pt idx="95">
                  <c:v>1.4</c:v>
                </c:pt>
                <c:pt idx="96">
                  <c:v>1.3716280999999999</c:v>
                </c:pt>
                <c:pt idx="97">
                  <c:v>1.35</c:v>
                </c:pt>
                <c:pt idx="98">
                  <c:v>1.3</c:v>
                </c:pt>
                <c:pt idx="99">
                  <c:v>1.2957137999999999</c:v>
                </c:pt>
                <c:pt idx="100">
                  <c:v>1.25</c:v>
                </c:pt>
                <c:pt idx="101">
                  <c:v>1.2186486000000001</c:v>
                </c:pt>
                <c:pt idx="102">
                  <c:v>1.2</c:v>
                </c:pt>
                <c:pt idx="103">
                  <c:v>1.1499999999999999</c:v>
                </c:pt>
                <c:pt idx="104">
                  <c:v>1.1383146</c:v>
                </c:pt>
                <c:pt idx="105">
                  <c:v>1.1000000000000001</c:v>
                </c:pt>
                <c:pt idx="106">
                  <c:v>1.0541769999999999</c:v>
                </c:pt>
                <c:pt idx="107">
                  <c:v>1.05</c:v>
                </c:pt>
                <c:pt idx="108">
                  <c:v>1</c:v>
                </c:pt>
                <c:pt idx="109">
                  <c:v>1</c:v>
                </c:pt>
              </c:numCache>
            </c:numRef>
          </c:yVal>
          <c:smooth val="0"/>
        </c:ser>
        <c:dLbls>
          <c:showLegendKey val="0"/>
          <c:showVal val="0"/>
          <c:showCatName val="0"/>
          <c:showSerName val="0"/>
          <c:showPercent val="0"/>
          <c:showBubbleSize val="0"/>
        </c:dLbls>
        <c:axId val="355192960"/>
        <c:axId val="355193352"/>
      </c:scatterChart>
      <c:valAx>
        <c:axId val="355192960"/>
        <c:scaling>
          <c:orientation val="maxMin"/>
          <c:max val="300"/>
        </c:scaling>
        <c:delete val="0"/>
        <c:axPos val="b"/>
        <c:majorGridlines>
          <c:spPr>
            <a:ln w="3175" cap="flat" cmpd="sng" algn="ctr">
              <a:solidFill>
                <a:schemeClr val="bg1">
                  <a:lumMod val="75000"/>
                </a:schemeClr>
              </a:solidFill>
              <a:prstDash val="dash"/>
              <a:round/>
            </a:ln>
            <a:effectLst/>
          </c:spPr>
        </c:majorGridlines>
        <c:title>
          <c:tx>
            <c:rich>
              <a:bodyPr rot="0" spcFirstLastPara="1" vertOverflow="ellipsis" vert="horz" wrap="square" anchor="ctr" anchorCtr="1"/>
              <a:lstStyle/>
              <a:p>
                <a:pPr>
                  <a:defRPr sz="800" b="0"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en-GB">
                    <a:solidFill>
                      <a:srgbClr val="0000FF"/>
                    </a:solidFill>
                  </a:rPr>
                  <a:t>M (kg)</a:t>
                </a:r>
              </a:p>
            </c:rich>
          </c:tx>
          <c:layout>
            <c:manualLayout>
              <c:xMode val="edge"/>
              <c:yMode val="edge"/>
              <c:x val="0.35770456531291511"/>
              <c:y val="0.9203522346749633"/>
            </c:manualLayout>
          </c:layout>
          <c:overlay val="0"/>
          <c:spPr>
            <a:noFill/>
            <a:ln>
              <a:noFill/>
            </a:ln>
            <a:effectLst/>
          </c:spPr>
          <c:txPr>
            <a:bodyPr rot="0" spcFirstLastPara="1" vertOverflow="ellipsis" vert="horz" wrap="square" anchor="ctr" anchorCtr="1"/>
            <a:lstStyle/>
            <a:p>
              <a:pPr>
                <a:defRPr sz="8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title>
        <c:numFmt formatCode="General" sourceLinked="1"/>
        <c:majorTickMark val="out"/>
        <c:minorTickMark val="in"/>
        <c:tickLblPos val="nextTo"/>
        <c:spPr>
          <a:noFill/>
          <a:ln w="9525" cap="flat" cmpd="sng" algn="ctr">
            <a:solidFill>
              <a:schemeClr val="tx1"/>
            </a:solidFill>
            <a:round/>
          </a:ln>
          <a:effectLst/>
        </c:spPr>
        <c:txPr>
          <a:bodyPr rot="-60000000" spcFirstLastPara="1" vertOverflow="ellipsis" vert="horz" wrap="square" anchor="ctr" anchorCtr="1"/>
          <a:lstStyle/>
          <a:p>
            <a:pPr>
              <a:defRPr sz="8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355193352"/>
        <c:crosses val="autoZero"/>
        <c:crossBetween val="midCat"/>
        <c:majorUnit val="50"/>
      </c:valAx>
      <c:valAx>
        <c:axId val="355193352"/>
        <c:scaling>
          <c:orientation val="minMax"/>
          <c:max val="4.5"/>
          <c:min val="1"/>
        </c:scaling>
        <c:delete val="0"/>
        <c:axPos val="r"/>
        <c:majorGridlines>
          <c:spPr>
            <a:ln w="3175" cap="flat" cmpd="sng" algn="ctr">
              <a:solidFill>
                <a:schemeClr val="bg1">
                  <a:lumMod val="75000"/>
                </a:schemeClr>
              </a:solidFill>
              <a:prstDash val="dash"/>
              <a:round/>
            </a:ln>
            <a:effectLst/>
          </c:spPr>
        </c:majorGridlines>
        <c:title>
          <c:tx>
            <c:rich>
              <a:bodyPr rot="0" spcFirstLastPara="1" vertOverflow="ellipsis" wrap="square" anchor="ctr" anchorCtr="1"/>
              <a:lstStyle/>
              <a:p>
                <a:pPr>
                  <a:defRPr sz="800" b="0"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en-GB">
                    <a:solidFill>
                      <a:srgbClr val="0000FF"/>
                    </a:solidFill>
                  </a:rPr>
                  <a:t>R(m)</a:t>
                </a:r>
              </a:p>
            </c:rich>
          </c:tx>
          <c:layout>
            <c:manualLayout>
              <c:xMode val="edge"/>
              <c:yMode val="edge"/>
              <c:x val="0.84753046824887746"/>
              <c:y val="0.16087134393640179"/>
            </c:manualLayout>
          </c:layout>
          <c:overlay val="0"/>
          <c:spPr>
            <a:noFill/>
            <a:ln>
              <a:noFill/>
            </a:ln>
            <a:effectLst/>
          </c:spPr>
          <c:txPr>
            <a:bodyPr rot="0" spcFirstLastPara="1" vertOverflow="ellipsis" wrap="square" anchor="ctr" anchorCtr="1"/>
            <a:lstStyle/>
            <a:p>
              <a:pPr>
                <a:defRPr sz="8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title>
        <c:numFmt formatCode="General" sourceLinked="1"/>
        <c:majorTickMark val="out"/>
        <c:minorTickMark val="in"/>
        <c:tickLblPos val="nextTo"/>
        <c:spPr>
          <a:noFill/>
          <a:ln w="9525" cap="flat" cmpd="sng" algn="ctr">
            <a:solidFill>
              <a:schemeClr val="tx1"/>
            </a:solidFill>
            <a:round/>
          </a:ln>
          <a:effectLst/>
        </c:spPr>
        <c:txPr>
          <a:bodyPr rot="-60000000" spcFirstLastPara="1" vertOverflow="ellipsis" vert="horz" wrap="square" anchor="ctr" anchorCtr="1"/>
          <a:lstStyle/>
          <a:p>
            <a:pPr>
              <a:defRPr sz="8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355192960"/>
        <c:crosses val="autoZero"/>
        <c:crossBetween val="midCat"/>
        <c:majorUnit val="0.5"/>
      </c:valAx>
      <c:spPr>
        <a:noFill/>
        <a:ln w="6350">
          <a:solidFill>
            <a:schemeClr val="tx1"/>
          </a:solidFill>
        </a:ln>
        <a:effectLst/>
      </c:spPr>
    </c:plotArea>
    <c:plotVisOnly val="1"/>
    <c:dispBlanksAs val="gap"/>
    <c:showDLblsOverMax val="0"/>
  </c:chart>
  <c:spPr>
    <a:solidFill>
      <a:schemeClr val="bg1"/>
    </a:solidFill>
    <a:ln w="9525" cap="flat" cmpd="sng" algn="ctr">
      <a:noFill/>
      <a:round/>
    </a:ln>
    <a:effectLst/>
  </c:spPr>
  <c:txPr>
    <a:bodyPr/>
    <a:lstStyle/>
    <a:p>
      <a:pPr>
        <a:defRPr sz="800">
          <a:solidFill>
            <a:sysClr val="windowText" lastClr="000000"/>
          </a:solidFill>
          <a:latin typeface="Arial" panose="020B0604020202020204" pitchFamily="34" charset="0"/>
          <a:cs typeface="Arial" panose="020B0604020202020204" pitchFamily="34" charset="0"/>
        </a:defRPr>
      </a:pPr>
      <a:endParaRPr lang="en-US"/>
    </a:p>
  </c:txPr>
  <c:externalData r:id="rId3">
    <c:autoUpdate val="0"/>
  </c:externalData>
  <c:userShapes r:id="rId4"/>
</c:chartSpace>
</file>

<file path=word/charts/chart19.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96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en-GB" sz="1000" b="1">
                <a:solidFill>
                  <a:srgbClr val="0000FF"/>
                </a:solidFill>
              </a:rPr>
              <a:t>A-2</a:t>
            </a:r>
          </a:p>
        </c:rich>
      </c:tx>
      <c:layout>
        <c:manualLayout>
          <c:xMode val="edge"/>
          <c:yMode val="edge"/>
          <c:x val="0.10782552918537523"/>
          <c:y val="0.69916613213598455"/>
        </c:manualLayout>
      </c:layout>
      <c:overlay val="0"/>
      <c:spPr>
        <a:solidFill>
          <a:schemeClr val="bg1"/>
        </a:solidFill>
        <a:ln>
          <a:noFill/>
        </a:ln>
        <a:effectLst/>
      </c:spPr>
      <c:txPr>
        <a:bodyPr rot="0" spcFirstLastPara="1" vertOverflow="ellipsis" vert="horz" wrap="square" anchor="ctr" anchorCtr="1"/>
        <a:lstStyle/>
        <a:p>
          <a:pPr>
            <a:defRPr sz="96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en-US"/>
        </a:p>
      </c:txPr>
    </c:title>
    <c:autoTitleDeleted val="0"/>
    <c:plotArea>
      <c:layout>
        <c:manualLayout>
          <c:layoutTarget val="inner"/>
          <c:xMode val="edge"/>
          <c:yMode val="edge"/>
          <c:x val="8.9449263443339866E-2"/>
          <c:y val="7.7628793225123505E-2"/>
          <c:w val="0.68115181791408042"/>
          <c:h val="0.74409559955323157"/>
        </c:manualLayout>
      </c:layout>
      <c:scatterChart>
        <c:scatterStyle val="lineMarker"/>
        <c:varyColors val="0"/>
        <c:ser>
          <c:idx val="0"/>
          <c:order val="0"/>
          <c:spPr>
            <a:ln w="19050" cap="rnd">
              <a:solidFill>
                <a:srgbClr val="0000FF"/>
              </a:solidFill>
              <a:prstDash val="sysDash"/>
              <a:round/>
            </a:ln>
            <a:effectLst/>
          </c:spPr>
          <c:marker>
            <c:symbol val="none"/>
          </c:marker>
          <c:xVal>
            <c:numRef>
              <c:f>Sheet1!$B$1:$B$67</c:f>
              <c:numCache>
                <c:formatCode>General</c:formatCode>
                <c:ptCount val="67"/>
                <c:pt idx="0">
                  <c:v>21.4445981</c:v>
                </c:pt>
                <c:pt idx="1">
                  <c:v>21.308748900000001</c:v>
                </c:pt>
                <c:pt idx="2">
                  <c:v>21.169980200000001</c:v>
                </c:pt>
                <c:pt idx="3">
                  <c:v>21.028224399999999</c:v>
                </c:pt>
                <c:pt idx="4">
                  <c:v>20.883412700000001</c:v>
                </c:pt>
                <c:pt idx="5">
                  <c:v>20.735475099999999</c:v>
                </c:pt>
                <c:pt idx="6">
                  <c:v>20.584340699999998</c:v>
                </c:pt>
                <c:pt idx="7">
                  <c:v>20.429937500000001</c:v>
                </c:pt>
                <c:pt idx="8">
                  <c:v>20.272192700000002</c:v>
                </c:pt>
                <c:pt idx="9">
                  <c:v>20.111032399999999</c:v>
                </c:pt>
                <c:pt idx="10">
                  <c:v>19.946382199999999</c:v>
                </c:pt>
                <c:pt idx="11">
                  <c:v>19.778166800000001</c:v>
                </c:pt>
                <c:pt idx="12">
                  <c:v>19.606310400000002</c:v>
                </c:pt>
                <c:pt idx="13">
                  <c:v>19.430736700000001</c:v>
                </c:pt>
                <c:pt idx="14">
                  <c:v>19.251369</c:v>
                </c:pt>
                <c:pt idx="15">
                  <c:v>19.068130499999999</c:v>
                </c:pt>
                <c:pt idx="16">
                  <c:v>18.880944400000001</c:v>
                </c:pt>
                <c:pt idx="17">
                  <c:v>18.689734000000001</c:v>
                </c:pt>
                <c:pt idx="18">
                  <c:v>18.494422799999999</c:v>
                </c:pt>
                <c:pt idx="19">
                  <c:v>18.2949351</c:v>
                </c:pt>
                <c:pt idx="20">
                  <c:v>18.091195899999999</c:v>
                </c:pt>
                <c:pt idx="21">
                  <c:v>18.055555600000002</c:v>
                </c:pt>
                <c:pt idx="22">
                  <c:v>17.885504999999998</c:v>
                </c:pt>
                <c:pt idx="23">
                  <c:v>17.675967400000001</c:v>
                </c:pt>
                <c:pt idx="24">
                  <c:v>17.462022600000001</c:v>
                </c:pt>
                <c:pt idx="25">
                  <c:v>17.2436027</c:v>
                </c:pt>
                <c:pt idx="26">
                  <c:v>17.020642299999999</c:v>
                </c:pt>
                <c:pt idx="27">
                  <c:v>16.793078900000001</c:v>
                </c:pt>
                <c:pt idx="28">
                  <c:v>16.5608529</c:v>
                </c:pt>
                <c:pt idx="29">
                  <c:v>16.323908599999999</c:v>
                </c:pt>
                <c:pt idx="30">
                  <c:v>16.082194600000001</c:v>
                </c:pt>
                <c:pt idx="31">
                  <c:v>15.8356642</c:v>
                </c:pt>
                <c:pt idx="32">
                  <c:v>15.5842761</c:v>
                </c:pt>
                <c:pt idx="33">
                  <c:v>15.3279949</c:v>
                </c:pt>
                <c:pt idx="34">
                  <c:v>15.066792100000001</c:v>
                </c:pt>
                <c:pt idx="35">
                  <c:v>14.8006464</c:v>
                </c:pt>
                <c:pt idx="36">
                  <c:v>14.529544899999999</c:v>
                </c:pt>
                <c:pt idx="37">
                  <c:v>14.2534835</c:v>
                </c:pt>
                <c:pt idx="38">
                  <c:v>14.027777800000001</c:v>
                </c:pt>
                <c:pt idx="39">
                  <c:v>13.973422100000001</c:v>
                </c:pt>
                <c:pt idx="40">
                  <c:v>13.692401200000001</c:v>
                </c:pt>
                <c:pt idx="41">
                  <c:v>13.4065563</c:v>
                </c:pt>
                <c:pt idx="42">
                  <c:v>13.1159278</c:v>
                </c:pt>
                <c:pt idx="43">
                  <c:v>12.820570099999999</c:v>
                </c:pt>
                <c:pt idx="44">
                  <c:v>12.5205518</c:v>
                </c:pt>
                <c:pt idx="45">
                  <c:v>12.215957700000001</c:v>
                </c:pt>
                <c:pt idx="46">
                  <c:v>11.9068895</c:v>
                </c:pt>
                <c:pt idx="47">
                  <c:v>11.593466899999999</c:v>
                </c:pt>
                <c:pt idx="48">
                  <c:v>11.2758293</c:v>
                </c:pt>
                <c:pt idx="49">
                  <c:v>10.9541363</c:v>
                </c:pt>
                <c:pt idx="50">
                  <c:v>10.6285699</c:v>
                </c:pt>
                <c:pt idx="51">
                  <c:v>10.299334699999999</c:v>
                </c:pt>
                <c:pt idx="52">
                  <c:v>10</c:v>
                </c:pt>
                <c:pt idx="53">
                  <c:v>10</c:v>
                </c:pt>
              </c:numCache>
            </c:numRef>
          </c:xVal>
          <c:yVal>
            <c:numRef>
              <c:f>Sheet1!$C$1:$C$67</c:f>
              <c:numCache>
                <c:formatCode>General</c:formatCode>
                <c:ptCount val="67"/>
                <c:pt idx="0">
                  <c:v>4.5</c:v>
                </c:pt>
                <c:pt idx="1">
                  <c:v>4.45</c:v>
                </c:pt>
                <c:pt idx="2">
                  <c:v>4.4000000000000004</c:v>
                </c:pt>
                <c:pt idx="3">
                  <c:v>4.3499999999999996</c:v>
                </c:pt>
                <c:pt idx="4">
                  <c:v>4.3</c:v>
                </c:pt>
                <c:pt idx="5">
                  <c:v>4.25</c:v>
                </c:pt>
                <c:pt idx="6">
                  <c:v>4.2</c:v>
                </c:pt>
                <c:pt idx="7">
                  <c:v>4.1500000000000004</c:v>
                </c:pt>
                <c:pt idx="8">
                  <c:v>4.0999999999999996</c:v>
                </c:pt>
                <c:pt idx="9">
                  <c:v>4.05</c:v>
                </c:pt>
                <c:pt idx="10">
                  <c:v>4</c:v>
                </c:pt>
                <c:pt idx="11">
                  <c:v>3.95</c:v>
                </c:pt>
                <c:pt idx="12">
                  <c:v>3.9</c:v>
                </c:pt>
                <c:pt idx="13">
                  <c:v>3.85</c:v>
                </c:pt>
                <c:pt idx="14">
                  <c:v>3.8</c:v>
                </c:pt>
                <c:pt idx="15">
                  <c:v>3.75</c:v>
                </c:pt>
                <c:pt idx="16">
                  <c:v>3.7</c:v>
                </c:pt>
                <c:pt idx="17">
                  <c:v>3.65</c:v>
                </c:pt>
                <c:pt idx="18">
                  <c:v>3.6</c:v>
                </c:pt>
                <c:pt idx="19">
                  <c:v>3.55</c:v>
                </c:pt>
                <c:pt idx="20">
                  <c:v>3.5</c:v>
                </c:pt>
                <c:pt idx="21">
                  <c:v>3.4915137999999999</c:v>
                </c:pt>
                <c:pt idx="22">
                  <c:v>3.45</c:v>
                </c:pt>
                <c:pt idx="23">
                  <c:v>3.4</c:v>
                </c:pt>
                <c:pt idx="24">
                  <c:v>3.35</c:v>
                </c:pt>
                <c:pt idx="25">
                  <c:v>3.3</c:v>
                </c:pt>
                <c:pt idx="26">
                  <c:v>3.25</c:v>
                </c:pt>
                <c:pt idx="27">
                  <c:v>3.2</c:v>
                </c:pt>
                <c:pt idx="28">
                  <c:v>3.15</c:v>
                </c:pt>
                <c:pt idx="29">
                  <c:v>3.1</c:v>
                </c:pt>
                <c:pt idx="30">
                  <c:v>3.05</c:v>
                </c:pt>
                <c:pt idx="31">
                  <c:v>3</c:v>
                </c:pt>
                <c:pt idx="32">
                  <c:v>2.95</c:v>
                </c:pt>
                <c:pt idx="33">
                  <c:v>2.9</c:v>
                </c:pt>
                <c:pt idx="34">
                  <c:v>2.85</c:v>
                </c:pt>
                <c:pt idx="35">
                  <c:v>2.8</c:v>
                </c:pt>
                <c:pt idx="36">
                  <c:v>2.75</c:v>
                </c:pt>
                <c:pt idx="37">
                  <c:v>2.7</c:v>
                </c:pt>
                <c:pt idx="38">
                  <c:v>2.6599940000000002</c:v>
                </c:pt>
                <c:pt idx="39">
                  <c:v>2.65</c:v>
                </c:pt>
                <c:pt idx="40">
                  <c:v>2.6</c:v>
                </c:pt>
                <c:pt idx="41">
                  <c:v>2.5499999999999998</c:v>
                </c:pt>
                <c:pt idx="42">
                  <c:v>2.5</c:v>
                </c:pt>
                <c:pt idx="43">
                  <c:v>2.4500000000000002</c:v>
                </c:pt>
                <c:pt idx="44">
                  <c:v>2.4</c:v>
                </c:pt>
                <c:pt idx="45">
                  <c:v>2.35</c:v>
                </c:pt>
                <c:pt idx="46">
                  <c:v>2.2999999999999998</c:v>
                </c:pt>
                <c:pt idx="47">
                  <c:v>2.25</c:v>
                </c:pt>
                <c:pt idx="48">
                  <c:v>2.2000000000000002</c:v>
                </c:pt>
                <c:pt idx="49">
                  <c:v>2.15</c:v>
                </c:pt>
                <c:pt idx="50">
                  <c:v>2.1</c:v>
                </c:pt>
                <c:pt idx="51">
                  <c:v>2.0499999999999998</c:v>
                </c:pt>
                <c:pt idx="52">
                  <c:v>2.0051573</c:v>
                </c:pt>
                <c:pt idx="53">
                  <c:v>2.0499999999999998</c:v>
                </c:pt>
              </c:numCache>
            </c:numRef>
          </c:yVal>
          <c:smooth val="0"/>
        </c:ser>
        <c:ser>
          <c:idx val="1"/>
          <c:order val="1"/>
          <c:spPr>
            <a:ln w="19050" cap="rnd">
              <a:solidFill>
                <a:srgbClr val="FF00FF"/>
              </a:solidFill>
              <a:round/>
            </a:ln>
            <a:effectLst/>
          </c:spPr>
          <c:marker>
            <c:symbol val="none"/>
          </c:marker>
          <c:xVal>
            <c:numRef>
              <c:f>Sheet1!$E$1:$E$85</c:f>
              <c:numCache>
                <c:formatCode>General</c:formatCode>
                <c:ptCount val="85"/>
                <c:pt idx="0">
                  <c:v>44.324452100000002</c:v>
                </c:pt>
                <c:pt idx="1">
                  <c:v>44.038581899999997</c:v>
                </c:pt>
                <c:pt idx="2">
                  <c:v>43.746568400000001</c:v>
                </c:pt>
                <c:pt idx="3">
                  <c:v>43.448269000000003</c:v>
                </c:pt>
                <c:pt idx="4">
                  <c:v>43.143538900000003</c:v>
                </c:pt>
                <c:pt idx="5">
                  <c:v>42.832231</c:v>
                </c:pt>
                <c:pt idx="6">
                  <c:v>42.514195999999998</c:v>
                </c:pt>
                <c:pt idx="7">
                  <c:v>42.222222199999997</c:v>
                </c:pt>
                <c:pt idx="8">
                  <c:v>42.189488300000001</c:v>
                </c:pt>
                <c:pt idx="9">
                  <c:v>41.859616299999999</c:v>
                </c:pt>
                <c:pt idx="10">
                  <c:v>41.5226021</c:v>
                </c:pt>
                <c:pt idx="11">
                  <c:v>41.178289700000001</c:v>
                </c:pt>
                <c:pt idx="12">
                  <c:v>40.826521900000003</c:v>
                </c:pt>
                <c:pt idx="13">
                  <c:v>40.467140100000002</c:v>
                </c:pt>
                <c:pt idx="14">
                  <c:v>40.099984800000001</c:v>
                </c:pt>
                <c:pt idx="15">
                  <c:v>39.724895600000004</c:v>
                </c:pt>
                <c:pt idx="16">
                  <c:v>39.341712000000001</c:v>
                </c:pt>
                <c:pt idx="17">
                  <c:v>38.950273099999997</c:v>
                </c:pt>
                <c:pt idx="18">
                  <c:v>38.550418700000002</c:v>
                </c:pt>
                <c:pt idx="19">
                  <c:v>38.194444400000002</c:v>
                </c:pt>
                <c:pt idx="20">
                  <c:v>38.142349299999999</c:v>
                </c:pt>
                <c:pt idx="21">
                  <c:v>37.728051899999997</c:v>
                </c:pt>
                <c:pt idx="22">
                  <c:v>37.304925099999998</c:v>
                </c:pt>
                <c:pt idx="23">
                  <c:v>36.872815299999999</c:v>
                </c:pt>
                <c:pt idx="24">
                  <c:v>36.431571900000002</c:v>
                </c:pt>
                <c:pt idx="25">
                  <c:v>35.9810479</c:v>
                </c:pt>
                <c:pt idx="26">
                  <c:v>35.521100400000002</c:v>
                </c:pt>
                <c:pt idx="27">
                  <c:v>35.051591500000001</c:v>
                </c:pt>
                <c:pt idx="28">
                  <c:v>34.572389399999999</c:v>
                </c:pt>
                <c:pt idx="29">
                  <c:v>34.1666667</c:v>
                </c:pt>
                <c:pt idx="30">
                  <c:v>34.084004899999996</c:v>
                </c:pt>
                <c:pt idx="31">
                  <c:v>33.588858100000003</c:v>
                </c:pt>
                <c:pt idx="32">
                  <c:v>33.083743800000001</c:v>
                </c:pt>
                <c:pt idx="33">
                  <c:v>32.568564700000003</c:v>
                </c:pt>
                <c:pt idx="34">
                  <c:v>32.043234200000001</c:v>
                </c:pt>
                <c:pt idx="35">
                  <c:v>31.507678599999998</c:v>
                </c:pt>
                <c:pt idx="36">
                  <c:v>30.961838199999999</c:v>
                </c:pt>
                <c:pt idx="37">
                  <c:v>30.405668500000001</c:v>
                </c:pt>
                <c:pt idx="38">
                  <c:v>30.138888900000001</c:v>
                </c:pt>
                <c:pt idx="39">
                  <c:v>29.841717200000001</c:v>
                </c:pt>
                <c:pt idx="40">
                  <c:v>29.269781800000001</c:v>
                </c:pt>
                <c:pt idx="41">
                  <c:v>28.687583</c:v>
                </c:pt>
                <c:pt idx="42">
                  <c:v>28.095155399999999</c:v>
                </c:pt>
                <c:pt idx="43">
                  <c:v>27.492557999999999</c:v>
                </c:pt>
                <c:pt idx="44">
                  <c:v>26.879876400000001</c:v>
                </c:pt>
                <c:pt idx="45">
                  <c:v>26.257224699999998</c:v>
                </c:pt>
                <c:pt idx="46">
                  <c:v>26.111111099999999</c:v>
                </c:pt>
                <c:pt idx="47">
                  <c:v>25.629523599999999</c:v>
                </c:pt>
                <c:pt idx="48">
                  <c:v>24.993705500000001</c:v>
                </c:pt>
                <c:pt idx="49">
                  <c:v>24.3485479</c:v>
                </c:pt>
                <c:pt idx="50">
                  <c:v>23.694300900000002</c:v>
                </c:pt>
                <c:pt idx="51">
                  <c:v>23.031255300000002</c:v>
                </c:pt>
                <c:pt idx="52">
                  <c:v>22.359744599999999</c:v>
                </c:pt>
                <c:pt idx="53">
                  <c:v>22.0833333</c:v>
                </c:pt>
                <c:pt idx="54">
                  <c:v>21.684768800000001</c:v>
                </c:pt>
                <c:pt idx="55">
                  <c:v>21.0053904</c:v>
                </c:pt>
                <c:pt idx="56">
                  <c:v>20.318914599999999</c:v>
                </c:pt>
                <c:pt idx="57">
                  <c:v>19.625866899999998</c:v>
                </c:pt>
                <c:pt idx="58">
                  <c:v>18.926828499999999</c:v>
                </c:pt>
                <c:pt idx="59">
                  <c:v>18.222437500000002</c:v>
                </c:pt>
                <c:pt idx="60">
                  <c:v>18.055555600000002</c:v>
                </c:pt>
                <c:pt idx="61">
                  <c:v>17.520855600000001</c:v>
                </c:pt>
                <c:pt idx="62">
                  <c:v>16.8177299</c:v>
                </c:pt>
                <c:pt idx="63">
                  <c:v>16.1115748</c:v>
                </c:pt>
                <c:pt idx="64">
                  <c:v>15.403266</c:v>
                </c:pt>
                <c:pt idx="65">
                  <c:v>14.693744300000001</c:v>
                </c:pt>
                <c:pt idx="66">
                  <c:v>14.027777800000001</c:v>
                </c:pt>
                <c:pt idx="67">
                  <c:v>13.984771</c:v>
                </c:pt>
                <c:pt idx="68">
                  <c:v>13.288134700000001</c:v>
                </c:pt>
                <c:pt idx="69">
                  <c:v>12.593469000000001</c:v>
                </c:pt>
                <c:pt idx="70">
                  <c:v>11.9019572</c:v>
                </c:pt>
                <c:pt idx="71">
                  <c:v>11.2148454</c:v>
                </c:pt>
                <c:pt idx="72">
                  <c:v>10.5334407</c:v>
                </c:pt>
                <c:pt idx="73">
                  <c:v>10</c:v>
                </c:pt>
                <c:pt idx="74">
                  <c:v>10</c:v>
                </c:pt>
              </c:numCache>
            </c:numRef>
          </c:xVal>
          <c:yVal>
            <c:numRef>
              <c:f>Sheet1!$F$1:$F$85</c:f>
              <c:numCache>
                <c:formatCode>General</c:formatCode>
                <c:ptCount val="85"/>
                <c:pt idx="0">
                  <c:v>4.5</c:v>
                </c:pt>
                <c:pt idx="1">
                  <c:v>4.45</c:v>
                </c:pt>
                <c:pt idx="2">
                  <c:v>4.4000000000000004</c:v>
                </c:pt>
                <c:pt idx="3">
                  <c:v>4.3499999999999996</c:v>
                </c:pt>
                <c:pt idx="4">
                  <c:v>4.3</c:v>
                </c:pt>
                <c:pt idx="5">
                  <c:v>4.25</c:v>
                </c:pt>
                <c:pt idx="6">
                  <c:v>4.2</c:v>
                </c:pt>
                <c:pt idx="7">
                  <c:v>4.1551022</c:v>
                </c:pt>
                <c:pt idx="8">
                  <c:v>4.1500000000000004</c:v>
                </c:pt>
                <c:pt idx="9">
                  <c:v>4.0999999999999996</c:v>
                </c:pt>
                <c:pt idx="10">
                  <c:v>4.05</c:v>
                </c:pt>
                <c:pt idx="11">
                  <c:v>4</c:v>
                </c:pt>
                <c:pt idx="12">
                  <c:v>3.95</c:v>
                </c:pt>
                <c:pt idx="13">
                  <c:v>3.9</c:v>
                </c:pt>
                <c:pt idx="14">
                  <c:v>3.85</c:v>
                </c:pt>
                <c:pt idx="15">
                  <c:v>3.8</c:v>
                </c:pt>
                <c:pt idx="16">
                  <c:v>3.75</c:v>
                </c:pt>
                <c:pt idx="17">
                  <c:v>3.7</c:v>
                </c:pt>
                <c:pt idx="18">
                  <c:v>3.65</c:v>
                </c:pt>
                <c:pt idx="19">
                  <c:v>3.6064783</c:v>
                </c:pt>
                <c:pt idx="20">
                  <c:v>3.6</c:v>
                </c:pt>
                <c:pt idx="21">
                  <c:v>3.55</c:v>
                </c:pt>
                <c:pt idx="22">
                  <c:v>3.5</c:v>
                </c:pt>
                <c:pt idx="23">
                  <c:v>3.45</c:v>
                </c:pt>
                <c:pt idx="24">
                  <c:v>3.4</c:v>
                </c:pt>
                <c:pt idx="25">
                  <c:v>3.35</c:v>
                </c:pt>
                <c:pt idx="26">
                  <c:v>3.3</c:v>
                </c:pt>
                <c:pt idx="27">
                  <c:v>3.25</c:v>
                </c:pt>
                <c:pt idx="28">
                  <c:v>3.2</c:v>
                </c:pt>
                <c:pt idx="29">
                  <c:v>3.1586128000000002</c:v>
                </c:pt>
                <c:pt idx="30">
                  <c:v>3.15</c:v>
                </c:pt>
                <c:pt idx="31">
                  <c:v>3.1</c:v>
                </c:pt>
                <c:pt idx="32">
                  <c:v>3.05</c:v>
                </c:pt>
                <c:pt idx="33">
                  <c:v>3</c:v>
                </c:pt>
                <c:pt idx="34">
                  <c:v>2.95</c:v>
                </c:pt>
                <c:pt idx="35">
                  <c:v>2.9</c:v>
                </c:pt>
                <c:pt idx="36">
                  <c:v>2.85</c:v>
                </c:pt>
                <c:pt idx="37">
                  <c:v>2.8</c:v>
                </c:pt>
                <c:pt idx="38">
                  <c:v>2.7766774000000001</c:v>
                </c:pt>
                <c:pt idx="39">
                  <c:v>2.75</c:v>
                </c:pt>
                <c:pt idx="40">
                  <c:v>2.7</c:v>
                </c:pt>
                <c:pt idx="41">
                  <c:v>2.65</c:v>
                </c:pt>
                <c:pt idx="42">
                  <c:v>2.6</c:v>
                </c:pt>
                <c:pt idx="43">
                  <c:v>2.5499999999999998</c:v>
                </c:pt>
                <c:pt idx="44">
                  <c:v>2.5</c:v>
                </c:pt>
                <c:pt idx="45">
                  <c:v>2.4500000000000002</c:v>
                </c:pt>
                <c:pt idx="46">
                  <c:v>2.4386540999999999</c:v>
                </c:pt>
                <c:pt idx="47">
                  <c:v>2.4</c:v>
                </c:pt>
                <c:pt idx="48">
                  <c:v>2.35</c:v>
                </c:pt>
                <c:pt idx="49">
                  <c:v>2.2999999999999998</c:v>
                </c:pt>
                <c:pt idx="50">
                  <c:v>2.25</c:v>
                </c:pt>
                <c:pt idx="51">
                  <c:v>2.2000000000000002</c:v>
                </c:pt>
                <c:pt idx="52">
                  <c:v>2.15</c:v>
                </c:pt>
                <c:pt idx="53">
                  <c:v>2.1300184999999998</c:v>
                </c:pt>
                <c:pt idx="54">
                  <c:v>2.1</c:v>
                </c:pt>
                <c:pt idx="55">
                  <c:v>2.0499999999999998</c:v>
                </c:pt>
                <c:pt idx="56">
                  <c:v>2</c:v>
                </c:pt>
                <c:pt idx="57">
                  <c:v>1.95</c:v>
                </c:pt>
                <c:pt idx="58">
                  <c:v>1.9</c:v>
                </c:pt>
                <c:pt idx="59">
                  <c:v>1.85</c:v>
                </c:pt>
                <c:pt idx="60">
                  <c:v>1.8385711</c:v>
                </c:pt>
                <c:pt idx="61">
                  <c:v>1.8</c:v>
                </c:pt>
                <c:pt idx="62">
                  <c:v>1.75</c:v>
                </c:pt>
                <c:pt idx="63">
                  <c:v>1.7</c:v>
                </c:pt>
                <c:pt idx="64">
                  <c:v>1.65</c:v>
                </c:pt>
                <c:pt idx="65">
                  <c:v>1.6</c:v>
                </c:pt>
                <c:pt idx="66">
                  <c:v>1.5532242999999999</c:v>
                </c:pt>
                <c:pt idx="67">
                  <c:v>1.55</c:v>
                </c:pt>
                <c:pt idx="68">
                  <c:v>1.5</c:v>
                </c:pt>
                <c:pt idx="69">
                  <c:v>1.45</c:v>
                </c:pt>
                <c:pt idx="70">
                  <c:v>1.4</c:v>
                </c:pt>
                <c:pt idx="71">
                  <c:v>1.35</c:v>
                </c:pt>
                <c:pt idx="72">
                  <c:v>1.3</c:v>
                </c:pt>
                <c:pt idx="73">
                  <c:v>1.2609906</c:v>
                </c:pt>
                <c:pt idx="74">
                  <c:v>1.3</c:v>
                </c:pt>
              </c:numCache>
            </c:numRef>
          </c:yVal>
          <c:smooth val="0"/>
        </c:ser>
        <c:ser>
          <c:idx val="2"/>
          <c:order val="2"/>
          <c:spPr>
            <a:ln w="19050" cap="rnd">
              <a:solidFill>
                <a:srgbClr val="FF3300"/>
              </a:solidFill>
              <a:prstDash val="lgDash"/>
              <a:round/>
            </a:ln>
            <a:effectLst/>
          </c:spPr>
          <c:marker>
            <c:symbol val="none"/>
          </c:marker>
          <c:xVal>
            <c:numRef>
              <c:f>Sheet1!$H$1:$H$91</c:f>
              <c:numCache>
                <c:formatCode>General</c:formatCode>
                <c:ptCount val="91"/>
                <c:pt idx="0">
                  <c:v>92.336078599999993</c:v>
                </c:pt>
                <c:pt idx="1">
                  <c:v>91.735502400000001</c:v>
                </c:pt>
                <c:pt idx="2">
                  <c:v>91.122019699999996</c:v>
                </c:pt>
                <c:pt idx="3">
                  <c:v>90.555555600000005</c:v>
                </c:pt>
                <c:pt idx="4">
                  <c:v>90.495511300000004</c:v>
                </c:pt>
                <c:pt idx="5">
                  <c:v>89.857226299999994</c:v>
                </c:pt>
                <c:pt idx="6">
                  <c:v>89.205163600000006</c:v>
                </c:pt>
                <c:pt idx="7">
                  <c:v>88.539010300000001</c:v>
                </c:pt>
                <c:pt idx="8">
                  <c:v>87.858449300000004</c:v>
                </c:pt>
                <c:pt idx="9">
                  <c:v>87.163159399999998</c:v>
                </c:pt>
                <c:pt idx="10">
                  <c:v>86.527777799999996</c:v>
                </c:pt>
                <c:pt idx="11">
                  <c:v>86.453049500000006</c:v>
                </c:pt>
                <c:pt idx="12">
                  <c:v>85.7295905</c:v>
                </c:pt>
                <c:pt idx="13">
                  <c:v>84.990466299999994</c:v>
                </c:pt>
                <c:pt idx="14">
                  <c:v>84.235343799999995</c:v>
                </c:pt>
                <c:pt idx="15">
                  <c:v>83.463887700000001</c:v>
                </c:pt>
                <c:pt idx="16">
                  <c:v>82.675761300000005</c:v>
                </c:pt>
                <c:pt idx="17">
                  <c:v>82.5</c:v>
                </c:pt>
                <c:pt idx="18">
                  <c:v>81.872687099999993</c:v>
                </c:pt>
                <c:pt idx="19">
                  <c:v>81.052899499999995</c:v>
                </c:pt>
                <c:pt idx="20">
                  <c:v>80.215487100000004</c:v>
                </c:pt>
                <c:pt idx="21">
                  <c:v>79.360115500000006</c:v>
                </c:pt>
                <c:pt idx="22">
                  <c:v>78.486452700000001</c:v>
                </c:pt>
                <c:pt idx="23">
                  <c:v>78.472222200000004</c:v>
                </c:pt>
                <c:pt idx="24">
                  <c:v>77.597188200000005</c:v>
                </c:pt>
                <c:pt idx="25">
                  <c:v>76.689094600000004</c:v>
                </c:pt>
                <c:pt idx="26">
                  <c:v>75.761806500000006</c:v>
                </c:pt>
                <c:pt idx="27">
                  <c:v>74.8150148</c:v>
                </c:pt>
                <c:pt idx="28">
                  <c:v>74.444444399999995</c:v>
                </c:pt>
                <c:pt idx="29">
                  <c:v>73.850575399999997</c:v>
                </c:pt>
                <c:pt idx="30">
                  <c:v>72.867455899999996</c:v>
                </c:pt>
                <c:pt idx="31">
                  <c:v>71.864039399999996</c:v>
                </c:pt>
                <c:pt idx="32">
                  <c:v>70.840063900000004</c:v>
                </c:pt>
                <c:pt idx="33">
                  <c:v>70.416666699999993</c:v>
                </c:pt>
                <c:pt idx="34">
                  <c:v>69.797656500000002</c:v>
                </c:pt>
                <c:pt idx="35">
                  <c:v>68.735914600000001</c:v>
                </c:pt>
                <c:pt idx="36">
                  <c:v>67.653016300000004</c:v>
                </c:pt>
                <c:pt idx="37">
                  <c:v>66.548780100000002</c:v>
                </c:pt>
                <c:pt idx="38">
                  <c:v>66.388888899999998</c:v>
                </c:pt>
                <c:pt idx="39">
                  <c:v>65.426955699999993</c:v>
                </c:pt>
                <c:pt idx="40">
                  <c:v>64.284246400000001</c:v>
                </c:pt>
                <c:pt idx="41">
                  <c:v>63.119913199999999</c:v>
                </c:pt>
                <c:pt idx="42">
                  <c:v>62.361111100000002</c:v>
                </c:pt>
                <c:pt idx="43">
                  <c:v>61.935734099999998</c:v>
                </c:pt>
                <c:pt idx="44">
                  <c:v>60.733209199999997</c:v>
                </c:pt>
                <c:pt idx="45">
                  <c:v>59.509104999999998</c:v>
                </c:pt>
                <c:pt idx="46">
                  <c:v>58.3333333</c:v>
                </c:pt>
                <c:pt idx="47">
                  <c:v>58.263814199999999</c:v>
                </c:pt>
                <c:pt idx="48">
                  <c:v>57.002625500000001</c:v>
                </c:pt>
                <c:pt idx="49">
                  <c:v>55.720331399999999</c:v>
                </c:pt>
                <c:pt idx="50">
                  <c:v>54.417170599999999</c:v>
                </c:pt>
                <c:pt idx="51">
                  <c:v>54.305555599999998</c:v>
                </c:pt>
                <c:pt idx="52">
                  <c:v>53.0993967</c:v>
                </c:pt>
                <c:pt idx="53">
                  <c:v>51.762080599999997</c:v>
                </c:pt>
                <c:pt idx="54">
                  <c:v>50.405120799999999</c:v>
                </c:pt>
                <c:pt idx="55">
                  <c:v>50.277777800000003</c:v>
                </c:pt>
                <c:pt idx="56">
                  <c:v>49.035643899999997</c:v>
                </c:pt>
                <c:pt idx="57">
                  <c:v>47.648431600000002</c:v>
                </c:pt>
                <c:pt idx="58">
                  <c:v>46.25</c:v>
                </c:pt>
                <c:pt idx="59">
                  <c:v>46.243545900000001</c:v>
                </c:pt>
                <c:pt idx="60">
                  <c:v>44.829847700000002</c:v>
                </c:pt>
                <c:pt idx="61">
                  <c:v>43.400218899999999</c:v>
                </c:pt>
                <c:pt idx="62">
                  <c:v>42.222222199999997</c:v>
                </c:pt>
                <c:pt idx="63">
                  <c:v>41.957319900000002</c:v>
                </c:pt>
                <c:pt idx="64">
                  <c:v>40.508036199999999</c:v>
                </c:pt>
                <c:pt idx="65">
                  <c:v>39.046224600000002</c:v>
                </c:pt>
                <c:pt idx="66">
                  <c:v>38.194444400000002</c:v>
                </c:pt>
                <c:pt idx="67">
                  <c:v>37.5774884</c:v>
                </c:pt>
                <c:pt idx="68">
                  <c:v>36.104938199999999</c:v>
                </c:pt>
                <c:pt idx="69">
                  <c:v>34.624299399999998</c:v>
                </c:pt>
                <c:pt idx="70">
                  <c:v>34.1666667</c:v>
                </c:pt>
                <c:pt idx="71">
                  <c:v>33.145140099999999</c:v>
                </c:pt>
                <c:pt idx="72">
                  <c:v>31.6649739</c:v>
                </c:pt>
                <c:pt idx="73">
                  <c:v>30.1822731</c:v>
                </c:pt>
                <c:pt idx="74">
                  <c:v>30.138888900000001</c:v>
                </c:pt>
                <c:pt idx="75">
                  <c:v>28.711507900000001</c:v>
                </c:pt>
                <c:pt idx="76">
                  <c:v>27.242910299999998</c:v>
                </c:pt>
                <c:pt idx="77">
                  <c:v>26.111111099999999</c:v>
                </c:pt>
                <c:pt idx="78">
                  <c:v>25.7817331</c:v>
                </c:pt>
                <c:pt idx="79">
                  <c:v>24.338252099999998</c:v>
                </c:pt>
                <c:pt idx="80">
                  <c:v>22.903955799999999</c:v>
                </c:pt>
                <c:pt idx="81">
                  <c:v>22.0833333</c:v>
                </c:pt>
                <c:pt idx="82">
                  <c:v>21.488469200000001</c:v>
                </c:pt>
                <c:pt idx="83">
                  <c:v>20.096982199999999</c:v>
                </c:pt>
                <c:pt idx="84">
                  <c:v>18.723021800000001</c:v>
                </c:pt>
                <c:pt idx="85">
                  <c:v>18.055555600000002</c:v>
                </c:pt>
                <c:pt idx="86">
                  <c:v>17.379068100000001</c:v>
                </c:pt>
                <c:pt idx="87">
                  <c:v>16.067674</c:v>
                </c:pt>
                <c:pt idx="88">
                  <c:v>14.782823799999999</c:v>
                </c:pt>
                <c:pt idx="89">
                  <c:v>14.027777800000001</c:v>
                </c:pt>
                <c:pt idx="90">
                  <c:v>13.536383799999999</c:v>
                </c:pt>
              </c:numCache>
            </c:numRef>
          </c:xVal>
          <c:yVal>
            <c:numRef>
              <c:f>Sheet1!$I$1:$I$91</c:f>
              <c:numCache>
                <c:formatCode>General</c:formatCode>
                <c:ptCount val="91"/>
                <c:pt idx="0">
                  <c:v>4.5</c:v>
                </c:pt>
                <c:pt idx="1">
                  <c:v>4.45</c:v>
                </c:pt>
                <c:pt idx="2">
                  <c:v>4.4000000000000004</c:v>
                </c:pt>
                <c:pt idx="3">
                  <c:v>4.3548331999999998</c:v>
                </c:pt>
                <c:pt idx="4">
                  <c:v>4.3499999999999996</c:v>
                </c:pt>
                <c:pt idx="5">
                  <c:v>4.3</c:v>
                </c:pt>
                <c:pt idx="6">
                  <c:v>4.25</c:v>
                </c:pt>
                <c:pt idx="7">
                  <c:v>4.2</c:v>
                </c:pt>
                <c:pt idx="8">
                  <c:v>4.1500000000000004</c:v>
                </c:pt>
                <c:pt idx="9">
                  <c:v>4.0999999999999996</c:v>
                </c:pt>
                <c:pt idx="10">
                  <c:v>4.0553128999999997</c:v>
                </c:pt>
                <c:pt idx="11">
                  <c:v>4.05</c:v>
                </c:pt>
                <c:pt idx="12">
                  <c:v>4</c:v>
                </c:pt>
                <c:pt idx="13">
                  <c:v>3.95</c:v>
                </c:pt>
                <c:pt idx="14">
                  <c:v>3.9</c:v>
                </c:pt>
                <c:pt idx="15">
                  <c:v>3.85</c:v>
                </c:pt>
                <c:pt idx="16">
                  <c:v>3.8</c:v>
                </c:pt>
                <c:pt idx="17">
                  <c:v>3.7891632999999998</c:v>
                </c:pt>
                <c:pt idx="18">
                  <c:v>3.75</c:v>
                </c:pt>
                <c:pt idx="19">
                  <c:v>3.7</c:v>
                </c:pt>
                <c:pt idx="20">
                  <c:v>3.65</c:v>
                </c:pt>
                <c:pt idx="21">
                  <c:v>3.6</c:v>
                </c:pt>
                <c:pt idx="22">
                  <c:v>3.55</c:v>
                </c:pt>
                <c:pt idx="23">
                  <c:v>3.5492110000000001</c:v>
                </c:pt>
                <c:pt idx="24">
                  <c:v>3.5</c:v>
                </c:pt>
                <c:pt idx="25">
                  <c:v>3.45</c:v>
                </c:pt>
                <c:pt idx="26">
                  <c:v>3.4</c:v>
                </c:pt>
                <c:pt idx="27">
                  <c:v>3.35</c:v>
                </c:pt>
                <c:pt idx="28">
                  <c:v>3.3309755999999999</c:v>
                </c:pt>
                <c:pt idx="29">
                  <c:v>3.3</c:v>
                </c:pt>
                <c:pt idx="30">
                  <c:v>3.25</c:v>
                </c:pt>
                <c:pt idx="31">
                  <c:v>3.2</c:v>
                </c:pt>
                <c:pt idx="32">
                  <c:v>3.15</c:v>
                </c:pt>
                <c:pt idx="33">
                  <c:v>3.1299058</c:v>
                </c:pt>
                <c:pt idx="34">
                  <c:v>3.1</c:v>
                </c:pt>
                <c:pt idx="35">
                  <c:v>3.05</c:v>
                </c:pt>
                <c:pt idx="36">
                  <c:v>3</c:v>
                </c:pt>
                <c:pt idx="37">
                  <c:v>2.95</c:v>
                </c:pt>
                <c:pt idx="38">
                  <c:v>2.9429956000000002</c:v>
                </c:pt>
                <c:pt idx="39">
                  <c:v>2.9</c:v>
                </c:pt>
                <c:pt idx="40">
                  <c:v>2.85</c:v>
                </c:pt>
                <c:pt idx="41">
                  <c:v>2.8</c:v>
                </c:pt>
                <c:pt idx="42">
                  <c:v>2.7682169999999999</c:v>
                </c:pt>
                <c:pt idx="43">
                  <c:v>2.75</c:v>
                </c:pt>
                <c:pt idx="44">
                  <c:v>2.7</c:v>
                </c:pt>
                <c:pt idx="45">
                  <c:v>2.65</c:v>
                </c:pt>
                <c:pt idx="46">
                  <c:v>2.6028566999999998</c:v>
                </c:pt>
                <c:pt idx="47">
                  <c:v>2.6</c:v>
                </c:pt>
                <c:pt idx="48">
                  <c:v>2.5499999999999998</c:v>
                </c:pt>
                <c:pt idx="49">
                  <c:v>2.5</c:v>
                </c:pt>
                <c:pt idx="50">
                  <c:v>2.4500000000000002</c:v>
                </c:pt>
                <c:pt idx="51">
                  <c:v>2.4458728999999999</c:v>
                </c:pt>
                <c:pt idx="52">
                  <c:v>2.4</c:v>
                </c:pt>
                <c:pt idx="53">
                  <c:v>2.35</c:v>
                </c:pt>
                <c:pt idx="54">
                  <c:v>2.2999999999999998</c:v>
                </c:pt>
                <c:pt idx="55">
                  <c:v>2.2954815000000002</c:v>
                </c:pt>
                <c:pt idx="56">
                  <c:v>2.25</c:v>
                </c:pt>
                <c:pt idx="57">
                  <c:v>2.2000000000000002</c:v>
                </c:pt>
                <c:pt idx="58">
                  <c:v>2.1502376000000001</c:v>
                </c:pt>
                <c:pt idx="59">
                  <c:v>2.15</c:v>
                </c:pt>
                <c:pt idx="60">
                  <c:v>2.1</c:v>
                </c:pt>
                <c:pt idx="61">
                  <c:v>2.0499999999999998</c:v>
                </c:pt>
                <c:pt idx="62">
                  <c:v>2.0094702</c:v>
                </c:pt>
                <c:pt idx="63">
                  <c:v>2</c:v>
                </c:pt>
                <c:pt idx="64">
                  <c:v>1.95</c:v>
                </c:pt>
                <c:pt idx="65">
                  <c:v>1.9</c:v>
                </c:pt>
                <c:pt idx="66">
                  <c:v>1.8715326000000001</c:v>
                </c:pt>
                <c:pt idx="67">
                  <c:v>1.85</c:v>
                </c:pt>
                <c:pt idx="68">
                  <c:v>1.8</c:v>
                </c:pt>
                <c:pt idx="69">
                  <c:v>1.75</c:v>
                </c:pt>
                <c:pt idx="70">
                  <c:v>1.7350524000000001</c:v>
                </c:pt>
                <c:pt idx="71">
                  <c:v>1.7</c:v>
                </c:pt>
                <c:pt idx="72">
                  <c:v>1.65</c:v>
                </c:pt>
                <c:pt idx="73">
                  <c:v>1.6</c:v>
                </c:pt>
                <c:pt idx="74">
                  <c:v>1.5986038</c:v>
                </c:pt>
                <c:pt idx="75">
                  <c:v>1.55</c:v>
                </c:pt>
                <c:pt idx="76">
                  <c:v>1.5</c:v>
                </c:pt>
                <c:pt idx="77">
                  <c:v>1.4618264999999999</c:v>
                </c:pt>
                <c:pt idx="78">
                  <c:v>1.45</c:v>
                </c:pt>
                <c:pt idx="79">
                  <c:v>1.4</c:v>
                </c:pt>
                <c:pt idx="80">
                  <c:v>1.35</c:v>
                </c:pt>
                <c:pt idx="81">
                  <c:v>1.3219046000000001</c:v>
                </c:pt>
                <c:pt idx="82">
                  <c:v>1.3</c:v>
                </c:pt>
                <c:pt idx="83">
                  <c:v>1.25</c:v>
                </c:pt>
                <c:pt idx="84">
                  <c:v>1.2</c:v>
                </c:pt>
                <c:pt idx="85">
                  <c:v>1.1762402000000001</c:v>
                </c:pt>
                <c:pt idx="86">
                  <c:v>1.1499999999999999</c:v>
                </c:pt>
                <c:pt idx="87">
                  <c:v>1.1000000000000001</c:v>
                </c:pt>
                <c:pt idx="88">
                  <c:v>1.05</c:v>
                </c:pt>
                <c:pt idx="89">
                  <c:v>1.0209554999999999</c:v>
                </c:pt>
                <c:pt idx="90">
                  <c:v>1</c:v>
                </c:pt>
              </c:numCache>
            </c:numRef>
          </c:yVal>
          <c:smooth val="0"/>
        </c:ser>
        <c:ser>
          <c:idx val="3"/>
          <c:order val="3"/>
          <c:spPr>
            <a:ln w="19050" cap="rnd">
              <a:solidFill>
                <a:srgbClr val="00CC00"/>
              </a:solidFill>
              <a:prstDash val="lgDashDot"/>
              <a:round/>
            </a:ln>
            <a:effectLst/>
          </c:spPr>
          <c:marker>
            <c:symbol val="none"/>
          </c:marker>
          <c:xVal>
            <c:numRef>
              <c:f>Sheet1!$K$1:$K$117</c:f>
              <c:numCache>
                <c:formatCode>General</c:formatCode>
                <c:ptCount val="117"/>
                <c:pt idx="0">
                  <c:v>193.2438076</c:v>
                </c:pt>
                <c:pt idx="1">
                  <c:v>191.98123079999999</c:v>
                </c:pt>
                <c:pt idx="2">
                  <c:v>191.25</c:v>
                </c:pt>
                <c:pt idx="3">
                  <c:v>190.69232120000001</c:v>
                </c:pt>
                <c:pt idx="4">
                  <c:v>189.37673699999999</c:v>
                </c:pt>
                <c:pt idx="5">
                  <c:v>188.03279180000001</c:v>
                </c:pt>
                <c:pt idx="6">
                  <c:v>187.2222222</c:v>
                </c:pt>
                <c:pt idx="7">
                  <c:v>186.6606596</c:v>
                </c:pt>
                <c:pt idx="8">
                  <c:v>185.26008870000001</c:v>
                </c:pt>
                <c:pt idx="9">
                  <c:v>183.82922600000001</c:v>
                </c:pt>
                <c:pt idx="10">
                  <c:v>183.19444440000001</c:v>
                </c:pt>
                <c:pt idx="11">
                  <c:v>182.36863249999999</c:v>
                </c:pt>
                <c:pt idx="12">
                  <c:v>180.8773846</c:v>
                </c:pt>
                <c:pt idx="13">
                  <c:v>179.35384350000001</c:v>
                </c:pt>
                <c:pt idx="14">
                  <c:v>179.16666670000001</c:v>
                </c:pt>
                <c:pt idx="15">
                  <c:v>177.79940579999999</c:v>
                </c:pt>
                <c:pt idx="16">
                  <c:v>176.21161470000001</c:v>
                </c:pt>
                <c:pt idx="17">
                  <c:v>175.13888890000001</c:v>
                </c:pt>
                <c:pt idx="18">
                  <c:v>174.59033779999999</c:v>
                </c:pt>
                <c:pt idx="19">
                  <c:v>172.9357401</c:v>
                </c:pt>
                <c:pt idx="20">
                  <c:v>171.24543589999999</c:v>
                </c:pt>
                <c:pt idx="21">
                  <c:v>171.11111109999999</c:v>
                </c:pt>
                <c:pt idx="22">
                  <c:v>169.52126329999999</c:v>
                </c:pt>
                <c:pt idx="23">
                  <c:v>167.76024169999999</c:v>
                </c:pt>
                <c:pt idx="24">
                  <c:v>167.08333329999999</c:v>
                </c:pt>
                <c:pt idx="25">
                  <c:v>165.96329030000001</c:v>
                </c:pt>
                <c:pt idx="26">
                  <c:v>164.12904520000001</c:v>
                </c:pt>
                <c:pt idx="27">
                  <c:v>163.05555559999999</c:v>
                </c:pt>
                <c:pt idx="28">
                  <c:v>162.25705049999999</c:v>
                </c:pt>
                <c:pt idx="29">
                  <c:v>160.3471524</c:v>
                </c:pt>
                <c:pt idx="30">
                  <c:v>159.0277778</c:v>
                </c:pt>
                <c:pt idx="31">
                  <c:v>158.39796920000001</c:v>
                </c:pt>
                <c:pt idx="32">
                  <c:v>156.41010510000001</c:v>
                </c:pt>
                <c:pt idx="33">
                  <c:v>155</c:v>
                </c:pt>
                <c:pt idx="34">
                  <c:v>154.3817535</c:v>
                </c:pt>
                <c:pt idx="35">
                  <c:v>152.31377509999999</c:v>
                </c:pt>
                <c:pt idx="36">
                  <c:v>150.9722222</c:v>
                </c:pt>
                <c:pt idx="37">
                  <c:v>150.2044942</c:v>
                </c:pt>
                <c:pt idx="38">
                  <c:v>148.054474</c:v>
                </c:pt>
                <c:pt idx="39">
                  <c:v>146.94444440000001</c:v>
                </c:pt>
                <c:pt idx="40">
                  <c:v>145.862785</c:v>
                </c:pt>
                <c:pt idx="41">
                  <c:v>143.62908179999999</c:v>
                </c:pt>
                <c:pt idx="42">
                  <c:v>142.91666670000001</c:v>
                </c:pt>
                <c:pt idx="43">
                  <c:v>141.35386070000001</c:v>
                </c:pt>
                <c:pt idx="44">
                  <c:v>139.03519539999999</c:v>
                </c:pt>
                <c:pt idx="45">
                  <c:v>138.88888890000001</c:v>
                </c:pt>
                <c:pt idx="46">
                  <c:v>136.67575640000001</c:v>
                </c:pt>
                <c:pt idx="47">
                  <c:v>134.86111109999999</c:v>
                </c:pt>
                <c:pt idx="48">
                  <c:v>134.27249219999999</c:v>
                </c:pt>
                <c:pt idx="49">
                  <c:v>131.8274897</c:v>
                </c:pt>
                <c:pt idx="50">
                  <c:v>130.83333329999999</c:v>
                </c:pt>
                <c:pt idx="51">
                  <c:v>129.34007740000001</c:v>
                </c:pt>
                <c:pt idx="52">
                  <c:v>126.8092671</c:v>
                </c:pt>
                <c:pt idx="53">
                  <c:v>126.80555560000001</c:v>
                </c:pt>
                <c:pt idx="54">
                  <c:v>124.2385694</c:v>
                </c:pt>
                <c:pt idx="55">
                  <c:v>122.7777778</c:v>
                </c:pt>
                <c:pt idx="56">
                  <c:v>121.62527660000001</c:v>
                </c:pt>
                <c:pt idx="57">
                  <c:v>118.9704194</c:v>
                </c:pt>
                <c:pt idx="58">
                  <c:v>118.75</c:v>
                </c:pt>
                <c:pt idx="59">
                  <c:v>116.27681560000001</c:v>
                </c:pt>
                <c:pt idx="60">
                  <c:v>114.7222222</c:v>
                </c:pt>
                <c:pt idx="61">
                  <c:v>113.5426959</c:v>
                </c:pt>
                <c:pt idx="62">
                  <c:v>110.7691784</c:v>
                </c:pt>
                <c:pt idx="63">
                  <c:v>110.69444439999999</c:v>
                </c:pt>
                <c:pt idx="64">
                  <c:v>107.9600909</c:v>
                </c:pt>
                <c:pt idx="65">
                  <c:v>106.66666669999999</c:v>
                </c:pt>
                <c:pt idx="66">
                  <c:v>105.1138914</c:v>
                </c:pt>
                <c:pt idx="67">
                  <c:v>102.6388889</c:v>
                </c:pt>
                <c:pt idx="68">
                  <c:v>102.232012</c:v>
                </c:pt>
                <c:pt idx="69">
                  <c:v>99.318008000000006</c:v>
                </c:pt>
                <c:pt idx="70">
                  <c:v>98.611111100000002</c:v>
                </c:pt>
                <c:pt idx="71">
                  <c:v>96.372973000000002</c:v>
                </c:pt>
                <c:pt idx="72">
                  <c:v>94.583333300000007</c:v>
                </c:pt>
                <c:pt idx="73">
                  <c:v>93.397849399999998</c:v>
                </c:pt>
                <c:pt idx="74">
                  <c:v>90.555555600000005</c:v>
                </c:pt>
                <c:pt idx="75">
                  <c:v>90.394866100000002</c:v>
                </c:pt>
                <c:pt idx="76">
                  <c:v>87.369094799999999</c:v>
                </c:pt>
                <c:pt idx="77">
                  <c:v>86.527777799999996</c:v>
                </c:pt>
                <c:pt idx="78">
                  <c:v>84.321273500000004</c:v>
                </c:pt>
                <c:pt idx="79">
                  <c:v>82.5</c:v>
                </c:pt>
                <c:pt idx="80">
                  <c:v>81.253850099999994</c:v>
                </c:pt>
                <c:pt idx="81">
                  <c:v>78.472222200000004</c:v>
                </c:pt>
                <c:pt idx="82">
                  <c:v>78.169989299999997</c:v>
                </c:pt>
                <c:pt idx="83">
                  <c:v>75.075374499999995</c:v>
                </c:pt>
                <c:pt idx="84">
                  <c:v>74.444444399999995</c:v>
                </c:pt>
                <c:pt idx="85">
                  <c:v>71.972735299999997</c:v>
                </c:pt>
                <c:pt idx="86">
                  <c:v>70.416666699999993</c:v>
                </c:pt>
                <c:pt idx="87">
                  <c:v>68.864968500000003</c:v>
                </c:pt>
                <c:pt idx="88">
                  <c:v>66.388888899999998</c:v>
                </c:pt>
                <c:pt idx="89">
                  <c:v>65.756251199999994</c:v>
                </c:pt>
                <c:pt idx="90">
                  <c:v>62.652237999999997</c:v>
                </c:pt>
                <c:pt idx="91">
                  <c:v>62.361111100000002</c:v>
                </c:pt>
                <c:pt idx="92">
                  <c:v>59.559408300000001</c:v>
                </c:pt>
                <c:pt idx="93">
                  <c:v>58.3333333</c:v>
                </c:pt>
                <c:pt idx="94">
                  <c:v>56.480132599999997</c:v>
                </c:pt>
                <c:pt idx="95">
                  <c:v>54.305555599999998</c:v>
                </c:pt>
                <c:pt idx="96">
                  <c:v>53.419538899999999</c:v>
                </c:pt>
                <c:pt idx="97">
                  <c:v>50.383465800000003</c:v>
                </c:pt>
                <c:pt idx="98">
                  <c:v>50.277777800000003</c:v>
                </c:pt>
                <c:pt idx="99">
                  <c:v>47.382097899999998</c:v>
                </c:pt>
                <c:pt idx="100">
                  <c:v>46.25</c:v>
                </c:pt>
                <c:pt idx="101">
                  <c:v>44.416770900000003</c:v>
                </c:pt>
                <c:pt idx="102">
                  <c:v>42.222222199999997</c:v>
                </c:pt>
                <c:pt idx="103">
                  <c:v>41.4932205</c:v>
                </c:pt>
                <c:pt idx="104">
                  <c:v>38.620029299999999</c:v>
                </c:pt>
                <c:pt idx="105">
                  <c:v>38.194444400000002</c:v>
                </c:pt>
                <c:pt idx="106">
                  <c:v>35.806362900000003</c:v>
                </c:pt>
                <c:pt idx="107">
                  <c:v>34.1666667</c:v>
                </c:pt>
                <c:pt idx="108">
                  <c:v>33.053399800000001</c:v>
                </c:pt>
                <c:pt idx="109">
                  <c:v>30.3684242</c:v>
                </c:pt>
                <c:pt idx="110">
                  <c:v>30.138888900000001</c:v>
                </c:pt>
                <c:pt idx="111">
                  <c:v>27.766250800000002</c:v>
                </c:pt>
                <c:pt idx="112">
                  <c:v>26.111111099999999</c:v>
                </c:pt>
              </c:numCache>
            </c:numRef>
          </c:xVal>
          <c:yVal>
            <c:numRef>
              <c:f>Sheet1!$L$1:$L$117</c:f>
              <c:numCache>
                <c:formatCode>General</c:formatCode>
                <c:ptCount val="117"/>
                <c:pt idx="0">
                  <c:v>4.5</c:v>
                </c:pt>
                <c:pt idx="1">
                  <c:v>4.45</c:v>
                </c:pt>
                <c:pt idx="2">
                  <c:v>4.4217288000000003</c:v>
                </c:pt>
                <c:pt idx="3">
                  <c:v>4.4000000000000004</c:v>
                </c:pt>
                <c:pt idx="4">
                  <c:v>4.3499999999999996</c:v>
                </c:pt>
                <c:pt idx="5">
                  <c:v>4.3</c:v>
                </c:pt>
                <c:pt idx="6">
                  <c:v>4.2705637999999997</c:v>
                </c:pt>
                <c:pt idx="7">
                  <c:v>4.25</c:v>
                </c:pt>
                <c:pt idx="8">
                  <c:v>4.2</c:v>
                </c:pt>
                <c:pt idx="9">
                  <c:v>4.1500000000000004</c:v>
                </c:pt>
                <c:pt idx="10">
                  <c:v>4.1283798999999997</c:v>
                </c:pt>
                <c:pt idx="11">
                  <c:v>4.0999999999999996</c:v>
                </c:pt>
                <c:pt idx="12">
                  <c:v>4.05</c:v>
                </c:pt>
                <c:pt idx="13">
                  <c:v>4</c:v>
                </c:pt>
                <c:pt idx="14">
                  <c:v>3.9940304000000002</c:v>
                </c:pt>
                <c:pt idx="15">
                  <c:v>3.95</c:v>
                </c:pt>
                <c:pt idx="16">
                  <c:v>3.9</c:v>
                </c:pt>
                <c:pt idx="17">
                  <c:v>3.8670319000000002</c:v>
                </c:pt>
                <c:pt idx="18">
                  <c:v>3.85</c:v>
                </c:pt>
                <c:pt idx="19">
                  <c:v>3.8</c:v>
                </c:pt>
                <c:pt idx="20">
                  <c:v>3.75</c:v>
                </c:pt>
                <c:pt idx="21">
                  <c:v>3.7461443000000001</c:v>
                </c:pt>
                <c:pt idx="22">
                  <c:v>3.7</c:v>
                </c:pt>
                <c:pt idx="23">
                  <c:v>3.65</c:v>
                </c:pt>
                <c:pt idx="24">
                  <c:v>3.6313026000000002</c:v>
                </c:pt>
                <c:pt idx="25">
                  <c:v>3.6</c:v>
                </c:pt>
                <c:pt idx="26">
                  <c:v>3.55</c:v>
                </c:pt>
                <c:pt idx="27">
                  <c:v>3.5214797999999998</c:v>
                </c:pt>
                <c:pt idx="28">
                  <c:v>3.5</c:v>
                </c:pt>
                <c:pt idx="29">
                  <c:v>3.45</c:v>
                </c:pt>
                <c:pt idx="30">
                  <c:v>3.4163001999999998</c:v>
                </c:pt>
                <c:pt idx="31">
                  <c:v>3.4</c:v>
                </c:pt>
                <c:pt idx="32">
                  <c:v>3.35</c:v>
                </c:pt>
                <c:pt idx="33">
                  <c:v>3.3153888999999999</c:v>
                </c:pt>
                <c:pt idx="34">
                  <c:v>3.3</c:v>
                </c:pt>
                <c:pt idx="35">
                  <c:v>3.25</c:v>
                </c:pt>
                <c:pt idx="36">
                  <c:v>3.2183714999999999</c:v>
                </c:pt>
                <c:pt idx="37">
                  <c:v>3.2</c:v>
                </c:pt>
                <c:pt idx="38">
                  <c:v>3.15</c:v>
                </c:pt>
                <c:pt idx="39">
                  <c:v>3.1248745000000002</c:v>
                </c:pt>
                <c:pt idx="40">
                  <c:v>3.1</c:v>
                </c:pt>
                <c:pt idx="41">
                  <c:v>3.05</c:v>
                </c:pt>
                <c:pt idx="42">
                  <c:v>3.0345251000000002</c:v>
                </c:pt>
                <c:pt idx="43">
                  <c:v>3</c:v>
                </c:pt>
                <c:pt idx="44">
                  <c:v>2.95</c:v>
                </c:pt>
                <c:pt idx="45">
                  <c:v>2.9469515999999998</c:v>
                </c:pt>
                <c:pt idx="46">
                  <c:v>2.9</c:v>
                </c:pt>
                <c:pt idx="47">
                  <c:v>2.8624196999999998</c:v>
                </c:pt>
                <c:pt idx="48">
                  <c:v>2.85</c:v>
                </c:pt>
                <c:pt idx="49">
                  <c:v>2.8</c:v>
                </c:pt>
                <c:pt idx="50">
                  <c:v>2.7802552999999999</c:v>
                </c:pt>
                <c:pt idx="51">
                  <c:v>2.75</c:v>
                </c:pt>
                <c:pt idx="52">
                  <c:v>2.7</c:v>
                </c:pt>
                <c:pt idx="53">
                  <c:v>2.6999293</c:v>
                </c:pt>
                <c:pt idx="54">
                  <c:v>2.65</c:v>
                </c:pt>
                <c:pt idx="55">
                  <c:v>2.6223244999999999</c:v>
                </c:pt>
                <c:pt idx="56">
                  <c:v>2.6</c:v>
                </c:pt>
                <c:pt idx="57">
                  <c:v>2.5499999999999998</c:v>
                </c:pt>
                <c:pt idx="58">
                  <c:v>2.5459969999999998</c:v>
                </c:pt>
                <c:pt idx="59">
                  <c:v>2.5</c:v>
                </c:pt>
                <c:pt idx="60">
                  <c:v>2.4718741999999998</c:v>
                </c:pt>
                <c:pt idx="61">
                  <c:v>2.4500000000000002</c:v>
                </c:pt>
                <c:pt idx="62">
                  <c:v>2.4</c:v>
                </c:pt>
                <c:pt idx="63">
                  <c:v>2.3987037999999998</c:v>
                </c:pt>
                <c:pt idx="64">
                  <c:v>2.35</c:v>
                </c:pt>
                <c:pt idx="65">
                  <c:v>2.3276205000000001</c:v>
                </c:pt>
                <c:pt idx="66">
                  <c:v>2.2999999999999998</c:v>
                </c:pt>
                <c:pt idx="67">
                  <c:v>2.2572355000000002</c:v>
                </c:pt>
                <c:pt idx="68">
                  <c:v>2.25</c:v>
                </c:pt>
                <c:pt idx="69">
                  <c:v>2.2000000000000002</c:v>
                </c:pt>
                <c:pt idx="70">
                  <c:v>2.1882796</c:v>
                </c:pt>
                <c:pt idx="71">
                  <c:v>2.15</c:v>
                </c:pt>
                <c:pt idx="72">
                  <c:v>2.1203124</c:v>
                </c:pt>
                <c:pt idx="73">
                  <c:v>2.1</c:v>
                </c:pt>
                <c:pt idx="74">
                  <c:v>2.0527622000000001</c:v>
                </c:pt>
                <c:pt idx="75">
                  <c:v>2.0499999999999998</c:v>
                </c:pt>
                <c:pt idx="76">
                  <c:v>2</c:v>
                </c:pt>
                <c:pt idx="77">
                  <c:v>1.9865603999999999</c:v>
                </c:pt>
                <c:pt idx="78">
                  <c:v>1.95</c:v>
                </c:pt>
                <c:pt idx="79">
                  <c:v>1.9207746999999999</c:v>
                </c:pt>
                <c:pt idx="80">
                  <c:v>1.9</c:v>
                </c:pt>
                <c:pt idx="81">
                  <c:v>1.8550793999999999</c:v>
                </c:pt>
                <c:pt idx="82">
                  <c:v>1.85</c:v>
                </c:pt>
                <c:pt idx="83">
                  <c:v>1.8</c:v>
                </c:pt>
                <c:pt idx="84">
                  <c:v>1.7901796000000001</c:v>
                </c:pt>
                <c:pt idx="85">
                  <c:v>1.75</c:v>
                </c:pt>
                <c:pt idx="86">
                  <c:v>1.7255331</c:v>
                </c:pt>
                <c:pt idx="87">
                  <c:v>1.7</c:v>
                </c:pt>
                <c:pt idx="88">
                  <c:v>1.6605667</c:v>
                </c:pt>
                <c:pt idx="89">
                  <c:v>1.65</c:v>
                </c:pt>
                <c:pt idx="90">
                  <c:v>1.6</c:v>
                </c:pt>
                <c:pt idx="91">
                  <c:v>1.5955112</c:v>
                </c:pt>
                <c:pt idx="92">
                  <c:v>1.55</c:v>
                </c:pt>
                <c:pt idx="93">
                  <c:v>1.5307440999999999</c:v>
                </c:pt>
                <c:pt idx="94">
                  <c:v>1.5</c:v>
                </c:pt>
                <c:pt idx="95">
                  <c:v>1.4650742000000001</c:v>
                </c:pt>
                <c:pt idx="96">
                  <c:v>1.45</c:v>
                </c:pt>
                <c:pt idx="97">
                  <c:v>1.4</c:v>
                </c:pt>
                <c:pt idx="98">
                  <c:v>1.3983441000000001</c:v>
                </c:pt>
                <c:pt idx="99">
                  <c:v>1.35</c:v>
                </c:pt>
                <c:pt idx="100">
                  <c:v>1.3316957</c:v>
                </c:pt>
                <c:pt idx="101">
                  <c:v>1.3</c:v>
                </c:pt>
                <c:pt idx="102">
                  <c:v>1.2631425999999999</c:v>
                </c:pt>
                <c:pt idx="103">
                  <c:v>1.25</c:v>
                </c:pt>
                <c:pt idx="104">
                  <c:v>1.2</c:v>
                </c:pt>
                <c:pt idx="105">
                  <c:v>1.1929299</c:v>
                </c:pt>
                <c:pt idx="106">
                  <c:v>1.1499999999999999</c:v>
                </c:pt>
                <c:pt idx="107">
                  <c:v>1.1212367999999999</c:v>
                </c:pt>
                <c:pt idx="108">
                  <c:v>1.1000000000000001</c:v>
                </c:pt>
                <c:pt idx="109">
                  <c:v>1.05</c:v>
                </c:pt>
                <c:pt idx="110">
                  <c:v>1.0459544999999999</c:v>
                </c:pt>
                <c:pt idx="111">
                  <c:v>1</c:v>
                </c:pt>
                <c:pt idx="112">
                  <c:v>1</c:v>
                </c:pt>
              </c:numCache>
            </c:numRef>
          </c:yVal>
          <c:smooth val="0"/>
        </c:ser>
        <c:dLbls>
          <c:showLegendKey val="0"/>
          <c:showVal val="0"/>
          <c:showCatName val="0"/>
          <c:showSerName val="0"/>
          <c:showPercent val="0"/>
          <c:showBubbleSize val="0"/>
        </c:dLbls>
        <c:axId val="355194136"/>
        <c:axId val="355194528"/>
      </c:scatterChart>
      <c:valAx>
        <c:axId val="355194136"/>
        <c:scaling>
          <c:orientation val="maxMin"/>
          <c:max val="300"/>
        </c:scaling>
        <c:delete val="0"/>
        <c:axPos val="b"/>
        <c:majorGridlines>
          <c:spPr>
            <a:ln w="3175" cap="flat" cmpd="sng" algn="ctr">
              <a:solidFill>
                <a:schemeClr val="bg1">
                  <a:lumMod val="75000"/>
                </a:schemeClr>
              </a:solidFill>
              <a:prstDash val="dash"/>
              <a:round/>
            </a:ln>
            <a:effectLst/>
          </c:spPr>
        </c:majorGridlines>
        <c:title>
          <c:tx>
            <c:rich>
              <a:bodyPr rot="0" spcFirstLastPara="1" vertOverflow="ellipsis" vert="horz" wrap="square" anchor="ctr" anchorCtr="1"/>
              <a:lstStyle/>
              <a:p>
                <a:pPr>
                  <a:defRPr sz="800" b="0"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en-GB">
                    <a:solidFill>
                      <a:srgbClr val="0000FF"/>
                    </a:solidFill>
                  </a:rPr>
                  <a:t>M (kg)</a:t>
                </a:r>
              </a:p>
            </c:rich>
          </c:tx>
          <c:layout>
            <c:manualLayout>
              <c:xMode val="edge"/>
              <c:yMode val="edge"/>
              <c:x val="0.35770456531291511"/>
              <c:y val="0.9203522346749633"/>
            </c:manualLayout>
          </c:layout>
          <c:overlay val="0"/>
          <c:spPr>
            <a:noFill/>
            <a:ln>
              <a:noFill/>
            </a:ln>
            <a:effectLst/>
          </c:spPr>
          <c:txPr>
            <a:bodyPr rot="0" spcFirstLastPara="1" vertOverflow="ellipsis" vert="horz" wrap="square" anchor="ctr" anchorCtr="1"/>
            <a:lstStyle/>
            <a:p>
              <a:pPr>
                <a:defRPr sz="8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title>
        <c:numFmt formatCode="General" sourceLinked="1"/>
        <c:majorTickMark val="out"/>
        <c:minorTickMark val="in"/>
        <c:tickLblPos val="nextTo"/>
        <c:spPr>
          <a:noFill/>
          <a:ln w="9525" cap="flat" cmpd="sng" algn="ctr">
            <a:solidFill>
              <a:schemeClr val="tx1"/>
            </a:solidFill>
            <a:round/>
          </a:ln>
          <a:effectLst/>
        </c:spPr>
        <c:txPr>
          <a:bodyPr rot="-60000000" spcFirstLastPara="1" vertOverflow="ellipsis" vert="horz" wrap="square" anchor="ctr" anchorCtr="1"/>
          <a:lstStyle/>
          <a:p>
            <a:pPr>
              <a:defRPr sz="8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355194528"/>
        <c:crosses val="autoZero"/>
        <c:crossBetween val="midCat"/>
        <c:majorUnit val="50"/>
      </c:valAx>
      <c:valAx>
        <c:axId val="355194528"/>
        <c:scaling>
          <c:orientation val="minMax"/>
          <c:max val="4.5"/>
          <c:min val="1"/>
        </c:scaling>
        <c:delete val="0"/>
        <c:axPos val="r"/>
        <c:majorGridlines>
          <c:spPr>
            <a:ln w="3175" cap="flat" cmpd="sng" algn="ctr">
              <a:solidFill>
                <a:schemeClr val="bg1">
                  <a:lumMod val="75000"/>
                </a:schemeClr>
              </a:solidFill>
              <a:prstDash val="dash"/>
              <a:round/>
            </a:ln>
            <a:effectLst/>
          </c:spPr>
        </c:majorGridlines>
        <c:title>
          <c:tx>
            <c:rich>
              <a:bodyPr rot="0" spcFirstLastPara="1" vertOverflow="ellipsis" wrap="square" anchor="ctr" anchorCtr="1"/>
              <a:lstStyle/>
              <a:p>
                <a:pPr>
                  <a:defRPr sz="800" b="0"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en-GB">
                    <a:solidFill>
                      <a:srgbClr val="0000FF"/>
                    </a:solidFill>
                  </a:rPr>
                  <a:t>R(m)</a:t>
                </a:r>
              </a:p>
            </c:rich>
          </c:tx>
          <c:layout>
            <c:manualLayout>
              <c:xMode val="edge"/>
              <c:yMode val="edge"/>
              <c:x val="0.84753046824887746"/>
              <c:y val="0.16087134393640179"/>
            </c:manualLayout>
          </c:layout>
          <c:overlay val="0"/>
          <c:spPr>
            <a:noFill/>
            <a:ln>
              <a:noFill/>
            </a:ln>
            <a:effectLst/>
          </c:spPr>
          <c:txPr>
            <a:bodyPr rot="0" spcFirstLastPara="1" vertOverflow="ellipsis" wrap="square" anchor="ctr" anchorCtr="1"/>
            <a:lstStyle/>
            <a:p>
              <a:pPr>
                <a:defRPr sz="8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title>
        <c:numFmt formatCode="General" sourceLinked="1"/>
        <c:majorTickMark val="out"/>
        <c:minorTickMark val="in"/>
        <c:tickLblPos val="nextTo"/>
        <c:spPr>
          <a:noFill/>
          <a:ln w="9525" cap="flat" cmpd="sng" algn="ctr">
            <a:solidFill>
              <a:schemeClr val="tx1"/>
            </a:solidFill>
            <a:round/>
          </a:ln>
          <a:effectLst/>
        </c:spPr>
        <c:txPr>
          <a:bodyPr rot="-60000000" spcFirstLastPara="1" vertOverflow="ellipsis" vert="horz" wrap="square" anchor="ctr" anchorCtr="1"/>
          <a:lstStyle/>
          <a:p>
            <a:pPr>
              <a:defRPr sz="8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355194136"/>
        <c:crosses val="autoZero"/>
        <c:crossBetween val="midCat"/>
        <c:majorUnit val="0.5"/>
      </c:valAx>
      <c:spPr>
        <a:noFill/>
        <a:ln w="6350">
          <a:solidFill>
            <a:schemeClr val="tx1"/>
          </a:solidFill>
        </a:ln>
        <a:effectLst/>
      </c:spPr>
    </c:plotArea>
    <c:plotVisOnly val="1"/>
    <c:dispBlanksAs val="gap"/>
    <c:showDLblsOverMax val="0"/>
  </c:chart>
  <c:spPr>
    <a:solidFill>
      <a:schemeClr val="bg1"/>
    </a:solidFill>
    <a:ln w="9525" cap="flat" cmpd="sng" algn="ctr">
      <a:noFill/>
      <a:round/>
    </a:ln>
    <a:effectLst/>
  </c:spPr>
  <c:txPr>
    <a:bodyPr/>
    <a:lstStyle/>
    <a:p>
      <a:pPr>
        <a:defRPr sz="800">
          <a:solidFill>
            <a:sysClr val="windowText" lastClr="000000"/>
          </a:solidFill>
          <a:latin typeface="Arial" panose="020B0604020202020204" pitchFamily="34" charset="0"/>
          <a:cs typeface="Arial" panose="020B0604020202020204" pitchFamily="34" charset="0"/>
        </a:defRPr>
      </a:pPr>
      <a:endParaRPr lang="en-US"/>
    </a:p>
  </c:txPr>
  <c:externalData r:id="rId3">
    <c:autoUpdate val="0"/>
  </c:externalData>
  <c:userShapes r:id="rId4"/>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lgn="l">
              <a:defRPr/>
            </a:pPr>
            <a:r>
              <a:rPr lang="en-GB" sz="1000" b="1" i="0" u="none" strike="noStrike" baseline="0">
                <a:effectLst/>
                <a:latin typeface="Arial" panose="020B0604020202020204" pitchFamily="34" charset="0"/>
                <a:cs typeface="Arial" panose="020B0604020202020204" pitchFamily="34" charset="0"/>
              </a:rPr>
              <a:t>(b)</a:t>
            </a:r>
            <a:endParaRPr lang="en-GB" sz="1000" b="1">
              <a:latin typeface="Arial" panose="020B0604020202020204" pitchFamily="34" charset="0"/>
              <a:cs typeface="Arial" panose="020B0604020202020204" pitchFamily="34" charset="0"/>
            </a:endParaRPr>
          </a:p>
        </c:rich>
      </c:tx>
      <c:layout>
        <c:manualLayout>
          <c:xMode val="edge"/>
          <c:yMode val="edge"/>
          <c:x val="0.22357438872772487"/>
          <c:y val="0"/>
        </c:manualLayout>
      </c:layout>
      <c:overlay val="0"/>
    </c:title>
    <c:autoTitleDeleted val="0"/>
    <c:plotArea>
      <c:layout>
        <c:manualLayout>
          <c:layoutTarget val="inner"/>
          <c:xMode val="edge"/>
          <c:yMode val="edge"/>
          <c:x val="0.2175981916851141"/>
          <c:y val="2.6992668794046482E-2"/>
          <c:w val="0.60762674402541794"/>
          <c:h val="0.94601466241190701"/>
        </c:manualLayout>
      </c:layout>
      <c:scatterChart>
        <c:scatterStyle val="lineMarker"/>
        <c:varyColors val="0"/>
        <c:ser>
          <c:idx val="0"/>
          <c:order val="0"/>
          <c:tx>
            <c:v>P_Air3D</c:v>
          </c:tx>
          <c:spPr>
            <a:ln w="19050">
              <a:solidFill>
                <a:srgbClr val="0000FF"/>
              </a:solidFill>
            </a:ln>
          </c:spPr>
          <c:marker>
            <c:symbol val="none"/>
          </c:marker>
          <c:xVal>
            <c:numRef>
              <c:f>'Guage 01'!$B$2:$B$1340</c:f>
              <c:numCache>
                <c:formatCode>General</c:formatCode>
                <c:ptCount val="1339"/>
                <c:pt idx="0">
                  <c:v>0</c:v>
                </c:pt>
                <c:pt idx="1">
                  <c:v>0.47126750000000006</c:v>
                </c:pt>
                <c:pt idx="2">
                  <c:v>0.47126750000000006</c:v>
                </c:pt>
                <c:pt idx="3">
                  <c:v>0.47178749999999997</c:v>
                </c:pt>
                <c:pt idx="4">
                  <c:v>0.47752499999999998</c:v>
                </c:pt>
                <c:pt idx="5">
                  <c:v>0.48331499999999994</c:v>
                </c:pt>
                <c:pt idx="6">
                  <c:v>0.48915249999999999</c:v>
                </c:pt>
                <c:pt idx="7">
                  <c:v>0.49504249999999994</c:v>
                </c:pt>
                <c:pt idx="8">
                  <c:v>0.50097999999999998</c:v>
                </c:pt>
                <c:pt idx="9">
                  <c:v>0.50695999999999997</c:v>
                </c:pt>
                <c:pt idx="10">
                  <c:v>0.51299499999999998</c:v>
                </c:pt>
                <c:pt idx="11">
                  <c:v>0.51907749999999997</c:v>
                </c:pt>
                <c:pt idx="12">
                  <c:v>0.52520249999999991</c:v>
                </c:pt>
                <c:pt idx="13">
                  <c:v>0.53138249999999998</c:v>
                </c:pt>
                <c:pt idx="14">
                  <c:v>0.53759749999999995</c:v>
                </c:pt>
                <c:pt idx="15">
                  <c:v>0.54386000000000001</c:v>
                </c:pt>
                <c:pt idx="16">
                  <c:v>0.55017749999999999</c:v>
                </c:pt>
                <c:pt idx="17">
                  <c:v>0.55652250000000003</c:v>
                </c:pt>
                <c:pt idx="18">
                  <c:v>0.56291999999999998</c:v>
                </c:pt>
                <c:pt idx="19">
                  <c:v>0.56935750000000007</c:v>
                </c:pt>
                <c:pt idx="20">
                  <c:v>0.57583249999999997</c:v>
                </c:pt>
                <c:pt idx="21">
                  <c:v>0.58235999999999999</c:v>
                </c:pt>
                <c:pt idx="22">
                  <c:v>0.58892250000000002</c:v>
                </c:pt>
                <c:pt idx="23">
                  <c:v>0.59552749999999999</c:v>
                </c:pt>
                <c:pt idx="24">
                  <c:v>0.60218749999999999</c:v>
                </c:pt>
                <c:pt idx="25">
                  <c:v>0.60887500000000006</c:v>
                </c:pt>
                <c:pt idx="26">
                  <c:v>0.61561500000000002</c:v>
                </c:pt>
                <c:pt idx="27">
                  <c:v>0.62239500000000003</c:v>
                </c:pt>
                <c:pt idx="28">
                  <c:v>0.62921499999999997</c:v>
                </c:pt>
                <c:pt idx="29">
                  <c:v>0.63608750000000003</c:v>
                </c:pt>
                <c:pt idx="30">
                  <c:v>0.64299499999999998</c:v>
                </c:pt>
                <c:pt idx="31">
                  <c:v>0.64994750000000001</c:v>
                </c:pt>
                <c:pt idx="32">
                  <c:v>0.65695000000000003</c:v>
                </c:pt>
                <c:pt idx="33">
                  <c:v>0.66398500000000005</c:v>
                </c:pt>
                <c:pt idx="34">
                  <c:v>0.67107249999999996</c:v>
                </c:pt>
                <c:pt idx="35">
                  <c:v>0.67820000000000003</c:v>
                </c:pt>
                <c:pt idx="36">
                  <c:v>0.68537000000000003</c:v>
                </c:pt>
                <c:pt idx="37">
                  <c:v>0.69259250000000006</c:v>
                </c:pt>
                <c:pt idx="38">
                  <c:v>0.69985000000000008</c:v>
                </c:pt>
                <c:pt idx="39">
                  <c:v>0.70715499999999998</c:v>
                </c:pt>
                <c:pt idx="40">
                  <c:v>0.71450499999999995</c:v>
                </c:pt>
                <c:pt idx="41">
                  <c:v>0.72189749999999997</c:v>
                </c:pt>
                <c:pt idx="42">
                  <c:v>0.72933999999999999</c:v>
                </c:pt>
                <c:pt idx="43">
                  <c:v>0.73682000000000003</c:v>
                </c:pt>
                <c:pt idx="44">
                  <c:v>0.74434999999999996</c:v>
                </c:pt>
                <c:pt idx="45">
                  <c:v>0.75192499999999995</c:v>
                </c:pt>
                <c:pt idx="46">
                  <c:v>0.75954250000000001</c:v>
                </c:pt>
                <c:pt idx="47">
                  <c:v>0.76721000000000006</c:v>
                </c:pt>
                <c:pt idx="48">
                  <c:v>0.77492000000000005</c:v>
                </c:pt>
                <c:pt idx="49">
                  <c:v>0.78267749999999991</c:v>
                </c:pt>
                <c:pt idx="50">
                  <c:v>0.79048499999999999</c:v>
                </c:pt>
                <c:pt idx="51">
                  <c:v>0.79833500000000002</c:v>
                </c:pt>
                <c:pt idx="52">
                  <c:v>0.80623499999999992</c:v>
                </c:pt>
                <c:pt idx="53">
                  <c:v>0.8141799999999999</c:v>
                </c:pt>
                <c:pt idx="54">
                  <c:v>0.82217249999999997</c:v>
                </c:pt>
                <c:pt idx="55">
                  <c:v>0.83021250000000002</c:v>
                </c:pt>
                <c:pt idx="56">
                  <c:v>0.83829999999999993</c:v>
                </c:pt>
                <c:pt idx="57">
                  <c:v>0.84643749999999995</c:v>
                </c:pt>
                <c:pt idx="58">
                  <c:v>0.85462249999999995</c:v>
                </c:pt>
                <c:pt idx="59">
                  <c:v>0.86285500000000004</c:v>
                </c:pt>
                <c:pt idx="60">
                  <c:v>0.87113750000000001</c:v>
                </c:pt>
                <c:pt idx="61">
                  <c:v>0.87946749999999996</c:v>
                </c:pt>
                <c:pt idx="62">
                  <c:v>0.88784750000000001</c:v>
                </c:pt>
                <c:pt idx="63">
                  <c:v>0.89627500000000004</c:v>
                </c:pt>
                <c:pt idx="64">
                  <c:v>0.90475250000000007</c:v>
                </c:pt>
                <c:pt idx="65">
                  <c:v>0.91328250000000011</c:v>
                </c:pt>
                <c:pt idx="66">
                  <c:v>0.9218575</c:v>
                </c:pt>
                <c:pt idx="67">
                  <c:v>0.93048249999999988</c:v>
                </c:pt>
                <c:pt idx="68">
                  <c:v>0.93915500000000007</c:v>
                </c:pt>
                <c:pt idx="69">
                  <c:v>0.94787499999999991</c:v>
                </c:pt>
                <c:pt idx="70">
                  <c:v>0.95663999999999993</c:v>
                </c:pt>
                <c:pt idx="71">
                  <c:v>0.96545750000000008</c:v>
                </c:pt>
                <c:pt idx="72">
                  <c:v>0.97431749999999995</c:v>
                </c:pt>
                <c:pt idx="73">
                  <c:v>0.98323249999999995</c:v>
                </c:pt>
                <c:pt idx="74">
                  <c:v>0.99219000000000013</c:v>
                </c:pt>
                <c:pt idx="75">
                  <c:v>1.0012000000000001</c:v>
                </c:pt>
                <c:pt idx="76">
                  <c:v>1.0102549999999999</c:v>
                </c:pt>
                <c:pt idx="77">
                  <c:v>1.0193650000000001</c:v>
                </c:pt>
                <c:pt idx="78">
                  <c:v>1.0285199999999999</c:v>
                </c:pt>
                <c:pt idx="79">
                  <c:v>1.0377225000000001</c:v>
                </c:pt>
                <c:pt idx="80">
                  <c:v>1.046975</c:v>
                </c:pt>
                <c:pt idx="81">
                  <c:v>1.0562800000000001</c:v>
                </c:pt>
                <c:pt idx="82">
                  <c:v>1.0656350000000001</c:v>
                </c:pt>
                <c:pt idx="83">
                  <c:v>1.075035</c:v>
                </c:pt>
                <c:pt idx="84">
                  <c:v>1.08449</c:v>
                </c:pt>
                <c:pt idx="85">
                  <c:v>1.0939950000000001</c:v>
                </c:pt>
                <c:pt idx="86">
                  <c:v>1.10355</c:v>
                </c:pt>
                <c:pt idx="87">
                  <c:v>1.1131550000000001</c:v>
                </c:pt>
                <c:pt idx="88">
                  <c:v>1.1228099999999999</c:v>
                </c:pt>
                <c:pt idx="89">
                  <c:v>1.13252</c:v>
                </c:pt>
                <c:pt idx="90">
                  <c:v>1.14228</c:v>
                </c:pt>
                <c:pt idx="91">
                  <c:v>1.1520874999999999</c:v>
                </c:pt>
                <c:pt idx="92">
                  <c:v>1.1619524999999999</c:v>
                </c:pt>
                <c:pt idx="93">
                  <c:v>1.1718675000000001</c:v>
                </c:pt>
                <c:pt idx="94">
                  <c:v>1.181835</c:v>
                </c:pt>
                <c:pt idx="95">
                  <c:v>1.1918525</c:v>
                </c:pt>
                <c:pt idx="96">
                  <c:v>1.2019250000000001</c:v>
                </c:pt>
                <c:pt idx="97">
                  <c:v>1.2120525</c:v>
                </c:pt>
                <c:pt idx="98">
                  <c:v>1.2222299999999999</c:v>
                </c:pt>
                <c:pt idx="99">
                  <c:v>1.2324575</c:v>
                </c:pt>
                <c:pt idx="100">
                  <c:v>1.242745</c:v>
                </c:pt>
                <c:pt idx="101">
                  <c:v>1.253085</c:v>
                </c:pt>
                <c:pt idx="102">
                  <c:v>1.2634750000000001</c:v>
                </c:pt>
                <c:pt idx="103">
                  <c:v>1.2739199999999999</c:v>
                </c:pt>
                <c:pt idx="104">
                  <c:v>1.2844225</c:v>
                </c:pt>
                <c:pt idx="105">
                  <c:v>1.29498</c:v>
                </c:pt>
                <c:pt idx="106">
                  <c:v>1.30559</c:v>
                </c:pt>
                <c:pt idx="107">
                  <c:v>1.3162525</c:v>
                </c:pt>
                <c:pt idx="108">
                  <c:v>1.326975</c:v>
                </c:pt>
                <c:pt idx="109">
                  <c:v>1.337755</c:v>
                </c:pt>
                <c:pt idx="110">
                  <c:v>1.3485850000000001</c:v>
                </c:pt>
                <c:pt idx="111">
                  <c:v>1.35947</c:v>
                </c:pt>
                <c:pt idx="112">
                  <c:v>1.3704175000000001</c:v>
                </c:pt>
                <c:pt idx="113">
                  <c:v>1.3814200000000001</c:v>
                </c:pt>
                <c:pt idx="114">
                  <c:v>1.3924749999999999</c:v>
                </c:pt>
                <c:pt idx="115">
                  <c:v>1.4035900000000001</c:v>
                </c:pt>
                <c:pt idx="116">
                  <c:v>1.4147675</c:v>
                </c:pt>
                <c:pt idx="117">
                  <c:v>1.4259999999999999</c:v>
                </c:pt>
                <c:pt idx="118">
                  <c:v>1.4372925000000001</c:v>
                </c:pt>
                <c:pt idx="119">
                  <c:v>1.4486525000000001</c:v>
                </c:pt>
                <c:pt idx="120">
                  <c:v>1.4600625</c:v>
                </c:pt>
                <c:pt idx="121">
                  <c:v>1.4715275000000001</c:v>
                </c:pt>
                <c:pt idx="122">
                  <c:v>1.483055</c:v>
                </c:pt>
                <c:pt idx="123">
                  <c:v>1.4946524999999999</c:v>
                </c:pt>
                <c:pt idx="124">
                  <c:v>1.5062974999999998</c:v>
                </c:pt>
                <c:pt idx="125">
                  <c:v>1.518</c:v>
                </c:pt>
                <c:pt idx="126">
                  <c:v>1.529765</c:v>
                </c:pt>
                <c:pt idx="127">
                  <c:v>1.5415999999999999</c:v>
                </c:pt>
                <c:pt idx="128">
                  <c:v>1.5534874999999999</c:v>
                </c:pt>
                <c:pt idx="129">
                  <c:v>1.5654325</c:v>
                </c:pt>
                <c:pt idx="130">
                  <c:v>1.5774074999999999</c:v>
                </c:pt>
                <c:pt idx="131">
                  <c:v>1.5893950000000001</c:v>
                </c:pt>
                <c:pt idx="132">
                  <c:v>1.6014074999999999</c:v>
                </c:pt>
                <c:pt idx="133">
                  <c:v>1.6134500000000001</c:v>
                </c:pt>
                <c:pt idx="134">
                  <c:v>1.6255299999999999</c:v>
                </c:pt>
                <c:pt idx="135">
                  <c:v>1.6376525</c:v>
                </c:pt>
                <c:pt idx="136">
                  <c:v>1.649815</c:v>
                </c:pt>
                <c:pt idx="137">
                  <c:v>1.6620075000000001</c:v>
                </c:pt>
                <c:pt idx="138">
                  <c:v>1.6742349999999999</c:v>
                </c:pt>
                <c:pt idx="139">
                  <c:v>1.6864975</c:v>
                </c:pt>
                <c:pt idx="140">
                  <c:v>1.6987999999999999</c:v>
                </c:pt>
                <c:pt idx="141">
                  <c:v>1.7111524999999999</c:v>
                </c:pt>
                <c:pt idx="142">
                  <c:v>1.7235549999999999</c:v>
                </c:pt>
                <c:pt idx="143">
                  <c:v>1.7360150000000001</c:v>
                </c:pt>
                <c:pt idx="144">
                  <c:v>1.7485199999999999</c:v>
                </c:pt>
                <c:pt idx="145">
                  <c:v>1.7610725</c:v>
                </c:pt>
                <c:pt idx="146">
                  <c:v>1.7736775</c:v>
                </c:pt>
                <c:pt idx="147">
                  <c:v>1.7863375000000001</c:v>
                </c:pt>
                <c:pt idx="148">
                  <c:v>1.7990575000000002</c:v>
                </c:pt>
                <c:pt idx="149">
                  <c:v>1.8118425</c:v>
                </c:pt>
                <c:pt idx="150">
                  <c:v>1.8246875</c:v>
                </c:pt>
                <c:pt idx="151">
                  <c:v>1.8375874999999999</c:v>
                </c:pt>
                <c:pt idx="152">
                  <c:v>1.8505449999999999</c:v>
                </c:pt>
                <c:pt idx="153">
                  <c:v>1.8635675</c:v>
                </c:pt>
                <c:pt idx="154">
                  <c:v>1.8766524999999998</c:v>
                </c:pt>
                <c:pt idx="155">
                  <c:v>1.8898075000000001</c:v>
                </c:pt>
                <c:pt idx="156">
                  <c:v>1.9030225000000001</c:v>
                </c:pt>
                <c:pt idx="157">
                  <c:v>1.9162974999999998</c:v>
                </c:pt>
                <c:pt idx="158">
                  <c:v>1.9296375000000001</c:v>
                </c:pt>
                <c:pt idx="159">
                  <c:v>1.9430449999999999</c:v>
                </c:pt>
                <c:pt idx="160">
                  <c:v>1.95652</c:v>
                </c:pt>
                <c:pt idx="161">
                  <c:v>1.9700575000000002</c:v>
                </c:pt>
                <c:pt idx="162">
                  <c:v>1.9836574999999999</c:v>
                </c:pt>
                <c:pt idx="163">
                  <c:v>1.9973250000000002</c:v>
                </c:pt>
                <c:pt idx="164">
                  <c:v>2.0110625</c:v>
                </c:pt>
                <c:pt idx="165">
                  <c:v>2.0248699999999999</c:v>
                </c:pt>
                <c:pt idx="166">
                  <c:v>2.0387399999999998</c:v>
                </c:pt>
                <c:pt idx="167">
                  <c:v>2.0526800000000001</c:v>
                </c:pt>
                <c:pt idx="168">
                  <c:v>2.0666875</c:v>
                </c:pt>
                <c:pt idx="169">
                  <c:v>2.0807725000000001</c:v>
                </c:pt>
                <c:pt idx="170">
                  <c:v>2.0949274999999998</c:v>
                </c:pt>
                <c:pt idx="171">
                  <c:v>2.1091525</c:v>
                </c:pt>
                <c:pt idx="172">
                  <c:v>2.1234449999999998</c:v>
                </c:pt>
                <c:pt idx="173">
                  <c:v>2.1378149999999998</c:v>
                </c:pt>
                <c:pt idx="174">
                  <c:v>2.1522600000000001</c:v>
                </c:pt>
                <c:pt idx="175">
                  <c:v>2.1667874999999999</c:v>
                </c:pt>
                <c:pt idx="176">
                  <c:v>2.1813875</c:v>
                </c:pt>
                <c:pt idx="177">
                  <c:v>2.1960600000000001</c:v>
                </c:pt>
                <c:pt idx="178">
                  <c:v>2.2108099999999999</c:v>
                </c:pt>
                <c:pt idx="179">
                  <c:v>2.2256425000000002</c:v>
                </c:pt>
                <c:pt idx="180">
                  <c:v>2.2405575</c:v>
                </c:pt>
                <c:pt idx="181">
                  <c:v>2.2555550000000002</c:v>
                </c:pt>
                <c:pt idx="182">
                  <c:v>2.2706299999999997</c:v>
                </c:pt>
                <c:pt idx="183">
                  <c:v>2.2857875000000001</c:v>
                </c:pt>
                <c:pt idx="184">
                  <c:v>2.3010299999999999</c:v>
                </c:pt>
                <c:pt idx="185">
                  <c:v>2.3163575000000001</c:v>
                </c:pt>
                <c:pt idx="186">
                  <c:v>2.3317725</c:v>
                </c:pt>
                <c:pt idx="187">
                  <c:v>2.34727</c:v>
                </c:pt>
                <c:pt idx="188">
                  <c:v>2.3628525000000002</c:v>
                </c:pt>
                <c:pt idx="189">
                  <c:v>2.37852</c:v>
                </c:pt>
                <c:pt idx="190">
                  <c:v>2.3942800000000002</c:v>
                </c:pt>
                <c:pt idx="191">
                  <c:v>2.4101300000000001</c:v>
                </c:pt>
                <c:pt idx="192">
                  <c:v>2.4260650000000004</c:v>
                </c:pt>
                <c:pt idx="193">
                  <c:v>2.4420875</c:v>
                </c:pt>
                <c:pt idx="194">
                  <c:v>2.4581974999999998</c:v>
                </c:pt>
                <c:pt idx="195">
                  <c:v>2.4744025000000001</c:v>
                </c:pt>
                <c:pt idx="196">
                  <c:v>2.4906999999999999</c:v>
                </c:pt>
                <c:pt idx="197">
                  <c:v>2.5070749999999999</c:v>
                </c:pt>
                <c:pt idx="198">
                  <c:v>2.5235500000000002</c:v>
                </c:pt>
                <c:pt idx="199">
                  <c:v>2.5401250000000002</c:v>
                </c:pt>
                <c:pt idx="200">
                  <c:v>2.5568</c:v>
                </c:pt>
                <c:pt idx="201">
                  <c:v>2.57355</c:v>
                </c:pt>
                <c:pt idx="202">
                  <c:v>2.5903999999999998</c:v>
                </c:pt>
                <c:pt idx="203">
                  <c:v>2.6073499999999998</c:v>
                </c:pt>
                <c:pt idx="204">
                  <c:v>2.6243750000000001</c:v>
                </c:pt>
                <c:pt idx="205">
                  <c:v>2.6415250000000001</c:v>
                </c:pt>
                <c:pt idx="206">
                  <c:v>2.6586499999999997</c:v>
                </c:pt>
                <c:pt idx="207">
                  <c:v>2.6755999999999998</c:v>
                </c:pt>
                <c:pt idx="208">
                  <c:v>2.6923249999999999</c:v>
                </c:pt>
                <c:pt idx="209">
                  <c:v>2.7089499999999997</c:v>
                </c:pt>
                <c:pt idx="210">
                  <c:v>2.7253750000000001</c:v>
                </c:pt>
                <c:pt idx="211">
                  <c:v>2.7416499999999999</c:v>
                </c:pt>
                <c:pt idx="212">
                  <c:v>2.7577250000000002</c:v>
                </c:pt>
                <c:pt idx="213">
                  <c:v>2.7736499999999999</c:v>
                </c:pt>
                <c:pt idx="214">
                  <c:v>2.789425</c:v>
                </c:pt>
                <c:pt idx="215">
                  <c:v>2.8050999999999999</c:v>
                </c:pt>
                <c:pt idx="216">
                  <c:v>2.8205999999999998</c:v>
                </c:pt>
                <c:pt idx="217">
                  <c:v>2.83595</c:v>
                </c:pt>
                <c:pt idx="218">
                  <c:v>2.851175</c:v>
                </c:pt>
                <c:pt idx="219">
                  <c:v>2.8661750000000001</c:v>
                </c:pt>
                <c:pt idx="220">
                  <c:v>2.8811249999999999</c:v>
                </c:pt>
                <c:pt idx="221">
                  <c:v>2.8959250000000001</c:v>
                </c:pt>
                <c:pt idx="222">
                  <c:v>2.9106000000000001</c:v>
                </c:pt>
                <c:pt idx="223">
                  <c:v>2.9250750000000001</c:v>
                </c:pt>
                <c:pt idx="224">
                  <c:v>2.939425</c:v>
                </c:pt>
                <c:pt idx="225">
                  <c:v>2.9537249999999999</c:v>
                </c:pt>
                <c:pt idx="226">
                  <c:v>2.9678</c:v>
                </c:pt>
                <c:pt idx="227">
                  <c:v>2.9817499999999999</c:v>
                </c:pt>
                <c:pt idx="228">
                  <c:v>2.9955750000000001</c:v>
                </c:pt>
                <c:pt idx="229">
                  <c:v>3.009325</c:v>
                </c:pt>
                <c:pt idx="230">
                  <c:v>3.022875</c:v>
                </c:pt>
                <c:pt idx="231">
                  <c:v>3.0362499999999999</c:v>
                </c:pt>
                <c:pt idx="232">
                  <c:v>3.0494250000000003</c:v>
                </c:pt>
                <c:pt idx="233">
                  <c:v>3.0622750000000001</c:v>
                </c:pt>
                <c:pt idx="234">
                  <c:v>3.0747750000000003</c:v>
                </c:pt>
                <c:pt idx="235">
                  <c:v>3.0870000000000002</c:v>
                </c:pt>
                <c:pt idx="236">
                  <c:v>3.0990000000000002</c:v>
                </c:pt>
                <c:pt idx="237">
                  <c:v>3.1105499999999999</c:v>
                </c:pt>
                <c:pt idx="238">
                  <c:v>3.1220000000000003</c:v>
                </c:pt>
                <c:pt idx="239">
                  <c:v>3.1327250000000002</c:v>
                </c:pt>
                <c:pt idx="240">
                  <c:v>3.1433750000000003</c:v>
                </c:pt>
                <c:pt idx="241">
                  <c:v>3.153375</c:v>
                </c:pt>
                <c:pt idx="242">
                  <c:v>3.1633500000000003</c:v>
                </c:pt>
                <c:pt idx="243">
                  <c:v>3.1727749999999997</c:v>
                </c:pt>
                <c:pt idx="244">
                  <c:v>3.1821750000000004</c:v>
                </c:pt>
                <c:pt idx="245">
                  <c:v>3.1910500000000002</c:v>
                </c:pt>
                <c:pt idx="246">
                  <c:v>3.200075</c:v>
                </c:pt>
                <c:pt idx="247">
                  <c:v>3.2085250000000003</c:v>
                </c:pt>
                <c:pt idx="248">
                  <c:v>3.2169999999999996</c:v>
                </c:pt>
                <c:pt idx="249">
                  <c:v>3.2252749999999999</c:v>
                </c:pt>
                <c:pt idx="250">
                  <c:v>3.2333750000000001</c:v>
                </c:pt>
                <c:pt idx="251">
                  <c:v>3.2416499999999999</c:v>
                </c:pt>
                <c:pt idx="252">
                  <c:v>3.2496749999999999</c:v>
                </c:pt>
                <c:pt idx="253">
                  <c:v>3.2577250000000002</c:v>
                </c:pt>
                <c:pt idx="254">
                  <c:v>3.2658749999999999</c:v>
                </c:pt>
                <c:pt idx="255">
                  <c:v>3.2738999999999998</c:v>
                </c:pt>
                <c:pt idx="256">
                  <c:v>3.2819250000000002</c:v>
                </c:pt>
                <c:pt idx="257">
                  <c:v>3.29</c:v>
                </c:pt>
                <c:pt idx="258">
                  <c:v>3.2980750000000003</c:v>
                </c:pt>
                <c:pt idx="259">
                  <c:v>3.3060749999999999</c:v>
                </c:pt>
                <c:pt idx="260">
                  <c:v>3.3141249999999998</c:v>
                </c:pt>
                <c:pt idx="261">
                  <c:v>3.322225</c:v>
                </c:pt>
                <c:pt idx="262">
                  <c:v>3.3302499999999999</c:v>
                </c:pt>
                <c:pt idx="263">
                  <c:v>3.3383000000000003</c:v>
                </c:pt>
                <c:pt idx="264">
                  <c:v>3.3464</c:v>
                </c:pt>
                <c:pt idx="265">
                  <c:v>3.3544749999999999</c:v>
                </c:pt>
                <c:pt idx="266">
                  <c:v>3.3625250000000002</c:v>
                </c:pt>
                <c:pt idx="267">
                  <c:v>3.370625</c:v>
                </c:pt>
                <c:pt idx="268">
                  <c:v>3.3787249999999998</c:v>
                </c:pt>
                <c:pt idx="269">
                  <c:v>3.3868</c:v>
                </c:pt>
                <c:pt idx="270">
                  <c:v>3.3948999999999998</c:v>
                </c:pt>
                <c:pt idx="271">
                  <c:v>3.403025</c:v>
                </c:pt>
                <c:pt idx="272">
                  <c:v>3.4111250000000002</c:v>
                </c:pt>
                <c:pt idx="273">
                  <c:v>3.4192499999999999</c:v>
                </c:pt>
                <c:pt idx="274">
                  <c:v>3.4274249999999999</c:v>
                </c:pt>
                <c:pt idx="275">
                  <c:v>3.4355499999999997</c:v>
                </c:pt>
                <c:pt idx="276">
                  <c:v>3.4437250000000001</c:v>
                </c:pt>
                <c:pt idx="277">
                  <c:v>3.4519000000000002</c:v>
                </c:pt>
                <c:pt idx="278">
                  <c:v>3.4601000000000002</c:v>
                </c:pt>
                <c:pt idx="279">
                  <c:v>3.4682749999999998</c:v>
                </c:pt>
                <c:pt idx="280">
                  <c:v>3.4764749999999998</c:v>
                </c:pt>
                <c:pt idx="281">
                  <c:v>3.4847000000000001</c:v>
                </c:pt>
                <c:pt idx="282">
                  <c:v>3.4929000000000001</c:v>
                </c:pt>
                <c:pt idx="283">
                  <c:v>3.501125</c:v>
                </c:pt>
                <c:pt idx="284">
                  <c:v>3.5093000000000001</c:v>
                </c:pt>
                <c:pt idx="285">
                  <c:v>3.5174749999999997</c:v>
                </c:pt>
                <c:pt idx="286">
                  <c:v>3.5256750000000006</c:v>
                </c:pt>
                <c:pt idx="287">
                  <c:v>3.5338750000000001</c:v>
                </c:pt>
                <c:pt idx="288">
                  <c:v>3.542125</c:v>
                </c:pt>
                <c:pt idx="289">
                  <c:v>3.5504500000000001</c:v>
                </c:pt>
                <c:pt idx="290">
                  <c:v>3.5588500000000001</c:v>
                </c:pt>
                <c:pt idx="291">
                  <c:v>3.5673999999999997</c:v>
                </c:pt>
                <c:pt idx="292">
                  <c:v>3.5761250000000002</c:v>
                </c:pt>
                <c:pt idx="293">
                  <c:v>3.5850249999999999</c:v>
                </c:pt>
                <c:pt idx="294">
                  <c:v>3.5939999999999999</c:v>
                </c:pt>
                <c:pt idx="295">
                  <c:v>3.6030500000000001</c:v>
                </c:pt>
                <c:pt idx="296">
                  <c:v>3.6121750000000001</c:v>
                </c:pt>
                <c:pt idx="297">
                  <c:v>3.6214000000000004</c:v>
                </c:pt>
                <c:pt idx="298">
                  <c:v>3.6307</c:v>
                </c:pt>
                <c:pt idx="299">
                  <c:v>3.6400750000000004</c:v>
                </c:pt>
                <c:pt idx="300">
                  <c:v>3.6495250000000001</c:v>
                </c:pt>
                <c:pt idx="301">
                  <c:v>3.6590749999999996</c:v>
                </c:pt>
                <c:pt idx="302">
                  <c:v>3.6687499999999997</c:v>
                </c:pt>
                <c:pt idx="303">
                  <c:v>3.678525</c:v>
                </c:pt>
                <c:pt idx="304">
                  <c:v>3.6884250000000001</c:v>
                </c:pt>
                <c:pt idx="305">
                  <c:v>3.6984499999999998</c:v>
                </c:pt>
                <c:pt idx="306">
                  <c:v>3.7086250000000001</c:v>
                </c:pt>
                <c:pt idx="307">
                  <c:v>3.718925</c:v>
                </c:pt>
                <c:pt idx="308">
                  <c:v>3.7293750000000001</c:v>
                </c:pt>
                <c:pt idx="309">
                  <c:v>3.7399250000000004</c:v>
                </c:pt>
                <c:pt idx="310">
                  <c:v>3.7506249999999999</c:v>
                </c:pt>
                <c:pt idx="311">
                  <c:v>3.7614500000000004</c:v>
                </c:pt>
                <c:pt idx="312">
                  <c:v>3.7724500000000001</c:v>
                </c:pt>
                <c:pt idx="313">
                  <c:v>3.7836000000000003</c:v>
                </c:pt>
                <c:pt idx="314">
                  <c:v>3.7949249999999997</c:v>
                </c:pt>
                <c:pt idx="315">
                  <c:v>3.8064499999999999</c:v>
                </c:pt>
                <c:pt idx="316">
                  <c:v>3.8181500000000002</c:v>
                </c:pt>
                <c:pt idx="317">
                  <c:v>3.830025</c:v>
                </c:pt>
                <c:pt idx="318">
                  <c:v>3.8420250000000005</c:v>
                </c:pt>
                <c:pt idx="319">
                  <c:v>3.8541750000000001</c:v>
                </c:pt>
                <c:pt idx="320">
                  <c:v>3.8664499999999999</c:v>
                </c:pt>
                <c:pt idx="321">
                  <c:v>3.8788749999999999</c:v>
                </c:pt>
                <c:pt idx="322">
                  <c:v>3.8914749999999998</c:v>
                </c:pt>
                <c:pt idx="323">
                  <c:v>3.9042500000000002</c:v>
                </c:pt>
                <c:pt idx="324">
                  <c:v>3.9171749999999999</c:v>
                </c:pt>
                <c:pt idx="325">
                  <c:v>3.9301999999999997</c:v>
                </c:pt>
                <c:pt idx="326">
                  <c:v>3.9433749999999996</c:v>
                </c:pt>
                <c:pt idx="327">
                  <c:v>3.9566999999999997</c:v>
                </c:pt>
                <c:pt idx="328">
                  <c:v>3.9702000000000002</c:v>
                </c:pt>
                <c:pt idx="329">
                  <c:v>3.9839250000000002</c:v>
                </c:pt>
                <c:pt idx="330">
                  <c:v>3.9977</c:v>
                </c:pt>
                <c:pt idx="331">
                  <c:v>4.0115249999999998</c:v>
                </c:pt>
                <c:pt idx="332">
                  <c:v>4.0253999999999994</c:v>
                </c:pt>
                <c:pt idx="333">
                  <c:v>4.0393249999999998</c:v>
                </c:pt>
                <c:pt idx="334">
                  <c:v>4.0533000000000001</c:v>
                </c:pt>
                <c:pt idx="335">
                  <c:v>4.0673250000000003</c:v>
                </c:pt>
                <c:pt idx="336">
                  <c:v>4.0814250000000003</c:v>
                </c:pt>
                <c:pt idx="337">
                  <c:v>4.0956000000000001</c:v>
                </c:pt>
                <c:pt idx="338">
                  <c:v>4.1098750000000006</c:v>
                </c:pt>
                <c:pt idx="339">
                  <c:v>4.124225</c:v>
                </c:pt>
                <c:pt idx="340">
                  <c:v>4.1387</c:v>
                </c:pt>
                <c:pt idx="341">
                  <c:v>4.1532499999999999</c:v>
                </c:pt>
                <c:pt idx="342">
                  <c:v>4.1679500000000003</c:v>
                </c:pt>
                <c:pt idx="343">
                  <c:v>4.1826750000000006</c:v>
                </c:pt>
                <c:pt idx="344">
                  <c:v>4.1974999999999998</c:v>
                </c:pt>
                <c:pt idx="345">
                  <c:v>4.2124000000000006</c:v>
                </c:pt>
                <c:pt idx="346">
                  <c:v>4.2274000000000003</c:v>
                </c:pt>
                <c:pt idx="347">
                  <c:v>4.2424749999999998</c:v>
                </c:pt>
                <c:pt idx="348">
                  <c:v>4.2576499999999999</c:v>
                </c:pt>
                <c:pt idx="349">
                  <c:v>4.2729250000000008</c:v>
                </c:pt>
                <c:pt idx="350">
                  <c:v>4.2882249999999997</c:v>
                </c:pt>
                <c:pt idx="351">
                  <c:v>4.3035499999999995</c:v>
                </c:pt>
                <c:pt idx="352">
                  <c:v>4.3188750000000002</c:v>
                </c:pt>
                <c:pt idx="353">
                  <c:v>4.334225</c:v>
                </c:pt>
                <c:pt idx="354">
                  <c:v>4.3495999999999997</c:v>
                </c:pt>
                <c:pt idx="355">
                  <c:v>4.3649750000000003</c:v>
                </c:pt>
                <c:pt idx="356">
                  <c:v>4.3803999999999998</c:v>
                </c:pt>
                <c:pt idx="357">
                  <c:v>4.3958499999999994</c:v>
                </c:pt>
                <c:pt idx="358">
                  <c:v>4.4113499999999997</c:v>
                </c:pt>
                <c:pt idx="359">
                  <c:v>4.4268999999999998</c:v>
                </c:pt>
                <c:pt idx="360">
                  <c:v>4.4424999999999999</c:v>
                </c:pt>
                <c:pt idx="361">
                  <c:v>4.4581500000000007</c:v>
                </c:pt>
                <c:pt idx="362">
                  <c:v>4.4738499999999997</c:v>
                </c:pt>
                <c:pt idx="363">
                  <c:v>4.4895499999999995</c:v>
                </c:pt>
                <c:pt idx="364">
                  <c:v>4.5053000000000001</c:v>
                </c:pt>
                <c:pt idx="365">
                  <c:v>4.5210749999999997</c:v>
                </c:pt>
                <c:pt idx="366">
                  <c:v>4.5369000000000002</c:v>
                </c:pt>
                <c:pt idx="367">
                  <c:v>4.5528250000000003</c:v>
                </c:pt>
                <c:pt idx="368">
                  <c:v>4.5687999999999995</c:v>
                </c:pt>
                <c:pt idx="369">
                  <c:v>4.5848500000000003</c:v>
                </c:pt>
                <c:pt idx="370">
                  <c:v>4.600975</c:v>
                </c:pt>
                <c:pt idx="371">
                  <c:v>4.6171499999999996</c:v>
                </c:pt>
                <c:pt idx="372">
                  <c:v>4.6333500000000001</c:v>
                </c:pt>
                <c:pt idx="373">
                  <c:v>4.6494999999999997</c:v>
                </c:pt>
                <c:pt idx="374">
                  <c:v>4.6656250000000004</c:v>
                </c:pt>
                <c:pt idx="375">
                  <c:v>4.6816749999999994</c:v>
                </c:pt>
                <c:pt idx="376">
                  <c:v>4.6977250000000002</c:v>
                </c:pt>
                <c:pt idx="377">
                  <c:v>4.7137000000000002</c:v>
                </c:pt>
                <c:pt idx="378">
                  <c:v>4.7296499999999995</c:v>
                </c:pt>
                <c:pt idx="379">
                  <c:v>4.7455749999999997</c:v>
                </c:pt>
                <c:pt idx="380">
                  <c:v>4.76145</c:v>
                </c:pt>
                <c:pt idx="381">
                  <c:v>4.7773000000000003</c:v>
                </c:pt>
                <c:pt idx="382">
                  <c:v>4.7931249999999999</c:v>
                </c:pt>
                <c:pt idx="383">
                  <c:v>4.8089250000000003</c:v>
                </c:pt>
                <c:pt idx="384">
                  <c:v>4.8247</c:v>
                </c:pt>
                <c:pt idx="385">
                  <c:v>4.8404750000000005</c:v>
                </c:pt>
                <c:pt idx="386">
                  <c:v>4.8562500000000002</c:v>
                </c:pt>
                <c:pt idx="387">
                  <c:v>4.8719999999999999</c:v>
                </c:pt>
                <c:pt idx="388">
                  <c:v>4.8877749999999995</c:v>
                </c:pt>
                <c:pt idx="389">
                  <c:v>4.9035500000000001</c:v>
                </c:pt>
                <c:pt idx="390">
                  <c:v>4.9193750000000005</c:v>
                </c:pt>
                <c:pt idx="391">
                  <c:v>4.9352999999999998</c:v>
                </c:pt>
                <c:pt idx="392">
                  <c:v>4.9512749999999999</c:v>
                </c:pt>
                <c:pt idx="393">
                  <c:v>4.9672749999999999</c:v>
                </c:pt>
                <c:pt idx="394">
                  <c:v>4.9832999999999998</c:v>
                </c:pt>
                <c:pt idx="395">
                  <c:v>4.9993500000000006</c:v>
                </c:pt>
                <c:pt idx="396">
                  <c:v>5.0154499999999995</c:v>
                </c:pt>
                <c:pt idx="397">
                  <c:v>5.0316000000000001</c:v>
                </c:pt>
                <c:pt idx="398">
                  <c:v>5.0477499999999997</c:v>
                </c:pt>
                <c:pt idx="399">
                  <c:v>5.0639000000000003</c:v>
                </c:pt>
                <c:pt idx="400">
                  <c:v>5.08005</c:v>
                </c:pt>
                <c:pt idx="401">
                  <c:v>5.0962250000000004</c:v>
                </c:pt>
                <c:pt idx="402">
                  <c:v>5.1124499999999999</c:v>
                </c:pt>
                <c:pt idx="403">
                  <c:v>5.1286499999999995</c:v>
                </c:pt>
                <c:pt idx="404">
                  <c:v>5.1448499999999999</c:v>
                </c:pt>
                <c:pt idx="405">
                  <c:v>5.1610499999999995</c:v>
                </c:pt>
                <c:pt idx="406">
                  <c:v>5.1772499999999999</c:v>
                </c:pt>
                <c:pt idx="407">
                  <c:v>5.1935000000000002</c:v>
                </c:pt>
                <c:pt idx="408">
                  <c:v>5.2097499999999997</c:v>
                </c:pt>
                <c:pt idx="409">
                  <c:v>5.2260249999999999</c:v>
                </c:pt>
                <c:pt idx="410">
                  <c:v>5.2423000000000002</c:v>
                </c:pt>
                <c:pt idx="411">
                  <c:v>5.2585750000000004</c:v>
                </c:pt>
                <c:pt idx="412">
                  <c:v>5.2748499999999998</c:v>
                </c:pt>
                <c:pt idx="413">
                  <c:v>5.2911250000000001</c:v>
                </c:pt>
                <c:pt idx="414">
                  <c:v>5.3074250000000003</c:v>
                </c:pt>
                <c:pt idx="415">
                  <c:v>5.3237249999999996</c:v>
                </c:pt>
                <c:pt idx="416">
                  <c:v>5.3400250000000007</c:v>
                </c:pt>
                <c:pt idx="417">
                  <c:v>5.3562750000000001</c:v>
                </c:pt>
                <c:pt idx="418">
                  <c:v>5.3725000000000005</c:v>
                </c:pt>
                <c:pt idx="419">
                  <c:v>5.388725</c:v>
                </c:pt>
                <c:pt idx="420">
                  <c:v>5.4049250000000004</c:v>
                </c:pt>
                <c:pt idx="421">
                  <c:v>5.4211</c:v>
                </c:pt>
                <c:pt idx="422">
                  <c:v>5.4372249999999998</c:v>
                </c:pt>
                <c:pt idx="423">
                  <c:v>5.4532749999999997</c:v>
                </c:pt>
                <c:pt idx="424">
                  <c:v>5.4692249999999998</c:v>
                </c:pt>
                <c:pt idx="425">
                  <c:v>5.4851000000000001</c:v>
                </c:pt>
                <c:pt idx="426">
                  <c:v>5.5008750000000006</c:v>
                </c:pt>
                <c:pt idx="427">
                  <c:v>5.5165749999999996</c:v>
                </c:pt>
                <c:pt idx="428">
                  <c:v>5.5321750000000005</c:v>
                </c:pt>
                <c:pt idx="429">
                  <c:v>5.5476749999999999</c:v>
                </c:pt>
                <c:pt idx="430">
                  <c:v>5.5631250000000003</c:v>
                </c:pt>
                <c:pt idx="431">
                  <c:v>5.5785</c:v>
                </c:pt>
                <c:pt idx="432">
                  <c:v>5.5937999999999999</c:v>
                </c:pt>
                <c:pt idx="433">
                  <c:v>5.609</c:v>
                </c:pt>
                <c:pt idx="434">
                  <c:v>5.6241000000000003</c:v>
                </c:pt>
                <c:pt idx="435">
                  <c:v>5.6391</c:v>
                </c:pt>
                <c:pt idx="436">
                  <c:v>5.6540499999999998</c:v>
                </c:pt>
                <c:pt idx="437">
                  <c:v>5.6689000000000007</c:v>
                </c:pt>
                <c:pt idx="438">
                  <c:v>5.6837</c:v>
                </c:pt>
                <c:pt idx="439">
                  <c:v>5.6984750000000002</c:v>
                </c:pt>
                <c:pt idx="440">
                  <c:v>5.7132250000000004</c:v>
                </c:pt>
                <c:pt idx="441">
                  <c:v>5.7279499999999999</c:v>
                </c:pt>
                <c:pt idx="442">
                  <c:v>5.7426500000000003</c:v>
                </c:pt>
                <c:pt idx="443">
                  <c:v>5.7573499999999997</c:v>
                </c:pt>
                <c:pt idx="444">
                  <c:v>5.7720000000000002</c:v>
                </c:pt>
                <c:pt idx="445">
                  <c:v>5.7866249999999999</c:v>
                </c:pt>
                <c:pt idx="446">
                  <c:v>5.8012250000000005</c:v>
                </c:pt>
                <c:pt idx="447">
                  <c:v>5.8158000000000003</c:v>
                </c:pt>
                <c:pt idx="448">
                  <c:v>5.8303750000000001</c:v>
                </c:pt>
                <c:pt idx="449">
                  <c:v>5.8449499999999999</c:v>
                </c:pt>
                <c:pt idx="450">
                  <c:v>5.8594999999999997</c:v>
                </c:pt>
                <c:pt idx="451">
                  <c:v>5.8739999999999997</c:v>
                </c:pt>
                <c:pt idx="452">
                  <c:v>5.8884999999999996</c:v>
                </c:pt>
                <c:pt idx="453">
                  <c:v>5.9029749999999996</c:v>
                </c:pt>
                <c:pt idx="454">
                  <c:v>5.9174499999999997</c:v>
                </c:pt>
                <c:pt idx="455">
                  <c:v>5.9318999999999997</c:v>
                </c:pt>
                <c:pt idx="456">
                  <c:v>5.9463500000000007</c:v>
                </c:pt>
                <c:pt idx="457">
                  <c:v>5.9607999999999999</c:v>
                </c:pt>
                <c:pt idx="458">
                  <c:v>5.975225</c:v>
                </c:pt>
                <c:pt idx="459">
                  <c:v>5.9896250000000002</c:v>
                </c:pt>
                <c:pt idx="460">
                  <c:v>6.0040250000000004</c:v>
                </c:pt>
                <c:pt idx="461">
                  <c:v>6.0184250000000006</c:v>
                </c:pt>
                <c:pt idx="462">
                  <c:v>6.0327999999999999</c:v>
                </c:pt>
                <c:pt idx="463">
                  <c:v>6.0472000000000001</c:v>
                </c:pt>
                <c:pt idx="464">
                  <c:v>6.0615750000000004</c:v>
                </c:pt>
                <c:pt idx="465">
                  <c:v>6.0759249999999998</c:v>
                </c:pt>
                <c:pt idx="466">
                  <c:v>6.0902500000000002</c:v>
                </c:pt>
                <c:pt idx="467">
                  <c:v>6.1045750000000005</c:v>
                </c:pt>
                <c:pt idx="468">
                  <c:v>6.1189</c:v>
                </c:pt>
                <c:pt idx="469">
                  <c:v>6.1332249999999995</c:v>
                </c:pt>
                <c:pt idx="470">
                  <c:v>6.1475499999999998</c:v>
                </c:pt>
                <c:pt idx="471">
                  <c:v>6.1618750000000002</c:v>
                </c:pt>
                <c:pt idx="472">
                  <c:v>6.1761749999999997</c:v>
                </c:pt>
                <c:pt idx="473">
                  <c:v>6.1905000000000001</c:v>
                </c:pt>
                <c:pt idx="474">
                  <c:v>6.2047999999999996</c:v>
                </c:pt>
                <c:pt idx="475">
                  <c:v>6.219125</c:v>
                </c:pt>
                <c:pt idx="476">
                  <c:v>6.2334500000000004</c:v>
                </c:pt>
                <c:pt idx="477">
                  <c:v>6.2477749999999999</c:v>
                </c:pt>
                <c:pt idx="478">
                  <c:v>6.2620999999999993</c:v>
                </c:pt>
                <c:pt idx="479">
                  <c:v>6.2763999999999998</c:v>
                </c:pt>
                <c:pt idx="480">
                  <c:v>6.2907250000000001</c:v>
                </c:pt>
                <c:pt idx="481">
                  <c:v>6.3050499999999996</c:v>
                </c:pt>
                <c:pt idx="482">
                  <c:v>6.3193750000000009</c:v>
                </c:pt>
                <c:pt idx="483">
                  <c:v>6.3337249999999994</c:v>
                </c:pt>
                <c:pt idx="484">
                  <c:v>6.3480750000000006</c:v>
                </c:pt>
                <c:pt idx="485">
                  <c:v>6.3624249999999991</c:v>
                </c:pt>
                <c:pt idx="486">
                  <c:v>6.3767500000000004</c:v>
                </c:pt>
                <c:pt idx="487">
                  <c:v>6.3910999999999998</c:v>
                </c:pt>
                <c:pt idx="488">
                  <c:v>6.4054749999999991</c:v>
                </c:pt>
                <c:pt idx="489">
                  <c:v>6.4198500000000003</c:v>
                </c:pt>
                <c:pt idx="490">
                  <c:v>6.4342250000000005</c:v>
                </c:pt>
                <c:pt idx="491">
                  <c:v>6.4485999999999999</c:v>
                </c:pt>
                <c:pt idx="492">
                  <c:v>6.463000000000001</c:v>
                </c:pt>
                <c:pt idx="493">
                  <c:v>6.4773999999999994</c:v>
                </c:pt>
                <c:pt idx="494">
                  <c:v>6.4918000000000005</c:v>
                </c:pt>
                <c:pt idx="495">
                  <c:v>6.5061999999999998</c:v>
                </c:pt>
                <c:pt idx="496">
                  <c:v>6.520624999999999</c:v>
                </c:pt>
                <c:pt idx="497">
                  <c:v>6.535075</c:v>
                </c:pt>
                <c:pt idx="498">
                  <c:v>6.5495000000000001</c:v>
                </c:pt>
                <c:pt idx="499">
                  <c:v>6.5639249999999993</c:v>
                </c:pt>
                <c:pt idx="500">
                  <c:v>6.5783750000000003</c:v>
                </c:pt>
                <c:pt idx="501">
                  <c:v>6.5928000000000004</c:v>
                </c:pt>
                <c:pt idx="502">
                  <c:v>6.6072749999999996</c:v>
                </c:pt>
                <c:pt idx="503">
                  <c:v>6.6217250000000005</c:v>
                </c:pt>
                <c:pt idx="504">
                  <c:v>6.6362249999999996</c:v>
                </c:pt>
                <c:pt idx="505">
                  <c:v>6.6506999999999996</c:v>
                </c:pt>
                <c:pt idx="506">
                  <c:v>6.6652000000000005</c:v>
                </c:pt>
                <c:pt idx="507">
                  <c:v>6.6797250000000004</c:v>
                </c:pt>
                <c:pt idx="508">
                  <c:v>6.6942249999999994</c:v>
                </c:pt>
                <c:pt idx="509">
                  <c:v>6.7087750000000002</c:v>
                </c:pt>
                <c:pt idx="510">
                  <c:v>6.7233249999999991</c:v>
                </c:pt>
                <c:pt idx="511">
                  <c:v>6.7378999999999998</c:v>
                </c:pt>
                <c:pt idx="512">
                  <c:v>6.7524749999999996</c:v>
                </c:pt>
                <c:pt idx="513">
                  <c:v>6.7670750000000002</c:v>
                </c:pt>
                <c:pt idx="514">
                  <c:v>6.7816749999999999</c:v>
                </c:pt>
                <c:pt idx="515">
                  <c:v>6.7962999999999996</c:v>
                </c:pt>
                <c:pt idx="516">
                  <c:v>6.8109500000000001</c:v>
                </c:pt>
                <c:pt idx="517">
                  <c:v>6.8255999999999997</c:v>
                </c:pt>
                <c:pt idx="518">
                  <c:v>6.8402500000000002</c:v>
                </c:pt>
                <c:pt idx="519">
                  <c:v>6.8549250000000006</c:v>
                </c:pt>
                <c:pt idx="520">
                  <c:v>6.8696250000000001</c:v>
                </c:pt>
                <c:pt idx="521">
                  <c:v>6.8843249999999996</c:v>
                </c:pt>
                <c:pt idx="522">
                  <c:v>6.8990499999999999</c:v>
                </c:pt>
                <c:pt idx="523">
                  <c:v>6.9137749999999993</c:v>
                </c:pt>
                <c:pt idx="524">
                  <c:v>6.9285499999999995</c:v>
                </c:pt>
                <c:pt idx="525">
                  <c:v>6.9433249999999997</c:v>
                </c:pt>
                <c:pt idx="526">
                  <c:v>6.9581249999999999</c:v>
                </c:pt>
                <c:pt idx="527">
                  <c:v>6.97295</c:v>
                </c:pt>
                <c:pt idx="528">
                  <c:v>6.9878</c:v>
                </c:pt>
                <c:pt idx="529">
                  <c:v>7.0027000000000008</c:v>
                </c:pt>
                <c:pt idx="530">
                  <c:v>7.0175999999999998</c:v>
                </c:pt>
                <c:pt idx="531">
                  <c:v>7.0325499999999996</c:v>
                </c:pt>
                <c:pt idx="532">
                  <c:v>7.0475499999999993</c:v>
                </c:pt>
                <c:pt idx="533">
                  <c:v>7.0625749999999998</c:v>
                </c:pt>
                <c:pt idx="534">
                  <c:v>7.0776500000000002</c:v>
                </c:pt>
                <c:pt idx="535">
                  <c:v>7.0927749999999996</c:v>
                </c:pt>
                <c:pt idx="536">
                  <c:v>7.1079500000000007</c:v>
                </c:pt>
                <c:pt idx="537">
                  <c:v>7.1231749999999998</c:v>
                </c:pt>
                <c:pt idx="538">
                  <c:v>7.1384249999999998</c:v>
                </c:pt>
                <c:pt idx="539">
                  <c:v>7.1537000000000006</c:v>
                </c:pt>
                <c:pt idx="540">
                  <c:v>7.1690249999999995</c:v>
                </c:pt>
                <c:pt idx="541">
                  <c:v>7.1843750000000002</c:v>
                </c:pt>
                <c:pt idx="542">
                  <c:v>7.1997249999999999</c:v>
                </c:pt>
                <c:pt idx="543">
                  <c:v>7.2151000000000005</c:v>
                </c:pt>
                <c:pt idx="544">
                  <c:v>7.2304499999999994</c:v>
                </c:pt>
                <c:pt idx="545">
                  <c:v>7.245825</c:v>
                </c:pt>
                <c:pt idx="546">
                  <c:v>7.2612250000000005</c:v>
                </c:pt>
                <c:pt idx="547">
                  <c:v>7.2766000000000002</c:v>
                </c:pt>
                <c:pt idx="548">
                  <c:v>7.2920250000000006</c:v>
                </c:pt>
                <c:pt idx="549">
                  <c:v>7.3074249999999994</c:v>
                </c:pt>
                <c:pt idx="550">
                  <c:v>7.3228749999999998</c:v>
                </c:pt>
                <c:pt idx="551">
                  <c:v>7.3383500000000002</c:v>
                </c:pt>
                <c:pt idx="552">
                  <c:v>7.3538249999999996</c:v>
                </c:pt>
                <c:pt idx="553">
                  <c:v>7.3693499999999998</c:v>
                </c:pt>
                <c:pt idx="554">
                  <c:v>7.3849250000000008</c:v>
                </c:pt>
                <c:pt idx="555">
                  <c:v>7.4005000000000001</c:v>
                </c:pt>
                <c:pt idx="556">
                  <c:v>7.4161250000000001</c:v>
                </c:pt>
                <c:pt idx="557">
                  <c:v>7.4317999999999991</c:v>
                </c:pt>
                <c:pt idx="558">
                  <c:v>7.4475250000000006</c:v>
                </c:pt>
                <c:pt idx="559">
                  <c:v>7.4632749999999994</c:v>
                </c:pt>
                <c:pt idx="560">
                  <c:v>7.4790999999999999</c:v>
                </c:pt>
                <c:pt idx="561">
                  <c:v>7.4949749999999993</c:v>
                </c:pt>
                <c:pt idx="562">
                  <c:v>7.5108999999999995</c:v>
                </c:pt>
                <c:pt idx="563">
                  <c:v>7.5268749999999995</c:v>
                </c:pt>
                <c:pt idx="564">
                  <c:v>7.5428999999999995</c:v>
                </c:pt>
                <c:pt idx="565">
                  <c:v>7.5590250000000001</c:v>
                </c:pt>
                <c:pt idx="566">
                  <c:v>7.5751750000000007</c:v>
                </c:pt>
                <c:pt idx="567">
                  <c:v>7.5913999999999993</c:v>
                </c:pt>
                <c:pt idx="568">
                  <c:v>7.6076500000000005</c:v>
                </c:pt>
                <c:pt idx="569">
                  <c:v>7.6239499999999998</c:v>
                </c:pt>
                <c:pt idx="570">
                  <c:v>7.6402999999999999</c:v>
                </c:pt>
                <c:pt idx="571">
                  <c:v>7.6566999999999998</c:v>
                </c:pt>
                <c:pt idx="572">
                  <c:v>7.6731499999999997</c:v>
                </c:pt>
                <c:pt idx="573">
                  <c:v>7.6896249999999995</c:v>
                </c:pt>
                <c:pt idx="574">
                  <c:v>7.7061500000000009</c:v>
                </c:pt>
                <c:pt idx="575">
                  <c:v>7.7227000000000006</c:v>
                </c:pt>
                <c:pt idx="576">
                  <c:v>7.7392749999999992</c:v>
                </c:pt>
                <c:pt idx="577">
                  <c:v>7.7559000000000005</c:v>
                </c:pt>
                <c:pt idx="578">
                  <c:v>7.7725749999999998</c:v>
                </c:pt>
                <c:pt idx="579">
                  <c:v>7.7892749999999999</c:v>
                </c:pt>
                <c:pt idx="580">
                  <c:v>7.806</c:v>
                </c:pt>
                <c:pt idx="581">
                  <c:v>7.8228000000000009</c:v>
                </c:pt>
                <c:pt idx="582">
                  <c:v>7.839599999999999</c:v>
                </c:pt>
                <c:pt idx="583">
                  <c:v>7.8564499999999997</c:v>
                </c:pt>
                <c:pt idx="584">
                  <c:v>7.8732999999999995</c:v>
                </c:pt>
                <c:pt idx="585">
                  <c:v>7.8902000000000001</c:v>
                </c:pt>
                <c:pt idx="586">
                  <c:v>7.9071500000000006</c:v>
                </c:pt>
                <c:pt idx="587">
                  <c:v>7.9241250000000001</c:v>
                </c:pt>
                <c:pt idx="588">
                  <c:v>7.9411250000000004</c:v>
                </c:pt>
                <c:pt idx="589">
                  <c:v>7.9581750000000007</c:v>
                </c:pt>
                <c:pt idx="590">
                  <c:v>7.9752500000000008</c:v>
                </c:pt>
                <c:pt idx="591">
                  <c:v>7.9923499999999992</c:v>
                </c:pt>
                <c:pt idx="592">
                  <c:v>8.0094999999999992</c:v>
                </c:pt>
                <c:pt idx="593">
                  <c:v>8.0266749999999991</c:v>
                </c:pt>
                <c:pt idx="594">
                  <c:v>8.0438749999999999</c:v>
                </c:pt>
                <c:pt idx="595">
                  <c:v>8.0611249999999988</c:v>
                </c:pt>
                <c:pt idx="596">
                  <c:v>8.0784000000000002</c:v>
                </c:pt>
                <c:pt idx="597">
                  <c:v>8.0957500000000007</c:v>
                </c:pt>
                <c:pt idx="598">
                  <c:v>8.1131250000000001</c:v>
                </c:pt>
                <c:pt idx="599">
                  <c:v>8.1305249999999987</c:v>
                </c:pt>
                <c:pt idx="600">
                  <c:v>8.1479750000000006</c:v>
                </c:pt>
                <c:pt idx="601">
                  <c:v>8.1654499999999999</c:v>
                </c:pt>
                <c:pt idx="602">
                  <c:v>8.1829999999999998</c:v>
                </c:pt>
                <c:pt idx="603">
                  <c:v>8.2005499999999998</c:v>
                </c:pt>
                <c:pt idx="604">
                  <c:v>8.2181750000000005</c:v>
                </c:pt>
                <c:pt idx="605">
                  <c:v>8.2358250000000002</c:v>
                </c:pt>
                <c:pt idx="606">
                  <c:v>8.2535249999999998</c:v>
                </c:pt>
                <c:pt idx="607">
                  <c:v>8.2712749999999993</c:v>
                </c:pt>
                <c:pt idx="608">
                  <c:v>8.2890500000000014</c:v>
                </c:pt>
                <c:pt idx="609">
                  <c:v>8.3069000000000006</c:v>
                </c:pt>
                <c:pt idx="610">
                  <c:v>8.3247749999999989</c:v>
                </c:pt>
                <c:pt idx="611">
                  <c:v>8.3427000000000007</c:v>
                </c:pt>
                <c:pt idx="612">
                  <c:v>8.3606499999999997</c:v>
                </c:pt>
                <c:pt idx="613">
                  <c:v>8.3786500000000004</c:v>
                </c:pt>
                <c:pt idx="614">
                  <c:v>8.3966999999999992</c:v>
                </c:pt>
                <c:pt idx="615">
                  <c:v>8.4147999999999996</c:v>
                </c:pt>
                <c:pt idx="616">
                  <c:v>8.4329499999999999</c:v>
                </c:pt>
                <c:pt idx="617">
                  <c:v>8.4511249999999993</c:v>
                </c:pt>
                <c:pt idx="618">
                  <c:v>8.4693500000000004</c:v>
                </c:pt>
                <c:pt idx="619">
                  <c:v>8.4876249999999995</c:v>
                </c:pt>
                <c:pt idx="620">
                  <c:v>8.5059500000000003</c:v>
                </c:pt>
                <c:pt idx="621">
                  <c:v>8.5243000000000002</c:v>
                </c:pt>
                <c:pt idx="622">
                  <c:v>8.5427</c:v>
                </c:pt>
                <c:pt idx="623">
                  <c:v>8.5611499999999996</c:v>
                </c:pt>
                <c:pt idx="624">
                  <c:v>8.5796499999999991</c:v>
                </c:pt>
                <c:pt idx="625">
                  <c:v>8.5981749999999995</c:v>
                </c:pt>
                <c:pt idx="626">
                  <c:v>8.6167750000000005</c:v>
                </c:pt>
                <c:pt idx="627">
                  <c:v>8.6354000000000006</c:v>
                </c:pt>
                <c:pt idx="628">
                  <c:v>8.6540750000000006</c:v>
                </c:pt>
                <c:pt idx="629">
                  <c:v>8.6728000000000005</c:v>
                </c:pt>
                <c:pt idx="630">
                  <c:v>8.6915500000000012</c:v>
                </c:pt>
                <c:pt idx="631">
                  <c:v>8.71035</c:v>
                </c:pt>
                <c:pt idx="632">
                  <c:v>8.7291749999999997</c:v>
                </c:pt>
                <c:pt idx="633">
                  <c:v>8.748075</c:v>
                </c:pt>
                <c:pt idx="634">
                  <c:v>8.7669999999999995</c:v>
                </c:pt>
                <c:pt idx="635">
                  <c:v>8.7859499999999997</c:v>
                </c:pt>
                <c:pt idx="636">
                  <c:v>8.8049749999999989</c:v>
                </c:pt>
                <c:pt idx="637">
                  <c:v>8.8240250000000007</c:v>
                </c:pt>
                <c:pt idx="638">
                  <c:v>8.8431250000000006</c:v>
                </c:pt>
                <c:pt idx="639">
                  <c:v>8.8622500000000013</c:v>
                </c:pt>
                <c:pt idx="640">
                  <c:v>8.881450000000001</c:v>
                </c:pt>
                <c:pt idx="641">
                  <c:v>8.9006749999999997</c:v>
                </c:pt>
                <c:pt idx="642">
                  <c:v>8.9199749999999991</c:v>
                </c:pt>
                <c:pt idx="643">
                  <c:v>8.9392999999999994</c:v>
                </c:pt>
                <c:pt idx="644">
                  <c:v>8.9586750000000013</c:v>
                </c:pt>
                <c:pt idx="645">
                  <c:v>8.9780999999999995</c:v>
                </c:pt>
                <c:pt idx="646">
                  <c:v>8.9975749999999994</c:v>
                </c:pt>
                <c:pt idx="647">
                  <c:v>9.0170999999999992</c:v>
                </c:pt>
                <c:pt idx="648">
                  <c:v>9.0366749999999989</c:v>
                </c:pt>
                <c:pt idx="649">
                  <c:v>9.0563249999999993</c:v>
                </c:pt>
                <c:pt idx="650">
                  <c:v>9.0759999999999987</c:v>
                </c:pt>
                <c:pt idx="651">
                  <c:v>9.0957249999999998</c:v>
                </c:pt>
                <c:pt idx="652">
                  <c:v>9.1155249999999999</c:v>
                </c:pt>
                <c:pt idx="653">
                  <c:v>9.1353749999999998</c:v>
                </c:pt>
                <c:pt idx="654">
                  <c:v>9.1552749999999996</c:v>
                </c:pt>
                <c:pt idx="655">
                  <c:v>9.1752249999999993</c:v>
                </c:pt>
                <c:pt idx="656">
                  <c:v>9.1952500000000015</c:v>
                </c:pt>
                <c:pt idx="657">
                  <c:v>9.215325</c:v>
                </c:pt>
                <c:pt idx="658">
                  <c:v>9.2354500000000002</c:v>
                </c:pt>
                <c:pt idx="659">
                  <c:v>9.2556499999999993</c:v>
                </c:pt>
                <c:pt idx="660">
                  <c:v>9.2759250000000009</c:v>
                </c:pt>
                <c:pt idx="661">
                  <c:v>9.2962500000000006</c:v>
                </c:pt>
                <c:pt idx="662">
                  <c:v>9.3166250000000002</c:v>
                </c:pt>
                <c:pt idx="663">
                  <c:v>9.3370750000000005</c:v>
                </c:pt>
                <c:pt idx="664">
                  <c:v>9.3576000000000015</c:v>
                </c:pt>
                <c:pt idx="665">
                  <c:v>9.3781749999999988</c:v>
                </c:pt>
                <c:pt idx="666">
                  <c:v>9.3988249999999987</c:v>
                </c:pt>
                <c:pt idx="667">
                  <c:v>9.4195250000000001</c:v>
                </c:pt>
                <c:pt idx="668">
                  <c:v>9.4403000000000006</c:v>
                </c:pt>
                <c:pt idx="669">
                  <c:v>9.4611249999999991</c:v>
                </c:pt>
                <c:pt idx="670">
                  <c:v>9.4820250000000001</c:v>
                </c:pt>
                <c:pt idx="671">
                  <c:v>9.5030000000000001</c:v>
                </c:pt>
                <c:pt idx="672">
                  <c:v>9.5240000000000009</c:v>
                </c:pt>
                <c:pt idx="673">
                  <c:v>9.5450499999999998</c:v>
                </c:pt>
                <c:pt idx="674">
                  <c:v>9.5660999999999987</c:v>
                </c:pt>
                <c:pt idx="675">
                  <c:v>9.5871999999999993</c:v>
                </c:pt>
                <c:pt idx="676">
                  <c:v>9.6083499999999997</c:v>
                </c:pt>
                <c:pt idx="677">
                  <c:v>9.6295000000000002</c:v>
                </c:pt>
                <c:pt idx="678">
                  <c:v>9.6507249999999996</c:v>
                </c:pt>
                <c:pt idx="679">
                  <c:v>9.6719500000000007</c:v>
                </c:pt>
                <c:pt idx="680">
                  <c:v>9.693225</c:v>
                </c:pt>
                <c:pt idx="681">
                  <c:v>9.7145250000000001</c:v>
                </c:pt>
                <c:pt idx="682">
                  <c:v>9.7357750000000003</c:v>
                </c:pt>
                <c:pt idx="683">
                  <c:v>9.7569499999999998</c:v>
                </c:pt>
                <c:pt idx="684">
                  <c:v>9.7780749999999994</c:v>
                </c:pt>
                <c:pt idx="685">
                  <c:v>9.7991499999999991</c:v>
                </c:pt>
                <c:pt idx="686">
                  <c:v>9.8201750000000008</c:v>
                </c:pt>
                <c:pt idx="687">
                  <c:v>9.8411749999999998</c:v>
                </c:pt>
                <c:pt idx="688">
                  <c:v>9.8621249999999989</c:v>
                </c:pt>
                <c:pt idx="689">
                  <c:v>9.8830749999999998</c:v>
                </c:pt>
                <c:pt idx="690">
                  <c:v>9.9039999999999999</c:v>
                </c:pt>
                <c:pt idx="691">
                  <c:v>9.924925</c:v>
                </c:pt>
                <c:pt idx="692">
                  <c:v>9.9458249999999992</c:v>
                </c:pt>
                <c:pt idx="693">
                  <c:v>9.9667000000000012</c:v>
                </c:pt>
                <c:pt idx="694">
                  <c:v>9.9876000000000005</c:v>
                </c:pt>
                <c:pt idx="695">
                  <c:v>10.008525000000001</c:v>
                </c:pt>
                <c:pt idx="696">
                  <c:v>10.029449999999999</c:v>
                </c:pt>
                <c:pt idx="697">
                  <c:v>10.0504</c:v>
                </c:pt>
                <c:pt idx="698">
                  <c:v>10.071375</c:v>
                </c:pt>
                <c:pt idx="699">
                  <c:v>10.092375000000001</c:v>
                </c:pt>
                <c:pt idx="700">
                  <c:v>10.1134</c:v>
                </c:pt>
                <c:pt idx="701">
                  <c:v>10.134475</c:v>
                </c:pt>
                <c:pt idx="702">
                  <c:v>10.155575000000001</c:v>
                </c:pt>
                <c:pt idx="703">
                  <c:v>10.176725000000001</c:v>
                </c:pt>
                <c:pt idx="704">
                  <c:v>10.197925</c:v>
                </c:pt>
                <c:pt idx="705">
                  <c:v>10.219175</c:v>
                </c:pt>
                <c:pt idx="706">
                  <c:v>10.240499999999999</c:v>
                </c:pt>
                <c:pt idx="707">
                  <c:v>10.261875</c:v>
                </c:pt>
                <c:pt idx="708">
                  <c:v>10.283299999999999</c:v>
                </c:pt>
                <c:pt idx="709">
                  <c:v>10.3048</c:v>
                </c:pt>
                <c:pt idx="710">
                  <c:v>10.3264</c:v>
                </c:pt>
                <c:pt idx="711">
                  <c:v>10.348050000000001</c:v>
                </c:pt>
                <c:pt idx="712">
                  <c:v>10.3698</c:v>
                </c:pt>
                <c:pt idx="713">
                  <c:v>10.39165</c:v>
                </c:pt>
                <c:pt idx="714">
                  <c:v>10.413575</c:v>
                </c:pt>
                <c:pt idx="715">
                  <c:v>10.435625</c:v>
                </c:pt>
                <c:pt idx="716">
                  <c:v>10.457750000000001</c:v>
                </c:pt>
                <c:pt idx="717">
                  <c:v>10.48</c:v>
                </c:pt>
                <c:pt idx="718">
                  <c:v>10.50235</c:v>
                </c:pt>
                <c:pt idx="719">
                  <c:v>10.524825</c:v>
                </c:pt>
                <c:pt idx="720">
                  <c:v>10.5474</c:v>
                </c:pt>
                <c:pt idx="721">
                  <c:v>10.57005</c:v>
                </c:pt>
                <c:pt idx="722">
                  <c:v>10.592799999999999</c:v>
                </c:pt>
                <c:pt idx="723">
                  <c:v>10.61565</c:v>
                </c:pt>
                <c:pt idx="724">
                  <c:v>10.638574999999999</c:v>
                </c:pt>
                <c:pt idx="725">
                  <c:v>10.661574999999999</c:v>
                </c:pt>
                <c:pt idx="726">
                  <c:v>10.684675</c:v>
                </c:pt>
                <c:pt idx="727">
                  <c:v>10.707875</c:v>
                </c:pt>
                <c:pt idx="728">
                  <c:v>10.73115</c:v>
                </c:pt>
                <c:pt idx="729">
                  <c:v>10.7545</c:v>
                </c:pt>
                <c:pt idx="730">
                  <c:v>10.777900000000001</c:v>
                </c:pt>
                <c:pt idx="731">
                  <c:v>10.801399999999999</c:v>
                </c:pt>
                <c:pt idx="732">
                  <c:v>10.824949999999999</c:v>
                </c:pt>
                <c:pt idx="733">
                  <c:v>10.848575</c:v>
                </c:pt>
                <c:pt idx="734">
                  <c:v>10.872249999999999</c:v>
                </c:pt>
                <c:pt idx="735">
                  <c:v>10.896000000000001</c:v>
                </c:pt>
                <c:pt idx="736">
                  <c:v>10.9198</c:v>
                </c:pt>
                <c:pt idx="737">
                  <c:v>10.9436</c:v>
                </c:pt>
                <c:pt idx="738">
                  <c:v>10.9674</c:v>
                </c:pt>
                <c:pt idx="739">
                  <c:v>10.991225</c:v>
                </c:pt>
                <c:pt idx="740">
                  <c:v>11.01505</c:v>
                </c:pt>
                <c:pt idx="741">
                  <c:v>11.03885</c:v>
                </c:pt>
                <c:pt idx="742">
                  <c:v>11.06265</c:v>
                </c:pt>
                <c:pt idx="743">
                  <c:v>11.086425</c:v>
                </c:pt>
                <c:pt idx="744">
                  <c:v>11.110150000000001</c:v>
                </c:pt>
                <c:pt idx="745">
                  <c:v>11.133825</c:v>
                </c:pt>
                <c:pt idx="746">
                  <c:v>11.157449999999999</c:v>
                </c:pt>
                <c:pt idx="747">
                  <c:v>11.180975</c:v>
                </c:pt>
                <c:pt idx="748">
                  <c:v>11.204374999999999</c:v>
                </c:pt>
                <c:pt idx="749">
                  <c:v>11.227625</c:v>
                </c:pt>
                <c:pt idx="750">
                  <c:v>11.2508</c:v>
                </c:pt>
                <c:pt idx="751">
                  <c:v>11.273875</c:v>
                </c:pt>
                <c:pt idx="752">
                  <c:v>11.296900000000001</c:v>
                </c:pt>
                <c:pt idx="753">
                  <c:v>11.319825</c:v>
                </c:pt>
                <c:pt idx="754">
                  <c:v>11.342625</c:v>
                </c:pt>
                <c:pt idx="755">
                  <c:v>11.365275</c:v>
                </c:pt>
                <c:pt idx="756">
                  <c:v>11.387575</c:v>
                </c:pt>
                <c:pt idx="757">
                  <c:v>11.409650000000001</c:v>
                </c:pt>
                <c:pt idx="758">
                  <c:v>11.4316</c:v>
                </c:pt>
                <c:pt idx="759">
                  <c:v>11.4535</c:v>
                </c:pt>
                <c:pt idx="760">
                  <c:v>11.475249999999999</c:v>
                </c:pt>
                <c:pt idx="761">
                  <c:v>11.4969</c:v>
                </c:pt>
                <c:pt idx="762">
                  <c:v>11.518475</c:v>
                </c:pt>
                <c:pt idx="763">
                  <c:v>11.540025</c:v>
                </c:pt>
                <c:pt idx="764">
                  <c:v>11.5616</c:v>
                </c:pt>
                <c:pt idx="765">
                  <c:v>11.583124999999999</c:v>
                </c:pt>
                <c:pt idx="766">
                  <c:v>11.604625</c:v>
                </c:pt>
                <c:pt idx="767">
                  <c:v>11.626125</c:v>
                </c:pt>
                <c:pt idx="768">
                  <c:v>11.647675</c:v>
                </c:pt>
                <c:pt idx="769">
                  <c:v>11.6692</c:v>
                </c:pt>
                <c:pt idx="770">
                  <c:v>11.690725</c:v>
                </c:pt>
                <c:pt idx="771">
                  <c:v>11.712300000000001</c:v>
                </c:pt>
                <c:pt idx="772">
                  <c:v>11.7339</c:v>
                </c:pt>
                <c:pt idx="773">
                  <c:v>11.755575</c:v>
                </c:pt>
                <c:pt idx="774">
                  <c:v>11.7773</c:v>
                </c:pt>
                <c:pt idx="775">
                  <c:v>11.799075</c:v>
                </c:pt>
                <c:pt idx="776">
                  <c:v>11.82095</c:v>
                </c:pt>
                <c:pt idx="777">
                  <c:v>11.842924999999999</c:v>
                </c:pt>
                <c:pt idx="778">
                  <c:v>11.864974999999999</c:v>
                </c:pt>
                <c:pt idx="779">
                  <c:v>11.887124999999999</c:v>
                </c:pt>
                <c:pt idx="780">
                  <c:v>11.90935</c:v>
                </c:pt>
                <c:pt idx="781">
                  <c:v>11.931650000000001</c:v>
                </c:pt>
                <c:pt idx="782">
                  <c:v>11.954049999999999</c:v>
                </c:pt>
                <c:pt idx="783">
                  <c:v>11.976525000000001</c:v>
                </c:pt>
                <c:pt idx="784">
                  <c:v>11.999174999999999</c:v>
                </c:pt>
                <c:pt idx="785">
                  <c:v>12.02195</c:v>
                </c:pt>
                <c:pt idx="786">
                  <c:v>12.044825000000001</c:v>
                </c:pt>
                <c:pt idx="787">
                  <c:v>12.067600000000001</c:v>
                </c:pt>
                <c:pt idx="788">
                  <c:v>12.090299999999999</c:v>
                </c:pt>
                <c:pt idx="789">
                  <c:v>12.11295</c:v>
                </c:pt>
                <c:pt idx="790">
                  <c:v>12.135475</c:v>
                </c:pt>
                <c:pt idx="791">
                  <c:v>12.157900000000001</c:v>
                </c:pt>
                <c:pt idx="792">
                  <c:v>12.180225</c:v>
                </c:pt>
                <c:pt idx="793">
                  <c:v>12.202475</c:v>
                </c:pt>
                <c:pt idx="794">
                  <c:v>12.224675</c:v>
                </c:pt>
                <c:pt idx="795">
                  <c:v>12.246824999999999</c:v>
                </c:pt>
                <c:pt idx="796">
                  <c:v>12.268924999999999</c:v>
                </c:pt>
                <c:pt idx="797">
                  <c:v>12.290975</c:v>
                </c:pt>
                <c:pt idx="798">
                  <c:v>12.313025</c:v>
                </c:pt>
                <c:pt idx="799">
                  <c:v>12.335050000000001</c:v>
                </c:pt>
                <c:pt idx="800">
                  <c:v>12.357075</c:v>
                </c:pt>
                <c:pt idx="801">
                  <c:v>12.379075</c:v>
                </c:pt>
                <c:pt idx="802">
                  <c:v>12.4011</c:v>
                </c:pt>
                <c:pt idx="803">
                  <c:v>12.423125000000001</c:v>
                </c:pt>
                <c:pt idx="804">
                  <c:v>12.445124999999999</c:v>
                </c:pt>
                <c:pt idx="805">
                  <c:v>12.46715</c:v>
                </c:pt>
                <c:pt idx="806">
                  <c:v>12.489174999999999</c:v>
                </c:pt>
                <c:pt idx="807">
                  <c:v>12.511225000000001</c:v>
                </c:pt>
                <c:pt idx="808">
                  <c:v>12.533250000000001</c:v>
                </c:pt>
                <c:pt idx="809">
                  <c:v>12.555274999999998</c:v>
                </c:pt>
                <c:pt idx="810">
                  <c:v>12.577299999999999</c:v>
                </c:pt>
                <c:pt idx="811">
                  <c:v>12.599274999999999</c:v>
                </c:pt>
                <c:pt idx="812">
                  <c:v>12.621199999999998</c:v>
                </c:pt>
                <c:pt idx="813">
                  <c:v>12.643099999999999</c:v>
                </c:pt>
                <c:pt idx="814">
                  <c:v>12.664949999999999</c:v>
                </c:pt>
                <c:pt idx="815">
                  <c:v>12.68675</c:v>
                </c:pt>
                <c:pt idx="816">
                  <c:v>12.708525000000002</c:v>
                </c:pt>
                <c:pt idx="817">
                  <c:v>12.730274999999999</c:v>
                </c:pt>
                <c:pt idx="818">
                  <c:v>12.751974999999998</c:v>
                </c:pt>
                <c:pt idx="819">
                  <c:v>12.773624999999999</c:v>
                </c:pt>
                <c:pt idx="820">
                  <c:v>12.795249999999999</c:v>
                </c:pt>
                <c:pt idx="821">
                  <c:v>12.816875</c:v>
                </c:pt>
                <c:pt idx="822">
                  <c:v>12.838450000000002</c:v>
                </c:pt>
                <c:pt idx="823">
                  <c:v>12.86</c:v>
                </c:pt>
                <c:pt idx="824">
                  <c:v>12.881525</c:v>
                </c:pt>
                <c:pt idx="825">
                  <c:v>12.903025000000001</c:v>
                </c:pt>
                <c:pt idx="826">
                  <c:v>12.924525000000001</c:v>
                </c:pt>
                <c:pt idx="827">
                  <c:v>12.946</c:v>
                </c:pt>
                <c:pt idx="828">
                  <c:v>12.967475</c:v>
                </c:pt>
                <c:pt idx="829">
                  <c:v>12.988900000000001</c:v>
                </c:pt>
                <c:pt idx="830">
                  <c:v>13.010350000000001</c:v>
                </c:pt>
                <c:pt idx="831">
                  <c:v>13.031775000000001</c:v>
                </c:pt>
                <c:pt idx="832">
                  <c:v>13.0532</c:v>
                </c:pt>
                <c:pt idx="833">
                  <c:v>13.074625000000001</c:v>
                </c:pt>
                <c:pt idx="834">
                  <c:v>13.096025000000001</c:v>
                </c:pt>
                <c:pt idx="835">
                  <c:v>13.117424999999999</c:v>
                </c:pt>
                <c:pt idx="836">
                  <c:v>13.138825000000001</c:v>
                </c:pt>
                <c:pt idx="837">
                  <c:v>13.160250000000001</c:v>
                </c:pt>
                <c:pt idx="838">
                  <c:v>13.181650000000001</c:v>
                </c:pt>
                <c:pt idx="839">
                  <c:v>13.203075</c:v>
                </c:pt>
                <c:pt idx="840">
                  <c:v>13.224500000000001</c:v>
                </c:pt>
                <c:pt idx="841">
                  <c:v>13.245899999999999</c:v>
                </c:pt>
                <c:pt idx="842">
                  <c:v>13.267325</c:v>
                </c:pt>
                <c:pt idx="843">
                  <c:v>13.288749999999999</c:v>
                </c:pt>
                <c:pt idx="844">
                  <c:v>13.3102</c:v>
                </c:pt>
                <c:pt idx="845">
                  <c:v>13.33165</c:v>
                </c:pt>
                <c:pt idx="846">
                  <c:v>13.353100000000001</c:v>
                </c:pt>
                <c:pt idx="847">
                  <c:v>13.374575</c:v>
                </c:pt>
                <c:pt idx="848">
                  <c:v>13.396075</c:v>
                </c:pt>
                <c:pt idx="849">
                  <c:v>13.417575000000001</c:v>
                </c:pt>
                <c:pt idx="850">
                  <c:v>13.439100000000002</c:v>
                </c:pt>
                <c:pt idx="851">
                  <c:v>13.460675</c:v>
                </c:pt>
                <c:pt idx="852">
                  <c:v>13.482250000000001</c:v>
                </c:pt>
                <c:pt idx="853">
                  <c:v>13.503875000000001</c:v>
                </c:pt>
                <c:pt idx="854">
                  <c:v>13.525525</c:v>
                </c:pt>
                <c:pt idx="855">
                  <c:v>13.547224999999999</c:v>
                </c:pt>
                <c:pt idx="856">
                  <c:v>13.568949999999999</c:v>
                </c:pt>
                <c:pt idx="857">
                  <c:v>13.590725000000001</c:v>
                </c:pt>
                <c:pt idx="858">
                  <c:v>13.612525</c:v>
                </c:pt>
                <c:pt idx="859">
                  <c:v>13.634375000000002</c:v>
                </c:pt>
                <c:pt idx="860">
                  <c:v>13.656275000000001</c:v>
                </c:pt>
                <c:pt idx="861">
                  <c:v>13.678199999999999</c:v>
                </c:pt>
                <c:pt idx="862">
                  <c:v>13.700150000000001</c:v>
                </c:pt>
                <c:pt idx="863">
                  <c:v>13.722149999999999</c:v>
                </c:pt>
                <c:pt idx="864">
                  <c:v>13.744175</c:v>
                </c:pt>
                <c:pt idx="865">
                  <c:v>13.766249999999999</c:v>
                </c:pt>
                <c:pt idx="866">
                  <c:v>13.788349999999999</c:v>
                </c:pt>
                <c:pt idx="867">
                  <c:v>13.810449999999999</c:v>
                </c:pt>
                <c:pt idx="868">
                  <c:v>13.832549999999999</c:v>
                </c:pt>
                <c:pt idx="869">
                  <c:v>13.854649999999999</c:v>
                </c:pt>
                <c:pt idx="870">
                  <c:v>13.876725</c:v>
                </c:pt>
                <c:pt idx="871">
                  <c:v>13.898774999999999</c:v>
                </c:pt>
                <c:pt idx="872">
                  <c:v>13.920850000000002</c:v>
                </c:pt>
                <c:pt idx="873">
                  <c:v>13.942950000000002</c:v>
                </c:pt>
                <c:pt idx="874">
                  <c:v>13.965025000000001</c:v>
                </c:pt>
                <c:pt idx="875">
                  <c:v>13.987125000000001</c:v>
                </c:pt>
                <c:pt idx="876">
                  <c:v>14.009225000000001</c:v>
                </c:pt>
                <c:pt idx="877">
                  <c:v>14.031325000000001</c:v>
                </c:pt>
                <c:pt idx="878">
                  <c:v>14.053425000000001</c:v>
                </c:pt>
                <c:pt idx="879">
                  <c:v>14.0755</c:v>
                </c:pt>
                <c:pt idx="880">
                  <c:v>14.097575000000001</c:v>
                </c:pt>
                <c:pt idx="881">
                  <c:v>14.119624999999999</c:v>
                </c:pt>
                <c:pt idx="882">
                  <c:v>14.141624999999999</c:v>
                </c:pt>
                <c:pt idx="883">
                  <c:v>14.163650000000001</c:v>
                </c:pt>
                <c:pt idx="884">
                  <c:v>14.185624999999998</c:v>
                </c:pt>
                <c:pt idx="885">
                  <c:v>14.207600000000001</c:v>
                </c:pt>
                <c:pt idx="886">
                  <c:v>14.229575000000001</c:v>
                </c:pt>
                <c:pt idx="887">
                  <c:v>14.251549999999998</c:v>
                </c:pt>
                <c:pt idx="888">
                  <c:v>14.2735</c:v>
                </c:pt>
                <c:pt idx="889">
                  <c:v>14.295399999999999</c:v>
                </c:pt>
                <c:pt idx="890">
                  <c:v>14.317274999999999</c:v>
                </c:pt>
                <c:pt idx="891">
                  <c:v>14.339099999999998</c:v>
                </c:pt>
                <c:pt idx="892">
                  <c:v>14.360925</c:v>
                </c:pt>
                <c:pt idx="893">
                  <c:v>14.382700000000002</c:v>
                </c:pt>
                <c:pt idx="894">
                  <c:v>14.404500000000001</c:v>
                </c:pt>
                <c:pt idx="895">
                  <c:v>14.426299999999999</c:v>
                </c:pt>
                <c:pt idx="896">
                  <c:v>14.448125000000001</c:v>
                </c:pt>
                <c:pt idx="897">
                  <c:v>14.469999999999999</c:v>
                </c:pt>
                <c:pt idx="898">
                  <c:v>14.491925</c:v>
                </c:pt>
                <c:pt idx="899">
                  <c:v>14.513925</c:v>
                </c:pt>
                <c:pt idx="900">
                  <c:v>14.535975000000001</c:v>
                </c:pt>
                <c:pt idx="901">
                  <c:v>14.558125</c:v>
                </c:pt>
                <c:pt idx="902">
                  <c:v>14.580350000000001</c:v>
                </c:pt>
                <c:pt idx="903">
                  <c:v>14.602675000000001</c:v>
                </c:pt>
                <c:pt idx="904">
                  <c:v>14.625075000000001</c:v>
                </c:pt>
                <c:pt idx="905">
                  <c:v>14.647550000000001</c:v>
                </c:pt>
                <c:pt idx="906">
                  <c:v>14.670125000000001</c:v>
                </c:pt>
                <c:pt idx="907">
                  <c:v>14.692774999999999</c:v>
                </c:pt>
                <c:pt idx="908">
                  <c:v>14.715525</c:v>
                </c:pt>
                <c:pt idx="909">
                  <c:v>14.738350000000001</c:v>
                </c:pt>
                <c:pt idx="910">
                  <c:v>14.76125</c:v>
                </c:pt>
                <c:pt idx="911">
                  <c:v>14.784274999999999</c:v>
                </c:pt>
                <c:pt idx="912">
                  <c:v>14.80735</c:v>
                </c:pt>
                <c:pt idx="913">
                  <c:v>14.830525</c:v>
                </c:pt>
                <c:pt idx="914">
                  <c:v>14.853774999999999</c:v>
                </c:pt>
                <c:pt idx="915">
                  <c:v>14.877124999999999</c:v>
                </c:pt>
                <c:pt idx="916">
                  <c:v>14.900525</c:v>
                </c:pt>
                <c:pt idx="917">
                  <c:v>14.924024999999999</c:v>
                </c:pt>
                <c:pt idx="918">
                  <c:v>14.947574999999999</c:v>
                </c:pt>
                <c:pt idx="919">
                  <c:v>14.971175000000001</c:v>
                </c:pt>
                <c:pt idx="920">
                  <c:v>14.994874999999999</c:v>
                </c:pt>
                <c:pt idx="921">
                  <c:v>15.018599999999999</c:v>
                </c:pt>
                <c:pt idx="922">
                  <c:v>15.042375</c:v>
                </c:pt>
                <c:pt idx="923">
                  <c:v>15.066224999999999</c:v>
                </c:pt>
                <c:pt idx="924">
                  <c:v>15.090100000000001</c:v>
                </c:pt>
                <c:pt idx="925">
                  <c:v>15.114025</c:v>
                </c:pt>
                <c:pt idx="926">
                  <c:v>15.137999999999998</c:v>
                </c:pt>
                <c:pt idx="927">
                  <c:v>15.162000000000001</c:v>
                </c:pt>
                <c:pt idx="928">
                  <c:v>15.186050000000002</c:v>
                </c:pt>
                <c:pt idx="929">
                  <c:v>15.210125</c:v>
                </c:pt>
                <c:pt idx="930">
                  <c:v>15.234249999999999</c:v>
                </c:pt>
                <c:pt idx="931">
                  <c:v>15.2584</c:v>
                </c:pt>
                <c:pt idx="932">
                  <c:v>15.282599999999999</c:v>
                </c:pt>
                <c:pt idx="933">
                  <c:v>15.306824999999998</c:v>
                </c:pt>
                <c:pt idx="934">
                  <c:v>15.331075</c:v>
                </c:pt>
                <c:pt idx="935">
                  <c:v>15.355350000000001</c:v>
                </c:pt>
                <c:pt idx="936">
                  <c:v>15.379675000000001</c:v>
                </c:pt>
                <c:pt idx="937">
                  <c:v>15.40405</c:v>
                </c:pt>
                <c:pt idx="938">
                  <c:v>15.428425000000001</c:v>
                </c:pt>
                <c:pt idx="939">
                  <c:v>15.452850000000002</c:v>
                </c:pt>
                <c:pt idx="940">
                  <c:v>15.477325</c:v>
                </c:pt>
                <c:pt idx="941">
                  <c:v>15.501825</c:v>
                </c:pt>
                <c:pt idx="942">
                  <c:v>15.526350000000001</c:v>
                </c:pt>
                <c:pt idx="943">
                  <c:v>15.550924999999999</c:v>
                </c:pt>
                <c:pt idx="944">
                  <c:v>15.575525000000001</c:v>
                </c:pt>
                <c:pt idx="945">
                  <c:v>15.600175</c:v>
                </c:pt>
                <c:pt idx="946">
                  <c:v>15.624874999999999</c:v>
                </c:pt>
                <c:pt idx="947">
                  <c:v>15.6496</c:v>
                </c:pt>
                <c:pt idx="948">
                  <c:v>15.674375</c:v>
                </c:pt>
                <c:pt idx="949">
                  <c:v>15.699175000000002</c:v>
                </c:pt>
                <c:pt idx="950">
                  <c:v>15.724024999999999</c:v>
                </c:pt>
                <c:pt idx="951">
                  <c:v>15.748875000000002</c:v>
                </c:pt>
                <c:pt idx="952">
                  <c:v>15.77375</c:v>
                </c:pt>
                <c:pt idx="953">
                  <c:v>15.79865</c:v>
                </c:pt>
                <c:pt idx="954">
                  <c:v>15.823575000000002</c:v>
                </c:pt>
                <c:pt idx="955">
                  <c:v>15.848499999999998</c:v>
                </c:pt>
                <c:pt idx="956">
                  <c:v>15.873475000000001</c:v>
                </c:pt>
                <c:pt idx="957">
                  <c:v>15.89845</c:v>
                </c:pt>
                <c:pt idx="958">
                  <c:v>15.923475000000002</c:v>
                </c:pt>
                <c:pt idx="959">
                  <c:v>15.948525</c:v>
                </c:pt>
                <c:pt idx="960">
                  <c:v>15.973575</c:v>
                </c:pt>
                <c:pt idx="961">
                  <c:v>15.998675</c:v>
                </c:pt>
                <c:pt idx="962">
                  <c:v>16.023775000000001</c:v>
                </c:pt>
                <c:pt idx="963">
                  <c:v>16.048925000000001</c:v>
                </c:pt>
                <c:pt idx="964">
                  <c:v>16.074075000000001</c:v>
                </c:pt>
                <c:pt idx="965">
                  <c:v>16.099250000000001</c:v>
                </c:pt>
                <c:pt idx="966">
                  <c:v>16.124450000000003</c:v>
                </c:pt>
                <c:pt idx="967">
                  <c:v>16.149674999999998</c:v>
                </c:pt>
                <c:pt idx="968">
                  <c:v>16.174925000000002</c:v>
                </c:pt>
                <c:pt idx="969">
                  <c:v>16.200200000000002</c:v>
                </c:pt>
                <c:pt idx="970">
                  <c:v>16.225474999999999</c:v>
                </c:pt>
                <c:pt idx="971">
                  <c:v>16.250775000000001</c:v>
                </c:pt>
                <c:pt idx="972">
                  <c:v>16.2761</c:v>
                </c:pt>
                <c:pt idx="973">
                  <c:v>16.301449999999999</c:v>
                </c:pt>
                <c:pt idx="974">
                  <c:v>16.326799999999999</c:v>
                </c:pt>
                <c:pt idx="975">
                  <c:v>16.3522</c:v>
                </c:pt>
                <c:pt idx="976">
                  <c:v>16.377600000000001</c:v>
                </c:pt>
                <c:pt idx="977">
                  <c:v>16.40305</c:v>
                </c:pt>
                <c:pt idx="978">
                  <c:v>16.4285</c:v>
                </c:pt>
                <c:pt idx="979">
                  <c:v>16.453975</c:v>
                </c:pt>
                <c:pt idx="980">
                  <c:v>16.47945</c:v>
                </c:pt>
                <c:pt idx="981">
                  <c:v>16.504974999999998</c:v>
                </c:pt>
                <c:pt idx="982">
                  <c:v>16.5305</c:v>
                </c:pt>
                <c:pt idx="983">
                  <c:v>16.556075</c:v>
                </c:pt>
                <c:pt idx="984">
                  <c:v>16.58165</c:v>
                </c:pt>
                <c:pt idx="985">
                  <c:v>16.607250000000001</c:v>
                </c:pt>
                <c:pt idx="986">
                  <c:v>16.632899999999999</c:v>
                </c:pt>
                <c:pt idx="987">
                  <c:v>16.658549999999998</c:v>
                </c:pt>
                <c:pt idx="988">
                  <c:v>16.684225000000001</c:v>
                </c:pt>
                <c:pt idx="989">
                  <c:v>16.709950000000003</c:v>
                </c:pt>
                <c:pt idx="990">
                  <c:v>16.735700000000001</c:v>
                </c:pt>
                <c:pt idx="991">
                  <c:v>16.761475000000001</c:v>
                </c:pt>
                <c:pt idx="992">
                  <c:v>16.787299999999998</c:v>
                </c:pt>
                <c:pt idx="993">
                  <c:v>16.813124999999999</c:v>
                </c:pt>
                <c:pt idx="994">
                  <c:v>16.839000000000002</c:v>
                </c:pt>
                <c:pt idx="995">
                  <c:v>16.864924999999999</c:v>
                </c:pt>
                <c:pt idx="996">
                  <c:v>16.890925000000003</c:v>
                </c:pt>
                <c:pt idx="997">
                  <c:v>16.916700000000002</c:v>
                </c:pt>
                <c:pt idx="998">
                  <c:v>16.942225000000001</c:v>
                </c:pt>
                <c:pt idx="999">
                  <c:v>16.967575</c:v>
                </c:pt>
                <c:pt idx="1000">
                  <c:v>16.992725</c:v>
                </c:pt>
                <c:pt idx="1001">
                  <c:v>17.017674999999997</c:v>
                </c:pt>
                <c:pt idx="1002">
                  <c:v>17.042425000000001</c:v>
                </c:pt>
                <c:pt idx="1003">
                  <c:v>17.067025000000001</c:v>
                </c:pt>
                <c:pt idx="1004">
                  <c:v>17.0915</c:v>
                </c:pt>
                <c:pt idx="1005">
                  <c:v>17.115874999999999</c:v>
                </c:pt>
                <c:pt idx="1006">
                  <c:v>17.1402</c:v>
                </c:pt>
                <c:pt idx="1007">
                  <c:v>17.164349999999999</c:v>
                </c:pt>
                <c:pt idx="1008">
                  <c:v>17.188375000000001</c:v>
                </c:pt>
                <c:pt idx="1009">
                  <c:v>17.212274999999998</c:v>
                </c:pt>
                <c:pt idx="1010">
                  <c:v>17.2361</c:v>
                </c:pt>
                <c:pt idx="1011">
                  <c:v>17.259824999999999</c:v>
                </c:pt>
                <c:pt idx="1012">
                  <c:v>17.283474999999999</c:v>
                </c:pt>
                <c:pt idx="1013">
                  <c:v>17.30705</c:v>
                </c:pt>
                <c:pt idx="1014">
                  <c:v>17.330575</c:v>
                </c:pt>
                <c:pt idx="1015">
                  <c:v>17.354049999999997</c:v>
                </c:pt>
                <c:pt idx="1016">
                  <c:v>17.377475</c:v>
                </c:pt>
                <c:pt idx="1017">
                  <c:v>17.400850000000002</c:v>
                </c:pt>
                <c:pt idx="1018">
                  <c:v>17.424150000000001</c:v>
                </c:pt>
                <c:pt idx="1019">
                  <c:v>17.447424999999999</c:v>
                </c:pt>
                <c:pt idx="1020">
                  <c:v>17.470625000000002</c:v>
                </c:pt>
                <c:pt idx="1021">
                  <c:v>17.4938</c:v>
                </c:pt>
                <c:pt idx="1022">
                  <c:v>17.516925000000001</c:v>
                </c:pt>
                <c:pt idx="1023">
                  <c:v>17.540025</c:v>
                </c:pt>
                <c:pt idx="1024">
                  <c:v>17.563100000000002</c:v>
                </c:pt>
                <c:pt idx="1025">
                  <c:v>17.58615</c:v>
                </c:pt>
                <c:pt idx="1026">
                  <c:v>17.609175</c:v>
                </c:pt>
                <c:pt idx="1027">
                  <c:v>17.632225000000002</c:v>
                </c:pt>
                <c:pt idx="1028">
                  <c:v>17.655249999999999</c:v>
                </c:pt>
                <c:pt idx="1029">
                  <c:v>17.6783</c:v>
                </c:pt>
                <c:pt idx="1030">
                  <c:v>17.701325000000001</c:v>
                </c:pt>
                <c:pt idx="1031">
                  <c:v>17.724400000000003</c:v>
                </c:pt>
                <c:pt idx="1032">
                  <c:v>17.747499999999999</c:v>
                </c:pt>
                <c:pt idx="1033">
                  <c:v>17.77065</c:v>
                </c:pt>
                <c:pt idx="1034">
                  <c:v>17.793875</c:v>
                </c:pt>
                <c:pt idx="1035">
                  <c:v>17.817150000000002</c:v>
                </c:pt>
                <c:pt idx="1036">
                  <c:v>17.840500000000002</c:v>
                </c:pt>
                <c:pt idx="1037">
                  <c:v>17.863975</c:v>
                </c:pt>
                <c:pt idx="1038">
                  <c:v>17.887550000000001</c:v>
                </c:pt>
                <c:pt idx="1039">
                  <c:v>17.911250000000003</c:v>
                </c:pt>
                <c:pt idx="1040">
                  <c:v>17.935075000000001</c:v>
                </c:pt>
                <c:pt idx="1041">
                  <c:v>17.9589</c:v>
                </c:pt>
                <c:pt idx="1042">
                  <c:v>17.982699999999998</c:v>
                </c:pt>
                <c:pt idx="1043">
                  <c:v>18.006449999999997</c:v>
                </c:pt>
                <c:pt idx="1044">
                  <c:v>18.030149999999999</c:v>
                </c:pt>
                <c:pt idx="1045">
                  <c:v>18.053799999999999</c:v>
                </c:pt>
                <c:pt idx="1046">
                  <c:v>18.077424999999998</c:v>
                </c:pt>
                <c:pt idx="1047">
                  <c:v>18.100999999999999</c:v>
                </c:pt>
                <c:pt idx="1048">
                  <c:v>18.124549999999999</c:v>
                </c:pt>
                <c:pt idx="1049">
                  <c:v>18.148049999999998</c:v>
                </c:pt>
                <c:pt idx="1050">
                  <c:v>18.17155</c:v>
                </c:pt>
                <c:pt idx="1051">
                  <c:v>18.195049999999998</c:v>
                </c:pt>
                <c:pt idx="1052">
                  <c:v>18.218500000000002</c:v>
                </c:pt>
                <c:pt idx="1053">
                  <c:v>18.241975</c:v>
                </c:pt>
                <c:pt idx="1054">
                  <c:v>18.2654</c:v>
                </c:pt>
                <c:pt idx="1055">
                  <c:v>18.288799999999998</c:v>
                </c:pt>
                <c:pt idx="1056">
                  <c:v>18.312175</c:v>
                </c:pt>
                <c:pt idx="1057">
                  <c:v>18.3355</c:v>
                </c:pt>
                <c:pt idx="1058">
                  <c:v>18.358825</c:v>
                </c:pt>
                <c:pt idx="1059">
                  <c:v>18.382124999999998</c:v>
                </c:pt>
                <c:pt idx="1060">
                  <c:v>18.4054</c:v>
                </c:pt>
                <c:pt idx="1061">
                  <c:v>18.428649999999998</c:v>
                </c:pt>
                <c:pt idx="1062">
                  <c:v>18.451899999999998</c:v>
                </c:pt>
                <c:pt idx="1063">
                  <c:v>18.475125000000002</c:v>
                </c:pt>
                <c:pt idx="1064">
                  <c:v>18.498324999999998</c:v>
                </c:pt>
                <c:pt idx="1065">
                  <c:v>18.5215</c:v>
                </c:pt>
                <c:pt idx="1066">
                  <c:v>18.544674999999998</c:v>
                </c:pt>
                <c:pt idx="1067">
                  <c:v>18.567824999999999</c:v>
                </c:pt>
                <c:pt idx="1068">
                  <c:v>18.590975</c:v>
                </c:pt>
                <c:pt idx="1069">
                  <c:v>18.614100000000001</c:v>
                </c:pt>
                <c:pt idx="1070">
                  <c:v>18.637224999999997</c:v>
                </c:pt>
                <c:pt idx="1071">
                  <c:v>18.660350000000001</c:v>
                </c:pt>
                <c:pt idx="1072">
                  <c:v>18.683449999999997</c:v>
                </c:pt>
                <c:pt idx="1073">
                  <c:v>18.70655</c:v>
                </c:pt>
                <c:pt idx="1074">
                  <c:v>18.729649999999999</c:v>
                </c:pt>
                <c:pt idx="1075">
                  <c:v>18.752725000000002</c:v>
                </c:pt>
                <c:pt idx="1076">
                  <c:v>18.7758</c:v>
                </c:pt>
                <c:pt idx="1077">
                  <c:v>18.798875000000002</c:v>
                </c:pt>
                <c:pt idx="1078">
                  <c:v>18.821925</c:v>
                </c:pt>
                <c:pt idx="1079">
                  <c:v>18.844975000000002</c:v>
                </c:pt>
                <c:pt idx="1080">
                  <c:v>18.868024999999999</c:v>
                </c:pt>
                <c:pt idx="1081">
                  <c:v>18.891024999999999</c:v>
                </c:pt>
                <c:pt idx="1082">
                  <c:v>18.914025000000002</c:v>
                </c:pt>
                <c:pt idx="1083">
                  <c:v>18.937000000000001</c:v>
                </c:pt>
                <c:pt idx="1084">
                  <c:v>18.959949999999999</c:v>
                </c:pt>
                <c:pt idx="1085">
                  <c:v>18.982875</c:v>
                </c:pt>
                <c:pt idx="1086">
                  <c:v>19.005775</c:v>
                </c:pt>
                <c:pt idx="1087">
                  <c:v>19.028675</c:v>
                </c:pt>
                <c:pt idx="1088">
                  <c:v>19.051524999999998</c:v>
                </c:pt>
                <c:pt idx="1089">
                  <c:v>19.074400000000001</c:v>
                </c:pt>
                <c:pt idx="1090">
                  <c:v>19.097225000000002</c:v>
                </c:pt>
                <c:pt idx="1091">
                  <c:v>19.120075</c:v>
                </c:pt>
                <c:pt idx="1092">
                  <c:v>19.142899999999997</c:v>
                </c:pt>
                <c:pt idx="1093">
                  <c:v>19.165700000000001</c:v>
                </c:pt>
                <c:pt idx="1094">
                  <c:v>19.188500000000001</c:v>
                </c:pt>
                <c:pt idx="1095">
                  <c:v>19.211300000000001</c:v>
                </c:pt>
                <c:pt idx="1096">
                  <c:v>19.23405</c:v>
                </c:pt>
                <c:pt idx="1097">
                  <c:v>19.256824999999999</c:v>
                </c:pt>
                <c:pt idx="1098">
                  <c:v>19.279574999999998</c:v>
                </c:pt>
                <c:pt idx="1099">
                  <c:v>19.302325</c:v>
                </c:pt>
                <c:pt idx="1100">
                  <c:v>19.325049999999997</c:v>
                </c:pt>
                <c:pt idx="1101">
                  <c:v>19.347774999999999</c:v>
                </c:pt>
                <c:pt idx="1102">
                  <c:v>19.370525000000001</c:v>
                </c:pt>
                <c:pt idx="1103">
                  <c:v>19.393250000000002</c:v>
                </c:pt>
                <c:pt idx="1104">
                  <c:v>19.416</c:v>
                </c:pt>
                <c:pt idx="1105">
                  <c:v>19.438725000000002</c:v>
                </c:pt>
                <c:pt idx="1106">
                  <c:v>19.461449999999999</c:v>
                </c:pt>
                <c:pt idx="1107">
                  <c:v>19.484199999999998</c:v>
                </c:pt>
                <c:pt idx="1108">
                  <c:v>19.50695</c:v>
                </c:pt>
                <c:pt idx="1109">
                  <c:v>19.529724999999999</c:v>
                </c:pt>
                <c:pt idx="1110">
                  <c:v>19.552525000000003</c:v>
                </c:pt>
                <c:pt idx="1111">
                  <c:v>19.575324999999999</c:v>
                </c:pt>
                <c:pt idx="1112">
                  <c:v>19.59815</c:v>
                </c:pt>
                <c:pt idx="1113">
                  <c:v>19.620974999999998</c:v>
                </c:pt>
                <c:pt idx="1114">
                  <c:v>19.64385</c:v>
                </c:pt>
                <c:pt idx="1115">
                  <c:v>19.66675</c:v>
                </c:pt>
                <c:pt idx="1116">
                  <c:v>19.68965</c:v>
                </c:pt>
                <c:pt idx="1117">
                  <c:v>19.712599999999998</c:v>
                </c:pt>
                <c:pt idx="1118">
                  <c:v>19.73555</c:v>
                </c:pt>
                <c:pt idx="1119">
                  <c:v>19.75855</c:v>
                </c:pt>
                <c:pt idx="1120">
                  <c:v>19.781549999999999</c:v>
                </c:pt>
                <c:pt idx="1121">
                  <c:v>19.804575</c:v>
                </c:pt>
                <c:pt idx="1122">
                  <c:v>19.827624999999998</c:v>
                </c:pt>
                <c:pt idx="1123">
                  <c:v>19.8507</c:v>
                </c:pt>
                <c:pt idx="1124">
                  <c:v>19.873799999999999</c:v>
                </c:pt>
                <c:pt idx="1125">
                  <c:v>19.896925</c:v>
                </c:pt>
                <c:pt idx="1126">
                  <c:v>19.920075000000001</c:v>
                </c:pt>
                <c:pt idx="1127">
                  <c:v>19.943250000000003</c:v>
                </c:pt>
                <c:pt idx="1128">
                  <c:v>19.966424999999997</c:v>
                </c:pt>
                <c:pt idx="1129">
                  <c:v>19.989650000000001</c:v>
                </c:pt>
                <c:pt idx="1130">
                  <c:v>20.012875000000001</c:v>
                </c:pt>
                <c:pt idx="1131">
                  <c:v>20.036124999999998</c:v>
                </c:pt>
                <c:pt idx="1132">
                  <c:v>20.059374999999999</c:v>
                </c:pt>
                <c:pt idx="1133">
                  <c:v>20.082599999999999</c:v>
                </c:pt>
                <c:pt idx="1134">
                  <c:v>20.105799999999999</c:v>
                </c:pt>
                <c:pt idx="1135">
                  <c:v>20.129000000000001</c:v>
                </c:pt>
                <c:pt idx="1136">
                  <c:v>20.152149999999999</c:v>
                </c:pt>
                <c:pt idx="1137">
                  <c:v>20.175274999999999</c:v>
                </c:pt>
                <c:pt idx="1138">
                  <c:v>20.198399999999999</c:v>
                </c:pt>
                <c:pt idx="1139">
                  <c:v>20.221525</c:v>
                </c:pt>
                <c:pt idx="1140">
                  <c:v>20.244624999999999</c:v>
                </c:pt>
                <c:pt idx="1141">
                  <c:v>20.267699999999998</c:v>
                </c:pt>
                <c:pt idx="1142">
                  <c:v>20.290749999999999</c:v>
                </c:pt>
                <c:pt idx="1143">
                  <c:v>20.313775</c:v>
                </c:pt>
                <c:pt idx="1144">
                  <c:v>20.3368</c:v>
                </c:pt>
                <c:pt idx="1145">
                  <c:v>20.359825000000001</c:v>
                </c:pt>
                <c:pt idx="1146">
                  <c:v>20.382825</c:v>
                </c:pt>
                <c:pt idx="1147">
                  <c:v>20.405825</c:v>
                </c:pt>
                <c:pt idx="1148">
                  <c:v>20.428825</c:v>
                </c:pt>
                <c:pt idx="1149">
                  <c:v>20.45185</c:v>
                </c:pt>
                <c:pt idx="1150">
                  <c:v>20.47485</c:v>
                </c:pt>
                <c:pt idx="1151">
                  <c:v>20.497875000000001</c:v>
                </c:pt>
                <c:pt idx="1152">
                  <c:v>20.520900000000001</c:v>
                </c:pt>
                <c:pt idx="1153">
                  <c:v>20.543924999999998</c:v>
                </c:pt>
                <c:pt idx="1154">
                  <c:v>20.566975000000003</c:v>
                </c:pt>
                <c:pt idx="1155">
                  <c:v>20.59</c:v>
                </c:pt>
                <c:pt idx="1156">
                  <c:v>20.613050000000001</c:v>
                </c:pt>
                <c:pt idx="1157">
                  <c:v>20.636099999999999</c:v>
                </c:pt>
                <c:pt idx="1158">
                  <c:v>20.65915</c:v>
                </c:pt>
                <c:pt idx="1159">
                  <c:v>20.682200000000002</c:v>
                </c:pt>
                <c:pt idx="1160">
                  <c:v>20.705275</c:v>
                </c:pt>
                <c:pt idx="1161">
                  <c:v>20.728325000000002</c:v>
                </c:pt>
                <c:pt idx="1162">
                  <c:v>20.751374999999999</c:v>
                </c:pt>
                <c:pt idx="1163">
                  <c:v>20.774425000000001</c:v>
                </c:pt>
                <c:pt idx="1164">
                  <c:v>20.797475000000002</c:v>
                </c:pt>
                <c:pt idx="1165">
                  <c:v>20.820525</c:v>
                </c:pt>
                <c:pt idx="1166">
                  <c:v>20.843575000000001</c:v>
                </c:pt>
                <c:pt idx="1167">
                  <c:v>20.866624999999999</c:v>
                </c:pt>
                <c:pt idx="1168">
                  <c:v>20.88965</c:v>
                </c:pt>
                <c:pt idx="1169">
                  <c:v>20.912700000000001</c:v>
                </c:pt>
                <c:pt idx="1170">
                  <c:v>20.935724999999998</c:v>
                </c:pt>
                <c:pt idx="1171">
                  <c:v>20.958774999999999</c:v>
                </c:pt>
                <c:pt idx="1172">
                  <c:v>20.9818</c:v>
                </c:pt>
                <c:pt idx="1173">
                  <c:v>21.004775000000002</c:v>
                </c:pt>
                <c:pt idx="1174">
                  <c:v>21.027775000000002</c:v>
                </c:pt>
                <c:pt idx="1175">
                  <c:v>21.050774999999998</c:v>
                </c:pt>
                <c:pt idx="1176">
                  <c:v>21.073725</c:v>
                </c:pt>
                <c:pt idx="1177">
                  <c:v>21.096699999999998</c:v>
                </c:pt>
                <c:pt idx="1178">
                  <c:v>21.119674999999997</c:v>
                </c:pt>
                <c:pt idx="1179">
                  <c:v>21.142625000000002</c:v>
                </c:pt>
                <c:pt idx="1180">
                  <c:v>21.165575</c:v>
                </c:pt>
                <c:pt idx="1181">
                  <c:v>21.188549999999999</c:v>
                </c:pt>
                <c:pt idx="1182">
                  <c:v>21.211500000000001</c:v>
                </c:pt>
                <c:pt idx="1183">
                  <c:v>21.234449999999999</c:v>
                </c:pt>
                <c:pt idx="1184">
                  <c:v>21.257400000000001</c:v>
                </c:pt>
                <c:pt idx="1185">
                  <c:v>21.280350000000002</c:v>
                </c:pt>
                <c:pt idx="1186">
                  <c:v>21.3033</c:v>
                </c:pt>
                <c:pt idx="1187">
                  <c:v>21.326249999999998</c:v>
                </c:pt>
                <c:pt idx="1188">
                  <c:v>21.3492</c:v>
                </c:pt>
                <c:pt idx="1189">
                  <c:v>21.372150000000001</c:v>
                </c:pt>
                <c:pt idx="1190">
                  <c:v>21.395099999999999</c:v>
                </c:pt>
                <c:pt idx="1191">
                  <c:v>21.418050000000001</c:v>
                </c:pt>
                <c:pt idx="1192">
                  <c:v>21.440999999999999</c:v>
                </c:pt>
                <c:pt idx="1193">
                  <c:v>21.463974999999998</c:v>
                </c:pt>
                <c:pt idx="1194">
                  <c:v>21.48695</c:v>
                </c:pt>
                <c:pt idx="1195">
                  <c:v>21.50995</c:v>
                </c:pt>
                <c:pt idx="1196">
                  <c:v>21.53295</c:v>
                </c:pt>
                <c:pt idx="1197">
                  <c:v>21.555975</c:v>
                </c:pt>
                <c:pt idx="1198">
                  <c:v>21.579049999999999</c:v>
                </c:pt>
                <c:pt idx="1199">
                  <c:v>21.602125000000001</c:v>
                </c:pt>
                <c:pt idx="1200">
                  <c:v>21.625225</c:v>
                </c:pt>
                <c:pt idx="1201">
                  <c:v>21.648325</c:v>
                </c:pt>
                <c:pt idx="1202">
                  <c:v>21.671424999999999</c:v>
                </c:pt>
                <c:pt idx="1203">
                  <c:v>21.694525000000002</c:v>
                </c:pt>
                <c:pt idx="1204">
                  <c:v>21.717649999999999</c:v>
                </c:pt>
                <c:pt idx="1205">
                  <c:v>21.7408</c:v>
                </c:pt>
                <c:pt idx="1206">
                  <c:v>21.763950000000001</c:v>
                </c:pt>
                <c:pt idx="1207">
                  <c:v>21.787100000000002</c:v>
                </c:pt>
                <c:pt idx="1208">
                  <c:v>21.81025</c:v>
                </c:pt>
                <c:pt idx="1209">
                  <c:v>21.833449999999999</c:v>
                </c:pt>
                <c:pt idx="1210">
                  <c:v>21.856624999999998</c:v>
                </c:pt>
                <c:pt idx="1211">
                  <c:v>21.879850000000001</c:v>
                </c:pt>
                <c:pt idx="1212">
                  <c:v>21.903075000000001</c:v>
                </c:pt>
                <c:pt idx="1213">
                  <c:v>21.926324999999999</c:v>
                </c:pt>
                <c:pt idx="1214">
                  <c:v>21.9496</c:v>
                </c:pt>
                <c:pt idx="1215">
                  <c:v>21.972899999999999</c:v>
                </c:pt>
                <c:pt idx="1216">
                  <c:v>21.99625</c:v>
                </c:pt>
                <c:pt idx="1217">
                  <c:v>22.019600000000001</c:v>
                </c:pt>
                <c:pt idx="1218">
                  <c:v>22.042999999999999</c:v>
                </c:pt>
                <c:pt idx="1219">
                  <c:v>22.066425000000002</c:v>
                </c:pt>
                <c:pt idx="1220">
                  <c:v>22.089874999999999</c:v>
                </c:pt>
                <c:pt idx="1221">
                  <c:v>22.113350000000001</c:v>
                </c:pt>
                <c:pt idx="1222">
                  <c:v>22.136775</c:v>
                </c:pt>
                <c:pt idx="1223">
                  <c:v>22.160174999999999</c:v>
                </c:pt>
                <c:pt idx="1224">
                  <c:v>22.183575000000001</c:v>
                </c:pt>
                <c:pt idx="1225">
                  <c:v>22.206949999999999</c:v>
                </c:pt>
                <c:pt idx="1226">
                  <c:v>22.2303</c:v>
                </c:pt>
                <c:pt idx="1227">
                  <c:v>22.253675000000001</c:v>
                </c:pt>
                <c:pt idx="1228">
                  <c:v>22.277050000000003</c:v>
                </c:pt>
                <c:pt idx="1229">
                  <c:v>22.300449999999998</c:v>
                </c:pt>
                <c:pt idx="1230">
                  <c:v>22.323875000000001</c:v>
                </c:pt>
                <c:pt idx="1231">
                  <c:v>22.347349999999999</c:v>
                </c:pt>
                <c:pt idx="1232">
                  <c:v>22.370875000000002</c:v>
                </c:pt>
                <c:pt idx="1233">
                  <c:v>22.394449999999999</c:v>
                </c:pt>
                <c:pt idx="1234">
                  <c:v>22.418075000000002</c:v>
                </c:pt>
                <c:pt idx="1235">
                  <c:v>22.441749999999999</c:v>
                </c:pt>
                <c:pt idx="1236">
                  <c:v>22.465499999999999</c:v>
                </c:pt>
                <c:pt idx="1237">
                  <c:v>22.489324999999997</c:v>
                </c:pt>
                <c:pt idx="1238">
                  <c:v>22.513225000000002</c:v>
                </c:pt>
                <c:pt idx="1239">
                  <c:v>22.537175000000001</c:v>
                </c:pt>
                <c:pt idx="1240">
                  <c:v>22.561174999999999</c:v>
                </c:pt>
                <c:pt idx="1241">
                  <c:v>22.585250000000002</c:v>
                </c:pt>
                <c:pt idx="1242">
                  <c:v>22.609375</c:v>
                </c:pt>
                <c:pt idx="1243">
                  <c:v>22.633575</c:v>
                </c:pt>
                <c:pt idx="1244">
                  <c:v>22.657825000000003</c:v>
                </c:pt>
                <c:pt idx="1245">
                  <c:v>22.68215</c:v>
                </c:pt>
                <c:pt idx="1246">
                  <c:v>22.706524999999999</c:v>
                </c:pt>
                <c:pt idx="1247">
                  <c:v>22.730975000000001</c:v>
                </c:pt>
                <c:pt idx="1248">
                  <c:v>22.75545</c:v>
                </c:pt>
                <c:pt idx="1249">
                  <c:v>22.780025000000002</c:v>
                </c:pt>
                <c:pt idx="1250">
                  <c:v>22.804625000000001</c:v>
                </c:pt>
                <c:pt idx="1251">
                  <c:v>22.8293</c:v>
                </c:pt>
                <c:pt idx="1252">
                  <c:v>22.854025</c:v>
                </c:pt>
                <c:pt idx="1253">
                  <c:v>22.878824999999999</c:v>
                </c:pt>
                <c:pt idx="1254">
                  <c:v>22.903675</c:v>
                </c:pt>
                <c:pt idx="1255">
                  <c:v>22.928575000000002</c:v>
                </c:pt>
                <c:pt idx="1256">
                  <c:v>22.953524999999999</c:v>
                </c:pt>
                <c:pt idx="1257">
                  <c:v>22.978525000000001</c:v>
                </c:pt>
                <c:pt idx="1258">
                  <c:v>23.003525</c:v>
                </c:pt>
                <c:pt idx="1259">
                  <c:v>23.028549999999999</c:v>
                </c:pt>
                <c:pt idx="1260">
                  <c:v>23.053575000000002</c:v>
                </c:pt>
                <c:pt idx="1261">
                  <c:v>23.078599999999998</c:v>
                </c:pt>
                <c:pt idx="1262">
                  <c:v>23.103625000000001</c:v>
                </c:pt>
                <c:pt idx="1263">
                  <c:v>23.128625</c:v>
                </c:pt>
                <c:pt idx="1264">
                  <c:v>23.153624999999998</c:v>
                </c:pt>
                <c:pt idx="1265">
                  <c:v>23.178625</c:v>
                </c:pt>
                <c:pt idx="1266">
                  <c:v>23.203575000000001</c:v>
                </c:pt>
                <c:pt idx="1267">
                  <c:v>23.228550000000002</c:v>
                </c:pt>
                <c:pt idx="1268">
                  <c:v>23.253499999999999</c:v>
                </c:pt>
                <c:pt idx="1269">
                  <c:v>23.278449999999999</c:v>
                </c:pt>
                <c:pt idx="1270">
                  <c:v>23.3034</c:v>
                </c:pt>
                <c:pt idx="1271">
                  <c:v>23.328325</c:v>
                </c:pt>
                <c:pt idx="1272">
                  <c:v>23.353275</c:v>
                </c:pt>
                <c:pt idx="1273">
                  <c:v>23.378225</c:v>
                </c:pt>
                <c:pt idx="1274">
                  <c:v>23.403175000000001</c:v>
                </c:pt>
                <c:pt idx="1275">
                  <c:v>23.428125000000001</c:v>
                </c:pt>
                <c:pt idx="1276">
                  <c:v>23.453075000000002</c:v>
                </c:pt>
                <c:pt idx="1277">
                  <c:v>23.478024999999999</c:v>
                </c:pt>
                <c:pt idx="1278">
                  <c:v>23.503</c:v>
                </c:pt>
                <c:pt idx="1279">
                  <c:v>23.527975000000001</c:v>
                </c:pt>
                <c:pt idx="1280">
                  <c:v>23.552949999999999</c:v>
                </c:pt>
                <c:pt idx="1281">
                  <c:v>23.577950000000001</c:v>
                </c:pt>
                <c:pt idx="1282">
                  <c:v>23.60295</c:v>
                </c:pt>
                <c:pt idx="1283">
                  <c:v>23.628</c:v>
                </c:pt>
                <c:pt idx="1284">
                  <c:v>23.65305</c:v>
                </c:pt>
                <c:pt idx="1285">
                  <c:v>23.678100000000001</c:v>
                </c:pt>
                <c:pt idx="1286">
                  <c:v>23.703199999999999</c:v>
                </c:pt>
                <c:pt idx="1287">
                  <c:v>23.728325000000002</c:v>
                </c:pt>
                <c:pt idx="1288">
                  <c:v>23.753450000000001</c:v>
                </c:pt>
                <c:pt idx="1289">
                  <c:v>23.778600000000001</c:v>
                </c:pt>
                <c:pt idx="1290">
                  <c:v>23.803774999999998</c:v>
                </c:pt>
                <c:pt idx="1291">
                  <c:v>23.828949999999999</c:v>
                </c:pt>
                <c:pt idx="1292">
                  <c:v>23.854150000000001</c:v>
                </c:pt>
                <c:pt idx="1293">
                  <c:v>23.879349999999999</c:v>
                </c:pt>
                <c:pt idx="1294">
                  <c:v>23.904575000000001</c:v>
                </c:pt>
                <c:pt idx="1295">
                  <c:v>23.9298</c:v>
                </c:pt>
                <c:pt idx="1296">
                  <c:v>23.955024999999999</c:v>
                </c:pt>
                <c:pt idx="1297">
                  <c:v>23.980275000000002</c:v>
                </c:pt>
                <c:pt idx="1298">
                  <c:v>24.005524999999999</c:v>
                </c:pt>
                <c:pt idx="1299">
                  <c:v>24.030774999999998</c:v>
                </c:pt>
                <c:pt idx="1300">
                  <c:v>24.056025000000002</c:v>
                </c:pt>
                <c:pt idx="1301">
                  <c:v>24.081250000000001</c:v>
                </c:pt>
                <c:pt idx="1302">
                  <c:v>24.1065</c:v>
                </c:pt>
                <c:pt idx="1303">
                  <c:v>24.131724999999999</c:v>
                </c:pt>
                <c:pt idx="1304">
                  <c:v>24.156925000000001</c:v>
                </c:pt>
                <c:pt idx="1305">
                  <c:v>24.182124999999999</c:v>
                </c:pt>
                <c:pt idx="1306">
                  <c:v>24.207274999999999</c:v>
                </c:pt>
                <c:pt idx="1307">
                  <c:v>24.232424999999999</c:v>
                </c:pt>
                <c:pt idx="1308">
                  <c:v>24.257524999999998</c:v>
                </c:pt>
                <c:pt idx="1309">
                  <c:v>24.282599999999999</c:v>
                </c:pt>
                <c:pt idx="1310">
                  <c:v>24.307649999999999</c:v>
                </c:pt>
                <c:pt idx="1311">
                  <c:v>24.332650000000001</c:v>
                </c:pt>
                <c:pt idx="1312">
                  <c:v>24.357624999999999</c:v>
                </c:pt>
                <c:pt idx="1313">
                  <c:v>24.382574999999999</c:v>
                </c:pt>
                <c:pt idx="1314">
                  <c:v>24.407499999999999</c:v>
                </c:pt>
                <c:pt idx="1315">
                  <c:v>24.432375</c:v>
                </c:pt>
                <c:pt idx="1316">
                  <c:v>24.457249999999998</c:v>
                </c:pt>
                <c:pt idx="1317">
                  <c:v>24.482100000000003</c:v>
                </c:pt>
                <c:pt idx="1318">
                  <c:v>24.50695</c:v>
                </c:pt>
                <c:pt idx="1319">
                  <c:v>24.531749999999999</c:v>
                </c:pt>
                <c:pt idx="1320">
                  <c:v>24.556574999999999</c:v>
                </c:pt>
                <c:pt idx="1321">
                  <c:v>24.58135</c:v>
                </c:pt>
                <c:pt idx="1322">
                  <c:v>24.606125000000002</c:v>
                </c:pt>
                <c:pt idx="1323">
                  <c:v>24.630875</c:v>
                </c:pt>
                <c:pt idx="1324">
                  <c:v>24.655625000000001</c:v>
                </c:pt>
                <c:pt idx="1325">
                  <c:v>24.680374999999998</c:v>
                </c:pt>
                <c:pt idx="1326">
                  <c:v>24.705124999999999</c:v>
                </c:pt>
                <c:pt idx="1327">
                  <c:v>24.729900000000001</c:v>
                </c:pt>
                <c:pt idx="1328">
                  <c:v>24.7547</c:v>
                </c:pt>
                <c:pt idx="1329">
                  <c:v>24.779499999999999</c:v>
                </c:pt>
                <c:pt idx="1330">
                  <c:v>24.804300000000001</c:v>
                </c:pt>
                <c:pt idx="1331">
                  <c:v>24.829149999999998</c:v>
                </c:pt>
                <c:pt idx="1332">
                  <c:v>24.854000000000003</c:v>
                </c:pt>
                <c:pt idx="1333">
                  <c:v>24.878900000000002</c:v>
                </c:pt>
                <c:pt idx="1334">
                  <c:v>24.903824999999998</c:v>
                </c:pt>
                <c:pt idx="1335">
                  <c:v>24.928775000000002</c:v>
                </c:pt>
                <c:pt idx="1336">
                  <c:v>24.953775</c:v>
                </c:pt>
                <c:pt idx="1337">
                  <c:v>24.9788</c:v>
                </c:pt>
                <c:pt idx="1338">
                  <c:v>25.003750000000004</c:v>
                </c:pt>
              </c:numCache>
            </c:numRef>
          </c:xVal>
          <c:yVal>
            <c:numRef>
              <c:f>'Guage 01'!$Y$2:$Y$1340</c:f>
              <c:numCache>
                <c:formatCode>0.00E+00</c:formatCode>
                <c:ptCount val="1339"/>
                <c:pt idx="0">
                  <c:v>1.5625E-5</c:v>
                </c:pt>
                <c:pt idx="1">
                  <c:v>1.5625E-5</c:v>
                </c:pt>
                <c:pt idx="2" formatCode="General">
                  <c:v>-1.64062E-4</c:v>
                </c:pt>
                <c:pt idx="3" formatCode="General">
                  <c:v>-1.64062E-4</c:v>
                </c:pt>
                <c:pt idx="4" formatCode="General">
                  <c:v>-1.64062E-4</c:v>
                </c:pt>
                <c:pt idx="5" formatCode="General">
                  <c:v>-1.64062E-4</c:v>
                </c:pt>
                <c:pt idx="6" formatCode="General">
                  <c:v>-1.64062E-4</c:v>
                </c:pt>
                <c:pt idx="7" formatCode="General">
                  <c:v>-1.64062E-4</c:v>
                </c:pt>
                <c:pt idx="8" formatCode="General">
                  <c:v>-1.64062E-4</c:v>
                </c:pt>
                <c:pt idx="9" formatCode="General">
                  <c:v>-1.64062E-4</c:v>
                </c:pt>
                <c:pt idx="10" formatCode="General">
                  <c:v>-1.64062E-4</c:v>
                </c:pt>
                <c:pt idx="11" formatCode="General">
                  <c:v>-1.64062E-4</c:v>
                </c:pt>
                <c:pt idx="12" formatCode="General">
                  <c:v>-1.64062E-4</c:v>
                </c:pt>
                <c:pt idx="13" formatCode="General">
                  <c:v>-1.64062E-4</c:v>
                </c:pt>
                <c:pt idx="14" formatCode="General">
                  <c:v>-1.64062E-4</c:v>
                </c:pt>
                <c:pt idx="15" formatCode="General">
                  <c:v>-1.64062E-4</c:v>
                </c:pt>
                <c:pt idx="16" formatCode="General">
                  <c:v>-1.64062E-4</c:v>
                </c:pt>
                <c:pt idx="17" formatCode="General">
                  <c:v>-1.64062E-4</c:v>
                </c:pt>
                <c:pt idx="18" formatCode="General">
                  <c:v>-1.64062E-4</c:v>
                </c:pt>
                <c:pt idx="19" formatCode="General">
                  <c:v>-1.64062E-4</c:v>
                </c:pt>
                <c:pt idx="20" formatCode="General">
                  <c:v>-1.64062E-4</c:v>
                </c:pt>
                <c:pt idx="21" formatCode="General">
                  <c:v>-1.64062E-4</c:v>
                </c:pt>
                <c:pt idx="22" formatCode="General">
                  <c:v>-1.64062E-4</c:v>
                </c:pt>
                <c:pt idx="23" formatCode="General">
                  <c:v>-1.64062E-4</c:v>
                </c:pt>
                <c:pt idx="24" formatCode="General">
                  <c:v>-1.64062E-4</c:v>
                </c:pt>
                <c:pt idx="25" formatCode="General">
                  <c:v>-1.64062E-4</c:v>
                </c:pt>
                <c:pt idx="26" formatCode="General">
                  <c:v>-1.64062E-4</c:v>
                </c:pt>
                <c:pt idx="27" formatCode="General">
                  <c:v>-1.64062E-4</c:v>
                </c:pt>
                <c:pt idx="28" formatCode="General">
                  <c:v>-1.64062E-4</c:v>
                </c:pt>
                <c:pt idx="29" formatCode="General">
                  <c:v>-1.64062E-4</c:v>
                </c:pt>
                <c:pt idx="30" formatCode="General">
                  <c:v>-1.64062E-4</c:v>
                </c:pt>
                <c:pt idx="31" formatCode="General">
                  <c:v>-1.64062E-4</c:v>
                </c:pt>
                <c:pt idx="32" formatCode="General">
                  <c:v>-1.64062E-4</c:v>
                </c:pt>
                <c:pt idx="33" formatCode="General">
                  <c:v>-1.64062E-4</c:v>
                </c:pt>
                <c:pt idx="34" formatCode="General">
                  <c:v>-1.64062E-4</c:v>
                </c:pt>
                <c:pt idx="35" formatCode="General">
                  <c:v>-1.64062E-4</c:v>
                </c:pt>
                <c:pt idx="36" formatCode="General">
                  <c:v>-1.64062E-4</c:v>
                </c:pt>
                <c:pt idx="37" formatCode="General">
                  <c:v>-1.64062E-4</c:v>
                </c:pt>
                <c:pt idx="38" formatCode="General">
                  <c:v>-1.64062E-4</c:v>
                </c:pt>
                <c:pt idx="39" formatCode="General">
                  <c:v>-1.64062E-4</c:v>
                </c:pt>
                <c:pt idx="40" formatCode="General">
                  <c:v>-1.64062E-4</c:v>
                </c:pt>
                <c:pt idx="41" formatCode="General">
                  <c:v>-1.64062E-4</c:v>
                </c:pt>
                <c:pt idx="42" formatCode="General">
                  <c:v>-1.64062E-4</c:v>
                </c:pt>
                <c:pt idx="43" formatCode="General">
                  <c:v>-1.64062E-4</c:v>
                </c:pt>
                <c:pt idx="44" formatCode="General">
                  <c:v>-1.64062E-4</c:v>
                </c:pt>
                <c:pt idx="45" formatCode="General">
                  <c:v>-1.64062E-4</c:v>
                </c:pt>
                <c:pt idx="46" formatCode="General">
                  <c:v>-1.64062E-4</c:v>
                </c:pt>
                <c:pt idx="47" formatCode="General">
                  <c:v>-1.64062E-4</c:v>
                </c:pt>
                <c:pt idx="48" formatCode="General">
                  <c:v>-1.64062E-4</c:v>
                </c:pt>
                <c:pt idx="49" formatCode="General">
                  <c:v>-1.64062E-4</c:v>
                </c:pt>
                <c:pt idx="50" formatCode="General">
                  <c:v>-1.64062E-4</c:v>
                </c:pt>
                <c:pt idx="51" formatCode="General">
                  <c:v>-1.64062E-4</c:v>
                </c:pt>
                <c:pt idx="52" formatCode="General">
                  <c:v>-1.64062E-4</c:v>
                </c:pt>
                <c:pt idx="53" formatCode="General">
                  <c:v>-1.64062E-4</c:v>
                </c:pt>
                <c:pt idx="54" formatCode="General">
                  <c:v>-1.64062E-4</c:v>
                </c:pt>
                <c:pt idx="55" formatCode="General">
                  <c:v>-1.64062E-4</c:v>
                </c:pt>
                <c:pt idx="56" formatCode="General">
                  <c:v>-1.64062E-4</c:v>
                </c:pt>
                <c:pt idx="57" formatCode="General">
                  <c:v>-1.64062E-4</c:v>
                </c:pt>
                <c:pt idx="58" formatCode="General">
                  <c:v>-1.64062E-4</c:v>
                </c:pt>
                <c:pt idx="59" formatCode="General">
                  <c:v>-1.64062E-4</c:v>
                </c:pt>
                <c:pt idx="60" formatCode="General">
                  <c:v>-1.64062E-4</c:v>
                </c:pt>
                <c:pt idx="61" formatCode="General">
                  <c:v>-1.64062E-4</c:v>
                </c:pt>
                <c:pt idx="62" formatCode="General">
                  <c:v>-1.64062E-4</c:v>
                </c:pt>
                <c:pt idx="63" formatCode="General">
                  <c:v>-1.64062E-4</c:v>
                </c:pt>
                <c:pt idx="64" formatCode="General">
                  <c:v>-1.64062E-4</c:v>
                </c:pt>
                <c:pt idx="65" formatCode="General">
                  <c:v>-1.64062E-4</c:v>
                </c:pt>
                <c:pt idx="66" formatCode="General">
                  <c:v>-1.64062E-4</c:v>
                </c:pt>
                <c:pt idx="67" formatCode="General">
                  <c:v>-1.64062E-4</c:v>
                </c:pt>
                <c:pt idx="68" formatCode="General">
                  <c:v>-1.64062E-4</c:v>
                </c:pt>
                <c:pt idx="69" formatCode="General">
                  <c:v>-1.64062E-4</c:v>
                </c:pt>
                <c:pt idx="70" formatCode="General">
                  <c:v>-1.64062E-4</c:v>
                </c:pt>
                <c:pt idx="71" formatCode="General">
                  <c:v>-1.64062E-4</c:v>
                </c:pt>
                <c:pt idx="72" formatCode="General">
                  <c:v>-1.64062E-4</c:v>
                </c:pt>
                <c:pt idx="73" formatCode="General">
                  <c:v>-1.64062E-4</c:v>
                </c:pt>
                <c:pt idx="74" formatCode="General">
                  <c:v>-1.64062E-4</c:v>
                </c:pt>
                <c:pt idx="75" formatCode="General">
                  <c:v>-1.64062E-4</c:v>
                </c:pt>
                <c:pt idx="76" formatCode="General">
                  <c:v>-1.64062E-4</c:v>
                </c:pt>
                <c:pt idx="77" formatCode="General">
                  <c:v>-1.64062E-4</c:v>
                </c:pt>
                <c:pt idx="78" formatCode="General">
                  <c:v>-1.64062E-4</c:v>
                </c:pt>
                <c:pt idx="79" formatCode="General">
                  <c:v>-1.64062E-4</c:v>
                </c:pt>
                <c:pt idx="80" formatCode="General">
                  <c:v>-1.64062E-4</c:v>
                </c:pt>
                <c:pt idx="81" formatCode="General">
                  <c:v>-1.64062E-4</c:v>
                </c:pt>
                <c:pt idx="82" formatCode="General">
                  <c:v>-1.64062E-4</c:v>
                </c:pt>
                <c:pt idx="83" formatCode="General">
                  <c:v>-1.64062E-4</c:v>
                </c:pt>
                <c:pt idx="84" formatCode="General">
                  <c:v>-1.64062E-4</c:v>
                </c:pt>
                <c:pt idx="85" formatCode="General">
                  <c:v>-1.64062E-4</c:v>
                </c:pt>
                <c:pt idx="86" formatCode="General">
                  <c:v>-1.64062E-4</c:v>
                </c:pt>
                <c:pt idx="87" formatCode="General">
                  <c:v>-1.64062E-4</c:v>
                </c:pt>
                <c:pt idx="88" formatCode="General">
                  <c:v>-1.64062E-4</c:v>
                </c:pt>
                <c:pt idx="89" formatCode="General">
                  <c:v>-1.64062E-4</c:v>
                </c:pt>
                <c:pt idx="90" formatCode="General">
                  <c:v>-1.64062E-4</c:v>
                </c:pt>
                <c:pt idx="91" formatCode="General">
                  <c:v>-1.64062E-4</c:v>
                </c:pt>
                <c:pt idx="92" formatCode="General">
                  <c:v>-1.64062E-4</c:v>
                </c:pt>
                <c:pt idx="93" formatCode="General">
                  <c:v>-1.64062E-4</c:v>
                </c:pt>
                <c:pt idx="94" formatCode="General">
                  <c:v>-1.64062E-4</c:v>
                </c:pt>
                <c:pt idx="95" formatCode="General">
                  <c:v>-1.64062E-4</c:v>
                </c:pt>
                <c:pt idx="96" formatCode="General">
                  <c:v>-1.64062E-4</c:v>
                </c:pt>
                <c:pt idx="97" formatCode="General">
                  <c:v>-1.64062E-4</c:v>
                </c:pt>
                <c:pt idx="98" formatCode="General">
                  <c:v>-1.64062E-4</c:v>
                </c:pt>
                <c:pt idx="99" formatCode="General">
                  <c:v>-1.64062E-4</c:v>
                </c:pt>
                <c:pt idx="100" formatCode="General">
                  <c:v>-1.64062E-4</c:v>
                </c:pt>
                <c:pt idx="101" formatCode="General">
                  <c:v>-1.64062E-4</c:v>
                </c:pt>
                <c:pt idx="102" formatCode="General">
                  <c:v>-1.64062E-4</c:v>
                </c:pt>
                <c:pt idx="103" formatCode="General">
                  <c:v>-1.64062E-4</c:v>
                </c:pt>
                <c:pt idx="104" formatCode="General">
                  <c:v>-1.64062E-4</c:v>
                </c:pt>
                <c:pt idx="105" formatCode="General">
                  <c:v>-1.64062E-4</c:v>
                </c:pt>
                <c:pt idx="106" formatCode="General">
                  <c:v>-1.64062E-4</c:v>
                </c:pt>
                <c:pt idx="107" formatCode="General">
                  <c:v>-1.64062E-4</c:v>
                </c:pt>
                <c:pt idx="108" formatCode="General">
                  <c:v>-1.64062E-4</c:v>
                </c:pt>
                <c:pt idx="109" formatCode="General">
                  <c:v>-1.64062E-4</c:v>
                </c:pt>
                <c:pt idx="110" formatCode="General">
                  <c:v>-1.64062E-4</c:v>
                </c:pt>
                <c:pt idx="111" formatCode="General">
                  <c:v>-1.64062E-4</c:v>
                </c:pt>
                <c:pt idx="112" formatCode="General">
                  <c:v>-1.64062E-4</c:v>
                </c:pt>
                <c:pt idx="113" formatCode="General">
                  <c:v>-1.64062E-4</c:v>
                </c:pt>
                <c:pt idx="114" formatCode="General">
                  <c:v>-1.64062E-4</c:v>
                </c:pt>
                <c:pt idx="115" formatCode="General">
                  <c:v>-1.64062E-4</c:v>
                </c:pt>
                <c:pt idx="116" formatCode="General">
                  <c:v>-1.64062E-4</c:v>
                </c:pt>
                <c:pt idx="117" formatCode="General">
                  <c:v>-1.64062E-4</c:v>
                </c:pt>
                <c:pt idx="118" formatCode="General">
                  <c:v>-1.64062E-4</c:v>
                </c:pt>
                <c:pt idx="119" formatCode="General">
                  <c:v>-1.64062E-4</c:v>
                </c:pt>
                <c:pt idx="120" formatCode="General">
                  <c:v>-1.64062E-4</c:v>
                </c:pt>
                <c:pt idx="121" formatCode="General">
                  <c:v>-1.64062E-4</c:v>
                </c:pt>
                <c:pt idx="122" formatCode="General">
                  <c:v>-1.64062E-4</c:v>
                </c:pt>
                <c:pt idx="123" formatCode="General">
                  <c:v>-1.64062E-4</c:v>
                </c:pt>
                <c:pt idx="124" formatCode="General">
                  <c:v>-1.64062E-4</c:v>
                </c:pt>
                <c:pt idx="125" formatCode="General">
                  <c:v>-1.64062E-4</c:v>
                </c:pt>
                <c:pt idx="126" formatCode="General">
                  <c:v>-1.64062E-4</c:v>
                </c:pt>
                <c:pt idx="127" formatCode="General">
                  <c:v>-1.64062E-4</c:v>
                </c:pt>
                <c:pt idx="128" formatCode="General">
                  <c:v>-1.64062E-4</c:v>
                </c:pt>
                <c:pt idx="129" formatCode="General">
                  <c:v>-1.64062E-4</c:v>
                </c:pt>
                <c:pt idx="130" formatCode="General">
                  <c:v>-1.64062E-4</c:v>
                </c:pt>
                <c:pt idx="131" formatCode="General">
                  <c:v>-1.64062E-4</c:v>
                </c:pt>
                <c:pt idx="132" formatCode="General">
                  <c:v>-1.64062E-4</c:v>
                </c:pt>
                <c:pt idx="133" formatCode="General">
                  <c:v>-1.64062E-4</c:v>
                </c:pt>
                <c:pt idx="134" formatCode="General">
                  <c:v>-1.64062E-4</c:v>
                </c:pt>
                <c:pt idx="135" formatCode="General">
                  <c:v>-1.64062E-4</c:v>
                </c:pt>
                <c:pt idx="136" formatCode="General">
                  <c:v>-1.64062E-4</c:v>
                </c:pt>
                <c:pt idx="137" formatCode="General">
                  <c:v>-1.64062E-4</c:v>
                </c:pt>
                <c:pt idx="138" formatCode="General">
                  <c:v>-1.64062E-4</c:v>
                </c:pt>
                <c:pt idx="139" formatCode="General">
                  <c:v>-1.64062E-4</c:v>
                </c:pt>
                <c:pt idx="140" formatCode="General">
                  <c:v>-1.64062E-4</c:v>
                </c:pt>
                <c:pt idx="141" formatCode="General">
                  <c:v>-1.64062E-4</c:v>
                </c:pt>
                <c:pt idx="142" formatCode="General">
                  <c:v>-1.64062E-4</c:v>
                </c:pt>
                <c:pt idx="143" formatCode="General">
                  <c:v>-1.64062E-4</c:v>
                </c:pt>
                <c:pt idx="144" formatCode="General">
                  <c:v>-1.64062E-4</c:v>
                </c:pt>
                <c:pt idx="145" formatCode="General">
                  <c:v>-1.64062E-4</c:v>
                </c:pt>
                <c:pt idx="146" formatCode="General">
                  <c:v>-1.64062E-4</c:v>
                </c:pt>
                <c:pt idx="147" formatCode="General">
                  <c:v>-1.64062E-4</c:v>
                </c:pt>
                <c:pt idx="148" formatCode="General">
                  <c:v>-1.64062E-4</c:v>
                </c:pt>
                <c:pt idx="149" formatCode="General">
                  <c:v>-1.64062E-4</c:v>
                </c:pt>
                <c:pt idx="150" formatCode="General">
                  <c:v>-1.64062E-4</c:v>
                </c:pt>
                <c:pt idx="151" formatCode="General">
                  <c:v>-1.64062E-4</c:v>
                </c:pt>
                <c:pt idx="152" formatCode="General">
                  <c:v>-1.64062E-4</c:v>
                </c:pt>
                <c:pt idx="153" formatCode="General">
                  <c:v>-1.64062E-4</c:v>
                </c:pt>
                <c:pt idx="154" formatCode="General">
                  <c:v>-1.64062E-4</c:v>
                </c:pt>
                <c:pt idx="155" formatCode="General">
                  <c:v>-1.64062E-4</c:v>
                </c:pt>
                <c:pt idx="156" formatCode="General">
                  <c:v>-1.64062E-4</c:v>
                </c:pt>
                <c:pt idx="157" formatCode="General">
                  <c:v>-1.64062E-4</c:v>
                </c:pt>
                <c:pt idx="158" formatCode="General">
                  <c:v>-1.64062E-4</c:v>
                </c:pt>
                <c:pt idx="159" formatCode="General">
                  <c:v>-1.64062E-4</c:v>
                </c:pt>
                <c:pt idx="160" formatCode="General">
                  <c:v>-1.64062E-4</c:v>
                </c:pt>
                <c:pt idx="161" formatCode="General">
                  <c:v>-1.64062E-4</c:v>
                </c:pt>
                <c:pt idx="162" formatCode="General">
                  <c:v>-1.64062E-4</c:v>
                </c:pt>
                <c:pt idx="163" formatCode="General">
                  <c:v>-1.64062E-4</c:v>
                </c:pt>
                <c:pt idx="164" formatCode="General">
                  <c:v>-1.64062E-4</c:v>
                </c:pt>
                <c:pt idx="165" formatCode="General">
                  <c:v>-1.64062E-4</c:v>
                </c:pt>
                <c:pt idx="166" formatCode="General">
                  <c:v>-1.64062E-4</c:v>
                </c:pt>
                <c:pt idx="167" formatCode="General">
                  <c:v>-1.5625E-4</c:v>
                </c:pt>
                <c:pt idx="168" formatCode="General">
                  <c:v>-1.4843699999999999E-4</c:v>
                </c:pt>
                <c:pt idx="169" formatCode="General">
                  <c:v>-1.4062499999999999E-4</c:v>
                </c:pt>
                <c:pt idx="170" formatCode="General">
                  <c:v>-1.09375E-4</c:v>
                </c:pt>
                <c:pt idx="171">
                  <c:v>-6.2500000000000001E-5</c:v>
                </c:pt>
                <c:pt idx="172">
                  <c:v>1.5625E-5</c:v>
                </c:pt>
                <c:pt idx="173" formatCode="General">
                  <c:v>1.9531299999999999E-4</c:v>
                </c:pt>
                <c:pt idx="174" formatCode="General">
                  <c:v>5.4687500000000005E-4</c:v>
                </c:pt>
                <c:pt idx="175" formatCode="General">
                  <c:v>1.2812500000000001E-3</c:v>
                </c:pt>
                <c:pt idx="176" formatCode="General">
                  <c:v>2.7968799999999999E-3</c:v>
                </c:pt>
                <c:pt idx="177" formatCode="General">
                  <c:v>6.0156200000000002E-3</c:v>
                </c:pt>
                <c:pt idx="178" formatCode="General">
                  <c:v>1.2999999999999999E-2</c:v>
                </c:pt>
                <c:pt idx="179" formatCode="General">
                  <c:v>2.8335900000000001E-2</c:v>
                </c:pt>
                <c:pt idx="180" formatCode="General">
                  <c:v>6.2328099999999997E-2</c:v>
                </c:pt>
                <c:pt idx="181" formatCode="General">
                  <c:v>0.137516</c:v>
                </c:pt>
                <c:pt idx="182" formatCode="General">
                  <c:v>0.30114099999999999</c:v>
                </c:pt>
                <c:pt idx="183" formatCode="General">
                  <c:v>0.64649999999999996</c:v>
                </c:pt>
                <c:pt idx="184" formatCode="General">
                  <c:v>1.3367</c:v>
                </c:pt>
                <c:pt idx="185" formatCode="General">
                  <c:v>2.63123</c:v>
                </c:pt>
                <c:pt idx="186" formatCode="General">
                  <c:v>4.9100799999999998</c:v>
                </c:pt>
                <c:pt idx="187" formatCode="General">
                  <c:v>8.6680799999999998</c:v>
                </c:pt>
                <c:pt idx="188" formatCode="General">
                  <c:v>14.4778</c:v>
                </c:pt>
                <c:pt idx="189" formatCode="General">
                  <c:v>22.9041</c:v>
                </c:pt>
                <c:pt idx="190" formatCode="General">
                  <c:v>34.353999999999999</c:v>
                </c:pt>
                <c:pt idx="191" formatCode="General">
                  <c:v>48.925899999999999</c:v>
                </c:pt>
                <c:pt idx="192" formatCode="General">
                  <c:v>66.309700000000007</c:v>
                </c:pt>
                <c:pt idx="193" formatCode="General">
                  <c:v>85.8035</c:v>
                </c:pt>
                <c:pt idx="194" formatCode="General">
                  <c:v>106.42700000000001</c:v>
                </c:pt>
                <c:pt idx="195" formatCode="General">
                  <c:v>127.09399999999999</c:v>
                </c:pt>
                <c:pt idx="196" formatCode="General">
                  <c:v>146.81700000000001</c:v>
                </c:pt>
                <c:pt idx="197" formatCode="General">
                  <c:v>164.874</c:v>
                </c:pt>
                <c:pt idx="198" formatCode="General">
                  <c:v>180.82</c:v>
                </c:pt>
                <c:pt idx="199" formatCode="General">
                  <c:v>194.083</c:v>
                </c:pt>
                <c:pt idx="200" formatCode="General">
                  <c:v>204.39</c:v>
                </c:pt>
                <c:pt idx="201" formatCode="General">
                  <c:v>211.822</c:v>
                </c:pt>
                <c:pt idx="202" formatCode="General">
                  <c:v>216.68299999999999</c:v>
                </c:pt>
                <c:pt idx="203" formatCode="General">
                  <c:v>219.39500000000001</c:v>
                </c:pt>
                <c:pt idx="204" formatCode="General">
                  <c:v>220.322</c:v>
                </c:pt>
                <c:pt idx="205" formatCode="General">
                  <c:v>219.81100000000001</c:v>
                </c:pt>
                <c:pt idx="206" formatCode="General">
                  <c:v>218.214</c:v>
                </c:pt>
                <c:pt idx="207" formatCode="General">
                  <c:v>216.04900000000001</c:v>
                </c:pt>
                <c:pt idx="208" formatCode="General">
                  <c:v>213.50299999999999</c:v>
                </c:pt>
                <c:pt idx="209" formatCode="General">
                  <c:v>210.68299999999999</c:v>
                </c:pt>
                <c:pt idx="210" formatCode="General">
                  <c:v>207.703</c:v>
                </c:pt>
                <c:pt idx="211" formatCode="General">
                  <c:v>204.62899999999999</c:v>
                </c:pt>
                <c:pt idx="212" formatCode="General">
                  <c:v>201.47</c:v>
                </c:pt>
                <c:pt idx="213" formatCode="General">
                  <c:v>198.239</c:v>
                </c:pt>
                <c:pt idx="214" formatCode="General">
                  <c:v>195.006</c:v>
                </c:pt>
                <c:pt idx="215" formatCode="General">
                  <c:v>191.791</c:v>
                </c:pt>
                <c:pt idx="216" formatCode="General">
                  <c:v>188.63900000000001</c:v>
                </c:pt>
                <c:pt idx="217" formatCode="General">
                  <c:v>185.565</c:v>
                </c:pt>
                <c:pt idx="218" formatCode="General">
                  <c:v>182.57900000000001</c:v>
                </c:pt>
                <c:pt idx="219" formatCode="General">
                  <c:v>179.68700000000001</c:v>
                </c:pt>
                <c:pt idx="220" formatCode="General">
                  <c:v>176.87200000000001</c:v>
                </c:pt>
                <c:pt idx="221" formatCode="General">
                  <c:v>174.148</c:v>
                </c:pt>
                <c:pt idx="222" formatCode="General">
                  <c:v>171.511</c:v>
                </c:pt>
                <c:pt idx="223" formatCode="General">
                  <c:v>168.965</c:v>
                </c:pt>
                <c:pt idx="224" formatCode="General">
                  <c:v>166.49799999999999</c:v>
                </c:pt>
                <c:pt idx="225" formatCode="General">
                  <c:v>164.09800000000001</c:v>
                </c:pt>
                <c:pt idx="226" formatCode="General">
                  <c:v>161.78700000000001</c:v>
                </c:pt>
                <c:pt idx="227" formatCode="General">
                  <c:v>159.548</c:v>
                </c:pt>
                <c:pt idx="228" formatCode="General">
                  <c:v>157.38300000000001</c:v>
                </c:pt>
                <c:pt idx="229" formatCode="General">
                  <c:v>155.279</c:v>
                </c:pt>
                <c:pt idx="230" formatCode="General">
                  <c:v>153.25399999999999</c:v>
                </c:pt>
                <c:pt idx="231" formatCode="General">
                  <c:v>150.62700000000001</c:v>
                </c:pt>
                <c:pt idx="232" formatCode="General">
                  <c:v>147.946</c:v>
                </c:pt>
                <c:pt idx="233" formatCode="General">
                  <c:v>145.28299999999999</c:v>
                </c:pt>
                <c:pt idx="234" formatCode="General">
                  <c:v>142.679</c:v>
                </c:pt>
                <c:pt idx="235" formatCode="General">
                  <c:v>140.154</c:v>
                </c:pt>
                <c:pt idx="236" formatCode="General">
                  <c:v>137.71199999999999</c:v>
                </c:pt>
                <c:pt idx="237" formatCode="General">
                  <c:v>135.41399999999999</c:v>
                </c:pt>
                <c:pt idx="238" formatCode="General">
                  <c:v>133.20699999999999</c:v>
                </c:pt>
                <c:pt idx="239" formatCode="General">
                  <c:v>131.238</c:v>
                </c:pt>
                <c:pt idx="240" formatCode="General">
                  <c:v>129.381</c:v>
                </c:pt>
                <c:pt idx="241" formatCode="General">
                  <c:v>127.71899999999999</c:v>
                </c:pt>
                <c:pt idx="242" formatCode="General">
                  <c:v>126.149</c:v>
                </c:pt>
                <c:pt idx="243" formatCode="General">
                  <c:v>124.73699999999999</c:v>
                </c:pt>
                <c:pt idx="244" formatCode="General">
                  <c:v>123.38800000000001</c:v>
                </c:pt>
                <c:pt idx="245" formatCode="General">
                  <c:v>122.17</c:v>
                </c:pt>
                <c:pt idx="246" formatCode="General">
                  <c:v>120.982</c:v>
                </c:pt>
                <c:pt idx="247" formatCode="General">
                  <c:v>119.919</c:v>
                </c:pt>
                <c:pt idx="248" formatCode="General">
                  <c:v>118.90600000000001</c:v>
                </c:pt>
                <c:pt idx="249" formatCode="General">
                  <c:v>117.968</c:v>
                </c:pt>
                <c:pt idx="250" formatCode="General">
                  <c:v>117.09699999999999</c:v>
                </c:pt>
                <c:pt idx="251" formatCode="General">
                  <c:v>116.246</c:v>
                </c:pt>
                <c:pt idx="252" formatCode="General">
                  <c:v>115.452</c:v>
                </c:pt>
                <c:pt idx="253" formatCode="General">
                  <c:v>114.685</c:v>
                </c:pt>
                <c:pt idx="254" formatCode="General">
                  <c:v>113.932</c:v>
                </c:pt>
                <c:pt idx="255" formatCode="General">
                  <c:v>113.209</c:v>
                </c:pt>
                <c:pt idx="256" formatCode="General">
                  <c:v>112.503</c:v>
                </c:pt>
                <c:pt idx="257" formatCode="General">
                  <c:v>111.806</c:v>
                </c:pt>
                <c:pt idx="258" formatCode="General">
                  <c:v>111.119</c:v>
                </c:pt>
                <c:pt idx="259" formatCode="General">
                  <c:v>110.443</c:v>
                </c:pt>
                <c:pt idx="260" formatCode="General">
                  <c:v>109.768</c:v>
                </c:pt>
                <c:pt idx="261" formatCode="General">
                  <c:v>109.09</c:v>
                </c:pt>
                <c:pt idx="262" formatCode="General">
                  <c:v>108.41500000000001</c:v>
                </c:pt>
                <c:pt idx="263" formatCode="General">
                  <c:v>107.735</c:v>
                </c:pt>
                <c:pt idx="264" formatCode="General">
                  <c:v>107.044</c:v>
                </c:pt>
                <c:pt idx="265" formatCode="General">
                  <c:v>106.349</c:v>
                </c:pt>
                <c:pt idx="266" formatCode="General">
                  <c:v>105.646</c:v>
                </c:pt>
                <c:pt idx="267" formatCode="General">
                  <c:v>104.93</c:v>
                </c:pt>
                <c:pt idx="268" formatCode="General">
                  <c:v>104.20399999999999</c:v>
                </c:pt>
                <c:pt idx="269" formatCode="General">
                  <c:v>103.468</c:v>
                </c:pt>
                <c:pt idx="270" formatCode="General">
                  <c:v>102.71899999999999</c:v>
                </c:pt>
                <c:pt idx="271" formatCode="General">
                  <c:v>101.95699999999999</c:v>
                </c:pt>
                <c:pt idx="272" formatCode="General">
                  <c:v>101.185</c:v>
                </c:pt>
                <c:pt idx="273" formatCode="General">
                  <c:v>100.4</c:v>
                </c:pt>
                <c:pt idx="274" formatCode="General">
                  <c:v>99.602099999999993</c:v>
                </c:pt>
                <c:pt idx="275" formatCode="General">
                  <c:v>98.797200000000004</c:v>
                </c:pt>
                <c:pt idx="276" formatCode="General">
                  <c:v>97.982699999999994</c:v>
                </c:pt>
                <c:pt idx="277" formatCode="General">
                  <c:v>97.156700000000001</c:v>
                </c:pt>
                <c:pt idx="278" formatCode="General">
                  <c:v>96.325100000000006</c:v>
                </c:pt>
                <c:pt idx="279" formatCode="General">
                  <c:v>95.487200000000001</c:v>
                </c:pt>
                <c:pt idx="280" formatCode="General">
                  <c:v>94.641000000000005</c:v>
                </c:pt>
                <c:pt idx="281" formatCode="General">
                  <c:v>93.789199999999994</c:v>
                </c:pt>
                <c:pt idx="282" formatCode="General">
                  <c:v>92.933000000000007</c:v>
                </c:pt>
                <c:pt idx="283" formatCode="General">
                  <c:v>92.069299999999998</c:v>
                </c:pt>
                <c:pt idx="284" formatCode="General">
                  <c:v>91.204999999999998</c:v>
                </c:pt>
                <c:pt idx="285" formatCode="General">
                  <c:v>90.336500000000001</c:v>
                </c:pt>
                <c:pt idx="286" formatCode="General">
                  <c:v>89.463399999999993</c:v>
                </c:pt>
                <c:pt idx="287" formatCode="General">
                  <c:v>88.584999999999994</c:v>
                </c:pt>
                <c:pt idx="288" formatCode="General">
                  <c:v>87.700699999999998</c:v>
                </c:pt>
                <c:pt idx="289" formatCode="General">
                  <c:v>86.808800000000005</c:v>
                </c:pt>
                <c:pt idx="290" formatCode="General">
                  <c:v>85.906499999999994</c:v>
                </c:pt>
                <c:pt idx="291" formatCode="General">
                  <c:v>84.990099999999998</c:v>
                </c:pt>
                <c:pt idx="292" formatCode="General">
                  <c:v>84.056799999999996</c:v>
                </c:pt>
                <c:pt idx="293" formatCode="General">
                  <c:v>83.105800000000002</c:v>
                </c:pt>
                <c:pt idx="294" formatCode="General">
                  <c:v>82.150999999999996</c:v>
                </c:pt>
                <c:pt idx="295" formatCode="General">
                  <c:v>81.189599999999999</c:v>
                </c:pt>
                <c:pt idx="296" formatCode="General">
                  <c:v>80.224699999999999</c:v>
                </c:pt>
                <c:pt idx="297" formatCode="General">
                  <c:v>79.256500000000003</c:v>
                </c:pt>
                <c:pt idx="298" formatCode="General">
                  <c:v>78.283199999999994</c:v>
                </c:pt>
                <c:pt idx="299" formatCode="General">
                  <c:v>77.308300000000003</c:v>
                </c:pt>
                <c:pt idx="300" formatCode="General">
                  <c:v>76.330500000000001</c:v>
                </c:pt>
                <c:pt idx="301" formatCode="General">
                  <c:v>75.349100000000007</c:v>
                </c:pt>
                <c:pt idx="302" formatCode="General">
                  <c:v>74.363699999999994</c:v>
                </c:pt>
                <c:pt idx="303" formatCode="General">
                  <c:v>73.374200000000002</c:v>
                </c:pt>
                <c:pt idx="304" formatCode="General">
                  <c:v>72.379499999999993</c:v>
                </c:pt>
                <c:pt idx="305" formatCode="General">
                  <c:v>71.379099999999994</c:v>
                </c:pt>
                <c:pt idx="306" formatCode="General">
                  <c:v>70.373699999999999</c:v>
                </c:pt>
                <c:pt idx="307" formatCode="General">
                  <c:v>69.364000000000004</c:v>
                </c:pt>
                <c:pt idx="308" formatCode="General">
                  <c:v>68.350700000000003</c:v>
                </c:pt>
                <c:pt idx="309" formatCode="General">
                  <c:v>67.334100000000007</c:v>
                </c:pt>
                <c:pt idx="310" formatCode="General">
                  <c:v>66.314599999999999</c:v>
                </c:pt>
                <c:pt idx="311" formatCode="General">
                  <c:v>65.292000000000002</c:v>
                </c:pt>
                <c:pt idx="312" formatCode="General">
                  <c:v>64.265699999999995</c:v>
                </c:pt>
                <c:pt idx="313" formatCode="General">
                  <c:v>63.235100000000003</c:v>
                </c:pt>
                <c:pt idx="314" formatCode="General">
                  <c:v>62.1999</c:v>
                </c:pt>
                <c:pt idx="315" formatCode="General">
                  <c:v>61.16</c:v>
                </c:pt>
                <c:pt idx="316" formatCode="General">
                  <c:v>60.115499999999997</c:v>
                </c:pt>
                <c:pt idx="317" formatCode="General">
                  <c:v>59.067500000000003</c:v>
                </c:pt>
                <c:pt idx="318" formatCode="General">
                  <c:v>58.021299999999997</c:v>
                </c:pt>
                <c:pt idx="319" formatCode="General">
                  <c:v>56.976799999999997</c:v>
                </c:pt>
                <c:pt idx="320" formatCode="General">
                  <c:v>55.933399999999999</c:v>
                </c:pt>
                <c:pt idx="321" formatCode="General">
                  <c:v>54.890700000000002</c:v>
                </c:pt>
                <c:pt idx="322" formatCode="General">
                  <c:v>53.847900000000003</c:v>
                </c:pt>
                <c:pt idx="323" formatCode="General">
                  <c:v>52.804200000000002</c:v>
                </c:pt>
                <c:pt idx="324" formatCode="General">
                  <c:v>51.765000000000001</c:v>
                </c:pt>
                <c:pt idx="325" formatCode="General">
                  <c:v>50.730899999999998</c:v>
                </c:pt>
                <c:pt idx="326" formatCode="General">
                  <c:v>49.701099999999997</c:v>
                </c:pt>
                <c:pt idx="327" formatCode="General">
                  <c:v>48.673699999999997</c:v>
                </c:pt>
                <c:pt idx="328" formatCode="General">
                  <c:v>47.645600000000002</c:v>
                </c:pt>
                <c:pt idx="329" formatCode="General">
                  <c:v>46.6128</c:v>
                </c:pt>
                <c:pt idx="330" formatCode="General">
                  <c:v>45.5871</c:v>
                </c:pt>
                <c:pt idx="331" formatCode="General">
                  <c:v>44.566000000000003</c:v>
                </c:pt>
                <c:pt idx="332" formatCode="General">
                  <c:v>43.550199999999997</c:v>
                </c:pt>
                <c:pt idx="333" formatCode="General">
                  <c:v>42.538800000000002</c:v>
                </c:pt>
                <c:pt idx="334" formatCode="General">
                  <c:v>41.531100000000002</c:v>
                </c:pt>
                <c:pt idx="335" formatCode="General">
                  <c:v>40.526400000000002</c:v>
                </c:pt>
                <c:pt idx="336" formatCode="General">
                  <c:v>39.523299999999999</c:v>
                </c:pt>
                <c:pt idx="337" formatCode="General">
                  <c:v>38.520699999999998</c:v>
                </c:pt>
                <c:pt idx="338" formatCode="General">
                  <c:v>37.516500000000001</c:v>
                </c:pt>
                <c:pt idx="339" formatCode="General">
                  <c:v>36.514800000000001</c:v>
                </c:pt>
                <c:pt idx="340" formatCode="General">
                  <c:v>35.518999999999998</c:v>
                </c:pt>
                <c:pt idx="341" formatCode="General">
                  <c:v>34.531599999999997</c:v>
                </c:pt>
                <c:pt idx="342" formatCode="General">
                  <c:v>33.557400000000001</c:v>
                </c:pt>
                <c:pt idx="343" formatCode="General">
                  <c:v>32.599899999999998</c:v>
                </c:pt>
                <c:pt idx="344" formatCode="General">
                  <c:v>31.6557</c:v>
                </c:pt>
                <c:pt idx="345" formatCode="General">
                  <c:v>30.722200000000001</c:v>
                </c:pt>
                <c:pt idx="346" formatCode="General">
                  <c:v>29.797499999999999</c:v>
                </c:pt>
                <c:pt idx="347" formatCode="General">
                  <c:v>28.880199999999999</c:v>
                </c:pt>
                <c:pt idx="348" formatCode="General">
                  <c:v>27.97</c:v>
                </c:pt>
                <c:pt idx="349" formatCode="General">
                  <c:v>27.067299999999999</c:v>
                </c:pt>
                <c:pt idx="350" formatCode="General">
                  <c:v>26.176100000000002</c:v>
                </c:pt>
                <c:pt idx="351" formatCode="General">
                  <c:v>25.299099999999999</c:v>
                </c:pt>
                <c:pt idx="352" formatCode="General">
                  <c:v>24.436900000000001</c:v>
                </c:pt>
                <c:pt idx="353" formatCode="General">
                  <c:v>23.589500000000001</c:v>
                </c:pt>
                <c:pt idx="354" formatCode="General">
                  <c:v>22.757200000000001</c:v>
                </c:pt>
                <c:pt idx="355" formatCode="General">
                  <c:v>21.939900000000002</c:v>
                </c:pt>
                <c:pt idx="356" formatCode="General">
                  <c:v>21.137</c:v>
                </c:pt>
                <c:pt idx="357" formatCode="General">
                  <c:v>20.347799999999999</c:v>
                </c:pt>
                <c:pt idx="358" formatCode="General">
                  <c:v>19.571200000000001</c:v>
                </c:pt>
                <c:pt idx="359" formatCode="General">
                  <c:v>18.8063</c:v>
                </c:pt>
                <c:pt idx="360" formatCode="General">
                  <c:v>18.052199999999999</c:v>
                </c:pt>
                <c:pt idx="361" formatCode="General">
                  <c:v>17.308499999999999</c:v>
                </c:pt>
                <c:pt idx="362" formatCode="General">
                  <c:v>16.576000000000001</c:v>
                </c:pt>
                <c:pt idx="363" formatCode="General">
                  <c:v>15.8538</c:v>
                </c:pt>
                <c:pt idx="364" formatCode="General">
                  <c:v>15.141299999999999</c:v>
                </c:pt>
                <c:pt idx="365" formatCode="General">
                  <c:v>14.4377</c:v>
                </c:pt>
                <c:pt idx="366" formatCode="General">
                  <c:v>13.7425</c:v>
                </c:pt>
                <c:pt idx="367" formatCode="General">
                  <c:v>13.0549</c:v>
                </c:pt>
                <c:pt idx="368" formatCode="General">
                  <c:v>12.3748</c:v>
                </c:pt>
                <c:pt idx="369" formatCode="General">
                  <c:v>11.702</c:v>
                </c:pt>
                <c:pt idx="370" formatCode="General">
                  <c:v>11.0364</c:v>
                </c:pt>
                <c:pt idx="371" formatCode="General">
                  <c:v>10.38</c:v>
                </c:pt>
                <c:pt idx="372" formatCode="General">
                  <c:v>9.7331699999999994</c:v>
                </c:pt>
                <c:pt idx="373" formatCode="General">
                  <c:v>9.0985499999999995</c:v>
                </c:pt>
                <c:pt idx="374" formatCode="General">
                  <c:v>8.4754500000000004</c:v>
                </c:pt>
                <c:pt idx="375" formatCode="General">
                  <c:v>7.8639900000000003</c:v>
                </c:pt>
                <c:pt idx="376" formatCode="General">
                  <c:v>7.2635699999999996</c:v>
                </c:pt>
                <c:pt idx="377" formatCode="General">
                  <c:v>6.6737700000000002</c:v>
                </c:pt>
                <c:pt idx="378" formatCode="General">
                  <c:v>6.0944500000000001</c:v>
                </c:pt>
                <c:pt idx="379" formatCode="General">
                  <c:v>5.5249300000000003</c:v>
                </c:pt>
                <c:pt idx="380" formatCode="General">
                  <c:v>4.9651100000000001</c:v>
                </c:pt>
                <c:pt idx="381" formatCode="General">
                  <c:v>4.4144100000000002</c:v>
                </c:pt>
                <c:pt idx="382" formatCode="General">
                  <c:v>3.8724500000000002</c:v>
                </c:pt>
                <c:pt idx="383" formatCode="General">
                  <c:v>3.33866</c:v>
                </c:pt>
                <c:pt idx="384" formatCode="General">
                  <c:v>2.8122799999999999</c:v>
                </c:pt>
                <c:pt idx="385" formatCode="General">
                  <c:v>2.2931499999999998</c:v>
                </c:pt>
                <c:pt idx="386" formatCode="General">
                  <c:v>1.7812699999999999</c:v>
                </c:pt>
                <c:pt idx="387" formatCode="General">
                  <c:v>1.27691</c:v>
                </c:pt>
                <c:pt idx="388" formatCode="General">
                  <c:v>0.78092200000000001</c:v>
                </c:pt>
                <c:pt idx="389" formatCode="General">
                  <c:v>0.29368</c:v>
                </c:pt>
                <c:pt idx="390" formatCode="General">
                  <c:v>-0.18496099999999999</c:v>
                </c:pt>
                <c:pt idx="391" formatCode="General">
                  <c:v>-0.65566400000000002</c:v>
                </c:pt>
                <c:pt idx="392" formatCode="General">
                  <c:v>-1.1169199999999999</c:v>
                </c:pt>
                <c:pt idx="393" formatCode="General">
                  <c:v>-1.5678300000000001</c:v>
                </c:pt>
                <c:pt idx="394" formatCode="General">
                  <c:v>-2.00848</c:v>
                </c:pt>
                <c:pt idx="395" formatCode="General">
                  <c:v>-2.4390900000000002</c:v>
                </c:pt>
                <c:pt idx="396" formatCode="General">
                  <c:v>-2.8600500000000002</c:v>
                </c:pt>
                <c:pt idx="397" formatCode="General">
                  <c:v>-3.27183</c:v>
                </c:pt>
                <c:pt idx="398" formatCode="General">
                  <c:v>-3.6734</c:v>
                </c:pt>
                <c:pt idx="399" formatCode="General">
                  <c:v>-4.0653300000000003</c:v>
                </c:pt>
                <c:pt idx="400" formatCode="General">
                  <c:v>-4.4481999999999999</c:v>
                </c:pt>
                <c:pt idx="401" formatCode="General">
                  <c:v>-4.8225499999999997</c:v>
                </c:pt>
                <c:pt idx="402" formatCode="General">
                  <c:v>-5.1888100000000001</c:v>
                </c:pt>
                <c:pt idx="403" formatCode="General">
                  <c:v>-5.5463399999999998</c:v>
                </c:pt>
                <c:pt idx="404" formatCode="General">
                  <c:v>-5.8951900000000004</c:v>
                </c:pt>
                <c:pt idx="405" formatCode="General">
                  <c:v>-6.2356600000000002</c:v>
                </c:pt>
                <c:pt idx="406" formatCode="General">
                  <c:v>-6.5679499999999997</c:v>
                </c:pt>
                <c:pt idx="407" formatCode="General">
                  <c:v>-6.8922299999999996</c:v>
                </c:pt>
                <c:pt idx="408" formatCode="General">
                  <c:v>-7.2085499999999998</c:v>
                </c:pt>
                <c:pt idx="409" formatCode="General">
                  <c:v>-7.5162399999999998</c:v>
                </c:pt>
                <c:pt idx="410" formatCode="General">
                  <c:v>-7.8151999999999999</c:v>
                </c:pt>
                <c:pt idx="411" formatCode="General">
                  <c:v>-8.1051699999999993</c:v>
                </c:pt>
                <c:pt idx="412" formatCode="General">
                  <c:v>-8.3865700000000007</c:v>
                </c:pt>
                <c:pt idx="413" formatCode="General">
                  <c:v>-8.6596299999999999</c:v>
                </c:pt>
                <c:pt idx="414" formatCode="General">
                  <c:v>-8.9259199999999996</c:v>
                </c:pt>
                <c:pt idx="415" formatCode="General">
                  <c:v>-9.1844099999999997</c:v>
                </c:pt>
                <c:pt idx="416" formatCode="General">
                  <c:v>-9.4339499999999994</c:v>
                </c:pt>
                <c:pt idx="417" formatCode="General">
                  <c:v>-9.6744400000000006</c:v>
                </c:pt>
                <c:pt idx="418" formatCode="General">
                  <c:v>-9.9059399999999993</c:v>
                </c:pt>
                <c:pt idx="419" formatCode="General">
                  <c:v>-10.128500000000001</c:v>
                </c:pt>
                <c:pt idx="420" formatCode="General">
                  <c:v>-10.3423</c:v>
                </c:pt>
                <c:pt idx="421" formatCode="General">
                  <c:v>-10.547499999999999</c:v>
                </c:pt>
                <c:pt idx="422" formatCode="General">
                  <c:v>-10.744</c:v>
                </c:pt>
                <c:pt idx="423" formatCode="General">
                  <c:v>-10.931699999999999</c:v>
                </c:pt>
                <c:pt idx="424" formatCode="General">
                  <c:v>-11.110900000000001</c:v>
                </c:pt>
                <c:pt idx="425" formatCode="General">
                  <c:v>-11.282</c:v>
                </c:pt>
                <c:pt idx="426" formatCode="General">
                  <c:v>-11.445399999999999</c:v>
                </c:pt>
                <c:pt idx="427" formatCode="General">
                  <c:v>-11.6014</c:v>
                </c:pt>
                <c:pt idx="428" formatCode="General">
                  <c:v>-11.7501</c:v>
                </c:pt>
                <c:pt idx="429" formatCode="General">
                  <c:v>-11.892099999999999</c:v>
                </c:pt>
                <c:pt idx="430" formatCode="General">
                  <c:v>-12.028</c:v>
                </c:pt>
                <c:pt idx="431" formatCode="General">
                  <c:v>-12.157999999999999</c:v>
                </c:pt>
                <c:pt idx="432" formatCode="General">
                  <c:v>-12.2827</c:v>
                </c:pt>
                <c:pt idx="433" formatCode="General">
                  <c:v>-12.401999999999999</c:v>
                </c:pt>
                <c:pt idx="434" formatCode="General">
                  <c:v>-12.516400000000001</c:v>
                </c:pt>
                <c:pt idx="435" formatCode="General">
                  <c:v>-12.6265</c:v>
                </c:pt>
                <c:pt idx="436" formatCode="General">
                  <c:v>-12.732699999999999</c:v>
                </c:pt>
                <c:pt idx="437" formatCode="General">
                  <c:v>-12.835699999999999</c:v>
                </c:pt>
                <c:pt idx="438" formatCode="General">
                  <c:v>-12.936400000000001</c:v>
                </c:pt>
                <c:pt idx="439" formatCode="General">
                  <c:v>-13.0349</c:v>
                </c:pt>
                <c:pt idx="440" formatCode="General">
                  <c:v>-13.131600000000001</c:v>
                </c:pt>
                <c:pt idx="441" formatCode="General">
                  <c:v>-13.226800000000001</c:v>
                </c:pt>
                <c:pt idx="442" formatCode="General">
                  <c:v>-13.3209</c:v>
                </c:pt>
                <c:pt idx="443" formatCode="General">
                  <c:v>-13.414099999999999</c:v>
                </c:pt>
                <c:pt idx="444" formatCode="General">
                  <c:v>-13.5067</c:v>
                </c:pt>
                <c:pt idx="445" formatCode="General">
                  <c:v>-13.5989</c:v>
                </c:pt>
                <c:pt idx="446" formatCode="General">
                  <c:v>-13.691000000000001</c:v>
                </c:pt>
                <c:pt idx="447" formatCode="General">
                  <c:v>-13.783200000000001</c:v>
                </c:pt>
                <c:pt idx="448" formatCode="General">
                  <c:v>-13.8758</c:v>
                </c:pt>
                <c:pt idx="449" formatCode="General">
                  <c:v>-13.969200000000001</c:v>
                </c:pt>
                <c:pt idx="450" formatCode="General">
                  <c:v>-14.0632</c:v>
                </c:pt>
                <c:pt idx="451" formatCode="General">
                  <c:v>-14.157999999999999</c:v>
                </c:pt>
                <c:pt idx="452" formatCode="General">
                  <c:v>-14.2536</c:v>
                </c:pt>
                <c:pt idx="453" formatCode="General">
                  <c:v>-14.350099999999999</c:v>
                </c:pt>
                <c:pt idx="454" formatCode="General">
                  <c:v>-14.447699999999999</c:v>
                </c:pt>
                <c:pt idx="455" formatCode="General">
                  <c:v>-14.5465</c:v>
                </c:pt>
                <c:pt idx="456" formatCode="General">
                  <c:v>-14.6465</c:v>
                </c:pt>
                <c:pt idx="457" formatCode="General">
                  <c:v>-14.7477</c:v>
                </c:pt>
                <c:pt idx="458" formatCode="General">
                  <c:v>-14.850300000000001</c:v>
                </c:pt>
                <c:pt idx="459" formatCode="General">
                  <c:v>-14.9541</c:v>
                </c:pt>
                <c:pt idx="460" formatCode="General">
                  <c:v>-15.0594</c:v>
                </c:pt>
                <c:pt idx="461" formatCode="General">
                  <c:v>-15.1661</c:v>
                </c:pt>
                <c:pt idx="462" formatCode="General">
                  <c:v>-15.2742</c:v>
                </c:pt>
                <c:pt idx="463" formatCode="General">
                  <c:v>-15.383699999999999</c:v>
                </c:pt>
                <c:pt idx="464" formatCode="General">
                  <c:v>-15.494300000000001</c:v>
                </c:pt>
                <c:pt idx="465" formatCode="General">
                  <c:v>-15.6059</c:v>
                </c:pt>
                <c:pt idx="466" formatCode="General">
                  <c:v>-15.7182</c:v>
                </c:pt>
                <c:pt idx="467" formatCode="General">
                  <c:v>-15.8309</c:v>
                </c:pt>
                <c:pt idx="468" formatCode="General">
                  <c:v>-15.9438</c:v>
                </c:pt>
                <c:pt idx="469" formatCode="General">
                  <c:v>-16.0565</c:v>
                </c:pt>
                <c:pt idx="470" formatCode="General">
                  <c:v>-16.168600000000001</c:v>
                </c:pt>
                <c:pt idx="471" formatCode="General">
                  <c:v>-16.279199999999999</c:v>
                </c:pt>
                <c:pt idx="472" formatCode="General">
                  <c:v>-16.387599999999999</c:v>
                </c:pt>
                <c:pt idx="473" formatCode="General">
                  <c:v>-16.4925</c:v>
                </c:pt>
                <c:pt idx="474" formatCode="General">
                  <c:v>-16.591899999999999</c:v>
                </c:pt>
                <c:pt idx="475" formatCode="General">
                  <c:v>-16.683900000000001</c:v>
                </c:pt>
                <c:pt idx="476" formatCode="General">
                  <c:v>-16.775500000000001</c:v>
                </c:pt>
                <c:pt idx="477" formatCode="General">
                  <c:v>-16.861599999999999</c:v>
                </c:pt>
                <c:pt idx="478" formatCode="General">
                  <c:v>-16.947399999999998</c:v>
                </c:pt>
                <c:pt idx="479" formatCode="General">
                  <c:v>-17.035699999999999</c:v>
                </c:pt>
                <c:pt idx="480" formatCode="General">
                  <c:v>-17.124700000000001</c:v>
                </c:pt>
                <c:pt idx="481" formatCode="General">
                  <c:v>-17.206600000000002</c:v>
                </c:pt>
                <c:pt idx="482" formatCode="General">
                  <c:v>-17.2638</c:v>
                </c:pt>
                <c:pt idx="483" formatCode="General">
                  <c:v>-17.265599999999999</c:v>
                </c:pt>
                <c:pt idx="484" formatCode="General">
                  <c:v>-17.159400000000002</c:v>
                </c:pt>
                <c:pt idx="485" formatCode="General">
                  <c:v>-16.776399999999999</c:v>
                </c:pt>
                <c:pt idx="486" formatCode="General">
                  <c:v>-16.080300000000001</c:v>
                </c:pt>
                <c:pt idx="487" formatCode="General">
                  <c:v>-15.041600000000001</c:v>
                </c:pt>
                <c:pt idx="488" formatCode="General">
                  <c:v>-13.6271</c:v>
                </c:pt>
                <c:pt idx="489" formatCode="General">
                  <c:v>-11.8093</c:v>
                </c:pt>
                <c:pt idx="490" formatCode="General">
                  <c:v>-9.5495800000000006</c:v>
                </c:pt>
                <c:pt idx="491" formatCode="General">
                  <c:v>-6.9220499999999996</c:v>
                </c:pt>
                <c:pt idx="492" formatCode="General">
                  <c:v>-3.9454500000000001</c:v>
                </c:pt>
                <c:pt idx="493" formatCode="General">
                  <c:v>-0.60089099999999995</c:v>
                </c:pt>
                <c:pt idx="494" formatCode="General">
                  <c:v>3.1258900000000001</c:v>
                </c:pt>
                <c:pt idx="495" formatCode="General">
                  <c:v>7.3522299999999996</c:v>
                </c:pt>
                <c:pt idx="496" formatCode="General">
                  <c:v>12.0665</c:v>
                </c:pt>
                <c:pt idx="497" formatCode="General">
                  <c:v>17.312100000000001</c:v>
                </c:pt>
                <c:pt idx="498" formatCode="General">
                  <c:v>23.046900000000001</c:v>
                </c:pt>
                <c:pt idx="499" formatCode="General">
                  <c:v>29.076000000000001</c:v>
                </c:pt>
                <c:pt idx="500" formatCode="General">
                  <c:v>35.180700000000002</c:v>
                </c:pt>
                <c:pt idx="501" formatCode="General">
                  <c:v>41.157800000000002</c:v>
                </c:pt>
                <c:pt idx="502" formatCode="General">
                  <c:v>46.705100000000002</c:v>
                </c:pt>
                <c:pt idx="503" formatCode="General">
                  <c:v>51.652500000000003</c:v>
                </c:pt>
                <c:pt idx="504" formatCode="General">
                  <c:v>55.914900000000003</c:v>
                </c:pt>
                <c:pt idx="505" formatCode="General">
                  <c:v>59.416499999999999</c:v>
                </c:pt>
                <c:pt idx="506" formatCode="General">
                  <c:v>62.122</c:v>
                </c:pt>
                <c:pt idx="507" formatCode="General">
                  <c:v>64.1477</c:v>
                </c:pt>
                <c:pt idx="508" formatCode="General">
                  <c:v>65.572199999999995</c:v>
                </c:pt>
                <c:pt idx="509" formatCode="General">
                  <c:v>66.523600000000002</c:v>
                </c:pt>
                <c:pt idx="510" formatCode="General">
                  <c:v>67.1267</c:v>
                </c:pt>
                <c:pt idx="511" formatCode="General">
                  <c:v>67.370400000000004</c:v>
                </c:pt>
                <c:pt idx="512" formatCode="General">
                  <c:v>67.324100000000001</c:v>
                </c:pt>
                <c:pt idx="513" formatCode="General">
                  <c:v>67.050700000000006</c:v>
                </c:pt>
                <c:pt idx="514" formatCode="General">
                  <c:v>66.607699999999994</c:v>
                </c:pt>
                <c:pt idx="515" formatCode="General">
                  <c:v>66.064999999999998</c:v>
                </c:pt>
                <c:pt idx="516" formatCode="General">
                  <c:v>65.421999999999997</c:v>
                </c:pt>
                <c:pt idx="517" formatCode="General">
                  <c:v>64.6755</c:v>
                </c:pt>
                <c:pt idx="518" formatCode="General">
                  <c:v>63.840400000000002</c:v>
                </c:pt>
                <c:pt idx="519" formatCode="General">
                  <c:v>62.934800000000003</c:v>
                </c:pt>
                <c:pt idx="520" formatCode="General">
                  <c:v>61.965499999999999</c:v>
                </c:pt>
                <c:pt idx="521" formatCode="General">
                  <c:v>60.926499999999997</c:v>
                </c:pt>
                <c:pt idx="522" formatCode="General">
                  <c:v>59.795499999999997</c:v>
                </c:pt>
                <c:pt idx="523" formatCode="General">
                  <c:v>58.540399999999998</c:v>
                </c:pt>
                <c:pt idx="524" formatCode="General">
                  <c:v>57.168300000000002</c:v>
                </c:pt>
                <c:pt idx="525" formatCode="General">
                  <c:v>55.688099999999999</c:v>
                </c:pt>
                <c:pt idx="526" formatCode="General">
                  <c:v>54.113300000000002</c:v>
                </c:pt>
                <c:pt idx="527" formatCode="General">
                  <c:v>52.465200000000003</c:v>
                </c:pt>
                <c:pt idx="528" formatCode="General">
                  <c:v>50.749899999999997</c:v>
                </c:pt>
                <c:pt idx="529" formatCode="General">
                  <c:v>48.9649</c:v>
                </c:pt>
                <c:pt idx="530" formatCode="General">
                  <c:v>47.1203</c:v>
                </c:pt>
                <c:pt idx="531" formatCode="General">
                  <c:v>45.237699999999997</c:v>
                </c:pt>
                <c:pt idx="532" formatCode="General">
                  <c:v>43.341900000000003</c:v>
                </c:pt>
                <c:pt idx="533" formatCode="General">
                  <c:v>41.469299999999997</c:v>
                </c:pt>
                <c:pt idx="534" formatCode="General">
                  <c:v>39.643500000000003</c:v>
                </c:pt>
                <c:pt idx="535" formatCode="General">
                  <c:v>37.8765</c:v>
                </c:pt>
                <c:pt idx="536" formatCode="General">
                  <c:v>36.180999999999997</c:v>
                </c:pt>
                <c:pt idx="537" formatCode="General">
                  <c:v>34.563000000000002</c:v>
                </c:pt>
                <c:pt idx="538" formatCode="General">
                  <c:v>33.027200000000001</c:v>
                </c:pt>
                <c:pt idx="539" formatCode="General">
                  <c:v>31.573</c:v>
                </c:pt>
                <c:pt idx="540" formatCode="General">
                  <c:v>30.197199999999999</c:v>
                </c:pt>
                <c:pt idx="541" formatCode="General">
                  <c:v>28.894300000000001</c:v>
                </c:pt>
                <c:pt idx="542" formatCode="General">
                  <c:v>27.658999999999999</c:v>
                </c:pt>
                <c:pt idx="543" formatCode="General">
                  <c:v>26.4847</c:v>
                </c:pt>
                <c:pt idx="544" formatCode="General">
                  <c:v>25.366599999999998</c:v>
                </c:pt>
                <c:pt idx="545" formatCode="General">
                  <c:v>24.299499999999998</c:v>
                </c:pt>
                <c:pt idx="546" formatCode="General">
                  <c:v>23.2776</c:v>
                </c:pt>
                <c:pt idx="547" formatCode="General">
                  <c:v>22.296299999999999</c:v>
                </c:pt>
                <c:pt idx="548" formatCode="General">
                  <c:v>21.350899999999999</c:v>
                </c:pt>
                <c:pt idx="549" formatCode="General">
                  <c:v>20.4376</c:v>
                </c:pt>
                <c:pt idx="550" formatCode="General">
                  <c:v>19.553799999999999</c:v>
                </c:pt>
                <c:pt idx="551" formatCode="General">
                  <c:v>18.697299999999998</c:v>
                </c:pt>
                <c:pt idx="552" formatCode="General">
                  <c:v>17.866099999999999</c:v>
                </c:pt>
                <c:pt idx="553" formatCode="General">
                  <c:v>17.058499999999999</c:v>
                </c:pt>
                <c:pt idx="554" formatCode="General">
                  <c:v>16.274000000000001</c:v>
                </c:pt>
                <c:pt idx="555" formatCode="General">
                  <c:v>15.513199999999999</c:v>
                </c:pt>
                <c:pt idx="556" formatCode="General">
                  <c:v>14.7746</c:v>
                </c:pt>
                <c:pt idx="557" formatCode="General">
                  <c:v>14.0572</c:v>
                </c:pt>
                <c:pt idx="558" formatCode="General">
                  <c:v>13.360900000000001</c:v>
                </c:pt>
                <c:pt idx="559" formatCode="General">
                  <c:v>12.685700000000001</c:v>
                </c:pt>
                <c:pt idx="560" formatCode="General">
                  <c:v>12.027100000000001</c:v>
                </c:pt>
                <c:pt idx="561" formatCode="General">
                  <c:v>11.3855</c:v>
                </c:pt>
                <c:pt idx="562" formatCode="General">
                  <c:v>10.762</c:v>
                </c:pt>
                <c:pt idx="563" formatCode="General">
                  <c:v>10.1585</c:v>
                </c:pt>
                <c:pt idx="564" formatCode="General">
                  <c:v>9.5769500000000001</c:v>
                </c:pt>
                <c:pt idx="565" formatCode="General">
                  <c:v>9.0242599999999999</c:v>
                </c:pt>
                <c:pt idx="566" formatCode="General">
                  <c:v>8.5035500000000006</c:v>
                </c:pt>
                <c:pt idx="567" formatCode="General">
                  <c:v>8.0181699999999996</c:v>
                </c:pt>
                <c:pt idx="568" formatCode="General">
                  <c:v>7.5699500000000004</c:v>
                </c:pt>
                <c:pt idx="569" formatCode="General">
                  <c:v>7.1577000000000002</c:v>
                </c:pt>
                <c:pt idx="570" formatCode="General">
                  <c:v>6.7792300000000001</c:v>
                </c:pt>
                <c:pt idx="571" formatCode="General">
                  <c:v>6.4322600000000003</c:v>
                </c:pt>
                <c:pt idx="572" formatCode="General">
                  <c:v>6.1142000000000003</c:v>
                </c:pt>
                <c:pt idx="573" formatCode="General">
                  <c:v>5.8216799999999997</c:v>
                </c:pt>
                <c:pt idx="574" formatCode="General">
                  <c:v>5.5532399999999997</c:v>
                </c:pt>
                <c:pt idx="575" formatCode="General">
                  <c:v>5.30741</c:v>
                </c:pt>
                <c:pt idx="576" formatCode="General">
                  <c:v>5.0834099999999998</c:v>
                </c:pt>
                <c:pt idx="577" formatCode="General">
                  <c:v>4.8800499999999998</c:v>
                </c:pt>
                <c:pt idx="578" formatCode="General">
                  <c:v>4.6962000000000002</c:v>
                </c:pt>
                <c:pt idx="579" formatCode="General">
                  <c:v>4.5328400000000002</c:v>
                </c:pt>
                <c:pt idx="580" formatCode="General">
                  <c:v>4.3904100000000001</c:v>
                </c:pt>
                <c:pt idx="581" formatCode="General">
                  <c:v>4.2690299999999999</c:v>
                </c:pt>
                <c:pt idx="582" formatCode="General">
                  <c:v>4.1691700000000003</c:v>
                </c:pt>
                <c:pt idx="583" formatCode="General">
                  <c:v>4.0908199999999999</c:v>
                </c:pt>
                <c:pt idx="584" formatCode="General">
                  <c:v>4.0321999999999996</c:v>
                </c:pt>
                <c:pt idx="585" formatCode="General">
                  <c:v>3.9920200000000001</c:v>
                </c:pt>
                <c:pt idx="586" formatCode="General">
                  <c:v>3.9693200000000002</c:v>
                </c:pt>
                <c:pt idx="587" formatCode="General">
                  <c:v>3.9632999999999998</c:v>
                </c:pt>
                <c:pt idx="588" formatCode="General">
                  <c:v>3.97363</c:v>
                </c:pt>
                <c:pt idx="589" formatCode="General">
                  <c:v>4.0000499999999999</c:v>
                </c:pt>
                <c:pt idx="590" formatCode="General">
                  <c:v>4.0422799999999999</c:v>
                </c:pt>
                <c:pt idx="591" formatCode="General">
                  <c:v>4.0997000000000003</c:v>
                </c:pt>
                <c:pt idx="592" formatCode="General">
                  <c:v>4.17143</c:v>
                </c:pt>
                <c:pt idx="593" formatCode="General">
                  <c:v>4.2567199999999996</c:v>
                </c:pt>
                <c:pt idx="594" formatCode="General">
                  <c:v>4.3588899999999997</c:v>
                </c:pt>
                <c:pt idx="595" formatCode="General">
                  <c:v>4.4774900000000004</c:v>
                </c:pt>
                <c:pt idx="596" formatCode="General">
                  <c:v>4.6095499999999996</c:v>
                </c:pt>
                <c:pt idx="597" formatCode="General">
                  <c:v>4.7517199999999997</c:v>
                </c:pt>
                <c:pt idx="598" formatCode="General">
                  <c:v>4.9004300000000001</c:v>
                </c:pt>
                <c:pt idx="599" formatCode="General">
                  <c:v>5.0511999999999997</c:v>
                </c:pt>
                <c:pt idx="600" formatCode="General">
                  <c:v>5.1918800000000003</c:v>
                </c:pt>
                <c:pt idx="601" formatCode="General">
                  <c:v>5.3188899999999997</c:v>
                </c:pt>
                <c:pt idx="602" formatCode="General">
                  <c:v>5.4292699999999998</c:v>
                </c:pt>
                <c:pt idx="603" formatCode="General">
                  <c:v>5.5204899999999997</c:v>
                </c:pt>
                <c:pt idx="604" formatCode="General">
                  <c:v>5.59063</c:v>
                </c:pt>
                <c:pt idx="605" formatCode="General">
                  <c:v>5.6390799999999999</c:v>
                </c:pt>
                <c:pt idx="606" formatCode="General">
                  <c:v>5.6655899999999999</c:v>
                </c:pt>
                <c:pt idx="607" formatCode="General">
                  <c:v>5.6695099999999998</c:v>
                </c:pt>
                <c:pt idx="608" formatCode="General">
                  <c:v>5.6508000000000003</c:v>
                </c:pt>
                <c:pt idx="609" formatCode="General">
                  <c:v>5.60982</c:v>
                </c:pt>
                <c:pt idx="610" formatCode="General">
                  <c:v>5.5460500000000001</c:v>
                </c:pt>
                <c:pt idx="611" formatCode="General">
                  <c:v>5.46089</c:v>
                </c:pt>
                <c:pt idx="612" formatCode="General">
                  <c:v>5.3567</c:v>
                </c:pt>
                <c:pt idx="613" formatCode="General">
                  <c:v>5.2353199999999998</c:v>
                </c:pt>
                <c:pt idx="614" formatCode="General">
                  <c:v>5.0981100000000001</c:v>
                </c:pt>
                <c:pt idx="615" formatCode="General">
                  <c:v>4.9477799999999998</c:v>
                </c:pt>
                <c:pt idx="616" formatCode="General">
                  <c:v>4.7851800000000004</c:v>
                </c:pt>
                <c:pt idx="617" formatCode="General">
                  <c:v>4.6096199999999996</c:v>
                </c:pt>
                <c:pt idx="618" formatCode="General">
                  <c:v>4.4207799999999997</c:v>
                </c:pt>
                <c:pt idx="619" formatCode="General">
                  <c:v>4.2190799999999999</c:v>
                </c:pt>
                <c:pt idx="620" formatCode="General">
                  <c:v>4.0055500000000004</c:v>
                </c:pt>
                <c:pt idx="621" formatCode="General">
                  <c:v>3.78138</c:v>
                </c:pt>
                <c:pt idx="622" formatCode="General">
                  <c:v>3.54705</c:v>
                </c:pt>
                <c:pt idx="623" formatCode="General">
                  <c:v>3.3027700000000002</c:v>
                </c:pt>
                <c:pt idx="624" formatCode="General">
                  <c:v>3.0497899999999998</c:v>
                </c:pt>
                <c:pt idx="625" formatCode="General">
                  <c:v>2.7891599999999999</c:v>
                </c:pt>
                <c:pt idx="626" formatCode="General">
                  <c:v>2.5215299999999998</c:v>
                </c:pt>
                <c:pt idx="627" formatCode="General">
                  <c:v>2.2472699999999999</c:v>
                </c:pt>
                <c:pt idx="628" formatCode="General">
                  <c:v>1.9680800000000001</c:v>
                </c:pt>
                <c:pt idx="629" formatCode="General">
                  <c:v>1.68512</c:v>
                </c:pt>
                <c:pt idx="630" formatCode="General">
                  <c:v>1.3989199999999999</c:v>
                </c:pt>
                <c:pt idx="631" formatCode="General">
                  <c:v>1.10948</c:v>
                </c:pt>
                <c:pt idx="632" formatCode="General">
                  <c:v>0.81755500000000003</c:v>
                </c:pt>
                <c:pt idx="633" formatCode="General">
                  <c:v>0.52388299999999999</c:v>
                </c:pt>
                <c:pt idx="634" formatCode="General">
                  <c:v>0.22895299999999999</c:v>
                </c:pt>
                <c:pt idx="635" formatCode="General">
                  <c:v>-6.6789100000000004E-2</c:v>
                </c:pt>
                <c:pt idx="636" formatCode="General">
                  <c:v>-0.36292999999999997</c:v>
                </c:pt>
                <c:pt idx="637" formatCode="General">
                  <c:v>-0.65910199999999997</c:v>
                </c:pt>
                <c:pt idx="638" formatCode="General">
                  <c:v>-0.95495300000000005</c:v>
                </c:pt>
                <c:pt idx="639" formatCode="General">
                  <c:v>-1.2502</c:v>
                </c:pt>
                <c:pt idx="640" formatCode="General">
                  <c:v>-1.5441100000000001</c:v>
                </c:pt>
                <c:pt idx="641" formatCode="General">
                  <c:v>-1.83646</c:v>
                </c:pt>
                <c:pt idx="642" formatCode="General">
                  <c:v>-2.1274199999999999</c:v>
                </c:pt>
                <c:pt idx="643" formatCode="General">
                  <c:v>-2.4176500000000001</c:v>
                </c:pt>
                <c:pt idx="644" formatCode="General">
                  <c:v>-2.7071999999999998</c:v>
                </c:pt>
                <c:pt idx="645" formatCode="General">
                  <c:v>-2.99607</c:v>
                </c:pt>
                <c:pt idx="646" formatCode="General">
                  <c:v>-3.2843200000000001</c:v>
                </c:pt>
                <c:pt idx="647" formatCode="General">
                  <c:v>-3.57212</c:v>
                </c:pt>
                <c:pt idx="648" formatCode="General">
                  <c:v>-3.8596499999999998</c:v>
                </c:pt>
                <c:pt idx="649" formatCode="General">
                  <c:v>-4.1471400000000003</c:v>
                </c:pt>
                <c:pt idx="650" formatCode="General">
                  <c:v>-4.4348000000000001</c:v>
                </c:pt>
                <c:pt idx="651" formatCode="General">
                  <c:v>-4.7228399999999997</c:v>
                </c:pt>
                <c:pt idx="652" formatCode="General">
                  <c:v>-5.0113000000000003</c:v>
                </c:pt>
                <c:pt idx="653" formatCode="General">
                  <c:v>-5.3005199999999997</c:v>
                </c:pt>
                <c:pt idx="654" formatCode="General">
                  <c:v>-5.5905899999999997</c:v>
                </c:pt>
                <c:pt idx="655" formatCode="General">
                  <c:v>-5.8817599999999999</c:v>
                </c:pt>
                <c:pt idx="656" formatCode="General">
                  <c:v>-6.1741700000000002</c:v>
                </c:pt>
                <c:pt idx="657" formatCode="General">
                  <c:v>-6.4680099999999996</c:v>
                </c:pt>
                <c:pt idx="658" formatCode="General">
                  <c:v>-6.76335</c:v>
                </c:pt>
                <c:pt idx="659" formatCode="General">
                  <c:v>-7.0603300000000004</c:v>
                </c:pt>
                <c:pt idx="660" formatCode="General">
                  <c:v>-7.3590799999999996</c:v>
                </c:pt>
                <c:pt idx="661" formatCode="General">
                  <c:v>-7.6596700000000002</c:v>
                </c:pt>
                <c:pt idx="662" formatCode="General">
                  <c:v>-7.9620499999999996</c:v>
                </c:pt>
                <c:pt idx="663" formatCode="General">
                  <c:v>-8.2660699999999991</c:v>
                </c:pt>
                <c:pt idx="664" formatCode="General">
                  <c:v>-8.5715800000000009</c:v>
                </c:pt>
                <c:pt idx="665" formatCode="General">
                  <c:v>-8.8783300000000001</c:v>
                </c:pt>
                <c:pt idx="666" formatCode="General">
                  <c:v>-9.1860999999999997</c:v>
                </c:pt>
                <c:pt idx="667" formatCode="General">
                  <c:v>-9.4946199999999994</c:v>
                </c:pt>
                <c:pt idx="668" formatCode="General">
                  <c:v>-9.8036300000000001</c:v>
                </c:pt>
                <c:pt idx="669" formatCode="General">
                  <c:v>-10.1128</c:v>
                </c:pt>
                <c:pt idx="670" formatCode="General">
                  <c:v>-10.421900000000001</c:v>
                </c:pt>
                <c:pt idx="671" formatCode="General">
                  <c:v>-10.730399999999999</c:v>
                </c:pt>
                <c:pt idx="672" formatCode="General">
                  <c:v>-11.038</c:v>
                </c:pt>
                <c:pt idx="673" formatCode="General">
                  <c:v>-11.3438</c:v>
                </c:pt>
                <c:pt idx="674" formatCode="General">
                  <c:v>-11.647600000000001</c:v>
                </c:pt>
                <c:pt idx="675" formatCode="General">
                  <c:v>-11.948700000000001</c:v>
                </c:pt>
                <c:pt idx="676" formatCode="General">
                  <c:v>-12.2468</c:v>
                </c:pt>
                <c:pt idx="677" formatCode="General">
                  <c:v>-12.541700000000001</c:v>
                </c:pt>
                <c:pt idx="678" formatCode="General">
                  <c:v>-12.833</c:v>
                </c:pt>
                <c:pt idx="679" formatCode="General">
                  <c:v>-13.120200000000001</c:v>
                </c:pt>
                <c:pt idx="680" formatCode="General">
                  <c:v>-13.402900000000001</c:v>
                </c:pt>
                <c:pt idx="681" formatCode="General">
                  <c:v>-13.680300000000001</c:v>
                </c:pt>
                <c:pt idx="682" formatCode="General">
                  <c:v>-13.951499999999999</c:v>
                </c:pt>
                <c:pt idx="683" formatCode="General">
                  <c:v>-14.216100000000001</c:v>
                </c:pt>
                <c:pt idx="684" formatCode="General">
                  <c:v>-14.4741</c:v>
                </c:pt>
                <c:pt idx="685" formatCode="General">
                  <c:v>-14.725899999999999</c:v>
                </c:pt>
                <c:pt idx="686" formatCode="General">
                  <c:v>-14.9712</c:v>
                </c:pt>
                <c:pt idx="687" formatCode="General">
                  <c:v>-15.2097</c:v>
                </c:pt>
                <c:pt idx="688" formatCode="General">
                  <c:v>-15.440799999999999</c:v>
                </c:pt>
                <c:pt idx="689" formatCode="General">
                  <c:v>-15.664</c:v>
                </c:pt>
                <c:pt idx="690" formatCode="General">
                  <c:v>-15.879099999999999</c:v>
                </c:pt>
                <c:pt idx="691" formatCode="General">
                  <c:v>-16.0852</c:v>
                </c:pt>
                <c:pt idx="692" formatCode="General">
                  <c:v>-16.281500000000001</c:v>
                </c:pt>
                <c:pt idx="693" formatCode="General">
                  <c:v>-16.4665</c:v>
                </c:pt>
                <c:pt idx="694" formatCode="General">
                  <c:v>-16.6389</c:v>
                </c:pt>
                <c:pt idx="695" formatCode="General">
                  <c:v>-16.796700000000001</c:v>
                </c:pt>
                <c:pt idx="696" formatCode="General">
                  <c:v>-16.9376</c:v>
                </c:pt>
                <c:pt idx="697" formatCode="General">
                  <c:v>-17.058499999999999</c:v>
                </c:pt>
                <c:pt idx="698" formatCode="General">
                  <c:v>-17.155899999999999</c:v>
                </c:pt>
                <c:pt idx="699" formatCode="General">
                  <c:v>-17.2255</c:v>
                </c:pt>
                <c:pt idx="700" formatCode="General">
                  <c:v>-17.2621</c:v>
                </c:pt>
                <c:pt idx="701" formatCode="General">
                  <c:v>-17.258500000000002</c:v>
                </c:pt>
                <c:pt idx="702" formatCode="General">
                  <c:v>-17.214500000000001</c:v>
                </c:pt>
                <c:pt idx="703" formatCode="General">
                  <c:v>-17.13</c:v>
                </c:pt>
                <c:pt idx="704" formatCode="General">
                  <c:v>-16.983699999999999</c:v>
                </c:pt>
                <c:pt idx="705" formatCode="General">
                  <c:v>-16.758400000000002</c:v>
                </c:pt>
                <c:pt idx="706" formatCode="General">
                  <c:v>-16.441199999999998</c:v>
                </c:pt>
                <c:pt idx="707" formatCode="General">
                  <c:v>-16.014500000000002</c:v>
                </c:pt>
                <c:pt idx="708" formatCode="General">
                  <c:v>-15.4521</c:v>
                </c:pt>
                <c:pt idx="709" formatCode="General">
                  <c:v>-14.721399999999999</c:v>
                </c:pt>
                <c:pt idx="710" formatCode="General">
                  <c:v>-13.784000000000001</c:v>
                </c:pt>
                <c:pt idx="711" formatCode="General">
                  <c:v>-12.5868</c:v>
                </c:pt>
                <c:pt idx="712" formatCode="General">
                  <c:v>-11.0753</c:v>
                </c:pt>
                <c:pt idx="713" formatCode="General">
                  <c:v>-9.2051700000000007</c:v>
                </c:pt>
                <c:pt idx="714" formatCode="General">
                  <c:v>-6.9512499999999999</c:v>
                </c:pt>
                <c:pt idx="715" formatCode="General">
                  <c:v>-4.1281800000000004</c:v>
                </c:pt>
                <c:pt idx="716" formatCode="General">
                  <c:v>-0.83925799999999995</c:v>
                </c:pt>
                <c:pt idx="717" formatCode="General">
                  <c:v>2.7906300000000002</c:v>
                </c:pt>
                <c:pt idx="718" formatCode="General">
                  <c:v>6.5899900000000002</c:v>
                </c:pt>
                <c:pt idx="719" formatCode="General">
                  <c:v>10.284599999999999</c:v>
                </c:pt>
                <c:pt idx="720" formatCode="General">
                  <c:v>13.5229</c:v>
                </c:pt>
                <c:pt idx="721" formatCode="General">
                  <c:v>16.2469</c:v>
                </c:pt>
                <c:pt idx="722" formatCode="General">
                  <c:v>18.4358</c:v>
                </c:pt>
                <c:pt idx="723" formatCode="General">
                  <c:v>20.106100000000001</c:v>
                </c:pt>
                <c:pt idx="724" formatCode="General">
                  <c:v>21.343800000000002</c:v>
                </c:pt>
                <c:pt idx="725" formatCode="General">
                  <c:v>22.218</c:v>
                </c:pt>
                <c:pt idx="726" formatCode="General">
                  <c:v>22.774899999999999</c:v>
                </c:pt>
                <c:pt idx="727" formatCode="General">
                  <c:v>23.0593</c:v>
                </c:pt>
                <c:pt idx="728" formatCode="General">
                  <c:v>23.116499999999998</c:v>
                </c:pt>
                <c:pt idx="729" formatCode="General">
                  <c:v>22.9846</c:v>
                </c:pt>
                <c:pt idx="730" formatCode="General">
                  <c:v>22.6906</c:v>
                </c:pt>
                <c:pt idx="731" formatCode="General">
                  <c:v>22.2972</c:v>
                </c:pt>
                <c:pt idx="732" formatCode="General">
                  <c:v>21.838000000000001</c:v>
                </c:pt>
                <c:pt idx="733" formatCode="General">
                  <c:v>21.336500000000001</c:v>
                </c:pt>
                <c:pt idx="734" formatCode="General">
                  <c:v>20.8032</c:v>
                </c:pt>
                <c:pt idx="735" formatCode="General">
                  <c:v>20.245100000000001</c:v>
                </c:pt>
                <c:pt idx="736" formatCode="General">
                  <c:v>19.655899999999999</c:v>
                </c:pt>
                <c:pt idx="737" formatCode="General">
                  <c:v>19.047599999999999</c:v>
                </c:pt>
                <c:pt idx="738" formatCode="General">
                  <c:v>18.4254</c:v>
                </c:pt>
                <c:pt idx="739" formatCode="General">
                  <c:v>17.788799999999998</c:v>
                </c:pt>
                <c:pt idx="740" formatCode="General">
                  <c:v>17.149000000000001</c:v>
                </c:pt>
                <c:pt idx="741" formatCode="General">
                  <c:v>16.520600000000002</c:v>
                </c:pt>
                <c:pt idx="742" formatCode="General">
                  <c:v>15.901199999999999</c:v>
                </c:pt>
                <c:pt idx="743" formatCode="General">
                  <c:v>15.298299999999999</c:v>
                </c:pt>
                <c:pt idx="744" formatCode="General">
                  <c:v>14.723100000000001</c:v>
                </c:pt>
                <c:pt idx="745" formatCode="General">
                  <c:v>14.1784</c:v>
                </c:pt>
                <c:pt idx="746" formatCode="General">
                  <c:v>13.6638</c:v>
                </c:pt>
                <c:pt idx="747" formatCode="General">
                  <c:v>13.1762</c:v>
                </c:pt>
                <c:pt idx="748" formatCode="General">
                  <c:v>12.7089</c:v>
                </c:pt>
                <c:pt idx="749" formatCode="General">
                  <c:v>12.258800000000001</c:v>
                </c:pt>
                <c:pt idx="750" formatCode="General">
                  <c:v>11.824999999999999</c:v>
                </c:pt>
                <c:pt idx="751" formatCode="General">
                  <c:v>11.4055</c:v>
                </c:pt>
                <c:pt idx="752" formatCode="General">
                  <c:v>11</c:v>
                </c:pt>
                <c:pt idx="753" formatCode="General">
                  <c:v>10.6104</c:v>
                </c:pt>
                <c:pt idx="754" formatCode="General">
                  <c:v>10.237</c:v>
                </c:pt>
                <c:pt idx="755" formatCode="General">
                  <c:v>9.8846799999999995</c:v>
                </c:pt>
                <c:pt idx="756" formatCode="General">
                  <c:v>9.5567600000000006</c:v>
                </c:pt>
                <c:pt idx="757" formatCode="General">
                  <c:v>9.2493200000000009</c:v>
                </c:pt>
                <c:pt idx="758" formatCode="General">
                  <c:v>8.9569500000000009</c:v>
                </c:pt>
                <c:pt idx="759" formatCode="General">
                  <c:v>8.6798400000000004</c:v>
                </c:pt>
                <c:pt idx="760" formatCode="General">
                  <c:v>8.4211399999999994</c:v>
                </c:pt>
                <c:pt idx="761" formatCode="General">
                  <c:v>8.1863100000000006</c:v>
                </c:pt>
                <c:pt idx="762" formatCode="General">
                  <c:v>7.97607</c:v>
                </c:pt>
                <c:pt idx="763" formatCode="General">
                  <c:v>7.7914199999999996</c:v>
                </c:pt>
                <c:pt idx="764" formatCode="General">
                  <c:v>7.6315799999999996</c:v>
                </c:pt>
                <c:pt idx="765" formatCode="General">
                  <c:v>7.4987199999999996</c:v>
                </c:pt>
                <c:pt idx="766" formatCode="General">
                  <c:v>7.3945499999999997</c:v>
                </c:pt>
                <c:pt idx="767" formatCode="General">
                  <c:v>7.3201700000000001</c:v>
                </c:pt>
                <c:pt idx="768" formatCode="General">
                  <c:v>7.2759299999999998</c:v>
                </c:pt>
                <c:pt idx="769" formatCode="General">
                  <c:v>7.2652700000000001</c:v>
                </c:pt>
                <c:pt idx="770" formatCode="General">
                  <c:v>7.2908900000000001</c:v>
                </c:pt>
                <c:pt idx="771" formatCode="General">
                  <c:v>7.3452000000000002</c:v>
                </c:pt>
                <c:pt idx="772" formatCode="General">
                  <c:v>7.4209300000000002</c:v>
                </c:pt>
                <c:pt idx="773" formatCode="General">
                  <c:v>7.5066600000000001</c:v>
                </c:pt>
                <c:pt idx="774" formatCode="General">
                  <c:v>7.5827</c:v>
                </c:pt>
                <c:pt idx="775" formatCode="General">
                  <c:v>7.6519899999999996</c:v>
                </c:pt>
                <c:pt idx="776" formatCode="General">
                  <c:v>7.7276199999999999</c:v>
                </c:pt>
                <c:pt idx="777" formatCode="General">
                  <c:v>7.8262700000000001</c:v>
                </c:pt>
                <c:pt idx="778" formatCode="General">
                  <c:v>7.9624899999999998</c:v>
                </c:pt>
                <c:pt idx="779" formatCode="General">
                  <c:v>8.1583000000000006</c:v>
                </c:pt>
                <c:pt idx="780" formatCode="General">
                  <c:v>8.4430300000000003</c:v>
                </c:pt>
                <c:pt idx="781" formatCode="General">
                  <c:v>8.8460300000000007</c:v>
                </c:pt>
                <c:pt idx="782" formatCode="General">
                  <c:v>9.3890499999999992</c:v>
                </c:pt>
                <c:pt idx="783" formatCode="General">
                  <c:v>10.0784</c:v>
                </c:pt>
                <c:pt idx="784" formatCode="General">
                  <c:v>10.8962</c:v>
                </c:pt>
                <c:pt idx="785" formatCode="General">
                  <c:v>11.7927</c:v>
                </c:pt>
                <c:pt idx="786" formatCode="General">
                  <c:v>12.71</c:v>
                </c:pt>
                <c:pt idx="787" formatCode="General">
                  <c:v>13.600099999999999</c:v>
                </c:pt>
                <c:pt idx="788" formatCode="General">
                  <c:v>14.4162</c:v>
                </c:pt>
                <c:pt idx="789" formatCode="General">
                  <c:v>15.1549</c:v>
                </c:pt>
                <c:pt idx="790" formatCode="General">
                  <c:v>15.7986</c:v>
                </c:pt>
                <c:pt idx="791" formatCode="General">
                  <c:v>16.365100000000002</c:v>
                </c:pt>
                <c:pt idx="792" formatCode="General">
                  <c:v>16.849699999999999</c:v>
                </c:pt>
                <c:pt idx="793" formatCode="General">
                  <c:v>17.248000000000001</c:v>
                </c:pt>
                <c:pt idx="794" formatCode="General">
                  <c:v>17.552600000000002</c:v>
                </c:pt>
                <c:pt idx="795" formatCode="General">
                  <c:v>17.762699999999999</c:v>
                </c:pt>
                <c:pt idx="796" formatCode="General">
                  <c:v>17.866700000000002</c:v>
                </c:pt>
                <c:pt idx="797" formatCode="General">
                  <c:v>17.867799999999999</c:v>
                </c:pt>
                <c:pt idx="798" formatCode="General">
                  <c:v>17.739000000000001</c:v>
                </c:pt>
                <c:pt idx="799" formatCode="General">
                  <c:v>17.494</c:v>
                </c:pt>
                <c:pt idx="800" formatCode="General">
                  <c:v>17.1526</c:v>
                </c:pt>
                <c:pt idx="801" formatCode="General">
                  <c:v>16.748100000000001</c:v>
                </c:pt>
                <c:pt idx="802" formatCode="General">
                  <c:v>16.2883</c:v>
                </c:pt>
                <c:pt idx="803" formatCode="General">
                  <c:v>15.779199999999999</c:v>
                </c:pt>
                <c:pt idx="804" formatCode="General">
                  <c:v>15.215299999999999</c:v>
                </c:pt>
                <c:pt idx="805" formatCode="General">
                  <c:v>14.6203</c:v>
                </c:pt>
                <c:pt idx="806" formatCode="General">
                  <c:v>14.012600000000001</c:v>
                </c:pt>
                <c:pt idx="807" formatCode="General">
                  <c:v>13.4137</c:v>
                </c:pt>
                <c:pt idx="808" formatCode="General">
                  <c:v>12.8286</c:v>
                </c:pt>
                <c:pt idx="809" formatCode="General">
                  <c:v>12.257</c:v>
                </c:pt>
                <c:pt idx="810" formatCode="General">
                  <c:v>11.6991</c:v>
                </c:pt>
                <c:pt idx="811" formatCode="General">
                  <c:v>11.153</c:v>
                </c:pt>
                <c:pt idx="812" formatCode="General">
                  <c:v>10.6214</c:v>
                </c:pt>
                <c:pt idx="813" formatCode="General">
                  <c:v>10.1043</c:v>
                </c:pt>
                <c:pt idx="814" formatCode="General">
                  <c:v>9.5996100000000002</c:v>
                </c:pt>
                <c:pt idx="815" formatCode="General">
                  <c:v>9.1054200000000005</c:v>
                </c:pt>
                <c:pt idx="816" formatCode="General">
                  <c:v>8.6200299999999999</c:v>
                </c:pt>
                <c:pt idx="817" formatCode="General">
                  <c:v>8.1424800000000008</c:v>
                </c:pt>
                <c:pt idx="818" formatCode="General">
                  <c:v>7.6726700000000001</c:v>
                </c:pt>
                <c:pt idx="819" formatCode="General">
                  <c:v>7.2108600000000003</c:v>
                </c:pt>
                <c:pt idx="820" formatCode="General">
                  <c:v>6.7570499999999996</c:v>
                </c:pt>
                <c:pt idx="821" formatCode="General">
                  <c:v>6.3113000000000001</c:v>
                </c:pt>
                <c:pt idx="822" formatCode="General">
                  <c:v>5.8736699999999997</c:v>
                </c:pt>
                <c:pt idx="823" formatCode="General">
                  <c:v>5.44442</c:v>
                </c:pt>
                <c:pt idx="824" formatCode="General">
                  <c:v>5.0234500000000004</c:v>
                </c:pt>
                <c:pt idx="825" formatCode="General">
                  <c:v>4.6106999999999996</c:v>
                </c:pt>
                <c:pt idx="826" formatCode="General">
                  <c:v>4.20648</c:v>
                </c:pt>
                <c:pt idx="827" formatCode="General">
                  <c:v>3.8108200000000001</c:v>
                </c:pt>
                <c:pt idx="828" formatCode="General">
                  <c:v>3.4231799999999999</c:v>
                </c:pt>
                <c:pt idx="829" formatCode="General">
                  <c:v>3.0426199999999999</c:v>
                </c:pt>
                <c:pt idx="830" formatCode="General">
                  <c:v>2.66804</c:v>
                </c:pt>
                <c:pt idx="831" formatCode="General">
                  <c:v>2.2984599999999999</c:v>
                </c:pt>
                <c:pt idx="832" formatCode="General">
                  <c:v>1.9331700000000001</c:v>
                </c:pt>
                <c:pt idx="833" formatCode="General">
                  <c:v>1.5719799999999999</c:v>
                </c:pt>
                <c:pt idx="834" formatCode="General">
                  <c:v>1.21469</c:v>
                </c:pt>
                <c:pt idx="835" formatCode="General">
                  <c:v>0.86121099999999995</c:v>
                </c:pt>
                <c:pt idx="836" formatCode="General">
                  <c:v>0.51144500000000004</c:v>
                </c:pt>
                <c:pt idx="837" formatCode="General">
                  <c:v>0.16514799999999999</c:v>
                </c:pt>
                <c:pt idx="838" formatCode="General">
                  <c:v>-0.178039</c:v>
                </c:pt>
                <c:pt idx="839" formatCode="General">
                  <c:v>-0.51852299999999996</c:v>
                </c:pt>
                <c:pt idx="840" formatCode="General">
                  <c:v>-0.856734</c:v>
                </c:pt>
                <c:pt idx="841" formatCode="General">
                  <c:v>-1.19312</c:v>
                </c:pt>
                <c:pt idx="842" formatCode="General">
                  <c:v>-1.52817</c:v>
                </c:pt>
                <c:pt idx="843" formatCode="General">
                  <c:v>-1.86229</c:v>
                </c:pt>
                <c:pt idx="844" formatCode="General">
                  <c:v>-2.1957</c:v>
                </c:pt>
                <c:pt idx="845" formatCode="General">
                  <c:v>-2.5285500000000001</c:v>
                </c:pt>
                <c:pt idx="846" formatCode="General">
                  <c:v>-2.8608600000000002</c:v>
                </c:pt>
                <c:pt idx="847" formatCode="General">
                  <c:v>-3.1925699999999999</c:v>
                </c:pt>
                <c:pt idx="848" formatCode="General">
                  <c:v>-3.5228899999999999</c:v>
                </c:pt>
                <c:pt idx="849" formatCode="General">
                  <c:v>-3.8503699999999998</c:v>
                </c:pt>
                <c:pt idx="850" formatCode="General">
                  <c:v>-4.1737700000000002</c:v>
                </c:pt>
                <c:pt idx="851" formatCode="General">
                  <c:v>-4.4922599999999999</c:v>
                </c:pt>
                <c:pt idx="852" formatCode="General">
                  <c:v>-4.8055700000000003</c:v>
                </c:pt>
                <c:pt idx="853" formatCode="General">
                  <c:v>-5.11341</c:v>
                </c:pt>
                <c:pt idx="854" formatCode="General">
                  <c:v>-5.4153599999999997</c:v>
                </c:pt>
                <c:pt idx="855" formatCode="General">
                  <c:v>-5.7109500000000004</c:v>
                </c:pt>
                <c:pt idx="856" formatCode="General">
                  <c:v>-6.0000200000000001</c:v>
                </c:pt>
                <c:pt idx="857" formatCode="General">
                  <c:v>-6.2818399999999999</c:v>
                </c:pt>
                <c:pt idx="858" formatCode="General">
                  <c:v>-6.5565499999999997</c:v>
                </c:pt>
                <c:pt idx="859" formatCode="General">
                  <c:v>-6.8242000000000003</c:v>
                </c:pt>
                <c:pt idx="860" formatCode="General">
                  <c:v>-7.0838000000000001</c:v>
                </c:pt>
                <c:pt idx="861" formatCode="General">
                  <c:v>-7.3355800000000002</c:v>
                </c:pt>
                <c:pt idx="862" formatCode="General">
                  <c:v>-7.5793999999999997</c:v>
                </c:pt>
                <c:pt idx="863" formatCode="General">
                  <c:v>-7.8143700000000003</c:v>
                </c:pt>
                <c:pt idx="864" formatCode="General">
                  <c:v>-8.0421999999999993</c:v>
                </c:pt>
                <c:pt idx="865" formatCode="General">
                  <c:v>-8.2655700000000003</c:v>
                </c:pt>
                <c:pt idx="866" formatCode="General">
                  <c:v>-8.4825400000000002</c:v>
                </c:pt>
                <c:pt idx="867" formatCode="General">
                  <c:v>-8.6916200000000003</c:v>
                </c:pt>
                <c:pt idx="868" formatCode="General">
                  <c:v>-8.8927300000000002</c:v>
                </c:pt>
                <c:pt idx="869" formatCode="General">
                  <c:v>-9.0867699999999996</c:v>
                </c:pt>
                <c:pt idx="870" formatCode="General">
                  <c:v>-9.2725500000000007</c:v>
                </c:pt>
                <c:pt idx="871" formatCode="General">
                  <c:v>-9.4486100000000004</c:v>
                </c:pt>
                <c:pt idx="872" formatCode="General">
                  <c:v>-9.6135999999999999</c:v>
                </c:pt>
                <c:pt idx="873" formatCode="General">
                  <c:v>-9.7667699999999993</c:v>
                </c:pt>
                <c:pt idx="874" formatCode="General">
                  <c:v>-9.9069900000000004</c:v>
                </c:pt>
                <c:pt idx="875" formatCode="General">
                  <c:v>-10.0334</c:v>
                </c:pt>
                <c:pt idx="876" formatCode="General">
                  <c:v>-10.1449</c:v>
                </c:pt>
                <c:pt idx="877" formatCode="General">
                  <c:v>-10.2403</c:v>
                </c:pt>
                <c:pt idx="878" formatCode="General">
                  <c:v>-10.317600000000001</c:v>
                </c:pt>
                <c:pt idx="879" formatCode="General">
                  <c:v>-10.3757</c:v>
                </c:pt>
                <c:pt idx="880" formatCode="General">
                  <c:v>-10.4146</c:v>
                </c:pt>
                <c:pt idx="881" formatCode="General">
                  <c:v>-10.434100000000001</c:v>
                </c:pt>
                <c:pt idx="882" formatCode="General">
                  <c:v>-10.434900000000001</c:v>
                </c:pt>
                <c:pt idx="883" formatCode="General">
                  <c:v>-10.4184</c:v>
                </c:pt>
                <c:pt idx="884" formatCode="General">
                  <c:v>-10.3849</c:v>
                </c:pt>
                <c:pt idx="885" formatCode="General">
                  <c:v>-10.3339</c:v>
                </c:pt>
                <c:pt idx="886" formatCode="General">
                  <c:v>-10.2692</c:v>
                </c:pt>
                <c:pt idx="887" formatCode="General">
                  <c:v>-10.194599999999999</c:v>
                </c:pt>
                <c:pt idx="888" formatCode="General">
                  <c:v>-10.1167</c:v>
                </c:pt>
                <c:pt idx="889" formatCode="General">
                  <c:v>-10.0444</c:v>
                </c:pt>
                <c:pt idx="890" formatCode="General">
                  <c:v>-9.9794400000000003</c:v>
                </c:pt>
                <c:pt idx="891" formatCode="General">
                  <c:v>-9.9235900000000008</c:v>
                </c:pt>
                <c:pt idx="892" formatCode="General">
                  <c:v>-9.8782700000000006</c:v>
                </c:pt>
                <c:pt idx="893" formatCode="General">
                  <c:v>-9.8423700000000007</c:v>
                </c:pt>
                <c:pt idx="894" formatCode="General">
                  <c:v>-9.8169500000000003</c:v>
                </c:pt>
                <c:pt idx="895" formatCode="General">
                  <c:v>-9.8034400000000002</c:v>
                </c:pt>
                <c:pt idx="896" formatCode="General">
                  <c:v>-9.80227</c:v>
                </c:pt>
                <c:pt idx="897" formatCode="General">
                  <c:v>-9.8140999999999998</c:v>
                </c:pt>
                <c:pt idx="898" formatCode="General">
                  <c:v>-9.8383900000000004</c:v>
                </c:pt>
                <c:pt idx="899" formatCode="General">
                  <c:v>-9.8744499999999995</c:v>
                </c:pt>
                <c:pt idx="900" formatCode="General">
                  <c:v>-9.9209800000000001</c:v>
                </c:pt>
                <c:pt idx="901" formatCode="General">
                  <c:v>-9.9764999999999997</c:v>
                </c:pt>
                <c:pt idx="902" formatCode="General">
                  <c:v>-10.0404</c:v>
                </c:pt>
                <c:pt idx="903" formatCode="General">
                  <c:v>-10.1128</c:v>
                </c:pt>
                <c:pt idx="904" formatCode="General">
                  <c:v>-10.1935</c:v>
                </c:pt>
                <c:pt idx="905" formatCode="General">
                  <c:v>-10.2828</c:v>
                </c:pt>
                <c:pt idx="906" formatCode="General">
                  <c:v>-10.379899999999999</c:v>
                </c:pt>
                <c:pt idx="907" formatCode="General">
                  <c:v>-10.484299999999999</c:v>
                </c:pt>
                <c:pt idx="908" formatCode="General">
                  <c:v>-10.5954</c:v>
                </c:pt>
                <c:pt idx="909" formatCode="General">
                  <c:v>-10.7128</c:v>
                </c:pt>
                <c:pt idx="910" formatCode="General">
                  <c:v>-10.8362</c:v>
                </c:pt>
                <c:pt idx="911" formatCode="General">
                  <c:v>-10.965299999999999</c:v>
                </c:pt>
                <c:pt idx="912" formatCode="General">
                  <c:v>-11.0999</c:v>
                </c:pt>
                <c:pt idx="913" formatCode="General">
                  <c:v>-11.238799999999999</c:v>
                </c:pt>
                <c:pt idx="914" formatCode="General">
                  <c:v>-11.3811</c:v>
                </c:pt>
                <c:pt idx="915" formatCode="General">
                  <c:v>-11.5266</c:v>
                </c:pt>
                <c:pt idx="916" formatCode="General">
                  <c:v>-11.675000000000001</c:v>
                </c:pt>
                <c:pt idx="917" formatCode="General">
                  <c:v>-11.8256</c:v>
                </c:pt>
                <c:pt idx="918" formatCode="General">
                  <c:v>-11.978</c:v>
                </c:pt>
                <c:pt idx="919" formatCode="General">
                  <c:v>-12.1318</c:v>
                </c:pt>
                <c:pt idx="920" formatCode="General">
                  <c:v>-12.2864</c:v>
                </c:pt>
                <c:pt idx="921" formatCode="General">
                  <c:v>-12.441700000000001</c:v>
                </c:pt>
                <c:pt idx="922" formatCode="General">
                  <c:v>-12.597200000000001</c:v>
                </c:pt>
                <c:pt idx="923" formatCode="General">
                  <c:v>-12.752700000000001</c:v>
                </c:pt>
                <c:pt idx="924" formatCode="General">
                  <c:v>-12.908200000000001</c:v>
                </c:pt>
                <c:pt idx="925" formatCode="General">
                  <c:v>-13.063499999999999</c:v>
                </c:pt>
                <c:pt idx="926" formatCode="General">
                  <c:v>-13.218299999999999</c:v>
                </c:pt>
                <c:pt idx="927" formatCode="General">
                  <c:v>-13.3726</c:v>
                </c:pt>
                <c:pt idx="928" formatCode="General">
                  <c:v>-13.5259</c:v>
                </c:pt>
                <c:pt idx="929" formatCode="General">
                  <c:v>-13.678100000000001</c:v>
                </c:pt>
                <c:pt idx="930" formatCode="General">
                  <c:v>-13.8287</c:v>
                </c:pt>
                <c:pt idx="931" formatCode="General">
                  <c:v>-13.9773</c:v>
                </c:pt>
                <c:pt idx="932" formatCode="General">
                  <c:v>-14.1234</c:v>
                </c:pt>
                <c:pt idx="933" formatCode="General">
                  <c:v>-14.266500000000001</c:v>
                </c:pt>
                <c:pt idx="934" formatCode="General">
                  <c:v>-14.405900000000001</c:v>
                </c:pt>
                <c:pt idx="935" formatCode="General">
                  <c:v>-14.5412</c:v>
                </c:pt>
                <c:pt idx="936" formatCode="General">
                  <c:v>-14.671799999999999</c:v>
                </c:pt>
                <c:pt idx="937" formatCode="General">
                  <c:v>-14.7971</c:v>
                </c:pt>
                <c:pt idx="938" formatCode="General">
                  <c:v>-14.916700000000001</c:v>
                </c:pt>
                <c:pt idx="939" formatCode="General">
                  <c:v>-15.03</c:v>
                </c:pt>
                <c:pt idx="940" formatCode="General">
                  <c:v>-15.1366</c:v>
                </c:pt>
                <c:pt idx="941" formatCode="General">
                  <c:v>-15.236000000000001</c:v>
                </c:pt>
                <c:pt idx="942" formatCode="General">
                  <c:v>-15.327999999999999</c:v>
                </c:pt>
                <c:pt idx="943" formatCode="General">
                  <c:v>-15.4123</c:v>
                </c:pt>
                <c:pt idx="944" formatCode="General">
                  <c:v>-15.4887</c:v>
                </c:pt>
                <c:pt idx="945" formatCode="General">
                  <c:v>-15.5573</c:v>
                </c:pt>
                <c:pt idx="946" formatCode="General">
                  <c:v>-15.618499999999999</c:v>
                </c:pt>
                <c:pt idx="947" formatCode="General">
                  <c:v>-15.672499999999999</c:v>
                </c:pt>
                <c:pt idx="948" formatCode="General">
                  <c:v>-15.7202</c:v>
                </c:pt>
                <c:pt idx="949" formatCode="General">
                  <c:v>-15.7614</c:v>
                </c:pt>
                <c:pt idx="950" formatCode="General">
                  <c:v>-15.7959</c:v>
                </c:pt>
                <c:pt idx="951" formatCode="General">
                  <c:v>-15.823399999999999</c:v>
                </c:pt>
                <c:pt idx="952" formatCode="General">
                  <c:v>-15.8431</c:v>
                </c:pt>
                <c:pt idx="953" formatCode="General">
                  <c:v>-15.853899999999999</c:v>
                </c:pt>
                <c:pt idx="954" formatCode="General">
                  <c:v>-15.854799999999999</c:v>
                </c:pt>
                <c:pt idx="955" formatCode="General">
                  <c:v>-15.8443</c:v>
                </c:pt>
                <c:pt idx="956" formatCode="General">
                  <c:v>-15.820499999999999</c:v>
                </c:pt>
                <c:pt idx="957" formatCode="General">
                  <c:v>-15.7814</c:v>
                </c:pt>
                <c:pt idx="958" formatCode="General">
                  <c:v>-15.7235</c:v>
                </c:pt>
                <c:pt idx="959" formatCode="General">
                  <c:v>-15.643800000000001</c:v>
                </c:pt>
                <c:pt idx="960" formatCode="General">
                  <c:v>-15.5397</c:v>
                </c:pt>
                <c:pt idx="961" formatCode="General">
                  <c:v>-15.408799999999999</c:v>
                </c:pt>
                <c:pt idx="962" formatCode="General">
                  <c:v>-15.2484</c:v>
                </c:pt>
                <c:pt idx="963" formatCode="General">
                  <c:v>-15.056100000000001</c:v>
                </c:pt>
                <c:pt idx="964" formatCode="General">
                  <c:v>-14.8293</c:v>
                </c:pt>
                <c:pt idx="965" formatCode="General">
                  <c:v>-14.5664</c:v>
                </c:pt>
                <c:pt idx="966" formatCode="General">
                  <c:v>-14.2666</c:v>
                </c:pt>
                <c:pt idx="967" formatCode="General">
                  <c:v>-13.930400000000001</c:v>
                </c:pt>
                <c:pt idx="968" formatCode="General">
                  <c:v>-13.560499999999999</c:v>
                </c:pt>
                <c:pt idx="969" formatCode="General">
                  <c:v>-13.1608</c:v>
                </c:pt>
                <c:pt idx="970" formatCode="General">
                  <c:v>-12.736800000000001</c:v>
                </c:pt>
                <c:pt idx="971" formatCode="General">
                  <c:v>-12.294</c:v>
                </c:pt>
                <c:pt idx="972" formatCode="General">
                  <c:v>-11.837999999999999</c:v>
                </c:pt>
                <c:pt idx="973" formatCode="General">
                  <c:v>-11.3742</c:v>
                </c:pt>
                <c:pt idx="974" formatCode="General">
                  <c:v>-10.9076</c:v>
                </c:pt>
                <c:pt idx="975" formatCode="General">
                  <c:v>-10.4428</c:v>
                </c:pt>
                <c:pt idx="976" formatCode="General">
                  <c:v>-9.9867899999999992</c:v>
                </c:pt>
                <c:pt idx="977" formatCode="General">
                  <c:v>-9.5417100000000001</c:v>
                </c:pt>
                <c:pt idx="978" formatCode="General">
                  <c:v>-9.1081099999999999</c:v>
                </c:pt>
                <c:pt idx="979" formatCode="General">
                  <c:v>-8.6798699999999993</c:v>
                </c:pt>
                <c:pt idx="980" formatCode="General">
                  <c:v>-8.2581699999999998</c:v>
                </c:pt>
                <c:pt idx="981" formatCode="General">
                  <c:v>-7.8377299999999996</c:v>
                </c:pt>
                <c:pt idx="982" formatCode="General">
                  <c:v>-7.4161700000000002</c:v>
                </c:pt>
                <c:pt idx="983" formatCode="General">
                  <c:v>-6.9947699999999999</c:v>
                </c:pt>
                <c:pt idx="984" formatCode="General">
                  <c:v>-6.5755100000000004</c:v>
                </c:pt>
                <c:pt idx="985" formatCode="General">
                  <c:v>-6.1601699999999999</c:v>
                </c:pt>
                <c:pt idx="986" formatCode="General">
                  <c:v>-5.7507799999999998</c:v>
                </c:pt>
                <c:pt idx="987" formatCode="General">
                  <c:v>-5.3490799999999998</c:v>
                </c:pt>
                <c:pt idx="988" formatCode="General">
                  <c:v>-4.95662</c:v>
                </c:pt>
                <c:pt idx="989" formatCode="General">
                  <c:v>-4.5738500000000002</c:v>
                </c:pt>
                <c:pt idx="990" formatCode="General">
                  <c:v>-4.1990499999999997</c:v>
                </c:pt>
                <c:pt idx="991" formatCode="General">
                  <c:v>-3.8232499999999998</c:v>
                </c:pt>
                <c:pt idx="992" formatCode="General">
                  <c:v>-3.42639</c:v>
                </c:pt>
                <c:pt idx="993" formatCode="General">
                  <c:v>-2.9821499999999999</c:v>
                </c:pt>
                <c:pt idx="994" formatCode="General">
                  <c:v>-2.4647999999999999</c:v>
                </c:pt>
                <c:pt idx="995" formatCode="General">
                  <c:v>-1.8635299999999999</c:v>
                </c:pt>
                <c:pt idx="996" formatCode="General">
                  <c:v>-1.17916</c:v>
                </c:pt>
                <c:pt idx="997" formatCode="General">
                  <c:v>-0.44572699999999998</c:v>
                </c:pt>
                <c:pt idx="998" formatCode="General">
                  <c:v>0.32621899999999998</c:v>
                </c:pt>
                <c:pt idx="999" formatCode="General">
                  <c:v>1.0831999999999999</c:v>
                </c:pt>
                <c:pt idx="1000" formatCode="General">
                  <c:v>1.73261</c:v>
                </c:pt>
                <c:pt idx="1001" formatCode="General">
                  <c:v>2.19062</c:v>
                </c:pt>
                <c:pt idx="1002" formatCode="General">
                  <c:v>2.43283</c:v>
                </c:pt>
                <c:pt idx="1003" formatCode="General">
                  <c:v>2.4650400000000001</c:v>
                </c:pt>
                <c:pt idx="1004" formatCode="General">
                  <c:v>2.3267699999999998</c:v>
                </c:pt>
                <c:pt idx="1005" formatCode="General">
                  <c:v>2.0627900000000001</c:v>
                </c:pt>
                <c:pt idx="1006" formatCode="General">
                  <c:v>1.7309000000000001</c:v>
                </c:pt>
                <c:pt idx="1007" formatCode="General">
                  <c:v>1.35459</c:v>
                </c:pt>
                <c:pt idx="1008" formatCode="General">
                  <c:v>0.93479699999999999</c:v>
                </c:pt>
                <c:pt idx="1009" formatCode="General">
                  <c:v>0.48217199999999999</c:v>
                </c:pt>
                <c:pt idx="1010" formatCode="General">
                  <c:v>1.2960899999999999E-2</c:v>
                </c:pt>
                <c:pt idx="1011" formatCode="General">
                  <c:v>-0.47596100000000002</c:v>
                </c:pt>
                <c:pt idx="1012" formatCode="General">
                  <c:v>-0.95469499999999996</c:v>
                </c:pt>
                <c:pt idx="1013" formatCode="General">
                  <c:v>-1.4054500000000001</c:v>
                </c:pt>
                <c:pt idx="1014" formatCode="General">
                  <c:v>-1.80433</c:v>
                </c:pt>
                <c:pt idx="1015" formatCode="General">
                  <c:v>-2.09327</c:v>
                </c:pt>
                <c:pt idx="1016" formatCode="General">
                  <c:v>-2.1933500000000001</c:v>
                </c:pt>
                <c:pt idx="1017" formatCode="General">
                  <c:v>-1.9069700000000001</c:v>
                </c:pt>
                <c:pt idx="1018" formatCode="General">
                  <c:v>-1.19539</c:v>
                </c:pt>
                <c:pt idx="1019" formatCode="General">
                  <c:v>-3.66094E-2</c:v>
                </c:pt>
                <c:pt idx="1020" formatCode="General">
                  <c:v>1.56636</c:v>
                </c:pt>
                <c:pt idx="1021" formatCode="General">
                  <c:v>3.4831300000000001</c:v>
                </c:pt>
                <c:pt idx="1022" formatCode="General">
                  <c:v>5.8535700000000004</c:v>
                </c:pt>
                <c:pt idx="1023" formatCode="General">
                  <c:v>8.7367000000000008</c:v>
                </c:pt>
                <c:pt idx="1024" formatCode="General">
                  <c:v>12.1716</c:v>
                </c:pt>
                <c:pt idx="1025" formatCode="General">
                  <c:v>16.169499999999999</c:v>
                </c:pt>
                <c:pt idx="1026" formatCode="General">
                  <c:v>20.754100000000001</c:v>
                </c:pt>
                <c:pt idx="1027" formatCode="General">
                  <c:v>25.714700000000001</c:v>
                </c:pt>
                <c:pt idx="1028" formatCode="General">
                  <c:v>30.693000000000001</c:v>
                </c:pt>
                <c:pt idx="1029" formatCode="General">
                  <c:v>35.354900000000001</c:v>
                </c:pt>
                <c:pt idx="1030" formatCode="General">
                  <c:v>39.266800000000003</c:v>
                </c:pt>
                <c:pt idx="1031" formatCode="General">
                  <c:v>42.311500000000002</c:v>
                </c:pt>
                <c:pt idx="1032" formatCode="General">
                  <c:v>44.540700000000001</c:v>
                </c:pt>
                <c:pt idx="1033" formatCode="General">
                  <c:v>46.015999999999998</c:v>
                </c:pt>
                <c:pt idx="1034" formatCode="General">
                  <c:v>47.026499999999999</c:v>
                </c:pt>
                <c:pt idx="1035" formatCode="General">
                  <c:v>47.655700000000003</c:v>
                </c:pt>
                <c:pt idx="1036" formatCode="General">
                  <c:v>47.858800000000002</c:v>
                </c:pt>
                <c:pt idx="1037" formatCode="General">
                  <c:v>47.637799999999999</c:v>
                </c:pt>
                <c:pt idx="1038" formatCode="General">
                  <c:v>47.061999999999998</c:v>
                </c:pt>
                <c:pt idx="1039" formatCode="General">
                  <c:v>46.143999999999998</c:v>
                </c:pt>
                <c:pt idx="1040" formatCode="General">
                  <c:v>44.992600000000003</c:v>
                </c:pt>
                <c:pt idx="1041" formatCode="General">
                  <c:v>43.782400000000003</c:v>
                </c:pt>
                <c:pt idx="1042" formatCode="General">
                  <c:v>42.528399999999998</c:v>
                </c:pt>
                <c:pt idx="1043" formatCode="General">
                  <c:v>41.200899999999997</c:v>
                </c:pt>
                <c:pt idx="1044" formatCode="General">
                  <c:v>39.779000000000003</c:v>
                </c:pt>
                <c:pt idx="1045" formatCode="General">
                  <c:v>38.227699999999999</c:v>
                </c:pt>
                <c:pt idx="1046" formatCode="General">
                  <c:v>36.577300000000001</c:v>
                </c:pt>
                <c:pt idx="1047" formatCode="General">
                  <c:v>34.878999999999998</c:v>
                </c:pt>
                <c:pt idx="1048" formatCode="General">
                  <c:v>33.136800000000001</c:v>
                </c:pt>
                <c:pt idx="1049" formatCode="General">
                  <c:v>31.3597</c:v>
                </c:pt>
                <c:pt idx="1050" formatCode="General">
                  <c:v>29.562200000000001</c:v>
                </c:pt>
                <c:pt idx="1051" formatCode="General">
                  <c:v>27.766400000000001</c:v>
                </c:pt>
                <c:pt idx="1052" formatCode="General">
                  <c:v>26.0185</c:v>
                </c:pt>
                <c:pt idx="1053" formatCode="General">
                  <c:v>24.3535</c:v>
                </c:pt>
                <c:pt idx="1054" formatCode="General">
                  <c:v>22.776</c:v>
                </c:pt>
                <c:pt idx="1055" formatCode="General">
                  <c:v>21.281600000000001</c:v>
                </c:pt>
                <c:pt idx="1056" formatCode="General">
                  <c:v>19.840699999999998</c:v>
                </c:pt>
                <c:pt idx="1057" formatCode="General">
                  <c:v>18.445799999999998</c:v>
                </c:pt>
                <c:pt idx="1058" formatCode="General">
                  <c:v>17.084499999999998</c:v>
                </c:pt>
                <c:pt idx="1059" formatCode="General">
                  <c:v>15.7553</c:v>
                </c:pt>
                <c:pt idx="1060" formatCode="General">
                  <c:v>14.454499999999999</c:v>
                </c:pt>
                <c:pt idx="1061" formatCode="General">
                  <c:v>13.1812</c:v>
                </c:pt>
                <c:pt idx="1062" formatCode="General">
                  <c:v>11.934900000000001</c:v>
                </c:pt>
                <c:pt idx="1063" formatCode="General">
                  <c:v>10.706899999999999</c:v>
                </c:pt>
                <c:pt idx="1064" formatCode="General">
                  <c:v>9.5025700000000004</c:v>
                </c:pt>
                <c:pt idx="1065" formatCode="General">
                  <c:v>8.3335799999999995</c:v>
                </c:pt>
                <c:pt idx="1066" formatCode="General">
                  <c:v>7.2082600000000001</c:v>
                </c:pt>
                <c:pt idx="1067" formatCode="General">
                  <c:v>6.1352000000000002</c:v>
                </c:pt>
                <c:pt idx="1068" formatCode="General">
                  <c:v>5.1213600000000001</c:v>
                </c:pt>
                <c:pt idx="1069" formatCode="General">
                  <c:v>4.1706300000000001</c:v>
                </c:pt>
                <c:pt idx="1070" formatCode="General">
                  <c:v>3.2851599999999999</c:v>
                </c:pt>
                <c:pt idx="1071" formatCode="General">
                  <c:v>2.4648400000000001</c:v>
                </c:pt>
                <c:pt idx="1072" formatCode="General">
                  <c:v>1.7079800000000001</c:v>
                </c:pt>
                <c:pt idx="1073" formatCode="General">
                  <c:v>1.01105</c:v>
                </c:pt>
                <c:pt idx="1074" formatCode="General">
                  <c:v>0.37021100000000001</c:v>
                </c:pt>
                <c:pt idx="1075" formatCode="General">
                  <c:v>-0.218477</c:v>
                </c:pt>
                <c:pt idx="1076" formatCode="General">
                  <c:v>-0.75892999999999999</c:v>
                </c:pt>
                <c:pt idx="1077" formatCode="General">
                  <c:v>-1.25491</c:v>
                </c:pt>
                <c:pt idx="1078" formatCode="General">
                  <c:v>-1.71044</c:v>
                </c:pt>
                <c:pt idx="1079" formatCode="General">
                  <c:v>-2.1297000000000001</c:v>
                </c:pt>
                <c:pt idx="1080" formatCode="General">
                  <c:v>-2.5169199999999998</c:v>
                </c:pt>
                <c:pt idx="1081" formatCode="General">
                  <c:v>-2.8787099999999999</c:v>
                </c:pt>
                <c:pt idx="1082" formatCode="General">
                  <c:v>-3.2212100000000001</c:v>
                </c:pt>
                <c:pt idx="1083" formatCode="General">
                  <c:v>-3.5477300000000001</c:v>
                </c:pt>
                <c:pt idx="1084" formatCode="General">
                  <c:v>-3.8622000000000001</c:v>
                </c:pt>
                <c:pt idx="1085" formatCode="General">
                  <c:v>-4.16967</c:v>
                </c:pt>
                <c:pt idx="1086" formatCode="General">
                  <c:v>-4.47403</c:v>
                </c:pt>
                <c:pt idx="1087" formatCode="General">
                  <c:v>-4.7779100000000003</c:v>
                </c:pt>
                <c:pt idx="1088" formatCode="General">
                  <c:v>-5.08005</c:v>
                </c:pt>
                <c:pt idx="1089" formatCode="General">
                  <c:v>-5.3857299999999997</c:v>
                </c:pt>
                <c:pt idx="1090" formatCode="General">
                  <c:v>-5.6976800000000001</c:v>
                </c:pt>
                <c:pt idx="1091" formatCode="General">
                  <c:v>-6.0191999999999997</c:v>
                </c:pt>
                <c:pt idx="1092" formatCode="General">
                  <c:v>-6.3502900000000002</c:v>
                </c:pt>
                <c:pt idx="1093" formatCode="General">
                  <c:v>-6.6919300000000002</c:v>
                </c:pt>
                <c:pt idx="1094" formatCode="General">
                  <c:v>-7.0446999999999997</c:v>
                </c:pt>
                <c:pt idx="1095" formatCode="General">
                  <c:v>-7.4079199999999998</c:v>
                </c:pt>
                <c:pt idx="1096" formatCode="General">
                  <c:v>-7.7809499999999998</c:v>
                </c:pt>
                <c:pt idx="1097" formatCode="General">
                  <c:v>-8.1625899999999998</c:v>
                </c:pt>
                <c:pt idx="1098" formatCode="General">
                  <c:v>-8.5510599999999997</c:v>
                </c:pt>
                <c:pt idx="1099" formatCode="General">
                  <c:v>-8.9449799999999993</c:v>
                </c:pt>
                <c:pt idx="1100" formatCode="General">
                  <c:v>-9.3427299999999995</c:v>
                </c:pt>
                <c:pt idx="1101" formatCode="General">
                  <c:v>-9.7424900000000001</c:v>
                </c:pt>
                <c:pt idx="1102" formatCode="General">
                  <c:v>-10.1425</c:v>
                </c:pt>
                <c:pt idx="1103" formatCode="General">
                  <c:v>-10.5413</c:v>
                </c:pt>
                <c:pt idx="1104" formatCode="General">
                  <c:v>-10.936999999999999</c:v>
                </c:pt>
                <c:pt idx="1105" formatCode="General">
                  <c:v>-11.327999999999999</c:v>
                </c:pt>
                <c:pt idx="1106" formatCode="General">
                  <c:v>-11.7149</c:v>
                </c:pt>
                <c:pt idx="1107" formatCode="General">
                  <c:v>-12.097799999999999</c:v>
                </c:pt>
                <c:pt idx="1108" formatCode="General">
                  <c:v>-12.476800000000001</c:v>
                </c:pt>
                <c:pt idx="1109" formatCode="General">
                  <c:v>-12.8521</c:v>
                </c:pt>
                <c:pt idx="1110" formatCode="General">
                  <c:v>-13.2233</c:v>
                </c:pt>
                <c:pt idx="1111" formatCode="General">
                  <c:v>-13.5898</c:v>
                </c:pt>
                <c:pt idx="1112" formatCode="General">
                  <c:v>-13.9513</c:v>
                </c:pt>
                <c:pt idx="1113" formatCode="General">
                  <c:v>-14.307399999999999</c:v>
                </c:pt>
                <c:pt idx="1114" formatCode="General">
                  <c:v>-14.6577</c:v>
                </c:pt>
                <c:pt idx="1115" formatCode="General">
                  <c:v>-15.001799999999999</c:v>
                </c:pt>
                <c:pt idx="1116" formatCode="General">
                  <c:v>-15.339499999999999</c:v>
                </c:pt>
                <c:pt idx="1117" formatCode="General">
                  <c:v>-15.670999999999999</c:v>
                </c:pt>
                <c:pt idx="1118" formatCode="General">
                  <c:v>-15.9963</c:v>
                </c:pt>
                <c:pt idx="1119" formatCode="General">
                  <c:v>-16.315899999999999</c:v>
                </c:pt>
                <c:pt idx="1120" formatCode="General">
                  <c:v>-16.629799999999999</c:v>
                </c:pt>
                <c:pt idx="1121" formatCode="General">
                  <c:v>-16.937999999999999</c:v>
                </c:pt>
                <c:pt idx="1122" formatCode="General">
                  <c:v>-17.240600000000001</c:v>
                </c:pt>
                <c:pt idx="1123" formatCode="General">
                  <c:v>-17.537400000000002</c:v>
                </c:pt>
                <c:pt idx="1124" formatCode="General">
                  <c:v>-17.827999999999999</c:v>
                </c:pt>
                <c:pt idx="1125" formatCode="General">
                  <c:v>-18.112400000000001</c:v>
                </c:pt>
                <c:pt idx="1126" formatCode="General">
                  <c:v>-18.3902</c:v>
                </c:pt>
                <c:pt idx="1127" formatCode="General">
                  <c:v>-18.661100000000001</c:v>
                </c:pt>
                <c:pt idx="1128" formatCode="General">
                  <c:v>-18.9251</c:v>
                </c:pt>
                <c:pt idx="1129" formatCode="General">
                  <c:v>-19.180599999999998</c:v>
                </c:pt>
                <c:pt idx="1130" formatCode="General">
                  <c:v>-19.428699999999999</c:v>
                </c:pt>
                <c:pt idx="1131" formatCode="General">
                  <c:v>-19.6707</c:v>
                </c:pt>
                <c:pt idx="1132" formatCode="General">
                  <c:v>-19.907599999999999</c:v>
                </c:pt>
                <c:pt idx="1133" formatCode="General">
                  <c:v>-20.139199999999999</c:v>
                </c:pt>
                <c:pt idx="1134" formatCode="General">
                  <c:v>-20.365600000000001</c:v>
                </c:pt>
                <c:pt idx="1135" formatCode="General">
                  <c:v>-20.587199999999999</c:v>
                </c:pt>
                <c:pt idx="1136" formatCode="General">
                  <c:v>-20.803699999999999</c:v>
                </c:pt>
                <c:pt idx="1137" formatCode="General">
                  <c:v>-21.0151</c:v>
                </c:pt>
                <c:pt idx="1138" formatCode="General">
                  <c:v>-21.221299999999999</c:v>
                </c:pt>
                <c:pt idx="1139" formatCode="General">
                  <c:v>-21.422599999999999</c:v>
                </c:pt>
                <c:pt idx="1140" formatCode="General">
                  <c:v>-21.618600000000001</c:v>
                </c:pt>
                <c:pt idx="1141" formatCode="General">
                  <c:v>-21.808800000000002</c:v>
                </c:pt>
                <c:pt idx="1142" formatCode="General">
                  <c:v>-21.993099999999998</c:v>
                </c:pt>
                <c:pt idx="1143" formatCode="General">
                  <c:v>-22.171500000000002</c:v>
                </c:pt>
                <c:pt idx="1144" formatCode="General">
                  <c:v>-22.343900000000001</c:v>
                </c:pt>
                <c:pt idx="1145" formatCode="General">
                  <c:v>-22.510400000000001</c:v>
                </c:pt>
                <c:pt idx="1146" formatCode="General">
                  <c:v>-22.6709</c:v>
                </c:pt>
                <c:pt idx="1147" formatCode="General">
                  <c:v>-22.825500000000002</c:v>
                </c:pt>
                <c:pt idx="1148" formatCode="General">
                  <c:v>-22.9741</c:v>
                </c:pt>
                <c:pt idx="1149" formatCode="General">
                  <c:v>-23.116599999999998</c:v>
                </c:pt>
                <c:pt idx="1150" formatCode="General">
                  <c:v>-23.253</c:v>
                </c:pt>
                <c:pt idx="1151" formatCode="General">
                  <c:v>-23.383199999999999</c:v>
                </c:pt>
                <c:pt idx="1152" formatCode="General">
                  <c:v>-23.507100000000001</c:v>
                </c:pt>
                <c:pt idx="1153" formatCode="General">
                  <c:v>-23.624400000000001</c:v>
                </c:pt>
                <c:pt idx="1154" formatCode="General">
                  <c:v>-23.734999999999999</c:v>
                </c:pt>
                <c:pt idx="1155" formatCode="General">
                  <c:v>-23.838899999999999</c:v>
                </c:pt>
                <c:pt idx="1156" formatCode="General">
                  <c:v>-23.9361</c:v>
                </c:pt>
                <c:pt idx="1157" formatCode="General">
                  <c:v>-24.026700000000002</c:v>
                </c:pt>
                <c:pt idx="1158" formatCode="General">
                  <c:v>-24.1111</c:v>
                </c:pt>
                <c:pt idx="1159" formatCode="General">
                  <c:v>-24.189399999999999</c:v>
                </c:pt>
                <c:pt idx="1160" formatCode="General">
                  <c:v>-24.2621</c:v>
                </c:pt>
                <c:pt idx="1161" formatCode="General">
                  <c:v>-24.329599999999999</c:v>
                </c:pt>
                <c:pt idx="1162" formatCode="General">
                  <c:v>-24.392499999999998</c:v>
                </c:pt>
                <c:pt idx="1163" formatCode="General">
                  <c:v>-24.451499999999999</c:v>
                </c:pt>
                <c:pt idx="1164" formatCode="General">
                  <c:v>-24.506900000000002</c:v>
                </c:pt>
                <c:pt idx="1165" formatCode="General">
                  <c:v>-24.5595</c:v>
                </c:pt>
                <c:pt idx="1166" formatCode="General">
                  <c:v>-24.6096</c:v>
                </c:pt>
                <c:pt idx="1167" formatCode="General">
                  <c:v>-24.657499999999999</c:v>
                </c:pt>
                <c:pt idx="1168" formatCode="General">
                  <c:v>-24.703499999999998</c:v>
                </c:pt>
                <c:pt idx="1169" formatCode="General">
                  <c:v>-24.747900000000001</c:v>
                </c:pt>
                <c:pt idx="1170" formatCode="General">
                  <c:v>-24.790700000000001</c:v>
                </c:pt>
                <c:pt idx="1171" formatCode="General">
                  <c:v>-24.8324</c:v>
                </c:pt>
                <c:pt idx="1172" formatCode="General">
                  <c:v>-24.872900000000001</c:v>
                </c:pt>
                <c:pt idx="1173" formatCode="General">
                  <c:v>-24.912400000000002</c:v>
                </c:pt>
                <c:pt idx="1174" formatCode="General">
                  <c:v>-24.9511</c:v>
                </c:pt>
                <c:pt idx="1175" formatCode="General">
                  <c:v>-24.9893</c:v>
                </c:pt>
                <c:pt idx="1176" formatCode="General">
                  <c:v>-25.0273</c:v>
                </c:pt>
                <c:pt idx="1177" formatCode="General">
                  <c:v>-25.0654</c:v>
                </c:pt>
                <c:pt idx="1178" formatCode="General">
                  <c:v>-25.103899999999999</c:v>
                </c:pt>
                <c:pt idx="1179" formatCode="General">
                  <c:v>-25.1431</c:v>
                </c:pt>
                <c:pt idx="1180" formatCode="General">
                  <c:v>-25.1829</c:v>
                </c:pt>
                <c:pt idx="1181" formatCode="General">
                  <c:v>-25.223700000000001</c:v>
                </c:pt>
                <c:pt idx="1182" formatCode="General">
                  <c:v>-25.265999999999998</c:v>
                </c:pt>
                <c:pt idx="1183" formatCode="General">
                  <c:v>-25.310099999999998</c:v>
                </c:pt>
                <c:pt idx="1184" formatCode="General">
                  <c:v>-25.356100000000001</c:v>
                </c:pt>
                <c:pt idx="1185" formatCode="General">
                  <c:v>-25.404699999999998</c:v>
                </c:pt>
                <c:pt idx="1186" formatCode="General">
                  <c:v>-25.455500000000001</c:v>
                </c:pt>
                <c:pt idx="1187" formatCode="General">
                  <c:v>-25.5077</c:v>
                </c:pt>
                <c:pt idx="1188" formatCode="General">
                  <c:v>-25.560500000000001</c:v>
                </c:pt>
                <c:pt idx="1189" formatCode="General">
                  <c:v>-25.613299999999999</c:v>
                </c:pt>
                <c:pt idx="1190" formatCode="General">
                  <c:v>-25.665700000000001</c:v>
                </c:pt>
                <c:pt idx="1191" formatCode="General">
                  <c:v>-25.717400000000001</c:v>
                </c:pt>
                <c:pt idx="1192" formatCode="General">
                  <c:v>-25.7682</c:v>
                </c:pt>
                <c:pt idx="1193" formatCode="General">
                  <c:v>-25.817799999999998</c:v>
                </c:pt>
                <c:pt idx="1194" formatCode="General">
                  <c:v>-25.8659</c:v>
                </c:pt>
                <c:pt idx="1195" formatCode="General">
                  <c:v>-25.912600000000001</c:v>
                </c:pt>
                <c:pt idx="1196" formatCode="General">
                  <c:v>-25.957699999999999</c:v>
                </c:pt>
                <c:pt idx="1197" formatCode="General">
                  <c:v>-26.0014</c:v>
                </c:pt>
                <c:pt idx="1198" formatCode="General">
                  <c:v>-26.043700000000001</c:v>
                </c:pt>
                <c:pt idx="1199" formatCode="General">
                  <c:v>-26.084900000000001</c:v>
                </c:pt>
                <c:pt idx="1200" formatCode="General">
                  <c:v>-26.125599999999999</c:v>
                </c:pt>
                <c:pt idx="1201" formatCode="General">
                  <c:v>-26.166399999999999</c:v>
                </c:pt>
                <c:pt idx="1202" formatCode="General">
                  <c:v>-26.207899999999999</c:v>
                </c:pt>
                <c:pt idx="1203" formatCode="General">
                  <c:v>-26.250499999999999</c:v>
                </c:pt>
                <c:pt idx="1204" formatCode="General">
                  <c:v>-26.294499999999999</c:v>
                </c:pt>
                <c:pt idx="1205" formatCode="General">
                  <c:v>-26.339099999999998</c:v>
                </c:pt>
                <c:pt idx="1206" formatCode="General">
                  <c:v>-26.3826</c:v>
                </c:pt>
                <c:pt idx="1207" formatCode="General">
                  <c:v>-26.423400000000001</c:v>
                </c:pt>
                <c:pt idx="1208" formatCode="General">
                  <c:v>-26.460599999999999</c:v>
                </c:pt>
                <c:pt idx="1209" formatCode="General">
                  <c:v>-26.492100000000001</c:v>
                </c:pt>
                <c:pt idx="1210" formatCode="General">
                  <c:v>-26.515799999999999</c:v>
                </c:pt>
                <c:pt idx="1211" formatCode="General">
                  <c:v>-26.5306</c:v>
                </c:pt>
                <c:pt idx="1212" formatCode="General">
                  <c:v>-26.5365</c:v>
                </c:pt>
                <c:pt idx="1213" formatCode="General">
                  <c:v>-26.5303</c:v>
                </c:pt>
                <c:pt idx="1214" formatCode="General">
                  <c:v>-26.509399999999999</c:v>
                </c:pt>
                <c:pt idx="1215" formatCode="General">
                  <c:v>-26.471599999999999</c:v>
                </c:pt>
                <c:pt idx="1216" formatCode="General">
                  <c:v>-26.415199999999999</c:v>
                </c:pt>
                <c:pt idx="1217" formatCode="General">
                  <c:v>-26.337199999999999</c:v>
                </c:pt>
                <c:pt idx="1218" formatCode="General">
                  <c:v>-26.2377</c:v>
                </c:pt>
                <c:pt idx="1219" formatCode="General">
                  <c:v>-26.118500000000001</c:v>
                </c:pt>
                <c:pt idx="1220" formatCode="General">
                  <c:v>-25.979199999999999</c:v>
                </c:pt>
                <c:pt idx="1221" formatCode="General">
                  <c:v>-25.813300000000002</c:v>
                </c:pt>
                <c:pt idx="1222" formatCode="General">
                  <c:v>-25.610399999999998</c:v>
                </c:pt>
                <c:pt idx="1223" formatCode="General">
                  <c:v>-25.360099999999999</c:v>
                </c:pt>
                <c:pt idx="1224" formatCode="General">
                  <c:v>-25.0518</c:v>
                </c:pt>
                <c:pt idx="1225" formatCode="General">
                  <c:v>-24.672699999999999</c:v>
                </c:pt>
                <c:pt idx="1226" formatCode="General">
                  <c:v>-24.209099999999999</c:v>
                </c:pt>
                <c:pt idx="1227" formatCode="General">
                  <c:v>-23.653700000000001</c:v>
                </c:pt>
                <c:pt idx="1228" formatCode="General">
                  <c:v>-23.005500000000001</c:v>
                </c:pt>
                <c:pt idx="1229" formatCode="General">
                  <c:v>-22.241900000000001</c:v>
                </c:pt>
                <c:pt idx="1230" formatCode="General">
                  <c:v>-21.369499999999999</c:v>
                </c:pt>
                <c:pt idx="1231" formatCode="General">
                  <c:v>-20.424399999999999</c:v>
                </c:pt>
                <c:pt idx="1232" formatCode="General">
                  <c:v>-19.442900000000002</c:v>
                </c:pt>
                <c:pt idx="1233" formatCode="General">
                  <c:v>-18.478999999999999</c:v>
                </c:pt>
                <c:pt idx="1234" formatCode="General">
                  <c:v>-17.5898</c:v>
                </c:pt>
                <c:pt idx="1235" formatCode="General">
                  <c:v>-16.7788</c:v>
                </c:pt>
                <c:pt idx="1236" formatCode="General">
                  <c:v>-16.046600000000002</c:v>
                </c:pt>
                <c:pt idx="1237" formatCode="General">
                  <c:v>-15.388199999999999</c:v>
                </c:pt>
                <c:pt idx="1238" formatCode="General">
                  <c:v>-14.7698</c:v>
                </c:pt>
                <c:pt idx="1239" formatCode="General">
                  <c:v>-14.202999999999999</c:v>
                </c:pt>
                <c:pt idx="1240" formatCode="General">
                  <c:v>-13.680300000000001</c:v>
                </c:pt>
                <c:pt idx="1241" formatCode="General">
                  <c:v>-13.1935</c:v>
                </c:pt>
                <c:pt idx="1242" formatCode="General">
                  <c:v>-12.729699999999999</c:v>
                </c:pt>
                <c:pt idx="1243" formatCode="General">
                  <c:v>-12.282500000000001</c:v>
                </c:pt>
                <c:pt idx="1244" formatCode="General">
                  <c:v>-11.8483</c:v>
                </c:pt>
                <c:pt idx="1245" formatCode="General">
                  <c:v>-11.425000000000001</c:v>
                </c:pt>
                <c:pt idx="1246" formatCode="General">
                  <c:v>-11.0039</c:v>
                </c:pt>
                <c:pt idx="1247" formatCode="General">
                  <c:v>-10.5825</c:v>
                </c:pt>
                <c:pt idx="1248" formatCode="General">
                  <c:v>-10.1579</c:v>
                </c:pt>
                <c:pt idx="1249" formatCode="General">
                  <c:v>-9.7315100000000001</c:v>
                </c:pt>
                <c:pt idx="1250" formatCode="General">
                  <c:v>-9.3023000000000007</c:v>
                </c:pt>
                <c:pt idx="1251" formatCode="General">
                  <c:v>-8.8687799999999992</c:v>
                </c:pt>
                <c:pt idx="1252" formatCode="General">
                  <c:v>-8.4300499999999996</c:v>
                </c:pt>
                <c:pt idx="1253" formatCode="General">
                  <c:v>-7.9862299999999999</c:v>
                </c:pt>
                <c:pt idx="1254" formatCode="General">
                  <c:v>-7.5385</c:v>
                </c:pt>
                <c:pt idx="1255" formatCode="General">
                  <c:v>-7.0890700000000004</c:v>
                </c:pt>
                <c:pt idx="1256" formatCode="General">
                  <c:v>-6.6411499999999997</c:v>
                </c:pt>
                <c:pt idx="1257" formatCode="General">
                  <c:v>-6.2040600000000001</c:v>
                </c:pt>
                <c:pt idx="1258" formatCode="General">
                  <c:v>-5.7868599999999999</c:v>
                </c:pt>
                <c:pt idx="1259" formatCode="General">
                  <c:v>-5.38842</c:v>
                </c:pt>
                <c:pt idx="1260" formatCode="General">
                  <c:v>-5.0059399999999998</c:v>
                </c:pt>
                <c:pt idx="1261" formatCode="General">
                  <c:v>-4.6343399999999999</c:v>
                </c:pt>
                <c:pt idx="1262" formatCode="General">
                  <c:v>-4.2716399999999997</c:v>
                </c:pt>
                <c:pt idx="1263" formatCode="General">
                  <c:v>-3.9176700000000002</c:v>
                </c:pt>
                <c:pt idx="1264" formatCode="General">
                  <c:v>-3.5705</c:v>
                </c:pt>
                <c:pt idx="1265" formatCode="General">
                  <c:v>-3.2274799999999999</c:v>
                </c:pt>
                <c:pt idx="1266" formatCode="General">
                  <c:v>-2.8879199999999998</c:v>
                </c:pt>
                <c:pt idx="1267" formatCode="General">
                  <c:v>-2.5530200000000001</c:v>
                </c:pt>
                <c:pt idx="1268" formatCode="General">
                  <c:v>-2.2213400000000001</c:v>
                </c:pt>
                <c:pt idx="1269" formatCode="General">
                  <c:v>-1.8922699999999999</c:v>
                </c:pt>
                <c:pt idx="1270" formatCode="General">
                  <c:v>-1.5647200000000001</c:v>
                </c:pt>
                <c:pt idx="1271" formatCode="General">
                  <c:v>-1.23824</c:v>
                </c:pt>
                <c:pt idx="1272" formatCode="General">
                  <c:v>-0.91562500000000002</c:v>
                </c:pt>
                <c:pt idx="1273" formatCode="General">
                  <c:v>-0.59592999999999996</c:v>
                </c:pt>
                <c:pt idx="1274" formatCode="General">
                  <c:v>-0.27581299999999997</c:v>
                </c:pt>
                <c:pt idx="1275" formatCode="General">
                  <c:v>4.6984400000000003E-2</c:v>
                </c:pt>
                <c:pt idx="1276" formatCode="General">
                  <c:v>0.36728100000000002</c:v>
                </c:pt>
                <c:pt idx="1277" formatCode="General">
                  <c:v>0.687859</c:v>
                </c:pt>
                <c:pt idx="1278" formatCode="General">
                  <c:v>1.0077700000000001</c:v>
                </c:pt>
                <c:pt idx="1279" formatCode="General">
                  <c:v>1.3251500000000001</c:v>
                </c:pt>
                <c:pt idx="1280" formatCode="General">
                  <c:v>1.6382699999999999</c:v>
                </c:pt>
                <c:pt idx="1281" formatCode="General">
                  <c:v>1.93859</c:v>
                </c:pt>
                <c:pt idx="1282" formatCode="General">
                  <c:v>2.2181299999999999</c:v>
                </c:pt>
                <c:pt idx="1283" formatCode="General">
                  <c:v>2.4879799999999999</c:v>
                </c:pt>
                <c:pt idx="1284" formatCode="General">
                  <c:v>2.7435200000000002</c:v>
                </c:pt>
                <c:pt idx="1285" formatCode="General">
                  <c:v>2.9752999999999998</c:v>
                </c:pt>
                <c:pt idx="1286" formatCode="General">
                  <c:v>3.1757</c:v>
                </c:pt>
                <c:pt idx="1287" formatCode="General">
                  <c:v>3.31555</c:v>
                </c:pt>
                <c:pt idx="1288" formatCode="General">
                  <c:v>3.3733399999999998</c:v>
                </c:pt>
                <c:pt idx="1289" formatCode="General">
                  <c:v>3.3432300000000001</c:v>
                </c:pt>
                <c:pt idx="1290" formatCode="General">
                  <c:v>3.2351100000000002</c:v>
                </c:pt>
                <c:pt idx="1291" formatCode="General">
                  <c:v>3.0598800000000002</c:v>
                </c:pt>
                <c:pt idx="1292" formatCode="General">
                  <c:v>2.8341599999999998</c:v>
                </c:pt>
                <c:pt idx="1293" formatCode="General">
                  <c:v>2.5639099999999999</c:v>
                </c:pt>
                <c:pt idx="1294" formatCode="General">
                  <c:v>2.2416200000000002</c:v>
                </c:pt>
                <c:pt idx="1295" formatCode="General">
                  <c:v>1.8643400000000001</c:v>
                </c:pt>
                <c:pt idx="1296" formatCode="General">
                  <c:v>1.4223600000000001</c:v>
                </c:pt>
                <c:pt idx="1297" formatCode="General">
                  <c:v>0.93381199999999998</c:v>
                </c:pt>
                <c:pt idx="1298" formatCode="General">
                  <c:v>0.43873400000000001</c:v>
                </c:pt>
                <c:pt idx="1299" formatCode="General">
                  <c:v>-4.4796900000000001E-2</c:v>
                </c:pt>
                <c:pt idx="1300" formatCode="General">
                  <c:v>-0.510602</c:v>
                </c:pt>
                <c:pt idx="1301" formatCode="General">
                  <c:v>-0.95676600000000001</c:v>
                </c:pt>
                <c:pt idx="1302" formatCode="General">
                  <c:v>-1.3876999999999999</c:v>
                </c:pt>
                <c:pt idx="1303" formatCode="General">
                  <c:v>-1.8039099999999999</c:v>
                </c:pt>
                <c:pt idx="1304" formatCode="General">
                  <c:v>-2.2048899999999998</c:v>
                </c:pt>
                <c:pt idx="1305" formatCode="General">
                  <c:v>-2.5893000000000002</c:v>
                </c:pt>
                <c:pt idx="1306" formatCode="General">
                  <c:v>-2.9552</c:v>
                </c:pt>
                <c:pt idx="1307" formatCode="General">
                  <c:v>-3.30159</c:v>
                </c:pt>
                <c:pt idx="1308" formatCode="General">
                  <c:v>-3.6288200000000002</c:v>
                </c:pt>
                <c:pt idx="1309" formatCode="General">
                  <c:v>-3.9414199999999999</c:v>
                </c:pt>
                <c:pt idx="1310" formatCode="General">
                  <c:v>-4.2422000000000004</c:v>
                </c:pt>
                <c:pt idx="1311" formatCode="General">
                  <c:v>-4.5263200000000001</c:v>
                </c:pt>
                <c:pt idx="1312" formatCode="General">
                  <c:v>-4.7890699999999997</c:v>
                </c:pt>
                <c:pt idx="1313" formatCode="General">
                  <c:v>-5.0257699999999996</c:v>
                </c:pt>
                <c:pt idx="1314" formatCode="General">
                  <c:v>-5.2334899999999998</c:v>
                </c:pt>
                <c:pt idx="1315" formatCode="General">
                  <c:v>-5.4089600000000004</c:v>
                </c:pt>
                <c:pt idx="1316" formatCode="General">
                  <c:v>-5.5376799999999999</c:v>
                </c:pt>
                <c:pt idx="1317" formatCode="General">
                  <c:v>-5.6063799999999997</c:v>
                </c:pt>
                <c:pt idx="1318" formatCode="General">
                  <c:v>-5.5776399999999997</c:v>
                </c:pt>
                <c:pt idx="1319" formatCode="General">
                  <c:v>-5.3963700000000001</c:v>
                </c:pt>
                <c:pt idx="1320" formatCode="General">
                  <c:v>-5.0416400000000001</c:v>
                </c:pt>
                <c:pt idx="1321" formatCode="General">
                  <c:v>-4.4936999999999996</c:v>
                </c:pt>
                <c:pt idx="1322" formatCode="General">
                  <c:v>-3.7809900000000001</c:v>
                </c:pt>
                <c:pt idx="1323" formatCode="General">
                  <c:v>-2.8792</c:v>
                </c:pt>
                <c:pt idx="1324" formatCode="General">
                  <c:v>-1.7708699999999999</c:v>
                </c:pt>
                <c:pt idx="1325" formatCode="General">
                  <c:v>-0.47603899999999999</c:v>
                </c:pt>
                <c:pt idx="1326" formatCode="General">
                  <c:v>0.98283600000000004</c:v>
                </c:pt>
                <c:pt idx="1327" formatCode="General">
                  <c:v>2.6463700000000001</c:v>
                </c:pt>
                <c:pt idx="1328" formatCode="General">
                  <c:v>4.48088</c:v>
                </c:pt>
                <c:pt idx="1329" formatCode="General">
                  <c:v>6.4029699999999998</c:v>
                </c:pt>
                <c:pt idx="1330" formatCode="General">
                  <c:v>8.2743800000000007</c:v>
                </c:pt>
                <c:pt idx="1331" formatCode="General">
                  <c:v>10.0413</c:v>
                </c:pt>
                <c:pt idx="1332" formatCode="General">
                  <c:v>11.654999999999999</c:v>
                </c:pt>
                <c:pt idx="1333" formatCode="General">
                  <c:v>13.069800000000001</c:v>
                </c:pt>
                <c:pt idx="1334" formatCode="General">
                  <c:v>14.271599999999999</c:v>
                </c:pt>
                <c:pt idx="1335" formatCode="General">
                  <c:v>15.2942</c:v>
                </c:pt>
                <c:pt idx="1336" formatCode="General">
                  <c:v>16.180800000000001</c:v>
                </c:pt>
                <c:pt idx="1337" formatCode="General">
                  <c:v>16.909600000000001</c:v>
                </c:pt>
                <c:pt idx="1338" formatCode="General">
                  <c:v>17.483499999999999</c:v>
                </c:pt>
              </c:numCache>
            </c:numRef>
          </c:yVal>
          <c:smooth val="0"/>
        </c:ser>
        <c:ser>
          <c:idx val="1"/>
          <c:order val="1"/>
          <c:tx>
            <c:v>P_Autodyn</c:v>
          </c:tx>
          <c:spPr>
            <a:ln w="19050">
              <a:solidFill>
                <a:srgbClr val="FF3300"/>
              </a:solidFill>
            </a:ln>
          </c:spPr>
          <c:marker>
            <c:symbol val="none"/>
          </c:marker>
          <c:xVal>
            <c:numRef>
              <c:f>'Guage 01'!$G$2:$G$1899</c:f>
              <c:numCache>
                <c:formatCode>General</c:formatCode>
                <c:ptCount val="1898"/>
                <c:pt idx="0">
                  <c:v>1.329</c:v>
                </c:pt>
                <c:pt idx="1">
                  <c:v>1.3371175000000002</c:v>
                </c:pt>
                <c:pt idx="2">
                  <c:v>1.3397525000000001</c:v>
                </c:pt>
                <c:pt idx="3">
                  <c:v>1.3426499999999999</c:v>
                </c:pt>
                <c:pt idx="4">
                  <c:v>1.3458375</c:v>
                </c:pt>
                <c:pt idx="5">
                  <c:v>1.3493424999999999</c:v>
                </c:pt>
                <c:pt idx="6">
                  <c:v>1.3532</c:v>
                </c:pt>
                <c:pt idx="7">
                  <c:v>1.35744</c:v>
                </c:pt>
                <c:pt idx="8">
                  <c:v>1.3620075</c:v>
                </c:pt>
                <c:pt idx="9">
                  <c:v>1.3665925000000001</c:v>
                </c:pt>
                <c:pt idx="10">
                  <c:v>1.3711674999999999</c:v>
                </c:pt>
                <c:pt idx="11">
                  <c:v>1.3757174999999999</c:v>
                </c:pt>
                <c:pt idx="12">
                  <c:v>1.380355</c:v>
                </c:pt>
                <c:pt idx="13">
                  <c:v>1.3849749999999998</c:v>
                </c:pt>
                <c:pt idx="14">
                  <c:v>1.38957</c:v>
                </c:pt>
                <c:pt idx="15">
                  <c:v>1.394075</c:v>
                </c:pt>
                <c:pt idx="16">
                  <c:v>1.3985675</c:v>
                </c:pt>
                <c:pt idx="17">
                  <c:v>1.4030175</c:v>
                </c:pt>
                <c:pt idx="18">
                  <c:v>1.40737</c:v>
                </c:pt>
                <c:pt idx="19">
                  <c:v>1.41171</c:v>
                </c:pt>
                <c:pt idx="20">
                  <c:v>1.416015</c:v>
                </c:pt>
                <c:pt idx="21">
                  <c:v>1.4205075</c:v>
                </c:pt>
                <c:pt idx="22">
                  <c:v>1.42523</c:v>
                </c:pt>
                <c:pt idx="23">
                  <c:v>1.4300225</c:v>
                </c:pt>
                <c:pt idx="24">
                  <c:v>1.4347525000000001</c:v>
                </c:pt>
                <c:pt idx="25">
                  <c:v>1.43957</c:v>
                </c:pt>
                <c:pt idx="26">
                  <c:v>1.4442675</c:v>
                </c:pt>
                <c:pt idx="27">
                  <c:v>1.4490025</c:v>
                </c:pt>
                <c:pt idx="28">
                  <c:v>1.4536775</c:v>
                </c:pt>
                <c:pt idx="29">
                  <c:v>1.45827</c:v>
                </c:pt>
                <c:pt idx="30">
                  <c:v>1.4628425</c:v>
                </c:pt>
                <c:pt idx="31">
                  <c:v>1.46733</c:v>
                </c:pt>
                <c:pt idx="32">
                  <c:v>1.4718175</c:v>
                </c:pt>
                <c:pt idx="33">
                  <c:v>1.4762725000000001</c:v>
                </c:pt>
                <c:pt idx="34">
                  <c:v>1.480715</c:v>
                </c:pt>
                <c:pt idx="35">
                  <c:v>1.4850775000000001</c:v>
                </c:pt>
                <c:pt idx="36">
                  <c:v>1.48935</c:v>
                </c:pt>
                <c:pt idx="37">
                  <c:v>1.4936024999999999</c:v>
                </c:pt>
                <c:pt idx="38">
                  <c:v>1.4980550000000001</c:v>
                </c:pt>
                <c:pt idx="39">
                  <c:v>1.5027925</c:v>
                </c:pt>
                <c:pt idx="40">
                  <c:v>1.5074874999999999</c:v>
                </c:pt>
                <c:pt idx="41">
                  <c:v>1.5122274999999998</c:v>
                </c:pt>
                <c:pt idx="42">
                  <c:v>1.5168775000000001</c:v>
                </c:pt>
                <c:pt idx="43">
                  <c:v>1.5215449999999999</c:v>
                </c:pt>
                <c:pt idx="44">
                  <c:v>1.5260925000000001</c:v>
                </c:pt>
                <c:pt idx="45">
                  <c:v>1.5306649999999999</c:v>
                </c:pt>
                <c:pt idx="46">
                  <c:v>1.53511</c:v>
                </c:pt>
                <c:pt idx="47">
                  <c:v>1.53956</c:v>
                </c:pt>
                <c:pt idx="48">
                  <c:v>1.544</c:v>
                </c:pt>
                <c:pt idx="49">
                  <c:v>1.5483675000000001</c:v>
                </c:pt>
                <c:pt idx="50">
                  <c:v>1.5527600000000001</c:v>
                </c:pt>
                <c:pt idx="51">
                  <c:v>1.5569975</c:v>
                </c:pt>
                <c:pt idx="52">
                  <c:v>1.5611349999999999</c:v>
                </c:pt>
                <c:pt idx="53">
                  <c:v>1.5653600000000001</c:v>
                </c:pt>
                <c:pt idx="54">
                  <c:v>1.5698699999999999</c:v>
                </c:pt>
                <c:pt idx="55">
                  <c:v>1.5744450000000001</c:v>
                </c:pt>
                <c:pt idx="56">
                  <c:v>1.57904</c:v>
                </c:pt>
                <c:pt idx="57">
                  <c:v>1.5835399999999999</c:v>
                </c:pt>
                <c:pt idx="58">
                  <c:v>1.5880675</c:v>
                </c:pt>
                <c:pt idx="59">
                  <c:v>1.5925274999999999</c:v>
                </c:pt>
                <c:pt idx="60">
                  <c:v>1.5969949999999999</c:v>
                </c:pt>
                <c:pt idx="61">
                  <c:v>1.6014275000000002</c:v>
                </c:pt>
                <c:pt idx="62">
                  <c:v>1.6058050000000001</c:v>
                </c:pt>
                <c:pt idx="63">
                  <c:v>1.61012</c:v>
                </c:pt>
                <c:pt idx="64">
                  <c:v>1.614465</c:v>
                </c:pt>
                <c:pt idx="65">
                  <c:v>1.6187875</c:v>
                </c:pt>
                <c:pt idx="66">
                  <c:v>1.6231475</c:v>
                </c:pt>
                <c:pt idx="67">
                  <c:v>1.6276675</c:v>
                </c:pt>
                <c:pt idx="68">
                  <c:v>1.6323099999999999</c:v>
                </c:pt>
                <c:pt idx="69">
                  <c:v>1.6369100000000001</c:v>
                </c:pt>
                <c:pt idx="70">
                  <c:v>1.6413875000000002</c:v>
                </c:pt>
                <c:pt idx="71">
                  <c:v>1.6457724999999999</c:v>
                </c:pt>
                <c:pt idx="72">
                  <c:v>1.6501625</c:v>
                </c:pt>
                <c:pt idx="73">
                  <c:v>1.6544574999999999</c:v>
                </c:pt>
                <c:pt idx="74">
                  <c:v>1.6587075</c:v>
                </c:pt>
                <c:pt idx="75">
                  <c:v>1.6629175</c:v>
                </c:pt>
                <c:pt idx="76">
                  <c:v>1.667125</c:v>
                </c:pt>
                <c:pt idx="77">
                  <c:v>1.6713425</c:v>
                </c:pt>
                <c:pt idx="78">
                  <c:v>1.6755675000000001</c:v>
                </c:pt>
                <c:pt idx="79">
                  <c:v>1.6797825</c:v>
                </c:pt>
                <c:pt idx="80">
                  <c:v>1.6840325</c:v>
                </c:pt>
                <c:pt idx="81">
                  <c:v>1.6883349999999999</c:v>
                </c:pt>
                <c:pt idx="82">
                  <c:v>1.6930099999999999</c:v>
                </c:pt>
                <c:pt idx="83">
                  <c:v>1.6978650000000002</c:v>
                </c:pt>
                <c:pt idx="84">
                  <c:v>1.7025775000000001</c:v>
                </c:pt>
                <c:pt idx="85">
                  <c:v>1.7071800000000001</c:v>
                </c:pt>
                <c:pt idx="86">
                  <c:v>1.7117275000000001</c:v>
                </c:pt>
                <c:pt idx="87">
                  <c:v>1.7161599999999999</c:v>
                </c:pt>
                <c:pt idx="88">
                  <c:v>1.72054</c:v>
                </c:pt>
                <c:pt idx="89">
                  <c:v>1.7248375</c:v>
                </c:pt>
                <c:pt idx="90">
                  <c:v>1.729095</c:v>
                </c:pt>
                <c:pt idx="91">
                  <c:v>1.7332775000000002</c:v>
                </c:pt>
                <c:pt idx="92">
                  <c:v>1.7374099999999999</c:v>
                </c:pt>
                <c:pt idx="93">
                  <c:v>1.7414974999999999</c:v>
                </c:pt>
                <c:pt idx="94">
                  <c:v>1.7456824999999998</c:v>
                </c:pt>
                <c:pt idx="95">
                  <c:v>1.7501499999999999</c:v>
                </c:pt>
                <c:pt idx="96">
                  <c:v>1.7548049999999999</c:v>
                </c:pt>
                <c:pt idx="97">
                  <c:v>1.7594249999999998</c:v>
                </c:pt>
                <c:pt idx="98">
                  <c:v>1.7640175</c:v>
                </c:pt>
                <c:pt idx="99">
                  <c:v>1.7686525000000002</c:v>
                </c:pt>
                <c:pt idx="100">
                  <c:v>1.773255</c:v>
                </c:pt>
                <c:pt idx="101">
                  <c:v>1.7778874999999998</c:v>
                </c:pt>
                <c:pt idx="102">
                  <c:v>1.7824799999999998</c:v>
                </c:pt>
                <c:pt idx="103">
                  <c:v>1.7871299999999999</c:v>
                </c:pt>
                <c:pt idx="104">
                  <c:v>1.7917274999999999</c:v>
                </c:pt>
                <c:pt idx="105">
                  <c:v>1.7964025000000001</c:v>
                </c:pt>
                <c:pt idx="106">
                  <c:v>1.8010675</c:v>
                </c:pt>
                <c:pt idx="107">
                  <c:v>1.8057400000000001</c:v>
                </c:pt>
                <c:pt idx="108">
                  <c:v>1.8105224999999998</c:v>
                </c:pt>
                <c:pt idx="109">
                  <c:v>1.8152275</c:v>
                </c:pt>
                <c:pt idx="110">
                  <c:v>1.8199574999999999</c:v>
                </c:pt>
                <c:pt idx="111">
                  <c:v>1.82456</c:v>
                </c:pt>
                <c:pt idx="112">
                  <c:v>1.82914</c:v>
                </c:pt>
                <c:pt idx="113">
                  <c:v>1.8336575000000002</c:v>
                </c:pt>
                <c:pt idx="114">
                  <c:v>1.83812</c:v>
                </c:pt>
                <c:pt idx="115">
                  <c:v>1.8425275000000001</c:v>
                </c:pt>
                <c:pt idx="116">
                  <c:v>1.8468925</c:v>
                </c:pt>
                <c:pt idx="117">
                  <c:v>1.8512175</c:v>
                </c:pt>
                <c:pt idx="118">
                  <c:v>1.8556550000000001</c:v>
                </c:pt>
                <c:pt idx="119">
                  <c:v>1.8603374999999998</c:v>
                </c:pt>
                <c:pt idx="120">
                  <c:v>1.8651850000000001</c:v>
                </c:pt>
                <c:pt idx="121">
                  <c:v>1.8699725</c:v>
                </c:pt>
                <c:pt idx="122">
                  <c:v>1.8748100000000001</c:v>
                </c:pt>
                <c:pt idx="123">
                  <c:v>1.8796025000000001</c:v>
                </c:pt>
                <c:pt idx="124">
                  <c:v>1.8843650000000001</c:v>
                </c:pt>
                <c:pt idx="125">
                  <c:v>1.8891725000000001</c:v>
                </c:pt>
                <c:pt idx="126">
                  <c:v>1.8939125000000001</c:v>
                </c:pt>
                <c:pt idx="127">
                  <c:v>1.898665</c:v>
                </c:pt>
                <c:pt idx="128">
                  <c:v>1.903365</c:v>
                </c:pt>
                <c:pt idx="129">
                  <c:v>1.9080250000000001</c:v>
                </c:pt>
                <c:pt idx="130">
                  <c:v>1.9126475000000001</c:v>
                </c:pt>
                <c:pt idx="131">
                  <c:v>1.9172399999999998</c:v>
                </c:pt>
                <c:pt idx="132">
                  <c:v>1.9220200000000001</c:v>
                </c:pt>
                <c:pt idx="133">
                  <c:v>1.9271799999999999</c:v>
                </c:pt>
                <c:pt idx="134">
                  <c:v>1.9325100000000002</c:v>
                </c:pt>
                <c:pt idx="135">
                  <c:v>1.9378675000000001</c:v>
                </c:pt>
                <c:pt idx="136">
                  <c:v>1.943235</c:v>
                </c:pt>
                <c:pt idx="137">
                  <c:v>1.9485275</c:v>
                </c:pt>
                <c:pt idx="138">
                  <c:v>1.9538825</c:v>
                </c:pt>
                <c:pt idx="139">
                  <c:v>1.9591375000000002</c:v>
                </c:pt>
                <c:pt idx="140">
                  <c:v>1.9644299999999999</c:v>
                </c:pt>
                <c:pt idx="141">
                  <c:v>1.9696525</c:v>
                </c:pt>
                <c:pt idx="142">
                  <c:v>1.9748475000000001</c:v>
                </c:pt>
                <c:pt idx="143">
                  <c:v>1.9800075000000001</c:v>
                </c:pt>
                <c:pt idx="144">
                  <c:v>1.9851750000000001</c:v>
                </c:pt>
                <c:pt idx="145">
                  <c:v>1.9903625</c:v>
                </c:pt>
                <c:pt idx="146">
                  <c:v>1.9954550000000002</c:v>
                </c:pt>
                <c:pt idx="147">
                  <c:v>2.0004975000000003</c:v>
                </c:pt>
                <c:pt idx="148">
                  <c:v>2.0054849999999997</c:v>
                </c:pt>
                <c:pt idx="149">
                  <c:v>2.0104175</c:v>
                </c:pt>
                <c:pt idx="150">
                  <c:v>2.0154125000000001</c:v>
                </c:pt>
                <c:pt idx="151">
                  <c:v>2.0206149999999998</c:v>
                </c:pt>
                <c:pt idx="152">
                  <c:v>2.0258875000000001</c:v>
                </c:pt>
                <c:pt idx="153">
                  <c:v>2.0311925</c:v>
                </c:pt>
                <c:pt idx="154">
                  <c:v>2.0363675000000003</c:v>
                </c:pt>
                <c:pt idx="155">
                  <c:v>2.0416299999999996</c:v>
                </c:pt>
                <c:pt idx="156">
                  <c:v>2.0467374999999999</c:v>
                </c:pt>
                <c:pt idx="157">
                  <c:v>2.0518774999999998</c:v>
                </c:pt>
                <c:pt idx="158">
                  <c:v>2.05688</c:v>
                </c:pt>
                <c:pt idx="159">
                  <c:v>2.0618775</c:v>
                </c:pt>
                <c:pt idx="160">
                  <c:v>2.0668099999999998</c:v>
                </c:pt>
                <c:pt idx="161">
                  <c:v>2.0717824999999999</c:v>
                </c:pt>
                <c:pt idx="162">
                  <c:v>2.0769150000000001</c:v>
                </c:pt>
                <c:pt idx="163">
                  <c:v>2.0823325000000001</c:v>
                </c:pt>
                <c:pt idx="164">
                  <c:v>2.0878524999999999</c:v>
                </c:pt>
                <c:pt idx="165">
                  <c:v>2.0932325000000001</c:v>
                </c:pt>
                <c:pt idx="166">
                  <c:v>2.0986125000000002</c:v>
                </c:pt>
                <c:pt idx="167">
                  <c:v>2.1038999999999999</c:v>
                </c:pt>
                <c:pt idx="168">
                  <c:v>2.1091950000000002</c:v>
                </c:pt>
                <c:pt idx="169">
                  <c:v>2.1143999999999998</c:v>
                </c:pt>
                <c:pt idx="170">
                  <c:v>2.1195575</c:v>
                </c:pt>
                <c:pt idx="171">
                  <c:v>2.1246424999999998</c:v>
                </c:pt>
                <c:pt idx="172">
                  <c:v>2.1298174999999997</c:v>
                </c:pt>
                <c:pt idx="173">
                  <c:v>2.1353124999999999</c:v>
                </c:pt>
                <c:pt idx="174">
                  <c:v>2.1409950000000002</c:v>
                </c:pt>
                <c:pt idx="175">
                  <c:v>2.1466525000000001</c:v>
                </c:pt>
                <c:pt idx="176">
                  <c:v>2.1522324999999998</c:v>
                </c:pt>
                <c:pt idx="177">
                  <c:v>2.1577850000000001</c:v>
                </c:pt>
                <c:pt idx="178">
                  <c:v>2.1632925000000003</c:v>
                </c:pt>
                <c:pt idx="179">
                  <c:v>2.1687175000000001</c:v>
                </c:pt>
                <c:pt idx="180">
                  <c:v>2.1741099999999998</c:v>
                </c:pt>
                <c:pt idx="181">
                  <c:v>2.1794199999999999</c:v>
                </c:pt>
                <c:pt idx="182">
                  <c:v>2.1848399999999999</c:v>
                </c:pt>
                <c:pt idx="183">
                  <c:v>2.1906724999999998</c:v>
                </c:pt>
                <c:pt idx="184">
                  <c:v>2.19651</c:v>
                </c:pt>
                <c:pt idx="185">
                  <c:v>2.2022699999999999</c:v>
                </c:pt>
                <c:pt idx="186">
                  <c:v>2.2081124999999999</c:v>
                </c:pt>
                <c:pt idx="187">
                  <c:v>2.2137950000000002</c:v>
                </c:pt>
                <c:pt idx="188">
                  <c:v>2.2194175</c:v>
                </c:pt>
                <c:pt idx="189">
                  <c:v>2.2249924999999999</c:v>
                </c:pt>
                <c:pt idx="190">
                  <c:v>2.2304949999999999</c:v>
                </c:pt>
                <c:pt idx="191">
                  <c:v>2.2360150000000001</c:v>
                </c:pt>
                <c:pt idx="192">
                  <c:v>2.2415050000000001</c:v>
                </c:pt>
                <c:pt idx="193">
                  <c:v>2.2470049999999997</c:v>
                </c:pt>
                <c:pt idx="194">
                  <c:v>2.25257</c:v>
                </c:pt>
                <c:pt idx="195">
                  <c:v>2.2583099999999998</c:v>
                </c:pt>
                <c:pt idx="196">
                  <c:v>2.2640349999999998</c:v>
                </c:pt>
                <c:pt idx="197">
                  <c:v>2.2696674999999997</c:v>
                </c:pt>
                <c:pt idx="198">
                  <c:v>2.2752499999999998</c:v>
                </c:pt>
                <c:pt idx="199">
                  <c:v>2.2807675000000001</c:v>
                </c:pt>
                <c:pt idx="200">
                  <c:v>2.2861800000000003</c:v>
                </c:pt>
                <c:pt idx="201">
                  <c:v>2.2915100000000002</c:v>
                </c:pt>
                <c:pt idx="202">
                  <c:v>2.2968800000000003</c:v>
                </c:pt>
                <c:pt idx="203">
                  <c:v>2.3022899999999997</c:v>
                </c:pt>
                <c:pt idx="204">
                  <c:v>2.3079375</c:v>
                </c:pt>
                <c:pt idx="205">
                  <c:v>2.31345</c:v>
                </c:pt>
                <c:pt idx="206">
                  <c:v>2.3189275</c:v>
                </c:pt>
                <c:pt idx="207">
                  <c:v>2.324325</c:v>
                </c:pt>
                <c:pt idx="208">
                  <c:v>2.3296450000000002</c:v>
                </c:pt>
                <c:pt idx="209">
                  <c:v>2.3348800000000001</c:v>
                </c:pt>
                <c:pt idx="210">
                  <c:v>2.3401675000000002</c:v>
                </c:pt>
                <c:pt idx="211">
                  <c:v>2.3456074999999998</c:v>
                </c:pt>
                <c:pt idx="212">
                  <c:v>2.3509899999999999</c:v>
                </c:pt>
                <c:pt idx="213">
                  <c:v>2.3563524999999998</c:v>
                </c:pt>
                <c:pt idx="214">
                  <c:v>2.3617224999999999</c:v>
                </c:pt>
                <c:pt idx="215">
                  <c:v>2.3670625000000003</c:v>
                </c:pt>
                <c:pt idx="216">
                  <c:v>2.3723174999999999</c:v>
                </c:pt>
                <c:pt idx="217">
                  <c:v>2.3775250000000003</c:v>
                </c:pt>
                <c:pt idx="218">
                  <c:v>2.3828300000000002</c:v>
                </c:pt>
                <c:pt idx="219">
                  <c:v>2.3882850000000002</c:v>
                </c:pt>
                <c:pt idx="220">
                  <c:v>2.3936774999999999</c:v>
                </c:pt>
                <c:pt idx="221">
                  <c:v>2.3990100000000001</c:v>
                </c:pt>
                <c:pt idx="222">
                  <c:v>2.4042874999999997</c:v>
                </c:pt>
                <c:pt idx="223">
                  <c:v>2.4095775000000001</c:v>
                </c:pt>
                <c:pt idx="224">
                  <c:v>2.4147849999999997</c:v>
                </c:pt>
                <c:pt idx="225">
                  <c:v>2.4200474999999999</c:v>
                </c:pt>
                <c:pt idx="226">
                  <c:v>2.4254950000000002</c:v>
                </c:pt>
                <c:pt idx="227">
                  <c:v>2.4308700000000001</c:v>
                </c:pt>
                <c:pt idx="228">
                  <c:v>2.4362075000000001</c:v>
                </c:pt>
                <c:pt idx="229">
                  <c:v>2.4414750000000001</c:v>
                </c:pt>
                <c:pt idx="230">
                  <c:v>2.4466725</c:v>
                </c:pt>
                <c:pt idx="231">
                  <c:v>2.4518225</c:v>
                </c:pt>
                <c:pt idx="232">
                  <c:v>2.4570400000000001</c:v>
                </c:pt>
                <c:pt idx="233">
                  <c:v>2.4621875000000002</c:v>
                </c:pt>
                <c:pt idx="234">
                  <c:v>2.4675500000000001</c:v>
                </c:pt>
                <c:pt idx="235">
                  <c:v>2.4727874999999999</c:v>
                </c:pt>
                <c:pt idx="236">
                  <c:v>2.4779675000000001</c:v>
                </c:pt>
                <c:pt idx="237">
                  <c:v>2.4830899999999998</c:v>
                </c:pt>
                <c:pt idx="238">
                  <c:v>2.4881449999999998</c:v>
                </c:pt>
                <c:pt idx="239">
                  <c:v>2.4932175000000001</c:v>
                </c:pt>
                <c:pt idx="240">
                  <c:v>2.4982700000000002</c:v>
                </c:pt>
                <c:pt idx="241">
                  <c:v>2.5034000000000001</c:v>
                </c:pt>
                <c:pt idx="242">
                  <c:v>2.5085250000000001</c:v>
                </c:pt>
                <c:pt idx="243">
                  <c:v>2.5136249999999998</c:v>
                </c:pt>
                <c:pt idx="244">
                  <c:v>2.5186999999999999</c:v>
                </c:pt>
                <c:pt idx="245">
                  <c:v>2.5236499999999999</c:v>
                </c:pt>
                <c:pt idx="246">
                  <c:v>2.5286750000000002</c:v>
                </c:pt>
                <c:pt idx="247">
                  <c:v>2.5336250000000002</c:v>
                </c:pt>
                <c:pt idx="248">
                  <c:v>2.5385999999999997</c:v>
                </c:pt>
                <c:pt idx="249">
                  <c:v>2.54365</c:v>
                </c:pt>
                <c:pt idx="250">
                  <c:v>2.5486499999999999</c:v>
                </c:pt>
                <c:pt idx="251">
                  <c:v>2.5535999999999999</c:v>
                </c:pt>
                <c:pt idx="252">
                  <c:v>2.5585249999999999</c:v>
                </c:pt>
                <c:pt idx="253">
                  <c:v>2.56345</c:v>
                </c:pt>
                <c:pt idx="254">
                  <c:v>2.5683250000000002</c:v>
                </c:pt>
                <c:pt idx="255">
                  <c:v>2.57335</c:v>
                </c:pt>
                <c:pt idx="256">
                  <c:v>2.578325</c:v>
                </c:pt>
                <c:pt idx="257">
                  <c:v>2.58325</c:v>
                </c:pt>
                <c:pt idx="258">
                  <c:v>2.5881500000000002</c:v>
                </c:pt>
                <c:pt idx="259">
                  <c:v>2.5930749999999998</c:v>
                </c:pt>
                <c:pt idx="260">
                  <c:v>2.597925</c:v>
                </c:pt>
                <c:pt idx="261">
                  <c:v>2.602875</c:v>
                </c:pt>
                <c:pt idx="262">
                  <c:v>2.6078250000000001</c:v>
                </c:pt>
                <c:pt idx="263">
                  <c:v>2.6127000000000002</c:v>
                </c:pt>
                <c:pt idx="264">
                  <c:v>2.617575</c:v>
                </c:pt>
                <c:pt idx="265">
                  <c:v>2.6224999999999996</c:v>
                </c:pt>
                <c:pt idx="266">
                  <c:v>2.6273500000000003</c:v>
                </c:pt>
                <c:pt idx="267">
                  <c:v>2.6322999999999999</c:v>
                </c:pt>
                <c:pt idx="268">
                  <c:v>2.6372249999999999</c:v>
                </c:pt>
                <c:pt idx="269">
                  <c:v>2.6421000000000001</c:v>
                </c:pt>
                <c:pt idx="270">
                  <c:v>2.6469749999999999</c:v>
                </c:pt>
                <c:pt idx="271">
                  <c:v>2.65185</c:v>
                </c:pt>
                <c:pt idx="272">
                  <c:v>2.6566749999999999</c:v>
                </c:pt>
                <c:pt idx="273">
                  <c:v>2.6616999999999997</c:v>
                </c:pt>
                <c:pt idx="274">
                  <c:v>2.6666249999999998</c:v>
                </c:pt>
                <c:pt idx="275">
                  <c:v>2.6715</c:v>
                </c:pt>
                <c:pt idx="276">
                  <c:v>2.6763499999999998</c:v>
                </c:pt>
                <c:pt idx="277">
                  <c:v>2.6812499999999999</c:v>
                </c:pt>
                <c:pt idx="278">
                  <c:v>2.6861000000000002</c:v>
                </c:pt>
                <c:pt idx="279">
                  <c:v>2.6910250000000002</c:v>
                </c:pt>
                <c:pt idx="280">
                  <c:v>2.6959</c:v>
                </c:pt>
                <c:pt idx="281">
                  <c:v>2.7007750000000001</c:v>
                </c:pt>
                <c:pt idx="282">
                  <c:v>2.7057000000000002</c:v>
                </c:pt>
                <c:pt idx="283">
                  <c:v>2.71055</c:v>
                </c:pt>
                <c:pt idx="284">
                  <c:v>2.7155</c:v>
                </c:pt>
                <c:pt idx="285">
                  <c:v>2.7203999999999997</c:v>
                </c:pt>
                <c:pt idx="286">
                  <c:v>2.72525</c:v>
                </c:pt>
                <c:pt idx="287">
                  <c:v>2.7302</c:v>
                </c:pt>
                <c:pt idx="288">
                  <c:v>2.7350750000000001</c:v>
                </c:pt>
                <c:pt idx="289">
                  <c:v>2.7400500000000001</c:v>
                </c:pt>
                <c:pt idx="290">
                  <c:v>2.7449749999999997</c:v>
                </c:pt>
                <c:pt idx="291">
                  <c:v>2.7498499999999999</c:v>
                </c:pt>
                <c:pt idx="292">
                  <c:v>2.7548499999999998</c:v>
                </c:pt>
                <c:pt idx="293">
                  <c:v>2.7598749999999996</c:v>
                </c:pt>
                <c:pt idx="294">
                  <c:v>2.7648999999999999</c:v>
                </c:pt>
                <c:pt idx="295">
                  <c:v>2.7698499999999999</c:v>
                </c:pt>
                <c:pt idx="296">
                  <c:v>2.7747250000000001</c:v>
                </c:pt>
                <c:pt idx="297">
                  <c:v>2.7797999999999998</c:v>
                </c:pt>
                <c:pt idx="298">
                  <c:v>2.78485</c:v>
                </c:pt>
                <c:pt idx="299">
                  <c:v>2.7898749999999999</c:v>
                </c:pt>
                <c:pt idx="300">
                  <c:v>2.7947500000000001</c:v>
                </c:pt>
                <c:pt idx="301">
                  <c:v>2.7995000000000001</c:v>
                </c:pt>
                <c:pt idx="302">
                  <c:v>2.8041499999999999</c:v>
                </c:pt>
                <c:pt idx="303">
                  <c:v>2.8088500000000001</c:v>
                </c:pt>
                <c:pt idx="304">
                  <c:v>2.8137499999999998</c:v>
                </c:pt>
                <c:pt idx="305">
                  <c:v>2.8187500000000001</c:v>
                </c:pt>
                <c:pt idx="306">
                  <c:v>2.8237000000000001</c:v>
                </c:pt>
                <c:pt idx="307">
                  <c:v>2.8286750000000001</c:v>
                </c:pt>
                <c:pt idx="308">
                  <c:v>2.8336749999999999</c:v>
                </c:pt>
                <c:pt idx="309">
                  <c:v>2.8383750000000001</c:v>
                </c:pt>
                <c:pt idx="310">
                  <c:v>2.8428749999999998</c:v>
                </c:pt>
                <c:pt idx="311">
                  <c:v>2.847375</c:v>
                </c:pt>
                <c:pt idx="312">
                  <c:v>2.8521000000000001</c:v>
                </c:pt>
                <c:pt idx="313">
                  <c:v>2.8566749999999996</c:v>
                </c:pt>
                <c:pt idx="314">
                  <c:v>2.8613</c:v>
                </c:pt>
                <c:pt idx="315">
                  <c:v>2.8659750000000002</c:v>
                </c:pt>
                <c:pt idx="316">
                  <c:v>2.8706499999999999</c:v>
                </c:pt>
                <c:pt idx="317">
                  <c:v>2.8756249999999999</c:v>
                </c:pt>
                <c:pt idx="318">
                  <c:v>2.8804750000000001</c:v>
                </c:pt>
                <c:pt idx="319">
                  <c:v>2.8851749999999998</c:v>
                </c:pt>
                <c:pt idx="320">
                  <c:v>2.88985</c:v>
                </c:pt>
                <c:pt idx="321">
                  <c:v>2.8943750000000001</c:v>
                </c:pt>
                <c:pt idx="322">
                  <c:v>2.8985250000000002</c:v>
                </c:pt>
                <c:pt idx="323">
                  <c:v>2.9027250000000002</c:v>
                </c:pt>
                <c:pt idx="324">
                  <c:v>2.9071750000000001</c:v>
                </c:pt>
                <c:pt idx="325">
                  <c:v>2.9120500000000002</c:v>
                </c:pt>
                <c:pt idx="326">
                  <c:v>2.9171499999999999</c:v>
                </c:pt>
                <c:pt idx="327">
                  <c:v>2.9222000000000001</c:v>
                </c:pt>
                <c:pt idx="328">
                  <c:v>2.9270499999999999</c:v>
                </c:pt>
                <c:pt idx="329">
                  <c:v>2.9317250000000001</c:v>
                </c:pt>
                <c:pt idx="330">
                  <c:v>2.9364250000000003</c:v>
                </c:pt>
                <c:pt idx="331">
                  <c:v>2.9411749999999999</c:v>
                </c:pt>
                <c:pt idx="332">
                  <c:v>2.9456250000000002</c:v>
                </c:pt>
                <c:pt idx="333">
                  <c:v>2.9500500000000001</c:v>
                </c:pt>
                <c:pt idx="334">
                  <c:v>2.9543249999999999</c:v>
                </c:pt>
                <c:pt idx="335">
                  <c:v>2.9587750000000002</c:v>
                </c:pt>
                <c:pt idx="336">
                  <c:v>2.963425</c:v>
                </c:pt>
                <c:pt idx="337">
                  <c:v>2.9683250000000001</c:v>
                </c:pt>
                <c:pt idx="338">
                  <c:v>2.9734250000000002</c:v>
                </c:pt>
                <c:pt idx="339">
                  <c:v>2.9784250000000001</c:v>
                </c:pt>
                <c:pt idx="340">
                  <c:v>2.9830000000000001</c:v>
                </c:pt>
                <c:pt idx="341">
                  <c:v>2.9874999999999998</c:v>
                </c:pt>
                <c:pt idx="342">
                  <c:v>2.9917750000000001</c:v>
                </c:pt>
                <c:pt idx="343">
                  <c:v>2.996375</c:v>
                </c:pt>
                <c:pt idx="344">
                  <c:v>3.0012500000000002</c:v>
                </c:pt>
                <c:pt idx="345">
                  <c:v>3.0062249999999997</c:v>
                </c:pt>
                <c:pt idx="346">
                  <c:v>3.0113750000000001</c:v>
                </c:pt>
                <c:pt idx="347">
                  <c:v>3.0165000000000002</c:v>
                </c:pt>
                <c:pt idx="348">
                  <c:v>3.021525</c:v>
                </c:pt>
                <c:pt idx="349">
                  <c:v>3.0263</c:v>
                </c:pt>
                <c:pt idx="350">
                  <c:v>3.0312250000000001</c:v>
                </c:pt>
                <c:pt idx="351">
                  <c:v>3.0359000000000003</c:v>
                </c:pt>
                <c:pt idx="352">
                  <c:v>3.040375</c:v>
                </c:pt>
                <c:pt idx="353">
                  <c:v>3.04495</c:v>
                </c:pt>
                <c:pt idx="354">
                  <c:v>3.04975</c:v>
                </c:pt>
                <c:pt idx="355">
                  <c:v>3.0548999999999999</c:v>
                </c:pt>
                <c:pt idx="356">
                  <c:v>3.0600499999999999</c:v>
                </c:pt>
                <c:pt idx="357">
                  <c:v>3.0649999999999999</c:v>
                </c:pt>
                <c:pt idx="358">
                  <c:v>3.0700249999999998</c:v>
                </c:pt>
                <c:pt idx="359">
                  <c:v>3.0747499999999999</c:v>
                </c:pt>
                <c:pt idx="360">
                  <c:v>3.0796000000000001</c:v>
                </c:pt>
                <c:pt idx="361">
                  <c:v>3.0845750000000001</c:v>
                </c:pt>
                <c:pt idx="362">
                  <c:v>3.08975</c:v>
                </c:pt>
                <c:pt idx="363">
                  <c:v>3.0949</c:v>
                </c:pt>
                <c:pt idx="364">
                  <c:v>3.0999750000000001</c:v>
                </c:pt>
                <c:pt idx="365">
                  <c:v>3.1050500000000003</c:v>
                </c:pt>
                <c:pt idx="366">
                  <c:v>3.1100499999999998</c:v>
                </c:pt>
                <c:pt idx="367">
                  <c:v>3.1150500000000001</c:v>
                </c:pt>
                <c:pt idx="368">
                  <c:v>3.1200749999999999</c:v>
                </c:pt>
                <c:pt idx="369">
                  <c:v>3.1250499999999999</c:v>
                </c:pt>
                <c:pt idx="370">
                  <c:v>3.1303249999999996</c:v>
                </c:pt>
                <c:pt idx="371">
                  <c:v>3.1354500000000001</c:v>
                </c:pt>
                <c:pt idx="372">
                  <c:v>3.1405500000000002</c:v>
                </c:pt>
                <c:pt idx="373">
                  <c:v>3.1456</c:v>
                </c:pt>
                <c:pt idx="374">
                  <c:v>3.1506750000000001</c:v>
                </c:pt>
                <c:pt idx="375">
                  <c:v>3.1557750000000002</c:v>
                </c:pt>
                <c:pt idx="376">
                  <c:v>3.1608499999999999</c:v>
                </c:pt>
                <c:pt idx="377">
                  <c:v>3.16615</c:v>
                </c:pt>
                <c:pt idx="378">
                  <c:v>3.171475</c:v>
                </c:pt>
                <c:pt idx="379">
                  <c:v>3.1767249999999998</c:v>
                </c:pt>
                <c:pt idx="380">
                  <c:v>3.1819250000000001</c:v>
                </c:pt>
                <c:pt idx="381">
                  <c:v>3.1871499999999999</c:v>
                </c:pt>
                <c:pt idx="382">
                  <c:v>3.1924000000000001</c:v>
                </c:pt>
                <c:pt idx="383">
                  <c:v>3.1979000000000002</c:v>
                </c:pt>
                <c:pt idx="384">
                  <c:v>3.2033499999999999</c:v>
                </c:pt>
                <c:pt idx="385">
                  <c:v>3.208825</c:v>
                </c:pt>
                <c:pt idx="386">
                  <c:v>3.2142249999999999</c:v>
                </c:pt>
                <c:pt idx="387">
                  <c:v>3.2196000000000002</c:v>
                </c:pt>
                <c:pt idx="388">
                  <c:v>3.2249750000000001</c:v>
                </c:pt>
                <c:pt idx="389">
                  <c:v>3.2302999999999997</c:v>
                </c:pt>
                <c:pt idx="390">
                  <c:v>3.235525</c:v>
                </c:pt>
                <c:pt idx="391">
                  <c:v>3.2409750000000002</c:v>
                </c:pt>
                <c:pt idx="392">
                  <c:v>3.2466250000000003</c:v>
                </c:pt>
                <c:pt idx="393">
                  <c:v>3.2522000000000002</c:v>
                </c:pt>
                <c:pt idx="394">
                  <c:v>3.2576000000000001</c:v>
                </c:pt>
                <c:pt idx="395">
                  <c:v>3.2629999999999999</c:v>
                </c:pt>
                <c:pt idx="396">
                  <c:v>3.2682999999999995</c:v>
                </c:pt>
                <c:pt idx="397">
                  <c:v>3.2736750000000003</c:v>
                </c:pt>
                <c:pt idx="398">
                  <c:v>3.279175</c:v>
                </c:pt>
                <c:pt idx="399">
                  <c:v>3.2848500000000005</c:v>
                </c:pt>
                <c:pt idx="400">
                  <c:v>3.2904999999999998</c:v>
                </c:pt>
                <c:pt idx="401">
                  <c:v>3.296125</c:v>
                </c:pt>
                <c:pt idx="402">
                  <c:v>3.3015250000000003</c:v>
                </c:pt>
                <c:pt idx="403">
                  <c:v>3.3069250000000001</c:v>
                </c:pt>
                <c:pt idx="404">
                  <c:v>3.3124500000000001</c:v>
                </c:pt>
                <c:pt idx="405">
                  <c:v>3.3182999999999998</c:v>
                </c:pt>
                <c:pt idx="406">
                  <c:v>3.3244750000000005</c:v>
                </c:pt>
                <c:pt idx="407">
                  <c:v>3.3301999999999996</c:v>
                </c:pt>
                <c:pt idx="408">
                  <c:v>3.3357999999999999</c:v>
                </c:pt>
                <c:pt idx="409">
                  <c:v>3.3413499999999998</c:v>
                </c:pt>
                <c:pt idx="410">
                  <c:v>3.3471250000000001</c:v>
                </c:pt>
                <c:pt idx="411">
                  <c:v>3.3532500000000001</c:v>
                </c:pt>
                <c:pt idx="412">
                  <c:v>3.3591999999999995</c:v>
                </c:pt>
                <c:pt idx="413">
                  <c:v>3.3650500000000001</c:v>
                </c:pt>
                <c:pt idx="414">
                  <c:v>3.3708750000000003</c:v>
                </c:pt>
                <c:pt idx="415">
                  <c:v>3.3768750000000001</c:v>
                </c:pt>
                <c:pt idx="416">
                  <c:v>3.3830749999999998</c:v>
                </c:pt>
                <c:pt idx="417">
                  <c:v>3.3889250000000004</c:v>
                </c:pt>
                <c:pt idx="418">
                  <c:v>3.3948749999999999</c:v>
                </c:pt>
                <c:pt idx="419">
                  <c:v>3.401125</c:v>
                </c:pt>
                <c:pt idx="420">
                  <c:v>3.4074</c:v>
                </c:pt>
                <c:pt idx="421">
                  <c:v>3.4137750000000002</c:v>
                </c:pt>
                <c:pt idx="422">
                  <c:v>3.42</c:v>
                </c:pt>
                <c:pt idx="423">
                  <c:v>3.4262000000000001</c:v>
                </c:pt>
                <c:pt idx="424">
                  <c:v>3.4326250000000003</c:v>
                </c:pt>
                <c:pt idx="425">
                  <c:v>3.4390999999999998</c:v>
                </c:pt>
                <c:pt idx="426">
                  <c:v>3.4457</c:v>
                </c:pt>
                <c:pt idx="427">
                  <c:v>3.4519500000000001</c:v>
                </c:pt>
                <c:pt idx="428">
                  <c:v>3.458825</c:v>
                </c:pt>
                <c:pt idx="429">
                  <c:v>3.46495</c:v>
                </c:pt>
                <c:pt idx="430">
                  <c:v>3.4716749999999998</c:v>
                </c:pt>
                <c:pt idx="431">
                  <c:v>3.4782000000000002</c:v>
                </c:pt>
                <c:pt idx="432">
                  <c:v>3.4840000000000004</c:v>
                </c:pt>
                <c:pt idx="433">
                  <c:v>3.4903749999999998</c:v>
                </c:pt>
                <c:pt idx="434">
                  <c:v>3.4967249999999996</c:v>
                </c:pt>
                <c:pt idx="435">
                  <c:v>3.5029749999999997</c:v>
                </c:pt>
                <c:pt idx="436">
                  <c:v>3.5089000000000001</c:v>
                </c:pt>
                <c:pt idx="437">
                  <c:v>3.5152250000000005</c:v>
                </c:pt>
                <c:pt idx="438">
                  <c:v>3.521725</c:v>
                </c:pt>
                <c:pt idx="439">
                  <c:v>3.5284000000000004</c:v>
                </c:pt>
                <c:pt idx="440">
                  <c:v>3.5353500000000002</c:v>
                </c:pt>
                <c:pt idx="441">
                  <c:v>3.5423250000000004</c:v>
                </c:pt>
                <c:pt idx="442">
                  <c:v>3.5488</c:v>
                </c:pt>
                <c:pt idx="443">
                  <c:v>3.5549749999999998</c:v>
                </c:pt>
                <c:pt idx="444">
                  <c:v>3.5606999999999998</c:v>
                </c:pt>
                <c:pt idx="445">
                  <c:v>3.5659499999999995</c:v>
                </c:pt>
                <c:pt idx="446">
                  <c:v>3.5711249999999999</c:v>
                </c:pt>
                <c:pt idx="447">
                  <c:v>3.57605</c:v>
                </c:pt>
                <c:pt idx="448">
                  <c:v>3.5809500000000001</c:v>
                </c:pt>
                <c:pt idx="449">
                  <c:v>3.5860749999999997</c:v>
                </c:pt>
                <c:pt idx="450">
                  <c:v>3.5914750000000004</c:v>
                </c:pt>
                <c:pt idx="451">
                  <c:v>3.5968750000000003</c:v>
                </c:pt>
                <c:pt idx="452">
                  <c:v>3.6018500000000002</c:v>
                </c:pt>
                <c:pt idx="453">
                  <c:v>3.605775</c:v>
                </c:pt>
                <c:pt idx="454">
                  <c:v>3.6100500000000002</c:v>
                </c:pt>
                <c:pt idx="455">
                  <c:v>3.6147749999999998</c:v>
                </c:pt>
                <c:pt idx="456">
                  <c:v>3.6196999999999999</c:v>
                </c:pt>
                <c:pt idx="457">
                  <c:v>3.6244999999999998</c:v>
                </c:pt>
                <c:pt idx="458">
                  <c:v>3.6293249999999997</c:v>
                </c:pt>
                <c:pt idx="459">
                  <c:v>3.6342249999999998</c:v>
                </c:pt>
                <c:pt idx="460">
                  <c:v>3.6390500000000001</c:v>
                </c:pt>
                <c:pt idx="461">
                  <c:v>3.6437999999999997</c:v>
                </c:pt>
                <c:pt idx="462">
                  <c:v>3.6487499999999997</c:v>
                </c:pt>
                <c:pt idx="463">
                  <c:v>3.6539250000000001</c:v>
                </c:pt>
                <c:pt idx="464">
                  <c:v>3.6591499999999999</c:v>
                </c:pt>
                <c:pt idx="465">
                  <c:v>3.6645749999999997</c:v>
                </c:pt>
                <c:pt idx="466">
                  <c:v>3.6698750000000002</c:v>
                </c:pt>
                <c:pt idx="467">
                  <c:v>3.6749249999999996</c:v>
                </c:pt>
                <c:pt idx="468">
                  <c:v>3.6800250000000001</c:v>
                </c:pt>
                <c:pt idx="469">
                  <c:v>3.6852999999999998</c:v>
                </c:pt>
                <c:pt idx="470">
                  <c:v>3.6907000000000001</c:v>
                </c:pt>
                <c:pt idx="471">
                  <c:v>3.6960250000000001</c:v>
                </c:pt>
                <c:pt idx="472">
                  <c:v>3.7016499999999999</c:v>
                </c:pt>
                <c:pt idx="473">
                  <c:v>3.7075249999999995</c:v>
                </c:pt>
                <c:pt idx="474">
                  <c:v>3.7137000000000002</c:v>
                </c:pt>
                <c:pt idx="475">
                  <c:v>3.7201999999999997</c:v>
                </c:pt>
                <c:pt idx="476">
                  <c:v>3.7268500000000002</c:v>
                </c:pt>
                <c:pt idx="477">
                  <c:v>3.7335500000000001</c:v>
                </c:pt>
                <c:pt idx="478">
                  <c:v>3.7404500000000001</c:v>
                </c:pt>
                <c:pt idx="479">
                  <c:v>3.747325</c:v>
                </c:pt>
                <c:pt idx="480">
                  <c:v>3.7539999999999996</c:v>
                </c:pt>
                <c:pt idx="481">
                  <c:v>3.7609499999999998</c:v>
                </c:pt>
                <c:pt idx="482">
                  <c:v>3.7677750000000003</c:v>
                </c:pt>
                <c:pt idx="483">
                  <c:v>3.7744</c:v>
                </c:pt>
                <c:pt idx="484">
                  <c:v>3.7810499999999996</c:v>
                </c:pt>
                <c:pt idx="485">
                  <c:v>3.7876250000000002</c:v>
                </c:pt>
                <c:pt idx="486">
                  <c:v>3.7942999999999998</c:v>
                </c:pt>
                <c:pt idx="487">
                  <c:v>3.8008250000000001</c:v>
                </c:pt>
                <c:pt idx="488">
                  <c:v>3.807175</c:v>
                </c:pt>
                <c:pt idx="489">
                  <c:v>3.8135750000000002</c:v>
                </c:pt>
                <c:pt idx="490">
                  <c:v>3.8199749999999999</c:v>
                </c:pt>
                <c:pt idx="491">
                  <c:v>3.8262499999999999</c:v>
                </c:pt>
                <c:pt idx="492">
                  <c:v>3.8322250000000002</c:v>
                </c:pt>
                <c:pt idx="493">
                  <c:v>3.8380249999999996</c:v>
                </c:pt>
                <c:pt idx="494">
                  <c:v>3.8437749999999999</c:v>
                </c:pt>
                <c:pt idx="495">
                  <c:v>3.84945</c:v>
                </c:pt>
                <c:pt idx="496">
                  <c:v>3.8551250000000001</c:v>
                </c:pt>
                <c:pt idx="497">
                  <c:v>3.8609999999999998</c:v>
                </c:pt>
                <c:pt idx="498">
                  <c:v>3.8670250000000004</c:v>
                </c:pt>
                <c:pt idx="499">
                  <c:v>3.8727749999999999</c:v>
                </c:pt>
                <c:pt idx="500">
                  <c:v>3.8782749999999999</c:v>
                </c:pt>
                <c:pt idx="501">
                  <c:v>3.8836750000000002</c:v>
                </c:pt>
                <c:pt idx="502">
                  <c:v>3.8891</c:v>
                </c:pt>
                <c:pt idx="503">
                  <c:v>3.8946500000000004</c:v>
                </c:pt>
                <c:pt idx="504">
                  <c:v>3.9003000000000001</c:v>
                </c:pt>
                <c:pt idx="505">
                  <c:v>3.9059999999999997</c:v>
                </c:pt>
                <c:pt idx="506">
                  <c:v>3.9119000000000002</c:v>
                </c:pt>
                <c:pt idx="507">
                  <c:v>3.9179749999999998</c:v>
                </c:pt>
                <c:pt idx="508">
                  <c:v>3.9241249999999996</c:v>
                </c:pt>
                <c:pt idx="509">
                  <c:v>3.9303499999999998</c:v>
                </c:pt>
                <c:pt idx="510">
                  <c:v>3.9367999999999999</c:v>
                </c:pt>
                <c:pt idx="511">
                  <c:v>3.9434999999999998</c:v>
                </c:pt>
                <c:pt idx="512">
                  <c:v>3.9503000000000004</c:v>
                </c:pt>
                <c:pt idx="513">
                  <c:v>3.9570750000000001</c:v>
                </c:pt>
                <c:pt idx="514">
                  <c:v>3.9638499999999999</c:v>
                </c:pt>
                <c:pt idx="515">
                  <c:v>3.9704499999999996</c:v>
                </c:pt>
                <c:pt idx="516">
                  <c:v>3.9770249999999998</c:v>
                </c:pt>
                <c:pt idx="517">
                  <c:v>3.984</c:v>
                </c:pt>
                <c:pt idx="518">
                  <c:v>3.9908999999999999</c:v>
                </c:pt>
                <c:pt idx="519">
                  <c:v>3.9979</c:v>
                </c:pt>
                <c:pt idx="520">
                  <c:v>4.0050500000000007</c:v>
                </c:pt>
                <c:pt idx="521">
                  <c:v>4.0123499999999996</c:v>
                </c:pt>
                <c:pt idx="522">
                  <c:v>4.0196999999999994</c:v>
                </c:pt>
                <c:pt idx="523">
                  <c:v>4.0272000000000006</c:v>
                </c:pt>
                <c:pt idx="524">
                  <c:v>4.0349250000000003</c:v>
                </c:pt>
                <c:pt idx="525">
                  <c:v>4.0431249999999999</c:v>
                </c:pt>
                <c:pt idx="526">
                  <c:v>4.0517249999999994</c:v>
                </c:pt>
                <c:pt idx="527">
                  <c:v>4.0605000000000002</c:v>
                </c:pt>
                <c:pt idx="528">
                  <c:v>4.06975</c:v>
                </c:pt>
                <c:pt idx="529">
                  <c:v>4.0796000000000001</c:v>
                </c:pt>
                <c:pt idx="530">
                  <c:v>4.0896249999999998</c:v>
                </c:pt>
                <c:pt idx="531">
                  <c:v>4.0999499999999998</c:v>
                </c:pt>
                <c:pt idx="532">
                  <c:v>4.1105750000000008</c:v>
                </c:pt>
                <c:pt idx="533">
                  <c:v>4.1215000000000002</c:v>
                </c:pt>
                <c:pt idx="534">
                  <c:v>4.1324750000000003</c:v>
                </c:pt>
                <c:pt idx="535">
                  <c:v>4.1435250000000003</c:v>
                </c:pt>
                <c:pt idx="536">
                  <c:v>4.1546000000000003</c:v>
                </c:pt>
                <c:pt idx="537">
                  <c:v>4.1657000000000002</c:v>
                </c:pt>
                <c:pt idx="538">
                  <c:v>4.176825</c:v>
                </c:pt>
                <c:pt idx="539">
                  <c:v>4.1879499999999998</c:v>
                </c:pt>
                <c:pt idx="540">
                  <c:v>4.1990749999999997</c:v>
                </c:pt>
                <c:pt idx="541">
                  <c:v>4.2102000000000004</c:v>
                </c:pt>
                <c:pt idx="542">
                  <c:v>4.2213000000000003</c:v>
                </c:pt>
                <c:pt idx="543">
                  <c:v>4.2323750000000002</c:v>
                </c:pt>
                <c:pt idx="544">
                  <c:v>4.2434000000000003</c:v>
                </c:pt>
                <c:pt idx="545">
                  <c:v>4.2543999999999995</c:v>
                </c:pt>
                <c:pt idx="546">
                  <c:v>4.2653249999999998</c:v>
                </c:pt>
                <c:pt idx="547">
                  <c:v>4.2762000000000002</c:v>
                </c:pt>
                <c:pt idx="548">
                  <c:v>4.2870249999999999</c:v>
                </c:pt>
                <c:pt idx="549">
                  <c:v>4.2978000000000005</c:v>
                </c:pt>
                <c:pt idx="550">
                  <c:v>4.3085500000000003</c:v>
                </c:pt>
                <c:pt idx="551">
                  <c:v>4.3192750000000002</c:v>
                </c:pt>
                <c:pt idx="552">
                  <c:v>4.3299750000000001</c:v>
                </c:pt>
                <c:pt idx="553">
                  <c:v>4.3406500000000001</c:v>
                </c:pt>
                <c:pt idx="554">
                  <c:v>4.3513000000000002</c:v>
                </c:pt>
                <c:pt idx="555">
                  <c:v>4.3619500000000002</c:v>
                </c:pt>
                <c:pt idx="556">
                  <c:v>4.3726250000000002</c:v>
                </c:pt>
                <c:pt idx="557">
                  <c:v>4.3832500000000003</c:v>
                </c:pt>
                <c:pt idx="558">
                  <c:v>4.3938749999999995</c:v>
                </c:pt>
                <c:pt idx="559">
                  <c:v>4.4044749999999997</c:v>
                </c:pt>
                <c:pt idx="560">
                  <c:v>4.4151000000000007</c:v>
                </c:pt>
                <c:pt idx="561">
                  <c:v>4.4257</c:v>
                </c:pt>
                <c:pt idx="562">
                  <c:v>4.4363250000000001</c:v>
                </c:pt>
                <c:pt idx="563">
                  <c:v>4.4469750000000001</c:v>
                </c:pt>
                <c:pt idx="564">
                  <c:v>4.4576250000000002</c:v>
                </c:pt>
                <c:pt idx="565">
                  <c:v>4.4682750000000002</c:v>
                </c:pt>
                <c:pt idx="566">
                  <c:v>4.4789750000000002</c:v>
                </c:pt>
                <c:pt idx="567">
                  <c:v>4.4896750000000001</c:v>
                </c:pt>
                <c:pt idx="568">
                  <c:v>4.5004</c:v>
                </c:pt>
                <c:pt idx="569">
                  <c:v>4.5111249999999998</c:v>
                </c:pt>
                <c:pt idx="570">
                  <c:v>4.5218500000000006</c:v>
                </c:pt>
                <c:pt idx="571">
                  <c:v>4.5325999999999995</c:v>
                </c:pt>
                <c:pt idx="572">
                  <c:v>4.5433500000000002</c:v>
                </c:pt>
                <c:pt idx="573">
                  <c:v>4.5541</c:v>
                </c:pt>
                <c:pt idx="574">
                  <c:v>4.5648749999999998</c:v>
                </c:pt>
                <c:pt idx="575">
                  <c:v>4.5756749999999995</c:v>
                </c:pt>
                <c:pt idx="576">
                  <c:v>4.5864750000000001</c:v>
                </c:pt>
                <c:pt idx="577">
                  <c:v>4.5972999999999997</c:v>
                </c:pt>
                <c:pt idx="578">
                  <c:v>4.6081500000000002</c:v>
                </c:pt>
                <c:pt idx="579">
                  <c:v>4.6189999999999998</c:v>
                </c:pt>
                <c:pt idx="580">
                  <c:v>4.6298250000000003</c:v>
                </c:pt>
                <c:pt idx="581">
                  <c:v>4.6406749999999999</c:v>
                </c:pt>
                <c:pt idx="582">
                  <c:v>4.6515000000000004</c:v>
                </c:pt>
                <c:pt idx="583">
                  <c:v>4.6623000000000001</c:v>
                </c:pt>
                <c:pt idx="584">
                  <c:v>4.6730749999999999</c:v>
                </c:pt>
                <c:pt idx="585">
                  <c:v>4.6838249999999997</c:v>
                </c:pt>
                <c:pt idx="586">
                  <c:v>4.6945500000000004</c:v>
                </c:pt>
                <c:pt idx="587">
                  <c:v>4.7052749999999994</c:v>
                </c:pt>
                <c:pt idx="588">
                  <c:v>4.7160250000000001</c:v>
                </c:pt>
                <c:pt idx="589">
                  <c:v>4.7267749999999999</c:v>
                </c:pt>
                <c:pt idx="590">
                  <c:v>4.7375249999999998</c:v>
                </c:pt>
                <c:pt idx="591">
                  <c:v>4.7482999999999995</c:v>
                </c:pt>
                <c:pt idx="592">
                  <c:v>4.7591000000000001</c:v>
                </c:pt>
                <c:pt idx="593">
                  <c:v>4.7698749999999999</c:v>
                </c:pt>
                <c:pt idx="594">
                  <c:v>4.7806500000000005</c:v>
                </c:pt>
                <c:pt idx="595">
                  <c:v>4.7913999999999994</c:v>
                </c:pt>
                <c:pt idx="596">
                  <c:v>4.8021750000000001</c:v>
                </c:pt>
                <c:pt idx="597">
                  <c:v>4.8129249999999999</c:v>
                </c:pt>
                <c:pt idx="598">
                  <c:v>4.8237000000000005</c:v>
                </c:pt>
                <c:pt idx="599">
                  <c:v>4.8345000000000002</c:v>
                </c:pt>
                <c:pt idx="600">
                  <c:v>4.8452500000000001</c:v>
                </c:pt>
                <c:pt idx="601">
                  <c:v>4.8559999999999999</c:v>
                </c:pt>
                <c:pt idx="602">
                  <c:v>4.8667250000000006</c:v>
                </c:pt>
                <c:pt idx="603">
                  <c:v>4.8774499999999996</c:v>
                </c:pt>
                <c:pt idx="604">
                  <c:v>4.8881750000000004</c:v>
                </c:pt>
                <c:pt idx="605">
                  <c:v>4.8989250000000002</c:v>
                </c:pt>
                <c:pt idx="606">
                  <c:v>4.9096500000000001</c:v>
                </c:pt>
                <c:pt idx="607">
                  <c:v>4.9203999999999999</c:v>
                </c:pt>
                <c:pt idx="608">
                  <c:v>4.9311499999999997</c:v>
                </c:pt>
                <c:pt idx="609">
                  <c:v>4.9419249999999995</c:v>
                </c:pt>
                <c:pt idx="610">
                  <c:v>4.9526500000000002</c:v>
                </c:pt>
                <c:pt idx="611">
                  <c:v>4.9633750000000001</c:v>
                </c:pt>
                <c:pt idx="612">
                  <c:v>4.9741</c:v>
                </c:pt>
                <c:pt idx="613">
                  <c:v>4.9848249999999998</c:v>
                </c:pt>
                <c:pt idx="614">
                  <c:v>4.9955499999999997</c:v>
                </c:pt>
                <c:pt idx="615">
                  <c:v>5.0063000000000004</c:v>
                </c:pt>
                <c:pt idx="616">
                  <c:v>5.0170500000000002</c:v>
                </c:pt>
                <c:pt idx="617">
                  <c:v>5.027825</c:v>
                </c:pt>
                <c:pt idx="618">
                  <c:v>5.0386249999999997</c:v>
                </c:pt>
                <c:pt idx="619">
                  <c:v>5.0494249999999994</c:v>
                </c:pt>
                <c:pt idx="620">
                  <c:v>5.0602499999999999</c:v>
                </c:pt>
                <c:pt idx="621">
                  <c:v>5.0710999999999995</c:v>
                </c:pt>
                <c:pt idx="622">
                  <c:v>5.081925</c:v>
                </c:pt>
                <c:pt idx="623">
                  <c:v>5.0927499999999997</c:v>
                </c:pt>
                <c:pt idx="624">
                  <c:v>5.1035750000000002</c:v>
                </c:pt>
                <c:pt idx="625">
                  <c:v>5.1143749999999999</c:v>
                </c:pt>
                <c:pt idx="626">
                  <c:v>5.1251749999999996</c:v>
                </c:pt>
                <c:pt idx="627">
                  <c:v>5.1359750000000002</c:v>
                </c:pt>
                <c:pt idx="628">
                  <c:v>5.1467999999999998</c:v>
                </c:pt>
                <c:pt idx="629">
                  <c:v>5.1576249999999995</c:v>
                </c:pt>
                <c:pt idx="630">
                  <c:v>5.168425</c:v>
                </c:pt>
                <c:pt idx="631">
                  <c:v>5.1792499999999997</c:v>
                </c:pt>
                <c:pt idx="632">
                  <c:v>5.19015</c:v>
                </c:pt>
                <c:pt idx="633">
                  <c:v>5.2010250000000005</c:v>
                </c:pt>
                <c:pt idx="634">
                  <c:v>5.2119</c:v>
                </c:pt>
                <c:pt idx="635">
                  <c:v>5.2227999999999994</c:v>
                </c:pt>
                <c:pt idx="636">
                  <c:v>5.2336999999999998</c:v>
                </c:pt>
                <c:pt idx="637">
                  <c:v>5.2446000000000002</c:v>
                </c:pt>
                <c:pt idx="638">
                  <c:v>5.2555249999999996</c:v>
                </c:pt>
                <c:pt idx="639">
                  <c:v>5.2664500000000007</c:v>
                </c:pt>
                <c:pt idx="640">
                  <c:v>5.2773750000000001</c:v>
                </c:pt>
                <c:pt idx="641">
                  <c:v>5.2883250000000004</c:v>
                </c:pt>
                <c:pt idx="642">
                  <c:v>5.2992999999999997</c:v>
                </c:pt>
                <c:pt idx="643">
                  <c:v>5.3102749999999999</c:v>
                </c:pt>
                <c:pt idx="644">
                  <c:v>5.321275</c:v>
                </c:pt>
                <c:pt idx="645">
                  <c:v>5.3322750000000001</c:v>
                </c:pt>
                <c:pt idx="646">
                  <c:v>5.3433000000000002</c:v>
                </c:pt>
                <c:pt idx="647">
                  <c:v>5.3543250000000002</c:v>
                </c:pt>
                <c:pt idx="648">
                  <c:v>5.3653750000000002</c:v>
                </c:pt>
                <c:pt idx="649">
                  <c:v>5.3764500000000002</c:v>
                </c:pt>
                <c:pt idx="650">
                  <c:v>5.3875250000000001</c:v>
                </c:pt>
                <c:pt idx="651">
                  <c:v>5.3986000000000001</c:v>
                </c:pt>
                <c:pt idx="652">
                  <c:v>5.4097</c:v>
                </c:pt>
                <c:pt idx="653">
                  <c:v>5.4207999999999998</c:v>
                </c:pt>
                <c:pt idx="654">
                  <c:v>5.4318999999999997</c:v>
                </c:pt>
                <c:pt idx="655">
                  <c:v>5.4430750000000003</c:v>
                </c:pt>
                <c:pt idx="656">
                  <c:v>5.45425</c:v>
                </c:pt>
                <c:pt idx="657">
                  <c:v>5.4654249999999998</c:v>
                </c:pt>
                <c:pt idx="658">
                  <c:v>5.4766500000000002</c:v>
                </c:pt>
                <c:pt idx="659">
                  <c:v>5.4878499999999999</c:v>
                </c:pt>
                <c:pt idx="660">
                  <c:v>5.4990999999999994</c:v>
                </c:pt>
                <c:pt idx="661">
                  <c:v>5.5103249999999999</c:v>
                </c:pt>
                <c:pt idx="662">
                  <c:v>5.5215750000000003</c:v>
                </c:pt>
                <c:pt idx="663">
                  <c:v>5.5328249999999999</c:v>
                </c:pt>
                <c:pt idx="664">
                  <c:v>5.5440999999999994</c:v>
                </c:pt>
                <c:pt idx="665">
                  <c:v>5.5553999999999997</c:v>
                </c:pt>
                <c:pt idx="666">
                  <c:v>5.5667</c:v>
                </c:pt>
                <c:pt idx="667">
                  <c:v>5.5780000000000003</c:v>
                </c:pt>
                <c:pt idx="668">
                  <c:v>5.5893749999999995</c:v>
                </c:pt>
                <c:pt idx="669">
                  <c:v>5.6007249999999997</c:v>
                </c:pt>
                <c:pt idx="670">
                  <c:v>5.6120999999999999</c:v>
                </c:pt>
                <c:pt idx="671">
                  <c:v>5.6234999999999999</c:v>
                </c:pt>
                <c:pt idx="672">
                  <c:v>5.6349</c:v>
                </c:pt>
                <c:pt idx="673">
                  <c:v>5.646325</c:v>
                </c:pt>
                <c:pt idx="674">
                  <c:v>5.6577500000000001</c:v>
                </c:pt>
                <c:pt idx="675">
                  <c:v>5.6692</c:v>
                </c:pt>
                <c:pt idx="676">
                  <c:v>5.680625</c:v>
                </c:pt>
                <c:pt idx="677">
                  <c:v>5.6920999999999999</c:v>
                </c:pt>
                <c:pt idx="678">
                  <c:v>5.7035750000000007</c:v>
                </c:pt>
                <c:pt idx="679">
                  <c:v>5.7150749999999997</c:v>
                </c:pt>
                <c:pt idx="680">
                  <c:v>5.7265999999999995</c:v>
                </c:pt>
                <c:pt idx="681">
                  <c:v>5.7381000000000002</c:v>
                </c:pt>
                <c:pt idx="682">
                  <c:v>5.749625</c:v>
                </c:pt>
                <c:pt idx="683">
                  <c:v>5.7611750000000006</c:v>
                </c:pt>
                <c:pt idx="684">
                  <c:v>5.7727000000000004</c:v>
                </c:pt>
                <c:pt idx="685">
                  <c:v>5.7842750000000001</c:v>
                </c:pt>
                <c:pt idx="686">
                  <c:v>5.7958500000000006</c:v>
                </c:pt>
                <c:pt idx="687">
                  <c:v>5.8074250000000003</c:v>
                </c:pt>
                <c:pt idx="688">
                  <c:v>5.819</c:v>
                </c:pt>
                <c:pt idx="689">
                  <c:v>5.8305999999999996</c:v>
                </c:pt>
                <c:pt idx="690">
                  <c:v>5.8422000000000001</c:v>
                </c:pt>
                <c:pt idx="691">
                  <c:v>5.8537999999999997</c:v>
                </c:pt>
                <c:pt idx="692">
                  <c:v>5.8654250000000001</c:v>
                </c:pt>
                <c:pt idx="693">
                  <c:v>5.8770500000000006</c:v>
                </c:pt>
                <c:pt idx="694">
                  <c:v>5.8886750000000001</c:v>
                </c:pt>
                <c:pt idx="695">
                  <c:v>5.9002999999999997</c:v>
                </c:pt>
                <c:pt idx="696">
                  <c:v>5.9119000000000002</c:v>
                </c:pt>
                <c:pt idx="697">
                  <c:v>5.9235250000000006</c:v>
                </c:pt>
                <c:pt idx="698">
                  <c:v>5.9351250000000002</c:v>
                </c:pt>
                <c:pt idx="699">
                  <c:v>5.9467499999999998</c:v>
                </c:pt>
                <c:pt idx="700">
                  <c:v>5.9583499999999994</c:v>
                </c:pt>
                <c:pt idx="701">
                  <c:v>5.9699499999999999</c:v>
                </c:pt>
                <c:pt idx="702">
                  <c:v>5.9815250000000004</c:v>
                </c:pt>
                <c:pt idx="703">
                  <c:v>5.993125</c:v>
                </c:pt>
                <c:pt idx="704">
                  <c:v>6.0047000000000006</c:v>
                </c:pt>
                <c:pt idx="705">
                  <c:v>6.0162500000000003</c:v>
                </c:pt>
                <c:pt idx="706">
                  <c:v>6.027825</c:v>
                </c:pt>
                <c:pt idx="707">
                  <c:v>6.0393750000000006</c:v>
                </c:pt>
                <c:pt idx="708">
                  <c:v>6.0509000000000004</c:v>
                </c:pt>
                <c:pt idx="709">
                  <c:v>6.0624500000000001</c:v>
                </c:pt>
                <c:pt idx="710">
                  <c:v>6.07395</c:v>
                </c:pt>
                <c:pt idx="711">
                  <c:v>6.0854749999999997</c:v>
                </c:pt>
                <c:pt idx="712">
                  <c:v>6.0969750000000005</c:v>
                </c:pt>
                <c:pt idx="713">
                  <c:v>6.1084750000000003</c:v>
                </c:pt>
                <c:pt idx="714">
                  <c:v>6.1199750000000002</c:v>
                </c:pt>
                <c:pt idx="715">
                  <c:v>6.1314500000000001</c:v>
                </c:pt>
                <c:pt idx="716">
                  <c:v>6.1429</c:v>
                </c:pt>
                <c:pt idx="717">
                  <c:v>6.15435</c:v>
                </c:pt>
                <c:pt idx="718">
                  <c:v>6.165775</c:v>
                </c:pt>
                <c:pt idx="719">
                  <c:v>6.1771500000000001</c:v>
                </c:pt>
                <c:pt idx="720">
                  <c:v>6.1885500000000002</c:v>
                </c:pt>
                <c:pt idx="721">
                  <c:v>6.1998999999999995</c:v>
                </c:pt>
                <c:pt idx="722">
                  <c:v>6.2112249999999998</c:v>
                </c:pt>
                <c:pt idx="723">
                  <c:v>6.222575</c:v>
                </c:pt>
                <c:pt idx="724">
                  <c:v>6.2339000000000002</c:v>
                </c:pt>
                <c:pt idx="725">
                  <c:v>6.2451749999999997</c:v>
                </c:pt>
                <c:pt idx="726">
                  <c:v>6.256475</c:v>
                </c:pt>
                <c:pt idx="727">
                  <c:v>6.2677250000000004</c:v>
                </c:pt>
                <c:pt idx="728">
                  <c:v>6.2789750000000009</c:v>
                </c:pt>
                <c:pt idx="729">
                  <c:v>6.2902250000000004</c:v>
                </c:pt>
                <c:pt idx="730">
                  <c:v>6.301474999999999</c:v>
                </c:pt>
                <c:pt idx="731">
                  <c:v>6.3127249999999995</c:v>
                </c:pt>
                <c:pt idx="732">
                  <c:v>6.3239749999999999</c:v>
                </c:pt>
                <c:pt idx="733">
                  <c:v>6.3352000000000004</c:v>
                </c:pt>
                <c:pt idx="734">
                  <c:v>6.3464000000000009</c:v>
                </c:pt>
                <c:pt idx="735">
                  <c:v>6.3575749999999998</c:v>
                </c:pt>
                <c:pt idx="736">
                  <c:v>6.3687499999999995</c:v>
                </c:pt>
                <c:pt idx="737">
                  <c:v>6.3799250000000001</c:v>
                </c:pt>
                <c:pt idx="738">
                  <c:v>6.3910999999999998</c:v>
                </c:pt>
                <c:pt idx="739">
                  <c:v>6.4022750000000004</c:v>
                </c:pt>
                <c:pt idx="740">
                  <c:v>6.4134250000000002</c:v>
                </c:pt>
                <c:pt idx="741">
                  <c:v>6.4245750000000008</c:v>
                </c:pt>
                <c:pt idx="742">
                  <c:v>6.4356999999999998</c:v>
                </c:pt>
                <c:pt idx="743">
                  <c:v>6.4468499999999995</c:v>
                </c:pt>
                <c:pt idx="744">
                  <c:v>6.458025000000001</c:v>
                </c:pt>
                <c:pt idx="745">
                  <c:v>6.4691999999999998</c:v>
                </c:pt>
                <c:pt idx="746">
                  <c:v>6.4803749999999996</c:v>
                </c:pt>
                <c:pt idx="747">
                  <c:v>6.4915749999999992</c:v>
                </c:pt>
                <c:pt idx="748">
                  <c:v>6.5027749999999997</c:v>
                </c:pt>
                <c:pt idx="749">
                  <c:v>6.5140000000000002</c:v>
                </c:pt>
                <c:pt idx="750">
                  <c:v>6.5252249999999998</c:v>
                </c:pt>
                <c:pt idx="751">
                  <c:v>6.5364500000000003</c:v>
                </c:pt>
                <c:pt idx="752">
                  <c:v>6.5476500000000009</c:v>
                </c:pt>
                <c:pt idx="753">
                  <c:v>6.5588750000000005</c:v>
                </c:pt>
                <c:pt idx="754">
                  <c:v>6.5700750000000001</c:v>
                </c:pt>
                <c:pt idx="755">
                  <c:v>6.5812750000000007</c:v>
                </c:pt>
                <c:pt idx="756">
                  <c:v>6.5924999999999994</c:v>
                </c:pt>
                <c:pt idx="757">
                  <c:v>6.6036999999999999</c:v>
                </c:pt>
                <c:pt idx="758">
                  <c:v>6.6148999999999996</c:v>
                </c:pt>
                <c:pt idx="759">
                  <c:v>6.6261000000000001</c:v>
                </c:pt>
                <c:pt idx="760">
                  <c:v>6.6372999999999998</c:v>
                </c:pt>
                <c:pt idx="761">
                  <c:v>6.6485000000000003</c:v>
                </c:pt>
                <c:pt idx="762">
                  <c:v>6.6597</c:v>
                </c:pt>
                <c:pt idx="763">
                  <c:v>6.6709000000000005</c:v>
                </c:pt>
                <c:pt idx="764">
                  <c:v>6.6821000000000002</c:v>
                </c:pt>
                <c:pt idx="765">
                  <c:v>6.6933000000000007</c:v>
                </c:pt>
                <c:pt idx="766">
                  <c:v>6.7044999999999995</c:v>
                </c:pt>
                <c:pt idx="767">
                  <c:v>6.7157249999999999</c:v>
                </c:pt>
                <c:pt idx="768">
                  <c:v>6.7269499999999995</c:v>
                </c:pt>
                <c:pt idx="769">
                  <c:v>6.738175</c:v>
                </c:pt>
                <c:pt idx="770">
                  <c:v>6.7494250000000005</c:v>
                </c:pt>
                <c:pt idx="771">
                  <c:v>6.76065</c:v>
                </c:pt>
                <c:pt idx="772">
                  <c:v>6.7719000000000005</c:v>
                </c:pt>
                <c:pt idx="773">
                  <c:v>6.78315</c:v>
                </c:pt>
                <c:pt idx="774">
                  <c:v>6.7944249999999995</c:v>
                </c:pt>
                <c:pt idx="775">
                  <c:v>6.8057000000000007</c:v>
                </c:pt>
                <c:pt idx="776">
                  <c:v>6.8169750000000002</c:v>
                </c:pt>
                <c:pt idx="777">
                  <c:v>6.8282750000000005</c:v>
                </c:pt>
                <c:pt idx="778">
                  <c:v>6.8395999999999999</c:v>
                </c:pt>
                <c:pt idx="779">
                  <c:v>6.8509249999999993</c:v>
                </c:pt>
                <c:pt idx="780">
                  <c:v>6.8622749999999995</c:v>
                </c:pt>
                <c:pt idx="781">
                  <c:v>6.8736500000000005</c:v>
                </c:pt>
                <c:pt idx="782">
                  <c:v>6.8850250000000006</c:v>
                </c:pt>
                <c:pt idx="783">
                  <c:v>6.8963999999999999</c:v>
                </c:pt>
                <c:pt idx="784">
                  <c:v>6.9077999999999999</c:v>
                </c:pt>
                <c:pt idx="785">
                  <c:v>6.919225</c:v>
                </c:pt>
                <c:pt idx="786">
                  <c:v>6.930625</c:v>
                </c:pt>
                <c:pt idx="787">
                  <c:v>6.942075</c:v>
                </c:pt>
                <c:pt idx="788">
                  <c:v>6.9535250000000008</c:v>
                </c:pt>
                <c:pt idx="789">
                  <c:v>6.9650000000000007</c:v>
                </c:pt>
                <c:pt idx="790">
                  <c:v>6.9765250000000005</c:v>
                </c:pt>
                <c:pt idx="791">
                  <c:v>6.9880750000000003</c:v>
                </c:pt>
                <c:pt idx="792">
                  <c:v>6.999625</c:v>
                </c:pt>
                <c:pt idx="793">
                  <c:v>7.0111999999999997</c:v>
                </c:pt>
                <c:pt idx="794">
                  <c:v>7.0227750000000002</c:v>
                </c:pt>
                <c:pt idx="795">
                  <c:v>7.0343749999999998</c:v>
                </c:pt>
                <c:pt idx="796">
                  <c:v>7.0459750000000003</c:v>
                </c:pt>
                <c:pt idx="797">
                  <c:v>7.0576249999999989</c:v>
                </c:pt>
                <c:pt idx="798">
                  <c:v>7.0692750000000002</c:v>
                </c:pt>
                <c:pt idx="799">
                  <c:v>7.0809999999999995</c:v>
                </c:pt>
                <c:pt idx="800">
                  <c:v>7.0927500000000006</c:v>
                </c:pt>
                <c:pt idx="801">
                  <c:v>7.1044999999999998</c:v>
                </c:pt>
                <c:pt idx="802">
                  <c:v>7.1162749999999999</c:v>
                </c:pt>
                <c:pt idx="803">
                  <c:v>7.1280750000000008</c:v>
                </c:pt>
                <c:pt idx="804">
                  <c:v>7.13985</c:v>
                </c:pt>
                <c:pt idx="805">
                  <c:v>7.151675</c:v>
                </c:pt>
                <c:pt idx="806">
                  <c:v>7.1635000000000009</c:v>
                </c:pt>
                <c:pt idx="807">
                  <c:v>7.1753750000000007</c:v>
                </c:pt>
                <c:pt idx="808">
                  <c:v>7.1872749999999996</c:v>
                </c:pt>
                <c:pt idx="809">
                  <c:v>7.1992500000000001</c:v>
                </c:pt>
                <c:pt idx="810">
                  <c:v>7.2113750000000003</c:v>
                </c:pt>
                <c:pt idx="811">
                  <c:v>7.2235250000000004</c:v>
                </c:pt>
                <c:pt idx="812">
                  <c:v>7.2357249999999995</c:v>
                </c:pt>
                <c:pt idx="813">
                  <c:v>7.2479000000000005</c:v>
                </c:pt>
                <c:pt idx="814">
                  <c:v>7.2601500000000003</c:v>
                </c:pt>
                <c:pt idx="815">
                  <c:v>7.2724250000000001</c:v>
                </c:pt>
                <c:pt idx="816">
                  <c:v>7.2847249999999999</c:v>
                </c:pt>
                <c:pt idx="817">
                  <c:v>7.2969999999999997</c:v>
                </c:pt>
                <c:pt idx="818">
                  <c:v>7.3093000000000004</c:v>
                </c:pt>
                <c:pt idx="819">
                  <c:v>7.321625</c:v>
                </c:pt>
                <c:pt idx="820">
                  <c:v>7.3339499999999997</c:v>
                </c:pt>
                <c:pt idx="821">
                  <c:v>7.3462749999999994</c:v>
                </c:pt>
                <c:pt idx="822">
                  <c:v>7.3586250000000009</c:v>
                </c:pt>
                <c:pt idx="823">
                  <c:v>7.3709999999999996</c:v>
                </c:pt>
                <c:pt idx="824">
                  <c:v>7.3834</c:v>
                </c:pt>
                <c:pt idx="825">
                  <c:v>7.3957750000000004</c:v>
                </c:pt>
                <c:pt idx="826">
                  <c:v>7.4081499999999991</c:v>
                </c:pt>
                <c:pt idx="827">
                  <c:v>7.4205499999999995</c:v>
                </c:pt>
                <c:pt idx="828">
                  <c:v>7.4329500000000008</c:v>
                </c:pt>
                <c:pt idx="829">
                  <c:v>7.4453500000000004</c:v>
                </c:pt>
                <c:pt idx="830">
                  <c:v>7.4577500000000008</c:v>
                </c:pt>
                <c:pt idx="831">
                  <c:v>7.4701749999999993</c:v>
                </c:pt>
                <c:pt idx="832">
                  <c:v>7.4825749999999998</c:v>
                </c:pt>
                <c:pt idx="833">
                  <c:v>7.495025</c:v>
                </c:pt>
                <c:pt idx="834">
                  <c:v>7.5074749999999995</c:v>
                </c:pt>
                <c:pt idx="835">
                  <c:v>7.5199249999999997</c:v>
                </c:pt>
                <c:pt idx="836">
                  <c:v>7.5324</c:v>
                </c:pt>
                <c:pt idx="837">
                  <c:v>7.5448500000000003</c:v>
                </c:pt>
                <c:pt idx="838">
                  <c:v>7.5572999999999997</c:v>
                </c:pt>
                <c:pt idx="839">
                  <c:v>7.56975</c:v>
                </c:pt>
                <c:pt idx="840">
                  <c:v>7.5822000000000003</c:v>
                </c:pt>
                <c:pt idx="841">
                  <c:v>7.5946749999999996</c:v>
                </c:pt>
                <c:pt idx="842">
                  <c:v>7.6071250000000008</c:v>
                </c:pt>
                <c:pt idx="843">
                  <c:v>7.6196000000000002</c:v>
                </c:pt>
                <c:pt idx="844">
                  <c:v>7.6322749999999999</c:v>
                </c:pt>
                <c:pt idx="845">
                  <c:v>7.6449749999999996</c:v>
                </c:pt>
                <c:pt idx="846">
                  <c:v>7.6576500000000003</c:v>
                </c:pt>
                <c:pt idx="847">
                  <c:v>7.6703499999999991</c:v>
                </c:pt>
                <c:pt idx="848">
                  <c:v>7.6830750000000005</c:v>
                </c:pt>
                <c:pt idx="849">
                  <c:v>7.6957750000000003</c:v>
                </c:pt>
                <c:pt idx="850">
                  <c:v>7.7084999999999999</c:v>
                </c:pt>
                <c:pt idx="851">
                  <c:v>7.7212249999999996</c:v>
                </c:pt>
                <c:pt idx="852">
                  <c:v>7.733975</c:v>
                </c:pt>
                <c:pt idx="853">
                  <c:v>7.7467499999999996</c:v>
                </c:pt>
                <c:pt idx="854">
                  <c:v>7.759525</c:v>
                </c:pt>
                <c:pt idx="855">
                  <c:v>7.7723249999999995</c:v>
                </c:pt>
                <c:pt idx="856">
                  <c:v>7.7851500000000007</c:v>
                </c:pt>
                <c:pt idx="857">
                  <c:v>7.7979250000000002</c:v>
                </c:pt>
                <c:pt idx="858">
                  <c:v>7.8106749999999998</c:v>
                </c:pt>
                <c:pt idx="859">
                  <c:v>7.8234250000000003</c:v>
                </c:pt>
                <c:pt idx="860">
                  <c:v>7.8361999999999998</c:v>
                </c:pt>
                <c:pt idx="861">
                  <c:v>7.8489749999999994</c:v>
                </c:pt>
                <c:pt idx="862">
                  <c:v>7.8617500000000007</c:v>
                </c:pt>
                <c:pt idx="863">
                  <c:v>7.8745499999999993</c:v>
                </c:pt>
                <c:pt idx="864">
                  <c:v>7.8873750000000005</c:v>
                </c:pt>
                <c:pt idx="865">
                  <c:v>7.9001999999999999</c:v>
                </c:pt>
                <c:pt idx="866">
                  <c:v>7.9130000000000003</c:v>
                </c:pt>
                <c:pt idx="867">
                  <c:v>7.9258499999999996</c:v>
                </c:pt>
                <c:pt idx="868">
                  <c:v>7.9386750000000008</c:v>
                </c:pt>
                <c:pt idx="869">
                  <c:v>7.9515249999999993</c:v>
                </c:pt>
                <c:pt idx="870">
                  <c:v>7.9643500000000005</c:v>
                </c:pt>
                <c:pt idx="871">
                  <c:v>7.9771999999999998</c:v>
                </c:pt>
                <c:pt idx="872">
                  <c:v>7.9900500000000001</c:v>
                </c:pt>
                <c:pt idx="873">
                  <c:v>8.0029500000000002</c:v>
                </c:pt>
                <c:pt idx="874">
                  <c:v>8.0158749999999994</c:v>
                </c:pt>
                <c:pt idx="875">
                  <c:v>8.0288250000000012</c:v>
                </c:pt>
                <c:pt idx="876">
                  <c:v>8.0417749999999995</c:v>
                </c:pt>
                <c:pt idx="877">
                  <c:v>8.0547499999999985</c:v>
                </c:pt>
                <c:pt idx="878">
                  <c:v>8.0677250000000011</c:v>
                </c:pt>
                <c:pt idx="879">
                  <c:v>8.0806749999999994</c:v>
                </c:pt>
                <c:pt idx="880">
                  <c:v>8.0936500000000002</c:v>
                </c:pt>
                <c:pt idx="881">
                  <c:v>8.1066250000000011</c:v>
                </c:pt>
                <c:pt idx="882">
                  <c:v>8.1196000000000002</c:v>
                </c:pt>
                <c:pt idx="883">
                  <c:v>8.132575000000001</c:v>
                </c:pt>
                <c:pt idx="884">
                  <c:v>8.1455500000000001</c:v>
                </c:pt>
                <c:pt idx="885">
                  <c:v>8.1586250000000007</c:v>
                </c:pt>
                <c:pt idx="886">
                  <c:v>8.1716999999999995</c:v>
                </c:pt>
                <c:pt idx="887">
                  <c:v>8.1847750000000001</c:v>
                </c:pt>
                <c:pt idx="888">
                  <c:v>8.1978749999999998</c:v>
                </c:pt>
                <c:pt idx="889">
                  <c:v>8.2109749999999995</c:v>
                </c:pt>
                <c:pt idx="890">
                  <c:v>8.2240750000000009</c:v>
                </c:pt>
                <c:pt idx="891">
                  <c:v>8.2371749999999988</c:v>
                </c:pt>
                <c:pt idx="892">
                  <c:v>8.2502750000000002</c:v>
                </c:pt>
                <c:pt idx="893">
                  <c:v>8.2634000000000007</c:v>
                </c:pt>
                <c:pt idx="894">
                  <c:v>8.2765249999999995</c:v>
                </c:pt>
                <c:pt idx="895">
                  <c:v>8.2896250000000009</c:v>
                </c:pt>
                <c:pt idx="896">
                  <c:v>8.3027499999999996</c:v>
                </c:pt>
                <c:pt idx="897">
                  <c:v>8.3158750000000001</c:v>
                </c:pt>
                <c:pt idx="898">
                  <c:v>8.3290249999999997</c:v>
                </c:pt>
                <c:pt idx="899">
                  <c:v>8.342175000000001</c:v>
                </c:pt>
                <c:pt idx="900">
                  <c:v>8.3553750000000004</c:v>
                </c:pt>
                <c:pt idx="901">
                  <c:v>8.3685999999999989</c:v>
                </c:pt>
                <c:pt idx="902">
                  <c:v>8.3818249999999992</c:v>
                </c:pt>
                <c:pt idx="903">
                  <c:v>8.3950499999999995</c:v>
                </c:pt>
                <c:pt idx="904">
                  <c:v>8.4083000000000006</c:v>
                </c:pt>
                <c:pt idx="905">
                  <c:v>8.4215750000000007</c:v>
                </c:pt>
                <c:pt idx="906">
                  <c:v>8.434825</c:v>
                </c:pt>
                <c:pt idx="907">
                  <c:v>8.4481000000000002</c:v>
                </c:pt>
                <c:pt idx="908">
                  <c:v>8.4613750000000003</c:v>
                </c:pt>
                <c:pt idx="909">
                  <c:v>8.4746500000000005</c:v>
                </c:pt>
                <c:pt idx="910">
                  <c:v>8.4879499999999997</c:v>
                </c:pt>
                <c:pt idx="911">
                  <c:v>8.5012500000000006</c:v>
                </c:pt>
                <c:pt idx="912">
                  <c:v>8.5145499999999998</c:v>
                </c:pt>
                <c:pt idx="913">
                  <c:v>8.527849999999999</c:v>
                </c:pt>
                <c:pt idx="914">
                  <c:v>8.5411749999999991</c:v>
                </c:pt>
                <c:pt idx="915">
                  <c:v>8.5544999999999991</c:v>
                </c:pt>
                <c:pt idx="916">
                  <c:v>8.5678249999999991</c:v>
                </c:pt>
                <c:pt idx="917">
                  <c:v>8.5811499999999992</c:v>
                </c:pt>
                <c:pt idx="918">
                  <c:v>8.5945</c:v>
                </c:pt>
                <c:pt idx="919">
                  <c:v>8.6078500000000009</c:v>
                </c:pt>
                <c:pt idx="920">
                  <c:v>8.6211750000000009</c:v>
                </c:pt>
                <c:pt idx="921">
                  <c:v>8.634525</c:v>
                </c:pt>
                <c:pt idx="922">
                  <c:v>8.6478749999999991</c:v>
                </c:pt>
                <c:pt idx="923">
                  <c:v>8.661249999999999</c:v>
                </c:pt>
                <c:pt idx="924">
                  <c:v>8.6745999999999999</c:v>
                </c:pt>
                <c:pt idx="925">
                  <c:v>8.6879500000000007</c:v>
                </c:pt>
                <c:pt idx="926">
                  <c:v>8.7012999999999998</c:v>
                </c:pt>
                <c:pt idx="927">
                  <c:v>8.7146500000000007</c:v>
                </c:pt>
                <c:pt idx="928">
                  <c:v>8.7280250000000006</c:v>
                </c:pt>
                <c:pt idx="929">
                  <c:v>8.7413749999999997</c:v>
                </c:pt>
                <c:pt idx="930">
                  <c:v>8.7547499999999996</c:v>
                </c:pt>
                <c:pt idx="931">
                  <c:v>8.7680999999999987</c:v>
                </c:pt>
                <c:pt idx="932">
                  <c:v>8.7815500000000011</c:v>
                </c:pt>
                <c:pt idx="933">
                  <c:v>8.7949999999999999</c:v>
                </c:pt>
                <c:pt idx="934">
                  <c:v>8.8084499999999988</c:v>
                </c:pt>
                <c:pt idx="935">
                  <c:v>8.8219000000000012</c:v>
                </c:pt>
                <c:pt idx="936">
                  <c:v>8.83535</c:v>
                </c:pt>
                <c:pt idx="937">
                  <c:v>8.8489250000000013</c:v>
                </c:pt>
                <c:pt idx="938">
                  <c:v>8.8624999999999989</c:v>
                </c:pt>
                <c:pt idx="939">
                  <c:v>8.876125</c:v>
                </c:pt>
                <c:pt idx="940">
                  <c:v>8.8897250000000003</c:v>
                </c:pt>
                <c:pt idx="941">
                  <c:v>8.9033499999999997</c:v>
                </c:pt>
                <c:pt idx="942">
                  <c:v>8.9169499999999999</c:v>
                </c:pt>
                <c:pt idx="943">
                  <c:v>8.930575000000001</c:v>
                </c:pt>
                <c:pt idx="944">
                  <c:v>8.9441999999999986</c:v>
                </c:pt>
                <c:pt idx="945">
                  <c:v>8.9578249999999997</c:v>
                </c:pt>
                <c:pt idx="946">
                  <c:v>8.9714749999999999</c:v>
                </c:pt>
                <c:pt idx="947">
                  <c:v>8.9850999999999992</c:v>
                </c:pt>
                <c:pt idx="948">
                  <c:v>8.9987499999999994</c:v>
                </c:pt>
                <c:pt idx="949">
                  <c:v>9.0123999999999995</c:v>
                </c:pt>
                <c:pt idx="950">
                  <c:v>9.0261250000000004</c:v>
                </c:pt>
                <c:pt idx="951">
                  <c:v>9.0398500000000013</c:v>
                </c:pt>
                <c:pt idx="952">
                  <c:v>9.0535750000000004</c:v>
                </c:pt>
                <c:pt idx="953">
                  <c:v>9.0672999999999995</c:v>
                </c:pt>
                <c:pt idx="954">
                  <c:v>9.0810499999999994</c:v>
                </c:pt>
                <c:pt idx="955">
                  <c:v>9.0947749999999985</c:v>
                </c:pt>
                <c:pt idx="956">
                  <c:v>9.1085250000000002</c:v>
                </c:pt>
                <c:pt idx="957">
                  <c:v>9.1222750000000001</c:v>
                </c:pt>
                <c:pt idx="958">
                  <c:v>9.1364249999999991</c:v>
                </c:pt>
                <c:pt idx="959">
                  <c:v>9.1506000000000007</c:v>
                </c:pt>
                <c:pt idx="960">
                  <c:v>9.1645249999999994</c:v>
                </c:pt>
                <c:pt idx="961">
                  <c:v>9.1781749999999995</c:v>
                </c:pt>
                <c:pt idx="962">
                  <c:v>9.1918500000000005</c:v>
                </c:pt>
                <c:pt idx="963">
                  <c:v>9.2058749999999989</c:v>
                </c:pt>
                <c:pt idx="964">
                  <c:v>9.219850000000001</c:v>
                </c:pt>
                <c:pt idx="965">
                  <c:v>9.2339249999999993</c:v>
                </c:pt>
                <c:pt idx="966">
                  <c:v>9.2480499999999992</c:v>
                </c:pt>
                <c:pt idx="967">
                  <c:v>9.2623499999999996</c:v>
                </c:pt>
                <c:pt idx="968">
                  <c:v>9.2766999999999999</c:v>
                </c:pt>
                <c:pt idx="969">
                  <c:v>9.2910499999999985</c:v>
                </c:pt>
                <c:pt idx="970">
                  <c:v>9.3053249999999998</c:v>
                </c:pt>
                <c:pt idx="971">
                  <c:v>9.3192750000000011</c:v>
                </c:pt>
                <c:pt idx="972">
                  <c:v>9.3335500000000007</c:v>
                </c:pt>
                <c:pt idx="973">
                  <c:v>9.3480249999999998</c:v>
                </c:pt>
                <c:pt idx="974">
                  <c:v>9.3622750000000003</c:v>
                </c:pt>
                <c:pt idx="975">
                  <c:v>9.3765999999999998</c:v>
                </c:pt>
                <c:pt idx="976">
                  <c:v>9.3903999999999996</c:v>
                </c:pt>
                <c:pt idx="977">
                  <c:v>9.4046500000000002</c:v>
                </c:pt>
                <c:pt idx="978">
                  <c:v>9.4181749999999997</c:v>
                </c:pt>
                <c:pt idx="979">
                  <c:v>9.4316999999999993</c:v>
                </c:pt>
                <c:pt idx="980">
                  <c:v>9.4452499999999997</c:v>
                </c:pt>
                <c:pt idx="981">
                  <c:v>9.4588000000000001</c:v>
                </c:pt>
                <c:pt idx="982">
                  <c:v>9.4723749999999995</c:v>
                </c:pt>
                <c:pt idx="983">
                  <c:v>9.4859749999999998</c:v>
                </c:pt>
                <c:pt idx="984">
                  <c:v>9.4995750000000001</c:v>
                </c:pt>
                <c:pt idx="985">
                  <c:v>9.5131750000000004</c:v>
                </c:pt>
                <c:pt idx="986">
                  <c:v>9.5267999999999997</c:v>
                </c:pt>
                <c:pt idx="987">
                  <c:v>9.540424999999999</c:v>
                </c:pt>
                <c:pt idx="988">
                  <c:v>9.5540500000000002</c:v>
                </c:pt>
                <c:pt idx="989">
                  <c:v>9.5677000000000003</c:v>
                </c:pt>
                <c:pt idx="990">
                  <c:v>9.5822249999999993</c:v>
                </c:pt>
                <c:pt idx="991">
                  <c:v>9.5963499999999993</c:v>
                </c:pt>
                <c:pt idx="992">
                  <c:v>9.6107999999999993</c:v>
                </c:pt>
                <c:pt idx="993">
                  <c:v>9.6254000000000008</c:v>
                </c:pt>
                <c:pt idx="994">
                  <c:v>9.6401000000000003</c:v>
                </c:pt>
                <c:pt idx="995">
                  <c:v>9.6548250000000007</c:v>
                </c:pt>
                <c:pt idx="996">
                  <c:v>9.6696249999999999</c:v>
                </c:pt>
                <c:pt idx="997">
                  <c:v>9.6844000000000001</c:v>
                </c:pt>
                <c:pt idx="998">
                  <c:v>9.6991750000000003</c:v>
                </c:pt>
                <c:pt idx="999">
                  <c:v>9.7132000000000005</c:v>
                </c:pt>
                <c:pt idx="1000">
                  <c:v>9.7277249999999995</c:v>
                </c:pt>
                <c:pt idx="1001">
                  <c:v>9.7424250000000008</c:v>
                </c:pt>
                <c:pt idx="1002">
                  <c:v>9.7573499999999989</c:v>
                </c:pt>
                <c:pt idx="1003">
                  <c:v>9.7722499999999997</c:v>
                </c:pt>
                <c:pt idx="1004">
                  <c:v>9.7867250000000006</c:v>
                </c:pt>
                <c:pt idx="1005">
                  <c:v>9.8009000000000004</c:v>
                </c:pt>
                <c:pt idx="1006">
                  <c:v>9.8154000000000003</c:v>
                </c:pt>
                <c:pt idx="1007">
                  <c:v>9.8299500000000002</c:v>
                </c:pt>
                <c:pt idx="1008">
                  <c:v>9.8445249999999991</c:v>
                </c:pt>
                <c:pt idx="1009">
                  <c:v>9.8590999999999998</c:v>
                </c:pt>
                <c:pt idx="1010">
                  <c:v>9.8731749999999998</c:v>
                </c:pt>
                <c:pt idx="1011">
                  <c:v>9.8872749999999989</c:v>
                </c:pt>
                <c:pt idx="1012">
                  <c:v>9.9013749999999998</c:v>
                </c:pt>
                <c:pt idx="1013">
                  <c:v>9.9155250000000006</c:v>
                </c:pt>
                <c:pt idx="1014">
                  <c:v>9.9296749999999996</c:v>
                </c:pt>
                <c:pt idx="1015">
                  <c:v>9.9438499999999994</c:v>
                </c:pt>
                <c:pt idx="1016">
                  <c:v>9.9576750000000001</c:v>
                </c:pt>
                <c:pt idx="1017">
                  <c:v>9.9714999999999989</c:v>
                </c:pt>
                <c:pt idx="1018">
                  <c:v>9.9856999999999996</c:v>
                </c:pt>
                <c:pt idx="1019">
                  <c:v>9.9999249999999993</c:v>
                </c:pt>
                <c:pt idx="1020">
                  <c:v>10.014699999999999</c:v>
                </c:pt>
                <c:pt idx="1021">
                  <c:v>10.029499999999999</c:v>
                </c:pt>
                <c:pt idx="1022">
                  <c:v>10.044325000000001</c:v>
                </c:pt>
                <c:pt idx="1023">
                  <c:v>10.059150000000001</c:v>
                </c:pt>
                <c:pt idx="1024">
                  <c:v>10.074</c:v>
                </c:pt>
                <c:pt idx="1025">
                  <c:v>10.088625</c:v>
                </c:pt>
                <c:pt idx="1026">
                  <c:v>10.1035</c:v>
                </c:pt>
                <c:pt idx="1027">
                  <c:v>10.118399999999999</c:v>
                </c:pt>
                <c:pt idx="1028">
                  <c:v>10.133175</c:v>
                </c:pt>
                <c:pt idx="1029">
                  <c:v>10.147499999999999</c:v>
                </c:pt>
                <c:pt idx="1030">
                  <c:v>10.162425000000001</c:v>
                </c:pt>
                <c:pt idx="1031">
                  <c:v>10.177375</c:v>
                </c:pt>
                <c:pt idx="1032">
                  <c:v>10.192349999999999</c:v>
                </c:pt>
                <c:pt idx="1033">
                  <c:v>10.207325000000001</c:v>
                </c:pt>
                <c:pt idx="1034">
                  <c:v>10.222325</c:v>
                </c:pt>
                <c:pt idx="1035">
                  <c:v>10.237375</c:v>
                </c:pt>
                <c:pt idx="1036">
                  <c:v>10.25225</c:v>
                </c:pt>
                <c:pt idx="1037">
                  <c:v>10.2669</c:v>
                </c:pt>
                <c:pt idx="1038">
                  <c:v>10.281825</c:v>
                </c:pt>
                <c:pt idx="1039">
                  <c:v>10.296474999999999</c:v>
                </c:pt>
                <c:pt idx="1040">
                  <c:v>10.311125000000001</c:v>
                </c:pt>
                <c:pt idx="1041">
                  <c:v>10.32625</c:v>
                </c:pt>
                <c:pt idx="1042">
                  <c:v>10.34145</c:v>
                </c:pt>
                <c:pt idx="1043">
                  <c:v>10.3565</c:v>
                </c:pt>
                <c:pt idx="1044">
                  <c:v>10.371725</c:v>
                </c:pt>
                <c:pt idx="1045">
                  <c:v>10.386575000000001</c:v>
                </c:pt>
                <c:pt idx="1046">
                  <c:v>10.401725000000001</c:v>
                </c:pt>
                <c:pt idx="1047">
                  <c:v>10.417</c:v>
                </c:pt>
                <c:pt idx="1048">
                  <c:v>10.432375</c:v>
                </c:pt>
                <c:pt idx="1049">
                  <c:v>10.447699999999999</c:v>
                </c:pt>
                <c:pt idx="1050">
                  <c:v>10.46285</c:v>
                </c:pt>
                <c:pt idx="1051">
                  <c:v>10.478</c:v>
                </c:pt>
                <c:pt idx="1052">
                  <c:v>10.493175000000001</c:v>
                </c:pt>
                <c:pt idx="1053">
                  <c:v>10.50835</c:v>
                </c:pt>
                <c:pt idx="1054">
                  <c:v>10.523575000000001</c:v>
                </c:pt>
                <c:pt idx="1055">
                  <c:v>10.538549999999999</c:v>
                </c:pt>
                <c:pt idx="1056">
                  <c:v>10.553800000000001</c:v>
                </c:pt>
                <c:pt idx="1057">
                  <c:v>10.569099999999999</c:v>
                </c:pt>
                <c:pt idx="1058">
                  <c:v>10.5837</c:v>
                </c:pt>
                <c:pt idx="1059">
                  <c:v>10.5984</c:v>
                </c:pt>
                <c:pt idx="1060">
                  <c:v>10.61375</c:v>
                </c:pt>
                <c:pt idx="1061">
                  <c:v>10.628674999999999</c:v>
                </c:pt>
                <c:pt idx="1062">
                  <c:v>10.64395</c:v>
                </c:pt>
                <c:pt idx="1063">
                  <c:v>10.6593</c:v>
                </c:pt>
                <c:pt idx="1064">
                  <c:v>10.674675000000001</c:v>
                </c:pt>
                <c:pt idx="1065">
                  <c:v>10.690075</c:v>
                </c:pt>
                <c:pt idx="1066">
                  <c:v>10.705475</c:v>
                </c:pt>
                <c:pt idx="1067">
                  <c:v>10.7201</c:v>
                </c:pt>
                <c:pt idx="1068">
                  <c:v>10.734725000000001</c:v>
                </c:pt>
                <c:pt idx="1069">
                  <c:v>10.749925000000001</c:v>
                </c:pt>
                <c:pt idx="1070">
                  <c:v>10.765125000000001</c:v>
                </c:pt>
                <c:pt idx="1071">
                  <c:v>10.780324999999999</c:v>
                </c:pt>
                <c:pt idx="1072">
                  <c:v>10.795574999999999</c:v>
                </c:pt>
                <c:pt idx="1073">
                  <c:v>10.8103</c:v>
                </c:pt>
                <c:pt idx="1074">
                  <c:v>10.825049999999999</c:v>
                </c:pt>
                <c:pt idx="1075">
                  <c:v>10.839925000000001</c:v>
                </c:pt>
                <c:pt idx="1076">
                  <c:v>10.855225000000001</c:v>
                </c:pt>
                <c:pt idx="1077">
                  <c:v>10.870575000000001</c:v>
                </c:pt>
                <c:pt idx="1078">
                  <c:v>10.885899999999999</c:v>
                </c:pt>
                <c:pt idx="1079">
                  <c:v>10.901249999999999</c:v>
                </c:pt>
                <c:pt idx="1080">
                  <c:v>10.916874999999999</c:v>
                </c:pt>
                <c:pt idx="1081">
                  <c:v>10.932525</c:v>
                </c:pt>
                <c:pt idx="1082">
                  <c:v>10.94815</c:v>
                </c:pt>
                <c:pt idx="1083">
                  <c:v>10.963775</c:v>
                </c:pt>
                <c:pt idx="1084">
                  <c:v>10.978675000000001</c:v>
                </c:pt>
                <c:pt idx="1085">
                  <c:v>10.993650000000001</c:v>
                </c:pt>
                <c:pt idx="1086">
                  <c:v>11.009175000000001</c:v>
                </c:pt>
                <c:pt idx="1087">
                  <c:v>11.024625</c:v>
                </c:pt>
                <c:pt idx="1088">
                  <c:v>11.040150000000001</c:v>
                </c:pt>
                <c:pt idx="1089">
                  <c:v>11.055524999999999</c:v>
                </c:pt>
                <c:pt idx="1090">
                  <c:v>11.0709</c:v>
                </c:pt>
                <c:pt idx="1091">
                  <c:v>11.086274999999999</c:v>
                </c:pt>
                <c:pt idx="1092">
                  <c:v>11.101650000000001</c:v>
                </c:pt>
                <c:pt idx="1093">
                  <c:v>11.117050000000001</c:v>
                </c:pt>
                <c:pt idx="1094">
                  <c:v>11.13245</c:v>
                </c:pt>
                <c:pt idx="1095">
                  <c:v>11.14785</c:v>
                </c:pt>
                <c:pt idx="1096">
                  <c:v>11.163275000000001</c:v>
                </c:pt>
                <c:pt idx="1097">
                  <c:v>11.178699999999999</c:v>
                </c:pt>
                <c:pt idx="1098">
                  <c:v>11.19455</c:v>
                </c:pt>
                <c:pt idx="1099">
                  <c:v>11.2104</c:v>
                </c:pt>
                <c:pt idx="1100">
                  <c:v>11.226274999999999</c:v>
                </c:pt>
                <c:pt idx="1101">
                  <c:v>11.242149999999999</c:v>
                </c:pt>
                <c:pt idx="1102">
                  <c:v>11.257875</c:v>
                </c:pt>
                <c:pt idx="1103">
                  <c:v>11.273624999999999</c:v>
                </c:pt>
                <c:pt idx="1104">
                  <c:v>11.289375</c:v>
                </c:pt>
                <c:pt idx="1105">
                  <c:v>11.304699999999999</c:v>
                </c:pt>
                <c:pt idx="1106">
                  <c:v>11.320025000000001</c:v>
                </c:pt>
                <c:pt idx="1107">
                  <c:v>11.335375000000001</c:v>
                </c:pt>
                <c:pt idx="1108">
                  <c:v>11.350725000000001</c:v>
                </c:pt>
                <c:pt idx="1109">
                  <c:v>11.366099999999999</c:v>
                </c:pt>
                <c:pt idx="1110">
                  <c:v>11.381449999999999</c:v>
                </c:pt>
                <c:pt idx="1111">
                  <c:v>11.396850000000001</c:v>
                </c:pt>
                <c:pt idx="1112">
                  <c:v>11.412224999999999</c:v>
                </c:pt>
                <c:pt idx="1113">
                  <c:v>11.427624999999999</c:v>
                </c:pt>
                <c:pt idx="1114">
                  <c:v>11.443025</c:v>
                </c:pt>
                <c:pt idx="1115">
                  <c:v>11.458450000000001</c:v>
                </c:pt>
                <c:pt idx="1116">
                  <c:v>11.473875</c:v>
                </c:pt>
                <c:pt idx="1117">
                  <c:v>11.4893</c:v>
                </c:pt>
                <c:pt idx="1118">
                  <c:v>11.504799999999999</c:v>
                </c:pt>
                <c:pt idx="1119">
                  <c:v>11.520524999999999</c:v>
                </c:pt>
                <c:pt idx="1120">
                  <c:v>11.536399999999999</c:v>
                </c:pt>
                <c:pt idx="1121">
                  <c:v>11.552424999999999</c:v>
                </c:pt>
                <c:pt idx="1122">
                  <c:v>11.568575000000001</c:v>
                </c:pt>
                <c:pt idx="1123">
                  <c:v>11.584775</c:v>
                </c:pt>
                <c:pt idx="1124">
                  <c:v>11.600975</c:v>
                </c:pt>
                <c:pt idx="1125">
                  <c:v>11.616750000000001</c:v>
                </c:pt>
                <c:pt idx="1126">
                  <c:v>11.632625000000001</c:v>
                </c:pt>
                <c:pt idx="1127">
                  <c:v>11.6486</c:v>
                </c:pt>
                <c:pt idx="1128">
                  <c:v>11.6647</c:v>
                </c:pt>
                <c:pt idx="1129">
                  <c:v>11.680899999999999</c:v>
                </c:pt>
                <c:pt idx="1130">
                  <c:v>11.697100000000001</c:v>
                </c:pt>
                <c:pt idx="1131">
                  <c:v>11.713049999999999</c:v>
                </c:pt>
                <c:pt idx="1132">
                  <c:v>11.729100000000001</c:v>
                </c:pt>
                <c:pt idx="1133">
                  <c:v>11.744825000000001</c:v>
                </c:pt>
                <c:pt idx="1134">
                  <c:v>11.76065</c:v>
                </c:pt>
                <c:pt idx="1135">
                  <c:v>11.77655</c:v>
                </c:pt>
                <c:pt idx="1136">
                  <c:v>11.7925</c:v>
                </c:pt>
                <c:pt idx="1137">
                  <c:v>11.80855</c:v>
                </c:pt>
                <c:pt idx="1138">
                  <c:v>11.824300000000001</c:v>
                </c:pt>
                <c:pt idx="1139">
                  <c:v>11.840275</c:v>
                </c:pt>
                <c:pt idx="1140">
                  <c:v>11.856475</c:v>
                </c:pt>
                <c:pt idx="1141">
                  <c:v>11.87275</c:v>
                </c:pt>
                <c:pt idx="1142">
                  <c:v>11.889049999999999</c:v>
                </c:pt>
                <c:pt idx="1143">
                  <c:v>11.905374999999999</c:v>
                </c:pt>
                <c:pt idx="1144">
                  <c:v>11.921725</c:v>
                </c:pt>
                <c:pt idx="1145">
                  <c:v>11.938075</c:v>
                </c:pt>
                <c:pt idx="1146">
                  <c:v>11.954425000000001</c:v>
                </c:pt>
                <c:pt idx="1147">
                  <c:v>11.970799999999999</c:v>
                </c:pt>
                <c:pt idx="1148">
                  <c:v>11.987200000000001</c:v>
                </c:pt>
                <c:pt idx="1149">
                  <c:v>12.003575</c:v>
                </c:pt>
                <c:pt idx="1150">
                  <c:v>12.02</c:v>
                </c:pt>
                <c:pt idx="1151">
                  <c:v>12.0364</c:v>
                </c:pt>
                <c:pt idx="1152">
                  <c:v>12.052200000000001</c:v>
                </c:pt>
                <c:pt idx="1153">
                  <c:v>12.068</c:v>
                </c:pt>
                <c:pt idx="1154">
                  <c:v>12.0838</c:v>
                </c:pt>
                <c:pt idx="1155">
                  <c:v>12.099675</c:v>
                </c:pt>
                <c:pt idx="1156">
                  <c:v>12.115525</c:v>
                </c:pt>
                <c:pt idx="1157">
                  <c:v>12.131350000000001</c:v>
                </c:pt>
                <c:pt idx="1158">
                  <c:v>12.147175000000001</c:v>
                </c:pt>
                <c:pt idx="1159">
                  <c:v>12.162974999999999</c:v>
                </c:pt>
                <c:pt idx="1160">
                  <c:v>12.178799999999999</c:v>
                </c:pt>
                <c:pt idx="1161">
                  <c:v>12.194699999999999</c:v>
                </c:pt>
                <c:pt idx="1162">
                  <c:v>12.210525000000001</c:v>
                </c:pt>
                <c:pt idx="1163">
                  <c:v>12.226375000000001</c:v>
                </c:pt>
                <c:pt idx="1164">
                  <c:v>12.24225</c:v>
                </c:pt>
                <c:pt idx="1165">
                  <c:v>12.258099999999999</c:v>
                </c:pt>
                <c:pt idx="1166">
                  <c:v>12.274175</c:v>
                </c:pt>
                <c:pt idx="1167">
                  <c:v>12.290900000000001</c:v>
                </c:pt>
                <c:pt idx="1168">
                  <c:v>12.307600000000001</c:v>
                </c:pt>
                <c:pt idx="1169">
                  <c:v>12.324325</c:v>
                </c:pt>
                <c:pt idx="1170">
                  <c:v>12.341100000000001</c:v>
                </c:pt>
                <c:pt idx="1171">
                  <c:v>12.357875</c:v>
                </c:pt>
                <c:pt idx="1172">
                  <c:v>12.374699999999999</c:v>
                </c:pt>
                <c:pt idx="1173">
                  <c:v>12.391399999999999</c:v>
                </c:pt>
                <c:pt idx="1174">
                  <c:v>12.408250000000001</c:v>
                </c:pt>
                <c:pt idx="1175">
                  <c:v>12.425125</c:v>
                </c:pt>
                <c:pt idx="1176">
                  <c:v>12.441850000000001</c:v>
                </c:pt>
                <c:pt idx="1177">
                  <c:v>12.458500000000001</c:v>
                </c:pt>
                <c:pt idx="1178">
                  <c:v>12.475275</c:v>
                </c:pt>
                <c:pt idx="1179">
                  <c:v>12.492150000000001</c:v>
                </c:pt>
                <c:pt idx="1180">
                  <c:v>12.509049999999998</c:v>
                </c:pt>
                <c:pt idx="1181">
                  <c:v>12.5252</c:v>
                </c:pt>
                <c:pt idx="1182">
                  <c:v>12.541600000000001</c:v>
                </c:pt>
                <c:pt idx="1183">
                  <c:v>12.558275</c:v>
                </c:pt>
                <c:pt idx="1184">
                  <c:v>12.5749</c:v>
                </c:pt>
                <c:pt idx="1185">
                  <c:v>12.591674999999999</c:v>
                </c:pt>
                <c:pt idx="1186">
                  <c:v>12.6082</c:v>
                </c:pt>
                <c:pt idx="1187">
                  <c:v>12.624750000000001</c:v>
                </c:pt>
                <c:pt idx="1188">
                  <c:v>12.641274999999998</c:v>
                </c:pt>
                <c:pt idx="1189">
                  <c:v>12.657850000000002</c:v>
                </c:pt>
                <c:pt idx="1190">
                  <c:v>12.6744</c:v>
                </c:pt>
                <c:pt idx="1191">
                  <c:v>12.690750000000001</c:v>
                </c:pt>
                <c:pt idx="1192">
                  <c:v>12.707175000000001</c:v>
                </c:pt>
                <c:pt idx="1193">
                  <c:v>12.723675</c:v>
                </c:pt>
                <c:pt idx="1194">
                  <c:v>12.74005</c:v>
                </c:pt>
                <c:pt idx="1195">
                  <c:v>12.756575</c:v>
                </c:pt>
                <c:pt idx="1196">
                  <c:v>12.773875</c:v>
                </c:pt>
                <c:pt idx="1197">
                  <c:v>12.791225000000001</c:v>
                </c:pt>
                <c:pt idx="1198">
                  <c:v>12.808325000000002</c:v>
                </c:pt>
                <c:pt idx="1199">
                  <c:v>12.8254</c:v>
                </c:pt>
                <c:pt idx="1200">
                  <c:v>12.842600000000001</c:v>
                </c:pt>
                <c:pt idx="1201">
                  <c:v>12.859875000000001</c:v>
                </c:pt>
                <c:pt idx="1202">
                  <c:v>12.87715</c:v>
                </c:pt>
                <c:pt idx="1203">
                  <c:v>12.894425000000002</c:v>
                </c:pt>
                <c:pt idx="1204">
                  <c:v>12.911325000000001</c:v>
                </c:pt>
                <c:pt idx="1205">
                  <c:v>12.927625000000001</c:v>
                </c:pt>
                <c:pt idx="1206">
                  <c:v>12.943325</c:v>
                </c:pt>
                <c:pt idx="1207">
                  <c:v>12.959575000000001</c:v>
                </c:pt>
                <c:pt idx="1208">
                  <c:v>12.976324999999999</c:v>
                </c:pt>
                <c:pt idx="1209">
                  <c:v>12.993550000000001</c:v>
                </c:pt>
                <c:pt idx="1210">
                  <c:v>13.010774999999999</c:v>
                </c:pt>
                <c:pt idx="1211">
                  <c:v>13.028</c:v>
                </c:pt>
                <c:pt idx="1212">
                  <c:v>13.045200000000001</c:v>
                </c:pt>
                <c:pt idx="1213">
                  <c:v>13.062399999999998</c:v>
                </c:pt>
                <c:pt idx="1214">
                  <c:v>13.079499999999999</c:v>
                </c:pt>
                <c:pt idx="1215">
                  <c:v>13.096674999999999</c:v>
                </c:pt>
                <c:pt idx="1216">
                  <c:v>13.113449999999998</c:v>
                </c:pt>
                <c:pt idx="1217">
                  <c:v>13.130325000000001</c:v>
                </c:pt>
                <c:pt idx="1218">
                  <c:v>13.147275</c:v>
                </c:pt>
                <c:pt idx="1219">
                  <c:v>13.164300000000001</c:v>
                </c:pt>
                <c:pt idx="1220">
                  <c:v>13.181375000000001</c:v>
                </c:pt>
                <c:pt idx="1221">
                  <c:v>13.198099999999998</c:v>
                </c:pt>
                <c:pt idx="1222">
                  <c:v>13.214224999999999</c:v>
                </c:pt>
                <c:pt idx="1223">
                  <c:v>13.230425</c:v>
                </c:pt>
                <c:pt idx="1224">
                  <c:v>13.246849999999998</c:v>
                </c:pt>
                <c:pt idx="1225">
                  <c:v>13.263975</c:v>
                </c:pt>
                <c:pt idx="1226">
                  <c:v>13.281075000000001</c:v>
                </c:pt>
                <c:pt idx="1227">
                  <c:v>13.298175000000001</c:v>
                </c:pt>
                <c:pt idx="1228">
                  <c:v>13.314975</c:v>
                </c:pt>
                <c:pt idx="1229">
                  <c:v>13.331775</c:v>
                </c:pt>
                <c:pt idx="1230">
                  <c:v>13.348599999999999</c:v>
                </c:pt>
                <c:pt idx="1231">
                  <c:v>13.365399999999999</c:v>
                </c:pt>
                <c:pt idx="1232">
                  <c:v>13.382199999999999</c:v>
                </c:pt>
                <c:pt idx="1233">
                  <c:v>13.3993</c:v>
                </c:pt>
                <c:pt idx="1234">
                  <c:v>13.416174999999999</c:v>
                </c:pt>
                <c:pt idx="1235">
                  <c:v>13.433249999999999</c:v>
                </c:pt>
                <c:pt idx="1236">
                  <c:v>13.4503</c:v>
                </c:pt>
                <c:pt idx="1237">
                  <c:v>13.467299999999998</c:v>
                </c:pt>
                <c:pt idx="1238">
                  <c:v>13.484299999999999</c:v>
                </c:pt>
                <c:pt idx="1239">
                  <c:v>13.501274999999998</c:v>
                </c:pt>
                <c:pt idx="1240">
                  <c:v>13.518225000000001</c:v>
                </c:pt>
                <c:pt idx="1241">
                  <c:v>13.535174999999999</c:v>
                </c:pt>
                <c:pt idx="1242">
                  <c:v>13.552049999999999</c:v>
                </c:pt>
                <c:pt idx="1243">
                  <c:v>13.568975</c:v>
                </c:pt>
                <c:pt idx="1244">
                  <c:v>13.585949999999999</c:v>
                </c:pt>
                <c:pt idx="1245">
                  <c:v>13.602975000000001</c:v>
                </c:pt>
                <c:pt idx="1246">
                  <c:v>13.620050000000001</c:v>
                </c:pt>
                <c:pt idx="1247">
                  <c:v>13.637175000000001</c:v>
                </c:pt>
                <c:pt idx="1248">
                  <c:v>13.654325</c:v>
                </c:pt>
                <c:pt idx="1249">
                  <c:v>13.67055</c:v>
                </c:pt>
                <c:pt idx="1250">
                  <c:v>13.68655</c:v>
                </c:pt>
                <c:pt idx="1251">
                  <c:v>13.70265</c:v>
                </c:pt>
                <c:pt idx="1252">
                  <c:v>13.719600000000002</c:v>
                </c:pt>
                <c:pt idx="1253">
                  <c:v>13.736499999999999</c:v>
                </c:pt>
                <c:pt idx="1254">
                  <c:v>13.753450000000001</c:v>
                </c:pt>
                <c:pt idx="1255">
                  <c:v>13.77055</c:v>
                </c:pt>
                <c:pt idx="1256">
                  <c:v>13.7879</c:v>
                </c:pt>
                <c:pt idx="1257">
                  <c:v>13.804725000000001</c:v>
                </c:pt>
                <c:pt idx="1258">
                  <c:v>13.8216</c:v>
                </c:pt>
                <c:pt idx="1259">
                  <c:v>13.838524999999999</c:v>
                </c:pt>
                <c:pt idx="1260">
                  <c:v>13.855449999999999</c:v>
                </c:pt>
                <c:pt idx="1261">
                  <c:v>13.872399999999999</c:v>
                </c:pt>
                <c:pt idx="1262">
                  <c:v>13.889375000000001</c:v>
                </c:pt>
                <c:pt idx="1263">
                  <c:v>13.906425</c:v>
                </c:pt>
                <c:pt idx="1264">
                  <c:v>13.923500000000001</c:v>
                </c:pt>
                <c:pt idx="1265">
                  <c:v>13.940625000000001</c:v>
                </c:pt>
                <c:pt idx="1266">
                  <c:v>13.957775</c:v>
                </c:pt>
                <c:pt idx="1267">
                  <c:v>13.974975000000001</c:v>
                </c:pt>
                <c:pt idx="1268">
                  <c:v>13.991799999999998</c:v>
                </c:pt>
                <c:pt idx="1269">
                  <c:v>14.008825</c:v>
                </c:pt>
                <c:pt idx="1270">
                  <c:v>14.02585</c:v>
                </c:pt>
                <c:pt idx="1271">
                  <c:v>14.042375000000002</c:v>
                </c:pt>
                <c:pt idx="1272">
                  <c:v>14.058575000000001</c:v>
                </c:pt>
                <c:pt idx="1273">
                  <c:v>14.074775000000001</c:v>
                </c:pt>
                <c:pt idx="1274">
                  <c:v>14.091400000000002</c:v>
                </c:pt>
                <c:pt idx="1275">
                  <c:v>14.108599999999999</c:v>
                </c:pt>
                <c:pt idx="1276">
                  <c:v>14.125499999999999</c:v>
                </c:pt>
                <c:pt idx="1277">
                  <c:v>14.142550000000002</c:v>
                </c:pt>
                <c:pt idx="1278">
                  <c:v>14.159875</c:v>
                </c:pt>
                <c:pt idx="1279">
                  <c:v>14.177200000000001</c:v>
                </c:pt>
                <c:pt idx="1280">
                  <c:v>14.19455</c:v>
                </c:pt>
                <c:pt idx="1281">
                  <c:v>14.211874999999999</c:v>
                </c:pt>
                <c:pt idx="1282">
                  <c:v>14.229200000000001</c:v>
                </c:pt>
                <c:pt idx="1283">
                  <c:v>14.246524999999998</c:v>
                </c:pt>
                <c:pt idx="1284">
                  <c:v>14.263475</c:v>
                </c:pt>
                <c:pt idx="1285">
                  <c:v>14.28045</c:v>
                </c:pt>
                <c:pt idx="1286">
                  <c:v>14.297774999999998</c:v>
                </c:pt>
                <c:pt idx="1287">
                  <c:v>14.315125</c:v>
                </c:pt>
                <c:pt idx="1288">
                  <c:v>14.33245</c:v>
                </c:pt>
                <c:pt idx="1289">
                  <c:v>14.349675000000001</c:v>
                </c:pt>
                <c:pt idx="1290">
                  <c:v>14.367025</c:v>
                </c:pt>
                <c:pt idx="1291">
                  <c:v>14.384374999999999</c:v>
                </c:pt>
                <c:pt idx="1292">
                  <c:v>14.4016</c:v>
                </c:pt>
                <c:pt idx="1293">
                  <c:v>14.418000000000001</c:v>
                </c:pt>
                <c:pt idx="1294">
                  <c:v>14.4344</c:v>
                </c:pt>
                <c:pt idx="1295">
                  <c:v>14.450850000000001</c:v>
                </c:pt>
                <c:pt idx="1296">
                  <c:v>14.467350000000001</c:v>
                </c:pt>
                <c:pt idx="1297">
                  <c:v>14.483925000000001</c:v>
                </c:pt>
                <c:pt idx="1298">
                  <c:v>14.50055</c:v>
                </c:pt>
                <c:pt idx="1299">
                  <c:v>14.517225</c:v>
                </c:pt>
                <c:pt idx="1300">
                  <c:v>14.534025</c:v>
                </c:pt>
                <c:pt idx="1301">
                  <c:v>14.551275</c:v>
                </c:pt>
                <c:pt idx="1302">
                  <c:v>14.56865</c:v>
                </c:pt>
                <c:pt idx="1303">
                  <c:v>14.58605</c:v>
                </c:pt>
                <c:pt idx="1304">
                  <c:v>14.60345</c:v>
                </c:pt>
                <c:pt idx="1305">
                  <c:v>14.620849999999999</c:v>
                </c:pt>
                <c:pt idx="1306">
                  <c:v>14.638275</c:v>
                </c:pt>
                <c:pt idx="1307">
                  <c:v>14.655675000000002</c:v>
                </c:pt>
                <c:pt idx="1308">
                  <c:v>14.6731</c:v>
                </c:pt>
                <c:pt idx="1309">
                  <c:v>14.690524999999999</c:v>
                </c:pt>
                <c:pt idx="1310">
                  <c:v>14.70795</c:v>
                </c:pt>
                <c:pt idx="1311">
                  <c:v>14.725350000000001</c:v>
                </c:pt>
                <c:pt idx="1312">
                  <c:v>14.742274999999999</c:v>
                </c:pt>
                <c:pt idx="1313">
                  <c:v>14.759225000000001</c:v>
                </c:pt>
                <c:pt idx="1314">
                  <c:v>14.776175</c:v>
                </c:pt>
                <c:pt idx="1315">
                  <c:v>14.793124999999998</c:v>
                </c:pt>
                <c:pt idx="1316">
                  <c:v>14.810175000000001</c:v>
                </c:pt>
                <c:pt idx="1317">
                  <c:v>14.827624999999999</c:v>
                </c:pt>
                <c:pt idx="1318">
                  <c:v>14.845125000000001</c:v>
                </c:pt>
                <c:pt idx="1319">
                  <c:v>14.862449999999999</c:v>
                </c:pt>
                <c:pt idx="1320">
                  <c:v>14.87945</c:v>
                </c:pt>
                <c:pt idx="1321">
                  <c:v>14.896475000000001</c:v>
                </c:pt>
                <c:pt idx="1322">
                  <c:v>14.913625</c:v>
                </c:pt>
                <c:pt idx="1323">
                  <c:v>14.930974999999998</c:v>
                </c:pt>
                <c:pt idx="1324">
                  <c:v>14.947174999999998</c:v>
                </c:pt>
                <c:pt idx="1325">
                  <c:v>14.963324999999999</c:v>
                </c:pt>
                <c:pt idx="1326">
                  <c:v>14.979749999999999</c:v>
                </c:pt>
                <c:pt idx="1327">
                  <c:v>14.996449999999999</c:v>
                </c:pt>
                <c:pt idx="1328">
                  <c:v>15.013425</c:v>
                </c:pt>
                <c:pt idx="1329">
                  <c:v>15.030850000000001</c:v>
                </c:pt>
                <c:pt idx="1330">
                  <c:v>15.048325000000002</c:v>
                </c:pt>
                <c:pt idx="1331">
                  <c:v>15.065875</c:v>
                </c:pt>
                <c:pt idx="1332">
                  <c:v>15.083399999999999</c:v>
                </c:pt>
                <c:pt idx="1333">
                  <c:v>15.100949999999999</c:v>
                </c:pt>
                <c:pt idx="1334">
                  <c:v>15.118500000000001</c:v>
                </c:pt>
                <c:pt idx="1335">
                  <c:v>15.136050000000001</c:v>
                </c:pt>
                <c:pt idx="1336">
                  <c:v>15.153600000000001</c:v>
                </c:pt>
                <c:pt idx="1337">
                  <c:v>15.171150000000001</c:v>
                </c:pt>
                <c:pt idx="1338">
                  <c:v>15.188725</c:v>
                </c:pt>
                <c:pt idx="1339">
                  <c:v>15.206300000000001</c:v>
                </c:pt>
                <c:pt idx="1340">
                  <c:v>15.2239</c:v>
                </c:pt>
                <c:pt idx="1341">
                  <c:v>15.241625000000001</c:v>
                </c:pt>
                <c:pt idx="1342">
                  <c:v>15.259325</c:v>
                </c:pt>
                <c:pt idx="1343">
                  <c:v>15.276999999999999</c:v>
                </c:pt>
                <c:pt idx="1344">
                  <c:v>15.294775</c:v>
                </c:pt>
                <c:pt idx="1345">
                  <c:v>15.312524999999999</c:v>
                </c:pt>
                <c:pt idx="1346">
                  <c:v>15.330024999999999</c:v>
                </c:pt>
                <c:pt idx="1347">
                  <c:v>15.3474</c:v>
                </c:pt>
                <c:pt idx="1348">
                  <c:v>15.36515</c:v>
                </c:pt>
                <c:pt idx="1349">
                  <c:v>15.382874999999999</c:v>
                </c:pt>
                <c:pt idx="1350">
                  <c:v>15.400725000000001</c:v>
                </c:pt>
                <c:pt idx="1351">
                  <c:v>15.41855</c:v>
                </c:pt>
                <c:pt idx="1352">
                  <c:v>15.436349999999999</c:v>
                </c:pt>
                <c:pt idx="1353">
                  <c:v>15.45425</c:v>
                </c:pt>
                <c:pt idx="1354">
                  <c:v>15.472125</c:v>
                </c:pt>
                <c:pt idx="1355">
                  <c:v>15.489475000000001</c:v>
                </c:pt>
                <c:pt idx="1356">
                  <c:v>15.506775000000001</c:v>
                </c:pt>
                <c:pt idx="1357">
                  <c:v>15.524075000000002</c:v>
                </c:pt>
                <c:pt idx="1358">
                  <c:v>15.541425</c:v>
                </c:pt>
                <c:pt idx="1359">
                  <c:v>15.5588</c:v>
                </c:pt>
                <c:pt idx="1360">
                  <c:v>15.576200000000002</c:v>
                </c:pt>
                <c:pt idx="1361">
                  <c:v>15.593599999999999</c:v>
                </c:pt>
                <c:pt idx="1362">
                  <c:v>15.611050000000001</c:v>
                </c:pt>
                <c:pt idx="1363">
                  <c:v>15.628500000000001</c:v>
                </c:pt>
                <c:pt idx="1364">
                  <c:v>15.645950000000001</c:v>
                </c:pt>
                <c:pt idx="1365">
                  <c:v>15.663675</c:v>
                </c:pt>
                <c:pt idx="1366">
                  <c:v>15.68145</c:v>
                </c:pt>
                <c:pt idx="1367">
                  <c:v>15.699274999999998</c:v>
                </c:pt>
                <c:pt idx="1368">
                  <c:v>15.717074999999999</c:v>
                </c:pt>
                <c:pt idx="1369">
                  <c:v>15.734875000000001</c:v>
                </c:pt>
                <c:pt idx="1370">
                  <c:v>15.752700000000001</c:v>
                </c:pt>
                <c:pt idx="1371">
                  <c:v>15.770524999999999</c:v>
                </c:pt>
                <c:pt idx="1372">
                  <c:v>15.7883</c:v>
                </c:pt>
                <c:pt idx="1373">
                  <c:v>15.806100000000001</c:v>
                </c:pt>
                <c:pt idx="1374">
                  <c:v>15.823975000000001</c:v>
                </c:pt>
                <c:pt idx="1375">
                  <c:v>15.841875</c:v>
                </c:pt>
                <c:pt idx="1376">
                  <c:v>15.85975</c:v>
                </c:pt>
                <c:pt idx="1377">
                  <c:v>15.877649999999999</c:v>
                </c:pt>
                <c:pt idx="1378">
                  <c:v>15.895524999999999</c:v>
                </c:pt>
                <c:pt idx="1379">
                  <c:v>15.913425</c:v>
                </c:pt>
                <c:pt idx="1380">
                  <c:v>15.93125</c:v>
                </c:pt>
                <c:pt idx="1381">
                  <c:v>15.948899999999998</c:v>
                </c:pt>
                <c:pt idx="1382">
                  <c:v>15.966425000000001</c:v>
                </c:pt>
                <c:pt idx="1383">
                  <c:v>15.983775</c:v>
                </c:pt>
                <c:pt idx="1384">
                  <c:v>16.001024999999998</c:v>
                </c:pt>
                <c:pt idx="1385">
                  <c:v>16.0183</c:v>
                </c:pt>
                <c:pt idx="1386">
                  <c:v>16.035550000000001</c:v>
                </c:pt>
                <c:pt idx="1387">
                  <c:v>16.052825000000002</c:v>
                </c:pt>
                <c:pt idx="1388">
                  <c:v>16.070599999999999</c:v>
                </c:pt>
                <c:pt idx="1389">
                  <c:v>16.088200000000001</c:v>
                </c:pt>
                <c:pt idx="1390">
                  <c:v>16.105675000000002</c:v>
                </c:pt>
                <c:pt idx="1391">
                  <c:v>16.123149999999999</c:v>
                </c:pt>
                <c:pt idx="1392">
                  <c:v>16.140650000000001</c:v>
                </c:pt>
                <c:pt idx="1393">
                  <c:v>16.158125000000002</c:v>
                </c:pt>
                <c:pt idx="1394">
                  <c:v>16.175600000000003</c:v>
                </c:pt>
                <c:pt idx="1395">
                  <c:v>16.193574999999999</c:v>
                </c:pt>
                <c:pt idx="1396">
                  <c:v>16.211624999999998</c:v>
                </c:pt>
                <c:pt idx="1397">
                  <c:v>16.229575000000001</c:v>
                </c:pt>
                <c:pt idx="1398">
                  <c:v>16.247624999999999</c:v>
                </c:pt>
                <c:pt idx="1399">
                  <c:v>16.265674999999998</c:v>
                </c:pt>
                <c:pt idx="1400">
                  <c:v>16.2837</c:v>
                </c:pt>
                <c:pt idx="1401">
                  <c:v>16.301525000000002</c:v>
                </c:pt>
                <c:pt idx="1402">
                  <c:v>16.319300000000002</c:v>
                </c:pt>
                <c:pt idx="1403">
                  <c:v>16.337150000000001</c:v>
                </c:pt>
                <c:pt idx="1404">
                  <c:v>16.3552</c:v>
                </c:pt>
                <c:pt idx="1405">
                  <c:v>16.373224999999998</c:v>
                </c:pt>
                <c:pt idx="1406">
                  <c:v>16.391225000000002</c:v>
                </c:pt>
                <c:pt idx="1407">
                  <c:v>16.409125</c:v>
                </c:pt>
                <c:pt idx="1408">
                  <c:v>16.426925000000001</c:v>
                </c:pt>
                <c:pt idx="1409">
                  <c:v>16.443849999999998</c:v>
                </c:pt>
                <c:pt idx="1410">
                  <c:v>16.460774999999998</c:v>
                </c:pt>
                <c:pt idx="1411">
                  <c:v>16.477725</c:v>
                </c:pt>
                <c:pt idx="1412">
                  <c:v>16.494675000000001</c:v>
                </c:pt>
                <c:pt idx="1413">
                  <c:v>16.511624999999999</c:v>
                </c:pt>
                <c:pt idx="1414">
                  <c:v>16.528725000000001</c:v>
                </c:pt>
                <c:pt idx="1415">
                  <c:v>16.54645</c:v>
                </c:pt>
                <c:pt idx="1416">
                  <c:v>16.56315</c:v>
                </c:pt>
                <c:pt idx="1417">
                  <c:v>16.580175000000001</c:v>
                </c:pt>
                <c:pt idx="1418">
                  <c:v>16.597975000000002</c:v>
                </c:pt>
                <c:pt idx="1419">
                  <c:v>16.615675</c:v>
                </c:pt>
                <c:pt idx="1420">
                  <c:v>16.633300000000002</c:v>
                </c:pt>
                <c:pt idx="1421">
                  <c:v>16.650875000000003</c:v>
                </c:pt>
                <c:pt idx="1422">
                  <c:v>16.668675</c:v>
                </c:pt>
                <c:pt idx="1423">
                  <c:v>16.686699999999998</c:v>
                </c:pt>
                <c:pt idx="1424">
                  <c:v>16.704625</c:v>
                </c:pt>
                <c:pt idx="1425">
                  <c:v>16.722524999999997</c:v>
                </c:pt>
                <c:pt idx="1426">
                  <c:v>16.740324999999999</c:v>
                </c:pt>
                <c:pt idx="1427">
                  <c:v>16.75825</c:v>
                </c:pt>
                <c:pt idx="1428">
                  <c:v>16.776174999999999</c:v>
                </c:pt>
                <c:pt idx="1429">
                  <c:v>16.794124999999998</c:v>
                </c:pt>
                <c:pt idx="1430">
                  <c:v>16.812075</c:v>
                </c:pt>
                <c:pt idx="1431">
                  <c:v>16.830025000000003</c:v>
                </c:pt>
                <c:pt idx="1432">
                  <c:v>16.847875000000002</c:v>
                </c:pt>
                <c:pt idx="1433">
                  <c:v>16.865725000000001</c:v>
                </c:pt>
                <c:pt idx="1434">
                  <c:v>16.883824999999998</c:v>
                </c:pt>
                <c:pt idx="1435">
                  <c:v>16.90185</c:v>
                </c:pt>
                <c:pt idx="1436">
                  <c:v>16.919824999999999</c:v>
                </c:pt>
                <c:pt idx="1437">
                  <c:v>16.937749999999998</c:v>
                </c:pt>
                <c:pt idx="1438">
                  <c:v>16.955275</c:v>
                </c:pt>
                <c:pt idx="1439">
                  <c:v>16.972799999999999</c:v>
                </c:pt>
                <c:pt idx="1440">
                  <c:v>16.990350000000003</c:v>
                </c:pt>
                <c:pt idx="1441">
                  <c:v>17.007649999999998</c:v>
                </c:pt>
                <c:pt idx="1442">
                  <c:v>17.024775000000002</c:v>
                </c:pt>
                <c:pt idx="1443">
                  <c:v>17.042099999999998</c:v>
                </c:pt>
                <c:pt idx="1444">
                  <c:v>17.059450000000002</c:v>
                </c:pt>
                <c:pt idx="1445">
                  <c:v>17.076824999999999</c:v>
                </c:pt>
                <c:pt idx="1446">
                  <c:v>17.094275</c:v>
                </c:pt>
                <c:pt idx="1447">
                  <c:v>17.111725</c:v>
                </c:pt>
                <c:pt idx="1448">
                  <c:v>17.129175</c:v>
                </c:pt>
                <c:pt idx="1449">
                  <c:v>17.146675000000002</c:v>
                </c:pt>
                <c:pt idx="1450">
                  <c:v>17.164124999999999</c:v>
                </c:pt>
                <c:pt idx="1451">
                  <c:v>17.181550000000001</c:v>
                </c:pt>
                <c:pt idx="1452">
                  <c:v>17.198975000000001</c:v>
                </c:pt>
                <c:pt idx="1453">
                  <c:v>17.216449999999998</c:v>
                </c:pt>
                <c:pt idx="1454">
                  <c:v>17.233924999999999</c:v>
                </c:pt>
                <c:pt idx="1455">
                  <c:v>17.251449999999998</c:v>
                </c:pt>
                <c:pt idx="1456">
                  <c:v>17.268924999999999</c:v>
                </c:pt>
                <c:pt idx="1457">
                  <c:v>17.286425000000001</c:v>
                </c:pt>
                <c:pt idx="1458">
                  <c:v>17.303974999999998</c:v>
                </c:pt>
                <c:pt idx="1459">
                  <c:v>17.321449999999999</c:v>
                </c:pt>
                <c:pt idx="1460">
                  <c:v>17.338975000000001</c:v>
                </c:pt>
                <c:pt idx="1461">
                  <c:v>17.356525000000001</c:v>
                </c:pt>
                <c:pt idx="1462">
                  <c:v>17.374025</c:v>
                </c:pt>
                <c:pt idx="1463">
                  <c:v>17.391524999999998</c:v>
                </c:pt>
                <c:pt idx="1464">
                  <c:v>17.409025</c:v>
                </c:pt>
                <c:pt idx="1465">
                  <c:v>17.4268</c:v>
                </c:pt>
                <c:pt idx="1466">
                  <c:v>17.44455</c:v>
                </c:pt>
                <c:pt idx="1467">
                  <c:v>17.462274999999998</c:v>
                </c:pt>
                <c:pt idx="1468">
                  <c:v>17.47955</c:v>
                </c:pt>
                <c:pt idx="1469">
                  <c:v>17.496824999999998</c:v>
                </c:pt>
                <c:pt idx="1470">
                  <c:v>17.514099999999999</c:v>
                </c:pt>
                <c:pt idx="1471">
                  <c:v>17.531400000000001</c:v>
                </c:pt>
                <c:pt idx="1472">
                  <c:v>17.548674999999999</c:v>
                </c:pt>
                <c:pt idx="1473">
                  <c:v>17.565950000000001</c:v>
                </c:pt>
                <c:pt idx="1474">
                  <c:v>17.58325</c:v>
                </c:pt>
                <c:pt idx="1475">
                  <c:v>17.600525000000001</c:v>
                </c:pt>
                <c:pt idx="1476">
                  <c:v>17.617825</c:v>
                </c:pt>
                <c:pt idx="1477">
                  <c:v>17.635100000000001</c:v>
                </c:pt>
                <c:pt idx="1478">
                  <c:v>17.6524</c:v>
                </c:pt>
                <c:pt idx="1479">
                  <c:v>17.669699999999999</c:v>
                </c:pt>
                <c:pt idx="1480">
                  <c:v>17.687000000000001</c:v>
                </c:pt>
                <c:pt idx="1481">
                  <c:v>17.7043</c:v>
                </c:pt>
                <c:pt idx="1482">
                  <c:v>17.721600000000002</c:v>
                </c:pt>
                <c:pt idx="1483">
                  <c:v>17.738899999999997</c:v>
                </c:pt>
                <c:pt idx="1484">
                  <c:v>17.7562</c:v>
                </c:pt>
                <c:pt idx="1485">
                  <c:v>17.773524999999999</c:v>
                </c:pt>
                <c:pt idx="1486">
                  <c:v>17.790824999999998</c:v>
                </c:pt>
                <c:pt idx="1487">
                  <c:v>17.808150000000001</c:v>
                </c:pt>
                <c:pt idx="1488">
                  <c:v>17.825474999999997</c:v>
                </c:pt>
                <c:pt idx="1489">
                  <c:v>17.8428</c:v>
                </c:pt>
                <c:pt idx="1490">
                  <c:v>17.860125</c:v>
                </c:pt>
                <c:pt idx="1491">
                  <c:v>17.877475</c:v>
                </c:pt>
                <c:pt idx="1492">
                  <c:v>17.8948</c:v>
                </c:pt>
                <c:pt idx="1493">
                  <c:v>17.91215</c:v>
                </c:pt>
                <c:pt idx="1494">
                  <c:v>17.929475</c:v>
                </c:pt>
                <c:pt idx="1495">
                  <c:v>17.946825</c:v>
                </c:pt>
                <c:pt idx="1496">
                  <c:v>17.964174999999997</c:v>
                </c:pt>
                <c:pt idx="1497">
                  <c:v>17.981525000000001</c:v>
                </c:pt>
                <c:pt idx="1498">
                  <c:v>17.998900000000003</c:v>
                </c:pt>
                <c:pt idx="1499">
                  <c:v>18.015750000000001</c:v>
                </c:pt>
                <c:pt idx="1500">
                  <c:v>18.032450000000001</c:v>
                </c:pt>
                <c:pt idx="1501">
                  <c:v>18.04935</c:v>
                </c:pt>
                <c:pt idx="1502">
                  <c:v>18.066050000000001</c:v>
                </c:pt>
                <c:pt idx="1503">
                  <c:v>18.083425000000002</c:v>
                </c:pt>
                <c:pt idx="1504">
                  <c:v>18.1008</c:v>
                </c:pt>
                <c:pt idx="1505">
                  <c:v>18.118200000000002</c:v>
                </c:pt>
                <c:pt idx="1506">
                  <c:v>18.135574999999999</c:v>
                </c:pt>
                <c:pt idx="1507">
                  <c:v>18.152974999999998</c:v>
                </c:pt>
                <c:pt idx="1508">
                  <c:v>18.170375</c:v>
                </c:pt>
                <c:pt idx="1509">
                  <c:v>18.187825</c:v>
                </c:pt>
                <c:pt idx="1510">
                  <c:v>18.205275</c:v>
                </c:pt>
                <c:pt idx="1511">
                  <c:v>18.222725000000001</c:v>
                </c:pt>
                <c:pt idx="1512">
                  <c:v>18.240349999999999</c:v>
                </c:pt>
                <c:pt idx="1513">
                  <c:v>18.258150000000001</c:v>
                </c:pt>
                <c:pt idx="1514">
                  <c:v>18.275874999999999</c:v>
                </c:pt>
                <c:pt idx="1515">
                  <c:v>18.293925000000002</c:v>
                </c:pt>
                <c:pt idx="1516">
                  <c:v>18.311875000000001</c:v>
                </c:pt>
                <c:pt idx="1517">
                  <c:v>18.329799999999999</c:v>
                </c:pt>
                <c:pt idx="1518">
                  <c:v>18.347774999999999</c:v>
                </c:pt>
                <c:pt idx="1519">
                  <c:v>18.365275</c:v>
                </c:pt>
                <c:pt idx="1520">
                  <c:v>18.382974999999998</c:v>
                </c:pt>
                <c:pt idx="1521">
                  <c:v>18.400825000000001</c:v>
                </c:pt>
                <c:pt idx="1522">
                  <c:v>18.418799999999997</c:v>
                </c:pt>
                <c:pt idx="1523">
                  <c:v>18.436800000000002</c:v>
                </c:pt>
                <c:pt idx="1524">
                  <c:v>18.454799999999999</c:v>
                </c:pt>
                <c:pt idx="1525">
                  <c:v>18.472774999999999</c:v>
                </c:pt>
                <c:pt idx="1526">
                  <c:v>18.490749999999998</c:v>
                </c:pt>
                <c:pt idx="1527">
                  <c:v>18.508725000000002</c:v>
                </c:pt>
                <c:pt idx="1528">
                  <c:v>18.526599999999998</c:v>
                </c:pt>
                <c:pt idx="1529">
                  <c:v>18.544250000000002</c:v>
                </c:pt>
                <c:pt idx="1530">
                  <c:v>18.561675000000001</c:v>
                </c:pt>
                <c:pt idx="1531">
                  <c:v>18.578875</c:v>
                </c:pt>
                <c:pt idx="1532">
                  <c:v>18.595375000000001</c:v>
                </c:pt>
                <c:pt idx="1533">
                  <c:v>18.611975000000001</c:v>
                </c:pt>
                <c:pt idx="1534">
                  <c:v>18.62865</c:v>
                </c:pt>
                <c:pt idx="1535">
                  <c:v>18.645400000000002</c:v>
                </c:pt>
                <c:pt idx="1536">
                  <c:v>18.662224999999999</c:v>
                </c:pt>
                <c:pt idx="1537">
                  <c:v>18.679100000000002</c:v>
                </c:pt>
                <c:pt idx="1538">
                  <c:v>18.69605</c:v>
                </c:pt>
                <c:pt idx="1539">
                  <c:v>18.713075</c:v>
                </c:pt>
                <c:pt idx="1540">
                  <c:v>18.730174999999999</c:v>
                </c:pt>
                <c:pt idx="1541">
                  <c:v>18.747949999999999</c:v>
                </c:pt>
                <c:pt idx="1542">
                  <c:v>18.765924999999999</c:v>
                </c:pt>
                <c:pt idx="1543">
                  <c:v>18.783950000000001</c:v>
                </c:pt>
                <c:pt idx="1544">
                  <c:v>18.801950000000001</c:v>
                </c:pt>
                <c:pt idx="1545">
                  <c:v>18.819974999999999</c:v>
                </c:pt>
                <c:pt idx="1546">
                  <c:v>18.838000000000001</c:v>
                </c:pt>
                <c:pt idx="1547">
                  <c:v>18.856000000000002</c:v>
                </c:pt>
                <c:pt idx="1548">
                  <c:v>18.873675000000002</c:v>
                </c:pt>
                <c:pt idx="1549">
                  <c:v>18.891200000000001</c:v>
                </c:pt>
                <c:pt idx="1550">
                  <c:v>18.908975000000002</c:v>
                </c:pt>
                <c:pt idx="1551">
                  <c:v>18.926750000000002</c:v>
                </c:pt>
                <c:pt idx="1552">
                  <c:v>18.944649999999999</c:v>
                </c:pt>
                <c:pt idx="1553">
                  <c:v>18.961924999999997</c:v>
                </c:pt>
                <c:pt idx="1554">
                  <c:v>18.978925</c:v>
                </c:pt>
                <c:pt idx="1555">
                  <c:v>18.996024999999999</c:v>
                </c:pt>
                <c:pt idx="1556">
                  <c:v>19.013275</c:v>
                </c:pt>
                <c:pt idx="1557">
                  <c:v>19.031075000000001</c:v>
                </c:pt>
                <c:pt idx="1558">
                  <c:v>19.048850000000002</c:v>
                </c:pt>
                <c:pt idx="1559">
                  <c:v>19.066600000000001</c:v>
                </c:pt>
                <c:pt idx="1560">
                  <c:v>19.084325</c:v>
                </c:pt>
                <c:pt idx="1561">
                  <c:v>19.102</c:v>
                </c:pt>
                <c:pt idx="1562">
                  <c:v>19.11965</c:v>
                </c:pt>
                <c:pt idx="1563">
                  <c:v>19.1373</c:v>
                </c:pt>
                <c:pt idx="1564">
                  <c:v>19.154875000000001</c:v>
                </c:pt>
                <c:pt idx="1565">
                  <c:v>19.172449999999998</c:v>
                </c:pt>
                <c:pt idx="1566">
                  <c:v>19.189975</c:v>
                </c:pt>
                <c:pt idx="1567">
                  <c:v>19.207474999999999</c:v>
                </c:pt>
                <c:pt idx="1568">
                  <c:v>19.22495</c:v>
                </c:pt>
                <c:pt idx="1569">
                  <c:v>19.2424</c:v>
                </c:pt>
                <c:pt idx="1570">
                  <c:v>19.259799999999998</c:v>
                </c:pt>
                <c:pt idx="1571">
                  <c:v>19.277200000000001</c:v>
                </c:pt>
                <c:pt idx="1572">
                  <c:v>19.294550000000001</c:v>
                </c:pt>
                <c:pt idx="1573">
                  <c:v>19.311900000000001</c:v>
                </c:pt>
                <c:pt idx="1574">
                  <c:v>19.329250000000002</c:v>
                </c:pt>
                <c:pt idx="1575">
                  <c:v>19.346800000000002</c:v>
                </c:pt>
                <c:pt idx="1576">
                  <c:v>19.364324999999997</c:v>
                </c:pt>
                <c:pt idx="1577">
                  <c:v>19.38165</c:v>
                </c:pt>
                <c:pt idx="1578">
                  <c:v>19.398849999999999</c:v>
                </c:pt>
                <c:pt idx="1579">
                  <c:v>19.415199999999999</c:v>
                </c:pt>
                <c:pt idx="1580">
                  <c:v>19.431525000000001</c:v>
                </c:pt>
                <c:pt idx="1581">
                  <c:v>19.447875</c:v>
                </c:pt>
                <c:pt idx="1582">
                  <c:v>19.464224999999999</c:v>
                </c:pt>
                <c:pt idx="1583">
                  <c:v>19.480575000000002</c:v>
                </c:pt>
                <c:pt idx="1584">
                  <c:v>19.4969</c:v>
                </c:pt>
                <c:pt idx="1585">
                  <c:v>19.513275</c:v>
                </c:pt>
                <c:pt idx="1586">
                  <c:v>19.530624999999997</c:v>
                </c:pt>
                <c:pt idx="1587">
                  <c:v>19.547975000000001</c:v>
                </c:pt>
                <c:pt idx="1588">
                  <c:v>19.565275</c:v>
                </c:pt>
                <c:pt idx="1589">
                  <c:v>19.582574999999999</c:v>
                </c:pt>
                <c:pt idx="1590">
                  <c:v>19.599875000000001</c:v>
                </c:pt>
                <c:pt idx="1591">
                  <c:v>19.617149999999999</c:v>
                </c:pt>
                <c:pt idx="1592">
                  <c:v>19.634399999999999</c:v>
                </c:pt>
                <c:pt idx="1593">
                  <c:v>19.65165</c:v>
                </c:pt>
                <c:pt idx="1594">
                  <c:v>19.668900000000001</c:v>
                </c:pt>
                <c:pt idx="1595">
                  <c:v>19.686149999999998</c:v>
                </c:pt>
                <c:pt idx="1596">
                  <c:v>19.703375000000001</c:v>
                </c:pt>
                <c:pt idx="1597">
                  <c:v>19.720599999999997</c:v>
                </c:pt>
                <c:pt idx="1598">
                  <c:v>19.737850000000002</c:v>
                </c:pt>
                <c:pt idx="1599">
                  <c:v>19.755074999999998</c:v>
                </c:pt>
                <c:pt idx="1600">
                  <c:v>19.772300000000001</c:v>
                </c:pt>
                <c:pt idx="1601">
                  <c:v>19.789549999999998</c:v>
                </c:pt>
                <c:pt idx="1602">
                  <c:v>19.806774999999998</c:v>
                </c:pt>
                <c:pt idx="1603">
                  <c:v>19.824000000000002</c:v>
                </c:pt>
                <c:pt idx="1604">
                  <c:v>19.841325000000001</c:v>
                </c:pt>
                <c:pt idx="1605">
                  <c:v>19.858675000000002</c:v>
                </c:pt>
                <c:pt idx="1606">
                  <c:v>19.875999999999998</c:v>
                </c:pt>
                <c:pt idx="1607">
                  <c:v>19.893350000000002</c:v>
                </c:pt>
                <c:pt idx="1608">
                  <c:v>19.910675000000001</c:v>
                </c:pt>
                <c:pt idx="1609">
                  <c:v>19.927975</c:v>
                </c:pt>
                <c:pt idx="1610">
                  <c:v>19.945275000000002</c:v>
                </c:pt>
                <c:pt idx="1611">
                  <c:v>19.962574999999998</c:v>
                </c:pt>
                <c:pt idx="1612">
                  <c:v>19.979849999999999</c:v>
                </c:pt>
                <c:pt idx="1613">
                  <c:v>19.9971</c:v>
                </c:pt>
                <c:pt idx="1614">
                  <c:v>20.01435</c:v>
                </c:pt>
                <c:pt idx="1615">
                  <c:v>20.031600000000001</c:v>
                </c:pt>
                <c:pt idx="1616">
                  <c:v>20.048825000000001</c:v>
                </c:pt>
                <c:pt idx="1617">
                  <c:v>20.066050000000001</c:v>
                </c:pt>
                <c:pt idx="1618">
                  <c:v>20.083275</c:v>
                </c:pt>
                <c:pt idx="1619">
                  <c:v>20.100474999999999</c:v>
                </c:pt>
                <c:pt idx="1620">
                  <c:v>20.117674999999998</c:v>
                </c:pt>
                <c:pt idx="1621">
                  <c:v>20.13485</c:v>
                </c:pt>
                <c:pt idx="1622">
                  <c:v>20.152049999999999</c:v>
                </c:pt>
                <c:pt idx="1623">
                  <c:v>20.169224999999997</c:v>
                </c:pt>
                <c:pt idx="1624">
                  <c:v>20.186399999999999</c:v>
                </c:pt>
                <c:pt idx="1625">
                  <c:v>20.20355</c:v>
                </c:pt>
                <c:pt idx="1626">
                  <c:v>20.220725000000002</c:v>
                </c:pt>
                <c:pt idx="1627">
                  <c:v>20.237874999999999</c:v>
                </c:pt>
                <c:pt idx="1628">
                  <c:v>20.255025</c:v>
                </c:pt>
                <c:pt idx="1629">
                  <c:v>20.272175000000001</c:v>
                </c:pt>
                <c:pt idx="1630">
                  <c:v>20.289324999999998</c:v>
                </c:pt>
                <c:pt idx="1631">
                  <c:v>20.306474999999999</c:v>
                </c:pt>
                <c:pt idx="1632">
                  <c:v>20.323599999999999</c:v>
                </c:pt>
                <c:pt idx="1633">
                  <c:v>20.34085</c:v>
                </c:pt>
                <c:pt idx="1634">
                  <c:v>20.358149999999998</c:v>
                </c:pt>
                <c:pt idx="1635">
                  <c:v>20.375499999999999</c:v>
                </c:pt>
                <c:pt idx="1636">
                  <c:v>20.392900000000001</c:v>
                </c:pt>
                <c:pt idx="1637">
                  <c:v>20.410350000000001</c:v>
                </c:pt>
                <c:pt idx="1638">
                  <c:v>20.427849999999999</c:v>
                </c:pt>
                <c:pt idx="1639">
                  <c:v>20.445399999999999</c:v>
                </c:pt>
                <c:pt idx="1640">
                  <c:v>20.46285</c:v>
                </c:pt>
                <c:pt idx="1641">
                  <c:v>20.480174999999999</c:v>
                </c:pt>
                <c:pt idx="1642">
                  <c:v>20.497875000000001</c:v>
                </c:pt>
                <c:pt idx="1643">
                  <c:v>20.515599999999999</c:v>
                </c:pt>
                <c:pt idx="1644">
                  <c:v>20.533299999999997</c:v>
                </c:pt>
                <c:pt idx="1645">
                  <c:v>20.550999999999998</c:v>
                </c:pt>
                <c:pt idx="1646">
                  <c:v>20.5687</c:v>
                </c:pt>
                <c:pt idx="1647">
                  <c:v>20.586375</c:v>
                </c:pt>
                <c:pt idx="1648">
                  <c:v>20.603475</c:v>
                </c:pt>
                <c:pt idx="1649">
                  <c:v>20.620649999999998</c:v>
                </c:pt>
                <c:pt idx="1650">
                  <c:v>20.637900000000002</c:v>
                </c:pt>
                <c:pt idx="1651">
                  <c:v>20.655200000000001</c:v>
                </c:pt>
                <c:pt idx="1652">
                  <c:v>20.672575000000002</c:v>
                </c:pt>
                <c:pt idx="1653">
                  <c:v>20.68965</c:v>
                </c:pt>
                <c:pt idx="1654">
                  <c:v>20.706875</c:v>
                </c:pt>
                <c:pt idx="1655">
                  <c:v>20.724425</c:v>
                </c:pt>
                <c:pt idx="1656">
                  <c:v>20.741975</c:v>
                </c:pt>
                <c:pt idx="1657">
                  <c:v>20.759525</c:v>
                </c:pt>
                <c:pt idx="1658">
                  <c:v>20.777075</c:v>
                </c:pt>
                <c:pt idx="1659">
                  <c:v>20.794675000000002</c:v>
                </c:pt>
                <c:pt idx="1660">
                  <c:v>20.812275</c:v>
                </c:pt>
                <c:pt idx="1661">
                  <c:v>20.829900000000002</c:v>
                </c:pt>
                <c:pt idx="1662">
                  <c:v>20.847450000000002</c:v>
                </c:pt>
                <c:pt idx="1663">
                  <c:v>20.864975000000001</c:v>
                </c:pt>
                <c:pt idx="1664">
                  <c:v>20.882549999999998</c:v>
                </c:pt>
                <c:pt idx="1665">
                  <c:v>20.90015</c:v>
                </c:pt>
                <c:pt idx="1666">
                  <c:v>20.917774999999999</c:v>
                </c:pt>
                <c:pt idx="1667">
                  <c:v>20.935424999999999</c:v>
                </c:pt>
                <c:pt idx="1668">
                  <c:v>20.953074999999998</c:v>
                </c:pt>
                <c:pt idx="1669">
                  <c:v>20.970775</c:v>
                </c:pt>
                <c:pt idx="1670">
                  <c:v>20.988499999999998</c:v>
                </c:pt>
                <c:pt idx="1671">
                  <c:v>21.006225000000001</c:v>
                </c:pt>
                <c:pt idx="1672">
                  <c:v>21.024000000000001</c:v>
                </c:pt>
                <c:pt idx="1673">
                  <c:v>21.041774999999998</c:v>
                </c:pt>
                <c:pt idx="1674">
                  <c:v>21.059349999999998</c:v>
                </c:pt>
                <c:pt idx="1675">
                  <c:v>21.076725</c:v>
                </c:pt>
                <c:pt idx="1676">
                  <c:v>21.094249999999999</c:v>
                </c:pt>
                <c:pt idx="1677">
                  <c:v>21.11195</c:v>
                </c:pt>
                <c:pt idx="1678">
                  <c:v>21.129324999999998</c:v>
                </c:pt>
                <c:pt idx="1679">
                  <c:v>21.146650000000001</c:v>
                </c:pt>
                <c:pt idx="1680">
                  <c:v>21.163999999999998</c:v>
                </c:pt>
                <c:pt idx="1681">
                  <c:v>21.181325000000001</c:v>
                </c:pt>
                <c:pt idx="1682">
                  <c:v>21.198499999999999</c:v>
                </c:pt>
                <c:pt idx="1683">
                  <c:v>21.215824999999999</c:v>
                </c:pt>
                <c:pt idx="1684">
                  <c:v>21.233274999999999</c:v>
                </c:pt>
                <c:pt idx="1685">
                  <c:v>21.250825000000003</c:v>
                </c:pt>
                <c:pt idx="1686">
                  <c:v>21.268475000000002</c:v>
                </c:pt>
                <c:pt idx="1687">
                  <c:v>21.285824999999999</c:v>
                </c:pt>
                <c:pt idx="1688">
                  <c:v>21.303625</c:v>
                </c:pt>
                <c:pt idx="1689">
                  <c:v>21.3215</c:v>
                </c:pt>
                <c:pt idx="1690">
                  <c:v>21.339375</c:v>
                </c:pt>
                <c:pt idx="1691">
                  <c:v>21.357275000000001</c:v>
                </c:pt>
                <c:pt idx="1692">
                  <c:v>21.375174999999999</c:v>
                </c:pt>
                <c:pt idx="1693">
                  <c:v>21.393075</c:v>
                </c:pt>
                <c:pt idx="1694">
                  <c:v>21.410975000000001</c:v>
                </c:pt>
                <c:pt idx="1695">
                  <c:v>21.428850000000001</c:v>
                </c:pt>
                <c:pt idx="1696">
                  <c:v>21.446750000000002</c:v>
                </c:pt>
                <c:pt idx="1697">
                  <c:v>21.464649999999999</c:v>
                </c:pt>
                <c:pt idx="1698">
                  <c:v>21.48255</c:v>
                </c:pt>
                <c:pt idx="1699">
                  <c:v>21.500374999999998</c:v>
                </c:pt>
                <c:pt idx="1700">
                  <c:v>21.518224999999997</c:v>
                </c:pt>
                <c:pt idx="1701">
                  <c:v>21.536049999999999</c:v>
                </c:pt>
                <c:pt idx="1702">
                  <c:v>21.553800000000003</c:v>
                </c:pt>
                <c:pt idx="1703">
                  <c:v>21.5717</c:v>
                </c:pt>
                <c:pt idx="1704">
                  <c:v>21.589625000000002</c:v>
                </c:pt>
                <c:pt idx="1705">
                  <c:v>21.607499999999998</c:v>
                </c:pt>
                <c:pt idx="1706">
                  <c:v>21.625425</c:v>
                </c:pt>
                <c:pt idx="1707">
                  <c:v>21.643350000000002</c:v>
                </c:pt>
                <c:pt idx="1708">
                  <c:v>21.661049999999999</c:v>
                </c:pt>
                <c:pt idx="1709">
                  <c:v>21.678775000000002</c:v>
                </c:pt>
                <c:pt idx="1710">
                  <c:v>21.6965</c:v>
                </c:pt>
                <c:pt idx="1711">
                  <c:v>21.713925</c:v>
                </c:pt>
                <c:pt idx="1712">
                  <c:v>21.731549999999999</c:v>
                </c:pt>
                <c:pt idx="1713">
                  <c:v>21.749324999999999</c:v>
                </c:pt>
                <c:pt idx="1714">
                  <c:v>21.766974999999999</c:v>
                </c:pt>
                <c:pt idx="1715">
                  <c:v>21.784749999999999</c:v>
                </c:pt>
                <c:pt idx="1716">
                  <c:v>21.80265</c:v>
                </c:pt>
                <c:pt idx="1717">
                  <c:v>21.820600000000002</c:v>
                </c:pt>
                <c:pt idx="1718">
                  <c:v>21.838574999999999</c:v>
                </c:pt>
                <c:pt idx="1719">
                  <c:v>21.856549999999999</c:v>
                </c:pt>
                <c:pt idx="1720">
                  <c:v>21.874524999999998</c:v>
                </c:pt>
                <c:pt idx="1721">
                  <c:v>21.89235</c:v>
                </c:pt>
                <c:pt idx="1722">
                  <c:v>21.910175000000002</c:v>
                </c:pt>
                <c:pt idx="1723">
                  <c:v>21.928000000000001</c:v>
                </c:pt>
                <c:pt idx="1724">
                  <c:v>21.945975000000001</c:v>
                </c:pt>
                <c:pt idx="1725">
                  <c:v>21.963825</c:v>
                </c:pt>
                <c:pt idx="1726">
                  <c:v>21.981649999999998</c:v>
                </c:pt>
                <c:pt idx="1727">
                  <c:v>21.999575</c:v>
                </c:pt>
                <c:pt idx="1728">
                  <c:v>22.017400000000002</c:v>
                </c:pt>
                <c:pt idx="1729">
                  <c:v>22.035250000000001</c:v>
                </c:pt>
                <c:pt idx="1730">
                  <c:v>22.052900000000001</c:v>
                </c:pt>
                <c:pt idx="1731">
                  <c:v>22.070475000000002</c:v>
                </c:pt>
                <c:pt idx="1732">
                  <c:v>22.087924999999998</c:v>
                </c:pt>
                <c:pt idx="1733">
                  <c:v>22.105374999999999</c:v>
                </c:pt>
                <c:pt idx="1734">
                  <c:v>22.122875000000001</c:v>
                </c:pt>
                <c:pt idx="1735">
                  <c:v>22.140450000000001</c:v>
                </c:pt>
                <c:pt idx="1736">
                  <c:v>22.157924999999999</c:v>
                </c:pt>
                <c:pt idx="1737">
                  <c:v>22.175425000000001</c:v>
                </c:pt>
                <c:pt idx="1738">
                  <c:v>22.193024999999999</c:v>
                </c:pt>
                <c:pt idx="1739">
                  <c:v>22.2105</c:v>
                </c:pt>
                <c:pt idx="1740">
                  <c:v>22.228025000000002</c:v>
                </c:pt>
                <c:pt idx="1741">
                  <c:v>22.245625</c:v>
                </c:pt>
                <c:pt idx="1742">
                  <c:v>22.263124999999999</c:v>
                </c:pt>
                <c:pt idx="1743">
                  <c:v>22.280674999999999</c:v>
                </c:pt>
                <c:pt idx="1744">
                  <c:v>22.298124999999999</c:v>
                </c:pt>
                <c:pt idx="1745">
                  <c:v>22.3156</c:v>
                </c:pt>
                <c:pt idx="1746">
                  <c:v>22.33315</c:v>
                </c:pt>
                <c:pt idx="1747">
                  <c:v>22.350674999999999</c:v>
                </c:pt>
                <c:pt idx="1748">
                  <c:v>22.368224999999999</c:v>
                </c:pt>
                <c:pt idx="1749">
                  <c:v>22.3858</c:v>
                </c:pt>
                <c:pt idx="1750">
                  <c:v>22.403400000000001</c:v>
                </c:pt>
                <c:pt idx="1751">
                  <c:v>22.421025</c:v>
                </c:pt>
                <c:pt idx="1752">
                  <c:v>22.438649999999999</c:v>
                </c:pt>
                <c:pt idx="1753">
                  <c:v>22.456300000000002</c:v>
                </c:pt>
                <c:pt idx="1754">
                  <c:v>22.473925000000001</c:v>
                </c:pt>
                <c:pt idx="1755">
                  <c:v>22.49155</c:v>
                </c:pt>
                <c:pt idx="1756">
                  <c:v>22.509174999999999</c:v>
                </c:pt>
                <c:pt idx="1757">
                  <c:v>22.526775000000001</c:v>
                </c:pt>
                <c:pt idx="1758">
                  <c:v>22.544349999999998</c:v>
                </c:pt>
                <c:pt idx="1759">
                  <c:v>22.561924999999999</c:v>
                </c:pt>
                <c:pt idx="1760">
                  <c:v>22.579550000000001</c:v>
                </c:pt>
                <c:pt idx="1761">
                  <c:v>22.597175</c:v>
                </c:pt>
                <c:pt idx="1762">
                  <c:v>22.614799999999999</c:v>
                </c:pt>
                <c:pt idx="1763">
                  <c:v>22.632450000000002</c:v>
                </c:pt>
                <c:pt idx="1764">
                  <c:v>22.650075000000001</c:v>
                </c:pt>
                <c:pt idx="1765">
                  <c:v>22.667725000000001</c:v>
                </c:pt>
                <c:pt idx="1766">
                  <c:v>22.685375000000001</c:v>
                </c:pt>
                <c:pt idx="1767">
                  <c:v>22.702999999999999</c:v>
                </c:pt>
                <c:pt idx="1768">
                  <c:v>22.720649999999999</c:v>
                </c:pt>
                <c:pt idx="1769">
                  <c:v>22.73865</c:v>
                </c:pt>
                <c:pt idx="1770">
                  <c:v>22.756675000000001</c:v>
                </c:pt>
                <c:pt idx="1771">
                  <c:v>22.774574999999999</c:v>
                </c:pt>
                <c:pt idx="1772">
                  <c:v>22.792175</c:v>
                </c:pt>
                <c:pt idx="1773">
                  <c:v>22.809799999999999</c:v>
                </c:pt>
                <c:pt idx="1774">
                  <c:v>22.827400000000001</c:v>
                </c:pt>
                <c:pt idx="1775">
                  <c:v>22.845025</c:v>
                </c:pt>
                <c:pt idx="1776">
                  <c:v>22.862650000000002</c:v>
                </c:pt>
                <c:pt idx="1777">
                  <c:v>22.88025</c:v>
                </c:pt>
                <c:pt idx="1778">
                  <c:v>22.897874999999999</c:v>
                </c:pt>
                <c:pt idx="1779">
                  <c:v>22.915500000000002</c:v>
                </c:pt>
                <c:pt idx="1780">
                  <c:v>22.9331</c:v>
                </c:pt>
                <c:pt idx="1781">
                  <c:v>22.950724999999998</c:v>
                </c:pt>
                <c:pt idx="1782">
                  <c:v>22.968350000000001</c:v>
                </c:pt>
                <c:pt idx="1783">
                  <c:v>22.985975</c:v>
                </c:pt>
                <c:pt idx="1784">
                  <c:v>23.003575000000001</c:v>
                </c:pt>
                <c:pt idx="1785">
                  <c:v>23.0212</c:v>
                </c:pt>
                <c:pt idx="1786">
                  <c:v>23.038824999999999</c:v>
                </c:pt>
                <c:pt idx="1787">
                  <c:v>23.056450000000002</c:v>
                </c:pt>
                <c:pt idx="1788">
                  <c:v>23.07405</c:v>
                </c:pt>
                <c:pt idx="1789">
                  <c:v>23.091675000000002</c:v>
                </c:pt>
                <c:pt idx="1790">
                  <c:v>23.109299999999998</c:v>
                </c:pt>
                <c:pt idx="1791">
                  <c:v>23.126899999999999</c:v>
                </c:pt>
                <c:pt idx="1792">
                  <c:v>23.144524999999998</c:v>
                </c:pt>
                <c:pt idx="1793">
                  <c:v>23.16215</c:v>
                </c:pt>
                <c:pt idx="1794">
                  <c:v>23.179725000000001</c:v>
                </c:pt>
                <c:pt idx="1795">
                  <c:v>23.197324999999999</c:v>
                </c:pt>
                <c:pt idx="1796">
                  <c:v>23.214925000000001</c:v>
                </c:pt>
                <c:pt idx="1797">
                  <c:v>23.232525000000003</c:v>
                </c:pt>
                <c:pt idx="1798">
                  <c:v>23.2501</c:v>
                </c:pt>
                <c:pt idx="1799">
                  <c:v>23.267699999999998</c:v>
                </c:pt>
                <c:pt idx="1800">
                  <c:v>23.285299999999999</c:v>
                </c:pt>
                <c:pt idx="1801">
                  <c:v>23.302899999999998</c:v>
                </c:pt>
                <c:pt idx="1802">
                  <c:v>23.320499999999999</c:v>
                </c:pt>
                <c:pt idx="1803">
                  <c:v>23.338100000000001</c:v>
                </c:pt>
                <c:pt idx="1804">
                  <c:v>23.355699999999999</c:v>
                </c:pt>
                <c:pt idx="1805">
                  <c:v>23.3733</c:v>
                </c:pt>
                <c:pt idx="1806">
                  <c:v>23.390900000000002</c:v>
                </c:pt>
                <c:pt idx="1807">
                  <c:v>23.4085</c:v>
                </c:pt>
                <c:pt idx="1808">
                  <c:v>23.426099999999998</c:v>
                </c:pt>
                <c:pt idx="1809">
                  <c:v>23.4437</c:v>
                </c:pt>
                <c:pt idx="1810">
                  <c:v>23.461299999999998</c:v>
                </c:pt>
                <c:pt idx="1811">
                  <c:v>23.478899999999999</c:v>
                </c:pt>
                <c:pt idx="1812">
                  <c:v>23.496524999999998</c:v>
                </c:pt>
                <c:pt idx="1813">
                  <c:v>23.514475000000001</c:v>
                </c:pt>
                <c:pt idx="1814">
                  <c:v>23.532450000000001</c:v>
                </c:pt>
                <c:pt idx="1815">
                  <c:v>23.550450000000001</c:v>
                </c:pt>
                <c:pt idx="1816">
                  <c:v>23.568325000000002</c:v>
                </c:pt>
                <c:pt idx="1817">
                  <c:v>23.585875000000001</c:v>
                </c:pt>
                <c:pt idx="1818">
                  <c:v>23.603450000000002</c:v>
                </c:pt>
                <c:pt idx="1819">
                  <c:v>23.62105</c:v>
                </c:pt>
                <c:pt idx="1820">
                  <c:v>23.638674999999999</c:v>
                </c:pt>
                <c:pt idx="1821">
                  <c:v>23.656500000000001</c:v>
                </c:pt>
                <c:pt idx="1822">
                  <c:v>23.674150000000001</c:v>
                </c:pt>
                <c:pt idx="1823">
                  <c:v>23.691800000000001</c:v>
                </c:pt>
                <c:pt idx="1824">
                  <c:v>23.70945</c:v>
                </c:pt>
                <c:pt idx="1825">
                  <c:v>23.7271</c:v>
                </c:pt>
                <c:pt idx="1826">
                  <c:v>23.74475</c:v>
                </c:pt>
                <c:pt idx="1827">
                  <c:v>23.762425</c:v>
                </c:pt>
                <c:pt idx="1828">
                  <c:v>23.780075</c:v>
                </c:pt>
                <c:pt idx="1829">
                  <c:v>23.797750000000001</c:v>
                </c:pt>
                <c:pt idx="1830">
                  <c:v>23.815425000000001</c:v>
                </c:pt>
                <c:pt idx="1831">
                  <c:v>23.833099999999998</c:v>
                </c:pt>
                <c:pt idx="1832">
                  <c:v>23.850774999999999</c:v>
                </c:pt>
                <c:pt idx="1833">
                  <c:v>23.868449999999999</c:v>
                </c:pt>
                <c:pt idx="1834">
                  <c:v>23.886125</c:v>
                </c:pt>
                <c:pt idx="1835">
                  <c:v>23.9038</c:v>
                </c:pt>
                <c:pt idx="1836">
                  <c:v>23.921600000000002</c:v>
                </c:pt>
                <c:pt idx="1837">
                  <c:v>23.939574999999998</c:v>
                </c:pt>
                <c:pt idx="1838">
                  <c:v>23.957550000000001</c:v>
                </c:pt>
                <c:pt idx="1839">
                  <c:v>23.975550000000002</c:v>
                </c:pt>
                <c:pt idx="1840">
                  <c:v>23.993200000000002</c:v>
                </c:pt>
                <c:pt idx="1841">
                  <c:v>24.010875000000002</c:v>
                </c:pt>
                <c:pt idx="1842">
                  <c:v>24.028525000000002</c:v>
                </c:pt>
                <c:pt idx="1843">
                  <c:v>24.046200000000002</c:v>
                </c:pt>
                <c:pt idx="1844">
                  <c:v>24.063850000000002</c:v>
                </c:pt>
                <c:pt idx="1845">
                  <c:v>24.081524999999999</c:v>
                </c:pt>
                <c:pt idx="1846">
                  <c:v>24.0992</c:v>
                </c:pt>
                <c:pt idx="1847">
                  <c:v>24.116875</c:v>
                </c:pt>
                <c:pt idx="1848">
                  <c:v>24.134574999999998</c:v>
                </c:pt>
                <c:pt idx="1849">
                  <c:v>24.152249999999999</c:v>
                </c:pt>
                <c:pt idx="1850">
                  <c:v>24.169924999999999</c:v>
                </c:pt>
                <c:pt idx="1851">
                  <c:v>24.1876</c:v>
                </c:pt>
                <c:pt idx="1852">
                  <c:v>24.205275</c:v>
                </c:pt>
                <c:pt idx="1853">
                  <c:v>24.222974999999998</c:v>
                </c:pt>
                <c:pt idx="1854">
                  <c:v>24.240649999999999</c:v>
                </c:pt>
                <c:pt idx="1855">
                  <c:v>24.25835</c:v>
                </c:pt>
                <c:pt idx="1856">
                  <c:v>24.276025000000001</c:v>
                </c:pt>
                <c:pt idx="1857">
                  <c:v>24.293724999999998</c:v>
                </c:pt>
                <c:pt idx="1858">
                  <c:v>24.311525</c:v>
                </c:pt>
                <c:pt idx="1859">
                  <c:v>24.329274999999999</c:v>
                </c:pt>
                <c:pt idx="1860">
                  <c:v>24.347075</c:v>
                </c:pt>
                <c:pt idx="1861">
                  <c:v>24.364899999999999</c:v>
                </c:pt>
                <c:pt idx="1862">
                  <c:v>24.382725000000001</c:v>
                </c:pt>
                <c:pt idx="1863">
                  <c:v>24.400575</c:v>
                </c:pt>
                <c:pt idx="1864">
                  <c:v>24.41835</c:v>
                </c:pt>
                <c:pt idx="1865">
                  <c:v>24.436125000000001</c:v>
                </c:pt>
                <c:pt idx="1866">
                  <c:v>24.453925000000002</c:v>
                </c:pt>
                <c:pt idx="1867">
                  <c:v>24.47175</c:v>
                </c:pt>
                <c:pt idx="1868">
                  <c:v>24.489625</c:v>
                </c:pt>
                <c:pt idx="1869">
                  <c:v>24.507525000000001</c:v>
                </c:pt>
                <c:pt idx="1870">
                  <c:v>24.525425000000002</c:v>
                </c:pt>
                <c:pt idx="1871">
                  <c:v>24.543324999999999</c:v>
                </c:pt>
                <c:pt idx="1872">
                  <c:v>24.561250000000001</c:v>
                </c:pt>
                <c:pt idx="1873">
                  <c:v>24.5791</c:v>
                </c:pt>
                <c:pt idx="1874">
                  <c:v>24.596899999999998</c:v>
                </c:pt>
                <c:pt idx="1875">
                  <c:v>24.614725</c:v>
                </c:pt>
                <c:pt idx="1876">
                  <c:v>24.632575000000003</c:v>
                </c:pt>
                <c:pt idx="1877">
                  <c:v>24.650500000000001</c:v>
                </c:pt>
                <c:pt idx="1878">
                  <c:v>24.66845</c:v>
                </c:pt>
                <c:pt idx="1879">
                  <c:v>24.686425</c:v>
                </c:pt>
                <c:pt idx="1880">
                  <c:v>24.704374999999999</c:v>
                </c:pt>
                <c:pt idx="1881">
                  <c:v>24.722325000000001</c:v>
                </c:pt>
                <c:pt idx="1882">
                  <c:v>24.740275</c:v>
                </c:pt>
                <c:pt idx="1883">
                  <c:v>24.758125</c:v>
                </c:pt>
                <c:pt idx="1884">
                  <c:v>24.776049999999998</c:v>
                </c:pt>
                <c:pt idx="1885">
                  <c:v>24.794</c:v>
                </c:pt>
                <c:pt idx="1886">
                  <c:v>24.811975</c:v>
                </c:pt>
                <c:pt idx="1887">
                  <c:v>24.829924999999999</c:v>
                </c:pt>
                <c:pt idx="1888">
                  <c:v>24.847874999999998</c:v>
                </c:pt>
                <c:pt idx="1889">
                  <c:v>24.865850000000002</c:v>
                </c:pt>
                <c:pt idx="1890">
                  <c:v>24.883825000000002</c:v>
                </c:pt>
                <c:pt idx="1891">
                  <c:v>24.90165</c:v>
                </c:pt>
                <c:pt idx="1892">
                  <c:v>24.919499999999999</c:v>
                </c:pt>
                <c:pt idx="1893">
                  <c:v>24.937374999999999</c:v>
                </c:pt>
                <c:pt idx="1894">
                  <c:v>24.955175000000001</c:v>
                </c:pt>
                <c:pt idx="1895">
                  <c:v>24.973075000000001</c:v>
                </c:pt>
                <c:pt idx="1896">
                  <c:v>24.990950000000002</c:v>
                </c:pt>
                <c:pt idx="1897">
                  <c:v>25.008750000000003</c:v>
                </c:pt>
              </c:numCache>
            </c:numRef>
          </c:xVal>
          <c:yVal>
            <c:numRef>
              <c:f>'Guage 01'!$V$2:$V$1899</c:f>
              <c:numCache>
                <c:formatCode>0.0</c:formatCode>
                <c:ptCount val="1898"/>
                <c:pt idx="0">
                  <c:v>0.90099999999999625</c:v>
                </c:pt>
                <c:pt idx="1">
                  <c:v>0.90099999999999625</c:v>
                </c:pt>
                <c:pt idx="2">
                  <c:v>0.90099999999999625</c:v>
                </c:pt>
                <c:pt idx="3">
                  <c:v>0.90099999999999625</c:v>
                </c:pt>
                <c:pt idx="4">
                  <c:v>0.90099999999999625</c:v>
                </c:pt>
                <c:pt idx="5">
                  <c:v>0.90099999999999625</c:v>
                </c:pt>
                <c:pt idx="6">
                  <c:v>0.90099999999999625</c:v>
                </c:pt>
                <c:pt idx="7">
                  <c:v>0.90099999999999625</c:v>
                </c:pt>
                <c:pt idx="8">
                  <c:v>0.90099999999999625</c:v>
                </c:pt>
                <c:pt idx="9">
                  <c:v>0.90099999999999625</c:v>
                </c:pt>
                <c:pt idx="10">
                  <c:v>0.90099999999999625</c:v>
                </c:pt>
                <c:pt idx="11">
                  <c:v>0.90099999999999625</c:v>
                </c:pt>
                <c:pt idx="12">
                  <c:v>0.90099999999999625</c:v>
                </c:pt>
                <c:pt idx="13">
                  <c:v>0.90099999999999625</c:v>
                </c:pt>
                <c:pt idx="14">
                  <c:v>0.90099999999999625</c:v>
                </c:pt>
                <c:pt idx="15">
                  <c:v>0.90099999999999625</c:v>
                </c:pt>
                <c:pt idx="16">
                  <c:v>0.90099999999999625</c:v>
                </c:pt>
                <c:pt idx="17">
                  <c:v>0.90099999999999625</c:v>
                </c:pt>
                <c:pt idx="18">
                  <c:v>0.90099999999999625</c:v>
                </c:pt>
                <c:pt idx="19">
                  <c:v>0.90099999999999625</c:v>
                </c:pt>
                <c:pt idx="20">
                  <c:v>0.90099999999999625</c:v>
                </c:pt>
                <c:pt idx="21">
                  <c:v>0.90099999999999625</c:v>
                </c:pt>
                <c:pt idx="22">
                  <c:v>0.90099999999999625</c:v>
                </c:pt>
                <c:pt idx="23">
                  <c:v>0.90099999999999625</c:v>
                </c:pt>
                <c:pt idx="24">
                  <c:v>0.90099999999999625</c:v>
                </c:pt>
                <c:pt idx="25">
                  <c:v>0.90099999999999625</c:v>
                </c:pt>
                <c:pt idx="26">
                  <c:v>0.90099999999999625</c:v>
                </c:pt>
                <c:pt idx="27">
                  <c:v>0.90099999999999625</c:v>
                </c:pt>
                <c:pt idx="28">
                  <c:v>0.90099999999999625</c:v>
                </c:pt>
                <c:pt idx="29">
                  <c:v>0.90099999999999625</c:v>
                </c:pt>
                <c:pt idx="30">
                  <c:v>0.90099999999999625</c:v>
                </c:pt>
                <c:pt idx="31">
                  <c:v>0.90099999999999625</c:v>
                </c:pt>
                <c:pt idx="32">
                  <c:v>0.90099999999999625</c:v>
                </c:pt>
                <c:pt idx="33">
                  <c:v>0.90099999999999625</c:v>
                </c:pt>
                <c:pt idx="34">
                  <c:v>0.90099999999999625</c:v>
                </c:pt>
                <c:pt idx="35">
                  <c:v>0.90099999999999625</c:v>
                </c:pt>
                <c:pt idx="36">
                  <c:v>0.90099999999999625</c:v>
                </c:pt>
                <c:pt idx="37">
                  <c:v>0.90099999999999625</c:v>
                </c:pt>
                <c:pt idx="38">
                  <c:v>0.90099999999999625</c:v>
                </c:pt>
                <c:pt idx="39">
                  <c:v>0.90099999999999625</c:v>
                </c:pt>
                <c:pt idx="40">
                  <c:v>0.90099999999999625</c:v>
                </c:pt>
                <c:pt idx="41">
                  <c:v>0.90099999999999625</c:v>
                </c:pt>
                <c:pt idx="42">
                  <c:v>0.90099999999999625</c:v>
                </c:pt>
                <c:pt idx="43">
                  <c:v>0.90099999999999625</c:v>
                </c:pt>
                <c:pt idx="44">
                  <c:v>0.90099999999999625</c:v>
                </c:pt>
                <c:pt idx="45">
                  <c:v>0.90099999999999625</c:v>
                </c:pt>
                <c:pt idx="46">
                  <c:v>0.90099999999999625</c:v>
                </c:pt>
                <c:pt idx="47">
                  <c:v>0.90099999999999625</c:v>
                </c:pt>
                <c:pt idx="48">
                  <c:v>0.90099999999999625</c:v>
                </c:pt>
                <c:pt idx="49">
                  <c:v>0.90099999999999625</c:v>
                </c:pt>
                <c:pt idx="50">
                  <c:v>0.90099999999999625</c:v>
                </c:pt>
                <c:pt idx="51">
                  <c:v>0.90099999999999625</c:v>
                </c:pt>
                <c:pt idx="52">
                  <c:v>0.90099999999999625</c:v>
                </c:pt>
                <c:pt idx="53">
                  <c:v>0.90099999999999625</c:v>
                </c:pt>
                <c:pt idx="54">
                  <c:v>0.90099999999999625</c:v>
                </c:pt>
                <c:pt idx="55">
                  <c:v>0.90099999999999625</c:v>
                </c:pt>
                <c:pt idx="56">
                  <c:v>0.90099999999999625</c:v>
                </c:pt>
                <c:pt idx="57">
                  <c:v>0.90099999999999625</c:v>
                </c:pt>
                <c:pt idx="58">
                  <c:v>0.90099999999999625</c:v>
                </c:pt>
                <c:pt idx="59">
                  <c:v>0.90099999999999625</c:v>
                </c:pt>
                <c:pt idx="60">
                  <c:v>0.90099999999999625</c:v>
                </c:pt>
                <c:pt idx="61">
                  <c:v>0.90099999999999625</c:v>
                </c:pt>
                <c:pt idx="62">
                  <c:v>0.90099999999999625</c:v>
                </c:pt>
                <c:pt idx="63">
                  <c:v>0.90099999999999625</c:v>
                </c:pt>
                <c:pt idx="64">
                  <c:v>0.90099999999999625</c:v>
                </c:pt>
                <c:pt idx="65">
                  <c:v>0.90099999999999625</c:v>
                </c:pt>
                <c:pt idx="66">
                  <c:v>0.90099999999999625</c:v>
                </c:pt>
                <c:pt idx="67">
                  <c:v>0.90099999999999625</c:v>
                </c:pt>
                <c:pt idx="68">
                  <c:v>0.90099999999999625</c:v>
                </c:pt>
                <c:pt idx="69">
                  <c:v>0.90099999999999625</c:v>
                </c:pt>
                <c:pt idx="70">
                  <c:v>0.90099999999999625</c:v>
                </c:pt>
                <c:pt idx="71">
                  <c:v>0.90099999999999625</c:v>
                </c:pt>
                <c:pt idx="72">
                  <c:v>0.90099999999999625</c:v>
                </c:pt>
                <c:pt idx="73">
                  <c:v>0.90099999999999625</c:v>
                </c:pt>
                <c:pt idx="74">
                  <c:v>0.90099999999999625</c:v>
                </c:pt>
                <c:pt idx="75">
                  <c:v>0.90099999999999625</c:v>
                </c:pt>
                <c:pt idx="76">
                  <c:v>0.90099999999999625</c:v>
                </c:pt>
                <c:pt idx="77">
                  <c:v>0.90099999999999625</c:v>
                </c:pt>
                <c:pt idx="78">
                  <c:v>0.90099999999999625</c:v>
                </c:pt>
                <c:pt idx="79">
                  <c:v>0.90099999999999625</c:v>
                </c:pt>
                <c:pt idx="80">
                  <c:v>0.90099999999999625</c:v>
                </c:pt>
                <c:pt idx="81">
                  <c:v>0.90099999999999625</c:v>
                </c:pt>
                <c:pt idx="82">
                  <c:v>0.90099999999999625</c:v>
                </c:pt>
                <c:pt idx="83">
                  <c:v>0.90099999999999625</c:v>
                </c:pt>
                <c:pt idx="84">
                  <c:v>0.90099999999999625</c:v>
                </c:pt>
                <c:pt idx="85">
                  <c:v>0.90099999999999625</c:v>
                </c:pt>
                <c:pt idx="86">
                  <c:v>0.90099999999999625</c:v>
                </c:pt>
                <c:pt idx="87">
                  <c:v>0.90099999999999625</c:v>
                </c:pt>
                <c:pt idx="88">
                  <c:v>0.90099999999999625</c:v>
                </c:pt>
                <c:pt idx="89">
                  <c:v>0.90099999999999625</c:v>
                </c:pt>
                <c:pt idx="90">
                  <c:v>0.90099999999999625</c:v>
                </c:pt>
                <c:pt idx="91">
                  <c:v>0.90099999999999625</c:v>
                </c:pt>
                <c:pt idx="92">
                  <c:v>0.90099999999999625</c:v>
                </c:pt>
                <c:pt idx="93">
                  <c:v>0.90099999999999625</c:v>
                </c:pt>
                <c:pt idx="94">
                  <c:v>0.90099999999999625</c:v>
                </c:pt>
                <c:pt idx="95">
                  <c:v>0.90099999999999625</c:v>
                </c:pt>
                <c:pt idx="96">
                  <c:v>0.90099999999999625</c:v>
                </c:pt>
                <c:pt idx="97">
                  <c:v>0.90099999999999625</c:v>
                </c:pt>
                <c:pt idx="98">
                  <c:v>0.90099999999999625</c:v>
                </c:pt>
                <c:pt idx="99">
                  <c:v>0.90099999999999625</c:v>
                </c:pt>
                <c:pt idx="100">
                  <c:v>0.90099999999999625</c:v>
                </c:pt>
                <c:pt idx="101">
                  <c:v>0.90099999999999625</c:v>
                </c:pt>
                <c:pt idx="102">
                  <c:v>0.90099999999999625</c:v>
                </c:pt>
                <c:pt idx="103">
                  <c:v>0.90099999999999625</c:v>
                </c:pt>
                <c:pt idx="104">
                  <c:v>0.90099999999999625</c:v>
                </c:pt>
                <c:pt idx="105">
                  <c:v>0.90099999999999625</c:v>
                </c:pt>
                <c:pt idx="106">
                  <c:v>0.90099999999999625</c:v>
                </c:pt>
                <c:pt idx="107">
                  <c:v>0.90099999999999625</c:v>
                </c:pt>
                <c:pt idx="108">
                  <c:v>0.90099999999999625</c:v>
                </c:pt>
                <c:pt idx="109">
                  <c:v>0.90099999999999625</c:v>
                </c:pt>
                <c:pt idx="110">
                  <c:v>0.90099999999999625</c:v>
                </c:pt>
                <c:pt idx="111">
                  <c:v>0.90099999999999625</c:v>
                </c:pt>
                <c:pt idx="112">
                  <c:v>0.90099999999999625</c:v>
                </c:pt>
                <c:pt idx="113">
                  <c:v>0.90099999999999625</c:v>
                </c:pt>
                <c:pt idx="114">
                  <c:v>0.90099999999999625</c:v>
                </c:pt>
                <c:pt idx="115">
                  <c:v>0.90099999999999625</c:v>
                </c:pt>
                <c:pt idx="116">
                  <c:v>0.90099999999999625</c:v>
                </c:pt>
                <c:pt idx="117">
                  <c:v>0.90099999999999625</c:v>
                </c:pt>
                <c:pt idx="118">
                  <c:v>0.90099999999999625</c:v>
                </c:pt>
                <c:pt idx="119">
                  <c:v>0.90099999999999625</c:v>
                </c:pt>
                <c:pt idx="120">
                  <c:v>0.90099999999999625</c:v>
                </c:pt>
                <c:pt idx="121">
                  <c:v>0.90099999999999625</c:v>
                </c:pt>
                <c:pt idx="122">
                  <c:v>0.90099999999999625</c:v>
                </c:pt>
                <c:pt idx="123">
                  <c:v>0.90099999999999625</c:v>
                </c:pt>
                <c:pt idx="124">
                  <c:v>0.90099999999999625</c:v>
                </c:pt>
                <c:pt idx="125">
                  <c:v>0.90099999999999625</c:v>
                </c:pt>
                <c:pt idx="126">
                  <c:v>0.90099999999999625</c:v>
                </c:pt>
                <c:pt idx="127">
                  <c:v>0.90099999999999625</c:v>
                </c:pt>
                <c:pt idx="128">
                  <c:v>0.90099999999999625</c:v>
                </c:pt>
                <c:pt idx="129">
                  <c:v>0.90099999999999625</c:v>
                </c:pt>
                <c:pt idx="130">
                  <c:v>0.90099999999999625</c:v>
                </c:pt>
                <c:pt idx="131">
                  <c:v>0.90099999999999625</c:v>
                </c:pt>
                <c:pt idx="132">
                  <c:v>0.90099999999999625</c:v>
                </c:pt>
                <c:pt idx="133">
                  <c:v>0.90099999999999625</c:v>
                </c:pt>
                <c:pt idx="134">
                  <c:v>0.90099999999999625</c:v>
                </c:pt>
                <c:pt idx="135">
                  <c:v>0.90099999999999625</c:v>
                </c:pt>
                <c:pt idx="136">
                  <c:v>0.90099999999999625</c:v>
                </c:pt>
                <c:pt idx="137">
                  <c:v>0.90099999999999625</c:v>
                </c:pt>
                <c:pt idx="138">
                  <c:v>0.90099999999999625</c:v>
                </c:pt>
                <c:pt idx="139">
                  <c:v>0.90099999999999625</c:v>
                </c:pt>
                <c:pt idx="140">
                  <c:v>0.90099999999999625</c:v>
                </c:pt>
                <c:pt idx="141">
                  <c:v>0.90099999999999625</c:v>
                </c:pt>
                <c:pt idx="142">
                  <c:v>0.90099999999999625</c:v>
                </c:pt>
                <c:pt idx="143">
                  <c:v>0.90099999999999625</c:v>
                </c:pt>
                <c:pt idx="144">
                  <c:v>0.90099999999999625</c:v>
                </c:pt>
                <c:pt idx="145">
                  <c:v>0.90099999999999625</c:v>
                </c:pt>
                <c:pt idx="146">
                  <c:v>0.90099999999999625</c:v>
                </c:pt>
                <c:pt idx="147">
                  <c:v>0.90099999999999625</c:v>
                </c:pt>
                <c:pt idx="148">
                  <c:v>0.90099999999999625</c:v>
                </c:pt>
                <c:pt idx="149">
                  <c:v>0.90099999999999625</c:v>
                </c:pt>
                <c:pt idx="150">
                  <c:v>0.90099999999999625</c:v>
                </c:pt>
                <c:pt idx="151">
                  <c:v>0.90099999999999625</c:v>
                </c:pt>
                <c:pt idx="152">
                  <c:v>0.90099999999999625</c:v>
                </c:pt>
                <c:pt idx="153">
                  <c:v>0.90099999999999625</c:v>
                </c:pt>
                <c:pt idx="154">
                  <c:v>0.90099999999999625</c:v>
                </c:pt>
                <c:pt idx="155">
                  <c:v>0.90099999999999625</c:v>
                </c:pt>
                <c:pt idx="156">
                  <c:v>0.90099999999999625</c:v>
                </c:pt>
                <c:pt idx="157">
                  <c:v>0.90099999999999625</c:v>
                </c:pt>
                <c:pt idx="158">
                  <c:v>0.90099999999999625</c:v>
                </c:pt>
                <c:pt idx="159">
                  <c:v>0.90099999999999625</c:v>
                </c:pt>
                <c:pt idx="160">
                  <c:v>0.90099999999999625</c:v>
                </c:pt>
                <c:pt idx="161">
                  <c:v>0.90099999999999625</c:v>
                </c:pt>
                <c:pt idx="162">
                  <c:v>0.90099999999999625</c:v>
                </c:pt>
                <c:pt idx="163">
                  <c:v>0.90099999999999625</c:v>
                </c:pt>
                <c:pt idx="164">
                  <c:v>0.90099999999999625</c:v>
                </c:pt>
                <c:pt idx="165">
                  <c:v>0.90099999999999625</c:v>
                </c:pt>
                <c:pt idx="166">
                  <c:v>0.90099999999999625</c:v>
                </c:pt>
                <c:pt idx="167">
                  <c:v>0.90099999999999625</c:v>
                </c:pt>
                <c:pt idx="168">
                  <c:v>0.90099999999999625</c:v>
                </c:pt>
                <c:pt idx="169">
                  <c:v>0.90099999999999625</c:v>
                </c:pt>
                <c:pt idx="170">
                  <c:v>0.90099999999999625</c:v>
                </c:pt>
                <c:pt idx="171">
                  <c:v>0.90099999999999625</c:v>
                </c:pt>
                <c:pt idx="172">
                  <c:v>0.90099999999999625</c:v>
                </c:pt>
                <c:pt idx="173">
                  <c:v>0.90099999999999625</c:v>
                </c:pt>
                <c:pt idx="174">
                  <c:v>0.90099999999999625</c:v>
                </c:pt>
                <c:pt idx="175">
                  <c:v>0.90099999999999625</c:v>
                </c:pt>
                <c:pt idx="176">
                  <c:v>0.90099999999999625</c:v>
                </c:pt>
                <c:pt idx="177">
                  <c:v>0.90099999999999625</c:v>
                </c:pt>
                <c:pt idx="178">
                  <c:v>0.90099999999999625</c:v>
                </c:pt>
                <c:pt idx="179">
                  <c:v>0.90099999999999625</c:v>
                </c:pt>
                <c:pt idx="180">
                  <c:v>0.90099999999999625</c:v>
                </c:pt>
                <c:pt idx="181">
                  <c:v>0.90099999999999625</c:v>
                </c:pt>
                <c:pt idx="182">
                  <c:v>0.90099999999999625</c:v>
                </c:pt>
                <c:pt idx="183">
                  <c:v>0.90099999999999625</c:v>
                </c:pt>
                <c:pt idx="184">
                  <c:v>0.90099999999999625</c:v>
                </c:pt>
                <c:pt idx="185">
                  <c:v>0.90099999999999625</c:v>
                </c:pt>
                <c:pt idx="186">
                  <c:v>0.90099999999999625</c:v>
                </c:pt>
                <c:pt idx="187">
                  <c:v>0.90099999999999625</c:v>
                </c:pt>
                <c:pt idx="188">
                  <c:v>0.90099999999999625</c:v>
                </c:pt>
                <c:pt idx="189">
                  <c:v>0.90099999999999625</c:v>
                </c:pt>
                <c:pt idx="190">
                  <c:v>0.90099999999999625</c:v>
                </c:pt>
                <c:pt idx="191">
                  <c:v>0.90099999999999625</c:v>
                </c:pt>
                <c:pt idx="192">
                  <c:v>0.90099999999999625</c:v>
                </c:pt>
                <c:pt idx="193">
                  <c:v>0.90099999999999625</c:v>
                </c:pt>
                <c:pt idx="194">
                  <c:v>0.90099999999999625</c:v>
                </c:pt>
                <c:pt idx="195">
                  <c:v>0.90099999999999625</c:v>
                </c:pt>
                <c:pt idx="196">
                  <c:v>0.90099999999999625</c:v>
                </c:pt>
                <c:pt idx="197">
                  <c:v>0.90099999999999625</c:v>
                </c:pt>
                <c:pt idx="198">
                  <c:v>0.90099999999999625</c:v>
                </c:pt>
                <c:pt idx="199">
                  <c:v>0.90099999999999625</c:v>
                </c:pt>
                <c:pt idx="200">
                  <c:v>0.90099999999999625</c:v>
                </c:pt>
                <c:pt idx="201">
                  <c:v>0.90099999999999625</c:v>
                </c:pt>
                <c:pt idx="202">
                  <c:v>0.90099999999999625</c:v>
                </c:pt>
                <c:pt idx="203">
                  <c:v>0.90099999999999625</c:v>
                </c:pt>
                <c:pt idx="204">
                  <c:v>0.90099999999999625</c:v>
                </c:pt>
                <c:pt idx="205">
                  <c:v>0.90099999999999625</c:v>
                </c:pt>
                <c:pt idx="206">
                  <c:v>0.90099999999999625</c:v>
                </c:pt>
                <c:pt idx="207">
                  <c:v>0.90099999999999625</c:v>
                </c:pt>
                <c:pt idx="208">
                  <c:v>0.90099999999999625</c:v>
                </c:pt>
                <c:pt idx="209">
                  <c:v>0.90099999999999625</c:v>
                </c:pt>
                <c:pt idx="210">
                  <c:v>0.90099999999999625</c:v>
                </c:pt>
                <c:pt idx="211">
                  <c:v>0.90099999999999625</c:v>
                </c:pt>
                <c:pt idx="212">
                  <c:v>0.90099999999999625</c:v>
                </c:pt>
                <c:pt idx="213">
                  <c:v>0.90099999999999625</c:v>
                </c:pt>
                <c:pt idx="214">
                  <c:v>0.90200000000000102</c:v>
                </c:pt>
                <c:pt idx="215">
                  <c:v>0.90200000000000102</c:v>
                </c:pt>
                <c:pt idx="216">
                  <c:v>0.90200000000000102</c:v>
                </c:pt>
                <c:pt idx="217">
                  <c:v>0.9030000000000058</c:v>
                </c:pt>
                <c:pt idx="218">
                  <c:v>0.9030000000000058</c:v>
                </c:pt>
                <c:pt idx="219">
                  <c:v>0.90900000000000603</c:v>
                </c:pt>
                <c:pt idx="220">
                  <c:v>0.92600000000000193</c:v>
                </c:pt>
                <c:pt idx="221">
                  <c:v>0.95799999999999841</c:v>
                </c:pt>
                <c:pt idx="222">
                  <c:v>1.0879999999999939</c:v>
                </c:pt>
                <c:pt idx="223">
                  <c:v>1.4000000000000057</c:v>
                </c:pt>
                <c:pt idx="224">
                  <c:v>1.9470000000000027</c:v>
                </c:pt>
                <c:pt idx="225">
                  <c:v>2.7900000000000063</c:v>
                </c:pt>
                <c:pt idx="226">
                  <c:v>4.007000000000005</c:v>
                </c:pt>
                <c:pt idx="227">
                  <c:v>5.5930000000000035</c:v>
                </c:pt>
                <c:pt idx="228">
                  <c:v>7.597999999999999</c:v>
                </c:pt>
                <c:pt idx="229">
                  <c:v>10.016000000000005</c:v>
                </c:pt>
                <c:pt idx="230">
                  <c:v>12.852000000000004</c:v>
                </c:pt>
                <c:pt idx="231">
                  <c:v>16.108999999999995</c:v>
                </c:pt>
                <c:pt idx="232">
                  <c:v>19.867999999999995</c:v>
                </c:pt>
                <c:pt idx="233">
                  <c:v>24.037999999999997</c:v>
                </c:pt>
                <c:pt idx="234">
                  <c:v>28.855999999999995</c:v>
                </c:pt>
                <c:pt idx="235">
                  <c:v>34.021999999999991</c:v>
                </c:pt>
                <c:pt idx="236">
                  <c:v>39.545999999999992</c:v>
                </c:pt>
                <c:pt idx="237">
                  <c:v>45.378999999999991</c:v>
                </c:pt>
                <c:pt idx="238">
                  <c:v>51.459000000000003</c:v>
                </c:pt>
                <c:pt idx="239">
                  <c:v>57.841000000000008</c:v>
                </c:pt>
                <c:pt idx="240">
                  <c:v>64.425999999999988</c:v>
                </c:pt>
                <c:pt idx="241">
                  <c:v>71.28</c:v>
                </c:pt>
                <c:pt idx="242">
                  <c:v>78.282000000000011</c:v>
                </c:pt>
                <c:pt idx="243">
                  <c:v>85.324999999999989</c:v>
                </c:pt>
                <c:pt idx="244">
                  <c:v>92.317000000000007</c:v>
                </c:pt>
                <c:pt idx="245">
                  <c:v>99.155000000000001</c:v>
                </c:pt>
                <c:pt idx="246">
                  <c:v>105.97999999999999</c:v>
                </c:pt>
                <c:pt idx="247">
                  <c:v>112.601</c:v>
                </c:pt>
                <c:pt idx="248">
                  <c:v>119.04900000000001</c:v>
                </c:pt>
                <c:pt idx="249">
                  <c:v>125.43299999999999</c:v>
                </c:pt>
                <c:pt idx="250">
                  <c:v>131.642</c:v>
                </c:pt>
                <c:pt idx="251">
                  <c:v>137.66800000000001</c:v>
                </c:pt>
                <c:pt idx="252">
                  <c:v>143.44499999999999</c:v>
                </c:pt>
                <c:pt idx="253">
                  <c:v>148.98400000000001</c:v>
                </c:pt>
                <c:pt idx="254">
                  <c:v>154.209</c:v>
                </c:pt>
                <c:pt idx="255">
                  <c:v>159.988</c:v>
                </c:pt>
                <c:pt idx="256">
                  <c:v>165.82900000000001</c:v>
                </c:pt>
                <c:pt idx="257">
                  <c:v>171.42200000000003</c:v>
                </c:pt>
                <c:pt idx="258">
                  <c:v>176.786</c:v>
                </c:pt>
                <c:pt idx="259">
                  <c:v>181.90600000000001</c:v>
                </c:pt>
                <c:pt idx="260">
                  <c:v>186.66800000000001</c:v>
                </c:pt>
                <c:pt idx="261">
                  <c:v>191.209</c:v>
                </c:pt>
                <c:pt idx="262">
                  <c:v>195.44200000000001</c:v>
                </c:pt>
                <c:pt idx="263">
                  <c:v>199.32400000000001</c:v>
                </c:pt>
                <c:pt idx="264">
                  <c:v>202.89800000000002</c:v>
                </c:pt>
                <c:pt idx="265">
                  <c:v>206.22000000000003</c:v>
                </c:pt>
                <c:pt idx="266">
                  <c:v>209.23099999999999</c:v>
                </c:pt>
                <c:pt idx="267">
                  <c:v>212.02800000000002</c:v>
                </c:pt>
                <c:pt idx="268">
                  <c:v>214.56200000000001</c:v>
                </c:pt>
                <c:pt idx="269">
                  <c:v>216.721</c:v>
                </c:pt>
                <c:pt idx="270">
                  <c:v>218.54899999999998</c:v>
                </c:pt>
                <c:pt idx="271">
                  <c:v>220.11799999999999</c:v>
                </c:pt>
                <c:pt idx="272">
                  <c:v>221.42700000000002</c:v>
                </c:pt>
                <c:pt idx="273">
                  <c:v>222.55</c:v>
                </c:pt>
                <c:pt idx="274">
                  <c:v>223.464</c:v>
                </c:pt>
                <c:pt idx="275">
                  <c:v>224.19200000000001</c:v>
                </c:pt>
                <c:pt idx="276">
                  <c:v>224.75799999999998</c:v>
                </c:pt>
                <c:pt idx="277">
                  <c:v>225.18599999999998</c:v>
                </c:pt>
                <c:pt idx="278">
                  <c:v>225.483</c:v>
                </c:pt>
                <c:pt idx="279">
                  <c:v>225.65199999999999</c:v>
                </c:pt>
                <c:pt idx="280">
                  <c:v>225.702</c:v>
                </c:pt>
                <c:pt idx="281">
                  <c:v>225.64800000000002</c:v>
                </c:pt>
                <c:pt idx="282">
                  <c:v>225.48899999999998</c:v>
                </c:pt>
                <c:pt idx="283">
                  <c:v>225.23000000000002</c:v>
                </c:pt>
                <c:pt idx="284">
                  <c:v>224.90800000000002</c:v>
                </c:pt>
                <c:pt idx="285">
                  <c:v>224.50400000000002</c:v>
                </c:pt>
                <c:pt idx="286">
                  <c:v>224.00099999999998</c:v>
                </c:pt>
                <c:pt idx="287">
                  <c:v>223.43599999999998</c:v>
                </c:pt>
                <c:pt idx="288">
                  <c:v>222.822</c:v>
                </c:pt>
                <c:pt idx="289">
                  <c:v>222.13400000000001</c:v>
                </c:pt>
                <c:pt idx="290">
                  <c:v>221.416</c:v>
                </c:pt>
                <c:pt idx="291">
                  <c:v>220.654</c:v>
                </c:pt>
                <c:pt idx="292">
                  <c:v>219.803</c:v>
                </c:pt>
                <c:pt idx="293">
                  <c:v>218.88799999999998</c:v>
                </c:pt>
                <c:pt idx="294">
                  <c:v>217.92500000000001</c:v>
                </c:pt>
                <c:pt idx="295">
                  <c:v>216.92899999999997</c:v>
                </c:pt>
                <c:pt idx="296">
                  <c:v>215.88900000000001</c:v>
                </c:pt>
                <c:pt idx="297">
                  <c:v>214.80500000000001</c:v>
                </c:pt>
                <c:pt idx="298">
                  <c:v>213.78100000000001</c:v>
                </c:pt>
                <c:pt idx="299">
                  <c:v>212.77300000000002</c:v>
                </c:pt>
                <c:pt idx="300">
                  <c:v>211.51100000000002</c:v>
                </c:pt>
                <c:pt idx="301">
                  <c:v>210.04300000000001</c:v>
                </c:pt>
                <c:pt idx="302">
                  <c:v>208.41500000000002</c:v>
                </c:pt>
                <c:pt idx="303">
                  <c:v>206.63299999999998</c:v>
                </c:pt>
                <c:pt idx="304">
                  <c:v>204.64499999999998</c:v>
                </c:pt>
                <c:pt idx="305">
                  <c:v>202.57999999999998</c:v>
                </c:pt>
                <c:pt idx="306">
                  <c:v>200.51799999999997</c:v>
                </c:pt>
                <c:pt idx="307">
                  <c:v>198.435</c:v>
                </c:pt>
                <c:pt idx="308">
                  <c:v>196.34500000000003</c:v>
                </c:pt>
                <c:pt idx="309">
                  <c:v>194.404</c:v>
                </c:pt>
                <c:pt idx="310">
                  <c:v>192.55500000000001</c:v>
                </c:pt>
                <c:pt idx="311">
                  <c:v>190.73200000000003</c:v>
                </c:pt>
                <c:pt idx="312">
                  <c:v>188.84800000000001</c:v>
                </c:pt>
                <c:pt idx="313">
                  <c:v>187.05399999999997</c:v>
                </c:pt>
                <c:pt idx="314">
                  <c:v>185.27499999999998</c:v>
                </c:pt>
                <c:pt idx="315">
                  <c:v>183.49799999999999</c:v>
                </c:pt>
                <c:pt idx="316">
                  <c:v>181.76</c:v>
                </c:pt>
                <c:pt idx="317">
                  <c:v>179.96100000000001</c:v>
                </c:pt>
                <c:pt idx="318">
                  <c:v>178.262</c:v>
                </c:pt>
                <c:pt idx="319">
                  <c:v>176.68299999999999</c:v>
                </c:pt>
                <c:pt idx="320">
                  <c:v>175.161</c:v>
                </c:pt>
                <c:pt idx="321">
                  <c:v>173.75299999999999</c:v>
                </c:pt>
                <c:pt idx="322">
                  <c:v>172.50200000000001</c:v>
                </c:pt>
                <c:pt idx="323">
                  <c:v>171.29500000000002</c:v>
                </c:pt>
                <c:pt idx="324">
                  <c:v>170.08199999999999</c:v>
                </c:pt>
                <c:pt idx="325">
                  <c:v>168.85300000000001</c:v>
                </c:pt>
                <c:pt idx="326">
                  <c:v>167.661</c:v>
                </c:pt>
                <c:pt idx="327">
                  <c:v>166.55599999999998</c:v>
                </c:pt>
                <c:pt idx="328">
                  <c:v>165.56</c:v>
                </c:pt>
                <c:pt idx="329">
                  <c:v>164.65899999999999</c:v>
                </c:pt>
                <c:pt idx="330">
                  <c:v>163.803</c:v>
                </c:pt>
                <c:pt idx="331">
                  <c:v>162.99</c:v>
                </c:pt>
                <c:pt idx="332">
                  <c:v>162.26600000000002</c:v>
                </c:pt>
                <c:pt idx="333">
                  <c:v>161.58499999999998</c:v>
                </c:pt>
                <c:pt idx="334">
                  <c:v>160.95699999999999</c:v>
                </c:pt>
                <c:pt idx="335">
                  <c:v>160.339</c:v>
                </c:pt>
                <c:pt idx="336">
                  <c:v>159.72800000000001</c:v>
                </c:pt>
                <c:pt idx="337">
                  <c:v>159.11799999999999</c:v>
                </c:pt>
                <c:pt idx="338">
                  <c:v>158.51400000000001</c:v>
                </c:pt>
                <c:pt idx="339">
                  <c:v>157.94</c:v>
                </c:pt>
                <c:pt idx="340">
                  <c:v>157.43200000000002</c:v>
                </c:pt>
                <c:pt idx="341">
                  <c:v>156.94299999999998</c:v>
                </c:pt>
                <c:pt idx="342">
                  <c:v>156.48700000000002</c:v>
                </c:pt>
                <c:pt idx="343">
                  <c:v>156.00700000000001</c:v>
                </c:pt>
                <c:pt idx="344">
                  <c:v>155.50800000000001</c:v>
                </c:pt>
                <c:pt idx="345">
                  <c:v>155.00299999999999</c:v>
                </c:pt>
                <c:pt idx="346">
                  <c:v>154.49100000000001</c:v>
                </c:pt>
                <c:pt idx="347">
                  <c:v>153.982</c:v>
                </c:pt>
                <c:pt idx="348">
                  <c:v>153.476</c:v>
                </c:pt>
                <c:pt idx="349">
                  <c:v>152.994</c:v>
                </c:pt>
                <c:pt idx="350">
                  <c:v>152.501</c:v>
                </c:pt>
                <c:pt idx="351">
                  <c:v>152.03899999999999</c:v>
                </c:pt>
                <c:pt idx="352">
                  <c:v>151.601</c:v>
                </c:pt>
                <c:pt idx="353">
                  <c:v>151.15700000000001</c:v>
                </c:pt>
                <c:pt idx="354">
                  <c:v>150.68600000000001</c:v>
                </c:pt>
                <c:pt idx="355">
                  <c:v>150.178</c:v>
                </c:pt>
                <c:pt idx="356">
                  <c:v>149.66200000000001</c:v>
                </c:pt>
                <c:pt idx="357">
                  <c:v>149.15299999999999</c:v>
                </c:pt>
                <c:pt idx="358">
                  <c:v>148.624</c:v>
                </c:pt>
                <c:pt idx="359">
                  <c:v>148.119</c:v>
                </c:pt>
                <c:pt idx="360">
                  <c:v>147.59</c:v>
                </c:pt>
                <c:pt idx="361">
                  <c:v>147.03399999999999</c:v>
                </c:pt>
                <c:pt idx="362">
                  <c:v>146.447</c:v>
                </c:pt>
                <c:pt idx="363">
                  <c:v>145.84899999999999</c:v>
                </c:pt>
                <c:pt idx="364">
                  <c:v>145.251</c:v>
                </c:pt>
                <c:pt idx="365">
                  <c:v>144.64599999999999</c:v>
                </c:pt>
                <c:pt idx="366">
                  <c:v>144.04</c:v>
                </c:pt>
                <c:pt idx="367">
                  <c:v>143.43199999999999</c:v>
                </c:pt>
                <c:pt idx="368">
                  <c:v>142.815</c:v>
                </c:pt>
                <c:pt idx="369">
                  <c:v>142.20099999999999</c:v>
                </c:pt>
                <c:pt idx="370">
                  <c:v>141.55099999999999</c:v>
                </c:pt>
                <c:pt idx="371">
                  <c:v>140.91800000000001</c:v>
                </c:pt>
                <c:pt idx="372">
                  <c:v>140.28899999999999</c:v>
                </c:pt>
                <c:pt idx="373">
                  <c:v>139.667</c:v>
                </c:pt>
                <c:pt idx="374">
                  <c:v>139.05000000000001</c:v>
                </c:pt>
                <c:pt idx="375">
                  <c:v>138.44399999999999</c:v>
                </c:pt>
                <c:pt idx="376">
                  <c:v>137.85900000000001</c:v>
                </c:pt>
                <c:pt idx="377">
                  <c:v>137.26499999999999</c:v>
                </c:pt>
                <c:pt idx="378">
                  <c:v>136.68600000000001</c:v>
                </c:pt>
                <c:pt idx="379">
                  <c:v>136.12200000000001</c:v>
                </c:pt>
                <c:pt idx="380">
                  <c:v>135.572</c:v>
                </c:pt>
                <c:pt idx="381">
                  <c:v>135.21600000000001</c:v>
                </c:pt>
                <c:pt idx="382">
                  <c:v>134.94300000000001</c:v>
                </c:pt>
                <c:pt idx="383">
                  <c:v>134.65600000000001</c:v>
                </c:pt>
                <c:pt idx="384">
                  <c:v>134.32900000000001</c:v>
                </c:pt>
                <c:pt idx="385">
                  <c:v>133.94399999999999</c:v>
                </c:pt>
                <c:pt idx="386">
                  <c:v>133.505</c:v>
                </c:pt>
                <c:pt idx="387">
                  <c:v>133.01300000000001</c:v>
                </c:pt>
                <c:pt idx="388">
                  <c:v>132.476</c:v>
                </c:pt>
                <c:pt idx="389">
                  <c:v>131.91</c:v>
                </c:pt>
                <c:pt idx="390">
                  <c:v>131.33000000000001</c:v>
                </c:pt>
                <c:pt idx="391">
                  <c:v>130.70500000000001</c:v>
                </c:pt>
                <c:pt idx="392">
                  <c:v>130.04</c:v>
                </c:pt>
                <c:pt idx="393">
                  <c:v>129.36600000000001</c:v>
                </c:pt>
                <c:pt idx="394">
                  <c:v>128.69800000000001</c:v>
                </c:pt>
                <c:pt idx="395">
                  <c:v>128.01400000000001</c:v>
                </c:pt>
                <c:pt idx="396">
                  <c:v>127.32599999999999</c:v>
                </c:pt>
                <c:pt idx="397">
                  <c:v>126.61799999999999</c:v>
                </c:pt>
                <c:pt idx="398">
                  <c:v>125.875</c:v>
                </c:pt>
                <c:pt idx="399">
                  <c:v>125.09100000000001</c:v>
                </c:pt>
                <c:pt idx="400">
                  <c:v>124.30000000000001</c:v>
                </c:pt>
                <c:pt idx="401">
                  <c:v>123.50899999999999</c:v>
                </c:pt>
                <c:pt idx="402">
                  <c:v>122.74199999999999</c:v>
                </c:pt>
                <c:pt idx="403">
                  <c:v>121.97800000000001</c:v>
                </c:pt>
                <c:pt idx="404">
                  <c:v>121.14099999999999</c:v>
                </c:pt>
                <c:pt idx="405">
                  <c:v>120.25</c:v>
                </c:pt>
                <c:pt idx="406">
                  <c:v>119.32300000000001</c:v>
                </c:pt>
                <c:pt idx="407">
                  <c:v>118.48699999999999</c:v>
                </c:pt>
                <c:pt idx="408">
                  <c:v>117.68600000000001</c:v>
                </c:pt>
                <c:pt idx="409">
                  <c:v>116.91200000000001</c:v>
                </c:pt>
                <c:pt idx="410">
                  <c:v>116.131</c:v>
                </c:pt>
                <c:pt idx="411">
                  <c:v>115.31899999999999</c:v>
                </c:pt>
                <c:pt idx="412">
                  <c:v>114.54599999999999</c:v>
                </c:pt>
                <c:pt idx="413">
                  <c:v>113.792</c:v>
                </c:pt>
                <c:pt idx="414">
                  <c:v>113.04599999999999</c:v>
                </c:pt>
                <c:pt idx="415">
                  <c:v>112.28200000000001</c:v>
                </c:pt>
                <c:pt idx="416">
                  <c:v>111.494</c:v>
                </c:pt>
                <c:pt idx="417">
                  <c:v>110.75299999999999</c:v>
                </c:pt>
                <c:pt idx="418">
                  <c:v>110.005</c:v>
                </c:pt>
                <c:pt idx="419">
                  <c:v>109.221</c:v>
                </c:pt>
                <c:pt idx="420">
                  <c:v>108.43799999999999</c:v>
                </c:pt>
                <c:pt idx="421">
                  <c:v>107.648</c:v>
                </c:pt>
                <c:pt idx="422">
                  <c:v>106.87799999999999</c:v>
                </c:pt>
                <c:pt idx="423">
                  <c:v>106.113</c:v>
                </c:pt>
                <c:pt idx="424">
                  <c:v>105.32400000000001</c:v>
                </c:pt>
                <c:pt idx="425">
                  <c:v>104.53299999999999</c:v>
                </c:pt>
                <c:pt idx="426">
                  <c:v>103.726</c:v>
                </c:pt>
                <c:pt idx="427">
                  <c:v>102.96799999999999</c:v>
                </c:pt>
                <c:pt idx="428">
                  <c:v>102.137</c:v>
                </c:pt>
                <c:pt idx="429">
                  <c:v>101.4</c:v>
                </c:pt>
                <c:pt idx="430">
                  <c:v>100.59800000000001</c:v>
                </c:pt>
                <c:pt idx="431">
                  <c:v>99.824999999999989</c:v>
                </c:pt>
                <c:pt idx="432">
                  <c:v>99.140999999999991</c:v>
                </c:pt>
                <c:pt idx="433">
                  <c:v>98.396999999999991</c:v>
                </c:pt>
                <c:pt idx="434">
                  <c:v>97.661000000000001</c:v>
                </c:pt>
                <c:pt idx="435">
                  <c:v>96.94</c:v>
                </c:pt>
                <c:pt idx="436">
                  <c:v>96.260999999999996</c:v>
                </c:pt>
                <c:pt idx="437">
                  <c:v>95.539999999999992</c:v>
                </c:pt>
                <c:pt idx="438">
                  <c:v>94.804000000000002</c:v>
                </c:pt>
                <c:pt idx="439">
                  <c:v>94.048000000000002</c:v>
                </c:pt>
                <c:pt idx="440">
                  <c:v>93.266999999999996</c:v>
                </c:pt>
                <c:pt idx="441">
                  <c:v>92.485000000000014</c:v>
                </c:pt>
                <c:pt idx="442">
                  <c:v>91.764999999999986</c:v>
                </c:pt>
                <c:pt idx="443">
                  <c:v>91.086000000000013</c:v>
                </c:pt>
                <c:pt idx="444">
                  <c:v>90.461999999999989</c:v>
                </c:pt>
                <c:pt idx="445">
                  <c:v>89.896999999999991</c:v>
                </c:pt>
                <c:pt idx="446">
                  <c:v>89.344999999999999</c:v>
                </c:pt>
                <c:pt idx="447">
                  <c:v>88.824000000000012</c:v>
                </c:pt>
                <c:pt idx="448">
                  <c:v>88.312000000000012</c:v>
                </c:pt>
                <c:pt idx="449">
                  <c:v>87.778999999999996</c:v>
                </c:pt>
                <c:pt idx="450">
                  <c:v>87.222000000000008</c:v>
                </c:pt>
                <c:pt idx="451">
                  <c:v>86.670999999999992</c:v>
                </c:pt>
                <c:pt idx="452">
                  <c:v>86.163999999999987</c:v>
                </c:pt>
                <c:pt idx="453">
                  <c:v>85.771999999999991</c:v>
                </c:pt>
                <c:pt idx="454">
                  <c:v>85.342999999999989</c:v>
                </c:pt>
                <c:pt idx="455">
                  <c:v>84.873999999999995</c:v>
                </c:pt>
                <c:pt idx="456">
                  <c:v>84.389999999999986</c:v>
                </c:pt>
                <c:pt idx="457">
                  <c:v>83.918000000000006</c:v>
                </c:pt>
                <c:pt idx="458">
                  <c:v>83.448000000000008</c:v>
                </c:pt>
                <c:pt idx="459">
                  <c:v>82.973000000000013</c:v>
                </c:pt>
                <c:pt idx="460">
                  <c:v>82.508999999999986</c:v>
                </c:pt>
                <c:pt idx="461">
                  <c:v>82.051999999999992</c:v>
                </c:pt>
                <c:pt idx="462">
                  <c:v>81.579000000000008</c:v>
                </c:pt>
                <c:pt idx="463">
                  <c:v>81.087999999999994</c:v>
                </c:pt>
                <c:pt idx="464">
                  <c:v>80.592999999999989</c:v>
                </c:pt>
                <c:pt idx="465">
                  <c:v>80.081999999999994</c:v>
                </c:pt>
                <c:pt idx="466">
                  <c:v>79.582999999999998</c:v>
                </c:pt>
                <c:pt idx="467">
                  <c:v>79.111999999999995</c:v>
                </c:pt>
                <c:pt idx="468">
                  <c:v>78.637</c:v>
                </c:pt>
                <c:pt idx="469">
                  <c:v>78.146999999999991</c:v>
                </c:pt>
                <c:pt idx="470">
                  <c:v>77.649000000000001</c:v>
                </c:pt>
                <c:pt idx="471">
                  <c:v>77.157999999999987</c:v>
                </c:pt>
                <c:pt idx="472">
                  <c:v>76.644000000000005</c:v>
                </c:pt>
                <c:pt idx="473">
                  <c:v>76.109000000000009</c:v>
                </c:pt>
                <c:pt idx="474">
                  <c:v>75.546999999999997</c:v>
                </c:pt>
                <c:pt idx="475">
                  <c:v>74.961999999999989</c:v>
                </c:pt>
                <c:pt idx="476">
                  <c:v>74.365000000000009</c:v>
                </c:pt>
                <c:pt idx="477">
                  <c:v>73.766999999999996</c:v>
                </c:pt>
                <c:pt idx="478">
                  <c:v>73.156000000000006</c:v>
                </c:pt>
                <c:pt idx="479">
                  <c:v>72.550000000000011</c:v>
                </c:pt>
                <c:pt idx="480">
                  <c:v>71.967999999999989</c:v>
                </c:pt>
                <c:pt idx="481">
                  <c:v>71.371000000000009</c:v>
                </c:pt>
                <c:pt idx="482">
                  <c:v>70.790999999999997</c:v>
                </c:pt>
                <c:pt idx="483">
                  <c:v>70.213999999999999</c:v>
                </c:pt>
                <c:pt idx="484">
                  <c:v>69.635999999999996</c:v>
                </c:pt>
                <c:pt idx="485">
                  <c:v>69.102000000000004</c:v>
                </c:pt>
                <c:pt idx="486">
                  <c:v>68.557999999999993</c:v>
                </c:pt>
                <c:pt idx="487">
                  <c:v>68.03</c:v>
                </c:pt>
                <c:pt idx="488">
                  <c:v>67.554000000000002</c:v>
                </c:pt>
                <c:pt idx="489">
                  <c:v>67.067000000000007</c:v>
                </c:pt>
                <c:pt idx="490">
                  <c:v>66.573000000000008</c:v>
                </c:pt>
                <c:pt idx="491">
                  <c:v>66.119</c:v>
                </c:pt>
                <c:pt idx="492">
                  <c:v>65.675000000000011</c:v>
                </c:pt>
                <c:pt idx="493">
                  <c:v>65.234000000000009</c:v>
                </c:pt>
                <c:pt idx="494">
                  <c:v>64.796999999999997</c:v>
                </c:pt>
                <c:pt idx="495">
                  <c:v>64.371000000000009</c:v>
                </c:pt>
                <c:pt idx="496">
                  <c:v>63.950999999999993</c:v>
                </c:pt>
                <c:pt idx="497">
                  <c:v>63.522999999999996</c:v>
                </c:pt>
                <c:pt idx="498">
                  <c:v>63.085000000000008</c:v>
                </c:pt>
                <c:pt idx="499">
                  <c:v>62.665999999999997</c:v>
                </c:pt>
                <c:pt idx="500">
                  <c:v>62.266999999999996</c:v>
                </c:pt>
                <c:pt idx="501">
                  <c:v>61.875</c:v>
                </c:pt>
                <c:pt idx="502">
                  <c:v>61.47999999999999</c:v>
                </c:pt>
                <c:pt idx="503">
                  <c:v>61.074999999999989</c:v>
                </c:pt>
                <c:pt idx="504">
                  <c:v>60.66</c:v>
                </c:pt>
                <c:pt idx="505">
                  <c:v>60.240000000000009</c:v>
                </c:pt>
                <c:pt idx="506">
                  <c:v>59.804000000000002</c:v>
                </c:pt>
                <c:pt idx="507">
                  <c:v>59.350999999999999</c:v>
                </c:pt>
                <c:pt idx="508">
                  <c:v>58.893000000000001</c:v>
                </c:pt>
                <c:pt idx="509">
                  <c:v>58.425999999999988</c:v>
                </c:pt>
                <c:pt idx="510">
                  <c:v>57.94</c:v>
                </c:pt>
                <c:pt idx="511">
                  <c:v>57.436000000000007</c:v>
                </c:pt>
                <c:pt idx="512">
                  <c:v>56.924000000000007</c:v>
                </c:pt>
                <c:pt idx="513">
                  <c:v>56.413000000000011</c:v>
                </c:pt>
                <c:pt idx="514">
                  <c:v>55.901999999999987</c:v>
                </c:pt>
                <c:pt idx="515">
                  <c:v>55.405000000000001</c:v>
                </c:pt>
                <c:pt idx="516">
                  <c:v>54.91</c:v>
                </c:pt>
                <c:pt idx="517">
                  <c:v>54.387</c:v>
                </c:pt>
                <c:pt idx="518">
                  <c:v>53.869</c:v>
                </c:pt>
                <c:pt idx="519">
                  <c:v>53.344999999999999</c:v>
                </c:pt>
                <c:pt idx="520">
                  <c:v>52.811000000000007</c:v>
                </c:pt>
                <c:pt idx="521">
                  <c:v>52.268000000000001</c:v>
                </c:pt>
                <c:pt idx="522">
                  <c:v>51.723000000000013</c:v>
                </c:pt>
                <c:pt idx="523">
                  <c:v>51.169999999999987</c:v>
                </c:pt>
                <c:pt idx="524">
                  <c:v>50.603000000000009</c:v>
                </c:pt>
                <c:pt idx="525">
                  <c:v>50.006</c:v>
                </c:pt>
                <c:pt idx="526">
                  <c:v>49.383999999999986</c:v>
                </c:pt>
                <c:pt idx="527">
                  <c:v>48.758999999999986</c:v>
                </c:pt>
                <c:pt idx="528">
                  <c:v>48.104000000000013</c:v>
                </c:pt>
                <c:pt idx="529">
                  <c:v>47.415999999999997</c:v>
                </c:pt>
                <c:pt idx="530">
                  <c:v>46.725999999999999</c:v>
                </c:pt>
                <c:pt idx="531">
                  <c:v>46.02600000000001</c:v>
                </c:pt>
                <c:pt idx="532">
                  <c:v>45.316000000000003</c:v>
                </c:pt>
                <c:pt idx="533">
                  <c:v>44.59899999999999</c:v>
                </c:pt>
                <c:pt idx="534">
                  <c:v>43.889999999999986</c:v>
                </c:pt>
                <c:pt idx="535">
                  <c:v>43.188999999999993</c:v>
                </c:pt>
                <c:pt idx="536">
                  <c:v>42.498999999999995</c:v>
                </c:pt>
                <c:pt idx="537">
                  <c:v>41.818000000000012</c:v>
                </c:pt>
                <c:pt idx="538">
                  <c:v>41.146999999999991</c:v>
                </c:pt>
                <c:pt idx="539">
                  <c:v>40.486999999999995</c:v>
                </c:pt>
                <c:pt idx="540">
                  <c:v>39.836999999999989</c:v>
                </c:pt>
                <c:pt idx="541">
                  <c:v>39.198000000000008</c:v>
                </c:pt>
                <c:pt idx="542">
                  <c:v>38.569999999999993</c:v>
                </c:pt>
                <c:pt idx="543">
                  <c:v>37.953000000000003</c:v>
                </c:pt>
                <c:pt idx="544">
                  <c:v>37.347000000000008</c:v>
                </c:pt>
                <c:pt idx="545">
                  <c:v>36.75200000000001</c:v>
                </c:pt>
                <c:pt idx="546">
                  <c:v>36.169000000000011</c:v>
                </c:pt>
                <c:pt idx="547">
                  <c:v>35.598000000000013</c:v>
                </c:pt>
                <c:pt idx="548">
                  <c:v>35.036000000000001</c:v>
                </c:pt>
                <c:pt idx="549">
                  <c:v>34.484000000000009</c:v>
                </c:pt>
                <c:pt idx="550">
                  <c:v>33.941000000000003</c:v>
                </c:pt>
                <c:pt idx="551">
                  <c:v>33.407000000000011</c:v>
                </c:pt>
                <c:pt idx="552">
                  <c:v>32.879999999999995</c:v>
                </c:pt>
                <c:pt idx="553">
                  <c:v>32.360000000000014</c:v>
                </c:pt>
                <c:pt idx="554">
                  <c:v>31.847000000000008</c:v>
                </c:pt>
                <c:pt idx="555">
                  <c:v>31.340000000000003</c:v>
                </c:pt>
                <c:pt idx="556">
                  <c:v>30.837999999999994</c:v>
                </c:pt>
                <c:pt idx="557">
                  <c:v>30.342999999999989</c:v>
                </c:pt>
                <c:pt idx="558">
                  <c:v>29.854000000000013</c:v>
                </c:pt>
                <c:pt idx="559">
                  <c:v>29.369</c:v>
                </c:pt>
                <c:pt idx="560">
                  <c:v>28.889999999999986</c:v>
                </c:pt>
                <c:pt idx="561">
                  <c:v>28.415999999999997</c:v>
                </c:pt>
                <c:pt idx="562">
                  <c:v>27.945999999999998</c:v>
                </c:pt>
                <c:pt idx="563">
                  <c:v>27.480999999999995</c:v>
                </c:pt>
                <c:pt idx="564">
                  <c:v>27.019000000000005</c:v>
                </c:pt>
                <c:pt idx="565">
                  <c:v>26.561999999999998</c:v>
                </c:pt>
                <c:pt idx="566">
                  <c:v>26.108000000000004</c:v>
                </c:pt>
                <c:pt idx="567">
                  <c:v>25.659000000000006</c:v>
                </c:pt>
                <c:pt idx="568">
                  <c:v>25.212999999999994</c:v>
                </c:pt>
                <c:pt idx="569">
                  <c:v>24.771000000000001</c:v>
                </c:pt>
                <c:pt idx="570">
                  <c:v>24.334000000000003</c:v>
                </c:pt>
                <c:pt idx="571">
                  <c:v>23.900000000000006</c:v>
                </c:pt>
                <c:pt idx="572">
                  <c:v>23.47</c:v>
                </c:pt>
                <c:pt idx="573">
                  <c:v>23.043999999999997</c:v>
                </c:pt>
                <c:pt idx="574">
                  <c:v>22.622</c:v>
                </c:pt>
                <c:pt idx="575">
                  <c:v>22.201999999999998</c:v>
                </c:pt>
                <c:pt idx="576">
                  <c:v>21.784999999999997</c:v>
                </c:pt>
                <c:pt idx="577">
                  <c:v>21.370000000000005</c:v>
                </c:pt>
                <c:pt idx="578">
                  <c:v>20.956999999999994</c:v>
                </c:pt>
                <c:pt idx="579">
                  <c:v>20.546999999999997</c:v>
                </c:pt>
                <c:pt idx="580">
                  <c:v>20.14</c:v>
                </c:pt>
                <c:pt idx="581">
                  <c:v>19.734999999999999</c:v>
                </c:pt>
                <c:pt idx="582">
                  <c:v>19.334000000000003</c:v>
                </c:pt>
                <c:pt idx="583">
                  <c:v>18.936000000000007</c:v>
                </c:pt>
                <c:pt idx="584">
                  <c:v>18.542000000000002</c:v>
                </c:pt>
                <c:pt idx="585">
                  <c:v>18.150999999999996</c:v>
                </c:pt>
                <c:pt idx="586">
                  <c:v>17.765000000000001</c:v>
                </c:pt>
                <c:pt idx="587">
                  <c:v>17.381</c:v>
                </c:pt>
                <c:pt idx="588">
                  <c:v>17</c:v>
                </c:pt>
                <c:pt idx="589">
                  <c:v>16.622</c:v>
                </c:pt>
                <c:pt idx="590">
                  <c:v>16.248000000000005</c:v>
                </c:pt>
                <c:pt idx="591">
                  <c:v>15.876000000000005</c:v>
                </c:pt>
                <c:pt idx="592">
                  <c:v>15.507000000000005</c:v>
                </c:pt>
                <c:pt idx="593">
                  <c:v>15.141999999999996</c:v>
                </c:pt>
                <c:pt idx="594">
                  <c:v>14.780000000000001</c:v>
                </c:pt>
                <c:pt idx="595">
                  <c:v>14.421999999999997</c:v>
                </c:pt>
                <c:pt idx="596">
                  <c:v>14.066000000000003</c:v>
                </c:pt>
                <c:pt idx="597">
                  <c:v>13.713999999999999</c:v>
                </c:pt>
                <c:pt idx="598">
                  <c:v>13.364000000000004</c:v>
                </c:pt>
                <c:pt idx="599">
                  <c:v>13.016000000000005</c:v>
                </c:pt>
                <c:pt idx="600">
                  <c:v>12.671000000000006</c:v>
                </c:pt>
                <c:pt idx="601">
                  <c:v>12.329999999999998</c:v>
                </c:pt>
                <c:pt idx="602">
                  <c:v>11.991</c:v>
                </c:pt>
                <c:pt idx="603">
                  <c:v>11.655000000000001</c:v>
                </c:pt>
                <c:pt idx="604">
                  <c:v>11.320999999999998</c:v>
                </c:pt>
                <c:pt idx="605">
                  <c:v>10.989000000000004</c:v>
                </c:pt>
                <c:pt idx="606">
                  <c:v>10.658000000000001</c:v>
                </c:pt>
                <c:pt idx="607">
                  <c:v>10.329999999999998</c:v>
                </c:pt>
                <c:pt idx="608">
                  <c:v>10.003</c:v>
                </c:pt>
                <c:pt idx="609">
                  <c:v>9.6779999999999973</c:v>
                </c:pt>
                <c:pt idx="610">
                  <c:v>9.3559999999999945</c:v>
                </c:pt>
                <c:pt idx="611">
                  <c:v>9.0360000000000014</c:v>
                </c:pt>
                <c:pt idx="612">
                  <c:v>8.7180000000000035</c:v>
                </c:pt>
                <c:pt idx="613">
                  <c:v>8.4030000000000058</c:v>
                </c:pt>
                <c:pt idx="614">
                  <c:v>8.0889999999999986</c:v>
                </c:pt>
                <c:pt idx="615">
                  <c:v>7.7759999999999962</c:v>
                </c:pt>
                <c:pt idx="616">
                  <c:v>7.465999999999994</c:v>
                </c:pt>
                <c:pt idx="617">
                  <c:v>7.1569999999999965</c:v>
                </c:pt>
                <c:pt idx="618">
                  <c:v>6.8490000000000038</c:v>
                </c:pt>
                <c:pt idx="619">
                  <c:v>6.5439999999999969</c:v>
                </c:pt>
                <c:pt idx="620">
                  <c:v>6.2390000000000043</c:v>
                </c:pt>
                <c:pt idx="621">
                  <c:v>5.9380000000000024</c:v>
                </c:pt>
                <c:pt idx="622">
                  <c:v>5.6380000000000052</c:v>
                </c:pt>
                <c:pt idx="623">
                  <c:v>5.340999999999994</c:v>
                </c:pt>
                <c:pt idx="624">
                  <c:v>5.0460000000000065</c:v>
                </c:pt>
                <c:pt idx="625">
                  <c:v>4.7530000000000001</c:v>
                </c:pt>
                <c:pt idx="626">
                  <c:v>4.4629999999999939</c:v>
                </c:pt>
                <c:pt idx="627">
                  <c:v>4.1740000000000066</c:v>
                </c:pt>
                <c:pt idx="628">
                  <c:v>3.8880000000000052</c:v>
                </c:pt>
                <c:pt idx="629">
                  <c:v>3.6039999999999992</c:v>
                </c:pt>
                <c:pt idx="630">
                  <c:v>3.320999999999998</c:v>
                </c:pt>
                <c:pt idx="631">
                  <c:v>3.0409999999999968</c:v>
                </c:pt>
                <c:pt idx="632">
                  <c:v>2.7609999999999957</c:v>
                </c:pt>
                <c:pt idx="633">
                  <c:v>2.4830000000000041</c:v>
                </c:pt>
                <c:pt idx="634">
                  <c:v>2.2069999999999936</c:v>
                </c:pt>
                <c:pt idx="635">
                  <c:v>1.9330000000000069</c:v>
                </c:pt>
                <c:pt idx="636">
                  <c:v>1.6610000000000014</c:v>
                </c:pt>
                <c:pt idx="637">
                  <c:v>1.3900000000000006</c:v>
                </c:pt>
                <c:pt idx="638">
                  <c:v>1.1219999999999999</c:v>
                </c:pt>
                <c:pt idx="639">
                  <c:v>0.85500000000000398</c:v>
                </c:pt>
                <c:pt idx="640">
                  <c:v>0.59000000000000341</c:v>
                </c:pt>
                <c:pt idx="641">
                  <c:v>0.32599999999999341</c:v>
                </c:pt>
                <c:pt idx="642">
                  <c:v>6.3999999999992951E-2</c:v>
                </c:pt>
                <c:pt idx="643">
                  <c:v>-0.19570000000000221</c:v>
                </c:pt>
                <c:pt idx="644">
                  <c:v>-0.45409999999999684</c:v>
                </c:pt>
                <c:pt idx="645">
                  <c:v>-0.71059999999999945</c:v>
                </c:pt>
                <c:pt idx="646">
                  <c:v>-0.96540000000000248</c:v>
                </c:pt>
                <c:pt idx="647">
                  <c:v>-1.218599999999995</c:v>
                </c:pt>
                <c:pt idx="648">
                  <c:v>-1.4699999999999989</c:v>
                </c:pt>
                <c:pt idx="649">
                  <c:v>-1.7198000000000064</c:v>
                </c:pt>
                <c:pt idx="650">
                  <c:v>-1.9677999999999969</c:v>
                </c:pt>
                <c:pt idx="651">
                  <c:v>-2.2138999999999953</c:v>
                </c:pt>
                <c:pt idx="652">
                  <c:v>-2.458200000000005</c:v>
                </c:pt>
                <c:pt idx="653">
                  <c:v>-2.7005999999999943</c:v>
                </c:pt>
                <c:pt idx="654">
                  <c:v>-2.9412999999999982</c:v>
                </c:pt>
                <c:pt idx="655">
                  <c:v>-3.1809999999999974</c:v>
                </c:pt>
                <c:pt idx="656">
                  <c:v>-3.4188000000000045</c:v>
                </c:pt>
                <c:pt idx="657">
                  <c:v>-3.6548999999999978</c:v>
                </c:pt>
                <c:pt idx="658">
                  <c:v>-3.8890999999999991</c:v>
                </c:pt>
                <c:pt idx="659">
                  <c:v>-4.1216000000000008</c:v>
                </c:pt>
                <c:pt idx="660">
                  <c:v>-4.3525000000000063</c:v>
                </c:pt>
                <c:pt idx="661">
                  <c:v>-4.5815999999999946</c:v>
                </c:pt>
                <c:pt idx="662">
                  <c:v>-4.8092000000000041</c:v>
                </c:pt>
                <c:pt idx="663">
                  <c:v>-5.0350999999999999</c:v>
                </c:pt>
                <c:pt idx="664">
                  <c:v>-5.259600000000006</c:v>
                </c:pt>
                <c:pt idx="665">
                  <c:v>-5.4825000000000017</c:v>
                </c:pt>
                <c:pt idx="666">
                  <c:v>-5.7039000000000044</c:v>
                </c:pt>
                <c:pt idx="667">
                  <c:v>-5.9236999999999966</c:v>
                </c:pt>
                <c:pt idx="668">
                  <c:v>-6.1427000000000049</c:v>
                </c:pt>
                <c:pt idx="669">
                  <c:v>-6.3599999999999994</c:v>
                </c:pt>
                <c:pt idx="670">
                  <c:v>-6.5756999999999977</c:v>
                </c:pt>
                <c:pt idx="671">
                  <c:v>-6.7899000000000029</c:v>
                </c:pt>
                <c:pt idx="672">
                  <c:v>-7.0023999999999944</c:v>
                </c:pt>
                <c:pt idx="673">
                  <c:v>-7.2132000000000005</c:v>
                </c:pt>
                <c:pt idx="674">
                  <c:v>-7.4221000000000004</c:v>
                </c:pt>
                <c:pt idx="675">
                  <c:v>-7.6295999999999964</c:v>
                </c:pt>
                <c:pt idx="676">
                  <c:v>-7.8345999999999947</c:v>
                </c:pt>
                <c:pt idx="677">
                  <c:v>-8.0386000000000024</c:v>
                </c:pt>
                <c:pt idx="678">
                  <c:v>-8.2423000000000002</c:v>
                </c:pt>
                <c:pt idx="679">
                  <c:v>-8.4453000000000031</c:v>
                </c:pt>
                <c:pt idx="680">
                  <c:v>-8.6463999999999999</c:v>
                </c:pt>
                <c:pt idx="681">
                  <c:v>-8.8447000000000031</c:v>
                </c:pt>
                <c:pt idx="682">
                  <c:v>-9.0413000000000068</c:v>
                </c:pt>
                <c:pt idx="683">
                  <c:v>-9.2372000000000014</c:v>
                </c:pt>
                <c:pt idx="684">
                  <c:v>-9.4312999999999931</c:v>
                </c:pt>
                <c:pt idx="685">
                  <c:v>-9.6229000000000013</c:v>
                </c:pt>
                <c:pt idx="686">
                  <c:v>-9.8121000000000009</c:v>
                </c:pt>
                <c:pt idx="687">
                  <c:v>-9.9989999999999952</c:v>
                </c:pt>
                <c:pt idx="688">
                  <c:v>-10.183199999999999</c:v>
                </c:pt>
                <c:pt idx="689">
                  <c:v>-10.364599999999996</c:v>
                </c:pt>
                <c:pt idx="690">
                  <c:v>-10.543499999999995</c:v>
                </c:pt>
                <c:pt idx="691">
                  <c:v>-10.719700000000003</c:v>
                </c:pt>
                <c:pt idx="692">
                  <c:v>-10.894400000000005</c:v>
                </c:pt>
                <c:pt idx="693">
                  <c:v>-11.066699999999997</c:v>
                </c:pt>
                <c:pt idx="694">
                  <c:v>-11.2363</c:v>
                </c:pt>
                <c:pt idx="695">
                  <c:v>-11.403499999999994</c:v>
                </c:pt>
                <c:pt idx="696">
                  <c:v>-11.568799999999996</c:v>
                </c:pt>
                <c:pt idx="697">
                  <c:v>-11.732399999999998</c:v>
                </c:pt>
                <c:pt idx="698">
                  <c:v>-11.894499999999994</c:v>
                </c:pt>
                <c:pt idx="699">
                  <c:v>-12.055099999999996</c:v>
                </c:pt>
                <c:pt idx="700">
                  <c:v>-12.214200000000005</c:v>
                </c:pt>
                <c:pt idx="701">
                  <c:v>-12.371799999999993</c:v>
                </c:pt>
                <c:pt idx="702">
                  <c:v>-12.527699999999996</c:v>
                </c:pt>
                <c:pt idx="703">
                  <c:v>-12.681899999999999</c:v>
                </c:pt>
                <c:pt idx="704">
                  <c:v>-12.834999999999994</c:v>
                </c:pt>
                <c:pt idx="705">
                  <c:v>-12.986699999999999</c:v>
                </c:pt>
                <c:pt idx="706">
                  <c:v>-13.137100000000004</c:v>
                </c:pt>
                <c:pt idx="707">
                  <c:v>-13.286100000000005</c:v>
                </c:pt>
                <c:pt idx="708">
                  <c:v>-13.433599999999998</c:v>
                </c:pt>
                <c:pt idx="709">
                  <c:v>-13.579599999999999</c:v>
                </c:pt>
                <c:pt idx="710">
                  <c:v>-13.724299999999999</c:v>
                </c:pt>
                <c:pt idx="711">
                  <c:v>-13.867800000000003</c:v>
                </c:pt>
                <c:pt idx="712">
                  <c:v>-14.010300000000001</c:v>
                </c:pt>
                <c:pt idx="713">
                  <c:v>-14.152000000000001</c:v>
                </c:pt>
                <c:pt idx="714">
                  <c:v>-14.293099999999995</c:v>
                </c:pt>
                <c:pt idx="715">
                  <c:v>-14.433499999999995</c:v>
                </c:pt>
                <c:pt idx="716">
                  <c:v>-14.5732</c:v>
                </c:pt>
                <c:pt idx="717">
                  <c:v>-14.7119</c:v>
                </c:pt>
                <c:pt idx="718">
                  <c:v>-14.849299999999999</c:v>
                </c:pt>
                <c:pt idx="719">
                  <c:v>-14.985500000000002</c:v>
                </c:pt>
                <c:pt idx="720">
                  <c:v>-15.120400000000004</c:v>
                </c:pt>
                <c:pt idx="721">
                  <c:v>-15.254000000000005</c:v>
                </c:pt>
                <c:pt idx="722">
                  <c:v>-15.385900000000007</c:v>
                </c:pt>
                <c:pt idx="723">
                  <c:v>-15.515799999999999</c:v>
                </c:pt>
                <c:pt idx="724">
                  <c:v>-15.644000000000005</c:v>
                </c:pt>
                <c:pt idx="725">
                  <c:v>-15.770899999999997</c:v>
                </c:pt>
                <c:pt idx="726">
                  <c:v>-15.897199999999998</c:v>
                </c:pt>
                <c:pt idx="727">
                  <c:v>-16.023300000000006</c:v>
                </c:pt>
                <c:pt idx="728">
                  <c:v>-16.149000000000001</c:v>
                </c:pt>
                <c:pt idx="729">
                  <c:v>-16.274100000000004</c:v>
                </c:pt>
                <c:pt idx="730">
                  <c:v>-16.398499999999999</c:v>
                </c:pt>
                <c:pt idx="731">
                  <c:v>-16.521900000000002</c:v>
                </c:pt>
                <c:pt idx="732">
                  <c:v>-16.644099999999995</c:v>
                </c:pt>
                <c:pt idx="733">
                  <c:v>-16.765299999999996</c:v>
                </c:pt>
                <c:pt idx="734">
                  <c:v>-16.885300000000001</c:v>
                </c:pt>
                <c:pt idx="735">
                  <c:v>-17.004300000000001</c:v>
                </c:pt>
                <c:pt idx="736">
                  <c:v>-17.122600000000006</c:v>
                </c:pt>
                <c:pt idx="737">
                  <c:v>-17.240600000000001</c:v>
                </c:pt>
                <c:pt idx="738">
                  <c:v>-17.358599999999996</c:v>
                </c:pt>
                <c:pt idx="739">
                  <c:v>-17.476299999999995</c:v>
                </c:pt>
                <c:pt idx="740">
                  <c:v>-17.593400000000003</c:v>
                </c:pt>
                <c:pt idx="741">
                  <c:v>-17.710400000000007</c:v>
                </c:pt>
                <c:pt idx="742">
                  <c:v>-17.827100000000002</c:v>
                </c:pt>
                <c:pt idx="743">
                  <c:v>-17.942800000000005</c:v>
                </c:pt>
                <c:pt idx="744">
                  <c:v>-18.057699999999997</c:v>
                </c:pt>
                <c:pt idx="745">
                  <c:v>-18.172600000000003</c:v>
                </c:pt>
                <c:pt idx="746">
                  <c:v>-18.278700000000001</c:v>
                </c:pt>
                <c:pt idx="747">
                  <c:v>-18.375200000000007</c:v>
                </c:pt>
                <c:pt idx="748">
                  <c:v>-18.464799999999997</c:v>
                </c:pt>
                <c:pt idx="749">
                  <c:v>-18.548400000000001</c:v>
                </c:pt>
                <c:pt idx="750">
                  <c:v>-18.628299999999996</c:v>
                </c:pt>
                <c:pt idx="751">
                  <c:v>-18.706599999999995</c:v>
                </c:pt>
                <c:pt idx="752">
                  <c:v>-18.786900000000003</c:v>
                </c:pt>
                <c:pt idx="753">
                  <c:v>-18.856999999999999</c:v>
                </c:pt>
                <c:pt idx="754">
                  <c:v>-18.896199999999993</c:v>
                </c:pt>
                <c:pt idx="755">
                  <c:v>-18.888300000000001</c:v>
                </c:pt>
                <c:pt idx="756">
                  <c:v>-18.815899999999999</c:v>
                </c:pt>
                <c:pt idx="757">
                  <c:v>-18.720799999999997</c:v>
                </c:pt>
                <c:pt idx="758">
                  <c:v>-18.504999999999995</c:v>
                </c:pt>
                <c:pt idx="759">
                  <c:v>-18.140799999999999</c:v>
                </c:pt>
                <c:pt idx="760">
                  <c:v>-17.630499999999998</c:v>
                </c:pt>
                <c:pt idx="761">
                  <c:v>-16.947800000000001</c:v>
                </c:pt>
                <c:pt idx="762">
                  <c:v>-16.075400000000002</c:v>
                </c:pt>
                <c:pt idx="763">
                  <c:v>-14.982399999999998</c:v>
                </c:pt>
                <c:pt idx="764">
                  <c:v>-13.622299999999996</c:v>
                </c:pt>
                <c:pt idx="765">
                  <c:v>-12.129300000000001</c:v>
                </c:pt>
                <c:pt idx="766">
                  <c:v>-10.404899999999998</c:v>
                </c:pt>
                <c:pt idx="767">
                  <c:v>-8.397199999999998</c:v>
                </c:pt>
                <c:pt idx="768">
                  <c:v>-6.1166000000000054</c:v>
                </c:pt>
                <c:pt idx="769">
                  <c:v>-3.591700000000003</c:v>
                </c:pt>
                <c:pt idx="770">
                  <c:v>-0.85670000000000357</c:v>
                </c:pt>
                <c:pt idx="771">
                  <c:v>2.0510000000000019</c:v>
                </c:pt>
                <c:pt idx="772">
                  <c:v>5.0949999999999989</c:v>
                </c:pt>
                <c:pt idx="773">
                  <c:v>8.2439999999999998</c:v>
                </c:pt>
                <c:pt idx="774">
                  <c:v>11.466999999999999</c:v>
                </c:pt>
                <c:pt idx="775">
                  <c:v>14.721000000000004</c:v>
                </c:pt>
                <c:pt idx="776">
                  <c:v>17.966999999999999</c:v>
                </c:pt>
                <c:pt idx="777">
                  <c:v>21.195999999999998</c:v>
                </c:pt>
                <c:pt idx="778">
                  <c:v>24.372</c:v>
                </c:pt>
                <c:pt idx="779">
                  <c:v>27.427000000000007</c:v>
                </c:pt>
                <c:pt idx="780">
                  <c:v>30.393000000000001</c:v>
                </c:pt>
                <c:pt idx="781">
                  <c:v>33.201999999999998</c:v>
                </c:pt>
                <c:pt idx="782">
                  <c:v>35.829000000000008</c:v>
                </c:pt>
                <c:pt idx="783">
                  <c:v>38.262</c:v>
                </c:pt>
                <c:pt idx="784">
                  <c:v>40.49799999999999</c:v>
                </c:pt>
                <c:pt idx="785">
                  <c:v>42.550999999999988</c:v>
                </c:pt>
                <c:pt idx="786">
                  <c:v>44.420999999999992</c:v>
                </c:pt>
                <c:pt idx="787">
                  <c:v>46.10499999999999</c:v>
                </c:pt>
                <c:pt idx="788">
                  <c:v>47.548000000000002</c:v>
                </c:pt>
                <c:pt idx="789">
                  <c:v>48.822000000000003</c:v>
                </c:pt>
                <c:pt idx="790">
                  <c:v>49.967000000000013</c:v>
                </c:pt>
                <c:pt idx="791">
                  <c:v>50.975999999999999</c:v>
                </c:pt>
                <c:pt idx="792">
                  <c:v>51.84</c:v>
                </c:pt>
                <c:pt idx="793">
                  <c:v>52.570999999999998</c:v>
                </c:pt>
                <c:pt idx="794">
                  <c:v>53.195999999999998</c:v>
                </c:pt>
                <c:pt idx="795">
                  <c:v>53.687000000000012</c:v>
                </c:pt>
                <c:pt idx="796">
                  <c:v>54.013000000000005</c:v>
                </c:pt>
                <c:pt idx="797">
                  <c:v>54.186000000000007</c:v>
                </c:pt>
                <c:pt idx="798">
                  <c:v>54.236999999999995</c:v>
                </c:pt>
                <c:pt idx="799">
                  <c:v>54.203000000000003</c:v>
                </c:pt>
                <c:pt idx="800">
                  <c:v>54.034999999999997</c:v>
                </c:pt>
                <c:pt idx="801">
                  <c:v>53.790999999999997</c:v>
                </c:pt>
                <c:pt idx="802">
                  <c:v>53.472000000000008</c:v>
                </c:pt>
                <c:pt idx="803">
                  <c:v>53.086000000000013</c:v>
                </c:pt>
                <c:pt idx="804">
                  <c:v>52.635999999999996</c:v>
                </c:pt>
                <c:pt idx="805">
                  <c:v>52.201999999999998</c:v>
                </c:pt>
                <c:pt idx="806">
                  <c:v>51.74199999999999</c:v>
                </c:pt>
                <c:pt idx="807">
                  <c:v>51.240000000000009</c:v>
                </c:pt>
                <c:pt idx="808">
                  <c:v>50.693000000000012</c:v>
                </c:pt>
                <c:pt idx="809">
                  <c:v>50.103000000000009</c:v>
                </c:pt>
                <c:pt idx="810">
                  <c:v>49.465000000000003</c:v>
                </c:pt>
                <c:pt idx="811">
                  <c:v>48.789999999999992</c:v>
                </c:pt>
                <c:pt idx="812">
                  <c:v>48.080000000000013</c:v>
                </c:pt>
                <c:pt idx="813">
                  <c:v>47.324999999999989</c:v>
                </c:pt>
                <c:pt idx="814">
                  <c:v>46.519000000000005</c:v>
                </c:pt>
                <c:pt idx="815">
                  <c:v>45.681000000000012</c:v>
                </c:pt>
                <c:pt idx="816">
                  <c:v>44.820999999999998</c:v>
                </c:pt>
                <c:pt idx="817">
                  <c:v>43.948000000000008</c:v>
                </c:pt>
                <c:pt idx="818">
                  <c:v>43.068999999999988</c:v>
                </c:pt>
                <c:pt idx="819">
                  <c:v>42.175000000000011</c:v>
                </c:pt>
                <c:pt idx="820">
                  <c:v>41.290999999999997</c:v>
                </c:pt>
                <c:pt idx="821">
                  <c:v>40.431999999999988</c:v>
                </c:pt>
                <c:pt idx="822">
                  <c:v>39.593999999999994</c:v>
                </c:pt>
                <c:pt idx="823">
                  <c:v>38.768000000000001</c:v>
                </c:pt>
                <c:pt idx="824">
                  <c:v>37.943000000000012</c:v>
                </c:pt>
                <c:pt idx="825">
                  <c:v>37.113</c:v>
                </c:pt>
                <c:pt idx="826">
                  <c:v>36.276999999999987</c:v>
                </c:pt>
                <c:pt idx="827">
                  <c:v>35.437999999999988</c:v>
                </c:pt>
                <c:pt idx="828">
                  <c:v>34.598000000000013</c:v>
                </c:pt>
                <c:pt idx="829">
                  <c:v>33.759999999999991</c:v>
                </c:pt>
                <c:pt idx="830">
                  <c:v>32.925000000000011</c:v>
                </c:pt>
                <c:pt idx="831">
                  <c:v>32.094999999999999</c:v>
                </c:pt>
                <c:pt idx="832">
                  <c:v>31.27000000000001</c:v>
                </c:pt>
                <c:pt idx="833">
                  <c:v>30.449000000000012</c:v>
                </c:pt>
                <c:pt idx="834">
                  <c:v>29.637</c:v>
                </c:pt>
                <c:pt idx="835">
                  <c:v>28.836000000000013</c:v>
                </c:pt>
                <c:pt idx="836">
                  <c:v>28.048000000000002</c:v>
                </c:pt>
                <c:pt idx="837">
                  <c:v>27.275000000000006</c:v>
                </c:pt>
                <c:pt idx="838">
                  <c:v>26.518000000000001</c:v>
                </c:pt>
                <c:pt idx="839">
                  <c:v>25.778999999999996</c:v>
                </c:pt>
                <c:pt idx="840">
                  <c:v>25.057000000000002</c:v>
                </c:pt>
                <c:pt idx="841">
                  <c:v>24.353999999999999</c:v>
                </c:pt>
                <c:pt idx="842">
                  <c:v>23.67</c:v>
                </c:pt>
                <c:pt idx="843">
                  <c:v>23.004000000000005</c:v>
                </c:pt>
                <c:pt idx="844">
                  <c:v>22.344999999999999</c:v>
                </c:pt>
                <c:pt idx="845">
                  <c:v>21.704999999999998</c:v>
                </c:pt>
                <c:pt idx="846">
                  <c:v>21.082999999999998</c:v>
                </c:pt>
                <c:pt idx="847">
                  <c:v>20.475999999999999</c:v>
                </c:pt>
                <c:pt idx="848">
                  <c:v>19.887</c:v>
                </c:pt>
                <c:pt idx="849">
                  <c:v>19.314999999999998</c:v>
                </c:pt>
                <c:pt idx="850">
                  <c:v>18.760000000000005</c:v>
                </c:pt>
                <c:pt idx="851">
                  <c:v>18.222999999999999</c:v>
                </c:pt>
                <c:pt idx="852">
                  <c:v>17.706999999999994</c:v>
                </c:pt>
                <c:pt idx="853">
                  <c:v>17.206999999999994</c:v>
                </c:pt>
                <c:pt idx="854">
                  <c:v>16.722999999999999</c:v>
                </c:pt>
                <c:pt idx="855">
                  <c:v>16.253</c:v>
                </c:pt>
                <c:pt idx="856">
                  <c:v>15.798000000000002</c:v>
                </c:pt>
                <c:pt idx="857">
                  <c:v>15.387</c:v>
                </c:pt>
                <c:pt idx="858">
                  <c:v>14.962999999999994</c:v>
                </c:pt>
                <c:pt idx="859">
                  <c:v>14.555999999999997</c:v>
                </c:pt>
                <c:pt idx="860">
                  <c:v>14.158000000000001</c:v>
                </c:pt>
                <c:pt idx="861">
                  <c:v>13.775999999999996</c:v>
                </c:pt>
                <c:pt idx="862">
                  <c:v>13.406000000000006</c:v>
                </c:pt>
                <c:pt idx="863">
                  <c:v>13.051000000000002</c:v>
                </c:pt>
                <c:pt idx="864">
                  <c:v>12.703000000000003</c:v>
                </c:pt>
                <c:pt idx="865">
                  <c:v>12.370999999999995</c:v>
                </c:pt>
                <c:pt idx="866">
                  <c:v>12.045000000000002</c:v>
                </c:pt>
                <c:pt idx="867">
                  <c:v>11.730999999999995</c:v>
                </c:pt>
                <c:pt idx="868">
                  <c:v>11.427000000000007</c:v>
                </c:pt>
                <c:pt idx="869">
                  <c:v>11.132000000000005</c:v>
                </c:pt>
                <c:pt idx="870">
                  <c:v>10.847999999999999</c:v>
                </c:pt>
                <c:pt idx="871">
                  <c:v>10.572999999999993</c:v>
                </c:pt>
                <c:pt idx="872">
                  <c:v>10.308000000000007</c:v>
                </c:pt>
                <c:pt idx="873">
                  <c:v>10.049000000000007</c:v>
                </c:pt>
                <c:pt idx="874">
                  <c:v>9.796999999999997</c:v>
                </c:pt>
                <c:pt idx="875">
                  <c:v>9.5510000000000019</c:v>
                </c:pt>
                <c:pt idx="876">
                  <c:v>9.311000000000007</c:v>
                </c:pt>
                <c:pt idx="877">
                  <c:v>9.0769999999999982</c:v>
                </c:pt>
                <c:pt idx="878">
                  <c:v>8.8499999999999943</c:v>
                </c:pt>
                <c:pt idx="879">
                  <c:v>8.6280000000000001</c:v>
                </c:pt>
                <c:pt idx="880">
                  <c:v>8.4110000000000014</c:v>
                </c:pt>
                <c:pt idx="881">
                  <c:v>8.1979999999999933</c:v>
                </c:pt>
                <c:pt idx="882">
                  <c:v>7.9879999999999995</c:v>
                </c:pt>
                <c:pt idx="883">
                  <c:v>7.7819999999999965</c:v>
                </c:pt>
                <c:pt idx="884">
                  <c:v>7.578000000000003</c:v>
                </c:pt>
                <c:pt idx="885">
                  <c:v>7.375</c:v>
                </c:pt>
                <c:pt idx="886">
                  <c:v>7.1749999999999972</c:v>
                </c:pt>
                <c:pt idx="887">
                  <c:v>6.9770000000000039</c:v>
                </c:pt>
                <c:pt idx="888">
                  <c:v>6.7810000000000059</c:v>
                </c:pt>
                <c:pt idx="889">
                  <c:v>6.5859999999999985</c:v>
                </c:pt>
                <c:pt idx="890">
                  <c:v>6.3940000000000055</c:v>
                </c:pt>
                <c:pt idx="891">
                  <c:v>6.2019999999999982</c:v>
                </c:pt>
                <c:pt idx="892">
                  <c:v>6.0120000000000005</c:v>
                </c:pt>
                <c:pt idx="893">
                  <c:v>5.8229999999999933</c:v>
                </c:pt>
                <c:pt idx="894">
                  <c:v>5.6340000000000003</c:v>
                </c:pt>
                <c:pt idx="895">
                  <c:v>5.445999999999998</c:v>
                </c:pt>
                <c:pt idx="896">
                  <c:v>5.257000000000005</c:v>
                </c:pt>
                <c:pt idx="897">
                  <c:v>5.0690000000000026</c:v>
                </c:pt>
                <c:pt idx="898">
                  <c:v>4.8799999999999955</c:v>
                </c:pt>
                <c:pt idx="899">
                  <c:v>4.6910000000000025</c:v>
                </c:pt>
                <c:pt idx="900">
                  <c:v>4.5010000000000048</c:v>
                </c:pt>
                <c:pt idx="901">
                  <c:v>4.3100000000000023</c:v>
                </c:pt>
                <c:pt idx="902">
                  <c:v>4.1170000000000044</c:v>
                </c:pt>
                <c:pt idx="903">
                  <c:v>3.9240000000000066</c:v>
                </c:pt>
                <c:pt idx="904">
                  <c:v>3.730000000000004</c:v>
                </c:pt>
                <c:pt idx="905">
                  <c:v>3.5360000000000014</c:v>
                </c:pt>
                <c:pt idx="906">
                  <c:v>3.340999999999994</c:v>
                </c:pt>
                <c:pt idx="907">
                  <c:v>3.1460000000000008</c:v>
                </c:pt>
                <c:pt idx="908">
                  <c:v>2.9509999999999934</c:v>
                </c:pt>
                <c:pt idx="909">
                  <c:v>2.7540000000000049</c:v>
                </c:pt>
                <c:pt idx="910">
                  <c:v>2.5559999999999974</c:v>
                </c:pt>
                <c:pt idx="911">
                  <c:v>2.3569999999999993</c:v>
                </c:pt>
                <c:pt idx="912">
                  <c:v>2.1560000000000059</c:v>
                </c:pt>
                <c:pt idx="913">
                  <c:v>1.9539999999999935</c:v>
                </c:pt>
                <c:pt idx="914">
                  <c:v>1.7510000000000048</c:v>
                </c:pt>
                <c:pt idx="915">
                  <c:v>1.546999999999997</c:v>
                </c:pt>
                <c:pt idx="916">
                  <c:v>1.3430000000000035</c:v>
                </c:pt>
                <c:pt idx="917">
                  <c:v>1.1370000000000005</c:v>
                </c:pt>
                <c:pt idx="918">
                  <c:v>0.93000000000000682</c:v>
                </c:pt>
                <c:pt idx="919">
                  <c:v>0.72100000000000364</c:v>
                </c:pt>
                <c:pt idx="920">
                  <c:v>0.51099999999999568</c:v>
                </c:pt>
                <c:pt idx="921">
                  <c:v>0.30100000000000193</c:v>
                </c:pt>
                <c:pt idx="922">
                  <c:v>9.0000000000003411E-2</c:v>
                </c:pt>
                <c:pt idx="923">
                  <c:v>-0.12179999999999325</c:v>
                </c:pt>
                <c:pt idx="924">
                  <c:v>-0.3335000000000008</c:v>
                </c:pt>
                <c:pt idx="925">
                  <c:v>-0.54540000000000077</c:v>
                </c:pt>
                <c:pt idx="926">
                  <c:v>-0.7575999999999965</c:v>
                </c:pt>
                <c:pt idx="927">
                  <c:v>-0.9702000000000055</c:v>
                </c:pt>
                <c:pt idx="928">
                  <c:v>-1.1831999999999994</c:v>
                </c:pt>
                <c:pt idx="929">
                  <c:v>-1.3965000000000032</c:v>
                </c:pt>
                <c:pt idx="930">
                  <c:v>-1.6099999999999994</c:v>
                </c:pt>
                <c:pt idx="931">
                  <c:v>-1.8237000000000023</c:v>
                </c:pt>
                <c:pt idx="932">
                  <c:v>-2.0388999999999982</c:v>
                </c:pt>
                <c:pt idx="933">
                  <c:v>-2.2540000000000049</c:v>
                </c:pt>
                <c:pt idx="934">
                  <c:v>-2.4688000000000017</c:v>
                </c:pt>
                <c:pt idx="935">
                  <c:v>-2.683400000000006</c:v>
                </c:pt>
                <c:pt idx="936">
                  <c:v>-2.8974999999999937</c:v>
                </c:pt>
                <c:pt idx="937">
                  <c:v>-3.1136000000000053</c:v>
                </c:pt>
                <c:pt idx="938">
                  <c:v>-3.3289000000000044</c:v>
                </c:pt>
                <c:pt idx="939">
                  <c:v>-3.5442000000000036</c:v>
                </c:pt>
                <c:pt idx="940">
                  <c:v>-3.759200000000007</c:v>
                </c:pt>
                <c:pt idx="941">
                  <c:v>-3.9737999999999971</c:v>
                </c:pt>
                <c:pt idx="942">
                  <c:v>-4.1880000000000024</c:v>
                </c:pt>
                <c:pt idx="943">
                  <c:v>-4.4017000000000053</c:v>
                </c:pt>
                <c:pt idx="944">
                  <c:v>-4.6148000000000025</c:v>
                </c:pt>
                <c:pt idx="945">
                  <c:v>-4.8272999999999939</c:v>
                </c:pt>
                <c:pt idx="946">
                  <c:v>-5.0391000000000048</c:v>
                </c:pt>
                <c:pt idx="947">
                  <c:v>-5.2501000000000033</c:v>
                </c:pt>
                <c:pt idx="948">
                  <c:v>-5.4603000000000037</c:v>
                </c:pt>
                <c:pt idx="949">
                  <c:v>-5.6694999999999993</c:v>
                </c:pt>
                <c:pt idx="950">
                  <c:v>-5.8789000000000016</c:v>
                </c:pt>
                <c:pt idx="951">
                  <c:v>-6.0876999999999981</c:v>
                </c:pt>
                <c:pt idx="952">
                  <c:v>-6.2952999999999975</c:v>
                </c:pt>
                <c:pt idx="953">
                  <c:v>-6.5019999999999953</c:v>
                </c:pt>
                <c:pt idx="954">
                  <c:v>-6.7078999999999951</c:v>
                </c:pt>
                <c:pt idx="955">
                  <c:v>-6.9124999999999943</c:v>
                </c:pt>
                <c:pt idx="956">
                  <c:v>-7.1158999999999963</c:v>
                </c:pt>
                <c:pt idx="957">
                  <c:v>-7.318799999999996</c:v>
                </c:pt>
                <c:pt idx="958">
                  <c:v>-7.526600000000002</c:v>
                </c:pt>
                <c:pt idx="959">
                  <c:v>-7.7336999999999989</c:v>
                </c:pt>
                <c:pt idx="960">
                  <c:v>-7.9359000000000037</c:v>
                </c:pt>
                <c:pt idx="961">
                  <c:v>-8.1332000000000022</c:v>
                </c:pt>
                <c:pt idx="962">
                  <c:v>-8.3297000000000025</c:v>
                </c:pt>
                <c:pt idx="963">
                  <c:v>-8.5301000000000045</c:v>
                </c:pt>
                <c:pt idx="964">
                  <c:v>-8.7286000000000001</c:v>
                </c:pt>
                <c:pt idx="965">
                  <c:v>-8.9270999999999958</c:v>
                </c:pt>
                <c:pt idx="966">
                  <c:v>-9.1256000000000057</c:v>
                </c:pt>
                <c:pt idx="967">
                  <c:v>-9.3250000000000028</c:v>
                </c:pt>
                <c:pt idx="968">
                  <c:v>-9.5233999999999952</c:v>
                </c:pt>
                <c:pt idx="969">
                  <c:v>-9.7202000000000055</c:v>
                </c:pt>
                <c:pt idx="970">
                  <c:v>-9.9144000000000005</c:v>
                </c:pt>
                <c:pt idx="971">
                  <c:v>-10.102400000000003</c:v>
                </c:pt>
                <c:pt idx="972">
                  <c:v>-10.293599999999998</c:v>
                </c:pt>
                <c:pt idx="973">
                  <c:v>-10.4863</c:v>
                </c:pt>
                <c:pt idx="974">
                  <c:v>-10.674400000000006</c:v>
                </c:pt>
                <c:pt idx="975">
                  <c:v>-10.862200000000001</c:v>
                </c:pt>
                <c:pt idx="976">
                  <c:v>-11.041899999999998</c:v>
                </c:pt>
                <c:pt idx="977">
                  <c:v>-11.226900000000001</c:v>
                </c:pt>
                <c:pt idx="978">
                  <c:v>-11.400899999999993</c:v>
                </c:pt>
                <c:pt idx="979">
                  <c:v>-11.574100000000001</c:v>
                </c:pt>
                <c:pt idx="980">
                  <c:v>-11.746499999999997</c:v>
                </c:pt>
                <c:pt idx="981">
                  <c:v>-11.917900000000003</c:v>
                </c:pt>
                <c:pt idx="982">
                  <c:v>-12.088200000000001</c:v>
                </c:pt>
                <c:pt idx="983">
                  <c:v>-12.257300000000001</c:v>
                </c:pt>
                <c:pt idx="984">
                  <c:v>-12.425399999999996</c:v>
                </c:pt>
                <c:pt idx="985">
                  <c:v>-12.592399999999998</c:v>
                </c:pt>
                <c:pt idx="986">
                  <c:v>-12.758499999999998</c:v>
                </c:pt>
                <c:pt idx="987">
                  <c:v>-12.923500000000004</c:v>
                </c:pt>
                <c:pt idx="988">
                  <c:v>-13.087699999999998</c:v>
                </c:pt>
                <c:pt idx="989">
                  <c:v>-13.250900000000001</c:v>
                </c:pt>
                <c:pt idx="990">
                  <c:v>-13.4238</c:v>
                </c:pt>
                <c:pt idx="991">
                  <c:v>-13.590299999999999</c:v>
                </c:pt>
                <c:pt idx="992">
                  <c:v>-13.759500000000003</c:v>
                </c:pt>
                <c:pt idx="993">
                  <c:v>-13.929299999999998</c:v>
                </c:pt>
                <c:pt idx="994">
                  <c:v>-14.098799999999997</c:v>
                </c:pt>
                <c:pt idx="995">
                  <c:v>-14.267099999999999</c:v>
                </c:pt>
                <c:pt idx="996">
                  <c:v>-14.435000000000002</c:v>
                </c:pt>
                <c:pt idx="997">
                  <c:v>-14.601100000000002</c:v>
                </c:pt>
                <c:pt idx="998">
                  <c:v>-14.766000000000005</c:v>
                </c:pt>
                <c:pt idx="999">
                  <c:v>-14.921199999999999</c:v>
                </c:pt>
                <c:pt idx="1000">
                  <c:v>-15.0809</c:v>
                </c:pt>
                <c:pt idx="1001">
                  <c:v>-15.241100000000003</c:v>
                </c:pt>
                <c:pt idx="1002">
                  <c:v>-15.402500000000003</c:v>
                </c:pt>
                <c:pt idx="1003">
                  <c:v>-15.561999999999998</c:v>
                </c:pt>
                <c:pt idx="1004">
                  <c:v>-15.715500000000006</c:v>
                </c:pt>
                <c:pt idx="1005">
                  <c:v>-15.864199999999997</c:v>
                </c:pt>
                <c:pt idx="1006">
                  <c:v>-16.014899999999997</c:v>
                </c:pt>
                <c:pt idx="1007">
                  <c:v>-16.164500000000004</c:v>
                </c:pt>
                <c:pt idx="1008">
                  <c:v>-16.312799999999996</c:v>
                </c:pt>
                <c:pt idx="1009">
                  <c:v>-16.459900000000005</c:v>
                </c:pt>
                <c:pt idx="1010">
                  <c:v>-16.599999999999994</c:v>
                </c:pt>
                <c:pt idx="1011">
                  <c:v>-16.738799999999998</c:v>
                </c:pt>
                <c:pt idx="1012">
                  <c:v>-16.876400000000004</c:v>
                </c:pt>
                <c:pt idx="1013">
                  <c:v>-17.012799999999999</c:v>
                </c:pt>
                <c:pt idx="1014">
                  <c:v>-17.147999999999996</c:v>
                </c:pt>
                <c:pt idx="1015">
                  <c:v>-17.281800000000004</c:v>
                </c:pt>
                <c:pt idx="1016">
                  <c:v>-17.410899999999998</c:v>
                </c:pt>
                <c:pt idx="1017">
                  <c:v>-17.538799999999995</c:v>
                </c:pt>
                <c:pt idx="1018">
                  <c:v>-17.668899999999994</c:v>
                </c:pt>
                <c:pt idx="1019">
                  <c:v>-17.797600000000003</c:v>
                </c:pt>
                <c:pt idx="1020">
                  <c:v>-17.930099999999996</c:v>
                </c:pt>
                <c:pt idx="1021">
                  <c:v>-18.061000000000007</c:v>
                </c:pt>
                <c:pt idx="1022">
                  <c:v>-18.190600000000003</c:v>
                </c:pt>
                <c:pt idx="1023">
                  <c:v>-18.318600000000004</c:v>
                </c:pt>
                <c:pt idx="1024">
                  <c:v>-18.4452</c:v>
                </c:pt>
                <c:pt idx="1025">
                  <c:v>-18.568100000000001</c:v>
                </c:pt>
                <c:pt idx="1026">
                  <c:v>-18.691900000000004</c:v>
                </c:pt>
                <c:pt idx="1027">
                  <c:v>-18.813900000000004</c:v>
                </c:pt>
                <c:pt idx="1028">
                  <c:v>-18.933499999999995</c:v>
                </c:pt>
                <c:pt idx="1029">
                  <c:v>-19.047600000000003</c:v>
                </c:pt>
                <c:pt idx="1030">
                  <c:v>-19.164900000000003</c:v>
                </c:pt>
                <c:pt idx="1031">
                  <c:v>-19.280500000000004</c:v>
                </c:pt>
                <c:pt idx="1032">
                  <c:v>-19.394400000000005</c:v>
                </c:pt>
                <c:pt idx="1033">
                  <c:v>-19.506600000000006</c:v>
                </c:pt>
                <c:pt idx="1034">
                  <c:v>-19.616900000000001</c:v>
                </c:pt>
                <c:pt idx="1035">
                  <c:v>-19.7256</c:v>
                </c:pt>
                <c:pt idx="1036">
                  <c:v>-19.8309</c:v>
                </c:pt>
                <c:pt idx="1037">
                  <c:v>-19.932500000000005</c:v>
                </c:pt>
                <c:pt idx="1038">
                  <c:v>-20.034000000000006</c:v>
                </c:pt>
                <c:pt idx="1039">
                  <c:v>-20.131399999999999</c:v>
                </c:pt>
                <c:pt idx="1040">
                  <c:v>-20.226699999999994</c:v>
                </c:pt>
                <c:pt idx="1041">
                  <c:v>-20.322800000000001</c:v>
                </c:pt>
                <c:pt idx="1042">
                  <c:v>-20.416600000000003</c:v>
                </c:pt>
                <c:pt idx="1043">
                  <c:v>-20.506799999999998</c:v>
                </c:pt>
                <c:pt idx="1044">
                  <c:v>-20.595100000000002</c:v>
                </c:pt>
                <c:pt idx="1045">
                  <c:v>-20.678100000000001</c:v>
                </c:pt>
                <c:pt idx="1046">
                  <c:v>-20.759900000000002</c:v>
                </c:pt>
                <c:pt idx="1047">
                  <c:v>-20.839200000000005</c:v>
                </c:pt>
                <c:pt idx="1048">
                  <c:v>-20.915400000000005</c:v>
                </c:pt>
                <c:pt idx="1049">
                  <c:v>-20.987899999999996</c:v>
                </c:pt>
                <c:pt idx="1050">
                  <c:v>-21.055899999999994</c:v>
                </c:pt>
                <c:pt idx="1051">
                  <c:v>-21.120199999999997</c:v>
                </c:pt>
                <c:pt idx="1052">
                  <c:v>-21.186400000000006</c:v>
                </c:pt>
                <c:pt idx="1053">
                  <c:v>-21.245199999999997</c:v>
                </c:pt>
                <c:pt idx="1054">
                  <c:v>-21.293800000000005</c:v>
                </c:pt>
                <c:pt idx="1055">
                  <c:v>-21.334500000000006</c:v>
                </c:pt>
                <c:pt idx="1056">
                  <c:v>-21.371899999999997</c:v>
                </c:pt>
                <c:pt idx="1057">
                  <c:v>-21.4054</c:v>
                </c:pt>
                <c:pt idx="1058">
                  <c:v>-21.433300000000003</c:v>
                </c:pt>
                <c:pt idx="1059">
                  <c:v>-21.457300000000004</c:v>
                </c:pt>
                <c:pt idx="1060">
                  <c:v>-21.477500000000006</c:v>
                </c:pt>
                <c:pt idx="1061">
                  <c:v>-21.492099999999994</c:v>
                </c:pt>
                <c:pt idx="1062">
                  <c:v>-21.501499999999993</c:v>
                </c:pt>
                <c:pt idx="1063">
                  <c:v>-21.504099999999994</c:v>
                </c:pt>
                <c:pt idx="1064">
                  <c:v>-21.498999999999995</c:v>
                </c:pt>
                <c:pt idx="1065">
                  <c:v>-21.4846</c:v>
                </c:pt>
                <c:pt idx="1066">
                  <c:v>-21.458699999999993</c:v>
                </c:pt>
                <c:pt idx="1067">
                  <c:v>-21.421999999999997</c:v>
                </c:pt>
                <c:pt idx="1068">
                  <c:v>-21.372399999999999</c:v>
                </c:pt>
                <c:pt idx="1069">
                  <c:v>-21.305700000000002</c:v>
                </c:pt>
                <c:pt idx="1070">
                  <c:v>-21.216700000000003</c:v>
                </c:pt>
                <c:pt idx="1071">
                  <c:v>-21.109800000000007</c:v>
                </c:pt>
                <c:pt idx="1072">
                  <c:v>-20.984399999999994</c:v>
                </c:pt>
                <c:pt idx="1073">
                  <c:v>-20.841899999999995</c:v>
                </c:pt>
                <c:pt idx="1074">
                  <c:v>-20.674999999999997</c:v>
                </c:pt>
                <c:pt idx="1075">
                  <c:v>-20.478999999999999</c:v>
                </c:pt>
                <c:pt idx="1076">
                  <c:v>-20.243899999999996</c:v>
                </c:pt>
                <c:pt idx="1077">
                  <c:v>-19.969899999999996</c:v>
                </c:pt>
                <c:pt idx="1078">
                  <c:v>-19.650800000000004</c:v>
                </c:pt>
                <c:pt idx="1079">
                  <c:v>-19.283699999999996</c:v>
                </c:pt>
                <c:pt idx="1080">
                  <c:v>-18.858800000000002</c:v>
                </c:pt>
                <c:pt idx="1081">
                  <c:v>-18.379000000000005</c:v>
                </c:pt>
                <c:pt idx="1082">
                  <c:v>-17.839399999999998</c:v>
                </c:pt>
                <c:pt idx="1083">
                  <c:v>-17.236800000000002</c:v>
                </c:pt>
                <c:pt idx="1084">
                  <c:v>-16.601399999999998</c:v>
                </c:pt>
                <c:pt idx="1085">
                  <c:v>-15.894199999999998</c:v>
                </c:pt>
                <c:pt idx="1086">
                  <c:v>-15.084400000000002</c:v>
                </c:pt>
                <c:pt idx="1087">
                  <c:v>-14.197599999999994</c:v>
                </c:pt>
                <c:pt idx="1088">
                  <c:v>-13.219800000000006</c:v>
                </c:pt>
                <c:pt idx="1089">
                  <c:v>-12.158799999999999</c:v>
                </c:pt>
                <c:pt idx="1090">
                  <c:v>-11.008200000000002</c:v>
                </c:pt>
                <c:pt idx="1091">
                  <c:v>-9.778499999999994</c:v>
                </c:pt>
                <c:pt idx="1092">
                  <c:v>-8.4813999999999936</c:v>
                </c:pt>
                <c:pt idx="1093">
                  <c:v>-7.1306000000000012</c:v>
                </c:pt>
                <c:pt idx="1094">
                  <c:v>-5.7420999999999935</c:v>
                </c:pt>
                <c:pt idx="1095">
                  <c:v>-4.3362000000000052</c:v>
                </c:pt>
                <c:pt idx="1096">
                  <c:v>-2.933099999999996</c:v>
                </c:pt>
                <c:pt idx="1097">
                  <c:v>-1.5450000000000017</c:v>
                </c:pt>
                <c:pt idx="1098">
                  <c:v>-0.1466000000000065</c:v>
                </c:pt>
                <c:pt idx="1099">
                  <c:v>1.2139999999999986</c:v>
                </c:pt>
                <c:pt idx="1100">
                  <c:v>2.5259999999999962</c:v>
                </c:pt>
                <c:pt idx="1101">
                  <c:v>3.7800000000000011</c:v>
                </c:pt>
                <c:pt idx="1102">
                  <c:v>4.9560000000000031</c:v>
                </c:pt>
                <c:pt idx="1103">
                  <c:v>6.063999999999993</c:v>
                </c:pt>
                <c:pt idx="1104">
                  <c:v>7.0969999999999942</c:v>
                </c:pt>
                <c:pt idx="1105">
                  <c:v>8.027000000000001</c:v>
                </c:pt>
                <c:pt idx="1106">
                  <c:v>8.8810000000000002</c:v>
                </c:pt>
                <c:pt idx="1107">
                  <c:v>9.6580000000000013</c:v>
                </c:pt>
                <c:pt idx="1108">
                  <c:v>10.355999999999995</c:v>
                </c:pt>
                <c:pt idx="1109">
                  <c:v>10.980000000000004</c:v>
                </c:pt>
                <c:pt idx="1110">
                  <c:v>11.536000000000001</c:v>
                </c:pt>
                <c:pt idx="1111">
                  <c:v>12.022999999999996</c:v>
                </c:pt>
                <c:pt idx="1112">
                  <c:v>12.444999999999993</c:v>
                </c:pt>
                <c:pt idx="1113">
                  <c:v>12.804000000000002</c:v>
                </c:pt>
                <c:pt idx="1114">
                  <c:v>13.102999999999994</c:v>
                </c:pt>
                <c:pt idx="1115">
                  <c:v>13.341999999999999</c:v>
                </c:pt>
                <c:pt idx="1116">
                  <c:v>13.524000000000001</c:v>
                </c:pt>
                <c:pt idx="1117">
                  <c:v>13.658000000000001</c:v>
                </c:pt>
                <c:pt idx="1118">
                  <c:v>13.751000000000005</c:v>
                </c:pt>
                <c:pt idx="1119">
                  <c:v>13.802000000000007</c:v>
                </c:pt>
                <c:pt idx="1120">
                  <c:v>13.810000000000002</c:v>
                </c:pt>
                <c:pt idx="1121">
                  <c:v>13.780000000000001</c:v>
                </c:pt>
                <c:pt idx="1122">
                  <c:v>13.715000000000003</c:v>
                </c:pt>
                <c:pt idx="1123">
                  <c:v>13.620000000000005</c:v>
                </c:pt>
                <c:pt idx="1124">
                  <c:v>13.497</c:v>
                </c:pt>
                <c:pt idx="1125">
                  <c:v>13.355999999999995</c:v>
                </c:pt>
                <c:pt idx="1126">
                  <c:v>13.201999999999998</c:v>
                </c:pt>
                <c:pt idx="1127">
                  <c:v>13.033000000000001</c:v>
                </c:pt>
                <c:pt idx="1128">
                  <c:v>12.847999999999999</c:v>
                </c:pt>
                <c:pt idx="1129">
                  <c:v>12.650000000000006</c:v>
                </c:pt>
                <c:pt idx="1130">
                  <c:v>12.441999999999993</c:v>
                </c:pt>
                <c:pt idx="1131">
                  <c:v>12.228999999999999</c:v>
                </c:pt>
                <c:pt idx="1132">
                  <c:v>12.006</c:v>
                </c:pt>
                <c:pt idx="1133">
                  <c:v>11.775000000000006</c:v>
                </c:pt>
                <c:pt idx="1134">
                  <c:v>11.534999999999997</c:v>
                </c:pt>
                <c:pt idx="1135">
                  <c:v>11.290999999999997</c:v>
                </c:pt>
                <c:pt idx="1136">
                  <c:v>11.043999999999997</c:v>
                </c:pt>
                <c:pt idx="1137">
                  <c:v>10.796000000000006</c:v>
                </c:pt>
                <c:pt idx="1138">
                  <c:v>10.554000000000002</c:v>
                </c:pt>
                <c:pt idx="1139">
                  <c:v>10.311000000000007</c:v>
                </c:pt>
                <c:pt idx="1140">
                  <c:v>10.073999999999998</c:v>
                </c:pt>
                <c:pt idx="1141">
                  <c:v>9.8499999999999943</c:v>
                </c:pt>
                <c:pt idx="1142">
                  <c:v>9.6280000000000001</c:v>
                </c:pt>
                <c:pt idx="1143">
                  <c:v>9.4080000000000013</c:v>
                </c:pt>
                <c:pt idx="1144">
                  <c:v>9.188999999999993</c:v>
                </c:pt>
                <c:pt idx="1145">
                  <c:v>8.9719999999999942</c:v>
                </c:pt>
                <c:pt idx="1146">
                  <c:v>8.757000000000005</c:v>
                </c:pt>
                <c:pt idx="1147">
                  <c:v>8.5460000000000065</c:v>
                </c:pt>
                <c:pt idx="1148">
                  <c:v>8.3400000000000034</c:v>
                </c:pt>
                <c:pt idx="1149">
                  <c:v>8.1410000000000053</c:v>
                </c:pt>
                <c:pt idx="1150">
                  <c:v>7.9500000000000028</c:v>
                </c:pt>
                <c:pt idx="1151">
                  <c:v>7.7690000000000055</c:v>
                </c:pt>
                <c:pt idx="1152">
                  <c:v>7.6059999999999945</c:v>
                </c:pt>
                <c:pt idx="1153">
                  <c:v>7.4519999999999982</c:v>
                </c:pt>
                <c:pt idx="1154">
                  <c:v>7.3070000000000022</c:v>
                </c:pt>
                <c:pt idx="1155">
                  <c:v>7.1700000000000017</c:v>
                </c:pt>
                <c:pt idx="1156">
                  <c:v>7.0420000000000016</c:v>
                </c:pt>
                <c:pt idx="1157">
                  <c:v>6.9230000000000018</c:v>
                </c:pt>
                <c:pt idx="1158">
                  <c:v>6.8119999999999976</c:v>
                </c:pt>
                <c:pt idx="1159">
                  <c:v>6.7090000000000032</c:v>
                </c:pt>
                <c:pt idx="1160">
                  <c:v>6.6129999999999995</c:v>
                </c:pt>
                <c:pt idx="1161">
                  <c:v>6.5250000000000057</c:v>
                </c:pt>
                <c:pt idx="1162">
                  <c:v>6.4440000000000026</c:v>
                </c:pt>
                <c:pt idx="1163">
                  <c:v>6.3709999999999951</c:v>
                </c:pt>
                <c:pt idx="1164">
                  <c:v>6.3059999999999974</c:v>
                </c:pt>
                <c:pt idx="1165">
                  <c:v>6.2469999999999999</c:v>
                </c:pt>
                <c:pt idx="1166">
                  <c:v>6.1949999999999932</c:v>
                </c:pt>
                <c:pt idx="1167">
                  <c:v>6.1470000000000056</c:v>
                </c:pt>
                <c:pt idx="1168">
                  <c:v>6.105000000000004</c:v>
                </c:pt>
                <c:pt idx="1169">
                  <c:v>6.0699999999999932</c:v>
                </c:pt>
                <c:pt idx="1170">
                  <c:v>6.0409999999999968</c:v>
                </c:pt>
                <c:pt idx="1171">
                  <c:v>6.019999999999996</c:v>
                </c:pt>
                <c:pt idx="1172">
                  <c:v>6.0040000000000049</c:v>
                </c:pt>
                <c:pt idx="1173">
                  <c:v>5.992999999999995</c:v>
                </c:pt>
                <c:pt idx="1174">
                  <c:v>5.9869999999999948</c:v>
                </c:pt>
                <c:pt idx="1175">
                  <c:v>5.9879999999999995</c:v>
                </c:pt>
                <c:pt idx="1176">
                  <c:v>5.992999999999995</c:v>
                </c:pt>
                <c:pt idx="1177">
                  <c:v>6.0019999999999953</c:v>
                </c:pt>
                <c:pt idx="1178">
                  <c:v>6.0160000000000053</c:v>
                </c:pt>
                <c:pt idx="1179">
                  <c:v>6.0330000000000013</c:v>
                </c:pt>
                <c:pt idx="1180">
                  <c:v>6.0529999999999973</c:v>
                </c:pt>
                <c:pt idx="1181">
                  <c:v>6.0759999999999934</c:v>
                </c:pt>
                <c:pt idx="1182">
                  <c:v>6.1020000000000039</c:v>
                </c:pt>
                <c:pt idx="1183">
                  <c:v>6.1310000000000002</c:v>
                </c:pt>
                <c:pt idx="1184">
                  <c:v>6.1599999999999966</c:v>
                </c:pt>
                <c:pt idx="1185">
                  <c:v>6.1899999999999977</c:v>
                </c:pt>
                <c:pt idx="1186">
                  <c:v>6.2199999999999989</c:v>
                </c:pt>
                <c:pt idx="1187">
                  <c:v>6.2510000000000048</c:v>
                </c:pt>
                <c:pt idx="1188">
                  <c:v>6.2819999999999965</c:v>
                </c:pt>
                <c:pt idx="1189">
                  <c:v>6.3130000000000024</c:v>
                </c:pt>
                <c:pt idx="1190">
                  <c:v>6.3430000000000035</c:v>
                </c:pt>
                <c:pt idx="1191">
                  <c:v>6.3719999999999999</c:v>
                </c:pt>
                <c:pt idx="1192">
                  <c:v>6.4000000000000057</c:v>
                </c:pt>
                <c:pt idx="1193">
                  <c:v>6.4249999999999972</c:v>
                </c:pt>
                <c:pt idx="1194">
                  <c:v>6.4479999999999933</c:v>
                </c:pt>
                <c:pt idx="1195">
                  <c:v>6.4680000000000035</c:v>
                </c:pt>
                <c:pt idx="1196">
                  <c:v>6.4849999999999994</c:v>
                </c:pt>
                <c:pt idx="1197">
                  <c:v>6.4980000000000047</c:v>
                </c:pt>
                <c:pt idx="1198">
                  <c:v>6.5060000000000002</c:v>
                </c:pt>
                <c:pt idx="1199">
                  <c:v>6.5100000000000051</c:v>
                </c:pt>
                <c:pt idx="1200">
                  <c:v>6.5079999999999956</c:v>
                </c:pt>
                <c:pt idx="1201">
                  <c:v>6.5019999999999953</c:v>
                </c:pt>
                <c:pt idx="1202">
                  <c:v>6.4899999999999949</c:v>
                </c:pt>
                <c:pt idx="1203">
                  <c:v>6.4719999999999942</c:v>
                </c:pt>
                <c:pt idx="1204">
                  <c:v>6.4489999999999981</c:v>
                </c:pt>
                <c:pt idx="1205">
                  <c:v>6.421999999999997</c:v>
                </c:pt>
                <c:pt idx="1206">
                  <c:v>6.3910000000000053</c:v>
                </c:pt>
                <c:pt idx="1207">
                  <c:v>6.355000000000004</c:v>
                </c:pt>
                <c:pt idx="1208">
                  <c:v>6.3119999999999976</c:v>
                </c:pt>
                <c:pt idx="1209">
                  <c:v>6.2620000000000005</c:v>
                </c:pt>
                <c:pt idx="1210">
                  <c:v>6.2060000000000031</c:v>
                </c:pt>
                <c:pt idx="1211">
                  <c:v>6.144999999999996</c:v>
                </c:pt>
                <c:pt idx="1212">
                  <c:v>6.0789999999999935</c:v>
                </c:pt>
                <c:pt idx="1213">
                  <c:v>6.0079999999999956</c:v>
                </c:pt>
                <c:pt idx="1214">
                  <c:v>5.9320000000000022</c:v>
                </c:pt>
                <c:pt idx="1215">
                  <c:v>5.8509999999999991</c:v>
                </c:pt>
                <c:pt idx="1216">
                  <c:v>5.7669999999999959</c:v>
                </c:pt>
                <c:pt idx="1217">
                  <c:v>5.6770000000000067</c:v>
                </c:pt>
                <c:pt idx="1218">
                  <c:v>5.5829999999999984</c:v>
                </c:pt>
                <c:pt idx="1219">
                  <c:v>5.4839999999999947</c:v>
                </c:pt>
                <c:pt idx="1220">
                  <c:v>5.3799999999999955</c:v>
                </c:pt>
                <c:pt idx="1221">
                  <c:v>5.2740000000000009</c:v>
                </c:pt>
                <c:pt idx="1222">
                  <c:v>5.1680000000000064</c:v>
                </c:pt>
                <c:pt idx="1223">
                  <c:v>5.0589999999999975</c:v>
                </c:pt>
                <c:pt idx="1224">
                  <c:v>4.9440000000000026</c:v>
                </c:pt>
                <c:pt idx="1225">
                  <c:v>4.820999999999998</c:v>
                </c:pt>
                <c:pt idx="1226">
                  <c:v>4.6940000000000026</c:v>
                </c:pt>
                <c:pt idx="1227">
                  <c:v>4.563999999999993</c:v>
                </c:pt>
                <c:pt idx="1228">
                  <c:v>4.4339999999999975</c:v>
                </c:pt>
                <c:pt idx="1229">
                  <c:v>4.3010000000000019</c:v>
                </c:pt>
                <c:pt idx="1230">
                  <c:v>4.1650000000000063</c:v>
                </c:pt>
                <c:pt idx="1231">
                  <c:v>4.027000000000001</c:v>
                </c:pt>
                <c:pt idx="1232">
                  <c:v>3.8870000000000005</c:v>
                </c:pt>
                <c:pt idx="1233">
                  <c:v>3.7420000000000044</c:v>
                </c:pt>
                <c:pt idx="1234">
                  <c:v>3.5969999999999942</c:v>
                </c:pt>
                <c:pt idx="1235">
                  <c:v>3.4489999999999981</c:v>
                </c:pt>
                <c:pt idx="1236">
                  <c:v>3.2990000000000066</c:v>
                </c:pt>
                <c:pt idx="1237">
                  <c:v>3.1479999999999961</c:v>
                </c:pt>
                <c:pt idx="1238">
                  <c:v>2.9959999999999951</c:v>
                </c:pt>
                <c:pt idx="1239">
                  <c:v>2.8430000000000035</c:v>
                </c:pt>
                <c:pt idx="1240">
                  <c:v>2.688999999999993</c:v>
                </c:pt>
                <c:pt idx="1241">
                  <c:v>2.5349999999999966</c:v>
                </c:pt>
                <c:pt idx="1242">
                  <c:v>2.3799999999999955</c:v>
                </c:pt>
                <c:pt idx="1243">
                  <c:v>2.2249999999999943</c:v>
                </c:pt>
                <c:pt idx="1244">
                  <c:v>2.0679999999999978</c:v>
                </c:pt>
                <c:pt idx="1245">
                  <c:v>1.9120000000000061</c:v>
                </c:pt>
                <c:pt idx="1246">
                  <c:v>1.7540000000000049</c:v>
                </c:pt>
                <c:pt idx="1247">
                  <c:v>1.597999999999999</c:v>
                </c:pt>
                <c:pt idx="1248">
                  <c:v>1.4380000000000024</c:v>
                </c:pt>
                <c:pt idx="1249">
                  <c:v>1.2860000000000014</c:v>
                </c:pt>
                <c:pt idx="1250">
                  <c:v>1.1370000000000005</c:v>
                </c:pt>
                <c:pt idx="1251">
                  <c:v>0.98999999999999488</c:v>
                </c:pt>
                <c:pt idx="1252">
                  <c:v>0.84000000000000341</c:v>
                </c:pt>
                <c:pt idx="1253">
                  <c:v>0.68300000000000693</c:v>
                </c:pt>
                <c:pt idx="1254">
                  <c:v>0.53100000000000591</c:v>
                </c:pt>
                <c:pt idx="1255">
                  <c:v>0.37300000000000466</c:v>
                </c:pt>
                <c:pt idx="1256">
                  <c:v>0.2219999999999942</c:v>
                </c:pt>
                <c:pt idx="1257">
                  <c:v>6.6999999999993065E-2</c:v>
                </c:pt>
                <c:pt idx="1258">
                  <c:v>-8.2999999999998408E-2</c:v>
                </c:pt>
                <c:pt idx="1259">
                  <c:v>-0.23439999999999372</c:v>
                </c:pt>
                <c:pt idx="1260">
                  <c:v>-0.38190000000000168</c:v>
                </c:pt>
                <c:pt idx="1261">
                  <c:v>-0.53230000000000643</c:v>
                </c:pt>
                <c:pt idx="1262">
                  <c:v>-0.67740000000000578</c:v>
                </c:pt>
                <c:pt idx="1263">
                  <c:v>-0.82890000000000441</c:v>
                </c:pt>
                <c:pt idx="1264">
                  <c:v>-0.97039999999999793</c:v>
                </c:pt>
                <c:pt idx="1265">
                  <c:v>-1.1221000000000032</c:v>
                </c:pt>
                <c:pt idx="1266">
                  <c:v>-1.2614999999999981</c:v>
                </c:pt>
                <c:pt idx="1267">
                  <c:v>-1.4120000000000061</c:v>
                </c:pt>
                <c:pt idx="1268">
                  <c:v>-1.5507999999999953</c:v>
                </c:pt>
                <c:pt idx="1269">
                  <c:v>-1.6954999999999956</c:v>
                </c:pt>
                <c:pt idx="1270">
                  <c:v>-1.8316999999999979</c:v>
                </c:pt>
                <c:pt idx="1271">
                  <c:v>-1.9722000000000008</c:v>
                </c:pt>
                <c:pt idx="1272">
                  <c:v>-2.1056999999999988</c:v>
                </c:pt>
                <c:pt idx="1273">
                  <c:v>-2.2382000000000062</c:v>
                </c:pt>
                <c:pt idx="1274">
                  <c:v>-2.3689999999999998</c:v>
                </c:pt>
                <c:pt idx="1275">
                  <c:v>-2.5083000000000055</c:v>
                </c:pt>
                <c:pt idx="1276">
                  <c:v>-2.6437999999999988</c:v>
                </c:pt>
                <c:pt idx="1277">
                  <c:v>-2.7788000000000039</c:v>
                </c:pt>
                <c:pt idx="1278">
                  <c:v>-2.9163000000000068</c:v>
                </c:pt>
                <c:pt idx="1279">
                  <c:v>-3.0523000000000025</c:v>
                </c:pt>
                <c:pt idx="1280">
                  <c:v>-3.190100000000001</c:v>
                </c:pt>
                <c:pt idx="1281">
                  <c:v>-3.3234000000000066</c:v>
                </c:pt>
                <c:pt idx="1282">
                  <c:v>-3.4633000000000038</c:v>
                </c:pt>
                <c:pt idx="1283">
                  <c:v>-3.5914999999999964</c:v>
                </c:pt>
                <c:pt idx="1284">
                  <c:v>-3.7276999999999987</c:v>
                </c:pt>
                <c:pt idx="1285">
                  <c:v>-3.8602000000000061</c:v>
                </c:pt>
                <c:pt idx="1286">
                  <c:v>-3.9926999999999992</c:v>
                </c:pt>
                <c:pt idx="1287">
                  <c:v>-4.1289000000000016</c:v>
                </c:pt>
                <c:pt idx="1288">
                  <c:v>-4.259600000000006</c:v>
                </c:pt>
                <c:pt idx="1289">
                  <c:v>-4.3962999999999965</c:v>
                </c:pt>
                <c:pt idx="1290">
                  <c:v>-4.5246999999999957</c:v>
                </c:pt>
                <c:pt idx="1291">
                  <c:v>-4.6620999999999952</c:v>
                </c:pt>
                <c:pt idx="1292">
                  <c:v>-4.7924000000000007</c:v>
                </c:pt>
                <c:pt idx="1293">
                  <c:v>-4.921999999999997</c:v>
                </c:pt>
                <c:pt idx="1294">
                  <c:v>-5.0497000000000014</c:v>
                </c:pt>
                <c:pt idx="1295">
                  <c:v>-5.1752000000000038</c:v>
                </c:pt>
                <c:pt idx="1296">
                  <c:v>-5.3027000000000015</c:v>
                </c:pt>
                <c:pt idx="1297">
                  <c:v>-5.4301999999999992</c:v>
                </c:pt>
                <c:pt idx="1298">
                  <c:v>-5.5596000000000032</c:v>
                </c:pt>
                <c:pt idx="1299">
                  <c:v>-5.6877999999999957</c:v>
                </c:pt>
                <c:pt idx="1300">
                  <c:v>-5.8192999999999984</c:v>
                </c:pt>
                <c:pt idx="1301">
                  <c:v>-5.9497999999999962</c:v>
                </c:pt>
                <c:pt idx="1302">
                  <c:v>-6.087299999999999</c:v>
                </c:pt>
                <c:pt idx="1303">
                  <c:v>-6.2258999999999958</c:v>
                </c:pt>
                <c:pt idx="1304">
                  <c:v>-6.3627000000000038</c:v>
                </c:pt>
                <c:pt idx="1305">
                  <c:v>-6.5023000000000053</c:v>
                </c:pt>
                <c:pt idx="1306">
                  <c:v>-6.6397000000000048</c:v>
                </c:pt>
                <c:pt idx="1307">
                  <c:v>-6.7801000000000045</c:v>
                </c:pt>
                <c:pt idx="1308">
                  <c:v>-6.9188999999999936</c:v>
                </c:pt>
                <c:pt idx="1309">
                  <c:v>-7.0597000000000065</c:v>
                </c:pt>
                <c:pt idx="1310">
                  <c:v>-7.1978000000000009</c:v>
                </c:pt>
                <c:pt idx="1311">
                  <c:v>-7.339500000000001</c:v>
                </c:pt>
                <c:pt idx="1312">
                  <c:v>-7.4775000000000063</c:v>
                </c:pt>
                <c:pt idx="1313">
                  <c:v>-7.616100000000003</c:v>
                </c:pt>
                <c:pt idx="1314">
                  <c:v>-7.7545999999999964</c:v>
                </c:pt>
                <c:pt idx="1315">
                  <c:v>-7.8936000000000064</c:v>
                </c:pt>
                <c:pt idx="1316">
                  <c:v>-8.0328999999999979</c:v>
                </c:pt>
                <c:pt idx="1317">
                  <c:v>-8.1747000000000014</c:v>
                </c:pt>
                <c:pt idx="1318">
                  <c:v>-8.319500000000005</c:v>
                </c:pt>
                <c:pt idx="1319">
                  <c:v>-8.4639999999999986</c:v>
                </c:pt>
                <c:pt idx="1320">
                  <c:v>-8.6062000000000012</c:v>
                </c:pt>
                <c:pt idx="1321">
                  <c:v>-8.7484000000000037</c:v>
                </c:pt>
                <c:pt idx="1322">
                  <c:v>-8.890900000000002</c:v>
                </c:pt>
                <c:pt idx="1323">
                  <c:v>-9.0344000000000051</c:v>
                </c:pt>
                <c:pt idx="1324">
                  <c:v>-9.169700000000006</c:v>
                </c:pt>
                <c:pt idx="1325">
                  <c:v>-9.3050000000000068</c:v>
                </c:pt>
                <c:pt idx="1326">
                  <c:v>-9.442300000000003</c:v>
                </c:pt>
                <c:pt idx="1327">
                  <c:v>-9.582099999999997</c:v>
                </c:pt>
                <c:pt idx="1328">
                  <c:v>-9.7195999999999998</c:v>
                </c:pt>
                <c:pt idx="1329">
                  <c:v>-9.8643000000000001</c:v>
                </c:pt>
                <c:pt idx="1330">
                  <c:v>-10.006699999999995</c:v>
                </c:pt>
                <c:pt idx="1331">
                  <c:v>-10.152100000000004</c:v>
                </c:pt>
                <c:pt idx="1332">
                  <c:v>-10.295500000000004</c:v>
                </c:pt>
                <c:pt idx="1333">
                  <c:v>-10.440100000000001</c:v>
                </c:pt>
                <c:pt idx="1334">
                  <c:v>-10.581800000000001</c:v>
                </c:pt>
                <c:pt idx="1335">
                  <c:v>-10.725800000000007</c:v>
                </c:pt>
                <c:pt idx="1336">
                  <c:v>-10.867500000000007</c:v>
                </c:pt>
                <c:pt idx="1337">
                  <c:v>-11.010199999999998</c:v>
                </c:pt>
                <c:pt idx="1338">
                  <c:v>-11.151399999999995</c:v>
                </c:pt>
                <c:pt idx="1339">
                  <c:v>-11.293199999999999</c:v>
                </c:pt>
                <c:pt idx="1340">
                  <c:v>-11.433499999999995</c:v>
                </c:pt>
                <c:pt idx="1341">
                  <c:v>-11.573999999999998</c:v>
                </c:pt>
                <c:pt idx="1342">
                  <c:v>-11.715599999999995</c:v>
                </c:pt>
                <c:pt idx="1343">
                  <c:v>-11.852999999999994</c:v>
                </c:pt>
                <c:pt idx="1344">
                  <c:v>-11.994</c:v>
                </c:pt>
                <c:pt idx="1345">
                  <c:v>-12.129800000000003</c:v>
                </c:pt>
                <c:pt idx="1346">
                  <c:v>-12.266900000000007</c:v>
                </c:pt>
                <c:pt idx="1347">
                  <c:v>-12.402699999999996</c:v>
                </c:pt>
                <c:pt idx="1348">
                  <c:v>-12.534999999999997</c:v>
                </c:pt>
                <c:pt idx="1349">
                  <c:v>-12.671199999999999</c:v>
                </c:pt>
                <c:pt idx="1350">
                  <c:v>-12.806299999999993</c:v>
                </c:pt>
                <c:pt idx="1351">
                  <c:v>-12.939800000000005</c:v>
                </c:pt>
                <c:pt idx="1352">
                  <c:v>-13.070499999999996</c:v>
                </c:pt>
                <c:pt idx="1353">
                  <c:v>-13.201599999999999</c:v>
                </c:pt>
                <c:pt idx="1354">
                  <c:v>-13.328800000000001</c:v>
                </c:pt>
                <c:pt idx="1355">
                  <c:v>-13.454400000000007</c:v>
                </c:pt>
                <c:pt idx="1356">
                  <c:v>-13.575999999999993</c:v>
                </c:pt>
                <c:pt idx="1357">
                  <c:v>-13.695599999999999</c:v>
                </c:pt>
                <c:pt idx="1358">
                  <c:v>-13.813999999999993</c:v>
                </c:pt>
                <c:pt idx="1359">
                  <c:v>-13.9298</c:v>
                </c:pt>
                <c:pt idx="1360">
                  <c:v>-14.046400000000006</c:v>
                </c:pt>
                <c:pt idx="1361">
                  <c:v>-14.156999999999996</c:v>
                </c:pt>
                <c:pt idx="1362">
                  <c:v>-14.271000000000001</c:v>
                </c:pt>
                <c:pt idx="1363">
                  <c:v>-14.379000000000005</c:v>
                </c:pt>
                <c:pt idx="1364">
                  <c:v>-14.489599999999996</c:v>
                </c:pt>
                <c:pt idx="1365">
                  <c:v>-14.593199999999996</c:v>
                </c:pt>
                <c:pt idx="1366">
                  <c:v>-14.702299999999994</c:v>
                </c:pt>
                <c:pt idx="1367">
                  <c:v>-14.804599999999994</c:v>
                </c:pt>
                <c:pt idx="1368">
                  <c:v>-14.909700000000001</c:v>
                </c:pt>
                <c:pt idx="1369">
                  <c:v>-15.005300000000005</c:v>
                </c:pt>
                <c:pt idx="1370">
                  <c:v>-15.106700000000004</c:v>
                </c:pt>
                <c:pt idx="1371">
                  <c:v>-15.197900000000004</c:v>
                </c:pt>
                <c:pt idx="1372">
                  <c:v>-15.293199999999999</c:v>
                </c:pt>
                <c:pt idx="1373">
                  <c:v>-15.382900000000006</c:v>
                </c:pt>
                <c:pt idx="1374">
                  <c:v>-15.473799999999997</c:v>
                </c:pt>
                <c:pt idx="1375">
                  <c:v>-15.552000000000007</c:v>
                </c:pt>
                <c:pt idx="1376">
                  <c:v>-15.638000000000005</c:v>
                </c:pt>
                <c:pt idx="1377">
                  <c:v>-15.722700000000003</c:v>
                </c:pt>
                <c:pt idx="1378">
                  <c:v>-15.795599999999993</c:v>
                </c:pt>
                <c:pt idx="1379">
                  <c:v>-15.876199999999997</c:v>
                </c:pt>
                <c:pt idx="1380">
                  <c:v>-15.945300000000003</c:v>
                </c:pt>
                <c:pt idx="1381">
                  <c:v>-16.0197</c:v>
                </c:pt>
                <c:pt idx="1382">
                  <c:v>-16.080500000000001</c:v>
                </c:pt>
                <c:pt idx="1383">
                  <c:v>-16.144499999999994</c:v>
                </c:pt>
                <c:pt idx="1384">
                  <c:v>-16.203299999999999</c:v>
                </c:pt>
                <c:pt idx="1385">
                  <c:v>-16.257000000000005</c:v>
                </c:pt>
                <c:pt idx="1386">
                  <c:v>-16.306799999999996</c:v>
                </c:pt>
                <c:pt idx="1387">
                  <c:v>-16.354399999999998</c:v>
                </c:pt>
                <c:pt idx="1388">
                  <c:v>-16.402100000000004</c:v>
                </c:pt>
                <c:pt idx="1389">
                  <c:v>-16.447999999999993</c:v>
                </c:pt>
                <c:pt idx="1390">
                  <c:v>-16.492900000000006</c:v>
                </c:pt>
                <c:pt idx="1391">
                  <c:v>-16.534700000000001</c:v>
                </c:pt>
                <c:pt idx="1392">
                  <c:v>-16.576099999999997</c:v>
                </c:pt>
                <c:pt idx="1393">
                  <c:v>-16.6126</c:v>
                </c:pt>
                <c:pt idx="1394">
                  <c:v>-16.647099999999995</c:v>
                </c:pt>
                <c:pt idx="1395">
                  <c:v>-16.677400000000006</c:v>
                </c:pt>
                <c:pt idx="1396">
                  <c:v>-16.705699999999993</c:v>
                </c:pt>
                <c:pt idx="1397">
                  <c:v>-16.727699999999999</c:v>
                </c:pt>
                <c:pt idx="1398">
                  <c:v>-16.746799999999993</c:v>
                </c:pt>
                <c:pt idx="1399">
                  <c:v>-16.759600000000006</c:v>
                </c:pt>
                <c:pt idx="1400">
                  <c:v>-16.769199999999998</c:v>
                </c:pt>
                <c:pt idx="1401">
                  <c:v>-16.773300000000006</c:v>
                </c:pt>
                <c:pt idx="1402">
                  <c:v>-16.775800000000004</c:v>
                </c:pt>
                <c:pt idx="1403">
                  <c:v>-16.774299999999997</c:v>
                </c:pt>
                <c:pt idx="1404">
                  <c:v>-16.772599999999997</c:v>
                </c:pt>
                <c:pt idx="1405">
                  <c:v>-16.767899999999997</c:v>
                </c:pt>
                <c:pt idx="1406">
                  <c:v>-16.7637</c:v>
                </c:pt>
                <c:pt idx="1407">
                  <c:v>-16.756799999999998</c:v>
                </c:pt>
                <c:pt idx="1408">
                  <c:v>-16.749499999999998</c:v>
                </c:pt>
                <c:pt idx="1409">
                  <c:v>-16.739400000000003</c:v>
                </c:pt>
                <c:pt idx="1410">
                  <c:v>-16.730699999999999</c:v>
                </c:pt>
                <c:pt idx="1411">
                  <c:v>-16.717200000000005</c:v>
                </c:pt>
                <c:pt idx="1412">
                  <c:v>-16.703800000000001</c:v>
                </c:pt>
                <c:pt idx="1413">
                  <c:v>-16.688199999999995</c:v>
                </c:pt>
                <c:pt idx="1414">
                  <c:v>-16.670199999999994</c:v>
                </c:pt>
                <c:pt idx="1415">
                  <c:v>-16.646000000000001</c:v>
                </c:pt>
                <c:pt idx="1416">
                  <c:v>-16.616900000000001</c:v>
                </c:pt>
                <c:pt idx="1417">
                  <c:v>-16.582800000000006</c:v>
                </c:pt>
                <c:pt idx="1418">
                  <c:v>-16.543899999999994</c:v>
                </c:pt>
                <c:pt idx="1419">
                  <c:v>-16.502200000000002</c:v>
                </c:pt>
                <c:pt idx="1420">
                  <c:v>-16.457400000000007</c:v>
                </c:pt>
                <c:pt idx="1421">
                  <c:v>-16.409099999999995</c:v>
                </c:pt>
                <c:pt idx="1422">
                  <c:v>-16.356800000000007</c:v>
                </c:pt>
                <c:pt idx="1423">
                  <c:v>-16.300899999999999</c:v>
                </c:pt>
                <c:pt idx="1424">
                  <c:v>-16.242699999999999</c:v>
                </c:pt>
                <c:pt idx="1425">
                  <c:v>-16.182199999999995</c:v>
                </c:pt>
                <c:pt idx="1426">
                  <c:v>-16.120000000000005</c:v>
                </c:pt>
                <c:pt idx="1427">
                  <c:v>-16.055300000000003</c:v>
                </c:pt>
                <c:pt idx="1428">
                  <c:v>-15.988600000000005</c:v>
                </c:pt>
                <c:pt idx="1429">
                  <c:v>-15.920100000000005</c:v>
                </c:pt>
                <c:pt idx="1430">
                  <c:v>-15.849999999999994</c:v>
                </c:pt>
                <c:pt idx="1431">
                  <c:v>-15.778300000000002</c:v>
                </c:pt>
                <c:pt idx="1432">
                  <c:v>-15.705799999999996</c:v>
                </c:pt>
                <c:pt idx="1433">
                  <c:v>-15.632199999999997</c:v>
                </c:pt>
                <c:pt idx="1434">
                  <c:v>-15.556899999999999</c:v>
                </c:pt>
                <c:pt idx="1435">
                  <c:v>-15.481099999999998</c:v>
                </c:pt>
                <c:pt idx="1436">
                  <c:v>-15.405699999999996</c:v>
                </c:pt>
                <c:pt idx="1437">
                  <c:v>-15.330399999999997</c:v>
                </c:pt>
                <c:pt idx="1438">
                  <c:v>-15.256100000000004</c:v>
                </c:pt>
                <c:pt idx="1439">
                  <c:v>-15.181799999999996</c:v>
                </c:pt>
                <c:pt idx="1440">
                  <c:v>-15.106999999999999</c:v>
                </c:pt>
                <c:pt idx="1441">
                  <c:v>-15.033199999999994</c:v>
                </c:pt>
                <c:pt idx="1442">
                  <c:v>-14.959900000000005</c:v>
                </c:pt>
                <c:pt idx="1443">
                  <c:v>-14.885999999999996</c:v>
                </c:pt>
                <c:pt idx="1444">
                  <c:v>-14.812299999999993</c:v>
                </c:pt>
                <c:pt idx="1445">
                  <c:v>-14.738900000000001</c:v>
                </c:pt>
                <c:pt idx="1446">
                  <c:v>-14.666499999999999</c:v>
                </c:pt>
                <c:pt idx="1447">
                  <c:v>-14.595399999999998</c:v>
                </c:pt>
                <c:pt idx="1448">
                  <c:v>-14.525099999999995</c:v>
                </c:pt>
                <c:pt idx="1449">
                  <c:v>-14.456000000000003</c:v>
                </c:pt>
                <c:pt idx="1450">
                  <c:v>-14.387900000000002</c:v>
                </c:pt>
                <c:pt idx="1451">
                  <c:v>-14.321200000000005</c:v>
                </c:pt>
                <c:pt idx="1452">
                  <c:v>-14.255399999999995</c:v>
                </c:pt>
                <c:pt idx="1453">
                  <c:v>-14.191100000000006</c:v>
                </c:pt>
                <c:pt idx="1454">
                  <c:v>-14.127799999999993</c:v>
                </c:pt>
                <c:pt idx="1455">
                  <c:v>-14.065899999999999</c:v>
                </c:pt>
                <c:pt idx="1456">
                  <c:v>-14.006</c:v>
                </c:pt>
                <c:pt idx="1457">
                  <c:v>-13.947500000000005</c:v>
                </c:pt>
                <c:pt idx="1458">
                  <c:v>-13.890699999999995</c:v>
                </c:pt>
                <c:pt idx="1459">
                  <c:v>-13.835800000000006</c:v>
                </c:pt>
                <c:pt idx="1460">
                  <c:v>-13.782700000000006</c:v>
                </c:pt>
                <c:pt idx="1461">
                  <c:v>-13.7316</c:v>
                </c:pt>
                <c:pt idx="1462">
                  <c:v>-13.682900000000004</c:v>
                </c:pt>
                <c:pt idx="1463">
                  <c:v>-13.635999999999996</c:v>
                </c:pt>
                <c:pt idx="1464">
                  <c:v>-13.591300000000004</c:v>
                </c:pt>
                <c:pt idx="1465">
                  <c:v>-13.548500000000004</c:v>
                </c:pt>
                <c:pt idx="1466">
                  <c:v>-13.508200000000002</c:v>
                </c:pt>
                <c:pt idx="1467">
                  <c:v>-13.470799999999997</c:v>
                </c:pt>
                <c:pt idx="1468">
                  <c:v>-13.437100000000001</c:v>
                </c:pt>
                <c:pt idx="1469">
                  <c:v>-13.406300000000002</c:v>
                </c:pt>
                <c:pt idx="1470">
                  <c:v>-13.378500000000003</c:v>
                </c:pt>
                <c:pt idx="1471">
                  <c:v>-13.353800000000007</c:v>
                </c:pt>
                <c:pt idx="1472">
                  <c:v>-13.331699999999998</c:v>
                </c:pt>
                <c:pt idx="1473">
                  <c:v>-13.312700000000007</c:v>
                </c:pt>
                <c:pt idx="1474">
                  <c:v>-13.296899999999994</c:v>
                </c:pt>
                <c:pt idx="1475">
                  <c:v>-13.284800000000004</c:v>
                </c:pt>
                <c:pt idx="1476">
                  <c:v>-13.275300000000001</c:v>
                </c:pt>
                <c:pt idx="1477">
                  <c:v>-13.269999999999996</c:v>
                </c:pt>
                <c:pt idx="1478">
                  <c:v>-13.2684</c:v>
                </c:pt>
                <c:pt idx="1479">
                  <c:v>-13.270399999999995</c:v>
                </c:pt>
                <c:pt idx="1480">
                  <c:v>-13.275400000000005</c:v>
                </c:pt>
                <c:pt idx="1481">
                  <c:v>-13.282799999999995</c:v>
                </c:pt>
                <c:pt idx="1482">
                  <c:v>-13.293099999999995</c:v>
                </c:pt>
                <c:pt idx="1483">
                  <c:v>-13.306200000000004</c:v>
                </c:pt>
                <c:pt idx="1484">
                  <c:v>-13.322599999999994</c:v>
                </c:pt>
                <c:pt idx="1485">
                  <c:v>-13.342100000000002</c:v>
                </c:pt>
                <c:pt idx="1486">
                  <c:v>-13.364800000000002</c:v>
                </c:pt>
                <c:pt idx="1487">
                  <c:v>-13.390500000000003</c:v>
                </c:pt>
                <c:pt idx="1488">
                  <c:v>-13.419200000000004</c:v>
                </c:pt>
                <c:pt idx="1489">
                  <c:v>-13.450800000000001</c:v>
                </c:pt>
                <c:pt idx="1490">
                  <c:v>-13.485299999999995</c:v>
                </c:pt>
                <c:pt idx="1491">
                  <c:v>-13.5227</c:v>
                </c:pt>
                <c:pt idx="1492">
                  <c:v>-13.562299999999993</c:v>
                </c:pt>
                <c:pt idx="1493">
                  <c:v>-13.605099999999993</c:v>
                </c:pt>
                <c:pt idx="1494">
                  <c:v>-13.641099999999994</c:v>
                </c:pt>
                <c:pt idx="1495">
                  <c:v>-13.690600000000003</c:v>
                </c:pt>
                <c:pt idx="1496">
                  <c:v>-13.743099999999998</c:v>
                </c:pt>
                <c:pt idx="1497">
                  <c:v>-13.793099999999995</c:v>
                </c:pt>
                <c:pt idx="1498">
                  <c:v>-13.850399999999993</c:v>
                </c:pt>
                <c:pt idx="1499">
                  <c:v>-13.895700000000005</c:v>
                </c:pt>
                <c:pt idx="1500">
                  <c:v>-13.957899999999995</c:v>
                </c:pt>
                <c:pt idx="1501">
                  <c:v>-14.022099999999995</c:v>
                </c:pt>
                <c:pt idx="1502">
                  <c:v>-14.087400000000002</c:v>
                </c:pt>
                <c:pt idx="1503">
                  <c:v>-14.157300000000006</c:v>
                </c:pt>
                <c:pt idx="1504">
                  <c:v>-14.228200000000001</c:v>
                </c:pt>
                <c:pt idx="1505">
                  <c:v>-14.299499999999995</c:v>
                </c:pt>
                <c:pt idx="1506">
                  <c:v>-14.370999999999995</c:v>
                </c:pt>
                <c:pt idx="1507">
                  <c:v>-14.441199999999995</c:v>
                </c:pt>
                <c:pt idx="1508">
                  <c:v>-14.510199999999998</c:v>
                </c:pt>
                <c:pt idx="1509">
                  <c:v>-14.579300000000003</c:v>
                </c:pt>
                <c:pt idx="1510">
                  <c:v>-14.647400000000005</c:v>
                </c:pt>
                <c:pt idx="1511">
                  <c:v>-14.714100000000002</c:v>
                </c:pt>
                <c:pt idx="1512">
                  <c:v>-14.779899999999998</c:v>
                </c:pt>
                <c:pt idx="1513">
                  <c:v>-14.845600000000005</c:v>
                </c:pt>
                <c:pt idx="1514">
                  <c:v>-14.909999999999997</c:v>
                </c:pt>
                <c:pt idx="1515">
                  <c:v>-14.973799999999997</c:v>
                </c:pt>
                <c:pt idx="1516">
                  <c:v>-15.034700000000001</c:v>
                </c:pt>
                <c:pt idx="1517">
                  <c:v>-15.091999999999999</c:v>
                </c:pt>
                <c:pt idx="1518">
                  <c:v>-15.145300000000006</c:v>
                </c:pt>
                <c:pt idx="1519">
                  <c:v>-15.192099999999996</c:v>
                </c:pt>
                <c:pt idx="1520">
                  <c:v>-15.230800000000002</c:v>
                </c:pt>
                <c:pt idx="1521">
                  <c:v>-15.263400000000004</c:v>
                </c:pt>
                <c:pt idx="1522">
                  <c:v>-15.287099999999995</c:v>
                </c:pt>
                <c:pt idx="1523">
                  <c:v>-15.297700000000006</c:v>
                </c:pt>
                <c:pt idx="1524">
                  <c:v>-15.285200000000003</c:v>
                </c:pt>
                <c:pt idx="1525">
                  <c:v>-15.249600000000001</c:v>
                </c:pt>
                <c:pt idx="1526">
                  <c:v>-15.185699999999997</c:v>
                </c:pt>
                <c:pt idx="1527">
                  <c:v>-15.091499999999996</c:v>
                </c:pt>
                <c:pt idx="1528">
                  <c:v>-14.962900000000005</c:v>
                </c:pt>
                <c:pt idx="1529">
                  <c:v>-14.794799999999995</c:v>
                </c:pt>
                <c:pt idx="1530">
                  <c:v>-14.581299999999999</c:v>
                </c:pt>
                <c:pt idx="1531">
                  <c:v>-14.321100000000001</c:v>
                </c:pt>
                <c:pt idx="1532">
                  <c:v>-14.013999999999996</c:v>
                </c:pt>
                <c:pt idx="1533">
                  <c:v>-13.641000000000005</c:v>
                </c:pt>
                <c:pt idx="1534">
                  <c:v>-13.214799999999997</c:v>
                </c:pt>
                <c:pt idx="1535">
                  <c:v>-12.697000000000003</c:v>
                </c:pt>
                <c:pt idx="1536">
                  <c:v>-12.074200000000005</c:v>
                </c:pt>
                <c:pt idx="1537">
                  <c:v>-11.340100000000007</c:v>
                </c:pt>
                <c:pt idx="1538">
                  <c:v>-10.523300000000006</c:v>
                </c:pt>
                <c:pt idx="1539">
                  <c:v>-9.6216000000000008</c:v>
                </c:pt>
                <c:pt idx="1540">
                  <c:v>-8.6012999999999948</c:v>
                </c:pt>
                <c:pt idx="1541">
                  <c:v>-7.4223999999999961</c:v>
                </c:pt>
                <c:pt idx="1542">
                  <c:v>-6.1080000000000041</c:v>
                </c:pt>
                <c:pt idx="1543">
                  <c:v>-4.6756000000000029</c:v>
                </c:pt>
                <c:pt idx="1544">
                  <c:v>-3.1414000000000044</c:v>
                </c:pt>
                <c:pt idx="1545">
                  <c:v>-1.5168000000000035</c:v>
                </c:pt>
                <c:pt idx="1546">
                  <c:v>0.18800000000000239</c:v>
                </c:pt>
                <c:pt idx="1547">
                  <c:v>1.953000000000003</c:v>
                </c:pt>
                <c:pt idx="1548">
                  <c:v>3.722999999999999</c:v>
                </c:pt>
                <c:pt idx="1549">
                  <c:v>5.480000000000004</c:v>
                </c:pt>
                <c:pt idx="1550">
                  <c:v>7.2620000000000005</c:v>
                </c:pt>
                <c:pt idx="1551">
                  <c:v>9.0229999999999961</c:v>
                </c:pt>
                <c:pt idx="1552">
                  <c:v>10.697000000000003</c:v>
                </c:pt>
                <c:pt idx="1553">
                  <c:v>12.207999999999998</c:v>
                </c:pt>
                <c:pt idx="1554">
                  <c:v>13.581000000000003</c:v>
                </c:pt>
                <c:pt idx="1555">
                  <c:v>14.858999999999995</c:v>
                </c:pt>
                <c:pt idx="1556">
                  <c:v>16.036000000000001</c:v>
                </c:pt>
                <c:pt idx="1557">
                  <c:v>17.132000000000005</c:v>
                </c:pt>
                <c:pt idx="1558">
                  <c:v>18.090999999999994</c:v>
                </c:pt>
                <c:pt idx="1559">
                  <c:v>18.912000000000006</c:v>
                </c:pt>
                <c:pt idx="1560">
                  <c:v>19.599000000000004</c:v>
                </c:pt>
                <c:pt idx="1561">
                  <c:v>20.152000000000001</c:v>
                </c:pt>
                <c:pt idx="1562">
                  <c:v>20.605000000000004</c:v>
                </c:pt>
                <c:pt idx="1563">
                  <c:v>20.980000000000004</c:v>
                </c:pt>
                <c:pt idx="1564">
                  <c:v>21.260000000000005</c:v>
                </c:pt>
                <c:pt idx="1565">
                  <c:v>21.429000000000002</c:v>
                </c:pt>
                <c:pt idx="1566">
                  <c:v>21.489999999999995</c:v>
                </c:pt>
                <c:pt idx="1567">
                  <c:v>21.447000000000003</c:v>
                </c:pt>
                <c:pt idx="1568">
                  <c:v>21.334000000000003</c:v>
                </c:pt>
                <c:pt idx="1569">
                  <c:v>21.153999999999996</c:v>
                </c:pt>
                <c:pt idx="1570">
                  <c:v>20.915000000000006</c:v>
                </c:pt>
                <c:pt idx="1571">
                  <c:v>20.61</c:v>
                </c:pt>
                <c:pt idx="1572">
                  <c:v>20.247</c:v>
                </c:pt>
                <c:pt idx="1573">
                  <c:v>19.820999999999998</c:v>
                </c:pt>
                <c:pt idx="1574">
                  <c:v>19.349000000000004</c:v>
                </c:pt>
                <c:pt idx="1575">
                  <c:v>18.837000000000003</c:v>
                </c:pt>
                <c:pt idx="1576">
                  <c:v>18.316000000000003</c:v>
                </c:pt>
                <c:pt idx="1577">
                  <c:v>17.786000000000001</c:v>
                </c:pt>
                <c:pt idx="1578">
                  <c:v>17.245999999999995</c:v>
                </c:pt>
                <c:pt idx="1579">
                  <c:v>16.736999999999995</c:v>
                </c:pt>
                <c:pt idx="1580">
                  <c:v>16.213999999999999</c:v>
                </c:pt>
                <c:pt idx="1581">
                  <c:v>15.677999999999997</c:v>
                </c:pt>
                <c:pt idx="1582">
                  <c:v>15.134</c:v>
                </c:pt>
                <c:pt idx="1583">
                  <c:v>14.581999999999994</c:v>
                </c:pt>
                <c:pt idx="1584">
                  <c:v>14.022999999999996</c:v>
                </c:pt>
                <c:pt idx="1585">
                  <c:v>13.454999999999998</c:v>
                </c:pt>
                <c:pt idx="1586">
                  <c:v>12.849999999999994</c:v>
                </c:pt>
                <c:pt idx="1587">
                  <c:v>12.245000000000005</c:v>
                </c:pt>
                <c:pt idx="1588">
                  <c:v>11.641999999999996</c:v>
                </c:pt>
                <c:pt idx="1589">
                  <c:v>11.040000000000006</c:v>
                </c:pt>
                <c:pt idx="1590">
                  <c:v>10.439999999999998</c:v>
                </c:pt>
                <c:pt idx="1591">
                  <c:v>9.8419999999999987</c:v>
                </c:pt>
                <c:pt idx="1592">
                  <c:v>9.2420000000000044</c:v>
                </c:pt>
                <c:pt idx="1593">
                  <c:v>8.6460000000000008</c:v>
                </c:pt>
                <c:pt idx="1594">
                  <c:v>8.063999999999993</c:v>
                </c:pt>
                <c:pt idx="1595">
                  <c:v>7.4909999999999997</c:v>
                </c:pt>
                <c:pt idx="1596">
                  <c:v>6.9270000000000067</c:v>
                </c:pt>
                <c:pt idx="1597">
                  <c:v>6.3700000000000045</c:v>
                </c:pt>
                <c:pt idx="1598">
                  <c:v>5.8199999999999932</c:v>
                </c:pt>
                <c:pt idx="1599">
                  <c:v>5.277000000000001</c:v>
                </c:pt>
                <c:pt idx="1600">
                  <c:v>4.7420000000000044</c:v>
                </c:pt>
                <c:pt idx="1601">
                  <c:v>4.2139999999999986</c:v>
                </c:pt>
                <c:pt idx="1602">
                  <c:v>3.6949999999999932</c:v>
                </c:pt>
                <c:pt idx="1603">
                  <c:v>3.1839999999999975</c:v>
                </c:pt>
                <c:pt idx="1604">
                  <c:v>2.6770000000000067</c:v>
                </c:pt>
                <c:pt idx="1605">
                  <c:v>2.1779999999999973</c:v>
                </c:pt>
                <c:pt idx="1606">
                  <c:v>1.6869999999999976</c:v>
                </c:pt>
                <c:pt idx="1607">
                  <c:v>1.2060000000000031</c:v>
                </c:pt>
                <c:pt idx="1608">
                  <c:v>0.73399999999999466</c:v>
                </c:pt>
                <c:pt idx="1609">
                  <c:v>0.2710000000000008</c:v>
                </c:pt>
                <c:pt idx="1610">
                  <c:v>-0.18179999999999552</c:v>
                </c:pt>
                <c:pt idx="1611">
                  <c:v>-0.62550000000000239</c:v>
                </c:pt>
                <c:pt idx="1612">
                  <c:v>-1.0601999999999947</c:v>
                </c:pt>
                <c:pt idx="1613">
                  <c:v>-1.4861999999999966</c:v>
                </c:pt>
                <c:pt idx="1614">
                  <c:v>-1.9035999999999973</c:v>
                </c:pt>
                <c:pt idx="1615">
                  <c:v>-2.3128999999999991</c:v>
                </c:pt>
                <c:pt idx="1616">
                  <c:v>-2.7138000000000062</c:v>
                </c:pt>
                <c:pt idx="1617">
                  <c:v>-3.1058000000000021</c:v>
                </c:pt>
                <c:pt idx="1618">
                  <c:v>-3.4879999999999995</c:v>
                </c:pt>
                <c:pt idx="1619">
                  <c:v>-3.8607999999999976</c:v>
                </c:pt>
                <c:pt idx="1620">
                  <c:v>-4.2245999999999952</c:v>
                </c:pt>
                <c:pt idx="1621">
                  <c:v>-4.5781000000000063</c:v>
                </c:pt>
                <c:pt idx="1622">
                  <c:v>-4.9201999999999941</c:v>
                </c:pt>
                <c:pt idx="1623">
                  <c:v>-5.2543000000000006</c:v>
                </c:pt>
                <c:pt idx="1624">
                  <c:v>-5.5829999999999984</c:v>
                </c:pt>
                <c:pt idx="1625">
                  <c:v>-5.9147999999999996</c:v>
                </c:pt>
                <c:pt idx="1626">
                  <c:v>-6.2382000000000062</c:v>
                </c:pt>
                <c:pt idx="1627">
                  <c:v>-6.5545000000000044</c:v>
                </c:pt>
                <c:pt idx="1628">
                  <c:v>-6.8641999999999967</c:v>
                </c:pt>
                <c:pt idx="1629">
                  <c:v>-7.1752000000000038</c:v>
                </c:pt>
                <c:pt idx="1630">
                  <c:v>-7.4762999999999948</c:v>
                </c:pt>
                <c:pt idx="1631">
                  <c:v>-7.774799999999999</c:v>
                </c:pt>
                <c:pt idx="1632">
                  <c:v>-8.0644000000000062</c:v>
                </c:pt>
                <c:pt idx="1633">
                  <c:v>-8.3525000000000063</c:v>
                </c:pt>
                <c:pt idx="1634">
                  <c:v>-8.634200000000007</c:v>
                </c:pt>
                <c:pt idx="1635">
                  <c:v>-8.9149000000000029</c:v>
                </c:pt>
                <c:pt idx="1636">
                  <c:v>-9.1898999999999944</c:v>
                </c:pt>
                <c:pt idx="1637">
                  <c:v>-9.464100000000002</c:v>
                </c:pt>
                <c:pt idx="1638">
                  <c:v>-9.7322999999999951</c:v>
                </c:pt>
                <c:pt idx="1639">
                  <c:v>-9.9994999999999976</c:v>
                </c:pt>
                <c:pt idx="1640">
                  <c:v>-10.256900000000002</c:v>
                </c:pt>
                <c:pt idx="1641">
                  <c:v>-10.511499999999998</c:v>
                </c:pt>
                <c:pt idx="1642">
                  <c:v>-10.762600000000006</c:v>
                </c:pt>
                <c:pt idx="1643">
                  <c:v>-11.0107</c:v>
                </c:pt>
                <c:pt idx="1644">
                  <c:v>-11.250299999999996</c:v>
                </c:pt>
                <c:pt idx="1645">
                  <c:v>-11.489199999999997</c:v>
                </c:pt>
                <c:pt idx="1646">
                  <c:v>-11.716899999999995</c:v>
                </c:pt>
                <c:pt idx="1647">
                  <c:v>-11.948999999999998</c:v>
                </c:pt>
                <c:pt idx="1648">
                  <c:v>-12.1554</c:v>
                </c:pt>
                <c:pt idx="1649">
                  <c:v>-12.383499999999998</c:v>
                </c:pt>
                <c:pt idx="1650">
                  <c:v>-12.571600000000004</c:v>
                </c:pt>
                <c:pt idx="1651">
                  <c:v>-12.811499999999995</c:v>
                </c:pt>
                <c:pt idx="1652">
                  <c:v>-12.976699999999994</c:v>
                </c:pt>
                <c:pt idx="1653">
                  <c:v>-13.215100000000007</c:v>
                </c:pt>
                <c:pt idx="1654">
                  <c:v>-13.364599999999996</c:v>
                </c:pt>
                <c:pt idx="1655">
                  <c:v>-13.603499999999997</c:v>
                </c:pt>
                <c:pt idx="1656">
                  <c:v>-13.743600000000001</c:v>
                </c:pt>
                <c:pt idx="1657">
                  <c:v>-13.974800000000002</c:v>
                </c:pt>
                <c:pt idx="1658">
                  <c:v>-14.109300000000005</c:v>
                </c:pt>
                <c:pt idx="1659">
                  <c:v>-14.332300000000004</c:v>
                </c:pt>
                <c:pt idx="1660">
                  <c:v>-14.461100000000002</c:v>
                </c:pt>
                <c:pt idx="1661">
                  <c:v>-14.679500000000004</c:v>
                </c:pt>
                <c:pt idx="1662">
                  <c:v>-14.798199999999994</c:v>
                </c:pt>
                <c:pt idx="1663">
                  <c:v>-15.009799999999998</c:v>
                </c:pt>
                <c:pt idx="1664">
                  <c:v>-15.120199999999997</c:v>
                </c:pt>
                <c:pt idx="1665">
                  <c:v>-15.328100000000006</c:v>
                </c:pt>
                <c:pt idx="1666">
                  <c:v>-15.428200000000004</c:v>
                </c:pt>
                <c:pt idx="1667">
                  <c:v>-15.631299999999996</c:v>
                </c:pt>
                <c:pt idx="1668">
                  <c:v>-15.722700000000003</c:v>
                </c:pt>
                <c:pt idx="1669">
                  <c:v>-15.919799999999995</c:v>
                </c:pt>
                <c:pt idx="1670">
                  <c:v>-16.003900000000002</c:v>
                </c:pt>
                <c:pt idx="1671">
                  <c:v>-16.1952</c:v>
                </c:pt>
                <c:pt idx="1672">
                  <c:v>-16.272599999999997</c:v>
                </c:pt>
                <c:pt idx="1673">
                  <c:v>-16.458699999999993</c:v>
                </c:pt>
                <c:pt idx="1674">
                  <c:v>-16.529399999999995</c:v>
                </c:pt>
                <c:pt idx="1675">
                  <c:v>-16.701800000000006</c:v>
                </c:pt>
                <c:pt idx="1676">
                  <c:v>-16.773499999999999</c:v>
                </c:pt>
                <c:pt idx="1677">
                  <c:v>-16.948400000000007</c:v>
                </c:pt>
                <c:pt idx="1678">
                  <c:v>-17.0047</c:v>
                </c:pt>
                <c:pt idx="1679">
                  <c:v>-17.174499999999995</c:v>
                </c:pt>
                <c:pt idx="1680">
                  <c:v>-17.221500000000006</c:v>
                </c:pt>
                <c:pt idx="1681">
                  <c:v>-17.387900000000002</c:v>
                </c:pt>
                <c:pt idx="1682">
                  <c:v>-17.425600000000003</c:v>
                </c:pt>
                <c:pt idx="1683">
                  <c:v>-17.579999999999998</c:v>
                </c:pt>
                <c:pt idx="1684">
                  <c:v>-17.613</c:v>
                </c:pt>
                <c:pt idx="1685">
                  <c:v>-17.753900000000002</c:v>
                </c:pt>
                <c:pt idx="1686">
                  <c:v>-17.808000000000007</c:v>
                </c:pt>
                <c:pt idx="1687">
                  <c:v>-17.918899999999994</c:v>
                </c:pt>
                <c:pt idx="1688">
                  <c:v>-18.001400000000004</c:v>
                </c:pt>
                <c:pt idx="1689">
                  <c:v>-18.088800000000006</c:v>
                </c:pt>
                <c:pt idx="1690">
                  <c:v>-18.197699999999998</c:v>
                </c:pt>
                <c:pt idx="1691">
                  <c:v>-18.215699999999998</c:v>
                </c:pt>
                <c:pt idx="1692">
                  <c:v>-18.375500000000002</c:v>
                </c:pt>
                <c:pt idx="1693">
                  <c:v>-18.363799999999998</c:v>
                </c:pt>
                <c:pt idx="1694">
                  <c:v>-18.485699999999994</c:v>
                </c:pt>
                <c:pt idx="1695">
                  <c:v>-18.495800000000003</c:v>
                </c:pt>
                <c:pt idx="1696">
                  <c:v>-18.601200000000006</c:v>
                </c:pt>
                <c:pt idx="1697">
                  <c:v>-18.645799999999994</c:v>
                </c:pt>
                <c:pt idx="1698">
                  <c:v>-18.742999999999995</c:v>
                </c:pt>
                <c:pt idx="1699">
                  <c:v>-18.773399999999995</c:v>
                </c:pt>
                <c:pt idx="1700">
                  <c:v>-18.933800000000005</c:v>
                </c:pt>
                <c:pt idx="1701">
                  <c:v>-18.918499999999995</c:v>
                </c:pt>
                <c:pt idx="1702">
                  <c:v>-19.045000000000002</c:v>
                </c:pt>
                <c:pt idx="1703">
                  <c:v>-19.026200000000003</c:v>
                </c:pt>
                <c:pt idx="1704">
                  <c:v>-19.167299999999997</c:v>
                </c:pt>
                <c:pt idx="1705">
                  <c:v>-19.128399999999999</c:v>
                </c:pt>
                <c:pt idx="1706">
                  <c:v>-19.222999999999999</c:v>
                </c:pt>
                <c:pt idx="1707">
                  <c:v>-19.217799999999997</c:v>
                </c:pt>
                <c:pt idx="1708">
                  <c:v>-19.248199999999997</c:v>
                </c:pt>
                <c:pt idx="1709">
                  <c:v>-19.290499999999994</c:v>
                </c:pt>
                <c:pt idx="1710">
                  <c:v>-19.330299999999994</c:v>
                </c:pt>
                <c:pt idx="1711">
                  <c:v>-19.368499999999997</c:v>
                </c:pt>
                <c:pt idx="1712">
                  <c:v>-19.403000000000006</c:v>
                </c:pt>
                <c:pt idx="1713">
                  <c:v>-19.436099999999996</c:v>
                </c:pt>
                <c:pt idx="1714">
                  <c:v>-19.471199999999996</c:v>
                </c:pt>
                <c:pt idx="1715">
                  <c:v>-19.507000000000005</c:v>
                </c:pt>
                <c:pt idx="1716">
                  <c:v>-19.540499999999994</c:v>
                </c:pt>
                <c:pt idx="1717">
                  <c:v>-19.572000000000003</c:v>
                </c:pt>
                <c:pt idx="1718">
                  <c:v>-19.599900000000005</c:v>
                </c:pt>
                <c:pt idx="1719">
                  <c:v>-19.626199999999997</c:v>
                </c:pt>
                <c:pt idx="1720">
                  <c:v>-19.648600000000002</c:v>
                </c:pt>
                <c:pt idx="1721">
                  <c:v>-19.667299999999997</c:v>
                </c:pt>
                <c:pt idx="1722">
                  <c:v>-19.682599999999994</c:v>
                </c:pt>
                <c:pt idx="1723">
                  <c:v>-19.6952</c:v>
                </c:pt>
                <c:pt idx="1724">
                  <c:v>-19.705600000000004</c:v>
                </c:pt>
                <c:pt idx="1725">
                  <c:v>-19.714100000000002</c:v>
                </c:pt>
                <c:pt idx="1726">
                  <c:v>-19.720799999999997</c:v>
                </c:pt>
                <c:pt idx="1727">
                  <c:v>-19.727599999999995</c:v>
                </c:pt>
                <c:pt idx="1728">
                  <c:v>-19.730999999999995</c:v>
                </c:pt>
                <c:pt idx="1729">
                  <c:v>-19.732799999999997</c:v>
                </c:pt>
                <c:pt idx="1730">
                  <c:v>-19.730599999999995</c:v>
                </c:pt>
                <c:pt idx="1731">
                  <c:v>-19.7136</c:v>
                </c:pt>
                <c:pt idx="1732">
                  <c:v>-19.705799999999996</c:v>
                </c:pt>
                <c:pt idx="1733">
                  <c:v>-19.700500000000005</c:v>
                </c:pt>
                <c:pt idx="1734">
                  <c:v>-19.695400000000006</c:v>
                </c:pt>
                <c:pt idx="1735">
                  <c:v>-19.689400000000006</c:v>
                </c:pt>
                <c:pt idx="1736">
                  <c:v>-19.682199999999995</c:v>
                </c:pt>
                <c:pt idx="1737">
                  <c:v>-19.673599999999993</c:v>
                </c:pt>
                <c:pt idx="1738">
                  <c:v>-19.663300000000007</c:v>
                </c:pt>
                <c:pt idx="1739">
                  <c:v>-19.651600000000002</c:v>
                </c:pt>
                <c:pt idx="1740">
                  <c:v>-19.638400000000004</c:v>
                </c:pt>
                <c:pt idx="1741">
                  <c:v>-19.623699999999999</c:v>
                </c:pt>
                <c:pt idx="1742">
                  <c:v>-19.607699999999994</c:v>
                </c:pt>
                <c:pt idx="1743">
                  <c:v>-19.590299999999999</c:v>
                </c:pt>
                <c:pt idx="1744">
                  <c:v>-19.571799999999996</c:v>
                </c:pt>
                <c:pt idx="1745">
                  <c:v>-19.552000000000007</c:v>
                </c:pt>
                <c:pt idx="1746">
                  <c:v>-19.530799999999999</c:v>
                </c:pt>
                <c:pt idx="1747">
                  <c:v>-19.508300000000006</c:v>
                </c:pt>
                <c:pt idx="1748">
                  <c:v>-19.484300000000005</c:v>
                </c:pt>
                <c:pt idx="1749">
                  <c:v>-19.4589</c:v>
                </c:pt>
                <c:pt idx="1750">
                  <c:v>-19.432100000000005</c:v>
                </c:pt>
                <c:pt idx="1751">
                  <c:v>-19.403800000000004</c:v>
                </c:pt>
                <c:pt idx="1752">
                  <c:v>-19.374200000000002</c:v>
                </c:pt>
                <c:pt idx="1753">
                  <c:v>-19.343299999999999</c:v>
                </c:pt>
                <c:pt idx="1754">
                  <c:v>-19.311000000000007</c:v>
                </c:pt>
                <c:pt idx="1755">
                  <c:v>-19.277500000000003</c:v>
                </c:pt>
                <c:pt idx="1756">
                  <c:v>-19.242999999999995</c:v>
                </c:pt>
                <c:pt idx="1757">
                  <c:v>-19.207499999999996</c:v>
                </c:pt>
                <c:pt idx="1758">
                  <c:v>-19.171099999999996</c:v>
                </c:pt>
                <c:pt idx="1759">
                  <c:v>-19.133799999999994</c:v>
                </c:pt>
                <c:pt idx="1760">
                  <c:v>-19.095600000000005</c:v>
                </c:pt>
                <c:pt idx="1761">
                  <c:v>-19.0565</c:v>
                </c:pt>
                <c:pt idx="1762">
                  <c:v>-19.0167</c:v>
                </c:pt>
                <c:pt idx="1763">
                  <c:v>-18.975999999999999</c:v>
                </c:pt>
                <c:pt idx="1764">
                  <c:v>-18.9345</c:v>
                </c:pt>
                <c:pt idx="1765">
                  <c:v>-18.892200000000003</c:v>
                </c:pt>
                <c:pt idx="1766">
                  <c:v>-18.849000000000004</c:v>
                </c:pt>
                <c:pt idx="1767">
                  <c:v>-18.805000000000007</c:v>
                </c:pt>
                <c:pt idx="1768">
                  <c:v>-18.760099999999994</c:v>
                </c:pt>
                <c:pt idx="1769">
                  <c:v>-18.713399999999993</c:v>
                </c:pt>
                <c:pt idx="1770">
                  <c:v>-18.665700000000001</c:v>
                </c:pt>
                <c:pt idx="1771">
                  <c:v>-18.617500000000007</c:v>
                </c:pt>
                <c:pt idx="1772">
                  <c:v>-18.569100000000006</c:v>
                </c:pt>
                <c:pt idx="1773">
                  <c:v>-18.519800000000004</c:v>
                </c:pt>
                <c:pt idx="1774">
                  <c:v>-18.469700000000003</c:v>
                </c:pt>
                <c:pt idx="1775">
                  <c:v>-18.418700000000001</c:v>
                </c:pt>
                <c:pt idx="1776">
                  <c:v>-18.366900000000001</c:v>
                </c:pt>
                <c:pt idx="1777">
                  <c:v>-18.3142</c:v>
                </c:pt>
                <c:pt idx="1778">
                  <c:v>-18.2607</c:v>
                </c:pt>
                <c:pt idx="1779">
                  <c:v>-18.206400000000002</c:v>
                </c:pt>
                <c:pt idx="1780">
                  <c:v>-18.151300000000006</c:v>
                </c:pt>
                <c:pt idx="1781">
                  <c:v>-18.095299999999995</c:v>
                </c:pt>
                <c:pt idx="1782">
                  <c:v>-18.038399999999996</c:v>
                </c:pt>
                <c:pt idx="1783">
                  <c:v>-17.980900000000005</c:v>
                </c:pt>
                <c:pt idx="1784">
                  <c:v>-17.922600000000003</c:v>
                </c:pt>
                <c:pt idx="1785">
                  <c:v>-17.863399999999999</c:v>
                </c:pt>
                <c:pt idx="1786">
                  <c:v>-17.8035</c:v>
                </c:pt>
                <c:pt idx="1787">
                  <c:v>-17.742699999999999</c:v>
                </c:pt>
                <c:pt idx="1788">
                  <c:v>-17.680999999999997</c:v>
                </c:pt>
                <c:pt idx="1789">
                  <c:v>-17.618300000000005</c:v>
                </c:pt>
                <c:pt idx="1790">
                  <c:v>-17.554599999999994</c:v>
                </c:pt>
                <c:pt idx="1791">
                  <c:v>-17.489699999999999</c:v>
                </c:pt>
                <c:pt idx="1792">
                  <c:v>-17.423699999999997</c:v>
                </c:pt>
                <c:pt idx="1793">
                  <c:v>-17.356399999999994</c:v>
                </c:pt>
                <c:pt idx="1794">
                  <c:v>-17.287999999999997</c:v>
                </c:pt>
                <c:pt idx="1795">
                  <c:v>-17.218299999999999</c:v>
                </c:pt>
                <c:pt idx="1796">
                  <c:v>-17.147199999999998</c:v>
                </c:pt>
                <c:pt idx="1797">
                  <c:v>-17.074799999999996</c:v>
                </c:pt>
                <c:pt idx="1798">
                  <c:v>-17.001099999999994</c:v>
                </c:pt>
                <c:pt idx="1799">
                  <c:v>-16.926699999999997</c:v>
                </c:pt>
                <c:pt idx="1800">
                  <c:v>-16.850700000000003</c:v>
                </c:pt>
                <c:pt idx="1801">
                  <c:v>-16.773499999999999</c:v>
                </c:pt>
                <c:pt idx="1802">
                  <c:v>-16.694900000000004</c:v>
                </c:pt>
                <c:pt idx="1803">
                  <c:v>-16.613600000000005</c:v>
                </c:pt>
                <c:pt idx="1804">
                  <c:v>-16.528300000000002</c:v>
                </c:pt>
                <c:pt idx="1805">
                  <c:v>-16.416700000000006</c:v>
                </c:pt>
                <c:pt idx="1806">
                  <c:v>-16.312200000000004</c:v>
                </c:pt>
                <c:pt idx="1807">
                  <c:v>-16.203699999999998</c:v>
                </c:pt>
                <c:pt idx="1808">
                  <c:v>-16.092799999999997</c:v>
                </c:pt>
                <c:pt idx="1809">
                  <c:v>-15.988100000000003</c:v>
                </c:pt>
                <c:pt idx="1810">
                  <c:v>-15.878699999999995</c:v>
                </c:pt>
                <c:pt idx="1811">
                  <c:v>-15.764899999999997</c:v>
                </c:pt>
                <c:pt idx="1812">
                  <c:v>-15.647199999999998</c:v>
                </c:pt>
                <c:pt idx="1813">
                  <c:v>-15.525099999999995</c:v>
                </c:pt>
                <c:pt idx="1814">
                  <c:v>-15.400300000000001</c:v>
                </c:pt>
                <c:pt idx="1815">
                  <c:v>-15.272999999999996</c:v>
                </c:pt>
                <c:pt idx="1816">
                  <c:v>-15.144999999999996</c:v>
                </c:pt>
                <c:pt idx="1817">
                  <c:v>-15.017099999999999</c:v>
                </c:pt>
                <c:pt idx="1818">
                  <c:v>-14.886200000000002</c:v>
                </c:pt>
                <c:pt idx="1819">
                  <c:v>-14.751800000000003</c:v>
                </c:pt>
                <c:pt idx="1820">
                  <c:v>-14.613399999999999</c:v>
                </c:pt>
                <c:pt idx="1821">
                  <c:v>-14.4696</c:v>
                </c:pt>
                <c:pt idx="1822">
                  <c:v>-14.323400000000007</c:v>
                </c:pt>
                <c:pt idx="1823">
                  <c:v>-14.172399999999996</c:v>
                </c:pt>
                <c:pt idx="1824">
                  <c:v>-14.015199999999993</c:v>
                </c:pt>
                <c:pt idx="1825">
                  <c:v>-13.851100000000002</c:v>
                </c:pt>
                <c:pt idx="1826">
                  <c:v>-13.680099999999996</c:v>
                </c:pt>
                <c:pt idx="1827">
                  <c:v>-13.501999999999995</c:v>
                </c:pt>
                <c:pt idx="1828">
                  <c:v>-13.316699999999997</c:v>
                </c:pt>
                <c:pt idx="1829">
                  <c:v>-13.123900000000006</c:v>
                </c:pt>
                <c:pt idx="1830">
                  <c:v>-12.923000000000002</c:v>
                </c:pt>
                <c:pt idx="1831">
                  <c:v>-12.713800000000006</c:v>
                </c:pt>
                <c:pt idx="1832">
                  <c:v>-12.4953</c:v>
                </c:pt>
                <c:pt idx="1833">
                  <c:v>-12.2697</c:v>
                </c:pt>
                <c:pt idx="1834">
                  <c:v>-12.037700000000001</c:v>
                </c:pt>
                <c:pt idx="1835">
                  <c:v>-11.798500000000004</c:v>
                </c:pt>
                <c:pt idx="1836">
                  <c:v>-11.549999999999997</c:v>
                </c:pt>
                <c:pt idx="1837">
                  <c:v>-11.290800000000004</c:v>
                </c:pt>
                <c:pt idx="1838">
                  <c:v>-11.023399999999995</c:v>
                </c:pt>
                <c:pt idx="1839">
                  <c:v>-10.748599999999996</c:v>
                </c:pt>
                <c:pt idx="1840">
                  <c:v>-10.472700000000003</c:v>
                </c:pt>
                <c:pt idx="1841">
                  <c:v>-10.191500000000005</c:v>
                </c:pt>
                <c:pt idx="1842">
                  <c:v>-9.9056000000000068</c:v>
                </c:pt>
                <c:pt idx="1843">
                  <c:v>-9.6153000000000048</c:v>
                </c:pt>
                <c:pt idx="1844">
                  <c:v>-9.320999999999998</c:v>
                </c:pt>
                <c:pt idx="1845">
                  <c:v>-9.0233000000000061</c:v>
                </c:pt>
                <c:pt idx="1846">
                  <c:v>-8.722999999999999</c:v>
                </c:pt>
                <c:pt idx="1847">
                  <c:v>-8.4224999999999994</c:v>
                </c:pt>
                <c:pt idx="1848">
                  <c:v>-8.1209999999999951</c:v>
                </c:pt>
                <c:pt idx="1849">
                  <c:v>-7.819199999999995</c:v>
                </c:pt>
                <c:pt idx="1850">
                  <c:v>-7.5187999999999988</c:v>
                </c:pt>
                <c:pt idx="1851">
                  <c:v>-7.221100000000007</c:v>
                </c:pt>
                <c:pt idx="1852">
                  <c:v>-6.9274000000000058</c:v>
                </c:pt>
                <c:pt idx="1853">
                  <c:v>-6.6384000000000043</c:v>
                </c:pt>
                <c:pt idx="1854">
                  <c:v>-6.3546000000000049</c:v>
                </c:pt>
                <c:pt idx="1855">
                  <c:v>-6.0760999999999967</c:v>
                </c:pt>
                <c:pt idx="1856">
                  <c:v>-5.803600000000003</c:v>
                </c:pt>
                <c:pt idx="1857">
                  <c:v>-5.5370999999999952</c:v>
                </c:pt>
                <c:pt idx="1858">
                  <c:v>-5.2757000000000005</c:v>
                </c:pt>
                <c:pt idx="1859">
                  <c:v>-5.0220999999999947</c:v>
                </c:pt>
                <c:pt idx="1860">
                  <c:v>-4.7749000000000024</c:v>
                </c:pt>
                <c:pt idx="1861">
                  <c:v>-4.5353000000000065</c:v>
                </c:pt>
                <c:pt idx="1862">
                  <c:v>-4.303600000000003</c:v>
                </c:pt>
                <c:pt idx="1863">
                  <c:v>-4.0801000000000016</c:v>
                </c:pt>
                <c:pt idx="1864">
                  <c:v>-3.8659999999999997</c:v>
                </c:pt>
                <c:pt idx="1865">
                  <c:v>-3.6607999999999947</c:v>
                </c:pt>
                <c:pt idx="1866">
                  <c:v>-3.4646999999999935</c:v>
                </c:pt>
                <c:pt idx="1867">
                  <c:v>-3.2771999999999935</c:v>
                </c:pt>
                <c:pt idx="1868">
                  <c:v>-3.0987999999999971</c:v>
                </c:pt>
                <c:pt idx="1869">
                  <c:v>-2.9299000000000035</c:v>
                </c:pt>
                <c:pt idx="1870">
                  <c:v>-2.7706000000000017</c:v>
                </c:pt>
                <c:pt idx="1871">
                  <c:v>-2.620900000000006</c:v>
                </c:pt>
                <c:pt idx="1872">
                  <c:v>-2.4808000000000021</c:v>
                </c:pt>
                <c:pt idx="1873">
                  <c:v>-2.3503999999999934</c:v>
                </c:pt>
                <c:pt idx="1874">
                  <c:v>-2.2279999999999944</c:v>
                </c:pt>
                <c:pt idx="1875">
                  <c:v>-2.1110999999999933</c:v>
                </c:pt>
                <c:pt idx="1876">
                  <c:v>-1.9975000000000023</c:v>
                </c:pt>
                <c:pt idx="1877">
                  <c:v>-1.8885999999999967</c:v>
                </c:pt>
                <c:pt idx="1878">
                  <c:v>-1.7682999999999964</c:v>
                </c:pt>
                <c:pt idx="1879">
                  <c:v>-1.6440999999999946</c:v>
                </c:pt>
                <c:pt idx="1880">
                  <c:v>-1.5314999999999941</c:v>
                </c:pt>
                <c:pt idx="1881">
                  <c:v>-1.4372999999999934</c:v>
                </c:pt>
                <c:pt idx="1882">
                  <c:v>-1.3646999999999991</c:v>
                </c:pt>
                <c:pt idx="1883">
                  <c:v>-1.3126000000000033</c:v>
                </c:pt>
                <c:pt idx="1884">
                  <c:v>-1.2724000000000046</c:v>
                </c:pt>
                <c:pt idx="1885">
                  <c:v>-1.2540000000000049</c:v>
                </c:pt>
                <c:pt idx="1886">
                  <c:v>-1.2532999999999959</c:v>
                </c:pt>
                <c:pt idx="1887">
                  <c:v>-1.2476000000000056</c:v>
                </c:pt>
                <c:pt idx="1888">
                  <c:v>-1.2339000000000055</c:v>
                </c:pt>
                <c:pt idx="1889">
                  <c:v>-1.2160999999999973</c:v>
                </c:pt>
                <c:pt idx="1890">
                  <c:v>-1.195999999999998</c:v>
                </c:pt>
                <c:pt idx="1891">
                  <c:v>-1.1744999999999948</c:v>
                </c:pt>
                <c:pt idx="1892">
                  <c:v>-1.154200000000003</c:v>
                </c:pt>
                <c:pt idx="1893">
                  <c:v>-1.1372000000000071</c:v>
                </c:pt>
                <c:pt idx="1894">
                  <c:v>-1.1217999999999932</c:v>
                </c:pt>
                <c:pt idx="1895">
                  <c:v>-1.1096000000000004</c:v>
                </c:pt>
                <c:pt idx="1896">
                  <c:v>-1.1012999999999948</c:v>
                </c:pt>
                <c:pt idx="1897">
                  <c:v>-1.0960000000000036</c:v>
                </c:pt>
              </c:numCache>
            </c:numRef>
          </c:yVal>
          <c:smooth val="0"/>
        </c:ser>
        <c:dLbls>
          <c:showLegendKey val="0"/>
          <c:showVal val="0"/>
          <c:showCatName val="0"/>
          <c:showSerName val="0"/>
          <c:showPercent val="0"/>
          <c:showBubbleSize val="0"/>
        </c:dLbls>
        <c:axId val="354750136"/>
        <c:axId val="354750528"/>
      </c:scatterChart>
      <c:scatterChart>
        <c:scatterStyle val="lineMarker"/>
        <c:varyColors val="0"/>
        <c:ser>
          <c:idx val="2"/>
          <c:order val="2"/>
          <c:tx>
            <c:v>I_Air3D</c:v>
          </c:tx>
          <c:spPr>
            <a:ln w="19050">
              <a:solidFill>
                <a:srgbClr val="0000FF"/>
              </a:solidFill>
              <a:prstDash val="dash"/>
            </a:ln>
          </c:spPr>
          <c:marker>
            <c:symbol val="none"/>
          </c:marker>
          <c:xVal>
            <c:numRef>
              <c:f>'Guage 01'!$B$2:$B$1340</c:f>
              <c:numCache>
                <c:formatCode>General</c:formatCode>
                <c:ptCount val="1339"/>
                <c:pt idx="0">
                  <c:v>0</c:v>
                </c:pt>
                <c:pt idx="1">
                  <c:v>0.47126750000000006</c:v>
                </c:pt>
                <c:pt idx="2">
                  <c:v>0.47126750000000006</c:v>
                </c:pt>
                <c:pt idx="3">
                  <c:v>0.47178749999999997</c:v>
                </c:pt>
                <c:pt idx="4">
                  <c:v>0.47752499999999998</c:v>
                </c:pt>
                <c:pt idx="5">
                  <c:v>0.48331499999999994</c:v>
                </c:pt>
                <c:pt idx="6">
                  <c:v>0.48915249999999999</c:v>
                </c:pt>
                <c:pt idx="7">
                  <c:v>0.49504249999999994</c:v>
                </c:pt>
                <c:pt idx="8">
                  <c:v>0.50097999999999998</c:v>
                </c:pt>
                <c:pt idx="9">
                  <c:v>0.50695999999999997</c:v>
                </c:pt>
                <c:pt idx="10">
                  <c:v>0.51299499999999998</c:v>
                </c:pt>
                <c:pt idx="11">
                  <c:v>0.51907749999999997</c:v>
                </c:pt>
                <c:pt idx="12">
                  <c:v>0.52520249999999991</c:v>
                </c:pt>
                <c:pt idx="13">
                  <c:v>0.53138249999999998</c:v>
                </c:pt>
                <c:pt idx="14">
                  <c:v>0.53759749999999995</c:v>
                </c:pt>
                <c:pt idx="15">
                  <c:v>0.54386000000000001</c:v>
                </c:pt>
                <c:pt idx="16">
                  <c:v>0.55017749999999999</c:v>
                </c:pt>
                <c:pt idx="17">
                  <c:v>0.55652250000000003</c:v>
                </c:pt>
                <c:pt idx="18">
                  <c:v>0.56291999999999998</c:v>
                </c:pt>
                <c:pt idx="19">
                  <c:v>0.56935750000000007</c:v>
                </c:pt>
                <c:pt idx="20">
                  <c:v>0.57583249999999997</c:v>
                </c:pt>
                <c:pt idx="21">
                  <c:v>0.58235999999999999</c:v>
                </c:pt>
                <c:pt idx="22">
                  <c:v>0.58892250000000002</c:v>
                </c:pt>
                <c:pt idx="23">
                  <c:v>0.59552749999999999</c:v>
                </c:pt>
                <c:pt idx="24">
                  <c:v>0.60218749999999999</c:v>
                </c:pt>
                <c:pt idx="25">
                  <c:v>0.60887500000000006</c:v>
                </c:pt>
                <c:pt idx="26">
                  <c:v>0.61561500000000002</c:v>
                </c:pt>
                <c:pt idx="27">
                  <c:v>0.62239500000000003</c:v>
                </c:pt>
                <c:pt idx="28">
                  <c:v>0.62921499999999997</c:v>
                </c:pt>
                <c:pt idx="29">
                  <c:v>0.63608750000000003</c:v>
                </c:pt>
                <c:pt idx="30">
                  <c:v>0.64299499999999998</c:v>
                </c:pt>
                <c:pt idx="31">
                  <c:v>0.64994750000000001</c:v>
                </c:pt>
                <c:pt idx="32">
                  <c:v>0.65695000000000003</c:v>
                </c:pt>
                <c:pt idx="33">
                  <c:v>0.66398500000000005</c:v>
                </c:pt>
                <c:pt idx="34">
                  <c:v>0.67107249999999996</c:v>
                </c:pt>
                <c:pt idx="35">
                  <c:v>0.67820000000000003</c:v>
                </c:pt>
                <c:pt idx="36">
                  <c:v>0.68537000000000003</c:v>
                </c:pt>
                <c:pt idx="37">
                  <c:v>0.69259250000000006</c:v>
                </c:pt>
                <c:pt idx="38">
                  <c:v>0.69985000000000008</c:v>
                </c:pt>
                <c:pt idx="39">
                  <c:v>0.70715499999999998</c:v>
                </c:pt>
                <c:pt idx="40">
                  <c:v>0.71450499999999995</c:v>
                </c:pt>
                <c:pt idx="41">
                  <c:v>0.72189749999999997</c:v>
                </c:pt>
                <c:pt idx="42">
                  <c:v>0.72933999999999999</c:v>
                </c:pt>
                <c:pt idx="43">
                  <c:v>0.73682000000000003</c:v>
                </c:pt>
                <c:pt idx="44">
                  <c:v>0.74434999999999996</c:v>
                </c:pt>
                <c:pt idx="45">
                  <c:v>0.75192499999999995</c:v>
                </c:pt>
                <c:pt idx="46">
                  <c:v>0.75954250000000001</c:v>
                </c:pt>
                <c:pt idx="47">
                  <c:v>0.76721000000000006</c:v>
                </c:pt>
                <c:pt idx="48">
                  <c:v>0.77492000000000005</c:v>
                </c:pt>
                <c:pt idx="49">
                  <c:v>0.78267749999999991</c:v>
                </c:pt>
                <c:pt idx="50">
                  <c:v>0.79048499999999999</c:v>
                </c:pt>
                <c:pt idx="51">
                  <c:v>0.79833500000000002</c:v>
                </c:pt>
                <c:pt idx="52">
                  <c:v>0.80623499999999992</c:v>
                </c:pt>
                <c:pt idx="53">
                  <c:v>0.8141799999999999</c:v>
                </c:pt>
                <c:pt idx="54">
                  <c:v>0.82217249999999997</c:v>
                </c:pt>
                <c:pt idx="55">
                  <c:v>0.83021250000000002</c:v>
                </c:pt>
                <c:pt idx="56">
                  <c:v>0.83829999999999993</c:v>
                </c:pt>
                <c:pt idx="57">
                  <c:v>0.84643749999999995</c:v>
                </c:pt>
                <c:pt idx="58">
                  <c:v>0.85462249999999995</c:v>
                </c:pt>
                <c:pt idx="59">
                  <c:v>0.86285500000000004</c:v>
                </c:pt>
                <c:pt idx="60">
                  <c:v>0.87113750000000001</c:v>
                </c:pt>
                <c:pt idx="61">
                  <c:v>0.87946749999999996</c:v>
                </c:pt>
                <c:pt idx="62">
                  <c:v>0.88784750000000001</c:v>
                </c:pt>
                <c:pt idx="63">
                  <c:v>0.89627500000000004</c:v>
                </c:pt>
                <c:pt idx="64">
                  <c:v>0.90475250000000007</c:v>
                </c:pt>
                <c:pt idx="65">
                  <c:v>0.91328250000000011</c:v>
                </c:pt>
                <c:pt idx="66">
                  <c:v>0.9218575</c:v>
                </c:pt>
                <c:pt idx="67">
                  <c:v>0.93048249999999988</c:v>
                </c:pt>
                <c:pt idx="68">
                  <c:v>0.93915500000000007</c:v>
                </c:pt>
                <c:pt idx="69">
                  <c:v>0.94787499999999991</c:v>
                </c:pt>
                <c:pt idx="70">
                  <c:v>0.95663999999999993</c:v>
                </c:pt>
                <c:pt idx="71">
                  <c:v>0.96545750000000008</c:v>
                </c:pt>
                <c:pt idx="72">
                  <c:v>0.97431749999999995</c:v>
                </c:pt>
                <c:pt idx="73">
                  <c:v>0.98323249999999995</c:v>
                </c:pt>
                <c:pt idx="74">
                  <c:v>0.99219000000000013</c:v>
                </c:pt>
                <c:pt idx="75">
                  <c:v>1.0012000000000001</c:v>
                </c:pt>
                <c:pt idx="76">
                  <c:v>1.0102549999999999</c:v>
                </c:pt>
                <c:pt idx="77">
                  <c:v>1.0193650000000001</c:v>
                </c:pt>
                <c:pt idx="78">
                  <c:v>1.0285199999999999</c:v>
                </c:pt>
                <c:pt idx="79">
                  <c:v>1.0377225000000001</c:v>
                </c:pt>
                <c:pt idx="80">
                  <c:v>1.046975</c:v>
                </c:pt>
                <c:pt idx="81">
                  <c:v>1.0562800000000001</c:v>
                </c:pt>
                <c:pt idx="82">
                  <c:v>1.0656350000000001</c:v>
                </c:pt>
                <c:pt idx="83">
                  <c:v>1.075035</c:v>
                </c:pt>
                <c:pt idx="84">
                  <c:v>1.08449</c:v>
                </c:pt>
                <c:pt idx="85">
                  <c:v>1.0939950000000001</c:v>
                </c:pt>
                <c:pt idx="86">
                  <c:v>1.10355</c:v>
                </c:pt>
                <c:pt idx="87">
                  <c:v>1.1131550000000001</c:v>
                </c:pt>
                <c:pt idx="88">
                  <c:v>1.1228099999999999</c:v>
                </c:pt>
                <c:pt idx="89">
                  <c:v>1.13252</c:v>
                </c:pt>
                <c:pt idx="90">
                  <c:v>1.14228</c:v>
                </c:pt>
                <c:pt idx="91">
                  <c:v>1.1520874999999999</c:v>
                </c:pt>
                <c:pt idx="92">
                  <c:v>1.1619524999999999</c:v>
                </c:pt>
                <c:pt idx="93">
                  <c:v>1.1718675000000001</c:v>
                </c:pt>
                <c:pt idx="94">
                  <c:v>1.181835</c:v>
                </c:pt>
                <c:pt idx="95">
                  <c:v>1.1918525</c:v>
                </c:pt>
                <c:pt idx="96">
                  <c:v>1.2019250000000001</c:v>
                </c:pt>
                <c:pt idx="97">
                  <c:v>1.2120525</c:v>
                </c:pt>
                <c:pt idx="98">
                  <c:v>1.2222299999999999</c:v>
                </c:pt>
                <c:pt idx="99">
                  <c:v>1.2324575</c:v>
                </c:pt>
                <c:pt idx="100">
                  <c:v>1.242745</c:v>
                </c:pt>
                <c:pt idx="101">
                  <c:v>1.253085</c:v>
                </c:pt>
                <c:pt idx="102">
                  <c:v>1.2634750000000001</c:v>
                </c:pt>
                <c:pt idx="103">
                  <c:v>1.2739199999999999</c:v>
                </c:pt>
                <c:pt idx="104">
                  <c:v>1.2844225</c:v>
                </c:pt>
                <c:pt idx="105">
                  <c:v>1.29498</c:v>
                </c:pt>
                <c:pt idx="106">
                  <c:v>1.30559</c:v>
                </c:pt>
                <c:pt idx="107">
                  <c:v>1.3162525</c:v>
                </c:pt>
                <c:pt idx="108">
                  <c:v>1.326975</c:v>
                </c:pt>
                <c:pt idx="109">
                  <c:v>1.337755</c:v>
                </c:pt>
                <c:pt idx="110">
                  <c:v>1.3485850000000001</c:v>
                </c:pt>
                <c:pt idx="111">
                  <c:v>1.35947</c:v>
                </c:pt>
                <c:pt idx="112">
                  <c:v>1.3704175000000001</c:v>
                </c:pt>
                <c:pt idx="113">
                  <c:v>1.3814200000000001</c:v>
                </c:pt>
                <c:pt idx="114">
                  <c:v>1.3924749999999999</c:v>
                </c:pt>
                <c:pt idx="115">
                  <c:v>1.4035900000000001</c:v>
                </c:pt>
                <c:pt idx="116">
                  <c:v>1.4147675</c:v>
                </c:pt>
                <c:pt idx="117">
                  <c:v>1.4259999999999999</c:v>
                </c:pt>
                <c:pt idx="118">
                  <c:v>1.4372925000000001</c:v>
                </c:pt>
                <c:pt idx="119">
                  <c:v>1.4486525000000001</c:v>
                </c:pt>
                <c:pt idx="120">
                  <c:v>1.4600625</c:v>
                </c:pt>
                <c:pt idx="121">
                  <c:v>1.4715275000000001</c:v>
                </c:pt>
                <c:pt idx="122">
                  <c:v>1.483055</c:v>
                </c:pt>
                <c:pt idx="123">
                  <c:v>1.4946524999999999</c:v>
                </c:pt>
                <c:pt idx="124">
                  <c:v>1.5062974999999998</c:v>
                </c:pt>
                <c:pt idx="125">
                  <c:v>1.518</c:v>
                </c:pt>
                <c:pt idx="126">
                  <c:v>1.529765</c:v>
                </c:pt>
                <c:pt idx="127">
                  <c:v>1.5415999999999999</c:v>
                </c:pt>
                <c:pt idx="128">
                  <c:v>1.5534874999999999</c:v>
                </c:pt>
                <c:pt idx="129">
                  <c:v>1.5654325</c:v>
                </c:pt>
                <c:pt idx="130">
                  <c:v>1.5774074999999999</c:v>
                </c:pt>
                <c:pt idx="131">
                  <c:v>1.5893950000000001</c:v>
                </c:pt>
                <c:pt idx="132">
                  <c:v>1.6014074999999999</c:v>
                </c:pt>
                <c:pt idx="133">
                  <c:v>1.6134500000000001</c:v>
                </c:pt>
                <c:pt idx="134">
                  <c:v>1.6255299999999999</c:v>
                </c:pt>
                <c:pt idx="135">
                  <c:v>1.6376525</c:v>
                </c:pt>
                <c:pt idx="136">
                  <c:v>1.649815</c:v>
                </c:pt>
                <c:pt idx="137">
                  <c:v>1.6620075000000001</c:v>
                </c:pt>
                <c:pt idx="138">
                  <c:v>1.6742349999999999</c:v>
                </c:pt>
                <c:pt idx="139">
                  <c:v>1.6864975</c:v>
                </c:pt>
                <c:pt idx="140">
                  <c:v>1.6987999999999999</c:v>
                </c:pt>
                <c:pt idx="141">
                  <c:v>1.7111524999999999</c:v>
                </c:pt>
                <c:pt idx="142">
                  <c:v>1.7235549999999999</c:v>
                </c:pt>
                <c:pt idx="143">
                  <c:v>1.7360150000000001</c:v>
                </c:pt>
                <c:pt idx="144">
                  <c:v>1.7485199999999999</c:v>
                </c:pt>
                <c:pt idx="145">
                  <c:v>1.7610725</c:v>
                </c:pt>
                <c:pt idx="146">
                  <c:v>1.7736775</c:v>
                </c:pt>
                <c:pt idx="147">
                  <c:v>1.7863375000000001</c:v>
                </c:pt>
                <c:pt idx="148">
                  <c:v>1.7990575000000002</c:v>
                </c:pt>
                <c:pt idx="149">
                  <c:v>1.8118425</c:v>
                </c:pt>
                <c:pt idx="150">
                  <c:v>1.8246875</c:v>
                </c:pt>
                <c:pt idx="151">
                  <c:v>1.8375874999999999</c:v>
                </c:pt>
                <c:pt idx="152">
                  <c:v>1.8505449999999999</c:v>
                </c:pt>
                <c:pt idx="153">
                  <c:v>1.8635675</c:v>
                </c:pt>
                <c:pt idx="154">
                  <c:v>1.8766524999999998</c:v>
                </c:pt>
                <c:pt idx="155">
                  <c:v>1.8898075000000001</c:v>
                </c:pt>
                <c:pt idx="156">
                  <c:v>1.9030225000000001</c:v>
                </c:pt>
                <c:pt idx="157">
                  <c:v>1.9162974999999998</c:v>
                </c:pt>
                <c:pt idx="158">
                  <c:v>1.9296375000000001</c:v>
                </c:pt>
                <c:pt idx="159">
                  <c:v>1.9430449999999999</c:v>
                </c:pt>
                <c:pt idx="160">
                  <c:v>1.95652</c:v>
                </c:pt>
                <c:pt idx="161">
                  <c:v>1.9700575000000002</c:v>
                </c:pt>
                <c:pt idx="162">
                  <c:v>1.9836574999999999</c:v>
                </c:pt>
                <c:pt idx="163">
                  <c:v>1.9973250000000002</c:v>
                </c:pt>
                <c:pt idx="164">
                  <c:v>2.0110625</c:v>
                </c:pt>
                <c:pt idx="165">
                  <c:v>2.0248699999999999</c:v>
                </c:pt>
                <c:pt idx="166">
                  <c:v>2.0387399999999998</c:v>
                </c:pt>
                <c:pt idx="167">
                  <c:v>2.0526800000000001</c:v>
                </c:pt>
                <c:pt idx="168">
                  <c:v>2.0666875</c:v>
                </c:pt>
                <c:pt idx="169">
                  <c:v>2.0807725000000001</c:v>
                </c:pt>
                <c:pt idx="170">
                  <c:v>2.0949274999999998</c:v>
                </c:pt>
                <c:pt idx="171">
                  <c:v>2.1091525</c:v>
                </c:pt>
                <c:pt idx="172">
                  <c:v>2.1234449999999998</c:v>
                </c:pt>
                <c:pt idx="173">
                  <c:v>2.1378149999999998</c:v>
                </c:pt>
                <c:pt idx="174">
                  <c:v>2.1522600000000001</c:v>
                </c:pt>
                <c:pt idx="175">
                  <c:v>2.1667874999999999</c:v>
                </c:pt>
                <c:pt idx="176">
                  <c:v>2.1813875</c:v>
                </c:pt>
                <c:pt idx="177">
                  <c:v>2.1960600000000001</c:v>
                </c:pt>
                <c:pt idx="178">
                  <c:v>2.2108099999999999</c:v>
                </c:pt>
                <c:pt idx="179">
                  <c:v>2.2256425000000002</c:v>
                </c:pt>
                <c:pt idx="180">
                  <c:v>2.2405575</c:v>
                </c:pt>
                <c:pt idx="181">
                  <c:v>2.2555550000000002</c:v>
                </c:pt>
                <c:pt idx="182">
                  <c:v>2.2706299999999997</c:v>
                </c:pt>
                <c:pt idx="183">
                  <c:v>2.2857875000000001</c:v>
                </c:pt>
                <c:pt idx="184">
                  <c:v>2.3010299999999999</c:v>
                </c:pt>
                <c:pt idx="185">
                  <c:v>2.3163575000000001</c:v>
                </c:pt>
                <c:pt idx="186">
                  <c:v>2.3317725</c:v>
                </c:pt>
                <c:pt idx="187">
                  <c:v>2.34727</c:v>
                </c:pt>
                <c:pt idx="188">
                  <c:v>2.3628525000000002</c:v>
                </c:pt>
                <c:pt idx="189">
                  <c:v>2.37852</c:v>
                </c:pt>
                <c:pt idx="190">
                  <c:v>2.3942800000000002</c:v>
                </c:pt>
                <c:pt idx="191">
                  <c:v>2.4101300000000001</c:v>
                </c:pt>
                <c:pt idx="192">
                  <c:v>2.4260650000000004</c:v>
                </c:pt>
                <c:pt idx="193">
                  <c:v>2.4420875</c:v>
                </c:pt>
                <c:pt idx="194">
                  <c:v>2.4581974999999998</c:v>
                </c:pt>
                <c:pt idx="195">
                  <c:v>2.4744025000000001</c:v>
                </c:pt>
                <c:pt idx="196">
                  <c:v>2.4906999999999999</c:v>
                </c:pt>
                <c:pt idx="197">
                  <c:v>2.5070749999999999</c:v>
                </c:pt>
                <c:pt idx="198">
                  <c:v>2.5235500000000002</c:v>
                </c:pt>
                <c:pt idx="199">
                  <c:v>2.5401250000000002</c:v>
                </c:pt>
                <c:pt idx="200">
                  <c:v>2.5568</c:v>
                </c:pt>
                <c:pt idx="201">
                  <c:v>2.57355</c:v>
                </c:pt>
                <c:pt idx="202">
                  <c:v>2.5903999999999998</c:v>
                </c:pt>
                <c:pt idx="203">
                  <c:v>2.6073499999999998</c:v>
                </c:pt>
                <c:pt idx="204">
                  <c:v>2.6243750000000001</c:v>
                </c:pt>
                <c:pt idx="205">
                  <c:v>2.6415250000000001</c:v>
                </c:pt>
                <c:pt idx="206">
                  <c:v>2.6586499999999997</c:v>
                </c:pt>
                <c:pt idx="207">
                  <c:v>2.6755999999999998</c:v>
                </c:pt>
                <c:pt idx="208">
                  <c:v>2.6923249999999999</c:v>
                </c:pt>
                <c:pt idx="209">
                  <c:v>2.7089499999999997</c:v>
                </c:pt>
                <c:pt idx="210">
                  <c:v>2.7253750000000001</c:v>
                </c:pt>
                <c:pt idx="211">
                  <c:v>2.7416499999999999</c:v>
                </c:pt>
                <c:pt idx="212">
                  <c:v>2.7577250000000002</c:v>
                </c:pt>
                <c:pt idx="213">
                  <c:v>2.7736499999999999</c:v>
                </c:pt>
                <c:pt idx="214">
                  <c:v>2.789425</c:v>
                </c:pt>
                <c:pt idx="215">
                  <c:v>2.8050999999999999</c:v>
                </c:pt>
                <c:pt idx="216">
                  <c:v>2.8205999999999998</c:v>
                </c:pt>
                <c:pt idx="217">
                  <c:v>2.83595</c:v>
                </c:pt>
                <c:pt idx="218">
                  <c:v>2.851175</c:v>
                </c:pt>
                <c:pt idx="219">
                  <c:v>2.8661750000000001</c:v>
                </c:pt>
                <c:pt idx="220">
                  <c:v>2.8811249999999999</c:v>
                </c:pt>
                <c:pt idx="221">
                  <c:v>2.8959250000000001</c:v>
                </c:pt>
                <c:pt idx="222">
                  <c:v>2.9106000000000001</c:v>
                </c:pt>
                <c:pt idx="223">
                  <c:v>2.9250750000000001</c:v>
                </c:pt>
                <c:pt idx="224">
                  <c:v>2.939425</c:v>
                </c:pt>
                <c:pt idx="225">
                  <c:v>2.9537249999999999</c:v>
                </c:pt>
                <c:pt idx="226">
                  <c:v>2.9678</c:v>
                </c:pt>
                <c:pt idx="227">
                  <c:v>2.9817499999999999</c:v>
                </c:pt>
                <c:pt idx="228">
                  <c:v>2.9955750000000001</c:v>
                </c:pt>
                <c:pt idx="229">
                  <c:v>3.009325</c:v>
                </c:pt>
                <c:pt idx="230">
                  <c:v>3.022875</c:v>
                </c:pt>
                <c:pt idx="231">
                  <c:v>3.0362499999999999</c:v>
                </c:pt>
                <c:pt idx="232">
                  <c:v>3.0494250000000003</c:v>
                </c:pt>
                <c:pt idx="233">
                  <c:v>3.0622750000000001</c:v>
                </c:pt>
                <c:pt idx="234">
                  <c:v>3.0747750000000003</c:v>
                </c:pt>
                <c:pt idx="235">
                  <c:v>3.0870000000000002</c:v>
                </c:pt>
                <c:pt idx="236">
                  <c:v>3.0990000000000002</c:v>
                </c:pt>
                <c:pt idx="237">
                  <c:v>3.1105499999999999</c:v>
                </c:pt>
                <c:pt idx="238">
                  <c:v>3.1220000000000003</c:v>
                </c:pt>
                <c:pt idx="239">
                  <c:v>3.1327250000000002</c:v>
                </c:pt>
                <c:pt idx="240">
                  <c:v>3.1433750000000003</c:v>
                </c:pt>
                <c:pt idx="241">
                  <c:v>3.153375</c:v>
                </c:pt>
                <c:pt idx="242">
                  <c:v>3.1633500000000003</c:v>
                </c:pt>
                <c:pt idx="243">
                  <c:v>3.1727749999999997</c:v>
                </c:pt>
                <c:pt idx="244">
                  <c:v>3.1821750000000004</c:v>
                </c:pt>
                <c:pt idx="245">
                  <c:v>3.1910500000000002</c:v>
                </c:pt>
                <c:pt idx="246">
                  <c:v>3.200075</c:v>
                </c:pt>
                <c:pt idx="247">
                  <c:v>3.2085250000000003</c:v>
                </c:pt>
                <c:pt idx="248">
                  <c:v>3.2169999999999996</c:v>
                </c:pt>
                <c:pt idx="249">
                  <c:v>3.2252749999999999</c:v>
                </c:pt>
                <c:pt idx="250">
                  <c:v>3.2333750000000001</c:v>
                </c:pt>
                <c:pt idx="251">
                  <c:v>3.2416499999999999</c:v>
                </c:pt>
                <c:pt idx="252">
                  <c:v>3.2496749999999999</c:v>
                </c:pt>
                <c:pt idx="253">
                  <c:v>3.2577250000000002</c:v>
                </c:pt>
                <c:pt idx="254">
                  <c:v>3.2658749999999999</c:v>
                </c:pt>
                <c:pt idx="255">
                  <c:v>3.2738999999999998</c:v>
                </c:pt>
                <c:pt idx="256">
                  <c:v>3.2819250000000002</c:v>
                </c:pt>
                <c:pt idx="257">
                  <c:v>3.29</c:v>
                </c:pt>
                <c:pt idx="258">
                  <c:v>3.2980750000000003</c:v>
                </c:pt>
                <c:pt idx="259">
                  <c:v>3.3060749999999999</c:v>
                </c:pt>
                <c:pt idx="260">
                  <c:v>3.3141249999999998</c:v>
                </c:pt>
                <c:pt idx="261">
                  <c:v>3.322225</c:v>
                </c:pt>
                <c:pt idx="262">
                  <c:v>3.3302499999999999</c:v>
                </c:pt>
                <c:pt idx="263">
                  <c:v>3.3383000000000003</c:v>
                </c:pt>
                <c:pt idx="264">
                  <c:v>3.3464</c:v>
                </c:pt>
                <c:pt idx="265">
                  <c:v>3.3544749999999999</c:v>
                </c:pt>
                <c:pt idx="266">
                  <c:v>3.3625250000000002</c:v>
                </c:pt>
                <c:pt idx="267">
                  <c:v>3.370625</c:v>
                </c:pt>
                <c:pt idx="268">
                  <c:v>3.3787249999999998</c:v>
                </c:pt>
                <c:pt idx="269">
                  <c:v>3.3868</c:v>
                </c:pt>
                <c:pt idx="270">
                  <c:v>3.3948999999999998</c:v>
                </c:pt>
                <c:pt idx="271">
                  <c:v>3.403025</c:v>
                </c:pt>
                <c:pt idx="272">
                  <c:v>3.4111250000000002</c:v>
                </c:pt>
                <c:pt idx="273">
                  <c:v>3.4192499999999999</c:v>
                </c:pt>
                <c:pt idx="274">
                  <c:v>3.4274249999999999</c:v>
                </c:pt>
                <c:pt idx="275">
                  <c:v>3.4355499999999997</c:v>
                </c:pt>
                <c:pt idx="276">
                  <c:v>3.4437250000000001</c:v>
                </c:pt>
                <c:pt idx="277">
                  <c:v>3.4519000000000002</c:v>
                </c:pt>
                <c:pt idx="278">
                  <c:v>3.4601000000000002</c:v>
                </c:pt>
                <c:pt idx="279">
                  <c:v>3.4682749999999998</c:v>
                </c:pt>
                <c:pt idx="280">
                  <c:v>3.4764749999999998</c:v>
                </c:pt>
                <c:pt idx="281">
                  <c:v>3.4847000000000001</c:v>
                </c:pt>
                <c:pt idx="282">
                  <c:v>3.4929000000000001</c:v>
                </c:pt>
                <c:pt idx="283">
                  <c:v>3.501125</c:v>
                </c:pt>
                <c:pt idx="284">
                  <c:v>3.5093000000000001</c:v>
                </c:pt>
                <c:pt idx="285">
                  <c:v>3.5174749999999997</c:v>
                </c:pt>
                <c:pt idx="286">
                  <c:v>3.5256750000000006</c:v>
                </c:pt>
                <c:pt idx="287">
                  <c:v>3.5338750000000001</c:v>
                </c:pt>
                <c:pt idx="288">
                  <c:v>3.542125</c:v>
                </c:pt>
                <c:pt idx="289">
                  <c:v>3.5504500000000001</c:v>
                </c:pt>
                <c:pt idx="290">
                  <c:v>3.5588500000000001</c:v>
                </c:pt>
                <c:pt idx="291">
                  <c:v>3.5673999999999997</c:v>
                </c:pt>
                <c:pt idx="292">
                  <c:v>3.5761250000000002</c:v>
                </c:pt>
                <c:pt idx="293">
                  <c:v>3.5850249999999999</c:v>
                </c:pt>
                <c:pt idx="294">
                  <c:v>3.5939999999999999</c:v>
                </c:pt>
                <c:pt idx="295">
                  <c:v>3.6030500000000001</c:v>
                </c:pt>
                <c:pt idx="296">
                  <c:v>3.6121750000000001</c:v>
                </c:pt>
                <c:pt idx="297">
                  <c:v>3.6214000000000004</c:v>
                </c:pt>
                <c:pt idx="298">
                  <c:v>3.6307</c:v>
                </c:pt>
                <c:pt idx="299">
                  <c:v>3.6400750000000004</c:v>
                </c:pt>
                <c:pt idx="300">
                  <c:v>3.6495250000000001</c:v>
                </c:pt>
                <c:pt idx="301">
                  <c:v>3.6590749999999996</c:v>
                </c:pt>
                <c:pt idx="302">
                  <c:v>3.6687499999999997</c:v>
                </c:pt>
                <c:pt idx="303">
                  <c:v>3.678525</c:v>
                </c:pt>
                <c:pt idx="304">
                  <c:v>3.6884250000000001</c:v>
                </c:pt>
                <c:pt idx="305">
                  <c:v>3.6984499999999998</c:v>
                </c:pt>
                <c:pt idx="306">
                  <c:v>3.7086250000000001</c:v>
                </c:pt>
                <c:pt idx="307">
                  <c:v>3.718925</c:v>
                </c:pt>
                <c:pt idx="308">
                  <c:v>3.7293750000000001</c:v>
                </c:pt>
                <c:pt idx="309">
                  <c:v>3.7399250000000004</c:v>
                </c:pt>
                <c:pt idx="310">
                  <c:v>3.7506249999999999</c:v>
                </c:pt>
                <c:pt idx="311">
                  <c:v>3.7614500000000004</c:v>
                </c:pt>
                <c:pt idx="312">
                  <c:v>3.7724500000000001</c:v>
                </c:pt>
                <c:pt idx="313">
                  <c:v>3.7836000000000003</c:v>
                </c:pt>
                <c:pt idx="314">
                  <c:v>3.7949249999999997</c:v>
                </c:pt>
                <c:pt idx="315">
                  <c:v>3.8064499999999999</c:v>
                </c:pt>
                <c:pt idx="316">
                  <c:v>3.8181500000000002</c:v>
                </c:pt>
                <c:pt idx="317">
                  <c:v>3.830025</c:v>
                </c:pt>
                <c:pt idx="318">
                  <c:v>3.8420250000000005</c:v>
                </c:pt>
                <c:pt idx="319">
                  <c:v>3.8541750000000001</c:v>
                </c:pt>
                <c:pt idx="320">
                  <c:v>3.8664499999999999</c:v>
                </c:pt>
                <c:pt idx="321">
                  <c:v>3.8788749999999999</c:v>
                </c:pt>
                <c:pt idx="322">
                  <c:v>3.8914749999999998</c:v>
                </c:pt>
                <c:pt idx="323">
                  <c:v>3.9042500000000002</c:v>
                </c:pt>
                <c:pt idx="324">
                  <c:v>3.9171749999999999</c:v>
                </c:pt>
                <c:pt idx="325">
                  <c:v>3.9301999999999997</c:v>
                </c:pt>
                <c:pt idx="326">
                  <c:v>3.9433749999999996</c:v>
                </c:pt>
                <c:pt idx="327">
                  <c:v>3.9566999999999997</c:v>
                </c:pt>
                <c:pt idx="328">
                  <c:v>3.9702000000000002</c:v>
                </c:pt>
                <c:pt idx="329">
                  <c:v>3.9839250000000002</c:v>
                </c:pt>
                <c:pt idx="330">
                  <c:v>3.9977</c:v>
                </c:pt>
                <c:pt idx="331">
                  <c:v>4.0115249999999998</c:v>
                </c:pt>
                <c:pt idx="332">
                  <c:v>4.0253999999999994</c:v>
                </c:pt>
                <c:pt idx="333">
                  <c:v>4.0393249999999998</c:v>
                </c:pt>
                <c:pt idx="334">
                  <c:v>4.0533000000000001</c:v>
                </c:pt>
                <c:pt idx="335">
                  <c:v>4.0673250000000003</c:v>
                </c:pt>
                <c:pt idx="336">
                  <c:v>4.0814250000000003</c:v>
                </c:pt>
                <c:pt idx="337">
                  <c:v>4.0956000000000001</c:v>
                </c:pt>
                <c:pt idx="338">
                  <c:v>4.1098750000000006</c:v>
                </c:pt>
                <c:pt idx="339">
                  <c:v>4.124225</c:v>
                </c:pt>
                <c:pt idx="340">
                  <c:v>4.1387</c:v>
                </c:pt>
                <c:pt idx="341">
                  <c:v>4.1532499999999999</c:v>
                </c:pt>
                <c:pt idx="342">
                  <c:v>4.1679500000000003</c:v>
                </c:pt>
                <c:pt idx="343">
                  <c:v>4.1826750000000006</c:v>
                </c:pt>
                <c:pt idx="344">
                  <c:v>4.1974999999999998</c:v>
                </c:pt>
                <c:pt idx="345">
                  <c:v>4.2124000000000006</c:v>
                </c:pt>
                <c:pt idx="346">
                  <c:v>4.2274000000000003</c:v>
                </c:pt>
                <c:pt idx="347">
                  <c:v>4.2424749999999998</c:v>
                </c:pt>
                <c:pt idx="348">
                  <c:v>4.2576499999999999</c:v>
                </c:pt>
                <c:pt idx="349">
                  <c:v>4.2729250000000008</c:v>
                </c:pt>
                <c:pt idx="350">
                  <c:v>4.2882249999999997</c:v>
                </c:pt>
                <c:pt idx="351">
                  <c:v>4.3035499999999995</c:v>
                </c:pt>
                <c:pt idx="352">
                  <c:v>4.3188750000000002</c:v>
                </c:pt>
                <c:pt idx="353">
                  <c:v>4.334225</c:v>
                </c:pt>
                <c:pt idx="354">
                  <c:v>4.3495999999999997</c:v>
                </c:pt>
                <c:pt idx="355">
                  <c:v>4.3649750000000003</c:v>
                </c:pt>
                <c:pt idx="356">
                  <c:v>4.3803999999999998</c:v>
                </c:pt>
                <c:pt idx="357">
                  <c:v>4.3958499999999994</c:v>
                </c:pt>
                <c:pt idx="358">
                  <c:v>4.4113499999999997</c:v>
                </c:pt>
                <c:pt idx="359">
                  <c:v>4.4268999999999998</c:v>
                </c:pt>
                <c:pt idx="360">
                  <c:v>4.4424999999999999</c:v>
                </c:pt>
                <c:pt idx="361">
                  <c:v>4.4581500000000007</c:v>
                </c:pt>
                <c:pt idx="362">
                  <c:v>4.4738499999999997</c:v>
                </c:pt>
                <c:pt idx="363">
                  <c:v>4.4895499999999995</c:v>
                </c:pt>
                <c:pt idx="364">
                  <c:v>4.5053000000000001</c:v>
                </c:pt>
                <c:pt idx="365">
                  <c:v>4.5210749999999997</c:v>
                </c:pt>
                <c:pt idx="366">
                  <c:v>4.5369000000000002</c:v>
                </c:pt>
                <c:pt idx="367">
                  <c:v>4.5528250000000003</c:v>
                </c:pt>
                <c:pt idx="368">
                  <c:v>4.5687999999999995</c:v>
                </c:pt>
                <c:pt idx="369">
                  <c:v>4.5848500000000003</c:v>
                </c:pt>
                <c:pt idx="370">
                  <c:v>4.600975</c:v>
                </c:pt>
                <c:pt idx="371">
                  <c:v>4.6171499999999996</c:v>
                </c:pt>
                <c:pt idx="372">
                  <c:v>4.6333500000000001</c:v>
                </c:pt>
                <c:pt idx="373">
                  <c:v>4.6494999999999997</c:v>
                </c:pt>
                <c:pt idx="374">
                  <c:v>4.6656250000000004</c:v>
                </c:pt>
                <c:pt idx="375">
                  <c:v>4.6816749999999994</c:v>
                </c:pt>
                <c:pt idx="376">
                  <c:v>4.6977250000000002</c:v>
                </c:pt>
                <c:pt idx="377">
                  <c:v>4.7137000000000002</c:v>
                </c:pt>
                <c:pt idx="378">
                  <c:v>4.7296499999999995</c:v>
                </c:pt>
                <c:pt idx="379">
                  <c:v>4.7455749999999997</c:v>
                </c:pt>
                <c:pt idx="380">
                  <c:v>4.76145</c:v>
                </c:pt>
                <c:pt idx="381">
                  <c:v>4.7773000000000003</c:v>
                </c:pt>
                <c:pt idx="382">
                  <c:v>4.7931249999999999</c:v>
                </c:pt>
                <c:pt idx="383">
                  <c:v>4.8089250000000003</c:v>
                </c:pt>
                <c:pt idx="384">
                  <c:v>4.8247</c:v>
                </c:pt>
                <c:pt idx="385">
                  <c:v>4.8404750000000005</c:v>
                </c:pt>
                <c:pt idx="386">
                  <c:v>4.8562500000000002</c:v>
                </c:pt>
                <c:pt idx="387">
                  <c:v>4.8719999999999999</c:v>
                </c:pt>
                <c:pt idx="388">
                  <c:v>4.8877749999999995</c:v>
                </c:pt>
                <c:pt idx="389">
                  <c:v>4.9035500000000001</c:v>
                </c:pt>
                <c:pt idx="390">
                  <c:v>4.9193750000000005</c:v>
                </c:pt>
                <c:pt idx="391">
                  <c:v>4.9352999999999998</c:v>
                </c:pt>
                <c:pt idx="392">
                  <c:v>4.9512749999999999</c:v>
                </c:pt>
                <c:pt idx="393">
                  <c:v>4.9672749999999999</c:v>
                </c:pt>
                <c:pt idx="394">
                  <c:v>4.9832999999999998</c:v>
                </c:pt>
                <c:pt idx="395">
                  <c:v>4.9993500000000006</c:v>
                </c:pt>
                <c:pt idx="396">
                  <c:v>5.0154499999999995</c:v>
                </c:pt>
                <c:pt idx="397">
                  <c:v>5.0316000000000001</c:v>
                </c:pt>
                <c:pt idx="398">
                  <c:v>5.0477499999999997</c:v>
                </c:pt>
                <c:pt idx="399">
                  <c:v>5.0639000000000003</c:v>
                </c:pt>
                <c:pt idx="400">
                  <c:v>5.08005</c:v>
                </c:pt>
                <c:pt idx="401">
                  <c:v>5.0962250000000004</c:v>
                </c:pt>
                <c:pt idx="402">
                  <c:v>5.1124499999999999</c:v>
                </c:pt>
                <c:pt idx="403">
                  <c:v>5.1286499999999995</c:v>
                </c:pt>
                <c:pt idx="404">
                  <c:v>5.1448499999999999</c:v>
                </c:pt>
                <c:pt idx="405">
                  <c:v>5.1610499999999995</c:v>
                </c:pt>
                <c:pt idx="406">
                  <c:v>5.1772499999999999</c:v>
                </c:pt>
                <c:pt idx="407">
                  <c:v>5.1935000000000002</c:v>
                </c:pt>
                <c:pt idx="408">
                  <c:v>5.2097499999999997</c:v>
                </c:pt>
                <c:pt idx="409">
                  <c:v>5.2260249999999999</c:v>
                </c:pt>
                <c:pt idx="410">
                  <c:v>5.2423000000000002</c:v>
                </c:pt>
                <c:pt idx="411">
                  <c:v>5.2585750000000004</c:v>
                </c:pt>
                <c:pt idx="412">
                  <c:v>5.2748499999999998</c:v>
                </c:pt>
                <c:pt idx="413">
                  <c:v>5.2911250000000001</c:v>
                </c:pt>
                <c:pt idx="414">
                  <c:v>5.3074250000000003</c:v>
                </c:pt>
                <c:pt idx="415">
                  <c:v>5.3237249999999996</c:v>
                </c:pt>
                <c:pt idx="416">
                  <c:v>5.3400250000000007</c:v>
                </c:pt>
                <c:pt idx="417">
                  <c:v>5.3562750000000001</c:v>
                </c:pt>
                <c:pt idx="418">
                  <c:v>5.3725000000000005</c:v>
                </c:pt>
                <c:pt idx="419">
                  <c:v>5.388725</c:v>
                </c:pt>
                <c:pt idx="420">
                  <c:v>5.4049250000000004</c:v>
                </c:pt>
                <c:pt idx="421">
                  <c:v>5.4211</c:v>
                </c:pt>
                <c:pt idx="422">
                  <c:v>5.4372249999999998</c:v>
                </c:pt>
                <c:pt idx="423">
                  <c:v>5.4532749999999997</c:v>
                </c:pt>
                <c:pt idx="424">
                  <c:v>5.4692249999999998</c:v>
                </c:pt>
                <c:pt idx="425">
                  <c:v>5.4851000000000001</c:v>
                </c:pt>
                <c:pt idx="426">
                  <c:v>5.5008750000000006</c:v>
                </c:pt>
                <c:pt idx="427">
                  <c:v>5.5165749999999996</c:v>
                </c:pt>
                <c:pt idx="428">
                  <c:v>5.5321750000000005</c:v>
                </c:pt>
                <c:pt idx="429">
                  <c:v>5.5476749999999999</c:v>
                </c:pt>
                <c:pt idx="430">
                  <c:v>5.5631250000000003</c:v>
                </c:pt>
                <c:pt idx="431">
                  <c:v>5.5785</c:v>
                </c:pt>
                <c:pt idx="432">
                  <c:v>5.5937999999999999</c:v>
                </c:pt>
                <c:pt idx="433">
                  <c:v>5.609</c:v>
                </c:pt>
                <c:pt idx="434">
                  <c:v>5.6241000000000003</c:v>
                </c:pt>
                <c:pt idx="435">
                  <c:v>5.6391</c:v>
                </c:pt>
                <c:pt idx="436">
                  <c:v>5.6540499999999998</c:v>
                </c:pt>
                <c:pt idx="437">
                  <c:v>5.6689000000000007</c:v>
                </c:pt>
                <c:pt idx="438">
                  <c:v>5.6837</c:v>
                </c:pt>
                <c:pt idx="439">
                  <c:v>5.6984750000000002</c:v>
                </c:pt>
                <c:pt idx="440">
                  <c:v>5.7132250000000004</c:v>
                </c:pt>
                <c:pt idx="441">
                  <c:v>5.7279499999999999</c:v>
                </c:pt>
                <c:pt idx="442">
                  <c:v>5.7426500000000003</c:v>
                </c:pt>
                <c:pt idx="443">
                  <c:v>5.7573499999999997</c:v>
                </c:pt>
                <c:pt idx="444">
                  <c:v>5.7720000000000002</c:v>
                </c:pt>
                <c:pt idx="445">
                  <c:v>5.7866249999999999</c:v>
                </c:pt>
                <c:pt idx="446">
                  <c:v>5.8012250000000005</c:v>
                </c:pt>
                <c:pt idx="447">
                  <c:v>5.8158000000000003</c:v>
                </c:pt>
                <c:pt idx="448">
                  <c:v>5.8303750000000001</c:v>
                </c:pt>
                <c:pt idx="449">
                  <c:v>5.8449499999999999</c:v>
                </c:pt>
                <c:pt idx="450">
                  <c:v>5.8594999999999997</c:v>
                </c:pt>
                <c:pt idx="451">
                  <c:v>5.8739999999999997</c:v>
                </c:pt>
                <c:pt idx="452">
                  <c:v>5.8884999999999996</c:v>
                </c:pt>
                <c:pt idx="453">
                  <c:v>5.9029749999999996</c:v>
                </c:pt>
                <c:pt idx="454">
                  <c:v>5.9174499999999997</c:v>
                </c:pt>
                <c:pt idx="455">
                  <c:v>5.9318999999999997</c:v>
                </c:pt>
                <c:pt idx="456">
                  <c:v>5.9463500000000007</c:v>
                </c:pt>
                <c:pt idx="457">
                  <c:v>5.9607999999999999</c:v>
                </c:pt>
                <c:pt idx="458">
                  <c:v>5.975225</c:v>
                </c:pt>
                <c:pt idx="459">
                  <c:v>5.9896250000000002</c:v>
                </c:pt>
                <c:pt idx="460">
                  <c:v>6.0040250000000004</c:v>
                </c:pt>
                <c:pt idx="461">
                  <c:v>6.0184250000000006</c:v>
                </c:pt>
                <c:pt idx="462">
                  <c:v>6.0327999999999999</c:v>
                </c:pt>
                <c:pt idx="463">
                  <c:v>6.0472000000000001</c:v>
                </c:pt>
                <c:pt idx="464">
                  <c:v>6.0615750000000004</c:v>
                </c:pt>
                <c:pt idx="465">
                  <c:v>6.0759249999999998</c:v>
                </c:pt>
                <c:pt idx="466">
                  <c:v>6.0902500000000002</c:v>
                </c:pt>
                <c:pt idx="467">
                  <c:v>6.1045750000000005</c:v>
                </c:pt>
                <c:pt idx="468">
                  <c:v>6.1189</c:v>
                </c:pt>
                <c:pt idx="469">
                  <c:v>6.1332249999999995</c:v>
                </c:pt>
                <c:pt idx="470">
                  <c:v>6.1475499999999998</c:v>
                </c:pt>
                <c:pt idx="471">
                  <c:v>6.1618750000000002</c:v>
                </c:pt>
                <c:pt idx="472">
                  <c:v>6.1761749999999997</c:v>
                </c:pt>
                <c:pt idx="473">
                  <c:v>6.1905000000000001</c:v>
                </c:pt>
                <c:pt idx="474">
                  <c:v>6.2047999999999996</c:v>
                </c:pt>
                <c:pt idx="475">
                  <c:v>6.219125</c:v>
                </c:pt>
                <c:pt idx="476">
                  <c:v>6.2334500000000004</c:v>
                </c:pt>
                <c:pt idx="477">
                  <c:v>6.2477749999999999</c:v>
                </c:pt>
                <c:pt idx="478">
                  <c:v>6.2620999999999993</c:v>
                </c:pt>
                <c:pt idx="479">
                  <c:v>6.2763999999999998</c:v>
                </c:pt>
                <c:pt idx="480">
                  <c:v>6.2907250000000001</c:v>
                </c:pt>
                <c:pt idx="481">
                  <c:v>6.3050499999999996</c:v>
                </c:pt>
                <c:pt idx="482">
                  <c:v>6.3193750000000009</c:v>
                </c:pt>
                <c:pt idx="483">
                  <c:v>6.3337249999999994</c:v>
                </c:pt>
                <c:pt idx="484">
                  <c:v>6.3480750000000006</c:v>
                </c:pt>
                <c:pt idx="485">
                  <c:v>6.3624249999999991</c:v>
                </c:pt>
                <c:pt idx="486">
                  <c:v>6.3767500000000004</c:v>
                </c:pt>
                <c:pt idx="487">
                  <c:v>6.3910999999999998</c:v>
                </c:pt>
                <c:pt idx="488">
                  <c:v>6.4054749999999991</c:v>
                </c:pt>
                <c:pt idx="489">
                  <c:v>6.4198500000000003</c:v>
                </c:pt>
                <c:pt idx="490">
                  <c:v>6.4342250000000005</c:v>
                </c:pt>
                <c:pt idx="491">
                  <c:v>6.4485999999999999</c:v>
                </c:pt>
                <c:pt idx="492">
                  <c:v>6.463000000000001</c:v>
                </c:pt>
                <c:pt idx="493">
                  <c:v>6.4773999999999994</c:v>
                </c:pt>
                <c:pt idx="494">
                  <c:v>6.4918000000000005</c:v>
                </c:pt>
                <c:pt idx="495">
                  <c:v>6.5061999999999998</c:v>
                </c:pt>
                <c:pt idx="496">
                  <c:v>6.520624999999999</c:v>
                </c:pt>
                <c:pt idx="497">
                  <c:v>6.535075</c:v>
                </c:pt>
                <c:pt idx="498">
                  <c:v>6.5495000000000001</c:v>
                </c:pt>
                <c:pt idx="499">
                  <c:v>6.5639249999999993</c:v>
                </c:pt>
                <c:pt idx="500">
                  <c:v>6.5783750000000003</c:v>
                </c:pt>
                <c:pt idx="501">
                  <c:v>6.5928000000000004</c:v>
                </c:pt>
                <c:pt idx="502">
                  <c:v>6.6072749999999996</c:v>
                </c:pt>
                <c:pt idx="503">
                  <c:v>6.6217250000000005</c:v>
                </c:pt>
                <c:pt idx="504">
                  <c:v>6.6362249999999996</c:v>
                </c:pt>
                <c:pt idx="505">
                  <c:v>6.6506999999999996</c:v>
                </c:pt>
                <c:pt idx="506">
                  <c:v>6.6652000000000005</c:v>
                </c:pt>
                <c:pt idx="507">
                  <c:v>6.6797250000000004</c:v>
                </c:pt>
                <c:pt idx="508">
                  <c:v>6.6942249999999994</c:v>
                </c:pt>
                <c:pt idx="509">
                  <c:v>6.7087750000000002</c:v>
                </c:pt>
                <c:pt idx="510">
                  <c:v>6.7233249999999991</c:v>
                </c:pt>
                <c:pt idx="511">
                  <c:v>6.7378999999999998</c:v>
                </c:pt>
                <c:pt idx="512">
                  <c:v>6.7524749999999996</c:v>
                </c:pt>
                <c:pt idx="513">
                  <c:v>6.7670750000000002</c:v>
                </c:pt>
                <c:pt idx="514">
                  <c:v>6.7816749999999999</c:v>
                </c:pt>
                <c:pt idx="515">
                  <c:v>6.7962999999999996</c:v>
                </c:pt>
                <c:pt idx="516">
                  <c:v>6.8109500000000001</c:v>
                </c:pt>
                <c:pt idx="517">
                  <c:v>6.8255999999999997</c:v>
                </c:pt>
                <c:pt idx="518">
                  <c:v>6.8402500000000002</c:v>
                </c:pt>
                <c:pt idx="519">
                  <c:v>6.8549250000000006</c:v>
                </c:pt>
                <c:pt idx="520">
                  <c:v>6.8696250000000001</c:v>
                </c:pt>
                <c:pt idx="521">
                  <c:v>6.8843249999999996</c:v>
                </c:pt>
                <c:pt idx="522">
                  <c:v>6.8990499999999999</c:v>
                </c:pt>
                <c:pt idx="523">
                  <c:v>6.9137749999999993</c:v>
                </c:pt>
                <c:pt idx="524">
                  <c:v>6.9285499999999995</c:v>
                </c:pt>
                <c:pt idx="525">
                  <c:v>6.9433249999999997</c:v>
                </c:pt>
                <c:pt idx="526">
                  <c:v>6.9581249999999999</c:v>
                </c:pt>
                <c:pt idx="527">
                  <c:v>6.97295</c:v>
                </c:pt>
                <c:pt idx="528">
                  <c:v>6.9878</c:v>
                </c:pt>
                <c:pt idx="529">
                  <c:v>7.0027000000000008</c:v>
                </c:pt>
                <c:pt idx="530">
                  <c:v>7.0175999999999998</c:v>
                </c:pt>
                <c:pt idx="531">
                  <c:v>7.0325499999999996</c:v>
                </c:pt>
                <c:pt idx="532">
                  <c:v>7.0475499999999993</c:v>
                </c:pt>
                <c:pt idx="533">
                  <c:v>7.0625749999999998</c:v>
                </c:pt>
                <c:pt idx="534">
                  <c:v>7.0776500000000002</c:v>
                </c:pt>
                <c:pt idx="535">
                  <c:v>7.0927749999999996</c:v>
                </c:pt>
                <c:pt idx="536">
                  <c:v>7.1079500000000007</c:v>
                </c:pt>
                <c:pt idx="537">
                  <c:v>7.1231749999999998</c:v>
                </c:pt>
                <c:pt idx="538">
                  <c:v>7.1384249999999998</c:v>
                </c:pt>
                <c:pt idx="539">
                  <c:v>7.1537000000000006</c:v>
                </c:pt>
                <c:pt idx="540">
                  <c:v>7.1690249999999995</c:v>
                </c:pt>
                <c:pt idx="541">
                  <c:v>7.1843750000000002</c:v>
                </c:pt>
                <c:pt idx="542">
                  <c:v>7.1997249999999999</c:v>
                </c:pt>
                <c:pt idx="543">
                  <c:v>7.2151000000000005</c:v>
                </c:pt>
                <c:pt idx="544">
                  <c:v>7.2304499999999994</c:v>
                </c:pt>
                <c:pt idx="545">
                  <c:v>7.245825</c:v>
                </c:pt>
                <c:pt idx="546">
                  <c:v>7.2612250000000005</c:v>
                </c:pt>
                <c:pt idx="547">
                  <c:v>7.2766000000000002</c:v>
                </c:pt>
                <c:pt idx="548">
                  <c:v>7.2920250000000006</c:v>
                </c:pt>
                <c:pt idx="549">
                  <c:v>7.3074249999999994</c:v>
                </c:pt>
                <c:pt idx="550">
                  <c:v>7.3228749999999998</c:v>
                </c:pt>
                <c:pt idx="551">
                  <c:v>7.3383500000000002</c:v>
                </c:pt>
                <c:pt idx="552">
                  <c:v>7.3538249999999996</c:v>
                </c:pt>
                <c:pt idx="553">
                  <c:v>7.3693499999999998</c:v>
                </c:pt>
                <c:pt idx="554">
                  <c:v>7.3849250000000008</c:v>
                </c:pt>
                <c:pt idx="555">
                  <c:v>7.4005000000000001</c:v>
                </c:pt>
                <c:pt idx="556">
                  <c:v>7.4161250000000001</c:v>
                </c:pt>
                <c:pt idx="557">
                  <c:v>7.4317999999999991</c:v>
                </c:pt>
                <c:pt idx="558">
                  <c:v>7.4475250000000006</c:v>
                </c:pt>
                <c:pt idx="559">
                  <c:v>7.4632749999999994</c:v>
                </c:pt>
                <c:pt idx="560">
                  <c:v>7.4790999999999999</c:v>
                </c:pt>
                <c:pt idx="561">
                  <c:v>7.4949749999999993</c:v>
                </c:pt>
                <c:pt idx="562">
                  <c:v>7.5108999999999995</c:v>
                </c:pt>
                <c:pt idx="563">
                  <c:v>7.5268749999999995</c:v>
                </c:pt>
                <c:pt idx="564">
                  <c:v>7.5428999999999995</c:v>
                </c:pt>
                <c:pt idx="565">
                  <c:v>7.5590250000000001</c:v>
                </c:pt>
                <c:pt idx="566">
                  <c:v>7.5751750000000007</c:v>
                </c:pt>
                <c:pt idx="567">
                  <c:v>7.5913999999999993</c:v>
                </c:pt>
                <c:pt idx="568">
                  <c:v>7.6076500000000005</c:v>
                </c:pt>
                <c:pt idx="569">
                  <c:v>7.6239499999999998</c:v>
                </c:pt>
                <c:pt idx="570">
                  <c:v>7.6402999999999999</c:v>
                </c:pt>
                <c:pt idx="571">
                  <c:v>7.6566999999999998</c:v>
                </c:pt>
                <c:pt idx="572">
                  <c:v>7.6731499999999997</c:v>
                </c:pt>
                <c:pt idx="573">
                  <c:v>7.6896249999999995</c:v>
                </c:pt>
                <c:pt idx="574">
                  <c:v>7.7061500000000009</c:v>
                </c:pt>
                <c:pt idx="575">
                  <c:v>7.7227000000000006</c:v>
                </c:pt>
                <c:pt idx="576">
                  <c:v>7.7392749999999992</c:v>
                </c:pt>
                <c:pt idx="577">
                  <c:v>7.7559000000000005</c:v>
                </c:pt>
                <c:pt idx="578">
                  <c:v>7.7725749999999998</c:v>
                </c:pt>
                <c:pt idx="579">
                  <c:v>7.7892749999999999</c:v>
                </c:pt>
                <c:pt idx="580">
                  <c:v>7.806</c:v>
                </c:pt>
                <c:pt idx="581">
                  <c:v>7.8228000000000009</c:v>
                </c:pt>
                <c:pt idx="582">
                  <c:v>7.839599999999999</c:v>
                </c:pt>
                <c:pt idx="583">
                  <c:v>7.8564499999999997</c:v>
                </c:pt>
                <c:pt idx="584">
                  <c:v>7.8732999999999995</c:v>
                </c:pt>
                <c:pt idx="585">
                  <c:v>7.8902000000000001</c:v>
                </c:pt>
                <c:pt idx="586">
                  <c:v>7.9071500000000006</c:v>
                </c:pt>
                <c:pt idx="587">
                  <c:v>7.9241250000000001</c:v>
                </c:pt>
                <c:pt idx="588">
                  <c:v>7.9411250000000004</c:v>
                </c:pt>
                <c:pt idx="589">
                  <c:v>7.9581750000000007</c:v>
                </c:pt>
                <c:pt idx="590">
                  <c:v>7.9752500000000008</c:v>
                </c:pt>
                <c:pt idx="591">
                  <c:v>7.9923499999999992</c:v>
                </c:pt>
                <c:pt idx="592">
                  <c:v>8.0094999999999992</c:v>
                </c:pt>
                <c:pt idx="593">
                  <c:v>8.0266749999999991</c:v>
                </c:pt>
                <c:pt idx="594">
                  <c:v>8.0438749999999999</c:v>
                </c:pt>
                <c:pt idx="595">
                  <c:v>8.0611249999999988</c:v>
                </c:pt>
                <c:pt idx="596">
                  <c:v>8.0784000000000002</c:v>
                </c:pt>
                <c:pt idx="597">
                  <c:v>8.0957500000000007</c:v>
                </c:pt>
                <c:pt idx="598">
                  <c:v>8.1131250000000001</c:v>
                </c:pt>
                <c:pt idx="599">
                  <c:v>8.1305249999999987</c:v>
                </c:pt>
                <c:pt idx="600">
                  <c:v>8.1479750000000006</c:v>
                </c:pt>
                <c:pt idx="601">
                  <c:v>8.1654499999999999</c:v>
                </c:pt>
                <c:pt idx="602">
                  <c:v>8.1829999999999998</c:v>
                </c:pt>
                <c:pt idx="603">
                  <c:v>8.2005499999999998</c:v>
                </c:pt>
                <c:pt idx="604">
                  <c:v>8.2181750000000005</c:v>
                </c:pt>
                <c:pt idx="605">
                  <c:v>8.2358250000000002</c:v>
                </c:pt>
                <c:pt idx="606">
                  <c:v>8.2535249999999998</c:v>
                </c:pt>
                <c:pt idx="607">
                  <c:v>8.2712749999999993</c:v>
                </c:pt>
                <c:pt idx="608">
                  <c:v>8.2890500000000014</c:v>
                </c:pt>
                <c:pt idx="609">
                  <c:v>8.3069000000000006</c:v>
                </c:pt>
                <c:pt idx="610">
                  <c:v>8.3247749999999989</c:v>
                </c:pt>
                <c:pt idx="611">
                  <c:v>8.3427000000000007</c:v>
                </c:pt>
                <c:pt idx="612">
                  <c:v>8.3606499999999997</c:v>
                </c:pt>
                <c:pt idx="613">
                  <c:v>8.3786500000000004</c:v>
                </c:pt>
                <c:pt idx="614">
                  <c:v>8.3966999999999992</c:v>
                </c:pt>
                <c:pt idx="615">
                  <c:v>8.4147999999999996</c:v>
                </c:pt>
                <c:pt idx="616">
                  <c:v>8.4329499999999999</c:v>
                </c:pt>
                <c:pt idx="617">
                  <c:v>8.4511249999999993</c:v>
                </c:pt>
                <c:pt idx="618">
                  <c:v>8.4693500000000004</c:v>
                </c:pt>
                <c:pt idx="619">
                  <c:v>8.4876249999999995</c:v>
                </c:pt>
                <c:pt idx="620">
                  <c:v>8.5059500000000003</c:v>
                </c:pt>
                <c:pt idx="621">
                  <c:v>8.5243000000000002</c:v>
                </c:pt>
                <c:pt idx="622">
                  <c:v>8.5427</c:v>
                </c:pt>
                <c:pt idx="623">
                  <c:v>8.5611499999999996</c:v>
                </c:pt>
                <c:pt idx="624">
                  <c:v>8.5796499999999991</c:v>
                </c:pt>
                <c:pt idx="625">
                  <c:v>8.5981749999999995</c:v>
                </c:pt>
                <c:pt idx="626">
                  <c:v>8.6167750000000005</c:v>
                </c:pt>
                <c:pt idx="627">
                  <c:v>8.6354000000000006</c:v>
                </c:pt>
                <c:pt idx="628">
                  <c:v>8.6540750000000006</c:v>
                </c:pt>
                <c:pt idx="629">
                  <c:v>8.6728000000000005</c:v>
                </c:pt>
                <c:pt idx="630">
                  <c:v>8.6915500000000012</c:v>
                </c:pt>
                <c:pt idx="631">
                  <c:v>8.71035</c:v>
                </c:pt>
                <c:pt idx="632">
                  <c:v>8.7291749999999997</c:v>
                </c:pt>
                <c:pt idx="633">
                  <c:v>8.748075</c:v>
                </c:pt>
                <c:pt idx="634">
                  <c:v>8.7669999999999995</c:v>
                </c:pt>
                <c:pt idx="635">
                  <c:v>8.7859499999999997</c:v>
                </c:pt>
                <c:pt idx="636">
                  <c:v>8.8049749999999989</c:v>
                </c:pt>
                <c:pt idx="637">
                  <c:v>8.8240250000000007</c:v>
                </c:pt>
                <c:pt idx="638">
                  <c:v>8.8431250000000006</c:v>
                </c:pt>
                <c:pt idx="639">
                  <c:v>8.8622500000000013</c:v>
                </c:pt>
                <c:pt idx="640">
                  <c:v>8.881450000000001</c:v>
                </c:pt>
                <c:pt idx="641">
                  <c:v>8.9006749999999997</c:v>
                </c:pt>
                <c:pt idx="642">
                  <c:v>8.9199749999999991</c:v>
                </c:pt>
                <c:pt idx="643">
                  <c:v>8.9392999999999994</c:v>
                </c:pt>
                <c:pt idx="644">
                  <c:v>8.9586750000000013</c:v>
                </c:pt>
                <c:pt idx="645">
                  <c:v>8.9780999999999995</c:v>
                </c:pt>
                <c:pt idx="646">
                  <c:v>8.9975749999999994</c:v>
                </c:pt>
                <c:pt idx="647">
                  <c:v>9.0170999999999992</c:v>
                </c:pt>
                <c:pt idx="648">
                  <c:v>9.0366749999999989</c:v>
                </c:pt>
                <c:pt idx="649">
                  <c:v>9.0563249999999993</c:v>
                </c:pt>
                <c:pt idx="650">
                  <c:v>9.0759999999999987</c:v>
                </c:pt>
                <c:pt idx="651">
                  <c:v>9.0957249999999998</c:v>
                </c:pt>
                <c:pt idx="652">
                  <c:v>9.1155249999999999</c:v>
                </c:pt>
                <c:pt idx="653">
                  <c:v>9.1353749999999998</c:v>
                </c:pt>
                <c:pt idx="654">
                  <c:v>9.1552749999999996</c:v>
                </c:pt>
                <c:pt idx="655">
                  <c:v>9.1752249999999993</c:v>
                </c:pt>
                <c:pt idx="656">
                  <c:v>9.1952500000000015</c:v>
                </c:pt>
                <c:pt idx="657">
                  <c:v>9.215325</c:v>
                </c:pt>
                <c:pt idx="658">
                  <c:v>9.2354500000000002</c:v>
                </c:pt>
                <c:pt idx="659">
                  <c:v>9.2556499999999993</c:v>
                </c:pt>
                <c:pt idx="660">
                  <c:v>9.2759250000000009</c:v>
                </c:pt>
                <c:pt idx="661">
                  <c:v>9.2962500000000006</c:v>
                </c:pt>
                <c:pt idx="662">
                  <c:v>9.3166250000000002</c:v>
                </c:pt>
                <c:pt idx="663">
                  <c:v>9.3370750000000005</c:v>
                </c:pt>
                <c:pt idx="664">
                  <c:v>9.3576000000000015</c:v>
                </c:pt>
                <c:pt idx="665">
                  <c:v>9.3781749999999988</c:v>
                </c:pt>
                <c:pt idx="666">
                  <c:v>9.3988249999999987</c:v>
                </c:pt>
                <c:pt idx="667">
                  <c:v>9.4195250000000001</c:v>
                </c:pt>
                <c:pt idx="668">
                  <c:v>9.4403000000000006</c:v>
                </c:pt>
                <c:pt idx="669">
                  <c:v>9.4611249999999991</c:v>
                </c:pt>
                <c:pt idx="670">
                  <c:v>9.4820250000000001</c:v>
                </c:pt>
                <c:pt idx="671">
                  <c:v>9.5030000000000001</c:v>
                </c:pt>
                <c:pt idx="672">
                  <c:v>9.5240000000000009</c:v>
                </c:pt>
                <c:pt idx="673">
                  <c:v>9.5450499999999998</c:v>
                </c:pt>
                <c:pt idx="674">
                  <c:v>9.5660999999999987</c:v>
                </c:pt>
                <c:pt idx="675">
                  <c:v>9.5871999999999993</c:v>
                </c:pt>
                <c:pt idx="676">
                  <c:v>9.6083499999999997</c:v>
                </c:pt>
                <c:pt idx="677">
                  <c:v>9.6295000000000002</c:v>
                </c:pt>
                <c:pt idx="678">
                  <c:v>9.6507249999999996</c:v>
                </c:pt>
                <c:pt idx="679">
                  <c:v>9.6719500000000007</c:v>
                </c:pt>
                <c:pt idx="680">
                  <c:v>9.693225</c:v>
                </c:pt>
                <c:pt idx="681">
                  <c:v>9.7145250000000001</c:v>
                </c:pt>
                <c:pt idx="682">
                  <c:v>9.7357750000000003</c:v>
                </c:pt>
                <c:pt idx="683">
                  <c:v>9.7569499999999998</c:v>
                </c:pt>
                <c:pt idx="684">
                  <c:v>9.7780749999999994</c:v>
                </c:pt>
                <c:pt idx="685">
                  <c:v>9.7991499999999991</c:v>
                </c:pt>
                <c:pt idx="686">
                  <c:v>9.8201750000000008</c:v>
                </c:pt>
                <c:pt idx="687">
                  <c:v>9.8411749999999998</c:v>
                </c:pt>
                <c:pt idx="688">
                  <c:v>9.8621249999999989</c:v>
                </c:pt>
                <c:pt idx="689">
                  <c:v>9.8830749999999998</c:v>
                </c:pt>
                <c:pt idx="690">
                  <c:v>9.9039999999999999</c:v>
                </c:pt>
                <c:pt idx="691">
                  <c:v>9.924925</c:v>
                </c:pt>
                <c:pt idx="692">
                  <c:v>9.9458249999999992</c:v>
                </c:pt>
                <c:pt idx="693">
                  <c:v>9.9667000000000012</c:v>
                </c:pt>
                <c:pt idx="694">
                  <c:v>9.9876000000000005</c:v>
                </c:pt>
                <c:pt idx="695">
                  <c:v>10.008525000000001</c:v>
                </c:pt>
                <c:pt idx="696">
                  <c:v>10.029449999999999</c:v>
                </c:pt>
                <c:pt idx="697">
                  <c:v>10.0504</c:v>
                </c:pt>
                <c:pt idx="698">
                  <c:v>10.071375</c:v>
                </c:pt>
                <c:pt idx="699">
                  <c:v>10.092375000000001</c:v>
                </c:pt>
                <c:pt idx="700">
                  <c:v>10.1134</c:v>
                </c:pt>
                <c:pt idx="701">
                  <c:v>10.134475</c:v>
                </c:pt>
                <c:pt idx="702">
                  <c:v>10.155575000000001</c:v>
                </c:pt>
                <c:pt idx="703">
                  <c:v>10.176725000000001</c:v>
                </c:pt>
                <c:pt idx="704">
                  <c:v>10.197925</c:v>
                </c:pt>
                <c:pt idx="705">
                  <c:v>10.219175</c:v>
                </c:pt>
                <c:pt idx="706">
                  <c:v>10.240499999999999</c:v>
                </c:pt>
                <c:pt idx="707">
                  <c:v>10.261875</c:v>
                </c:pt>
                <c:pt idx="708">
                  <c:v>10.283299999999999</c:v>
                </c:pt>
                <c:pt idx="709">
                  <c:v>10.3048</c:v>
                </c:pt>
                <c:pt idx="710">
                  <c:v>10.3264</c:v>
                </c:pt>
                <c:pt idx="711">
                  <c:v>10.348050000000001</c:v>
                </c:pt>
                <c:pt idx="712">
                  <c:v>10.3698</c:v>
                </c:pt>
                <c:pt idx="713">
                  <c:v>10.39165</c:v>
                </c:pt>
                <c:pt idx="714">
                  <c:v>10.413575</c:v>
                </c:pt>
                <c:pt idx="715">
                  <c:v>10.435625</c:v>
                </c:pt>
                <c:pt idx="716">
                  <c:v>10.457750000000001</c:v>
                </c:pt>
                <c:pt idx="717">
                  <c:v>10.48</c:v>
                </c:pt>
                <c:pt idx="718">
                  <c:v>10.50235</c:v>
                </c:pt>
                <c:pt idx="719">
                  <c:v>10.524825</c:v>
                </c:pt>
                <c:pt idx="720">
                  <c:v>10.5474</c:v>
                </c:pt>
                <c:pt idx="721">
                  <c:v>10.57005</c:v>
                </c:pt>
                <c:pt idx="722">
                  <c:v>10.592799999999999</c:v>
                </c:pt>
                <c:pt idx="723">
                  <c:v>10.61565</c:v>
                </c:pt>
                <c:pt idx="724">
                  <c:v>10.638574999999999</c:v>
                </c:pt>
                <c:pt idx="725">
                  <c:v>10.661574999999999</c:v>
                </c:pt>
                <c:pt idx="726">
                  <c:v>10.684675</c:v>
                </c:pt>
                <c:pt idx="727">
                  <c:v>10.707875</c:v>
                </c:pt>
                <c:pt idx="728">
                  <c:v>10.73115</c:v>
                </c:pt>
                <c:pt idx="729">
                  <c:v>10.7545</c:v>
                </c:pt>
                <c:pt idx="730">
                  <c:v>10.777900000000001</c:v>
                </c:pt>
                <c:pt idx="731">
                  <c:v>10.801399999999999</c:v>
                </c:pt>
                <c:pt idx="732">
                  <c:v>10.824949999999999</c:v>
                </c:pt>
                <c:pt idx="733">
                  <c:v>10.848575</c:v>
                </c:pt>
                <c:pt idx="734">
                  <c:v>10.872249999999999</c:v>
                </c:pt>
                <c:pt idx="735">
                  <c:v>10.896000000000001</c:v>
                </c:pt>
                <c:pt idx="736">
                  <c:v>10.9198</c:v>
                </c:pt>
                <c:pt idx="737">
                  <c:v>10.9436</c:v>
                </c:pt>
                <c:pt idx="738">
                  <c:v>10.9674</c:v>
                </c:pt>
                <c:pt idx="739">
                  <c:v>10.991225</c:v>
                </c:pt>
                <c:pt idx="740">
                  <c:v>11.01505</c:v>
                </c:pt>
                <c:pt idx="741">
                  <c:v>11.03885</c:v>
                </c:pt>
                <c:pt idx="742">
                  <c:v>11.06265</c:v>
                </c:pt>
                <c:pt idx="743">
                  <c:v>11.086425</c:v>
                </c:pt>
                <c:pt idx="744">
                  <c:v>11.110150000000001</c:v>
                </c:pt>
                <c:pt idx="745">
                  <c:v>11.133825</c:v>
                </c:pt>
                <c:pt idx="746">
                  <c:v>11.157449999999999</c:v>
                </c:pt>
                <c:pt idx="747">
                  <c:v>11.180975</c:v>
                </c:pt>
                <c:pt idx="748">
                  <c:v>11.204374999999999</c:v>
                </c:pt>
                <c:pt idx="749">
                  <c:v>11.227625</c:v>
                </c:pt>
                <c:pt idx="750">
                  <c:v>11.2508</c:v>
                </c:pt>
                <c:pt idx="751">
                  <c:v>11.273875</c:v>
                </c:pt>
                <c:pt idx="752">
                  <c:v>11.296900000000001</c:v>
                </c:pt>
                <c:pt idx="753">
                  <c:v>11.319825</c:v>
                </c:pt>
                <c:pt idx="754">
                  <c:v>11.342625</c:v>
                </c:pt>
                <c:pt idx="755">
                  <c:v>11.365275</c:v>
                </c:pt>
                <c:pt idx="756">
                  <c:v>11.387575</c:v>
                </c:pt>
                <c:pt idx="757">
                  <c:v>11.409650000000001</c:v>
                </c:pt>
                <c:pt idx="758">
                  <c:v>11.4316</c:v>
                </c:pt>
                <c:pt idx="759">
                  <c:v>11.4535</c:v>
                </c:pt>
                <c:pt idx="760">
                  <c:v>11.475249999999999</c:v>
                </c:pt>
                <c:pt idx="761">
                  <c:v>11.4969</c:v>
                </c:pt>
                <c:pt idx="762">
                  <c:v>11.518475</c:v>
                </c:pt>
                <c:pt idx="763">
                  <c:v>11.540025</c:v>
                </c:pt>
                <c:pt idx="764">
                  <c:v>11.5616</c:v>
                </c:pt>
                <c:pt idx="765">
                  <c:v>11.583124999999999</c:v>
                </c:pt>
                <c:pt idx="766">
                  <c:v>11.604625</c:v>
                </c:pt>
                <c:pt idx="767">
                  <c:v>11.626125</c:v>
                </c:pt>
                <c:pt idx="768">
                  <c:v>11.647675</c:v>
                </c:pt>
                <c:pt idx="769">
                  <c:v>11.6692</c:v>
                </c:pt>
                <c:pt idx="770">
                  <c:v>11.690725</c:v>
                </c:pt>
                <c:pt idx="771">
                  <c:v>11.712300000000001</c:v>
                </c:pt>
                <c:pt idx="772">
                  <c:v>11.7339</c:v>
                </c:pt>
                <c:pt idx="773">
                  <c:v>11.755575</c:v>
                </c:pt>
                <c:pt idx="774">
                  <c:v>11.7773</c:v>
                </c:pt>
                <c:pt idx="775">
                  <c:v>11.799075</c:v>
                </c:pt>
                <c:pt idx="776">
                  <c:v>11.82095</c:v>
                </c:pt>
                <c:pt idx="777">
                  <c:v>11.842924999999999</c:v>
                </c:pt>
                <c:pt idx="778">
                  <c:v>11.864974999999999</c:v>
                </c:pt>
                <c:pt idx="779">
                  <c:v>11.887124999999999</c:v>
                </c:pt>
                <c:pt idx="780">
                  <c:v>11.90935</c:v>
                </c:pt>
                <c:pt idx="781">
                  <c:v>11.931650000000001</c:v>
                </c:pt>
                <c:pt idx="782">
                  <c:v>11.954049999999999</c:v>
                </c:pt>
                <c:pt idx="783">
                  <c:v>11.976525000000001</c:v>
                </c:pt>
                <c:pt idx="784">
                  <c:v>11.999174999999999</c:v>
                </c:pt>
                <c:pt idx="785">
                  <c:v>12.02195</c:v>
                </c:pt>
                <c:pt idx="786">
                  <c:v>12.044825000000001</c:v>
                </c:pt>
                <c:pt idx="787">
                  <c:v>12.067600000000001</c:v>
                </c:pt>
                <c:pt idx="788">
                  <c:v>12.090299999999999</c:v>
                </c:pt>
                <c:pt idx="789">
                  <c:v>12.11295</c:v>
                </c:pt>
                <c:pt idx="790">
                  <c:v>12.135475</c:v>
                </c:pt>
                <c:pt idx="791">
                  <c:v>12.157900000000001</c:v>
                </c:pt>
                <c:pt idx="792">
                  <c:v>12.180225</c:v>
                </c:pt>
                <c:pt idx="793">
                  <c:v>12.202475</c:v>
                </c:pt>
                <c:pt idx="794">
                  <c:v>12.224675</c:v>
                </c:pt>
                <c:pt idx="795">
                  <c:v>12.246824999999999</c:v>
                </c:pt>
                <c:pt idx="796">
                  <c:v>12.268924999999999</c:v>
                </c:pt>
                <c:pt idx="797">
                  <c:v>12.290975</c:v>
                </c:pt>
                <c:pt idx="798">
                  <c:v>12.313025</c:v>
                </c:pt>
                <c:pt idx="799">
                  <c:v>12.335050000000001</c:v>
                </c:pt>
                <c:pt idx="800">
                  <c:v>12.357075</c:v>
                </c:pt>
                <c:pt idx="801">
                  <c:v>12.379075</c:v>
                </c:pt>
                <c:pt idx="802">
                  <c:v>12.4011</c:v>
                </c:pt>
                <c:pt idx="803">
                  <c:v>12.423125000000001</c:v>
                </c:pt>
                <c:pt idx="804">
                  <c:v>12.445124999999999</c:v>
                </c:pt>
                <c:pt idx="805">
                  <c:v>12.46715</c:v>
                </c:pt>
                <c:pt idx="806">
                  <c:v>12.489174999999999</c:v>
                </c:pt>
                <c:pt idx="807">
                  <c:v>12.511225000000001</c:v>
                </c:pt>
                <c:pt idx="808">
                  <c:v>12.533250000000001</c:v>
                </c:pt>
                <c:pt idx="809">
                  <c:v>12.555274999999998</c:v>
                </c:pt>
                <c:pt idx="810">
                  <c:v>12.577299999999999</c:v>
                </c:pt>
                <c:pt idx="811">
                  <c:v>12.599274999999999</c:v>
                </c:pt>
                <c:pt idx="812">
                  <c:v>12.621199999999998</c:v>
                </c:pt>
                <c:pt idx="813">
                  <c:v>12.643099999999999</c:v>
                </c:pt>
                <c:pt idx="814">
                  <c:v>12.664949999999999</c:v>
                </c:pt>
                <c:pt idx="815">
                  <c:v>12.68675</c:v>
                </c:pt>
                <c:pt idx="816">
                  <c:v>12.708525000000002</c:v>
                </c:pt>
                <c:pt idx="817">
                  <c:v>12.730274999999999</c:v>
                </c:pt>
                <c:pt idx="818">
                  <c:v>12.751974999999998</c:v>
                </c:pt>
                <c:pt idx="819">
                  <c:v>12.773624999999999</c:v>
                </c:pt>
                <c:pt idx="820">
                  <c:v>12.795249999999999</c:v>
                </c:pt>
                <c:pt idx="821">
                  <c:v>12.816875</c:v>
                </c:pt>
                <c:pt idx="822">
                  <c:v>12.838450000000002</c:v>
                </c:pt>
                <c:pt idx="823">
                  <c:v>12.86</c:v>
                </c:pt>
                <c:pt idx="824">
                  <c:v>12.881525</c:v>
                </c:pt>
                <c:pt idx="825">
                  <c:v>12.903025000000001</c:v>
                </c:pt>
                <c:pt idx="826">
                  <c:v>12.924525000000001</c:v>
                </c:pt>
                <c:pt idx="827">
                  <c:v>12.946</c:v>
                </c:pt>
                <c:pt idx="828">
                  <c:v>12.967475</c:v>
                </c:pt>
                <c:pt idx="829">
                  <c:v>12.988900000000001</c:v>
                </c:pt>
                <c:pt idx="830">
                  <c:v>13.010350000000001</c:v>
                </c:pt>
                <c:pt idx="831">
                  <c:v>13.031775000000001</c:v>
                </c:pt>
                <c:pt idx="832">
                  <c:v>13.0532</c:v>
                </c:pt>
                <c:pt idx="833">
                  <c:v>13.074625000000001</c:v>
                </c:pt>
                <c:pt idx="834">
                  <c:v>13.096025000000001</c:v>
                </c:pt>
                <c:pt idx="835">
                  <c:v>13.117424999999999</c:v>
                </c:pt>
                <c:pt idx="836">
                  <c:v>13.138825000000001</c:v>
                </c:pt>
                <c:pt idx="837">
                  <c:v>13.160250000000001</c:v>
                </c:pt>
                <c:pt idx="838">
                  <c:v>13.181650000000001</c:v>
                </c:pt>
                <c:pt idx="839">
                  <c:v>13.203075</c:v>
                </c:pt>
                <c:pt idx="840">
                  <c:v>13.224500000000001</c:v>
                </c:pt>
                <c:pt idx="841">
                  <c:v>13.245899999999999</c:v>
                </c:pt>
                <c:pt idx="842">
                  <c:v>13.267325</c:v>
                </c:pt>
                <c:pt idx="843">
                  <c:v>13.288749999999999</c:v>
                </c:pt>
                <c:pt idx="844">
                  <c:v>13.3102</c:v>
                </c:pt>
                <c:pt idx="845">
                  <c:v>13.33165</c:v>
                </c:pt>
                <c:pt idx="846">
                  <c:v>13.353100000000001</c:v>
                </c:pt>
                <c:pt idx="847">
                  <c:v>13.374575</c:v>
                </c:pt>
                <c:pt idx="848">
                  <c:v>13.396075</c:v>
                </c:pt>
                <c:pt idx="849">
                  <c:v>13.417575000000001</c:v>
                </c:pt>
                <c:pt idx="850">
                  <c:v>13.439100000000002</c:v>
                </c:pt>
                <c:pt idx="851">
                  <c:v>13.460675</c:v>
                </c:pt>
                <c:pt idx="852">
                  <c:v>13.482250000000001</c:v>
                </c:pt>
                <c:pt idx="853">
                  <c:v>13.503875000000001</c:v>
                </c:pt>
                <c:pt idx="854">
                  <c:v>13.525525</c:v>
                </c:pt>
                <c:pt idx="855">
                  <c:v>13.547224999999999</c:v>
                </c:pt>
                <c:pt idx="856">
                  <c:v>13.568949999999999</c:v>
                </c:pt>
                <c:pt idx="857">
                  <c:v>13.590725000000001</c:v>
                </c:pt>
                <c:pt idx="858">
                  <c:v>13.612525</c:v>
                </c:pt>
                <c:pt idx="859">
                  <c:v>13.634375000000002</c:v>
                </c:pt>
                <c:pt idx="860">
                  <c:v>13.656275000000001</c:v>
                </c:pt>
                <c:pt idx="861">
                  <c:v>13.678199999999999</c:v>
                </c:pt>
                <c:pt idx="862">
                  <c:v>13.700150000000001</c:v>
                </c:pt>
                <c:pt idx="863">
                  <c:v>13.722149999999999</c:v>
                </c:pt>
                <c:pt idx="864">
                  <c:v>13.744175</c:v>
                </c:pt>
                <c:pt idx="865">
                  <c:v>13.766249999999999</c:v>
                </c:pt>
                <c:pt idx="866">
                  <c:v>13.788349999999999</c:v>
                </c:pt>
                <c:pt idx="867">
                  <c:v>13.810449999999999</c:v>
                </c:pt>
                <c:pt idx="868">
                  <c:v>13.832549999999999</c:v>
                </c:pt>
                <c:pt idx="869">
                  <c:v>13.854649999999999</c:v>
                </c:pt>
                <c:pt idx="870">
                  <c:v>13.876725</c:v>
                </c:pt>
                <c:pt idx="871">
                  <c:v>13.898774999999999</c:v>
                </c:pt>
                <c:pt idx="872">
                  <c:v>13.920850000000002</c:v>
                </c:pt>
                <c:pt idx="873">
                  <c:v>13.942950000000002</c:v>
                </c:pt>
                <c:pt idx="874">
                  <c:v>13.965025000000001</c:v>
                </c:pt>
                <c:pt idx="875">
                  <c:v>13.987125000000001</c:v>
                </c:pt>
                <c:pt idx="876">
                  <c:v>14.009225000000001</c:v>
                </c:pt>
                <c:pt idx="877">
                  <c:v>14.031325000000001</c:v>
                </c:pt>
                <c:pt idx="878">
                  <c:v>14.053425000000001</c:v>
                </c:pt>
                <c:pt idx="879">
                  <c:v>14.0755</c:v>
                </c:pt>
                <c:pt idx="880">
                  <c:v>14.097575000000001</c:v>
                </c:pt>
                <c:pt idx="881">
                  <c:v>14.119624999999999</c:v>
                </c:pt>
                <c:pt idx="882">
                  <c:v>14.141624999999999</c:v>
                </c:pt>
                <c:pt idx="883">
                  <c:v>14.163650000000001</c:v>
                </c:pt>
                <c:pt idx="884">
                  <c:v>14.185624999999998</c:v>
                </c:pt>
                <c:pt idx="885">
                  <c:v>14.207600000000001</c:v>
                </c:pt>
                <c:pt idx="886">
                  <c:v>14.229575000000001</c:v>
                </c:pt>
                <c:pt idx="887">
                  <c:v>14.251549999999998</c:v>
                </c:pt>
                <c:pt idx="888">
                  <c:v>14.2735</c:v>
                </c:pt>
                <c:pt idx="889">
                  <c:v>14.295399999999999</c:v>
                </c:pt>
                <c:pt idx="890">
                  <c:v>14.317274999999999</c:v>
                </c:pt>
                <c:pt idx="891">
                  <c:v>14.339099999999998</c:v>
                </c:pt>
                <c:pt idx="892">
                  <c:v>14.360925</c:v>
                </c:pt>
                <c:pt idx="893">
                  <c:v>14.382700000000002</c:v>
                </c:pt>
                <c:pt idx="894">
                  <c:v>14.404500000000001</c:v>
                </c:pt>
                <c:pt idx="895">
                  <c:v>14.426299999999999</c:v>
                </c:pt>
                <c:pt idx="896">
                  <c:v>14.448125000000001</c:v>
                </c:pt>
                <c:pt idx="897">
                  <c:v>14.469999999999999</c:v>
                </c:pt>
                <c:pt idx="898">
                  <c:v>14.491925</c:v>
                </c:pt>
                <c:pt idx="899">
                  <c:v>14.513925</c:v>
                </c:pt>
                <c:pt idx="900">
                  <c:v>14.535975000000001</c:v>
                </c:pt>
                <c:pt idx="901">
                  <c:v>14.558125</c:v>
                </c:pt>
                <c:pt idx="902">
                  <c:v>14.580350000000001</c:v>
                </c:pt>
                <c:pt idx="903">
                  <c:v>14.602675000000001</c:v>
                </c:pt>
                <c:pt idx="904">
                  <c:v>14.625075000000001</c:v>
                </c:pt>
                <c:pt idx="905">
                  <c:v>14.647550000000001</c:v>
                </c:pt>
                <c:pt idx="906">
                  <c:v>14.670125000000001</c:v>
                </c:pt>
                <c:pt idx="907">
                  <c:v>14.692774999999999</c:v>
                </c:pt>
                <c:pt idx="908">
                  <c:v>14.715525</c:v>
                </c:pt>
                <c:pt idx="909">
                  <c:v>14.738350000000001</c:v>
                </c:pt>
                <c:pt idx="910">
                  <c:v>14.76125</c:v>
                </c:pt>
                <c:pt idx="911">
                  <c:v>14.784274999999999</c:v>
                </c:pt>
                <c:pt idx="912">
                  <c:v>14.80735</c:v>
                </c:pt>
                <c:pt idx="913">
                  <c:v>14.830525</c:v>
                </c:pt>
                <c:pt idx="914">
                  <c:v>14.853774999999999</c:v>
                </c:pt>
                <c:pt idx="915">
                  <c:v>14.877124999999999</c:v>
                </c:pt>
                <c:pt idx="916">
                  <c:v>14.900525</c:v>
                </c:pt>
                <c:pt idx="917">
                  <c:v>14.924024999999999</c:v>
                </c:pt>
                <c:pt idx="918">
                  <c:v>14.947574999999999</c:v>
                </c:pt>
                <c:pt idx="919">
                  <c:v>14.971175000000001</c:v>
                </c:pt>
                <c:pt idx="920">
                  <c:v>14.994874999999999</c:v>
                </c:pt>
                <c:pt idx="921">
                  <c:v>15.018599999999999</c:v>
                </c:pt>
                <c:pt idx="922">
                  <c:v>15.042375</c:v>
                </c:pt>
                <c:pt idx="923">
                  <c:v>15.066224999999999</c:v>
                </c:pt>
                <c:pt idx="924">
                  <c:v>15.090100000000001</c:v>
                </c:pt>
                <c:pt idx="925">
                  <c:v>15.114025</c:v>
                </c:pt>
                <c:pt idx="926">
                  <c:v>15.137999999999998</c:v>
                </c:pt>
                <c:pt idx="927">
                  <c:v>15.162000000000001</c:v>
                </c:pt>
                <c:pt idx="928">
                  <c:v>15.186050000000002</c:v>
                </c:pt>
                <c:pt idx="929">
                  <c:v>15.210125</c:v>
                </c:pt>
                <c:pt idx="930">
                  <c:v>15.234249999999999</c:v>
                </c:pt>
                <c:pt idx="931">
                  <c:v>15.2584</c:v>
                </c:pt>
                <c:pt idx="932">
                  <c:v>15.282599999999999</c:v>
                </c:pt>
                <c:pt idx="933">
                  <c:v>15.306824999999998</c:v>
                </c:pt>
                <c:pt idx="934">
                  <c:v>15.331075</c:v>
                </c:pt>
                <c:pt idx="935">
                  <c:v>15.355350000000001</c:v>
                </c:pt>
                <c:pt idx="936">
                  <c:v>15.379675000000001</c:v>
                </c:pt>
                <c:pt idx="937">
                  <c:v>15.40405</c:v>
                </c:pt>
                <c:pt idx="938">
                  <c:v>15.428425000000001</c:v>
                </c:pt>
                <c:pt idx="939">
                  <c:v>15.452850000000002</c:v>
                </c:pt>
                <c:pt idx="940">
                  <c:v>15.477325</c:v>
                </c:pt>
                <c:pt idx="941">
                  <c:v>15.501825</c:v>
                </c:pt>
                <c:pt idx="942">
                  <c:v>15.526350000000001</c:v>
                </c:pt>
                <c:pt idx="943">
                  <c:v>15.550924999999999</c:v>
                </c:pt>
                <c:pt idx="944">
                  <c:v>15.575525000000001</c:v>
                </c:pt>
                <c:pt idx="945">
                  <c:v>15.600175</c:v>
                </c:pt>
                <c:pt idx="946">
                  <c:v>15.624874999999999</c:v>
                </c:pt>
                <c:pt idx="947">
                  <c:v>15.6496</c:v>
                </c:pt>
                <c:pt idx="948">
                  <c:v>15.674375</c:v>
                </c:pt>
                <c:pt idx="949">
                  <c:v>15.699175000000002</c:v>
                </c:pt>
                <c:pt idx="950">
                  <c:v>15.724024999999999</c:v>
                </c:pt>
                <c:pt idx="951">
                  <c:v>15.748875000000002</c:v>
                </c:pt>
                <c:pt idx="952">
                  <c:v>15.77375</c:v>
                </c:pt>
                <c:pt idx="953">
                  <c:v>15.79865</c:v>
                </c:pt>
                <c:pt idx="954">
                  <c:v>15.823575000000002</c:v>
                </c:pt>
                <c:pt idx="955">
                  <c:v>15.848499999999998</c:v>
                </c:pt>
                <c:pt idx="956">
                  <c:v>15.873475000000001</c:v>
                </c:pt>
                <c:pt idx="957">
                  <c:v>15.89845</c:v>
                </c:pt>
                <c:pt idx="958">
                  <c:v>15.923475000000002</c:v>
                </c:pt>
                <c:pt idx="959">
                  <c:v>15.948525</c:v>
                </c:pt>
                <c:pt idx="960">
                  <c:v>15.973575</c:v>
                </c:pt>
                <c:pt idx="961">
                  <c:v>15.998675</c:v>
                </c:pt>
                <c:pt idx="962">
                  <c:v>16.023775000000001</c:v>
                </c:pt>
                <c:pt idx="963">
                  <c:v>16.048925000000001</c:v>
                </c:pt>
                <c:pt idx="964">
                  <c:v>16.074075000000001</c:v>
                </c:pt>
                <c:pt idx="965">
                  <c:v>16.099250000000001</c:v>
                </c:pt>
                <c:pt idx="966">
                  <c:v>16.124450000000003</c:v>
                </c:pt>
                <c:pt idx="967">
                  <c:v>16.149674999999998</c:v>
                </c:pt>
                <c:pt idx="968">
                  <c:v>16.174925000000002</c:v>
                </c:pt>
                <c:pt idx="969">
                  <c:v>16.200200000000002</c:v>
                </c:pt>
                <c:pt idx="970">
                  <c:v>16.225474999999999</c:v>
                </c:pt>
                <c:pt idx="971">
                  <c:v>16.250775000000001</c:v>
                </c:pt>
                <c:pt idx="972">
                  <c:v>16.2761</c:v>
                </c:pt>
                <c:pt idx="973">
                  <c:v>16.301449999999999</c:v>
                </c:pt>
                <c:pt idx="974">
                  <c:v>16.326799999999999</c:v>
                </c:pt>
                <c:pt idx="975">
                  <c:v>16.3522</c:v>
                </c:pt>
                <c:pt idx="976">
                  <c:v>16.377600000000001</c:v>
                </c:pt>
                <c:pt idx="977">
                  <c:v>16.40305</c:v>
                </c:pt>
                <c:pt idx="978">
                  <c:v>16.4285</c:v>
                </c:pt>
                <c:pt idx="979">
                  <c:v>16.453975</c:v>
                </c:pt>
                <c:pt idx="980">
                  <c:v>16.47945</c:v>
                </c:pt>
                <c:pt idx="981">
                  <c:v>16.504974999999998</c:v>
                </c:pt>
                <c:pt idx="982">
                  <c:v>16.5305</c:v>
                </c:pt>
                <c:pt idx="983">
                  <c:v>16.556075</c:v>
                </c:pt>
                <c:pt idx="984">
                  <c:v>16.58165</c:v>
                </c:pt>
                <c:pt idx="985">
                  <c:v>16.607250000000001</c:v>
                </c:pt>
                <c:pt idx="986">
                  <c:v>16.632899999999999</c:v>
                </c:pt>
                <c:pt idx="987">
                  <c:v>16.658549999999998</c:v>
                </c:pt>
                <c:pt idx="988">
                  <c:v>16.684225000000001</c:v>
                </c:pt>
                <c:pt idx="989">
                  <c:v>16.709950000000003</c:v>
                </c:pt>
                <c:pt idx="990">
                  <c:v>16.735700000000001</c:v>
                </c:pt>
                <c:pt idx="991">
                  <c:v>16.761475000000001</c:v>
                </c:pt>
                <c:pt idx="992">
                  <c:v>16.787299999999998</c:v>
                </c:pt>
                <c:pt idx="993">
                  <c:v>16.813124999999999</c:v>
                </c:pt>
                <c:pt idx="994">
                  <c:v>16.839000000000002</c:v>
                </c:pt>
                <c:pt idx="995">
                  <c:v>16.864924999999999</c:v>
                </c:pt>
                <c:pt idx="996">
                  <c:v>16.890925000000003</c:v>
                </c:pt>
                <c:pt idx="997">
                  <c:v>16.916700000000002</c:v>
                </c:pt>
                <c:pt idx="998">
                  <c:v>16.942225000000001</c:v>
                </c:pt>
                <c:pt idx="999">
                  <c:v>16.967575</c:v>
                </c:pt>
                <c:pt idx="1000">
                  <c:v>16.992725</c:v>
                </c:pt>
                <c:pt idx="1001">
                  <c:v>17.017674999999997</c:v>
                </c:pt>
                <c:pt idx="1002">
                  <c:v>17.042425000000001</c:v>
                </c:pt>
                <c:pt idx="1003">
                  <c:v>17.067025000000001</c:v>
                </c:pt>
                <c:pt idx="1004">
                  <c:v>17.0915</c:v>
                </c:pt>
                <c:pt idx="1005">
                  <c:v>17.115874999999999</c:v>
                </c:pt>
                <c:pt idx="1006">
                  <c:v>17.1402</c:v>
                </c:pt>
                <c:pt idx="1007">
                  <c:v>17.164349999999999</c:v>
                </c:pt>
                <c:pt idx="1008">
                  <c:v>17.188375000000001</c:v>
                </c:pt>
                <c:pt idx="1009">
                  <c:v>17.212274999999998</c:v>
                </c:pt>
                <c:pt idx="1010">
                  <c:v>17.2361</c:v>
                </c:pt>
                <c:pt idx="1011">
                  <c:v>17.259824999999999</c:v>
                </c:pt>
                <c:pt idx="1012">
                  <c:v>17.283474999999999</c:v>
                </c:pt>
                <c:pt idx="1013">
                  <c:v>17.30705</c:v>
                </c:pt>
                <c:pt idx="1014">
                  <c:v>17.330575</c:v>
                </c:pt>
                <c:pt idx="1015">
                  <c:v>17.354049999999997</c:v>
                </c:pt>
                <c:pt idx="1016">
                  <c:v>17.377475</c:v>
                </c:pt>
                <c:pt idx="1017">
                  <c:v>17.400850000000002</c:v>
                </c:pt>
                <c:pt idx="1018">
                  <c:v>17.424150000000001</c:v>
                </c:pt>
                <c:pt idx="1019">
                  <c:v>17.447424999999999</c:v>
                </c:pt>
                <c:pt idx="1020">
                  <c:v>17.470625000000002</c:v>
                </c:pt>
                <c:pt idx="1021">
                  <c:v>17.4938</c:v>
                </c:pt>
                <c:pt idx="1022">
                  <c:v>17.516925000000001</c:v>
                </c:pt>
                <c:pt idx="1023">
                  <c:v>17.540025</c:v>
                </c:pt>
                <c:pt idx="1024">
                  <c:v>17.563100000000002</c:v>
                </c:pt>
                <c:pt idx="1025">
                  <c:v>17.58615</c:v>
                </c:pt>
                <c:pt idx="1026">
                  <c:v>17.609175</c:v>
                </c:pt>
                <c:pt idx="1027">
                  <c:v>17.632225000000002</c:v>
                </c:pt>
                <c:pt idx="1028">
                  <c:v>17.655249999999999</c:v>
                </c:pt>
                <c:pt idx="1029">
                  <c:v>17.6783</c:v>
                </c:pt>
                <c:pt idx="1030">
                  <c:v>17.701325000000001</c:v>
                </c:pt>
                <c:pt idx="1031">
                  <c:v>17.724400000000003</c:v>
                </c:pt>
                <c:pt idx="1032">
                  <c:v>17.747499999999999</c:v>
                </c:pt>
                <c:pt idx="1033">
                  <c:v>17.77065</c:v>
                </c:pt>
                <c:pt idx="1034">
                  <c:v>17.793875</c:v>
                </c:pt>
                <c:pt idx="1035">
                  <c:v>17.817150000000002</c:v>
                </c:pt>
                <c:pt idx="1036">
                  <c:v>17.840500000000002</c:v>
                </c:pt>
                <c:pt idx="1037">
                  <c:v>17.863975</c:v>
                </c:pt>
                <c:pt idx="1038">
                  <c:v>17.887550000000001</c:v>
                </c:pt>
                <c:pt idx="1039">
                  <c:v>17.911250000000003</c:v>
                </c:pt>
                <c:pt idx="1040">
                  <c:v>17.935075000000001</c:v>
                </c:pt>
                <c:pt idx="1041">
                  <c:v>17.9589</c:v>
                </c:pt>
                <c:pt idx="1042">
                  <c:v>17.982699999999998</c:v>
                </c:pt>
                <c:pt idx="1043">
                  <c:v>18.006449999999997</c:v>
                </c:pt>
                <c:pt idx="1044">
                  <c:v>18.030149999999999</c:v>
                </c:pt>
                <c:pt idx="1045">
                  <c:v>18.053799999999999</c:v>
                </c:pt>
                <c:pt idx="1046">
                  <c:v>18.077424999999998</c:v>
                </c:pt>
                <c:pt idx="1047">
                  <c:v>18.100999999999999</c:v>
                </c:pt>
                <c:pt idx="1048">
                  <c:v>18.124549999999999</c:v>
                </c:pt>
                <c:pt idx="1049">
                  <c:v>18.148049999999998</c:v>
                </c:pt>
                <c:pt idx="1050">
                  <c:v>18.17155</c:v>
                </c:pt>
                <c:pt idx="1051">
                  <c:v>18.195049999999998</c:v>
                </c:pt>
                <c:pt idx="1052">
                  <c:v>18.218500000000002</c:v>
                </c:pt>
                <c:pt idx="1053">
                  <c:v>18.241975</c:v>
                </c:pt>
                <c:pt idx="1054">
                  <c:v>18.2654</c:v>
                </c:pt>
                <c:pt idx="1055">
                  <c:v>18.288799999999998</c:v>
                </c:pt>
                <c:pt idx="1056">
                  <c:v>18.312175</c:v>
                </c:pt>
                <c:pt idx="1057">
                  <c:v>18.3355</c:v>
                </c:pt>
                <c:pt idx="1058">
                  <c:v>18.358825</c:v>
                </c:pt>
                <c:pt idx="1059">
                  <c:v>18.382124999999998</c:v>
                </c:pt>
                <c:pt idx="1060">
                  <c:v>18.4054</c:v>
                </c:pt>
                <c:pt idx="1061">
                  <c:v>18.428649999999998</c:v>
                </c:pt>
                <c:pt idx="1062">
                  <c:v>18.451899999999998</c:v>
                </c:pt>
                <c:pt idx="1063">
                  <c:v>18.475125000000002</c:v>
                </c:pt>
                <c:pt idx="1064">
                  <c:v>18.498324999999998</c:v>
                </c:pt>
                <c:pt idx="1065">
                  <c:v>18.5215</c:v>
                </c:pt>
                <c:pt idx="1066">
                  <c:v>18.544674999999998</c:v>
                </c:pt>
                <c:pt idx="1067">
                  <c:v>18.567824999999999</c:v>
                </c:pt>
                <c:pt idx="1068">
                  <c:v>18.590975</c:v>
                </c:pt>
                <c:pt idx="1069">
                  <c:v>18.614100000000001</c:v>
                </c:pt>
                <c:pt idx="1070">
                  <c:v>18.637224999999997</c:v>
                </c:pt>
                <c:pt idx="1071">
                  <c:v>18.660350000000001</c:v>
                </c:pt>
                <c:pt idx="1072">
                  <c:v>18.683449999999997</c:v>
                </c:pt>
                <c:pt idx="1073">
                  <c:v>18.70655</c:v>
                </c:pt>
                <c:pt idx="1074">
                  <c:v>18.729649999999999</c:v>
                </c:pt>
                <c:pt idx="1075">
                  <c:v>18.752725000000002</c:v>
                </c:pt>
                <c:pt idx="1076">
                  <c:v>18.7758</c:v>
                </c:pt>
                <c:pt idx="1077">
                  <c:v>18.798875000000002</c:v>
                </c:pt>
                <c:pt idx="1078">
                  <c:v>18.821925</c:v>
                </c:pt>
                <c:pt idx="1079">
                  <c:v>18.844975000000002</c:v>
                </c:pt>
                <c:pt idx="1080">
                  <c:v>18.868024999999999</c:v>
                </c:pt>
                <c:pt idx="1081">
                  <c:v>18.891024999999999</c:v>
                </c:pt>
                <c:pt idx="1082">
                  <c:v>18.914025000000002</c:v>
                </c:pt>
                <c:pt idx="1083">
                  <c:v>18.937000000000001</c:v>
                </c:pt>
                <c:pt idx="1084">
                  <c:v>18.959949999999999</c:v>
                </c:pt>
                <c:pt idx="1085">
                  <c:v>18.982875</c:v>
                </c:pt>
                <c:pt idx="1086">
                  <c:v>19.005775</c:v>
                </c:pt>
                <c:pt idx="1087">
                  <c:v>19.028675</c:v>
                </c:pt>
                <c:pt idx="1088">
                  <c:v>19.051524999999998</c:v>
                </c:pt>
                <c:pt idx="1089">
                  <c:v>19.074400000000001</c:v>
                </c:pt>
                <c:pt idx="1090">
                  <c:v>19.097225000000002</c:v>
                </c:pt>
                <c:pt idx="1091">
                  <c:v>19.120075</c:v>
                </c:pt>
                <c:pt idx="1092">
                  <c:v>19.142899999999997</c:v>
                </c:pt>
                <c:pt idx="1093">
                  <c:v>19.165700000000001</c:v>
                </c:pt>
                <c:pt idx="1094">
                  <c:v>19.188500000000001</c:v>
                </c:pt>
                <c:pt idx="1095">
                  <c:v>19.211300000000001</c:v>
                </c:pt>
                <c:pt idx="1096">
                  <c:v>19.23405</c:v>
                </c:pt>
                <c:pt idx="1097">
                  <c:v>19.256824999999999</c:v>
                </c:pt>
                <c:pt idx="1098">
                  <c:v>19.279574999999998</c:v>
                </c:pt>
                <c:pt idx="1099">
                  <c:v>19.302325</c:v>
                </c:pt>
                <c:pt idx="1100">
                  <c:v>19.325049999999997</c:v>
                </c:pt>
                <c:pt idx="1101">
                  <c:v>19.347774999999999</c:v>
                </c:pt>
                <c:pt idx="1102">
                  <c:v>19.370525000000001</c:v>
                </c:pt>
                <c:pt idx="1103">
                  <c:v>19.393250000000002</c:v>
                </c:pt>
                <c:pt idx="1104">
                  <c:v>19.416</c:v>
                </c:pt>
                <c:pt idx="1105">
                  <c:v>19.438725000000002</c:v>
                </c:pt>
                <c:pt idx="1106">
                  <c:v>19.461449999999999</c:v>
                </c:pt>
                <c:pt idx="1107">
                  <c:v>19.484199999999998</c:v>
                </c:pt>
                <c:pt idx="1108">
                  <c:v>19.50695</c:v>
                </c:pt>
                <c:pt idx="1109">
                  <c:v>19.529724999999999</c:v>
                </c:pt>
                <c:pt idx="1110">
                  <c:v>19.552525000000003</c:v>
                </c:pt>
                <c:pt idx="1111">
                  <c:v>19.575324999999999</c:v>
                </c:pt>
                <c:pt idx="1112">
                  <c:v>19.59815</c:v>
                </c:pt>
                <c:pt idx="1113">
                  <c:v>19.620974999999998</c:v>
                </c:pt>
                <c:pt idx="1114">
                  <c:v>19.64385</c:v>
                </c:pt>
                <c:pt idx="1115">
                  <c:v>19.66675</c:v>
                </c:pt>
                <c:pt idx="1116">
                  <c:v>19.68965</c:v>
                </c:pt>
                <c:pt idx="1117">
                  <c:v>19.712599999999998</c:v>
                </c:pt>
                <c:pt idx="1118">
                  <c:v>19.73555</c:v>
                </c:pt>
                <c:pt idx="1119">
                  <c:v>19.75855</c:v>
                </c:pt>
                <c:pt idx="1120">
                  <c:v>19.781549999999999</c:v>
                </c:pt>
                <c:pt idx="1121">
                  <c:v>19.804575</c:v>
                </c:pt>
                <c:pt idx="1122">
                  <c:v>19.827624999999998</c:v>
                </c:pt>
                <c:pt idx="1123">
                  <c:v>19.8507</c:v>
                </c:pt>
                <c:pt idx="1124">
                  <c:v>19.873799999999999</c:v>
                </c:pt>
                <c:pt idx="1125">
                  <c:v>19.896925</c:v>
                </c:pt>
                <c:pt idx="1126">
                  <c:v>19.920075000000001</c:v>
                </c:pt>
                <c:pt idx="1127">
                  <c:v>19.943250000000003</c:v>
                </c:pt>
                <c:pt idx="1128">
                  <c:v>19.966424999999997</c:v>
                </c:pt>
                <c:pt idx="1129">
                  <c:v>19.989650000000001</c:v>
                </c:pt>
                <c:pt idx="1130">
                  <c:v>20.012875000000001</c:v>
                </c:pt>
                <c:pt idx="1131">
                  <c:v>20.036124999999998</c:v>
                </c:pt>
                <c:pt idx="1132">
                  <c:v>20.059374999999999</c:v>
                </c:pt>
                <c:pt idx="1133">
                  <c:v>20.082599999999999</c:v>
                </c:pt>
                <c:pt idx="1134">
                  <c:v>20.105799999999999</c:v>
                </c:pt>
                <c:pt idx="1135">
                  <c:v>20.129000000000001</c:v>
                </c:pt>
                <c:pt idx="1136">
                  <c:v>20.152149999999999</c:v>
                </c:pt>
                <c:pt idx="1137">
                  <c:v>20.175274999999999</c:v>
                </c:pt>
                <c:pt idx="1138">
                  <c:v>20.198399999999999</c:v>
                </c:pt>
                <c:pt idx="1139">
                  <c:v>20.221525</c:v>
                </c:pt>
                <c:pt idx="1140">
                  <c:v>20.244624999999999</c:v>
                </c:pt>
                <c:pt idx="1141">
                  <c:v>20.267699999999998</c:v>
                </c:pt>
                <c:pt idx="1142">
                  <c:v>20.290749999999999</c:v>
                </c:pt>
                <c:pt idx="1143">
                  <c:v>20.313775</c:v>
                </c:pt>
                <c:pt idx="1144">
                  <c:v>20.3368</c:v>
                </c:pt>
                <c:pt idx="1145">
                  <c:v>20.359825000000001</c:v>
                </c:pt>
                <c:pt idx="1146">
                  <c:v>20.382825</c:v>
                </c:pt>
                <c:pt idx="1147">
                  <c:v>20.405825</c:v>
                </c:pt>
                <c:pt idx="1148">
                  <c:v>20.428825</c:v>
                </c:pt>
                <c:pt idx="1149">
                  <c:v>20.45185</c:v>
                </c:pt>
                <c:pt idx="1150">
                  <c:v>20.47485</c:v>
                </c:pt>
                <c:pt idx="1151">
                  <c:v>20.497875000000001</c:v>
                </c:pt>
                <c:pt idx="1152">
                  <c:v>20.520900000000001</c:v>
                </c:pt>
                <c:pt idx="1153">
                  <c:v>20.543924999999998</c:v>
                </c:pt>
                <c:pt idx="1154">
                  <c:v>20.566975000000003</c:v>
                </c:pt>
                <c:pt idx="1155">
                  <c:v>20.59</c:v>
                </c:pt>
                <c:pt idx="1156">
                  <c:v>20.613050000000001</c:v>
                </c:pt>
                <c:pt idx="1157">
                  <c:v>20.636099999999999</c:v>
                </c:pt>
                <c:pt idx="1158">
                  <c:v>20.65915</c:v>
                </c:pt>
                <c:pt idx="1159">
                  <c:v>20.682200000000002</c:v>
                </c:pt>
                <c:pt idx="1160">
                  <c:v>20.705275</c:v>
                </c:pt>
                <c:pt idx="1161">
                  <c:v>20.728325000000002</c:v>
                </c:pt>
                <c:pt idx="1162">
                  <c:v>20.751374999999999</c:v>
                </c:pt>
                <c:pt idx="1163">
                  <c:v>20.774425000000001</c:v>
                </c:pt>
                <c:pt idx="1164">
                  <c:v>20.797475000000002</c:v>
                </c:pt>
                <c:pt idx="1165">
                  <c:v>20.820525</c:v>
                </c:pt>
                <c:pt idx="1166">
                  <c:v>20.843575000000001</c:v>
                </c:pt>
                <c:pt idx="1167">
                  <c:v>20.866624999999999</c:v>
                </c:pt>
                <c:pt idx="1168">
                  <c:v>20.88965</c:v>
                </c:pt>
                <c:pt idx="1169">
                  <c:v>20.912700000000001</c:v>
                </c:pt>
                <c:pt idx="1170">
                  <c:v>20.935724999999998</c:v>
                </c:pt>
                <c:pt idx="1171">
                  <c:v>20.958774999999999</c:v>
                </c:pt>
                <c:pt idx="1172">
                  <c:v>20.9818</c:v>
                </c:pt>
                <c:pt idx="1173">
                  <c:v>21.004775000000002</c:v>
                </c:pt>
                <c:pt idx="1174">
                  <c:v>21.027775000000002</c:v>
                </c:pt>
                <c:pt idx="1175">
                  <c:v>21.050774999999998</c:v>
                </c:pt>
                <c:pt idx="1176">
                  <c:v>21.073725</c:v>
                </c:pt>
                <c:pt idx="1177">
                  <c:v>21.096699999999998</c:v>
                </c:pt>
                <c:pt idx="1178">
                  <c:v>21.119674999999997</c:v>
                </c:pt>
                <c:pt idx="1179">
                  <c:v>21.142625000000002</c:v>
                </c:pt>
                <c:pt idx="1180">
                  <c:v>21.165575</c:v>
                </c:pt>
                <c:pt idx="1181">
                  <c:v>21.188549999999999</c:v>
                </c:pt>
                <c:pt idx="1182">
                  <c:v>21.211500000000001</c:v>
                </c:pt>
                <c:pt idx="1183">
                  <c:v>21.234449999999999</c:v>
                </c:pt>
                <c:pt idx="1184">
                  <c:v>21.257400000000001</c:v>
                </c:pt>
                <c:pt idx="1185">
                  <c:v>21.280350000000002</c:v>
                </c:pt>
                <c:pt idx="1186">
                  <c:v>21.3033</c:v>
                </c:pt>
                <c:pt idx="1187">
                  <c:v>21.326249999999998</c:v>
                </c:pt>
                <c:pt idx="1188">
                  <c:v>21.3492</c:v>
                </c:pt>
                <c:pt idx="1189">
                  <c:v>21.372150000000001</c:v>
                </c:pt>
                <c:pt idx="1190">
                  <c:v>21.395099999999999</c:v>
                </c:pt>
                <c:pt idx="1191">
                  <c:v>21.418050000000001</c:v>
                </c:pt>
                <c:pt idx="1192">
                  <c:v>21.440999999999999</c:v>
                </c:pt>
                <c:pt idx="1193">
                  <c:v>21.463974999999998</c:v>
                </c:pt>
                <c:pt idx="1194">
                  <c:v>21.48695</c:v>
                </c:pt>
                <c:pt idx="1195">
                  <c:v>21.50995</c:v>
                </c:pt>
                <c:pt idx="1196">
                  <c:v>21.53295</c:v>
                </c:pt>
                <c:pt idx="1197">
                  <c:v>21.555975</c:v>
                </c:pt>
                <c:pt idx="1198">
                  <c:v>21.579049999999999</c:v>
                </c:pt>
                <c:pt idx="1199">
                  <c:v>21.602125000000001</c:v>
                </c:pt>
                <c:pt idx="1200">
                  <c:v>21.625225</c:v>
                </c:pt>
                <c:pt idx="1201">
                  <c:v>21.648325</c:v>
                </c:pt>
                <c:pt idx="1202">
                  <c:v>21.671424999999999</c:v>
                </c:pt>
                <c:pt idx="1203">
                  <c:v>21.694525000000002</c:v>
                </c:pt>
                <c:pt idx="1204">
                  <c:v>21.717649999999999</c:v>
                </c:pt>
                <c:pt idx="1205">
                  <c:v>21.7408</c:v>
                </c:pt>
                <c:pt idx="1206">
                  <c:v>21.763950000000001</c:v>
                </c:pt>
                <c:pt idx="1207">
                  <c:v>21.787100000000002</c:v>
                </c:pt>
                <c:pt idx="1208">
                  <c:v>21.81025</c:v>
                </c:pt>
                <c:pt idx="1209">
                  <c:v>21.833449999999999</c:v>
                </c:pt>
                <c:pt idx="1210">
                  <c:v>21.856624999999998</c:v>
                </c:pt>
                <c:pt idx="1211">
                  <c:v>21.879850000000001</c:v>
                </c:pt>
                <c:pt idx="1212">
                  <c:v>21.903075000000001</c:v>
                </c:pt>
                <c:pt idx="1213">
                  <c:v>21.926324999999999</c:v>
                </c:pt>
                <c:pt idx="1214">
                  <c:v>21.9496</c:v>
                </c:pt>
                <c:pt idx="1215">
                  <c:v>21.972899999999999</c:v>
                </c:pt>
                <c:pt idx="1216">
                  <c:v>21.99625</c:v>
                </c:pt>
                <c:pt idx="1217">
                  <c:v>22.019600000000001</c:v>
                </c:pt>
                <c:pt idx="1218">
                  <c:v>22.042999999999999</c:v>
                </c:pt>
                <c:pt idx="1219">
                  <c:v>22.066425000000002</c:v>
                </c:pt>
                <c:pt idx="1220">
                  <c:v>22.089874999999999</c:v>
                </c:pt>
                <c:pt idx="1221">
                  <c:v>22.113350000000001</c:v>
                </c:pt>
                <c:pt idx="1222">
                  <c:v>22.136775</c:v>
                </c:pt>
                <c:pt idx="1223">
                  <c:v>22.160174999999999</c:v>
                </c:pt>
                <c:pt idx="1224">
                  <c:v>22.183575000000001</c:v>
                </c:pt>
                <c:pt idx="1225">
                  <c:v>22.206949999999999</c:v>
                </c:pt>
                <c:pt idx="1226">
                  <c:v>22.2303</c:v>
                </c:pt>
                <c:pt idx="1227">
                  <c:v>22.253675000000001</c:v>
                </c:pt>
                <c:pt idx="1228">
                  <c:v>22.277050000000003</c:v>
                </c:pt>
                <c:pt idx="1229">
                  <c:v>22.300449999999998</c:v>
                </c:pt>
                <c:pt idx="1230">
                  <c:v>22.323875000000001</c:v>
                </c:pt>
                <c:pt idx="1231">
                  <c:v>22.347349999999999</c:v>
                </c:pt>
                <c:pt idx="1232">
                  <c:v>22.370875000000002</c:v>
                </c:pt>
                <c:pt idx="1233">
                  <c:v>22.394449999999999</c:v>
                </c:pt>
                <c:pt idx="1234">
                  <c:v>22.418075000000002</c:v>
                </c:pt>
                <c:pt idx="1235">
                  <c:v>22.441749999999999</c:v>
                </c:pt>
                <c:pt idx="1236">
                  <c:v>22.465499999999999</c:v>
                </c:pt>
                <c:pt idx="1237">
                  <c:v>22.489324999999997</c:v>
                </c:pt>
                <c:pt idx="1238">
                  <c:v>22.513225000000002</c:v>
                </c:pt>
                <c:pt idx="1239">
                  <c:v>22.537175000000001</c:v>
                </c:pt>
                <c:pt idx="1240">
                  <c:v>22.561174999999999</c:v>
                </c:pt>
                <c:pt idx="1241">
                  <c:v>22.585250000000002</c:v>
                </c:pt>
                <c:pt idx="1242">
                  <c:v>22.609375</c:v>
                </c:pt>
                <c:pt idx="1243">
                  <c:v>22.633575</c:v>
                </c:pt>
                <c:pt idx="1244">
                  <c:v>22.657825000000003</c:v>
                </c:pt>
                <c:pt idx="1245">
                  <c:v>22.68215</c:v>
                </c:pt>
                <c:pt idx="1246">
                  <c:v>22.706524999999999</c:v>
                </c:pt>
                <c:pt idx="1247">
                  <c:v>22.730975000000001</c:v>
                </c:pt>
                <c:pt idx="1248">
                  <c:v>22.75545</c:v>
                </c:pt>
                <c:pt idx="1249">
                  <c:v>22.780025000000002</c:v>
                </c:pt>
                <c:pt idx="1250">
                  <c:v>22.804625000000001</c:v>
                </c:pt>
                <c:pt idx="1251">
                  <c:v>22.8293</c:v>
                </c:pt>
                <c:pt idx="1252">
                  <c:v>22.854025</c:v>
                </c:pt>
                <c:pt idx="1253">
                  <c:v>22.878824999999999</c:v>
                </c:pt>
                <c:pt idx="1254">
                  <c:v>22.903675</c:v>
                </c:pt>
                <c:pt idx="1255">
                  <c:v>22.928575000000002</c:v>
                </c:pt>
                <c:pt idx="1256">
                  <c:v>22.953524999999999</c:v>
                </c:pt>
                <c:pt idx="1257">
                  <c:v>22.978525000000001</c:v>
                </c:pt>
                <c:pt idx="1258">
                  <c:v>23.003525</c:v>
                </c:pt>
                <c:pt idx="1259">
                  <c:v>23.028549999999999</c:v>
                </c:pt>
                <c:pt idx="1260">
                  <c:v>23.053575000000002</c:v>
                </c:pt>
                <c:pt idx="1261">
                  <c:v>23.078599999999998</c:v>
                </c:pt>
                <c:pt idx="1262">
                  <c:v>23.103625000000001</c:v>
                </c:pt>
                <c:pt idx="1263">
                  <c:v>23.128625</c:v>
                </c:pt>
                <c:pt idx="1264">
                  <c:v>23.153624999999998</c:v>
                </c:pt>
                <c:pt idx="1265">
                  <c:v>23.178625</c:v>
                </c:pt>
                <c:pt idx="1266">
                  <c:v>23.203575000000001</c:v>
                </c:pt>
                <c:pt idx="1267">
                  <c:v>23.228550000000002</c:v>
                </c:pt>
                <c:pt idx="1268">
                  <c:v>23.253499999999999</c:v>
                </c:pt>
                <c:pt idx="1269">
                  <c:v>23.278449999999999</c:v>
                </c:pt>
                <c:pt idx="1270">
                  <c:v>23.3034</c:v>
                </c:pt>
                <c:pt idx="1271">
                  <c:v>23.328325</c:v>
                </c:pt>
                <c:pt idx="1272">
                  <c:v>23.353275</c:v>
                </c:pt>
                <c:pt idx="1273">
                  <c:v>23.378225</c:v>
                </c:pt>
                <c:pt idx="1274">
                  <c:v>23.403175000000001</c:v>
                </c:pt>
                <c:pt idx="1275">
                  <c:v>23.428125000000001</c:v>
                </c:pt>
                <c:pt idx="1276">
                  <c:v>23.453075000000002</c:v>
                </c:pt>
                <c:pt idx="1277">
                  <c:v>23.478024999999999</c:v>
                </c:pt>
                <c:pt idx="1278">
                  <c:v>23.503</c:v>
                </c:pt>
                <c:pt idx="1279">
                  <c:v>23.527975000000001</c:v>
                </c:pt>
                <c:pt idx="1280">
                  <c:v>23.552949999999999</c:v>
                </c:pt>
                <c:pt idx="1281">
                  <c:v>23.577950000000001</c:v>
                </c:pt>
                <c:pt idx="1282">
                  <c:v>23.60295</c:v>
                </c:pt>
                <c:pt idx="1283">
                  <c:v>23.628</c:v>
                </c:pt>
                <c:pt idx="1284">
                  <c:v>23.65305</c:v>
                </c:pt>
                <c:pt idx="1285">
                  <c:v>23.678100000000001</c:v>
                </c:pt>
                <c:pt idx="1286">
                  <c:v>23.703199999999999</c:v>
                </c:pt>
                <c:pt idx="1287">
                  <c:v>23.728325000000002</c:v>
                </c:pt>
                <c:pt idx="1288">
                  <c:v>23.753450000000001</c:v>
                </c:pt>
                <c:pt idx="1289">
                  <c:v>23.778600000000001</c:v>
                </c:pt>
                <c:pt idx="1290">
                  <c:v>23.803774999999998</c:v>
                </c:pt>
                <c:pt idx="1291">
                  <c:v>23.828949999999999</c:v>
                </c:pt>
                <c:pt idx="1292">
                  <c:v>23.854150000000001</c:v>
                </c:pt>
                <c:pt idx="1293">
                  <c:v>23.879349999999999</c:v>
                </c:pt>
                <c:pt idx="1294">
                  <c:v>23.904575000000001</c:v>
                </c:pt>
                <c:pt idx="1295">
                  <c:v>23.9298</c:v>
                </c:pt>
                <c:pt idx="1296">
                  <c:v>23.955024999999999</c:v>
                </c:pt>
                <c:pt idx="1297">
                  <c:v>23.980275000000002</c:v>
                </c:pt>
                <c:pt idx="1298">
                  <c:v>24.005524999999999</c:v>
                </c:pt>
                <c:pt idx="1299">
                  <c:v>24.030774999999998</c:v>
                </c:pt>
                <c:pt idx="1300">
                  <c:v>24.056025000000002</c:v>
                </c:pt>
                <c:pt idx="1301">
                  <c:v>24.081250000000001</c:v>
                </c:pt>
                <c:pt idx="1302">
                  <c:v>24.1065</c:v>
                </c:pt>
                <c:pt idx="1303">
                  <c:v>24.131724999999999</c:v>
                </c:pt>
                <c:pt idx="1304">
                  <c:v>24.156925000000001</c:v>
                </c:pt>
                <c:pt idx="1305">
                  <c:v>24.182124999999999</c:v>
                </c:pt>
                <c:pt idx="1306">
                  <c:v>24.207274999999999</c:v>
                </c:pt>
                <c:pt idx="1307">
                  <c:v>24.232424999999999</c:v>
                </c:pt>
                <c:pt idx="1308">
                  <c:v>24.257524999999998</c:v>
                </c:pt>
                <c:pt idx="1309">
                  <c:v>24.282599999999999</c:v>
                </c:pt>
                <c:pt idx="1310">
                  <c:v>24.307649999999999</c:v>
                </c:pt>
                <c:pt idx="1311">
                  <c:v>24.332650000000001</c:v>
                </c:pt>
                <c:pt idx="1312">
                  <c:v>24.357624999999999</c:v>
                </c:pt>
                <c:pt idx="1313">
                  <c:v>24.382574999999999</c:v>
                </c:pt>
                <c:pt idx="1314">
                  <c:v>24.407499999999999</c:v>
                </c:pt>
                <c:pt idx="1315">
                  <c:v>24.432375</c:v>
                </c:pt>
                <c:pt idx="1316">
                  <c:v>24.457249999999998</c:v>
                </c:pt>
                <c:pt idx="1317">
                  <c:v>24.482100000000003</c:v>
                </c:pt>
                <c:pt idx="1318">
                  <c:v>24.50695</c:v>
                </c:pt>
                <c:pt idx="1319">
                  <c:v>24.531749999999999</c:v>
                </c:pt>
                <c:pt idx="1320">
                  <c:v>24.556574999999999</c:v>
                </c:pt>
                <c:pt idx="1321">
                  <c:v>24.58135</c:v>
                </c:pt>
                <c:pt idx="1322">
                  <c:v>24.606125000000002</c:v>
                </c:pt>
                <c:pt idx="1323">
                  <c:v>24.630875</c:v>
                </c:pt>
                <c:pt idx="1324">
                  <c:v>24.655625000000001</c:v>
                </c:pt>
                <c:pt idx="1325">
                  <c:v>24.680374999999998</c:v>
                </c:pt>
                <c:pt idx="1326">
                  <c:v>24.705124999999999</c:v>
                </c:pt>
                <c:pt idx="1327">
                  <c:v>24.729900000000001</c:v>
                </c:pt>
                <c:pt idx="1328">
                  <c:v>24.7547</c:v>
                </c:pt>
                <c:pt idx="1329">
                  <c:v>24.779499999999999</c:v>
                </c:pt>
                <c:pt idx="1330">
                  <c:v>24.804300000000001</c:v>
                </c:pt>
                <c:pt idx="1331">
                  <c:v>24.829149999999998</c:v>
                </c:pt>
                <c:pt idx="1332">
                  <c:v>24.854000000000003</c:v>
                </c:pt>
                <c:pt idx="1333">
                  <c:v>24.878900000000002</c:v>
                </c:pt>
                <c:pt idx="1334">
                  <c:v>24.903824999999998</c:v>
                </c:pt>
                <c:pt idx="1335">
                  <c:v>24.928775000000002</c:v>
                </c:pt>
                <c:pt idx="1336">
                  <c:v>24.953775</c:v>
                </c:pt>
                <c:pt idx="1337">
                  <c:v>24.9788</c:v>
                </c:pt>
                <c:pt idx="1338">
                  <c:v>25.003750000000004</c:v>
                </c:pt>
              </c:numCache>
            </c:numRef>
          </c:xVal>
          <c:yVal>
            <c:numRef>
              <c:f>'Guage 01'!$Z$2:$Z$1340</c:f>
              <c:numCache>
                <c:formatCode>General</c:formatCode>
                <c:ptCount val="1339"/>
                <c:pt idx="0">
                  <c:v>0</c:v>
                </c:pt>
                <c:pt idx="1">
                  <c:v>7.3635546875000007E-6</c:v>
                </c:pt>
                <c:pt idx="2">
                  <c:v>7.3635546875000007E-6</c:v>
                </c:pt>
                <c:pt idx="3">
                  <c:v>7.2782424475000158E-6</c:v>
                </c:pt>
                <c:pt idx="4">
                  <c:v>6.3369367225000148E-6</c:v>
                </c:pt>
                <c:pt idx="5">
                  <c:v>5.3870177425000209E-6</c:v>
                </c:pt>
                <c:pt idx="6">
                  <c:v>4.4293058175000124E-6</c:v>
                </c:pt>
                <c:pt idx="7">
                  <c:v>3.4629806375000202E-6</c:v>
                </c:pt>
                <c:pt idx="8">
                  <c:v>2.4888625125000137E-6</c:v>
                </c:pt>
                <c:pt idx="9">
                  <c:v>1.5077717525000161E-6</c:v>
                </c:pt>
                <c:pt idx="10">
                  <c:v>5.1765758250001393E-7</c:v>
                </c:pt>
                <c:pt idx="11">
                  <c:v>-4.8024953249998446E-7</c:v>
                </c:pt>
                <c:pt idx="12">
                  <c:v>-1.485129282499974E-6</c:v>
                </c:pt>
                <c:pt idx="13">
                  <c:v>-2.4990324424999865E-6</c:v>
                </c:pt>
                <c:pt idx="14">
                  <c:v>-3.5186777724999817E-6</c:v>
                </c:pt>
                <c:pt idx="15">
                  <c:v>-4.5461160474999915E-6</c:v>
                </c:pt>
                <c:pt idx="16">
                  <c:v>-5.5825777324999881E-6</c:v>
                </c:pt>
                <c:pt idx="17">
                  <c:v>-6.623551122499995E-6</c:v>
                </c:pt>
                <c:pt idx="18">
                  <c:v>-7.6731377674999863E-6</c:v>
                </c:pt>
                <c:pt idx="19">
                  <c:v>-8.7292868925000017E-6</c:v>
                </c:pt>
                <c:pt idx="20">
                  <c:v>-9.7915883424999847E-6</c:v>
                </c:pt>
                <c:pt idx="21">
                  <c:v>-1.0862503047499988E-5</c:v>
                </c:pt>
                <c:pt idx="22">
                  <c:v>-1.1939159922499992E-5</c:v>
                </c:pt>
                <c:pt idx="23">
                  <c:v>-1.3022789432499986E-5</c:v>
                </c:pt>
                <c:pt idx="24">
                  <c:v>-1.4115442352499986E-5</c:v>
                </c:pt>
                <c:pt idx="25">
                  <c:v>-1.5212606977499998E-5</c:v>
                </c:pt>
                <c:pt idx="26">
                  <c:v>-1.6318384857499993E-5</c:v>
                </c:pt>
                <c:pt idx="27">
                  <c:v>-1.7430725217499996E-5</c:v>
                </c:pt>
                <c:pt idx="28">
                  <c:v>-1.8549628057499987E-5</c:v>
                </c:pt>
                <c:pt idx="29">
                  <c:v>-1.9677144152499997E-5</c:v>
                </c:pt>
                <c:pt idx="30">
                  <c:v>-2.081040241749999E-5</c:v>
                </c:pt>
                <c:pt idx="31">
                  <c:v>-2.1951043472499994E-5</c:v>
                </c:pt>
                <c:pt idx="32">
                  <c:v>-2.3099887627499998E-5</c:v>
                </c:pt>
                <c:pt idx="33">
                  <c:v>-2.42540637975E-5</c:v>
                </c:pt>
                <c:pt idx="34">
                  <c:v>-2.5416853222499985E-5</c:v>
                </c:pt>
                <c:pt idx="35">
                  <c:v>-2.6586205127499997E-5</c:v>
                </c:pt>
                <c:pt idx="36">
                  <c:v>-2.7762529667499998E-5</c:v>
                </c:pt>
                <c:pt idx="37">
                  <c:v>-2.8947467462499999E-5</c:v>
                </c:pt>
                <c:pt idx="38">
                  <c:v>-3.0138147427500006E-5</c:v>
                </c:pt>
                <c:pt idx="39">
                  <c:v>-3.1336620337499989E-5</c:v>
                </c:pt>
                <c:pt idx="40">
                  <c:v>-3.2542476037499981E-5</c:v>
                </c:pt>
                <c:pt idx="41">
                  <c:v>-3.3755304372499987E-5</c:v>
                </c:pt>
                <c:pt idx="42">
                  <c:v>-3.497633580749999E-5</c:v>
                </c:pt>
                <c:pt idx="43">
                  <c:v>-3.6203519567499998E-5</c:v>
                </c:pt>
                <c:pt idx="44">
                  <c:v>-3.7438906427499983E-5</c:v>
                </c:pt>
                <c:pt idx="45">
                  <c:v>-3.8681676077499985E-5</c:v>
                </c:pt>
                <c:pt idx="46">
                  <c:v>-3.9931418362499992E-5</c:v>
                </c:pt>
                <c:pt idx="47">
                  <c:v>-4.1189363747499997E-5</c:v>
                </c:pt>
                <c:pt idx="48">
                  <c:v>-4.2454281767499995E-5</c:v>
                </c:pt>
                <c:pt idx="49">
                  <c:v>-4.3726992732499972E-5</c:v>
                </c:pt>
                <c:pt idx="50">
                  <c:v>-4.5007906797499988E-5</c:v>
                </c:pt>
                <c:pt idx="51">
                  <c:v>-4.6295793497499989E-5</c:v>
                </c:pt>
                <c:pt idx="52">
                  <c:v>-4.7591883297499975E-5</c:v>
                </c:pt>
                <c:pt idx="53">
                  <c:v>-4.889535588749997E-5</c:v>
                </c:pt>
                <c:pt idx="54">
                  <c:v>-5.0206621422499979E-5</c:v>
                </c:pt>
                <c:pt idx="55">
                  <c:v>-5.1525679902499988E-5</c:v>
                </c:pt>
                <c:pt idx="56">
                  <c:v>-5.285253132749997E-5</c:v>
                </c:pt>
                <c:pt idx="57">
                  <c:v>-5.4187585852499971E-5</c:v>
                </c:pt>
                <c:pt idx="58">
                  <c:v>-5.5530433322499971E-5</c:v>
                </c:pt>
                <c:pt idx="59">
                  <c:v>-5.6881073737499986E-5</c:v>
                </c:pt>
                <c:pt idx="60">
                  <c:v>-5.8239917252499984E-5</c:v>
                </c:pt>
                <c:pt idx="61">
                  <c:v>-5.9606553712499976E-5</c:v>
                </c:pt>
                <c:pt idx="62">
                  <c:v>-6.0981393272499985E-5</c:v>
                </c:pt>
                <c:pt idx="63">
                  <c:v>-6.2364025777499995E-5</c:v>
                </c:pt>
                <c:pt idx="64">
                  <c:v>-6.3754861382499996E-5</c:v>
                </c:pt>
                <c:pt idx="65">
                  <c:v>-6.5154310242500005E-5</c:v>
                </c:pt>
                <c:pt idx="66">
                  <c:v>-6.6561141892499989E-5</c:v>
                </c:pt>
                <c:pt idx="67">
                  <c:v>-6.7976176642499972E-5</c:v>
                </c:pt>
                <c:pt idx="68">
                  <c:v>-6.9399004337500009E-5</c:v>
                </c:pt>
                <c:pt idx="69">
                  <c:v>-7.0829624977499978E-5</c:v>
                </c:pt>
                <c:pt idx="70">
                  <c:v>-7.2267628407499977E-5</c:v>
                </c:pt>
                <c:pt idx="71">
                  <c:v>-7.3714245092499999E-5</c:v>
                </c:pt>
                <c:pt idx="72">
                  <c:v>-7.5167834412499972E-5</c:v>
                </c:pt>
                <c:pt idx="73">
                  <c:v>-7.6630447142499977E-5</c:v>
                </c:pt>
                <c:pt idx="74">
                  <c:v>-7.8100032507500002E-5</c:v>
                </c:pt>
                <c:pt idx="75">
                  <c:v>-7.9578231127499995E-5</c:v>
                </c:pt>
                <c:pt idx="76">
                  <c:v>-8.1063812537499963E-5</c:v>
                </c:pt>
                <c:pt idx="77">
                  <c:v>-8.2558417357499992E-5</c:v>
                </c:pt>
                <c:pt idx="78">
                  <c:v>-8.4060404967499955E-5</c:v>
                </c:pt>
                <c:pt idx="79">
                  <c:v>-8.5570185522499987E-5</c:v>
                </c:pt>
                <c:pt idx="80">
                  <c:v>-8.7088169177499961E-5</c:v>
                </c:pt>
                <c:pt idx="81">
                  <c:v>-8.8614766087499985E-5</c:v>
                </c:pt>
                <c:pt idx="82">
                  <c:v>-9.0149566097499979E-5</c:v>
                </c:pt>
                <c:pt idx="83">
                  <c:v>-9.1691748897499949E-5</c:v>
                </c:pt>
                <c:pt idx="84">
                  <c:v>-9.3242955107499952E-5</c:v>
                </c:pt>
                <c:pt idx="85">
                  <c:v>-9.4802364417499965E-5</c:v>
                </c:pt>
                <c:pt idx="86">
                  <c:v>-9.6369976827499963E-5</c:v>
                </c:pt>
                <c:pt idx="87">
                  <c:v>-9.7945792337499971E-5</c:v>
                </c:pt>
                <c:pt idx="88">
                  <c:v>-9.9529810947499936E-5</c:v>
                </c:pt>
                <c:pt idx="89">
                  <c:v>-1.0112285296749995E-4</c:v>
                </c:pt>
                <c:pt idx="90">
                  <c:v>-1.0272409808749994E-4</c:v>
                </c:pt>
                <c:pt idx="91">
                  <c:v>-1.0433313615249994E-4</c:v>
                </c:pt>
                <c:pt idx="92">
                  <c:v>-1.0595160778249994E-4</c:v>
                </c:pt>
                <c:pt idx="93">
                  <c:v>-1.0757828251249996E-4</c:v>
                </c:pt>
                <c:pt idx="94">
                  <c:v>-1.0921357049749995E-4</c:v>
                </c:pt>
                <c:pt idx="95">
                  <c:v>-1.1085706158249995E-4</c:v>
                </c:pt>
                <c:pt idx="96">
                  <c:v>-1.1250957607749997E-4</c:v>
                </c:pt>
                <c:pt idx="97">
                  <c:v>-1.1417111398249994E-4</c:v>
                </c:pt>
                <c:pt idx="98">
                  <c:v>-1.1584085498749994E-4</c:v>
                </c:pt>
                <c:pt idx="99">
                  <c:v>-1.1751879909249994E-4</c:v>
                </c:pt>
                <c:pt idx="100">
                  <c:v>-1.1920658691749995E-4</c:v>
                </c:pt>
                <c:pt idx="101">
                  <c:v>-1.2090298799749995E-4</c:v>
                </c:pt>
                <c:pt idx="102">
                  <c:v>-1.2260759217749996E-4</c:v>
                </c:pt>
                <c:pt idx="103">
                  <c:v>-1.2432121976749992E-4</c:v>
                </c:pt>
                <c:pt idx="104">
                  <c:v>-1.2604428092249993E-4</c:v>
                </c:pt>
                <c:pt idx="105">
                  <c:v>-1.2777636548749993E-4</c:v>
                </c:pt>
                <c:pt idx="106">
                  <c:v>-1.2951706330749992E-4</c:v>
                </c:pt>
                <c:pt idx="107">
                  <c:v>-1.3126637438249994E-4</c:v>
                </c:pt>
                <c:pt idx="108">
                  <c:v>-1.3302552917749994E-4</c:v>
                </c:pt>
                <c:pt idx="109">
                  <c:v>-1.3479411753749993E-4</c:v>
                </c:pt>
                <c:pt idx="110">
                  <c:v>-1.3657090899749994E-4</c:v>
                </c:pt>
                <c:pt idx="111">
                  <c:v>-1.3835672386749992E-4</c:v>
                </c:pt>
                <c:pt idx="112">
                  <c:v>-1.4015279261249993E-4</c:v>
                </c:pt>
                <c:pt idx="113">
                  <c:v>-1.4195788476749994E-4</c:v>
                </c:pt>
                <c:pt idx="114">
                  <c:v>-1.4377159017749992E-4</c:v>
                </c:pt>
                <c:pt idx="115">
                  <c:v>-1.4559513930749996E-4</c:v>
                </c:pt>
                <c:pt idx="116">
                  <c:v>-1.4742894231249993E-4</c:v>
                </c:pt>
                <c:pt idx="117">
                  <c:v>-1.4927176872749992E-4</c:v>
                </c:pt>
                <c:pt idx="118">
                  <c:v>-1.5112443886249996E-4</c:v>
                </c:pt>
                <c:pt idx="119">
                  <c:v>-1.5298818318249996E-4</c:v>
                </c:pt>
                <c:pt idx="120">
                  <c:v>-1.5486013060249994E-4</c:v>
                </c:pt>
                <c:pt idx="121">
                  <c:v>-1.5674110143249994E-4</c:v>
                </c:pt>
                <c:pt idx="122">
                  <c:v>-1.5863232613749992E-4</c:v>
                </c:pt>
                <c:pt idx="123">
                  <c:v>-1.6053503518249991E-4</c:v>
                </c:pt>
                <c:pt idx="124">
                  <c:v>-1.6244553717249989E-4</c:v>
                </c:pt>
                <c:pt idx="125">
                  <c:v>-1.6436547272749992E-4</c:v>
                </c:pt>
                <c:pt idx="126">
                  <c:v>-1.6629566215749993E-4</c:v>
                </c:pt>
                <c:pt idx="127">
                  <c:v>-1.6823733592749988E-4</c:v>
                </c:pt>
                <c:pt idx="128">
                  <c:v>-1.7018762295249989E-4</c:v>
                </c:pt>
                <c:pt idx="129">
                  <c:v>-1.7214734354249991E-4</c:v>
                </c:pt>
                <c:pt idx="130">
                  <c:v>-1.741119859924999E-4</c:v>
                </c:pt>
                <c:pt idx="131">
                  <c:v>-1.7607867921749996E-4</c:v>
                </c:pt>
                <c:pt idx="132">
                  <c:v>-1.7804947399249993E-4</c:v>
                </c:pt>
                <c:pt idx="133">
                  <c:v>-1.8002519062749995E-4</c:v>
                </c:pt>
                <c:pt idx="134">
                  <c:v>-1.8200705958749993E-4</c:v>
                </c:pt>
                <c:pt idx="135">
                  <c:v>-1.8399590118249994E-4</c:v>
                </c:pt>
                <c:pt idx="136">
                  <c:v>-1.8599130525749996E-4</c:v>
                </c:pt>
                <c:pt idx="137">
                  <c:v>-1.8799163119249997E-4</c:v>
                </c:pt>
                <c:pt idx="138">
                  <c:v>-1.8999769929749994E-4</c:v>
                </c:pt>
                <c:pt idx="139">
                  <c:v>-1.9200950957249996E-4</c:v>
                </c:pt>
                <c:pt idx="140">
                  <c:v>-1.9402788232749993E-4</c:v>
                </c:pt>
                <c:pt idx="141">
                  <c:v>-1.9605445818249992E-4</c:v>
                </c:pt>
                <c:pt idx="142">
                  <c:v>-1.9808923713749994E-4</c:v>
                </c:pt>
                <c:pt idx="143">
                  <c:v>-2.0013344965749997E-4</c:v>
                </c:pt>
                <c:pt idx="144">
                  <c:v>-2.0218504496749993E-4</c:v>
                </c:pt>
                <c:pt idx="145">
                  <c:v>-2.0424443322249997E-4</c:v>
                </c:pt>
                <c:pt idx="146">
                  <c:v>-2.0631243473249997E-4</c:v>
                </c:pt>
                <c:pt idx="147">
                  <c:v>-2.0838945965249999E-4</c:v>
                </c:pt>
                <c:pt idx="148">
                  <c:v>-2.1047632829250001E-4</c:v>
                </c:pt>
                <c:pt idx="149">
                  <c:v>-2.1257386096249997E-4</c:v>
                </c:pt>
                <c:pt idx="150">
                  <c:v>-2.1468123735249997E-4</c:v>
                </c:pt>
                <c:pt idx="151">
                  <c:v>-2.1679763715249997E-4</c:v>
                </c:pt>
                <c:pt idx="152">
                  <c:v>-2.1892347051749995E-4</c:v>
                </c:pt>
                <c:pt idx="153">
                  <c:v>-2.2105996791249997E-4</c:v>
                </c:pt>
                <c:pt idx="154">
                  <c:v>-2.2320671918249995E-4</c:v>
                </c:pt>
                <c:pt idx="155">
                  <c:v>-2.2536495479249998E-4</c:v>
                </c:pt>
                <c:pt idx="156">
                  <c:v>-2.2753303412249997E-4</c:v>
                </c:pt>
                <c:pt idx="157">
                  <c:v>-2.2971095717249992E-4</c:v>
                </c:pt>
                <c:pt idx="158">
                  <c:v>-2.3189954425249998E-4</c:v>
                </c:pt>
                <c:pt idx="159">
                  <c:v>-2.3409920551749995E-4</c:v>
                </c:pt>
                <c:pt idx="160">
                  <c:v>-2.3630994096749997E-4</c:v>
                </c:pt>
                <c:pt idx="161">
                  <c:v>-2.385309302925E-4</c:v>
                </c:pt>
                <c:pt idx="162">
                  <c:v>-2.4076217349249993E-4</c:v>
                </c:pt>
                <c:pt idx="163">
                  <c:v>-2.430044908775E-4</c:v>
                </c:pt>
                <c:pt idx="164">
                  <c:v>-2.4525829260249994E-4</c:v>
                </c:pt>
                <c:pt idx="165">
                  <c:v>-2.4752357866749991E-4</c:v>
                </c:pt>
                <c:pt idx="166">
                  <c:v>-2.4979911860749989E-4</c:v>
                </c:pt>
                <c:pt idx="167">
                  <c:v>-2.5203169324749993E-4</c:v>
                </c:pt>
                <c:pt idx="168">
                  <c:v>-2.5416564482374994E-4</c:v>
                </c:pt>
                <c:pt idx="169">
                  <c:v>-2.5620136395874997E-4</c:v>
                </c:pt>
                <c:pt idx="170">
                  <c:v>-2.5797073895874993E-4</c:v>
                </c:pt>
                <c:pt idx="171">
                  <c:v>-2.5919319989624995E-4</c:v>
                </c:pt>
                <c:pt idx="172">
                  <c:v>-2.5952818036499993E-4</c:v>
                </c:pt>
                <c:pt idx="173">
                  <c:v>-2.5801259083499991E-4</c:v>
                </c:pt>
                <c:pt idx="174">
                  <c:v>-2.5265213800499981E-4</c:v>
                </c:pt>
                <c:pt idx="175">
                  <c:v>-2.3937309503624997E-4</c:v>
                </c:pt>
                <c:pt idx="176">
                  <c:v>-2.0960274603624963E-4</c:v>
                </c:pt>
                <c:pt idx="177">
                  <c:v>-1.4495204291124921E-4</c:v>
                </c:pt>
                <c:pt idx="178">
                  <c:v>-4.7118454112509225E-6</c:v>
                </c:pt>
                <c:pt idx="179">
                  <c:v>3.0184552296375425E-4</c:v>
                </c:pt>
                <c:pt idx="180">
                  <c:v>9.7797230296374472E-4</c:v>
                </c:pt>
                <c:pt idx="181">
                  <c:v>2.4765532478387663E-3</c:v>
                </c:pt>
                <c:pt idx="182">
                  <c:v>5.7829303853386572E-3</c:v>
                </c:pt>
                <c:pt idx="183">
                  <c:v>1.2964864614088837E-2</c:v>
                </c:pt>
                <c:pt idx="184">
                  <c:v>2.8079327614088663E-2</c:v>
                </c:pt>
                <c:pt idx="185">
                  <c:v>5.8488551151588977E-2</c:v>
                </c:pt>
                <c:pt idx="186">
                  <c:v>0.11661319797658881</c:v>
                </c:pt>
                <c:pt idx="187">
                  <c:v>0.22182696527658841</c:v>
                </c:pt>
                <c:pt idx="188">
                  <c:v>0.4021623028265916</c:v>
                </c:pt>
                <c:pt idx="189">
                  <c:v>0.69500276195158639</c:v>
                </c:pt>
                <c:pt idx="190">
                  <c:v>1.1461965899515927</c:v>
                </c:pt>
                <c:pt idx="191">
                  <c:v>1.8061897974515895</c:v>
                </c:pt>
                <c:pt idx="192">
                  <c:v>2.7243294404516041</c:v>
                </c:pt>
                <c:pt idx="193">
                  <c:v>3.9429463139515741</c:v>
                </c:pt>
                <c:pt idx="194">
                  <c:v>5.4913629914515596</c:v>
                </c:pt>
                <c:pt idx="195">
                  <c:v>7.3834668939515886</c:v>
                </c:pt>
                <c:pt idx="196">
                  <c:v>9.6154991552015687</c:v>
                </c:pt>
                <c:pt idx="197">
                  <c:v>12.167469217701573</c:v>
                </c:pt>
                <c:pt idx="198">
                  <c:v>15.015123542701614</c:v>
                </c:pt>
                <c:pt idx="199">
                  <c:v>18.122132155201616</c:v>
                </c:pt>
                <c:pt idx="200">
                  <c:v>21.444400792701572</c:v>
                </c:pt>
                <c:pt idx="201">
                  <c:v>24.930176292701582</c:v>
                </c:pt>
                <c:pt idx="202">
                  <c:v>28.540330917701539</c:v>
                </c:pt>
                <c:pt idx="203">
                  <c:v>32.23609196770154</c:v>
                </c:pt>
                <c:pt idx="204">
                  <c:v>35.979182930201603</c:v>
                </c:pt>
                <c:pt idx="205">
                  <c:v>39.753323405201606</c:v>
                </c:pt>
                <c:pt idx="206">
                  <c:v>43.503912467701518</c:v>
                </c:pt>
                <c:pt idx="207">
                  <c:v>47.184291392701525</c:v>
                </c:pt>
                <c:pt idx="208">
                  <c:v>50.776419992701548</c:v>
                </c:pt>
                <c:pt idx="209">
                  <c:v>54.302466117701528</c:v>
                </c:pt>
                <c:pt idx="210">
                  <c:v>57.738461142701603</c:v>
                </c:pt>
                <c:pt idx="211">
                  <c:v>61.093812792701563</c:v>
                </c:pt>
                <c:pt idx="212">
                  <c:v>64.357833505201626</c:v>
                </c:pt>
                <c:pt idx="213">
                  <c:v>67.540516417701582</c:v>
                </c:pt>
                <c:pt idx="214">
                  <c:v>70.642236355201604</c:v>
                </c:pt>
                <c:pt idx="215">
                  <c:v>73.673757842701576</c:v>
                </c:pt>
                <c:pt idx="216">
                  <c:v>76.62209034270154</c:v>
                </c:pt>
                <c:pt idx="217">
                  <c:v>79.494106042701574</c:v>
                </c:pt>
                <c:pt idx="218">
                  <c:v>82.296602242701582</c:v>
                </c:pt>
                <c:pt idx="219">
                  <c:v>85.013597242701607</c:v>
                </c:pt>
                <c:pt idx="220">
                  <c:v>87.67887576770157</c:v>
                </c:pt>
                <c:pt idx="221">
                  <c:v>90.276423767701601</c:v>
                </c:pt>
                <c:pt idx="222">
                  <c:v>92.812696680201597</c:v>
                </c:pt>
                <c:pt idx="223">
                  <c:v>95.276891730201598</c:v>
                </c:pt>
                <c:pt idx="224">
                  <c:v>97.683838755201577</c:v>
                </c:pt>
                <c:pt idx="225">
                  <c:v>100.04760015520158</c:v>
                </c:pt>
                <c:pt idx="226">
                  <c:v>102.34101584270159</c:v>
                </c:pt>
                <c:pt idx="227">
                  <c:v>104.58232746770157</c:v>
                </c:pt>
                <c:pt idx="228">
                  <c:v>106.77311300520161</c:v>
                </c:pt>
                <c:pt idx="229">
                  <c:v>108.9226642552016</c:v>
                </c:pt>
                <c:pt idx="230">
                  <c:v>111.01297533020158</c:v>
                </c:pt>
                <c:pt idx="231">
                  <c:v>113.04517951770157</c:v>
                </c:pt>
                <c:pt idx="232">
                  <c:v>115.01202915520163</c:v>
                </c:pt>
                <c:pt idx="233">
                  <c:v>116.8960254802016</c:v>
                </c:pt>
                <c:pt idx="234">
                  <c:v>118.69578798020163</c:v>
                </c:pt>
                <c:pt idx="235">
                  <c:v>120.42460469270162</c:v>
                </c:pt>
                <c:pt idx="236">
                  <c:v>122.09180069270163</c:v>
                </c:pt>
                <c:pt idx="237">
                  <c:v>123.66910334270159</c:v>
                </c:pt>
                <c:pt idx="238">
                  <c:v>125.20695856770165</c:v>
                </c:pt>
                <c:pt idx="239">
                  <c:v>126.62504488020163</c:v>
                </c:pt>
                <c:pt idx="240">
                  <c:v>128.01284105520165</c:v>
                </c:pt>
                <c:pt idx="241">
                  <c:v>129.29834105520163</c:v>
                </c:pt>
                <c:pt idx="242">
                  <c:v>130.56450770520166</c:v>
                </c:pt>
                <c:pt idx="243">
                  <c:v>131.7468079802016</c:v>
                </c:pt>
                <c:pt idx="244">
                  <c:v>132.91299548020169</c:v>
                </c:pt>
                <c:pt idx="245">
                  <c:v>134.00265910520164</c:v>
                </c:pt>
                <c:pt idx="246">
                  <c:v>135.09988250520163</c:v>
                </c:pt>
                <c:pt idx="247">
                  <c:v>136.11768923020168</c:v>
                </c:pt>
                <c:pt idx="248">
                  <c:v>137.1297101677016</c:v>
                </c:pt>
                <c:pt idx="249">
                  <c:v>138.10977634270162</c:v>
                </c:pt>
                <c:pt idx="250">
                  <c:v>139.06178959270164</c:v>
                </c:pt>
                <c:pt idx="251">
                  <c:v>140.02724625520162</c:v>
                </c:pt>
                <c:pt idx="252">
                  <c:v>140.95693448020162</c:v>
                </c:pt>
                <c:pt idx="253">
                  <c:v>141.88323590520167</c:v>
                </c:pt>
                <c:pt idx="254">
                  <c:v>142.81485018020163</c:v>
                </c:pt>
                <c:pt idx="255">
                  <c:v>143.72625344270162</c:v>
                </c:pt>
                <c:pt idx="256">
                  <c:v>144.63192284270167</c:v>
                </c:pt>
                <c:pt idx="257">
                  <c:v>145.53757043020164</c:v>
                </c:pt>
                <c:pt idx="258">
                  <c:v>146.43763011770167</c:v>
                </c:pt>
                <c:pt idx="259">
                  <c:v>147.32387811770161</c:v>
                </c:pt>
                <c:pt idx="260">
                  <c:v>148.2102273927016</c:v>
                </c:pt>
                <c:pt idx="261">
                  <c:v>149.09660229270162</c:v>
                </c:pt>
                <c:pt idx="262">
                  <c:v>149.96934110520161</c:v>
                </c:pt>
                <c:pt idx="263">
                  <c:v>150.83934485520163</c:v>
                </c:pt>
                <c:pt idx="264">
                  <c:v>151.70919980520159</c:v>
                </c:pt>
                <c:pt idx="265">
                  <c:v>152.57077404270157</c:v>
                </c:pt>
                <c:pt idx="266">
                  <c:v>153.4240539177016</c:v>
                </c:pt>
                <c:pt idx="267">
                  <c:v>154.27688671770159</c:v>
                </c:pt>
                <c:pt idx="268">
                  <c:v>155.12387941770157</c:v>
                </c:pt>
                <c:pt idx="269">
                  <c:v>155.96235511770161</c:v>
                </c:pt>
                <c:pt idx="270">
                  <c:v>156.79741246770158</c:v>
                </c:pt>
                <c:pt idx="271">
                  <c:v>157.62890871770159</c:v>
                </c:pt>
                <c:pt idx="272">
                  <c:v>158.45163381770161</c:v>
                </c:pt>
                <c:pt idx="273">
                  <c:v>159.27057288020157</c:v>
                </c:pt>
                <c:pt idx="274">
                  <c:v>160.08808146395157</c:v>
                </c:pt>
                <c:pt idx="275">
                  <c:v>160.89407862020153</c:v>
                </c:pt>
                <c:pt idx="276">
                  <c:v>161.69841646145159</c:v>
                </c:pt>
                <c:pt idx="277">
                  <c:v>162.49604875895159</c:v>
                </c:pt>
                <c:pt idx="278">
                  <c:v>163.2893241389516</c:v>
                </c:pt>
                <c:pt idx="279">
                  <c:v>164.07335691520157</c:v>
                </c:pt>
                <c:pt idx="280">
                  <c:v>164.85288253520156</c:v>
                </c:pt>
                <c:pt idx="281">
                  <c:v>165.62780173270158</c:v>
                </c:pt>
                <c:pt idx="282">
                  <c:v>166.39336275270159</c:v>
                </c:pt>
                <c:pt idx="283">
                  <c:v>167.15418471145159</c:v>
                </c:pt>
                <c:pt idx="284">
                  <c:v>167.90331841270159</c:v>
                </c:pt>
                <c:pt idx="285">
                  <c:v>168.64536929395155</c:v>
                </c:pt>
                <c:pt idx="286">
                  <c:v>169.38254888395161</c:v>
                </c:pt>
                <c:pt idx="287">
                  <c:v>170.11254732395156</c:v>
                </c:pt>
                <c:pt idx="288">
                  <c:v>170.83972583645155</c:v>
                </c:pt>
                <c:pt idx="289">
                  <c:v>171.56612163020156</c:v>
                </c:pt>
                <c:pt idx="290">
                  <c:v>172.29152589020157</c:v>
                </c:pt>
                <c:pt idx="291">
                  <c:v>173.02210885520154</c:v>
                </c:pt>
                <c:pt idx="292">
                  <c:v>173.75957595645158</c:v>
                </c:pt>
                <c:pt idx="293">
                  <c:v>174.50344952645156</c:v>
                </c:pt>
                <c:pt idx="294">
                  <c:v>175.24503941645156</c:v>
                </c:pt>
                <c:pt idx="295">
                  <c:v>175.98415563145159</c:v>
                </c:pt>
                <c:pt idx="296">
                  <c:v>176.72060837520158</c:v>
                </c:pt>
                <c:pt idx="297">
                  <c:v>177.45621541020159</c:v>
                </c:pt>
                <c:pt idx="298">
                  <c:v>178.18877501520157</c:v>
                </c:pt>
                <c:pt idx="299">
                  <c:v>178.91811017145159</c:v>
                </c:pt>
                <c:pt idx="300">
                  <c:v>179.64405350145157</c:v>
                </c:pt>
                <c:pt idx="301">
                  <c:v>180.36832359145154</c:v>
                </c:pt>
                <c:pt idx="302">
                  <c:v>181.09255926145156</c:v>
                </c:pt>
                <c:pt idx="303">
                  <c:v>181.81462824770159</c:v>
                </c:pt>
                <c:pt idx="304">
                  <c:v>182.5361090627016</c:v>
                </c:pt>
                <c:pt idx="305">
                  <c:v>183.25669904520157</c:v>
                </c:pt>
                <c:pt idx="306">
                  <c:v>183.97786641520159</c:v>
                </c:pt>
                <c:pt idx="307">
                  <c:v>184.69751557020157</c:v>
                </c:pt>
                <c:pt idx="308">
                  <c:v>185.41707487770157</c:v>
                </c:pt>
                <c:pt idx="309">
                  <c:v>186.13281219770158</c:v>
                </c:pt>
                <c:pt idx="310">
                  <c:v>186.84783274270154</c:v>
                </c:pt>
                <c:pt idx="311">
                  <c:v>187.56015346520158</c:v>
                </c:pt>
                <c:pt idx="312">
                  <c:v>188.27272081520155</c:v>
                </c:pt>
                <c:pt idx="313">
                  <c:v>188.98353777520157</c:v>
                </c:pt>
                <c:pt idx="314">
                  <c:v>189.69381346270154</c:v>
                </c:pt>
                <c:pt idx="315">
                  <c:v>190.40467488645155</c:v>
                </c:pt>
                <c:pt idx="316">
                  <c:v>191.11413656145157</c:v>
                </c:pt>
                <c:pt idx="317">
                  <c:v>191.82178562395157</c:v>
                </c:pt>
                <c:pt idx="318">
                  <c:v>192.5243184239516</c:v>
                </c:pt>
                <c:pt idx="319">
                  <c:v>193.22293188145159</c:v>
                </c:pt>
                <c:pt idx="320">
                  <c:v>193.91591823395157</c:v>
                </c:pt>
                <c:pt idx="321">
                  <c:v>194.60441295520155</c:v>
                </c:pt>
                <c:pt idx="322">
                  <c:v>195.28946613520156</c:v>
                </c:pt>
                <c:pt idx="323">
                  <c:v>195.97070642395158</c:v>
                </c:pt>
                <c:pt idx="324">
                  <c:v>196.64648487895155</c:v>
                </c:pt>
                <c:pt idx="325">
                  <c:v>197.31398942770156</c:v>
                </c:pt>
                <c:pt idx="326">
                  <c:v>197.97558522770154</c:v>
                </c:pt>
                <c:pt idx="327">
                  <c:v>198.63100733270156</c:v>
                </c:pt>
                <c:pt idx="328">
                  <c:v>199.28116260770159</c:v>
                </c:pt>
                <c:pt idx="329">
                  <c:v>199.92801087770158</c:v>
                </c:pt>
                <c:pt idx="330">
                  <c:v>200.56303768895157</c:v>
                </c:pt>
                <c:pt idx="331">
                  <c:v>201.18622099270155</c:v>
                </c:pt>
                <c:pt idx="332">
                  <c:v>201.79752713020153</c:v>
                </c:pt>
                <c:pt idx="333">
                  <c:v>202.39692179270153</c:v>
                </c:pt>
                <c:pt idx="334">
                  <c:v>202.98436021895154</c:v>
                </c:pt>
                <c:pt idx="335">
                  <c:v>203.55978843770154</c:v>
                </c:pt>
                <c:pt idx="336">
                  <c:v>204.12413882270155</c:v>
                </c:pt>
                <c:pt idx="337">
                  <c:v>204.67727567270154</c:v>
                </c:pt>
                <c:pt idx="338">
                  <c:v>205.21999118770157</c:v>
                </c:pt>
                <c:pt idx="339">
                  <c:v>205.75116576520153</c:v>
                </c:pt>
                <c:pt idx="340">
                  <c:v>206.27251039270155</c:v>
                </c:pt>
                <c:pt idx="341">
                  <c:v>206.78212850770154</c:v>
                </c:pt>
                <c:pt idx="342">
                  <c:v>207.28258265770157</c:v>
                </c:pt>
                <c:pt idx="343">
                  <c:v>207.76966577895158</c:v>
                </c:pt>
                <c:pt idx="344">
                  <c:v>208.24596041395156</c:v>
                </c:pt>
                <c:pt idx="345">
                  <c:v>208.7106757689516</c:v>
                </c:pt>
                <c:pt idx="346">
                  <c:v>209.16457351895158</c:v>
                </c:pt>
                <c:pt idx="347">
                  <c:v>209.60685668270156</c:v>
                </c:pt>
                <c:pt idx="348">
                  <c:v>210.03820757520157</c:v>
                </c:pt>
                <c:pt idx="349">
                  <c:v>210.45855495395159</c:v>
                </c:pt>
                <c:pt idx="350">
                  <c:v>210.86586696395156</c:v>
                </c:pt>
                <c:pt idx="351">
                  <c:v>211.26029568395157</c:v>
                </c:pt>
                <c:pt idx="352">
                  <c:v>211.64139778395159</c:v>
                </c:pt>
                <c:pt idx="353">
                  <c:v>212.01000040395158</c:v>
                </c:pt>
                <c:pt idx="354">
                  <c:v>212.36629066020157</c:v>
                </c:pt>
                <c:pt idx="355">
                  <c:v>212.70989961645159</c:v>
                </c:pt>
                <c:pt idx="356">
                  <c:v>213.04213020770158</c:v>
                </c:pt>
                <c:pt idx="357">
                  <c:v>213.36260028770155</c:v>
                </c:pt>
                <c:pt idx="358">
                  <c:v>213.67197253770155</c:v>
                </c:pt>
                <c:pt idx="359">
                  <c:v>213.97035760020157</c:v>
                </c:pt>
                <c:pt idx="360">
                  <c:v>214.25785390020158</c:v>
                </c:pt>
                <c:pt idx="361">
                  <c:v>214.5345513777016</c:v>
                </c:pt>
                <c:pt idx="362">
                  <c:v>214.80054470270159</c:v>
                </c:pt>
                <c:pt idx="363">
                  <c:v>215.05511863270158</c:v>
                </c:pt>
                <c:pt idx="364">
                  <c:v>215.29920504520157</c:v>
                </c:pt>
                <c:pt idx="365">
                  <c:v>215.53250940770158</c:v>
                </c:pt>
                <c:pt idx="366">
                  <c:v>215.75548524020158</c:v>
                </c:pt>
                <c:pt idx="367">
                  <c:v>215.96885953770158</c:v>
                </c:pt>
                <c:pt idx="368">
                  <c:v>216.17197926645156</c:v>
                </c:pt>
                <c:pt idx="369">
                  <c:v>216.36519558645156</c:v>
                </c:pt>
                <c:pt idx="370">
                  <c:v>216.54852393645157</c:v>
                </c:pt>
                <c:pt idx="371">
                  <c:v>216.72172907145156</c:v>
                </c:pt>
                <c:pt idx="372">
                  <c:v>216.88464574845156</c:v>
                </c:pt>
                <c:pt idx="373">
                  <c:v>217.03671188745156</c:v>
                </c:pt>
                <c:pt idx="374">
                  <c:v>217.17840226245156</c:v>
                </c:pt>
                <c:pt idx="375">
                  <c:v>217.30952626845155</c:v>
                </c:pt>
                <c:pt idx="376">
                  <c:v>217.43092493745155</c:v>
                </c:pt>
                <c:pt idx="377">
                  <c:v>217.54224944070154</c:v>
                </c:pt>
                <c:pt idx="378">
                  <c:v>217.64407599520155</c:v>
                </c:pt>
                <c:pt idx="379">
                  <c:v>217.73659530845154</c:v>
                </c:pt>
                <c:pt idx="380">
                  <c:v>217.81986000095154</c:v>
                </c:pt>
                <c:pt idx="381">
                  <c:v>217.89419269695154</c:v>
                </c:pt>
                <c:pt idx="382">
                  <c:v>217.95976247670154</c:v>
                </c:pt>
                <c:pt idx="383">
                  <c:v>218.01673024570155</c:v>
                </c:pt>
                <c:pt idx="384">
                  <c:v>218.06524578495154</c:v>
                </c:pt>
                <c:pt idx="385">
                  <c:v>218.10551486407655</c:v>
                </c:pt>
                <c:pt idx="386">
                  <c:v>218.13765185182655</c:v>
                </c:pt>
                <c:pt idx="387">
                  <c:v>218.16173501932656</c:v>
                </c:pt>
                <c:pt idx="388">
                  <c:v>218.17796616922655</c:v>
                </c:pt>
                <c:pt idx="389">
                  <c:v>218.18644209250155</c:v>
                </c:pt>
                <c:pt idx="390">
                  <c:v>218.18730233158905</c:v>
                </c:pt>
                <c:pt idx="391">
                  <c:v>218.18060885502655</c:v>
                </c:pt>
                <c:pt idx="392">
                  <c:v>218.16645034032655</c:v>
                </c:pt>
                <c:pt idx="393">
                  <c:v>218.14497234032655</c:v>
                </c:pt>
                <c:pt idx="394">
                  <c:v>218.11631715645154</c:v>
                </c:pt>
                <c:pt idx="395">
                  <c:v>218.08062540720155</c:v>
                </c:pt>
                <c:pt idx="396">
                  <c:v>218.03796733020155</c:v>
                </c:pt>
                <c:pt idx="397">
                  <c:v>217.98845239920155</c:v>
                </c:pt>
                <c:pt idx="398">
                  <c:v>217.93236966695156</c:v>
                </c:pt>
                <c:pt idx="399">
                  <c:v>217.86987942220156</c:v>
                </c:pt>
                <c:pt idx="400">
                  <c:v>217.80113266745155</c:v>
                </c:pt>
                <c:pt idx="401">
                  <c:v>217.72615547682656</c:v>
                </c:pt>
                <c:pt idx="402">
                  <c:v>217.64493831882658</c:v>
                </c:pt>
                <c:pt idx="403">
                  <c:v>217.55798360382659</c:v>
                </c:pt>
                <c:pt idx="404">
                  <c:v>217.46530721082658</c:v>
                </c:pt>
                <c:pt idx="405">
                  <c:v>217.36704732582658</c:v>
                </c:pt>
                <c:pt idx="406">
                  <c:v>217.26333808482659</c:v>
                </c:pt>
                <c:pt idx="407">
                  <c:v>217.15397412232659</c:v>
                </c:pt>
                <c:pt idx="408">
                  <c:v>217.03940528482659</c:v>
                </c:pt>
                <c:pt idx="409">
                  <c:v>216.91958230620159</c:v>
                </c:pt>
                <c:pt idx="410">
                  <c:v>216.7948227132016</c:v>
                </c:pt>
                <c:pt idx="411">
                  <c:v>216.66527070232661</c:v>
                </c:pt>
                <c:pt idx="412">
                  <c:v>216.53106916807661</c:v>
                </c:pt>
                <c:pt idx="413">
                  <c:v>216.3923557155766</c:v>
                </c:pt>
                <c:pt idx="414">
                  <c:v>216.2490334830766</c:v>
                </c:pt>
                <c:pt idx="415">
                  <c:v>216.1014342935766</c:v>
                </c:pt>
                <c:pt idx="416">
                  <c:v>215.94969465957658</c:v>
                </c:pt>
                <c:pt idx="417">
                  <c:v>215.79443899082659</c:v>
                </c:pt>
                <c:pt idx="418">
                  <c:v>215.63559315807657</c:v>
                </c:pt>
                <c:pt idx="419">
                  <c:v>215.47306376357659</c:v>
                </c:pt>
                <c:pt idx="420">
                  <c:v>215.30725028357659</c:v>
                </c:pt>
                <c:pt idx="421">
                  <c:v>215.13830402607661</c:v>
                </c:pt>
                <c:pt idx="422">
                  <c:v>214.96664130732663</c:v>
                </c:pt>
                <c:pt idx="423">
                  <c:v>214.79269381482663</c:v>
                </c:pt>
                <c:pt idx="424">
                  <c:v>214.61690407982664</c:v>
                </c:pt>
                <c:pt idx="425">
                  <c:v>214.43916043607663</c:v>
                </c:pt>
                <c:pt idx="426">
                  <c:v>214.25989806857663</c:v>
                </c:pt>
                <c:pt idx="427">
                  <c:v>214.07898068857665</c:v>
                </c:pt>
                <c:pt idx="428">
                  <c:v>213.89683898857663</c:v>
                </c:pt>
                <c:pt idx="429">
                  <c:v>213.71361193857663</c:v>
                </c:pt>
                <c:pt idx="430">
                  <c:v>213.52882916607663</c:v>
                </c:pt>
                <c:pt idx="431">
                  <c:v>213.34289929107663</c:v>
                </c:pt>
                <c:pt idx="432">
                  <c:v>213.15592793607664</c:v>
                </c:pt>
                <c:pt idx="433">
                  <c:v>212.96832421607664</c:v>
                </c:pt>
                <c:pt idx="434">
                  <c:v>212.78019029607663</c:v>
                </c:pt>
                <c:pt idx="435">
                  <c:v>212.59161854607663</c:v>
                </c:pt>
                <c:pt idx="436">
                  <c:v>212.40205852607664</c:v>
                </c:pt>
                <c:pt idx="437">
                  <c:v>212.21221315607664</c:v>
                </c:pt>
                <c:pt idx="438">
                  <c:v>212.02149961607665</c:v>
                </c:pt>
                <c:pt idx="439">
                  <c:v>211.82963663732664</c:v>
                </c:pt>
                <c:pt idx="440">
                  <c:v>211.63665869982665</c:v>
                </c:pt>
                <c:pt idx="441">
                  <c:v>211.44259497982665</c:v>
                </c:pt>
                <c:pt idx="442">
                  <c:v>211.24746938482664</c:v>
                </c:pt>
                <c:pt idx="443">
                  <c:v>211.05096713482666</c:v>
                </c:pt>
                <c:pt idx="444">
                  <c:v>210.85377227482667</c:v>
                </c:pt>
                <c:pt idx="445">
                  <c:v>210.65556257482666</c:v>
                </c:pt>
                <c:pt idx="446">
                  <c:v>210.45634630482664</c:v>
                </c:pt>
                <c:pt idx="447">
                  <c:v>210.25612807232665</c:v>
                </c:pt>
                <c:pt idx="448">
                  <c:v>210.05456310982666</c:v>
                </c:pt>
                <c:pt idx="449">
                  <c:v>209.85164267232668</c:v>
                </c:pt>
                <c:pt idx="450">
                  <c:v>209.64770696232668</c:v>
                </c:pt>
                <c:pt idx="451">
                  <c:v>209.44310326232667</c:v>
                </c:pt>
                <c:pt idx="452">
                  <c:v>209.23711916232668</c:v>
                </c:pt>
                <c:pt idx="453">
                  <c:v>209.03009988357667</c:v>
                </c:pt>
                <c:pt idx="454">
                  <c:v>208.82167580607666</c:v>
                </c:pt>
                <c:pt idx="455">
                  <c:v>208.61219271107666</c:v>
                </c:pt>
                <c:pt idx="456">
                  <c:v>208.40127328607664</c:v>
                </c:pt>
                <c:pt idx="457">
                  <c:v>208.18890019107667</c:v>
                </c:pt>
                <c:pt idx="458">
                  <c:v>207.97542461607668</c:v>
                </c:pt>
                <c:pt idx="459">
                  <c:v>207.76083293607667</c:v>
                </c:pt>
                <c:pt idx="460">
                  <c:v>207.54473573607666</c:v>
                </c:pt>
                <c:pt idx="461">
                  <c:v>207.32711213607666</c:v>
                </c:pt>
                <c:pt idx="462">
                  <c:v>207.10832247982668</c:v>
                </c:pt>
                <c:pt idx="463">
                  <c:v>206.88758559982668</c:v>
                </c:pt>
                <c:pt idx="464">
                  <c:v>206.66564997482666</c:v>
                </c:pt>
                <c:pt idx="465">
                  <c:v>206.44250603982667</c:v>
                </c:pt>
                <c:pt idx="466">
                  <c:v>206.21814717357665</c:v>
                </c:pt>
                <c:pt idx="467">
                  <c:v>205.99217674482665</c:v>
                </c:pt>
                <c:pt idx="468">
                  <c:v>205.76459045607666</c:v>
                </c:pt>
                <c:pt idx="469">
                  <c:v>205.53538830732666</c:v>
                </c:pt>
                <c:pt idx="470">
                  <c:v>205.30457602857666</c:v>
                </c:pt>
                <c:pt idx="471">
                  <c:v>205.07216866107666</c:v>
                </c:pt>
                <c:pt idx="472">
                  <c:v>204.83860104107666</c:v>
                </c:pt>
                <c:pt idx="473">
                  <c:v>204.60309732482665</c:v>
                </c:pt>
                <c:pt idx="474">
                  <c:v>204.36654386482667</c:v>
                </c:pt>
                <c:pt idx="475">
                  <c:v>204.12820594732665</c:v>
                </c:pt>
                <c:pt idx="476">
                  <c:v>203.88855299482665</c:v>
                </c:pt>
                <c:pt idx="477">
                  <c:v>203.64762726607665</c:v>
                </c:pt>
                <c:pt idx="478">
                  <c:v>203.40547030357666</c:v>
                </c:pt>
                <c:pt idx="479">
                  <c:v>203.16249113857666</c:v>
                </c:pt>
                <c:pt idx="480">
                  <c:v>202.91781727357665</c:v>
                </c:pt>
                <c:pt idx="481">
                  <c:v>202.67191933732664</c:v>
                </c:pt>
                <c:pt idx="482">
                  <c:v>202.42502509732662</c:v>
                </c:pt>
                <c:pt idx="483">
                  <c:v>202.17727665232664</c:v>
                </c:pt>
                <c:pt idx="484">
                  <c:v>201.93027727732661</c:v>
                </c:pt>
                <c:pt idx="485">
                  <c:v>201.68678791232662</c:v>
                </c:pt>
                <c:pt idx="486">
                  <c:v>201.45145179857661</c:v>
                </c:pt>
                <c:pt idx="487">
                  <c:v>201.22815216607663</c:v>
                </c:pt>
                <c:pt idx="488">
                  <c:v>201.02209588482663</c:v>
                </c:pt>
                <c:pt idx="489">
                  <c:v>200.8392717598266</c:v>
                </c:pt>
                <c:pt idx="490">
                  <c:v>200.68575480982659</c:v>
                </c:pt>
                <c:pt idx="491">
                  <c:v>200.56736496920161</c:v>
                </c:pt>
                <c:pt idx="492">
                  <c:v>200.4891189692016</c:v>
                </c:pt>
                <c:pt idx="493">
                  <c:v>200.45638531400161</c:v>
                </c:pt>
                <c:pt idx="494">
                  <c:v>200.47456530680162</c:v>
                </c:pt>
                <c:pt idx="495">
                  <c:v>200.55000777080161</c:v>
                </c:pt>
                <c:pt idx="496">
                  <c:v>200.69006536092661</c:v>
                </c:pt>
                <c:pt idx="497">
                  <c:v>200.90232574592662</c:v>
                </c:pt>
                <c:pt idx="498">
                  <c:v>201.19341503342662</c:v>
                </c:pt>
                <c:pt idx="499">
                  <c:v>201.56935144967659</c:v>
                </c:pt>
                <c:pt idx="500">
                  <c:v>202.03360610717661</c:v>
                </c:pt>
                <c:pt idx="501">
                  <c:v>202.58419753842662</c:v>
                </c:pt>
                <c:pt idx="502">
                  <c:v>203.22010527717657</c:v>
                </c:pt>
                <c:pt idx="503">
                  <c:v>203.93073893717661</c:v>
                </c:pt>
                <c:pt idx="504">
                  <c:v>204.71060258717657</c:v>
                </c:pt>
                <c:pt idx="505">
                  <c:v>205.54531359467657</c:v>
                </c:pt>
                <c:pt idx="506">
                  <c:v>206.42646771967662</c:v>
                </c:pt>
                <c:pt idx="507">
                  <c:v>207.34350141592662</c:v>
                </c:pt>
                <c:pt idx="508">
                  <c:v>208.28397069092657</c:v>
                </c:pt>
                <c:pt idx="509">
                  <c:v>209.24496763592663</c:v>
                </c:pt>
                <c:pt idx="510">
                  <c:v>210.21727356842655</c:v>
                </c:pt>
                <c:pt idx="511">
                  <c:v>211.19742118467659</c:v>
                </c:pt>
                <c:pt idx="512">
                  <c:v>212.17900735342658</c:v>
                </c:pt>
                <c:pt idx="513">
                  <c:v>213.15994339342663</c:v>
                </c:pt>
                <c:pt idx="514">
                  <c:v>214.1356497134266</c:v>
                </c:pt>
                <c:pt idx="515">
                  <c:v>215.10581883217657</c:v>
                </c:pt>
                <c:pt idx="516">
                  <c:v>216.06896110717659</c:v>
                </c:pt>
                <c:pt idx="517">
                  <c:v>217.02192529467658</c:v>
                </c:pt>
                <c:pt idx="518">
                  <c:v>217.96330426217662</c:v>
                </c:pt>
                <c:pt idx="519">
                  <c:v>218.89351729217665</c:v>
                </c:pt>
                <c:pt idx="520">
                  <c:v>219.81153449717661</c:v>
                </c:pt>
                <c:pt idx="521">
                  <c:v>220.71479069717657</c:v>
                </c:pt>
                <c:pt idx="522">
                  <c:v>221.6036064221766</c:v>
                </c:pt>
                <c:pt idx="523">
                  <c:v>222.47485448592656</c:v>
                </c:pt>
                <c:pt idx="524">
                  <c:v>223.32965250717658</c:v>
                </c:pt>
                <c:pt idx="525">
                  <c:v>224.1633791621766</c:v>
                </c:pt>
                <c:pt idx="526">
                  <c:v>224.97590952217661</c:v>
                </c:pt>
                <c:pt idx="527">
                  <c:v>225.7659226534266</c:v>
                </c:pt>
                <c:pt idx="528">
                  <c:v>226.5322947709266</c:v>
                </c:pt>
                <c:pt idx="529">
                  <c:v>227.27517003092663</c:v>
                </c:pt>
                <c:pt idx="530">
                  <c:v>227.99100477092659</c:v>
                </c:pt>
                <c:pt idx="531">
                  <c:v>228.68138082092659</c:v>
                </c:pt>
                <c:pt idx="532">
                  <c:v>229.34572782092658</c:v>
                </c:pt>
                <c:pt idx="533">
                  <c:v>229.98287196092662</c:v>
                </c:pt>
                <c:pt idx="534">
                  <c:v>230.59425969092663</c:v>
                </c:pt>
                <c:pt idx="535">
                  <c:v>231.1805046909266</c:v>
                </c:pt>
                <c:pt idx="536">
                  <c:v>231.74241597217664</c:v>
                </c:pt>
                <c:pt idx="537">
                  <c:v>232.28095467217662</c:v>
                </c:pt>
                <c:pt idx="538">
                  <c:v>232.79632994717662</c:v>
                </c:pt>
                <c:pt idx="539">
                  <c:v>233.28971397467663</c:v>
                </c:pt>
                <c:pt idx="540">
                  <c:v>233.7630281321766</c:v>
                </c:pt>
                <c:pt idx="541">
                  <c:v>234.21655539467662</c:v>
                </c:pt>
                <c:pt idx="542">
                  <c:v>234.65060197217662</c:v>
                </c:pt>
                <c:pt idx="543">
                  <c:v>235.06683166592663</c:v>
                </c:pt>
                <c:pt idx="544">
                  <c:v>235.4647903934266</c:v>
                </c:pt>
                <c:pt idx="545">
                  <c:v>235.84659853717662</c:v>
                </c:pt>
                <c:pt idx="546">
                  <c:v>236.21294220717664</c:v>
                </c:pt>
                <c:pt idx="547">
                  <c:v>236.56329156342665</c:v>
                </c:pt>
                <c:pt idx="548">
                  <c:v>236.89992059342666</c:v>
                </c:pt>
                <c:pt idx="549">
                  <c:v>237.22169204342663</c:v>
                </c:pt>
                <c:pt idx="550">
                  <c:v>237.53062560842665</c:v>
                </c:pt>
                <c:pt idx="551">
                  <c:v>237.82659349467664</c:v>
                </c:pt>
                <c:pt idx="552">
                  <c:v>238.10950280217662</c:v>
                </c:pt>
                <c:pt idx="553">
                  <c:v>238.38060500967663</c:v>
                </c:pt>
                <c:pt idx="554">
                  <c:v>238.64018185342664</c:v>
                </c:pt>
                <c:pt idx="555">
                  <c:v>238.88772467342662</c:v>
                </c:pt>
                <c:pt idx="556">
                  <c:v>239.1243481109266</c:v>
                </c:pt>
                <c:pt idx="557">
                  <c:v>239.35031734342658</c:v>
                </c:pt>
                <c:pt idx="558">
                  <c:v>239.56589215467659</c:v>
                </c:pt>
                <c:pt idx="559">
                  <c:v>239.77100912967657</c:v>
                </c:pt>
                <c:pt idx="560">
                  <c:v>239.96654915967659</c:v>
                </c:pt>
                <c:pt idx="561">
                  <c:v>240.15238667217659</c:v>
                </c:pt>
                <c:pt idx="562">
                  <c:v>240.32873614092659</c:v>
                </c:pt>
                <c:pt idx="563">
                  <c:v>240.4958386346766</c:v>
                </c:pt>
                <c:pt idx="564">
                  <c:v>240.6539689278016</c:v>
                </c:pt>
                <c:pt idx="565">
                  <c:v>240.80394118342662</c:v>
                </c:pt>
                <c:pt idx="566">
                  <c:v>240.94547824917663</c:v>
                </c:pt>
                <c:pt idx="567">
                  <c:v>241.07951070267663</c:v>
                </c:pt>
                <c:pt idx="568">
                  <c:v>241.20616417767664</c:v>
                </c:pt>
                <c:pt idx="569">
                  <c:v>241.32619452517665</c:v>
                </c:pt>
                <c:pt idx="570">
                  <c:v>241.44012892792665</c:v>
                </c:pt>
                <c:pt idx="571">
                  <c:v>241.54846314592666</c:v>
                </c:pt>
                <c:pt idx="572">
                  <c:v>241.65165777942667</c:v>
                </c:pt>
                <c:pt idx="573">
                  <c:v>241.74997959092667</c:v>
                </c:pt>
                <c:pt idx="574">
                  <c:v>241.84396486742668</c:v>
                </c:pt>
                <c:pt idx="575">
                  <c:v>241.93383674617667</c:v>
                </c:pt>
                <c:pt idx="576">
                  <c:v>242.01995066692666</c:v>
                </c:pt>
                <c:pt idx="577">
                  <c:v>242.10277192817668</c:v>
                </c:pt>
                <c:pt idx="578">
                  <c:v>242.18261391255169</c:v>
                </c:pt>
                <c:pt idx="579">
                  <c:v>242.2596763965517</c:v>
                </c:pt>
                <c:pt idx="580">
                  <c:v>242.3342970746767</c:v>
                </c:pt>
                <c:pt idx="581">
                  <c:v>242.40703637067671</c:v>
                </c:pt>
                <c:pt idx="582">
                  <c:v>242.47791725067671</c:v>
                </c:pt>
                <c:pt idx="583">
                  <c:v>242.54750766642672</c:v>
                </c:pt>
                <c:pt idx="584">
                  <c:v>242.61594410992672</c:v>
                </c:pt>
                <c:pt idx="585">
                  <c:v>242.6837487689267</c:v>
                </c:pt>
                <c:pt idx="586">
                  <c:v>242.7512211254267</c:v>
                </c:pt>
                <c:pt idx="587">
                  <c:v>242.81854923767671</c:v>
                </c:pt>
                <c:pt idx="588">
                  <c:v>242.88601314267672</c:v>
                </c:pt>
                <c:pt idx="589">
                  <c:v>242.95398876467672</c:v>
                </c:pt>
                <c:pt idx="590">
                  <c:v>243.02265015705171</c:v>
                </c:pt>
                <c:pt idx="591">
                  <c:v>243.0922640860517</c:v>
                </c:pt>
                <c:pt idx="592">
                  <c:v>243.1631890258017</c:v>
                </c:pt>
                <c:pt idx="593">
                  <c:v>243.2355657639267</c:v>
                </c:pt>
                <c:pt idx="594">
                  <c:v>243.30966000992672</c:v>
                </c:pt>
                <c:pt idx="595">
                  <c:v>243.3858737874267</c:v>
                </c:pt>
                <c:pt idx="596">
                  <c:v>243.46436309542671</c:v>
                </c:pt>
                <c:pt idx="597">
                  <c:v>243.54557211267669</c:v>
                </c:pt>
                <c:pt idx="598">
                  <c:v>243.62942516580171</c:v>
                </c:pt>
                <c:pt idx="599">
                  <c:v>243.7160043468017</c:v>
                </c:pt>
                <c:pt idx="600">
                  <c:v>243.8053752198017</c:v>
                </c:pt>
                <c:pt idx="601">
                  <c:v>243.89721307267669</c:v>
                </c:pt>
                <c:pt idx="602">
                  <c:v>243.9915281766767</c:v>
                </c:pt>
                <c:pt idx="603">
                  <c:v>244.0876123206767</c:v>
                </c:pt>
                <c:pt idx="604">
                  <c:v>244.18552906567669</c:v>
                </c:pt>
                <c:pt idx="605">
                  <c:v>244.28463125642668</c:v>
                </c:pt>
                <c:pt idx="606">
                  <c:v>244.38467758592668</c:v>
                </c:pt>
                <c:pt idx="607">
                  <c:v>244.48527659842668</c:v>
                </c:pt>
                <c:pt idx="608">
                  <c:v>244.5858858535517</c:v>
                </c:pt>
                <c:pt idx="609">
                  <c:v>244.6863868870517</c:v>
                </c:pt>
                <c:pt idx="610">
                  <c:v>244.78609247517667</c:v>
                </c:pt>
                <c:pt idx="611">
                  <c:v>244.88474217492669</c:v>
                </c:pt>
                <c:pt idx="612">
                  <c:v>244.98183004517668</c:v>
                </c:pt>
                <c:pt idx="613">
                  <c:v>245.07715822517667</c:v>
                </c:pt>
                <c:pt idx="614">
                  <c:v>245.17041743092668</c:v>
                </c:pt>
                <c:pt idx="615">
                  <c:v>245.26133273542669</c:v>
                </c:pt>
                <c:pt idx="616">
                  <c:v>245.34965934742669</c:v>
                </c:pt>
                <c:pt idx="617">
                  <c:v>245.43503459242669</c:v>
                </c:pt>
                <c:pt idx="618">
                  <c:v>245.51732411242671</c:v>
                </c:pt>
                <c:pt idx="619">
                  <c:v>245.5962708331767</c:v>
                </c:pt>
                <c:pt idx="620">
                  <c:v>245.67162900555169</c:v>
                </c:pt>
                <c:pt idx="621">
                  <c:v>245.74307408830168</c:v>
                </c:pt>
                <c:pt idx="622">
                  <c:v>245.81049564430168</c:v>
                </c:pt>
                <c:pt idx="623">
                  <c:v>245.87368523380169</c:v>
                </c:pt>
                <c:pt idx="624">
                  <c:v>245.9324464138017</c:v>
                </c:pt>
                <c:pt idx="625">
                  <c:v>245.98652968817669</c:v>
                </c:pt>
                <c:pt idx="626">
                  <c:v>246.0359191051767</c:v>
                </c:pt>
                <c:pt idx="627">
                  <c:v>246.08032855517669</c:v>
                </c:pt>
                <c:pt idx="628">
                  <c:v>246.11968938580168</c:v>
                </c:pt>
                <c:pt idx="629">
                  <c:v>246.15389247080168</c:v>
                </c:pt>
                <c:pt idx="630">
                  <c:v>246.18280534580168</c:v>
                </c:pt>
                <c:pt idx="631">
                  <c:v>246.20638430580169</c:v>
                </c:pt>
                <c:pt idx="632">
                  <c:v>246.22452252273919</c:v>
                </c:pt>
                <c:pt idx="633">
                  <c:v>246.2371991118392</c:v>
                </c:pt>
                <c:pt idx="634">
                  <c:v>246.24432282248921</c:v>
                </c:pt>
                <c:pt idx="635">
                  <c:v>246.2458593254417</c:v>
                </c:pt>
                <c:pt idx="636">
                  <c:v>246.24177162250294</c:v>
                </c:pt>
                <c:pt idx="637">
                  <c:v>246.23203676770294</c:v>
                </c:pt>
                <c:pt idx="638">
                  <c:v>246.21662254245294</c:v>
                </c:pt>
                <c:pt idx="639">
                  <c:v>246.19553576689043</c:v>
                </c:pt>
                <c:pt idx="640">
                  <c:v>246.16871039089042</c:v>
                </c:pt>
                <c:pt idx="641">
                  <c:v>246.13621466176542</c:v>
                </c:pt>
                <c:pt idx="642">
                  <c:v>246.09796321976543</c:v>
                </c:pt>
                <c:pt idx="643">
                  <c:v>246.05404648089043</c:v>
                </c:pt>
                <c:pt idx="644">
                  <c:v>246.00439949651542</c:v>
                </c:pt>
                <c:pt idx="645">
                  <c:v>245.94900648664043</c:v>
                </c:pt>
                <c:pt idx="646">
                  <c:v>245.88785118901544</c:v>
                </c:pt>
                <c:pt idx="647">
                  <c:v>245.82091519351545</c:v>
                </c:pt>
                <c:pt idx="648">
                  <c:v>245.74817674464046</c:v>
                </c:pt>
                <c:pt idx="649">
                  <c:v>245.66951003289046</c:v>
                </c:pt>
                <c:pt idx="650">
                  <c:v>245.58508519814046</c:v>
                </c:pt>
                <c:pt idx="651">
                  <c:v>245.49476797364045</c:v>
                </c:pt>
                <c:pt idx="652">
                  <c:v>245.39839998764046</c:v>
                </c:pt>
                <c:pt idx="653">
                  <c:v>245.29605517414046</c:v>
                </c:pt>
                <c:pt idx="654">
                  <c:v>245.18768862964046</c:v>
                </c:pt>
                <c:pt idx="655">
                  <c:v>245.07325193839046</c:v>
                </c:pt>
                <c:pt idx="656">
                  <c:v>244.95254193926544</c:v>
                </c:pt>
                <c:pt idx="657">
                  <c:v>244.82564605751546</c:v>
                </c:pt>
                <c:pt idx="658">
                  <c:v>244.69250549751544</c:v>
                </c:pt>
                <c:pt idx="659">
                  <c:v>244.55288632951545</c:v>
                </c:pt>
                <c:pt idx="660">
                  <c:v>244.40670956064042</c:v>
                </c:pt>
                <c:pt idx="661">
                  <c:v>244.25408151376541</c:v>
                </c:pt>
                <c:pt idx="662">
                  <c:v>244.0949352412654</c:v>
                </c:pt>
                <c:pt idx="663">
                  <c:v>243.92900271426541</c:v>
                </c:pt>
                <c:pt idx="664">
                  <c:v>243.75620633114039</c:v>
                </c:pt>
                <c:pt idx="665">
                  <c:v>243.57669038201541</c:v>
                </c:pt>
                <c:pt idx="666">
                  <c:v>243.39017514226541</c:v>
                </c:pt>
                <c:pt idx="667">
                  <c:v>243.19682969026539</c:v>
                </c:pt>
                <c:pt idx="668">
                  <c:v>242.99636911839039</c:v>
                </c:pt>
                <c:pt idx="669">
                  <c:v>242.78898929101541</c:v>
                </c:pt>
                <c:pt idx="670">
                  <c:v>242.57440167601541</c:v>
                </c:pt>
                <c:pt idx="671">
                  <c:v>242.3525669297654</c:v>
                </c:pt>
                <c:pt idx="672">
                  <c:v>242.12399872976539</c:v>
                </c:pt>
                <c:pt idx="673">
                  <c:v>241.88843028476541</c:v>
                </c:pt>
                <c:pt idx="674">
                  <c:v>241.64644579976542</c:v>
                </c:pt>
                <c:pt idx="675">
                  <c:v>241.39750483476541</c:v>
                </c:pt>
                <c:pt idx="676">
                  <c:v>241.1416374222654</c:v>
                </c:pt>
                <c:pt idx="677">
                  <c:v>240.87949903476539</c:v>
                </c:pt>
                <c:pt idx="678">
                  <c:v>240.61021003101538</c:v>
                </c:pt>
                <c:pt idx="679">
                  <c:v>240.33478169601537</c:v>
                </c:pt>
                <c:pt idx="680">
                  <c:v>240.05264221976537</c:v>
                </c:pt>
                <c:pt idx="681">
                  <c:v>239.76420613976538</c:v>
                </c:pt>
                <c:pt idx="682">
                  <c:v>239.47061826476536</c:v>
                </c:pt>
                <c:pt idx="683">
                  <c:v>239.17239379976536</c:v>
                </c:pt>
                <c:pt idx="684">
                  <c:v>238.86935356226536</c:v>
                </c:pt>
                <c:pt idx="685">
                  <c:v>238.56165856226536</c:v>
                </c:pt>
                <c:pt idx="686">
                  <c:v>238.24946779851535</c:v>
                </c:pt>
                <c:pt idx="687">
                  <c:v>237.93256834851536</c:v>
                </c:pt>
                <c:pt idx="688">
                  <c:v>237.61150436101536</c:v>
                </c:pt>
                <c:pt idx="689">
                  <c:v>237.28568158101535</c:v>
                </c:pt>
                <c:pt idx="690">
                  <c:v>236.95566189726534</c:v>
                </c:pt>
                <c:pt idx="691">
                  <c:v>236.62123540851533</c:v>
                </c:pt>
                <c:pt idx="692">
                  <c:v>236.28300339351534</c:v>
                </c:pt>
                <c:pt idx="693">
                  <c:v>235.9411961435153</c:v>
                </c:pt>
                <c:pt idx="694">
                  <c:v>235.59524471351531</c:v>
                </c:pt>
                <c:pt idx="695">
                  <c:v>235.24542474851532</c:v>
                </c:pt>
                <c:pt idx="696">
                  <c:v>234.89247963476535</c:v>
                </c:pt>
                <c:pt idx="697">
                  <c:v>234.53637048726534</c:v>
                </c:pt>
                <c:pt idx="698">
                  <c:v>234.17754696726536</c:v>
                </c:pt>
                <c:pt idx="699">
                  <c:v>233.81654226726533</c:v>
                </c:pt>
                <c:pt idx="700">
                  <c:v>233.45399137226534</c:v>
                </c:pt>
                <c:pt idx="701">
                  <c:v>233.09023054976535</c:v>
                </c:pt>
                <c:pt idx="702">
                  <c:v>232.72654039976536</c:v>
                </c:pt>
                <c:pt idx="703">
                  <c:v>232.36334731226535</c:v>
                </c:pt>
                <c:pt idx="704">
                  <c:v>232.00174209226537</c:v>
                </c:pt>
                <c:pt idx="705">
                  <c:v>231.64323227976536</c:v>
                </c:pt>
                <c:pt idx="706">
                  <c:v>231.28924154476536</c:v>
                </c:pt>
                <c:pt idx="707">
                  <c:v>230.94237125101535</c:v>
                </c:pt>
                <c:pt idx="708">
                  <c:v>230.60528529851535</c:v>
                </c:pt>
                <c:pt idx="709">
                  <c:v>230.28092017351534</c:v>
                </c:pt>
                <c:pt idx="710">
                  <c:v>229.97306185351536</c:v>
                </c:pt>
                <c:pt idx="711">
                  <c:v>229.68759794351536</c:v>
                </c:pt>
                <c:pt idx="712">
                  <c:v>229.43027260601536</c:v>
                </c:pt>
                <c:pt idx="713">
                  <c:v>229.20870847126537</c:v>
                </c:pt>
                <c:pt idx="714">
                  <c:v>229.03159371701537</c:v>
                </c:pt>
                <c:pt idx="715">
                  <c:v>228.90944300126537</c:v>
                </c:pt>
                <c:pt idx="716">
                  <c:v>228.85449071839037</c:v>
                </c:pt>
                <c:pt idx="717">
                  <c:v>228.87619973189035</c:v>
                </c:pt>
                <c:pt idx="718">
                  <c:v>228.98102816039034</c:v>
                </c:pt>
                <c:pt idx="719">
                  <c:v>229.17065636551533</c:v>
                </c:pt>
                <c:pt idx="720">
                  <c:v>229.43938352176534</c:v>
                </c:pt>
                <c:pt idx="721">
                  <c:v>229.77652650676535</c:v>
                </c:pt>
                <c:pt idx="722">
                  <c:v>230.17104221926533</c:v>
                </c:pt>
                <c:pt idx="723">
                  <c:v>230.61138342676537</c:v>
                </c:pt>
                <c:pt idx="724">
                  <c:v>231.08650290551535</c:v>
                </c:pt>
                <c:pt idx="725">
                  <c:v>231.58746360551535</c:v>
                </c:pt>
                <c:pt idx="726">
                  <c:v>232.10713160051537</c:v>
                </c:pt>
                <c:pt idx="727">
                  <c:v>232.63880832051535</c:v>
                </c:pt>
                <c:pt idx="728">
                  <c:v>233.17617919301534</c:v>
                </c:pt>
                <c:pt idx="729">
                  <c:v>233.71440953551536</c:v>
                </c:pt>
                <c:pt idx="730">
                  <c:v>234.24880937551538</c:v>
                </c:pt>
                <c:pt idx="731">
                  <c:v>234.77741602551535</c:v>
                </c:pt>
                <c:pt idx="732">
                  <c:v>235.29710800551535</c:v>
                </c:pt>
                <c:pt idx="733">
                  <c:v>235.80710678676539</c:v>
                </c:pt>
                <c:pt idx="734">
                  <c:v>236.30593548551536</c:v>
                </c:pt>
                <c:pt idx="735">
                  <c:v>236.79338404801538</c:v>
                </c:pt>
                <c:pt idx="736">
                  <c:v>237.26820594801538</c:v>
                </c:pt>
                <c:pt idx="737">
                  <c:v>237.72877759801537</c:v>
                </c:pt>
                <c:pt idx="738">
                  <c:v>238.17470629801537</c:v>
                </c:pt>
                <c:pt idx="739">
                  <c:v>238.60610795551537</c:v>
                </c:pt>
                <c:pt idx="740">
                  <c:v>239.02230449801539</c:v>
                </c:pt>
                <c:pt idx="741">
                  <c:v>239.42297273801537</c:v>
                </c:pt>
                <c:pt idx="742">
                  <c:v>239.80879215801536</c:v>
                </c:pt>
                <c:pt idx="743">
                  <c:v>240.17967621426538</c:v>
                </c:pt>
                <c:pt idx="744">
                  <c:v>240.5358050717654</c:v>
                </c:pt>
                <c:pt idx="745">
                  <c:v>240.87792657801538</c:v>
                </c:pt>
                <c:pt idx="746">
                  <c:v>241.20681256551538</c:v>
                </c:pt>
                <c:pt idx="747">
                  <c:v>241.52251806551538</c:v>
                </c:pt>
                <c:pt idx="748">
                  <c:v>241.82537373551537</c:v>
                </c:pt>
                <c:pt idx="749">
                  <c:v>242.11562324801537</c:v>
                </c:pt>
                <c:pt idx="750">
                  <c:v>242.39469428051538</c:v>
                </c:pt>
                <c:pt idx="751">
                  <c:v>242.6627161742654</c:v>
                </c:pt>
                <c:pt idx="752">
                  <c:v>242.92065949301539</c:v>
                </c:pt>
                <c:pt idx="753">
                  <c:v>243.16836870301537</c:v>
                </c:pt>
                <c:pt idx="754">
                  <c:v>243.40602906301538</c:v>
                </c:pt>
                <c:pt idx="755">
                  <c:v>243.63390708901539</c:v>
                </c:pt>
                <c:pt idx="756">
                  <c:v>243.85067914501539</c:v>
                </c:pt>
                <c:pt idx="757">
                  <c:v>244.05825125301541</c:v>
                </c:pt>
                <c:pt idx="758">
                  <c:v>244.2580650662654</c:v>
                </c:pt>
                <c:pt idx="759">
                  <c:v>244.45118791676541</c:v>
                </c:pt>
                <c:pt idx="760">
                  <c:v>244.63716107426541</c:v>
                </c:pt>
                <c:pt idx="761">
                  <c:v>244.81693672051543</c:v>
                </c:pt>
                <c:pt idx="762">
                  <c:v>244.99128839476543</c:v>
                </c:pt>
                <c:pt idx="763">
                  <c:v>245.16118309951543</c:v>
                </c:pt>
                <c:pt idx="764">
                  <c:v>245.32755871201542</c:v>
                </c:pt>
                <c:pt idx="765">
                  <c:v>245.49039856576542</c:v>
                </c:pt>
                <c:pt idx="766">
                  <c:v>245.65050121826542</c:v>
                </c:pt>
                <c:pt idx="767">
                  <c:v>245.80868445826542</c:v>
                </c:pt>
                <c:pt idx="768">
                  <c:v>245.9659574357654</c:v>
                </c:pt>
                <c:pt idx="769">
                  <c:v>246.12245710076542</c:v>
                </c:pt>
                <c:pt idx="770">
                  <c:v>246.27911777276543</c:v>
                </c:pt>
                <c:pt idx="771">
                  <c:v>246.43700459364044</c:v>
                </c:pt>
                <c:pt idx="772">
                  <c:v>246.59647879764043</c:v>
                </c:pt>
                <c:pt idx="773">
                  <c:v>246.75825655426544</c:v>
                </c:pt>
                <c:pt idx="774">
                  <c:v>246.92216472726545</c:v>
                </c:pt>
                <c:pt idx="775">
                  <c:v>247.08803241464045</c:v>
                </c:pt>
                <c:pt idx="776">
                  <c:v>247.25624689901545</c:v>
                </c:pt>
                <c:pt idx="777">
                  <c:v>247.42714526539044</c:v>
                </c:pt>
                <c:pt idx="778">
                  <c:v>247.60121634439045</c:v>
                </c:pt>
                <c:pt idx="779">
                  <c:v>247.77975409364046</c:v>
                </c:pt>
                <c:pt idx="780">
                  <c:v>247.96423637326546</c:v>
                </c:pt>
                <c:pt idx="781">
                  <c:v>248.15700939226548</c:v>
                </c:pt>
                <c:pt idx="782">
                  <c:v>248.36124228826546</c:v>
                </c:pt>
                <c:pt idx="783">
                  <c:v>248.58000775764049</c:v>
                </c:pt>
                <c:pt idx="784">
                  <c:v>248.81754510264048</c:v>
                </c:pt>
                <c:pt idx="785">
                  <c:v>249.0759149513905</c:v>
                </c:pt>
                <c:pt idx="786">
                  <c:v>249.3561645826405</c:v>
                </c:pt>
                <c:pt idx="787">
                  <c:v>249.65577084639048</c:v>
                </c:pt>
                <c:pt idx="788">
                  <c:v>249.97375585139045</c:v>
                </c:pt>
                <c:pt idx="789">
                  <c:v>250.30864855889047</c:v>
                </c:pt>
                <c:pt idx="790">
                  <c:v>250.65726235264046</c:v>
                </c:pt>
                <c:pt idx="791">
                  <c:v>251.01789783889049</c:v>
                </c:pt>
                <c:pt idx="792">
                  <c:v>251.38865804389047</c:v>
                </c:pt>
                <c:pt idx="793">
                  <c:v>251.76799495639048</c:v>
                </c:pt>
                <c:pt idx="794">
                  <c:v>252.15428161639048</c:v>
                </c:pt>
                <c:pt idx="795">
                  <c:v>252.54539856389047</c:v>
                </c:pt>
                <c:pt idx="796">
                  <c:v>252.93910343389047</c:v>
                </c:pt>
                <c:pt idx="797">
                  <c:v>253.33307629639046</c:v>
                </c:pt>
                <c:pt idx="798">
                  <c:v>253.72564126639045</c:v>
                </c:pt>
                <c:pt idx="799">
                  <c:v>254.11364467889047</c:v>
                </c:pt>
                <c:pt idx="800">
                  <c:v>254.49519036139046</c:v>
                </c:pt>
                <c:pt idx="801">
                  <c:v>254.86809806139047</c:v>
                </c:pt>
                <c:pt idx="802">
                  <c:v>255.23191141639046</c:v>
                </c:pt>
                <c:pt idx="803">
                  <c:v>255.58505476014048</c:v>
                </c:pt>
                <c:pt idx="804">
                  <c:v>255.92599426014044</c:v>
                </c:pt>
                <c:pt idx="805">
                  <c:v>256.25455880514045</c:v>
                </c:pt>
                <c:pt idx="806">
                  <c:v>256.56987861639044</c:v>
                </c:pt>
                <c:pt idx="807">
                  <c:v>256.87225357389048</c:v>
                </c:pt>
                <c:pt idx="808">
                  <c:v>257.16124690264047</c:v>
                </c:pt>
                <c:pt idx="809">
                  <c:v>257.43750207264043</c:v>
                </c:pt>
                <c:pt idx="810">
                  <c:v>257.70131862389042</c:v>
                </c:pt>
                <c:pt idx="811">
                  <c:v>257.95240607264043</c:v>
                </c:pt>
                <c:pt idx="812">
                  <c:v>258.19110793264042</c:v>
                </c:pt>
                <c:pt idx="813">
                  <c:v>258.41805434764041</c:v>
                </c:pt>
                <c:pt idx="814">
                  <c:v>258.63331956439043</c:v>
                </c:pt>
                <c:pt idx="815">
                  <c:v>258.83720439139046</c:v>
                </c:pt>
                <c:pt idx="816">
                  <c:v>259.0301902282655</c:v>
                </c:pt>
                <c:pt idx="817">
                  <c:v>259.21248252451545</c:v>
                </c:pt>
                <c:pt idx="818">
                  <c:v>259.38407690201547</c:v>
                </c:pt>
                <c:pt idx="819">
                  <c:v>259.54519111426549</c:v>
                </c:pt>
                <c:pt idx="820">
                  <c:v>259.69621914114049</c:v>
                </c:pt>
                <c:pt idx="821">
                  <c:v>259.83752067551546</c:v>
                </c:pt>
                <c:pt idx="822">
                  <c:v>259.96896603939047</c:v>
                </c:pt>
                <c:pt idx="823">
                  <c:v>260.09091845914043</c:v>
                </c:pt>
                <c:pt idx="824">
                  <c:v>260.20357891001544</c:v>
                </c:pt>
                <c:pt idx="825">
                  <c:v>260.30714602251544</c:v>
                </c:pt>
                <c:pt idx="826">
                  <c:v>260.40193070751542</c:v>
                </c:pt>
                <c:pt idx="827">
                  <c:v>260.48801646626544</c:v>
                </c:pt>
                <c:pt idx="828">
                  <c:v>260.56569154126544</c:v>
                </c:pt>
                <c:pt idx="829">
                  <c:v>260.63495642376546</c:v>
                </c:pt>
                <c:pt idx="830">
                  <c:v>260.69620325226543</c:v>
                </c:pt>
                <c:pt idx="831">
                  <c:v>260.74940688351546</c:v>
                </c:pt>
                <c:pt idx="832">
                  <c:v>260.79473821989046</c:v>
                </c:pt>
                <c:pt idx="833">
                  <c:v>260.83228713926547</c:v>
                </c:pt>
                <c:pt idx="834">
                  <c:v>260.86210450826547</c:v>
                </c:pt>
                <c:pt idx="835">
                  <c:v>260.88431664896547</c:v>
                </c:pt>
                <c:pt idx="836">
                  <c:v>260.89900406816548</c:v>
                </c:pt>
                <c:pt idx="837">
                  <c:v>260.90625207067797</c:v>
                </c:pt>
                <c:pt idx="838">
                  <c:v>260.90611413697798</c:v>
                </c:pt>
                <c:pt idx="839">
                  <c:v>260.89865221655299</c:v>
                </c:pt>
                <c:pt idx="840">
                  <c:v>260.88391977594051</c:v>
                </c:pt>
                <c:pt idx="841">
                  <c:v>260.86198633814053</c:v>
                </c:pt>
                <c:pt idx="842">
                  <c:v>260.83283451901553</c:v>
                </c:pt>
                <c:pt idx="843">
                  <c:v>260.79651421626556</c:v>
                </c:pt>
                <c:pt idx="844">
                  <c:v>260.75299227351559</c:v>
                </c:pt>
                <c:pt idx="845">
                  <c:v>260.70232469226556</c:v>
                </c:pt>
                <c:pt idx="846">
                  <c:v>260.64452327001555</c:v>
                </c:pt>
                <c:pt idx="847">
                  <c:v>260.57952456539056</c:v>
                </c:pt>
                <c:pt idx="848">
                  <c:v>260.50733337039054</c:v>
                </c:pt>
                <c:pt idx="849">
                  <c:v>260.42807082539053</c:v>
                </c:pt>
                <c:pt idx="850">
                  <c:v>260.34171101864052</c:v>
                </c:pt>
                <c:pt idx="851">
                  <c:v>260.24822622001551</c:v>
                </c:pt>
                <c:pt idx="852">
                  <c:v>260.14792587889053</c:v>
                </c:pt>
                <c:pt idx="853">
                  <c:v>260.04067690764055</c:v>
                </c:pt>
                <c:pt idx="854">
                  <c:v>259.92670297239056</c:v>
                </c:pt>
                <c:pt idx="855">
                  <c:v>259.80598250889057</c:v>
                </c:pt>
                <c:pt idx="856">
                  <c:v>259.67877209726555</c:v>
                </c:pt>
                <c:pt idx="857">
                  <c:v>259.54505334651554</c:v>
                </c:pt>
                <c:pt idx="858">
                  <c:v>259.40511489551557</c:v>
                </c:pt>
                <c:pt idx="859">
                  <c:v>259.25893020176557</c:v>
                </c:pt>
                <c:pt idx="860">
                  <c:v>259.10663760176556</c:v>
                </c:pt>
                <c:pt idx="861">
                  <c:v>258.94856514851557</c:v>
                </c:pt>
                <c:pt idx="862">
                  <c:v>258.78487324301557</c:v>
                </c:pt>
                <c:pt idx="863">
                  <c:v>258.61554177301559</c:v>
                </c:pt>
                <c:pt idx="864">
                  <c:v>258.44092129589058</c:v>
                </c:pt>
                <c:pt idx="865">
                  <c:v>258.26092428451557</c:v>
                </c:pt>
                <c:pt idx="866">
                  <c:v>258.07585766901559</c:v>
                </c:pt>
                <c:pt idx="867">
                  <c:v>257.88608320101559</c:v>
                </c:pt>
                <c:pt idx="868">
                  <c:v>257.69177613351559</c:v>
                </c:pt>
                <c:pt idx="869">
                  <c:v>257.49310265851557</c:v>
                </c:pt>
                <c:pt idx="870">
                  <c:v>257.29046166401554</c:v>
                </c:pt>
                <c:pt idx="871">
                  <c:v>257.08406087501555</c:v>
                </c:pt>
                <c:pt idx="872">
                  <c:v>256.87366173214053</c:v>
                </c:pt>
                <c:pt idx="873">
                  <c:v>256.65950864364055</c:v>
                </c:pt>
                <c:pt idx="874">
                  <c:v>256.44235951764057</c:v>
                </c:pt>
                <c:pt idx="875">
                  <c:v>256.22201820814058</c:v>
                </c:pt>
                <c:pt idx="876">
                  <c:v>255.99904799314058</c:v>
                </c:pt>
                <c:pt idx="877">
                  <c:v>255.77379153314058</c:v>
                </c:pt>
                <c:pt idx="878">
                  <c:v>255.54662673814059</c:v>
                </c:pt>
                <c:pt idx="879">
                  <c:v>255.3182244393906</c:v>
                </c:pt>
                <c:pt idx="880">
                  <c:v>255.0887515031406</c:v>
                </c:pt>
                <c:pt idx="881">
                  <c:v>254.85889458564063</c:v>
                </c:pt>
                <c:pt idx="882">
                  <c:v>254.62933558564063</c:v>
                </c:pt>
                <c:pt idx="883">
                  <c:v>254.39968861939062</c:v>
                </c:pt>
                <c:pt idx="884">
                  <c:v>254.17111236064065</c:v>
                </c:pt>
                <c:pt idx="885">
                  <c:v>253.94346454564061</c:v>
                </c:pt>
                <c:pt idx="886">
                  <c:v>253.71708798439062</c:v>
                </c:pt>
                <c:pt idx="887">
                  <c:v>253.49224198189063</c:v>
                </c:pt>
                <c:pt idx="888">
                  <c:v>253.26932546439062</c:v>
                </c:pt>
                <c:pt idx="889">
                  <c:v>253.04856141939064</c:v>
                </c:pt>
                <c:pt idx="890">
                  <c:v>252.82955066939064</c:v>
                </c:pt>
                <c:pt idx="891">
                  <c:v>252.61235885451563</c:v>
                </c:pt>
                <c:pt idx="892">
                  <c:v>252.39627105726561</c:v>
                </c:pt>
                <c:pt idx="893">
                  <c:v>252.18156258926558</c:v>
                </c:pt>
                <c:pt idx="894">
                  <c:v>251.96727600126559</c:v>
                </c:pt>
                <c:pt idx="895">
                  <c:v>251.75341375026559</c:v>
                </c:pt>
                <c:pt idx="896">
                  <c:v>251.53946643989059</c:v>
                </c:pt>
                <c:pt idx="897">
                  <c:v>251.32491239301561</c:v>
                </c:pt>
                <c:pt idx="898">
                  <c:v>251.1094719713906</c:v>
                </c:pt>
                <c:pt idx="899">
                  <c:v>250.8926307313906</c:v>
                </c:pt>
                <c:pt idx="900">
                  <c:v>250.6743861156406</c:v>
                </c:pt>
                <c:pt idx="901">
                  <c:v>250.45402152464061</c:v>
                </c:pt>
                <c:pt idx="902">
                  <c:v>250.2315837233906</c:v>
                </c:pt>
                <c:pt idx="903">
                  <c:v>250.0066236283906</c:v>
                </c:pt>
                <c:pt idx="904">
                  <c:v>249.77919306839061</c:v>
                </c:pt>
                <c:pt idx="905">
                  <c:v>249.54909064714062</c:v>
                </c:pt>
                <c:pt idx="906">
                  <c:v>249.31586042089063</c:v>
                </c:pt>
                <c:pt idx="907">
                  <c:v>249.07957335589063</c:v>
                </c:pt>
                <c:pt idx="908">
                  <c:v>248.83979176839063</c:v>
                </c:pt>
                <c:pt idx="909">
                  <c:v>248.59661193589062</c:v>
                </c:pt>
                <c:pt idx="910">
                  <c:v>248.34987588589061</c:v>
                </c:pt>
                <c:pt idx="911">
                  <c:v>248.09888611714064</c:v>
                </c:pt>
                <c:pt idx="912">
                  <c:v>247.84430887214063</c:v>
                </c:pt>
                <c:pt idx="913">
                  <c:v>247.58545918589064</c:v>
                </c:pt>
                <c:pt idx="914">
                  <c:v>247.32250284839066</c:v>
                </c:pt>
                <c:pt idx="915">
                  <c:v>247.05505545089065</c:v>
                </c:pt>
                <c:pt idx="916">
                  <c:v>246.78359673089065</c:v>
                </c:pt>
                <c:pt idx="917">
                  <c:v>246.50746468089068</c:v>
                </c:pt>
                <c:pt idx="918">
                  <c:v>246.22717729089067</c:v>
                </c:pt>
                <c:pt idx="919">
                  <c:v>245.94268165089065</c:v>
                </c:pt>
                <c:pt idx="920">
                  <c:v>245.65332598089068</c:v>
                </c:pt>
                <c:pt idx="921">
                  <c:v>245.35998889464068</c:v>
                </c:pt>
                <c:pt idx="922">
                  <c:v>245.06233897089066</c:v>
                </c:pt>
                <c:pt idx="923">
                  <c:v>244.76004141339067</c:v>
                </c:pt>
                <c:pt idx="924">
                  <c:v>244.45371441964065</c:v>
                </c:pt>
                <c:pt idx="925">
                  <c:v>244.14302795839066</c:v>
                </c:pt>
                <c:pt idx="926">
                  <c:v>243.82797488089068</c:v>
                </c:pt>
                <c:pt idx="927">
                  <c:v>243.50888408089065</c:v>
                </c:pt>
                <c:pt idx="928">
                  <c:v>243.18542961839063</c:v>
                </c:pt>
                <c:pt idx="929">
                  <c:v>242.85796146839064</c:v>
                </c:pt>
                <c:pt idx="930">
                  <c:v>242.52616069339064</c:v>
                </c:pt>
                <c:pt idx="931">
                  <c:v>242.19040324339062</c:v>
                </c:pt>
                <c:pt idx="932">
                  <c:v>241.85038477339063</c:v>
                </c:pt>
                <c:pt idx="933">
                  <c:v>241.50651210964062</c:v>
                </c:pt>
                <c:pt idx="934">
                  <c:v>241.15885925964059</c:v>
                </c:pt>
                <c:pt idx="935">
                  <c:v>240.80751383339057</c:v>
                </c:pt>
                <c:pt idx="936">
                  <c:v>240.45221072089058</c:v>
                </c:pt>
                <c:pt idx="937">
                  <c:v>240.09305850214059</c:v>
                </c:pt>
                <c:pt idx="938">
                  <c:v>239.73092156464057</c:v>
                </c:pt>
                <c:pt idx="939">
                  <c:v>239.36519749089055</c:v>
                </c:pt>
                <c:pt idx="940">
                  <c:v>238.99603372339058</c:v>
                </c:pt>
                <c:pt idx="941">
                  <c:v>238.62396937339059</c:v>
                </c:pt>
                <c:pt idx="942">
                  <c:v>238.24917832339059</c:v>
                </c:pt>
                <c:pt idx="943">
                  <c:v>237.87145688714062</c:v>
                </c:pt>
                <c:pt idx="944">
                  <c:v>237.4913745871406</c:v>
                </c:pt>
                <c:pt idx="945">
                  <c:v>237.1087326371406</c:v>
                </c:pt>
                <c:pt idx="946">
                  <c:v>236.72371150714062</c:v>
                </c:pt>
                <c:pt idx="947">
                  <c:v>236.33687651964061</c:v>
                </c:pt>
                <c:pt idx="948">
                  <c:v>235.94799944839062</c:v>
                </c:pt>
                <c:pt idx="949">
                  <c:v>235.55762760839059</c:v>
                </c:pt>
                <c:pt idx="950">
                  <c:v>235.16552815589063</c:v>
                </c:pt>
                <c:pt idx="951">
                  <c:v>234.7726583533906</c:v>
                </c:pt>
                <c:pt idx="952">
                  <c:v>234.37880625964064</c:v>
                </c:pt>
                <c:pt idx="953">
                  <c:v>233.98417860964062</c:v>
                </c:pt>
                <c:pt idx="954">
                  <c:v>233.5890089358906</c:v>
                </c:pt>
                <c:pt idx="955">
                  <c:v>233.19395890214068</c:v>
                </c:pt>
                <c:pt idx="956">
                  <c:v>232.79854471214063</c:v>
                </c:pt>
                <c:pt idx="957">
                  <c:v>232.40391598589062</c:v>
                </c:pt>
                <c:pt idx="958">
                  <c:v>232.00971092464061</c:v>
                </c:pt>
                <c:pt idx="959">
                  <c:v>231.61683549214064</c:v>
                </c:pt>
                <c:pt idx="960">
                  <c:v>231.22626215464064</c:v>
                </c:pt>
                <c:pt idx="961">
                  <c:v>230.83785847964063</c:v>
                </c:pt>
                <c:pt idx="962">
                  <c:v>230.45311061964063</c:v>
                </c:pt>
                <c:pt idx="963">
                  <c:v>230.07203153214061</c:v>
                </c:pt>
                <c:pt idx="964">
                  <c:v>229.6962226271406</c:v>
                </c:pt>
                <c:pt idx="965">
                  <c:v>229.32620425339059</c:v>
                </c:pt>
                <c:pt idx="966">
                  <c:v>228.96290845339055</c:v>
                </c:pt>
                <c:pt idx="967">
                  <c:v>228.60727379089062</c:v>
                </c:pt>
                <c:pt idx="968">
                  <c:v>228.26020117839056</c:v>
                </c:pt>
                <c:pt idx="969">
                  <c:v>227.92251074964057</c:v>
                </c:pt>
                <c:pt idx="970">
                  <c:v>227.5952298296406</c:v>
                </c:pt>
                <c:pt idx="971">
                  <c:v>227.27859020964058</c:v>
                </c:pt>
                <c:pt idx="972">
                  <c:v>226.97301875964061</c:v>
                </c:pt>
                <c:pt idx="973">
                  <c:v>226.67880412464061</c:v>
                </c:pt>
                <c:pt idx="974">
                  <c:v>226.39638230964061</c:v>
                </c:pt>
                <c:pt idx="975">
                  <c:v>226.1252322296406</c:v>
                </c:pt>
                <c:pt idx="976">
                  <c:v>225.8657764366406</c:v>
                </c:pt>
                <c:pt idx="977">
                  <c:v>225.61727627414061</c:v>
                </c:pt>
                <c:pt idx="978">
                  <c:v>225.37995731464062</c:v>
                </c:pt>
                <c:pt idx="979">
                  <c:v>225.15338291939062</c:v>
                </c:pt>
                <c:pt idx="980">
                  <c:v>224.93763463489063</c:v>
                </c:pt>
                <c:pt idx="981">
                  <c:v>224.73221071114065</c:v>
                </c:pt>
                <c:pt idx="982">
                  <c:v>224.53753281239065</c:v>
                </c:pt>
                <c:pt idx="983">
                  <c:v>224.35325291714065</c:v>
                </c:pt>
                <c:pt idx="984">
                  <c:v>224.17972296164066</c:v>
                </c:pt>
                <c:pt idx="985">
                  <c:v>224.01670625764066</c:v>
                </c:pt>
                <c:pt idx="986">
                  <c:v>223.86394832389067</c:v>
                </c:pt>
                <c:pt idx="987">
                  <c:v>223.72159261939066</c:v>
                </c:pt>
                <c:pt idx="988">
                  <c:v>223.58929319564064</c:v>
                </c:pt>
                <c:pt idx="989">
                  <c:v>223.46670752526563</c:v>
                </c:pt>
                <c:pt idx="990">
                  <c:v>223.35375643776564</c:v>
                </c:pt>
                <c:pt idx="991">
                  <c:v>223.25036904651563</c:v>
                </c:pt>
                <c:pt idx="992">
                  <c:v>223.15675807001563</c:v>
                </c:pt>
                <c:pt idx="993">
                  <c:v>223.07400779726564</c:v>
                </c:pt>
                <c:pt idx="994">
                  <c:v>223.00353788164063</c:v>
                </c:pt>
                <c:pt idx="995">
                  <c:v>222.94743190401564</c:v>
                </c:pt>
                <c:pt idx="996">
                  <c:v>222.90787693401563</c:v>
                </c:pt>
                <c:pt idx="997">
                  <c:v>222.88693620280313</c:v>
                </c:pt>
                <c:pt idx="998">
                  <c:v>222.88541098195313</c:v>
                </c:pt>
                <c:pt idx="999">
                  <c:v>222.90327536777812</c:v>
                </c:pt>
                <c:pt idx="1000">
                  <c:v>222.93868417852812</c:v>
                </c:pt>
                <c:pt idx="1001">
                  <c:v>222.98762647277812</c:v>
                </c:pt>
                <c:pt idx="1002">
                  <c:v>223.04484166652813</c:v>
                </c:pt>
                <c:pt idx="1003">
                  <c:v>223.10508546752814</c:v>
                </c:pt>
                <c:pt idx="1004">
                  <c:v>223.16372524240313</c:v>
                </c:pt>
                <c:pt idx="1005">
                  <c:v>223.21722300490313</c:v>
                </c:pt>
                <c:pt idx="1006">
                  <c:v>223.26336375952815</c:v>
                </c:pt>
                <c:pt idx="1007">
                  <c:v>223.30062105127814</c:v>
                </c:pt>
                <c:pt idx="1008">
                  <c:v>223.32812231261565</c:v>
                </c:pt>
                <c:pt idx="1009">
                  <c:v>223.34505509216564</c:v>
                </c:pt>
                <c:pt idx="1010">
                  <c:v>223.35095336283689</c:v>
                </c:pt>
                <c:pt idx="1011">
                  <c:v>223.34546102415064</c:v>
                </c:pt>
                <c:pt idx="1012">
                  <c:v>223.32854351695065</c:v>
                </c:pt>
                <c:pt idx="1013">
                  <c:v>223.30072330776315</c:v>
                </c:pt>
                <c:pt idx="1014">
                  <c:v>223.26296827051314</c:v>
                </c:pt>
                <c:pt idx="1015">
                  <c:v>223.21722019051316</c:v>
                </c:pt>
                <c:pt idx="1016">
                  <c:v>223.16701315376315</c:v>
                </c:pt>
                <c:pt idx="1017">
                  <c:v>223.11909066376316</c:v>
                </c:pt>
                <c:pt idx="1018">
                  <c:v>223.08294816976317</c:v>
                </c:pt>
                <c:pt idx="1019">
                  <c:v>223.06861077674566</c:v>
                </c:pt>
                <c:pt idx="1020">
                  <c:v>223.08635588370566</c:v>
                </c:pt>
                <c:pt idx="1021">
                  <c:v>223.14486684908067</c:v>
                </c:pt>
                <c:pt idx="1022">
                  <c:v>223.25282244283068</c:v>
                </c:pt>
                <c:pt idx="1023">
                  <c:v>223.42134006133068</c:v>
                </c:pt>
                <c:pt idx="1024">
                  <c:v>223.66256957258071</c:v>
                </c:pt>
                <c:pt idx="1025">
                  <c:v>223.98920075008067</c:v>
                </c:pt>
                <c:pt idx="1026">
                  <c:v>224.41428369508068</c:v>
                </c:pt>
                <c:pt idx="1027">
                  <c:v>224.94983661508073</c:v>
                </c:pt>
                <c:pt idx="1028">
                  <c:v>225.59923026133063</c:v>
                </c:pt>
                <c:pt idx="1029">
                  <c:v>226.36043230883067</c:v>
                </c:pt>
                <c:pt idx="1030">
                  <c:v>227.21951463008068</c:v>
                </c:pt>
                <c:pt idx="1031">
                  <c:v>228.16072426633076</c:v>
                </c:pt>
                <c:pt idx="1032">
                  <c:v>229.16386717633057</c:v>
                </c:pt>
                <c:pt idx="1033">
                  <c:v>230.21206097883061</c:v>
                </c:pt>
                <c:pt idx="1034">
                  <c:v>231.29251701008062</c:v>
                </c:pt>
                <c:pt idx="1035">
                  <c:v>232.3943811125807</c:v>
                </c:pt>
                <c:pt idx="1036">
                  <c:v>233.50951290008072</c:v>
                </c:pt>
                <c:pt idx="1037">
                  <c:v>234.63040424258062</c:v>
                </c:pt>
                <c:pt idx="1038">
                  <c:v>235.74667813508069</c:v>
                </c:pt>
                <c:pt idx="1039">
                  <c:v>236.85116923508076</c:v>
                </c:pt>
                <c:pt idx="1040">
                  <c:v>237.93683398258071</c:v>
                </c:pt>
                <c:pt idx="1041">
                  <c:v>238.99436617008064</c:v>
                </c:pt>
                <c:pt idx="1042">
                  <c:v>240.02146469008053</c:v>
                </c:pt>
                <c:pt idx="1043">
                  <c:v>241.01575012758053</c:v>
                </c:pt>
                <c:pt idx="1044">
                  <c:v>241.97536194258061</c:v>
                </c:pt>
                <c:pt idx="1045">
                  <c:v>242.89779117008061</c:v>
                </c:pt>
                <c:pt idx="1046">
                  <c:v>243.78142523258057</c:v>
                </c:pt>
                <c:pt idx="1047">
                  <c:v>244.6237163688306</c:v>
                </c:pt>
                <c:pt idx="1048">
                  <c:v>245.4246024138306</c:v>
                </c:pt>
                <c:pt idx="1049">
                  <c:v>246.18243628883056</c:v>
                </c:pt>
                <c:pt idx="1050">
                  <c:v>246.89826861383062</c:v>
                </c:pt>
                <c:pt idx="1051">
                  <c:v>247.57187966383057</c:v>
                </c:pt>
                <c:pt idx="1052">
                  <c:v>248.20250761633068</c:v>
                </c:pt>
                <c:pt idx="1053">
                  <c:v>248.79374896633061</c:v>
                </c:pt>
                <c:pt idx="1054">
                  <c:v>249.34575323508059</c:v>
                </c:pt>
                <c:pt idx="1055">
                  <c:v>249.86122715508057</c:v>
                </c:pt>
                <c:pt idx="1056">
                  <c:v>250.3418440363306</c:v>
                </c:pt>
                <c:pt idx="1057">
                  <c:v>250.7883603425806</c:v>
                </c:pt>
                <c:pt idx="1058">
                  <c:v>251.20273246633059</c:v>
                </c:pt>
                <c:pt idx="1059">
                  <c:v>251.58531613633056</c:v>
                </c:pt>
                <c:pt idx="1060">
                  <c:v>251.93688268383059</c:v>
                </c:pt>
                <c:pt idx="1061">
                  <c:v>252.25814769633055</c:v>
                </c:pt>
                <c:pt idx="1062">
                  <c:v>252.55012235883058</c:v>
                </c:pt>
                <c:pt idx="1063">
                  <c:v>252.81305026133063</c:v>
                </c:pt>
                <c:pt idx="1064">
                  <c:v>253.04748011333058</c:v>
                </c:pt>
                <c:pt idx="1065">
                  <c:v>253.25415650145558</c:v>
                </c:pt>
                <c:pt idx="1066">
                  <c:v>253.43424757245558</c:v>
                </c:pt>
                <c:pt idx="1067">
                  <c:v>253.58869812195559</c:v>
                </c:pt>
                <c:pt idx="1068">
                  <c:v>253.71899280395559</c:v>
                </c:pt>
                <c:pt idx="1069">
                  <c:v>253.82643143833059</c:v>
                </c:pt>
                <c:pt idx="1070">
                  <c:v>253.91263901020557</c:v>
                </c:pt>
                <c:pt idx="1071">
                  <c:v>253.97912338520558</c:v>
                </c:pt>
                <c:pt idx="1072">
                  <c:v>254.02731945620556</c:v>
                </c:pt>
                <c:pt idx="1073">
                  <c:v>254.05872425270556</c:v>
                </c:pt>
                <c:pt idx="1074">
                  <c:v>254.07467781725555</c:v>
                </c:pt>
                <c:pt idx="1075">
                  <c:v>254.07642844828055</c:v>
                </c:pt>
                <c:pt idx="1076">
                  <c:v>254.06515161501807</c:v>
                </c:pt>
                <c:pt idx="1077">
                  <c:v>254.04191693601805</c:v>
                </c:pt>
                <c:pt idx="1078">
                  <c:v>254.00774127726805</c:v>
                </c:pt>
                <c:pt idx="1079">
                  <c:v>253.96348366376805</c:v>
                </c:pt>
                <c:pt idx="1080">
                  <c:v>253.90993136826805</c:v>
                </c:pt>
                <c:pt idx="1081">
                  <c:v>253.84788162326805</c:v>
                </c:pt>
                <c:pt idx="1082">
                  <c:v>253.77773254326803</c:v>
                </c:pt>
                <c:pt idx="1083">
                  <c:v>253.69997434501803</c:v>
                </c:pt>
                <c:pt idx="1084">
                  <c:v>253.61494539826805</c:v>
                </c:pt>
                <c:pt idx="1085">
                  <c:v>253.52288008839304</c:v>
                </c:pt>
                <c:pt idx="1086">
                  <c:v>253.42390972339302</c:v>
                </c:pt>
                <c:pt idx="1087">
                  <c:v>253.31797501039301</c:v>
                </c:pt>
                <c:pt idx="1088">
                  <c:v>253.20534781739303</c:v>
                </c:pt>
                <c:pt idx="1089">
                  <c:v>253.08564545864303</c:v>
                </c:pt>
                <c:pt idx="1090">
                  <c:v>252.95915604201804</c:v>
                </c:pt>
                <c:pt idx="1091">
                  <c:v>252.82529068801804</c:v>
                </c:pt>
                <c:pt idx="1092">
                  <c:v>252.68412388339306</c:v>
                </c:pt>
                <c:pt idx="1093">
                  <c:v>252.53544257539303</c:v>
                </c:pt>
                <c:pt idx="1094">
                  <c:v>252.37884499339305</c:v>
                </c:pt>
                <c:pt idx="1095">
                  <c:v>252.21408512539304</c:v>
                </c:pt>
                <c:pt idx="1096">
                  <c:v>252.04131172914305</c:v>
                </c:pt>
                <c:pt idx="1097">
                  <c:v>251.85975466739305</c:v>
                </c:pt>
                <c:pt idx="1098">
                  <c:v>251.66963689864306</c:v>
                </c:pt>
                <c:pt idx="1099">
                  <c:v>251.47061944364305</c:v>
                </c:pt>
                <c:pt idx="1100">
                  <c:v>251.26282533876807</c:v>
                </c:pt>
                <c:pt idx="1101">
                  <c:v>251.04596952651806</c:v>
                </c:pt>
                <c:pt idx="1102">
                  <c:v>250.81977776526804</c:v>
                </c:pt>
                <c:pt idx="1103">
                  <c:v>250.58475808776802</c:v>
                </c:pt>
                <c:pt idx="1104">
                  <c:v>250.34044242526804</c:v>
                </c:pt>
                <c:pt idx="1105">
                  <c:v>250.08745636276802</c:v>
                </c:pt>
                <c:pt idx="1106">
                  <c:v>249.82563141151806</c:v>
                </c:pt>
                <c:pt idx="1107">
                  <c:v>249.55476194901809</c:v>
                </c:pt>
                <c:pt idx="1108">
                  <c:v>249.27522587401805</c:v>
                </c:pt>
                <c:pt idx="1109">
                  <c:v>248.98679302526807</c:v>
                </c:pt>
                <c:pt idx="1110">
                  <c:v>248.68953346526803</c:v>
                </c:pt>
                <c:pt idx="1111">
                  <c:v>248.38386412526808</c:v>
                </c:pt>
                <c:pt idx="1112">
                  <c:v>248.06955132151805</c:v>
                </c:pt>
                <c:pt idx="1113">
                  <c:v>247.74704890776809</c:v>
                </c:pt>
                <c:pt idx="1114">
                  <c:v>247.41576057651804</c:v>
                </c:pt>
                <c:pt idx="1115">
                  <c:v>247.07615930151803</c:v>
                </c:pt>
                <c:pt idx="1116">
                  <c:v>246.72875141651804</c:v>
                </c:pt>
                <c:pt idx="1117">
                  <c:v>246.37290592901806</c:v>
                </c:pt>
                <c:pt idx="1118">
                  <c:v>246.00952366151805</c:v>
                </c:pt>
                <c:pt idx="1119">
                  <c:v>245.63793336151804</c:v>
                </c:pt>
                <c:pt idx="1120">
                  <c:v>245.25905781151803</c:v>
                </c:pt>
                <c:pt idx="1121">
                  <c:v>244.87260851401803</c:v>
                </c:pt>
                <c:pt idx="1122">
                  <c:v>244.47870014901807</c:v>
                </c:pt>
                <c:pt idx="1123">
                  <c:v>244.07744897401804</c:v>
                </c:pt>
                <c:pt idx="1124">
                  <c:v>243.66897860401804</c:v>
                </c:pt>
                <c:pt idx="1125">
                  <c:v>243.25341772901803</c:v>
                </c:pt>
                <c:pt idx="1126">
                  <c:v>242.83090013401801</c:v>
                </c:pt>
                <c:pt idx="1127">
                  <c:v>242.40156819526797</c:v>
                </c:pt>
                <c:pt idx="1128">
                  <c:v>241.96603810276807</c:v>
                </c:pt>
                <c:pt idx="1129">
                  <c:v>241.523535661518</c:v>
                </c:pt>
                <c:pt idx="1130">
                  <c:v>241.07518516526798</c:v>
                </c:pt>
                <c:pt idx="1131">
                  <c:v>240.62065464026804</c:v>
                </c:pt>
                <c:pt idx="1132">
                  <c:v>240.16055690276804</c:v>
                </c:pt>
                <c:pt idx="1133">
                  <c:v>239.69551343776803</c:v>
                </c:pt>
                <c:pt idx="1134">
                  <c:v>239.22565775776803</c:v>
                </c:pt>
                <c:pt idx="1135">
                  <c:v>238.75060527776799</c:v>
                </c:pt>
                <c:pt idx="1136">
                  <c:v>238.27150561026804</c:v>
                </c:pt>
                <c:pt idx="1137">
                  <c:v>237.78797573526802</c:v>
                </c:pt>
                <c:pt idx="1138">
                  <c:v>237.299617360268</c:v>
                </c:pt>
                <c:pt idx="1139">
                  <c:v>236.80654726651801</c:v>
                </c:pt>
                <c:pt idx="1140">
                  <c:v>236.30942140651803</c:v>
                </c:pt>
                <c:pt idx="1141">
                  <c:v>235.80837777901806</c:v>
                </c:pt>
                <c:pt idx="1142">
                  <c:v>235.30356088151802</c:v>
                </c:pt>
                <c:pt idx="1143">
                  <c:v>234.79511592401801</c:v>
                </c:pt>
                <c:pt idx="1144">
                  <c:v>234.282632381518</c:v>
                </c:pt>
                <c:pt idx="1145">
                  <c:v>233.76624725276798</c:v>
                </c:pt>
                <c:pt idx="1146">
                  <c:v>233.24666230276799</c:v>
                </c:pt>
                <c:pt idx="1147">
                  <c:v>232.72345370276798</c:v>
                </c:pt>
                <c:pt idx="1148">
                  <c:v>232.19675830276799</c:v>
                </c:pt>
                <c:pt idx="1149">
                  <c:v>231.66613911901797</c:v>
                </c:pt>
                <c:pt idx="1150">
                  <c:v>231.13288871901798</c:v>
                </c:pt>
                <c:pt idx="1151">
                  <c:v>230.59598946651798</c:v>
                </c:pt>
                <c:pt idx="1152">
                  <c:v>230.05616488776798</c:v>
                </c:pt>
                <c:pt idx="1153">
                  <c:v>229.51356349401806</c:v>
                </c:pt>
                <c:pt idx="1154">
                  <c:v>228.96774640901793</c:v>
                </c:pt>
                <c:pt idx="1155">
                  <c:v>228.42005188526801</c:v>
                </c:pt>
                <c:pt idx="1156">
                  <c:v>227.86944501026798</c:v>
                </c:pt>
                <c:pt idx="1157">
                  <c:v>227.31667374026804</c:v>
                </c:pt>
                <c:pt idx="1158">
                  <c:v>226.76188559526801</c:v>
                </c:pt>
                <c:pt idx="1159">
                  <c:v>226.20522233276799</c:v>
                </c:pt>
                <c:pt idx="1160">
                  <c:v>225.64621315151803</c:v>
                </c:pt>
                <c:pt idx="1161">
                  <c:v>225.086193809018</c:v>
                </c:pt>
                <c:pt idx="1162">
                  <c:v>224.52467160651804</c:v>
                </c:pt>
                <c:pt idx="1163">
                  <c:v>223.96174450651802</c:v>
                </c:pt>
                <c:pt idx="1164">
                  <c:v>223.39749894651797</c:v>
                </c:pt>
                <c:pt idx="1165">
                  <c:v>222.83200868651804</c:v>
                </c:pt>
                <c:pt idx="1166">
                  <c:v>222.26533480901801</c:v>
                </c:pt>
                <c:pt idx="1167">
                  <c:v>221.69753148151807</c:v>
                </c:pt>
                <c:pt idx="1168">
                  <c:v>221.12926296901804</c:v>
                </c:pt>
                <c:pt idx="1169">
                  <c:v>220.55933558401802</c:v>
                </c:pt>
                <c:pt idx="1170">
                  <c:v>219.98902245151808</c:v>
                </c:pt>
                <c:pt idx="1171">
                  <c:v>219.41711622401806</c:v>
                </c:pt>
                <c:pt idx="1172">
                  <c:v>218.84488395776805</c:v>
                </c:pt>
                <c:pt idx="1173">
                  <c:v>218.27297532401798</c:v>
                </c:pt>
                <c:pt idx="1174">
                  <c:v>217.69954507401798</c:v>
                </c:pt>
                <c:pt idx="1175">
                  <c:v>217.12523047401808</c:v>
                </c:pt>
                <c:pt idx="1176">
                  <c:v>216.55128998901804</c:v>
                </c:pt>
                <c:pt idx="1177">
                  <c:v>215.97585009776807</c:v>
                </c:pt>
                <c:pt idx="1178">
                  <c:v>215.3995302640181</c:v>
                </c:pt>
                <c:pt idx="1179">
                  <c:v>214.82294593901796</c:v>
                </c:pt>
                <c:pt idx="1180">
                  <c:v>214.24545508901801</c:v>
                </c:pt>
                <c:pt idx="1181">
                  <c:v>213.66640927151803</c:v>
                </c:pt>
                <c:pt idx="1182">
                  <c:v>213.087039964018</c:v>
                </c:pt>
                <c:pt idx="1183">
                  <c:v>212.50667921651805</c:v>
                </c:pt>
                <c:pt idx="1184">
                  <c:v>211.92528457151801</c:v>
                </c:pt>
                <c:pt idx="1185">
                  <c:v>211.34280439151797</c:v>
                </c:pt>
                <c:pt idx="1186">
                  <c:v>210.75918359651803</c:v>
                </c:pt>
                <c:pt idx="1187">
                  <c:v>210.17438087651809</c:v>
                </c:pt>
                <c:pt idx="1188">
                  <c:v>209.58837328151805</c:v>
                </c:pt>
                <c:pt idx="1189">
                  <c:v>209.00115392651801</c:v>
                </c:pt>
                <c:pt idx="1190">
                  <c:v>208.41272740151805</c:v>
                </c:pt>
                <c:pt idx="1191">
                  <c:v>207.823106329018</c:v>
                </c:pt>
                <c:pt idx="1192">
                  <c:v>207.23230906901804</c:v>
                </c:pt>
                <c:pt idx="1193">
                  <c:v>206.63971489401808</c:v>
                </c:pt>
                <c:pt idx="1194">
                  <c:v>206.04599839026801</c:v>
                </c:pt>
                <c:pt idx="1195">
                  <c:v>205.45054564026802</c:v>
                </c:pt>
                <c:pt idx="1196">
                  <c:v>204.85403719026803</c:v>
                </c:pt>
                <c:pt idx="1197">
                  <c:v>204.255858051518</c:v>
                </c:pt>
                <c:pt idx="1198">
                  <c:v>203.65538771026803</c:v>
                </c:pt>
                <c:pt idx="1199">
                  <c:v>203.05395398776798</c:v>
                </c:pt>
                <c:pt idx="1200">
                  <c:v>202.450922712768</c:v>
                </c:pt>
                <c:pt idx="1201">
                  <c:v>201.84695011276801</c:v>
                </c:pt>
                <c:pt idx="1202">
                  <c:v>201.24202694776804</c:v>
                </c:pt>
                <c:pt idx="1203">
                  <c:v>200.63613242776796</c:v>
                </c:pt>
                <c:pt idx="1204">
                  <c:v>200.02858086526805</c:v>
                </c:pt>
                <c:pt idx="1205">
                  <c:v>199.41934694526802</c:v>
                </c:pt>
                <c:pt idx="1206">
                  <c:v>198.80909326776799</c:v>
                </c:pt>
                <c:pt idx="1207">
                  <c:v>198.19786381776797</c:v>
                </c:pt>
                <c:pt idx="1208">
                  <c:v>197.58573151776804</c:v>
                </c:pt>
                <c:pt idx="1209">
                  <c:v>196.97148019776807</c:v>
                </c:pt>
                <c:pt idx="1210">
                  <c:v>196.35725115651812</c:v>
                </c:pt>
                <c:pt idx="1211">
                  <c:v>195.74124983651802</c:v>
                </c:pt>
                <c:pt idx="1212">
                  <c:v>195.12500813776802</c:v>
                </c:pt>
                <c:pt idx="1213">
                  <c:v>194.50810658776808</c:v>
                </c:pt>
                <c:pt idx="1214">
                  <c:v>193.89085707901805</c:v>
                </c:pt>
                <c:pt idx="1215">
                  <c:v>193.27362842901806</c:v>
                </c:pt>
                <c:pt idx="1216">
                  <c:v>192.65617503901805</c:v>
                </c:pt>
                <c:pt idx="1217">
                  <c:v>192.04029076901804</c:v>
                </c:pt>
                <c:pt idx="1218">
                  <c:v>191.42516443901806</c:v>
                </c:pt>
                <c:pt idx="1219">
                  <c:v>190.81194244651797</c:v>
                </c:pt>
                <c:pt idx="1220">
                  <c:v>190.20109691401805</c:v>
                </c:pt>
                <c:pt idx="1221">
                  <c:v>189.59318244526801</c:v>
                </c:pt>
                <c:pt idx="1222">
                  <c:v>188.99088235901803</c:v>
                </c:pt>
                <c:pt idx="1223">
                  <c:v>188.39452750901808</c:v>
                </c:pt>
                <c:pt idx="1224">
                  <c:v>187.80470827901803</c:v>
                </c:pt>
                <c:pt idx="1225">
                  <c:v>187.22355318526809</c:v>
                </c:pt>
                <c:pt idx="1226">
                  <c:v>186.65285817026808</c:v>
                </c:pt>
                <c:pt idx="1227">
                  <c:v>186.09346169526805</c:v>
                </c:pt>
                <c:pt idx="1228">
                  <c:v>185.548132295268</c:v>
                </c:pt>
                <c:pt idx="1229">
                  <c:v>185.01873771526812</c:v>
                </c:pt>
                <c:pt idx="1230">
                  <c:v>184.50793919276805</c:v>
                </c:pt>
                <c:pt idx="1231">
                  <c:v>184.01738329151809</c:v>
                </c:pt>
                <c:pt idx="1232">
                  <c:v>183.54844417526803</c:v>
                </c:pt>
                <c:pt idx="1233">
                  <c:v>183.10143977901808</c:v>
                </c:pt>
                <c:pt idx="1234">
                  <c:v>182.67537707901803</c:v>
                </c:pt>
                <c:pt idx="1235">
                  <c:v>182.26853877651808</c:v>
                </c:pt>
                <c:pt idx="1236">
                  <c:v>181.8787371515181</c:v>
                </c:pt>
                <c:pt idx="1237">
                  <c:v>181.50427009651813</c:v>
                </c:pt>
                <c:pt idx="1238">
                  <c:v>181.14388199651805</c:v>
                </c:pt>
                <c:pt idx="1239">
                  <c:v>180.79693271651806</c:v>
                </c:pt>
                <c:pt idx="1240">
                  <c:v>180.4623331165181</c:v>
                </c:pt>
                <c:pt idx="1241">
                  <c:v>180.13883974901805</c:v>
                </c:pt>
                <c:pt idx="1242">
                  <c:v>179.82614114901807</c:v>
                </c:pt>
                <c:pt idx="1243">
                  <c:v>179.52349352901805</c:v>
                </c:pt>
                <c:pt idx="1244">
                  <c:v>179.23090757901804</c:v>
                </c:pt>
                <c:pt idx="1245">
                  <c:v>178.94784606776807</c:v>
                </c:pt>
                <c:pt idx="1246">
                  <c:v>178.67449384901809</c:v>
                </c:pt>
                <c:pt idx="1247">
                  <c:v>178.41060010901808</c:v>
                </c:pt>
                <c:pt idx="1248">
                  <c:v>178.15678946401809</c:v>
                </c:pt>
                <c:pt idx="1249">
                  <c:v>177.91239833864307</c:v>
                </c:pt>
                <c:pt idx="1250">
                  <c:v>177.67828247564307</c:v>
                </c:pt>
                <c:pt idx="1251">
                  <c:v>177.45409677614307</c:v>
                </c:pt>
                <c:pt idx="1252">
                  <c:v>177.24023999026807</c:v>
                </c:pt>
                <c:pt idx="1253">
                  <c:v>177.03667811826807</c:v>
                </c:pt>
                <c:pt idx="1254">
                  <c:v>176.84378334801806</c:v>
                </c:pt>
                <c:pt idx="1255">
                  <c:v>176.66167010151804</c:v>
                </c:pt>
                <c:pt idx="1256">
                  <c:v>176.49038560701806</c:v>
                </c:pt>
                <c:pt idx="1257">
                  <c:v>176.32982048201805</c:v>
                </c:pt>
                <c:pt idx="1258">
                  <c:v>176.17993398201807</c:v>
                </c:pt>
                <c:pt idx="1259">
                  <c:v>176.04010329101808</c:v>
                </c:pt>
                <c:pt idx="1260">
                  <c:v>175.91004386151806</c:v>
                </c:pt>
                <c:pt idx="1261">
                  <c:v>175.78941985801808</c:v>
                </c:pt>
                <c:pt idx="1262">
                  <c:v>175.67798378326808</c:v>
                </c:pt>
                <c:pt idx="1263">
                  <c:v>175.57561740826807</c:v>
                </c:pt>
                <c:pt idx="1264">
                  <c:v>175.48201528326808</c:v>
                </c:pt>
                <c:pt idx="1265">
                  <c:v>175.39704053326807</c:v>
                </c:pt>
                <c:pt idx="1266">
                  <c:v>175.32075091826806</c:v>
                </c:pt>
                <c:pt idx="1267">
                  <c:v>175.25280718001807</c:v>
                </c:pt>
                <c:pt idx="1268">
                  <c:v>175.19324703901808</c:v>
                </c:pt>
                <c:pt idx="1269">
                  <c:v>175.14192975426806</c:v>
                </c:pt>
                <c:pt idx="1270">
                  <c:v>175.09880380401808</c:v>
                </c:pt>
                <c:pt idx="1271">
                  <c:v>175.06387191501807</c:v>
                </c:pt>
                <c:pt idx="1272">
                  <c:v>175.03700244914307</c:v>
                </c:pt>
                <c:pt idx="1273">
                  <c:v>175.01814580051808</c:v>
                </c:pt>
                <c:pt idx="1274">
                  <c:v>175.00727080659308</c:v>
                </c:pt>
                <c:pt idx="1275">
                  <c:v>175.00441616980808</c:v>
                </c:pt>
                <c:pt idx="1276">
                  <c:v>175.00958413067309</c:v>
                </c:pt>
                <c:pt idx="1277">
                  <c:v>175.02274700217308</c:v>
                </c:pt>
                <c:pt idx="1278">
                  <c:v>175.04392116931058</c:v>
                </c:pt>
                <c:pt idx="1279">
                  <c:v>175.07305350781058</c:v>
                </c:pt>
                <c:pt idx="1280">
                  <c:v>175.11005921506057</c:v>
                </c:pt>
                <c:pt idx="1281">
                  <c:v>175.15476996506058</c:v>
                </c:pt>
                <c:pt idx="1282">
                  <c:v>175.20672896506059</c:v>
                </c:pt>
                <c:pt idx="1283">
                  <c:v>175.26567299281058</c:v>
                </c:pt>
                <c:pt idx="1284">
                  <c:v>175.33119753031059</c:v>
                </c:pt>
                <c:pt idx="1285">
                  <c:v>175.40282575081059</c:v>
                </c:pt>
                <c:pt idx="1286">
                  <c:v>175.48002080081059</c:v>
                </c:pt>
                <c:pt idx="1287">
                  <c:v>175.56156712893559</c:v>
                </c:pt>
                <c:pt idx="1288">
                  <c:v>175.6455963095606</c:v>
                </c:pt>
                <c:pt idx="1289">
                  <c:v>175.73005717731061</c:v>
                </c:pt>
                <c:pt idx="1290">
                  <c:v>175.81286203206059</c:v>
                </c:pt>
                <c:pt idx="1291">
                  <c:v>175.89210021868558</c:v>
                </c:pt>
                <c:pt idx="1292">
                  <c:v>175.9663651226856</c:v>
                </c:pt>
                <c:pt idx="1293">
                  <c:v>176.03438080468558</c:v>
                </c:pt>
                <c:pt idx="1294">
                  <c:v>176.09499055181058</c:v>
                </c:pt>
                <c:pt idx="1295">
                  <c:v>176.14677697231059</c:v>
                </c:pt>
                <c:pt idx="1296">
                  <c:v>176.1882304760606</c:v>
                </c:pt>
                <c:pt idx="1297">
                  <c:v>176.21797714756059</c:v>
                </c:pt>
                <c:pt idx="1298">
                  <c:v>176.2353055408106</c:v>
                </c:pt>
                <c:pt idx="1299">
                  <c:v>176.24027899669809</c:v>
                </c:pt>
                <c:pt idx="1300">
                  <c:v>176.2332670855856</c:v>
                </c:pt>
                <c:pt idx="1301">
                  <c:v>176.2147599066856</c:v>
                </c:pt>
                <c:pt idx="1302">
                  <c:v>176.1851610234356</c:v>
                </c:pt>
                <c:pt idx="1303">
                  <c:v>176.1449068423106</c:v>
                </c:pt>
                <c:pt idx="1304">
                  <c:v>176.09439596231061</c:v>
                </c:pt>
                <c:pt idx="1305">
                  <c:v>176.03398916831063</c:v>
                </c:pt>
                <c:pt idx="1306">
                  <c:v>175.96426708081063</c:v>
                </c:pt>
                <c:pt idx="1307">
                  <c:v>175.88558794656063</c:v>
                </c:pt>
                <c:pt idx="1308">
                  <c:v>175.79861130106065</c:v>
                </c:pt>
                <c:pt idx="1309">
                  <c:v>175.70369941706065</c:v>
                </c:pt>
                <c:pt idx="1310">
                  <c:v>175.60119957656065</c:v>
                </c:pt>
                <c:pt idx="1311">
                  <c:v>175.49159307656063</c:v>
                </c:pt>
                <c:pt idx="1312">
                  <c:v>175.37526714393564</c:v>
                </c:pt>
                <c:pt idx="1313">
                  <c:v>175.25282701493563</c:v>
                </c:pt>
                <c:pt idx="1314">
                  <c:v>175.12497098718563</c:v>
                </c:pt>
                <c:pt idx="1315">
                  <c:v>174.99260551531063</c:v>
                </c:pt>
                <c:pt idx="1316">
                  <c:v>174.85645668031063</c:v>
                </c:pt>
                <c:pt idx="1317">
                  <c:v>174.7179917348106</c:v>
                </c:pt>
                <c:pt idx="1318">
                  <c:v>174.5790302863106</c:v>
                </c:pt>
                <c:pt idx="1319">
                  <c:v>174.44295256231061</c:v>
                </c:pt>
                <c:pt idx="1320">
                  <c:v>174.31339076318562</c:v>
                </c:pt>
                <c:pt idx="1321">
                  <c:v>174.19527173893562</c:v>
                </c:pt>
                <c:pt idx="1322">
                  <c:v>174.0927690165606</c:v>
                </c:pt>
                <c:pt idx="1323">
                  <c:v>174.0103491653106</c:v>
                </c:pt>
                <c:pt idx="1324">
                  <c:v>173.9528045490606</c:v>
                </c:pt>
                <c:pt idx="1325">
                  <c:v>173.92499905018562</c:v>
                </c:pt>
                <c:pt idx="1326">
                  <c:v>173.93127066306062</c:v>
                </c:pt>
                <c:pt idx="1327">
                  <c:v>173.97622745238561</c:v>
                </c:pt>
                <c:pt idx="1328">
                  <c:v>174.0646053523856</c:v>
                </c:pt>
                <c:pt idx="1329">
                  <c:v>174.1995650923856</c:v>
                </c:pt>
                <c:pt idx="1330">
                  <c:v>174.38156423238561</c:v>
                </c:pt>
                <c:pt idx="1331">
                  <c:v>174.60913655638558</c:v>
                </c:pt>
                <c:pt idx="1332">
                  <c:v>174.87871308388563</c:v>
                </c:pt>
                <c:pt idx="1333">
                  <c:v>175.18653684388562</c:v>
                </c:pt>
                <c:pt idx="1334">
                  <c:v>175.52727904138555</c:v>
                </c:pt>
                <c:pt idx="1335">
                  <c:v>175.8961123963856</c:v>
                </c:pt>
                <c:pt idx="1336">
                  <c:v>176.28954989638558</c:v>
                </c:pt>
                <c:pt idx="1337">
                  <c:v>176.70359352638556</c:v>
                </c:pt>
                <c:pt idx="1338">
                  <c:v>177.13264744888562</c:v>
                </c:pt>
              </c:numCache>
            </c:numRef>
          </c:yVal>
          <c:smooth val="0"/>
        </c:ser>
        <c:ser>
          <c:idx val="3"/>
          <c:order val="3"/>
          <c:tx>
            <c:v>I_Autodyn</c:v>
          </c:tx>
          <c:spPr>
            <a:ln w="19050">
              <a:solidFill>
                <a:srgbClr val="FF3300"/>
              </a:solidFill>
              <a:prstDash val="sysDash"/>
            </a:ln>
          </c:spPr>
          <c:marker>
            <c:symbol val="none"/>
          </c:marker>
          <c:xVal>
            <c:numRef>
              <c:f>'Guage 01'!$G$2:$G$1899</c:f>
              <c:numCache>
                <c:formatCode>General</c:formatCode>
                <c:ptCount val="1898"/>
                <c:pt idx="0">
                  <c:v>1.329</c:v>
                </c:pt>
                <c:pt idx="1">
                  <c:v>1.3371175000000002</c:v>
                </c:pt>
                <c:pt idx="2">
                  <c:v>1.3397525000000001</c:v>
                </c:pt>
                <c:pt idx="3">
                  <c:v>1.3426499999999999</c:v>
                </c:pt>
                <c:pt idx="4">
                  <c:v>1.3458375</c:v>
                </c:pt>
                <c:pt idx="5">
                  <c:v>1.3493424999999999</c:v>
                </c:pt>
                <c:pt idx="6">
                  <c:v>1.3532</c:v>
                </c:pt>
                <c:pt idx="7">
                  <c:v>1.35744</c:v>
                </c:pt>
                <c:pt idx="8">
                  <c:v>1.3620075</c:v>
                </c:pt>
                <c:pt idx="9">
                  <c:v>1.3665925000000001</c:v>
                </c:pt>
                <c:pt idx="10">
                  <c:v>1.3711674999999999</c:v>
                </c:pt>
                <c:pt idx="11">
                  <c:v>1.3757174999999999</c:v>
                </c:pt>
                <c:pt idx="12">
                  <c:v>1.380355</c:v>
                </c:pt>
                <c:pt idx="13">
                  <c:v>1.3849749999999998</c:v>
                </c:pt>
                <c:pt idx="14">
                  <c:v>1.38957</c:v>
                </c:pt>
                <c:pt idx="15">
                  <c:v>1.394075</c:v>
                </c:pt>
                <c:pt idx="16">
                  <c:v>1.3985675</c:v>
                </c:pt>
                <c:pt idx="17">
                  <c:v>1.4030175</c:v>
                </c:pt>
                <c:pt idx="18">
                  <c:v>1.40737</c:v>
                </c:pt>
                <c:pt idx="19">
                  <c:v>1.41171</c:v>
                </c:pt>
                <c:pt idx="20">
                  <c:v>1.416015</c:v>
                </c:pt>
                <c:pt idx="21">
                  <c:v>1.4205075</c:v>
                </c:pt>
                <c:pt idx="22">
                  <c:v>1.42523</c:v>
                </c:pt>
                <c:pt idx="23">
                  <c:v>1.4300225</c:v>
                </c:pt>
                <c:pt idx="24">
                  <c:v>1.4347525000000001</c:v>
                </c:pt>
                <c:pt idx="25">
                  <c:v>1.43957</c:v>
                </c:pt>
                <c:pt idx="26">
                  <c:v>1.4442675</c:v>
                </c:pt>
                <c:pt idx="27">
                  <c:v>1.4490025</c:v>
                </c:pt>
                <c:pt idx="28">
                  <c:v>1.4536775</c:v>
                </c:pt>
                <c:pt idx="29">
                  <c:v>1.45827</c:v>
                </c:pt>
                <c:pt idx="30">
                  <c:v>1.4628425</c:v>
                </c:pt>
                <c:pt idx="31">
                  <c:v>1.46733</c:v>
                </c:pt>
                <c:pt idx="32">
                  <c:v>1.4718175</c:v>
                </c:pt>
                <c:pt idx="33">
                  <c:v>1.4762725000000001</c:v>
                </c:pt>
                <c:pt idx="34">
                  <c:v>1.480715</c:v>
                </c:pt>
                <c:pt idx="35">
                  <c:v>1.4850775000000001</c:v>
                </c:pt>
                <c:pt idx="36">
                  <c:v>1.48935</c:v>
                </c:pt>
                <c:pt idx="37">
                  <c:v>1.4936024999999999</c:v>
                </c:pt>
                <c:pt idx="38">
                  <c:v>1.4980550000000001</c:v>
                </c:pt>
                <c:pt idx="39">
                  <c:v>1.5027925</c:v>
                </c:pt>
                <c:pt idx="40">
                  <c:v>1.5074874999999999</c:v>
                </c:pt>
                <c:pt idx="41">
                  <c:v>1.5122274999999998</c:v>
                </c:pt>
                <c:pt idx="42">
                  <c:v>1.5168775000000001</c:v>
                </c:pt>
                <c:pt idx="43">
                  <c:v>1.5215449999999999</c:v>
                </c:pt>
                <c:pt idx="44">
                  <c:v>1.5260925000000001</c:v>
                </c:pt>
                <c:pt idx="45">
                  <c:v>1.5306649999999999</c:v>
                </c:pt>
                <c:pt idx="46">
                  <c:v>1.53511</c:v>
                </c:pt>
                <c:pt idx="47">
                  <c:v>1.53956</c:v>
                </c:pt>
                <c:pt idx="48">
                  <c:v>1.544</c:v>
                </c:pt>
                <c:pt idx="49">
                  <c:v>1.5483675000000001</c:v>
                </c:pt>
                <c:pt idx="50">
                  <c:v>1.5527600000000001</c:v>
                </c:pt>
                <c:pt idx="51">
                  <c:v>1.5569975</c:v>
                </c:pt>
                <c:pt idx="52">
                  <c:v>1.5611349999999999</c:v>
                </c:pt>
                <c:pt idx="53">
                  <c:v>1.5653600000000001</c:v>
                </c:pt>
                <c:pt idx="54">
                  <c:v>1.5698699999999999</c:v>
                </c:pt>
                <c:pt idx="55">
                  <c:v>1.5744450000000001</c:v>
                </c:pt>
                <c:pt idx="56">
                  <c:v>1.57904</c:v>
                </c:pt>
                <c:pt idx="57">
                  <c:v>1.5835399999999999</c:v>
                </c:pt>
                <c:pt idx="58">
                  <c:v>1.5880675</c:v>
                </c:pt>
                <c:pt idx="59">
                  <c:v>1.5925274999999999</c:v>
                </c:pt>
                <c:pt idx="60">
                  <c:v>1.5969949999999999</c:v>
                </c:pt>
                <c:pt idx="61">
                  <c:v>1.6014275000000002</c:v>
                </c:pt>
                <c:pt idx="62">
                  <c:v>1.6058050000000001</c:v>
                </c:pt>
                <c:pt idx="63">
                  <c:v>1.61012</c:v>
                </c:pt>
                <c:pt idx="64">
                  <c:v>1.614465</c:v>
                </c:pt>
                <c:pt idx="65">
                  <c:v>1.6187875</c:v>
                </c:pt>
                <c:pt idx="66">
                  <c:v>1.6231475</c:v>
                </c:pt>
                <c:pt idx="67">
                  <c:v>1.6276675</c:v>
                </c:pt>
                <c:pt idx="68">
                  <c:v>1.6323099999999999</c:v>
                </c:pt>
                <c:pt idx="69">
                  <c:v>1.6369100000000001</c:v>
                </c:pt>
                <c:pt idx="70">
                  <c:v>1.6413875000000002</c:v>
                </c:pt>
                <c:pt idx="71">
                  <c:v>1.6457724999999999</c:v>
                </c:pt>
                <c:pt idx="72">
                  <c:v>1.6501625</c:v>
                </c:pt>
                <c:pt idx="73">
                  <c:v>1.6544574999999999</c:v>
                </c:pt>
                <c:pt idx="74">
                  <c:v>1.6587075</c:v>
                </c:pt>
                <c:pt idx="75">
                  <c:v>1.6629175</c:v>
                </c:pt>
                <c:pt idx="76">
                  <c:v>1.667125</c:v>
                </c:pt>
                <c:pt idx="77">
                  <c:v>1.6713425</c:v>
                </c:pt>
                <c:pt idx="78">
                  <c:v>1.6755675000000001</c:v>
                </c:pt>
                <c:pt idx="79">
                  <c:v>1.6797825</c:v>
                </c:pt>
                <c:pt idx="80">
                  <c:v>1.6840325</c:v>
                </c:pt>
                <c:pt idx="81">
                  <c:v>1.6883349999999999</c:v>
                </c:pt>
                <c:pt idx="82">
                  <c:v>1.6930099999999999</c:v>
                </c:pt>
                <c:pt idx="83">
                  <c:v>1.6978650000000002</c:v>
                </c:pt>
                <c:pt idx="84">
                  <c:v>1.7025775000000001</c:v>
                </c:pt>
                <c:pt idx="85">
                  <c:v>1.7071800000000001</c:v>
                </c:pt>
                <c:pt idx="86">
                  <c:v>1.7117275000000001</c:v>
                </c:pt>
                <c:pt idx="87">
                  <c:v>1.7161599999999999</c:v>
                </c:pt>
                <c:pt idx="88">
                  <c:v>1.72054</c:v>
                </c:pt>
                <c:pt idx="89">
                  <c:v>1.7248375</c:v>
                </c:pt>
                <c:pt idx="90">
                  <c:v>1.729095</c:v>
                </c:pt>
                <c:pt idx="91">
                  <c:v>1.7332775000000002</c:v>
                </c:pt>
                <c:pt idx="92">
                  <c:v>1.7374099999999999</c:v>
                </c:pt>
                <c:pt idx="93">
                  <c:v>1.7414974999999999</c:v>
                </c:pt>
                <c:pt idx="94">
                  <c:v>1.7456824999999998</c:v>
                </c:pt>
                <c:pt idx="95">
                  <c:v>1.7501499999999999</c:v>
                </c:pt>
                <c:pt idx="96">
                  <c:v>1.7548049999999999</c:v>
                </c:pt>
                <c:pt idx="97">
                  <c:v>1.7594249999999998</c:v>
                </c:pt>
                <c:pt idx="98">
                  <c:v>1.7640175</c:v>
                </c:pt>
                <c:pt idx="99">
                  <c:v>1.7686525000000002</c:v>
                </c:pt>
                <c:pt idx="100">
                  <c:v>1.773255</c:v>
                </c:pt>
                <c:pt idx="101">
                  <c:v>1.7778874999999998</c:v>
                </c:pt>
                <c:pt idx="102">
                  <c:v>1.7824799999999998</c:v>
                </c:pt>
                <c:pt idx="103">
                  <c:v>1.7871299999999999</c:v>
                </c:pt>
                <c:pt idx="104">
                  <c:v>1.7917274999999999</c:v>
                </c:pt>
                <c:pt idx="105">
                  <c:v>1.7964025000000001</c:v>
                </c:pt>
                <c:pt idx="106">
                  <c:v>1.8010675</c:v>
                </c:pt>
                <c:pt idx="107">
                  <c:v>1.8057400000000001</c:v>
                </c:pt>
                <c:pt idx="108">
                  <c:v>1.8105224999999998</c:v>
                </c:pt>
                <c:pt idx="109">
                  <c:v>1.8152275</c:v>
                </c:pt>
                <c:pt idx="110">
                  <c:v>1.8199574999999999</c:v>
                </c:pt>
                <c:pt idx="111">
                  <c:v>1.82456</c:v>
                </c:pt>
                <c:pt idx="112">
                  <c:v>1.82914</c:v>
                </c:pt>
                <c:pt idx="113">
                  <c:v>1.8336575000000002</c:v>
                </c:pt>
                <c:pt idx="114">
                  <c:v>1.83812</c:v>
                </c:pt>
                <c:pt idx="115">
                  <c:v>1.8425275000000001</c:v>
                </c:pt>
                <c:pt idx="116">
                  <c:v>1.8468925</c:v>
                </c:pt>
                <c:pt idx="117">
                  <c:v>1.8512175</c:v>
                </c:pt>
                <c:pt idx="118">
                  <c:v>1.8556550000000001</c:v>
                </c:pt>
                <c:pt idx="119">
                  <c:v>1.8603374999999998</c:v>
                </c:pt>
                <c:pt idx="120">
                  <c:v>1.8651850000000001</c:v>
                </c:pt>
                <c:pt idx="121">
                  <c:v>1.8699725</c:v>
                </c:pt>
                <c:pt idx="122">
                  <c:v>1.8748100000000001</c:v>
                </c:pt>
                <c:pt idx="123">
                  <c:v>1.8796025000000001</c:v>
                </c:pt>
                <c:pt idx="124">
                  <c:v>1.8843650000000001</c:v>
                </c:pt>
                <c:pt idx="125">
                  <c:v>1.8891725000000001</c:v>
                </c:pt>
                <c:pt idx="126">
                  <c:v>1.8939125000000001</c:v>
                </c:pt>
                <c:pt idx="127">
                  <c:v>1.898665</c:v>
                </c:pt>
                <c:pt idx="128">
                  <c:v>1.903365</c:v>
                </c:pt>
                <c:pt idx="129">
                  <c:v>1.9080250000000001</c:v>
                </c:pt>
                <c:pt idx="130">
                  <c:v>1.9126475000000001</c:v>
                </c:pt>
                <c:pt idx="131">
                  <c:v>1.9172399999999998</c:v>
                </c:pt>
                <c:pt idx="132">
                  <c:v>1.9220200000000001</c:v>
                </c:pt>
                <c:pt idx="133">
                  <c:v>1.9271799999999999</c:v>
                </c:pt>
                <c:pt idx="134">
                  <c:v>1.9325100000000002</c:v>
                </c:pt>
                <c:pt idx="135">
                  <c:v>1.9378675000000001</c:v>
                </c:pt>
                <c:pt idx="136">
                  <c:v>1.943235</c:v>
                </c:pt>
                <c:pt idx="137">
                  <c:v>1.9485275</c:v>
                </c:pt>
                <c:pt idx="138">
                  <c:v>1.9538825</c:v>
                </c:pt>
                <c:pt idx="139">
                  <c:v>1.9591375000000002</c:v>
                </c:pt>
                <c:pt idx="140">
                  <c:v>1.9644299999999999</c:v>
                </c:pt>
                <c:pt idx="141">
                  <c:v>1.9696525</c:v>
                </c:pt>
                <c:pt idx="142">
                  <c:v>1.9748475000000001</c:v>
                </c:pt>
                <c:pt idx="143">
                  <c:v>1.9800075000000001</c:v>
                </c:pt>
                <c:pt idx="144">
                  <c:v>1.9851750000000001</c:v>
                </c:pt>
                <c:pt idx="145">
                  <c:v>1.9903625</c:v>
                </c:pt>
                <c:pt idx="146">
                  <c:v>1.9954550000000002</c:v>
                </c:pt>
                <c:pt idx="147">
                  <c:v>2.0004975000000003</c:v>
                </c:pt>
                <c:pt idx="148">
                  <c:v>2.0054849999999997</c:v>
                </c:pt>
                <c:pt idx="149">
                  <c:v>2.0104175</c:v>
                </c:pt>
                <c:pt idx="150">
                  <c:v>2.0154125000000001</c:v>
                </c:pt>
                <c:pt idx="151">
                  <c:v>2.0206149999999998</c:v>
                </c:pt>
                <c:pt idx="152">
                  <c:v>2.0258875000000001</c:v>
                </c:pt>
                <c:pt idx="153">
                  <c:v>2.0311925</c:v>
                </c:pt>
                <c:pt idx="154">
                  <c:v>2.0363675000000003</c:v>
                </c:pt>
                <c:pt idx="155">
                  <c:v>2.0416299999999996</c:v>
                </c:pt>
                <c:pt idx="156">
                  <c:v>2.0467374999999999</c:v>
                </c:pt>
                <c:pt idx="157">
                  <c:v>2.0518774999999998</c:v>
                </c:pt>
                <c:pt idx="158">
                  <c:v>2.05688</c:v>
                </c:pt>
                <c:pt idx="159">
                  <c:v>2.0618775</c:v>
                </c:pt>
                <c:pt idx="160">
                  <c:v>2.0668099999999998</c:v>
                </c:pt>
                <c:pt idx="161">
                  <c:v>2.0717824999999999</c:v>
                </c:pt>
                <c:pt idx="162">
                  <c:v>2.0769150000000001</c:v>
                </c:pt>
                <c:pt idx="163">
                  <c:v>2.0823325000000001</c:v>
                </c:pt>
                <c:pt idx="164">
                  <c:v>2.0878524999999999</c:v>
                </c:pt>
                <c:pt idx="165">
                  <c:v>2.0932325000000001</c:v>
                </c:pt>
                <c:pt idx="166">
                  <c:v>2.0986125000000002</c:v>
                </c:pt>
                <c:pt idx="167">
                  <c:v>2.1038999999999999</c:v>
                </c:pt>
                <c:pt idx="168">
                  <c:v>2.1091950000000002</c:v>
                </c:pt>
                <c:pt idx="169">
                  <c:v>2.1143999999999998</c:v>
                </c:pt>
                <c:pt idx="170">
                  <c:v>2.1195575</c:v>
                </c:pt>
                <c:pt idx="171">
                  <c:v>2.1246424999999998</c:v>
                </c:pt>
                <c:pt idx="172">
                  <c:v>2.1298174999999997</c:v>
                </c:pt>
                <c:pt idx="173">
                  <c:v>2.1353124999999999</c:v>
                </c:pt>
                <c:pt idx="174">
                  <c:v>2.1409950000000002</c:v>
                </c:pt>
                <c:pt idx="175">
                  <c:v>2.1466525000000001</c:v>
                </c:pt>
                <c:pt idx="176">
                  <c:v>2.1522324999999998</c:v>
                </c:pt>
                <c:pt idx="177">
                  <c:v>2.1577850000000001</c:v>
                </c:pt>
                <c:pt idx="178">
                  <c:v>2.1632925000000003</c:v>
                </c:pt>
                <c:pt idx="179">
                  <c:v>2.1687175000000001</c:v>
                </c:pt>
                <c:pt idx="180">
                  <c:v>2.1741099999999998</c:v>
                </c:pt>
                <c:pt idx="181">
                  <c:v>2.1794199999999999</c:v>
                </c:pt>
                <c:pt idx="182">
                  <c:v>2.1848399999999999</c:v>
                </c:pt>
                <c:pt idx="183">
                  <c:v>2.1906724999999998</c:v>
                </c:pt>
                <c:pt idx="184">
                  <c:v>2.19651</c:v>
                </c:pt>
                <c:pt idx="185">
                  <c:v>2.2022699999999999</c:v>
                </c:pt>
                <c:pt idx="186">
                  <c:v>2.2081124999999999</c:v>
                </c:pt>
                <c:pt idx="187">
                  <c:v>2.2137950000000002</c:v>
                </c:pt>
                <c:pt idx="188">
                  <c:v>2.2194175</c:v>
                </c:pt>
                <c:pt idx="189">
                  <c:v>2.2249924999999999</c:v>
                </c:pt>
                <c:pt idx="190">
                  <c:v>2.2304949999999999</c:v>
                </c:pt>
                <c:pt idx="191">
                  <c:v>2.2360150000000001</c:v>
                </c:pt>
                <c:pt idx="192">
                  <c:v>2.2415050000000001</c:v>
                </c:pt>
                <c:pt idx="193">
                  <c:v>2.2470049999999997</c:v>
                </c:pt>
                <c:pt idx="194">
                  <c:v>2.25257</c:v>
                </c:pt>
                <c:pt idx="195">
                  <c:v>2.2583099999999998</c:v>
                </c:pt>
                <c:pt idx="196">
                  <c:v>2.2640349999999998</c:v>
                </c:pt>
                <c:pt idx="197">
                  <c:v>2.2696674999999997</c:v>
                </c:pt>
                <c:pt idx="198">
                  <c:v>2.2752499999999998</c:v>
                </c:pt>
                <c:pt idx="199">
                  <c:v>2.2807675000000001</c:v>
                </c:pt>
                <c:pt idx="200">
                  <c:v>2.2861800000000003</c:v>
                </c:pt>
                <c:pt idx="201">
                  <c:v>2.2915100000000002</c:v>
                </c:pt>
                <c:pt idx="202">
                  <c:v>2.2968800000000003</c:v>
                </c:pt>
                <c:pt idx="203">
                  <c:v>2.3022899999999997</c:v>
                </c:pt>
                <c:pt idx="204">
                  <c:v>2.3079375</c:v>
                </c:pt>
                <c:pt idx="205">
                  <c:v>2.31345</c:v>
                </c:pt>
                <c:pt idx="206">
                  <c:v>2.3189275</c:v>
                </c:pt>
                <c:pt idx="207">
                  <c:v>2.324325</c:v>
                </c:pt>
                <c:pt idx="208">
                  <c:v>2.3296450000000002</c:v>
                </c:pt>
                <c:pt idx="209">
                  <c:v>2.3348800000000001</c:v>
                </c:pt>
                <c:pt idx="210">
                  <c:v>2.3401675000000002</c:v>
                </c:pt>
                <c:pt idx="211">
                  <c:v>2.3456074999999998</c:v>
                </c:pt>
                <c:pt idx="212">
                  <c:v>2.3509899999999999</c:v>
                </c:pt>
                <c:pt idx="213">
                  <c:v>2.3563524999999998</c:v>
                </c:pt>
                <c:pt idx="214">
                  <c:v>2.3617224999999999</c:v>
                </c:pt>
                <c:pt idx="215">
                  <c:v>2.3670625000000003</c:v>
                </c:pt>
                <c:pt idx="216">
                  <c:v>2.3723174999999999</c:v>
                </c:pt>
                <c:pt idx="217">
                  <c:v>2.3775250000000003</c:v>
                </c:pt>
                <c:pt idx="218">
                  <c:v>2.3828300000000002</c:v>
                </c:pt>
                <c:pt idx="219">
                  <c:v>2.3882850000000002</c:v>
                </c:pt>
                <c:pt idx="220">
                  <c:v>2.3936774999999999</c:v>
                </c:pt>
                <c:pt idx="221">
                  <c:v>2.3990100000000001</c:v>
                </c:pt>
                <c:pt idx="222">
                  <c:v>2.4042874999999997</c:v>
                </c:pt>
                <c:pt idx="223">
                  <c:v>2.4095775000000001</c:v>
                </c:pt>
                <c:pt idx="224">
                  <c:v>2.4147849999999997</c:v>
                </c:pt>
                <c:pt idx="225">
                  <c:v>2.4200474999999999</c:v>
                </c:pt>
                <c:pt idx="226">
                  <c:v>2.4254950000000002</c:v>
                </c:pt>
                <c:pt idx="227">
                  <c:v>2.4308700000000001</c:v>
                </c:pt>
                <c:pt idx="228">
                  <c:v>2.4362075000000001</c:v>
                </c:pt>
                <c:pt idx="229">
                  <c:v>2.4414750000000001</c:v>
                </c:pt>
                <c:pt idx="230">
                  <c:v>2.4466725</c:v>
                </c:pt>
                <c:pt idx="231">
                  <c:v>2.4518225</c:v>
                </c:pt>
                <c:pt idx="232">
                  <c:v>2.4570400000000001</c:v>
                </c:pt>
                <c:pt idx="233">
                  <c:v>2.4621875000000002</c:v>
                </c:pt>
                <c:pt idx="234">
                  <c:v>2.4675500000000001</c:v>
                </c:pt>
                <c:pt idx="235">
                  <c:v>2.4727874999999999</c:v>
                </c:pt>
                <c:pt idx="236">
                  <c:v>2.4779675000000001</c:v>
                </c:pt>
                <c:pt idx="237">
                  <c:v>2.4830899999999998</c:v>
                </c:pt>
                <c:pt idx="238">
                  <c:v>2.4881449999999998</c:v>
                </c:pt>
                <c:pt idx="239">
                  <c:v>2.4932175000000001</c:v>
                </c:pt>
                <c:pt idx="240">
                  <c:v>2.4982700000000002</c:v>
                </c:pt>
                <c:pt idx="241">
                  <c:v>2.5034000000000001</c:v>
                </c:pt>
                <c:pt idx="242">
                  <c:v>2.5085250000000001</c:v>
                </c:pt>
                <c:pt idx="243">
                  <c:v>2.5136249999999998</c:v>
                </c:pt>
                <c:pt idx="244">
                  <c:v>2.5186999999999999</c:v>
                </c:pt>
                <c:pt idx="245">
                  <c:v>2.5236499999999999</c:v>
                </c:pt>
                <c:pt idx="246">
                  <c:v>2.5286750000000002</c:v>
                </c:pt>
                <c:pt idx="247">
                  <c:v>2.5336250000000002</c:v>
                </c:pt>
                <c:pt idx="248">
                  <c:v>2.5385999999999997</c:v>
                </c:pt>
                <c:pt idx="249">
                  <c:v>2.54365</c:v>
                </c:pt>
                <c:pt idx="250">
                  <c:v>2.5486499999999999</c:v>
                </c:pt>
                <c:pt idx="251">
                  <c:v>2.5535999999999999</c:v>
                </c:pt>
                <c:pt idx="252">
                  <c:v>2.5585249999999999</c:v>
                </c:pt>
                <c:pt idx="253">
                  <c:v>2.56345</c:v>
                </c:pt>
                <c:pt idx="254">
                  <c:v>2.5683250000000002</c:v>
                </c:pt>
                <c:pt idx="255">
                  <c:v>2.57335</c:v>
                </c:pt>
                <c:pt idx="256">
                  <c:v>2.578325</c:v>
                </c:pt>
                <c:pt idx="257">
                  <c:v>2.58325</c:v>
                </c:pt>
                <c:pt idx="258">
                  <c:v>2.5881500000000002</c:v>
                </c:pt>
                <c:pt idx="259">
                  <c:v>2.5930749999999998</c:v>
                </c:pt>
                <c:pt idx="260">
                  <c:v>2.597925</c:v>
                </c:pt>
                <c:pt idx="261">
                  <c:v>2.602875</c:v>
                </c:pt>
                <c:pt idx="262">
                  <c:v>2.6078250000000001</c:v>
                </c:pt>
                <c:pt idx="263">
                  <c:v>2.6127000000000002</c:v>
                </c:pt>
                <c:pt idx="264">
                  <c:v>2.617575</c:v>
                </c:pt>
                <c:pt idx="265">
                  <c:v>2.6224999999999996</c:v>
                </c:pt>
                <c:pt idx="266">
                  <c:v>2.6273500000000003</c:v>
                </c:pt>
                <c:pt idx="267">
                  <c:v>2.6322999999999999</c:v>
                </c:pt>
                <c:pt idx="268">
                  <c:v>2.6372249999999999</c:v>
                </c:pt>
                <c:pt idx="269">
                  <c:v>2.6421000000000001</c:v>
                </c:pt>
                <c:pt idx="270">
                  <c:v>2.6469749999999999</c:v>
                </c:pt>
                <c:pt idx="271">
                  <c:v>2.65185</c:v>
                </c:pt>
                <c:pt idx="272">
                  <c:v>2.6566749999999999</c:v>
                </c:pt>
                <c:pt idx="273">
                  <c:v>2.6616999999999997</c:v>
                </c:pt>
                <c:pt idx="274">
                  <c:v>2.6666249999999998</c:v>
                </c:pt>
                <c:pt idx="275">
                  <c:v>2.6715</c:v>
                </c:pt>
                <c:pt idx="276">
                  <c:v>2.6763499999999998</c:v>
                </c:pt>
                <c:pt idx="277">
                  <c:v>2.6812499999999999</c:v>
                </c:pt>
                <c:pt idx="278">
                  <c:v>2.6861000000000002</c:v>
                </c:pt>
                <c:pt idx="279">
                  <c:v>2.6910250000000002</c:v>
                </c:pt>
                <c:pt idx="280">
                  <c:v>2.6959</c:v>
                </c:pt>
                <c:pt idx="281">
                  <c:v>2.7007750000000001</c:v>
                </c:pt>
                <c:pt idx="282">
                  <c:v>2.7057000000000002</c:v>
                </c:pt>
                <c:pt idx="283">
                  <c:v>2.71055</c:v>
                </c:pt>
                <c:pt idx="284">
                  <c:v>2.7155</c:v>
                </c:pt>
                <c:pt idx="285">
                  <c:v>2.7203999999999997</c:v>
                </c:pt>
                <c:pt idx="286">
                  <c:v>2.72525</c:v>
                </c:pt>
                <c:pt idx="287">
                  <c:v>2.7302</c:v>
                </c:pt>
                <c:pt idx="288">
                  <c:v>2.7350750000000001</c:v>
                </c:pt>
                <c:pt idx="289">
                  <c:v>2.7400500000000001</c:v>
                </c:pt>
                <c:pt idx="290">
                  <c:v>2.7449749999999997</c:v>
                </c:pt>
                <c:pt idx="291">
                  <c:v>2.7498499999999999</c:v>
                </c:pt>
                <c:pt idx="292">
                  <c:v>2.7548499999999998</c:v>
                </c:pt>
                <c:pt idx="293">
                  <c:v>2.7598749999999996</c:v>
                </c:pt>
                <c:pt idx="294">
                  <c:v>2.7648999999999999</c:v>
                </c:pt>
                <c:pt idx="295">
                  <c:v>2.7698499999999999</c:v>
                </c:pt>
                <c:pt idx="296">
                  <c:v>2.7747250000000001</c:v>
                </c:pt>
                <c:pt idx="297">
                  <c:v>2.7797999999999998</c:v>
                </c:pt>
                <c:pt idx="298">
                  <c:v>2.78485</c:v>
                </c:pt>
                <c:pt idx="299">
                  <c:v>2.7898749999999999</c:v>
                </c:pt>
                <c:pt idx="300">
                  <c:v>2.7947500000000001</c:v>
                </c:pt>
                <c:pt idx="301">
                  <c:v>2.7995000000000001</c:v>
                </c:pt>
                <c:pt idx="302">
                  <c:v>2.8041499999999999</c:v>
                </c:pt>
                <c:pt idx="303">
                  <c:v>2.8088500000000001</c:v>
                </c:pt>
                <c:pt idx="304">
                  <c:v>2.8137499999999998</c:v>
                </c:pt>
                <c:pt idx="305">
                  <c:v>2.8187500000000001</c:v>
                </c:pt>
                <c:pt idx="306">
                  <c:v>2.8237000000000001</c:v>
                </c:pt>
                <c:pt idx="307">
                  <c:v>2.8286750000000001</c:v>
                </c:pt>
                <c:pt idx="308">
                  <c:v>2.8336749999999999</c:v>
                </c:pt>
                <c:pt idx="309">
                  <c:v>2.8383750000000001</c:v>
                </c:pt>
                <c:pt idx="310">
                  <c:v>2.8428749999999998</c:v>
                </c:pt>
                <c:pt idx="311">
                  <c:v>2.847375</c:v>
                </c:pt>
                <c:pt idx="312">
                  <c:v>2.8521000000000001</c:v>
                </c:pt>
                <c:pt idx="313">
                  <c:v>2.8566749999999996</c:v>
                </c:pt>
                <c:pt idx="314">
                  <c:v>2.8613</c:v>
                </c:pt>
                <c:pt idx="315">
                  <c:v>2.8659750000000002</c:v>
                </c:pt>
                <c:pt idx="316">
                  <c:v>2.8706499999999999</c:v>
                </c:pt>
                <c:pt idx="317">
                  <c:v>2.8756249999999999</c:v>
                </c:pt>
                <c:pt idx="318">
                  <c:v>2.8804750000000001</c:v>
                </c:pt>
                <c:pt idx="319">
                  <c:v>2.8851749999999998</c:v>
                </c:pt>
                <c:pt idx="320">
                  <c:v>2.88985</c:v>
                </c:pt>
                <c:pt idx="321">
                  <c:v>2.8943750000000001</c:v>
                </c:pt>
                <c:pt idx="322">
                  <c:v>2.8985250000000002</c:v>
                </c:pt>
                <c:pt idx="323">
                  <c:v>2.9027250000000002</c:v>
                </c:pt>
                <c:pt idx="324">
                  <c:v>2.9071750000000001</c:v>
                </c:pt>
                <c:pt idx="325">
                  <c:v>2.9120500000000002</c:v>
                </c:pt>
                <c:pt idx="326">
                  <c:v>2.9171499999999999</c:v>
                </c:pt>
                <c:pt idx="327">
                  <c:v>2.9222000000000001</c:v>
                </c:pt>
                <c:pt idx="328">
                  <c:v>2.9270499999999999</c:v>
                </c:pt>
                <c:pt idx="329">
                  <c:v>2.9317250000000001</c:v>
                </c:pt>
                <c:pt idx="330">
                  <c:v>2.9364250000000003</c:v>
                </c:pt>
                <c:pt idx="331">
                  <c:v>2.9411749999999999</c:v>
                </c:pt>
                <c:pt idx="332">
                  <c:v>2.9456250000000002</c:v>
                </c:pt>
                <c:pt idx="333">
                  <c:v>2.9500500000000001</c:v>
                </c:pt>
                <c:pt idx="334">
                  <c:v>2.9543249999999999</c:v>
                </c:pt>
                <c:pt idx="335">
                  <c:v>2.9587750000000002</c:v>
                </c:pt>
                <c:pt idx="336">
                  <c:v>2.963425</c:v>
                </c:pt>
                <c:pt idx="337">
                  <c:v>2.9683250000000001</c:v>
                </c:pt>
                <c:pt idx="338">
                  <c:v>2.9734250000000002</c:v>
                </c:pt>
                <c:pt idx="339">
                  <c:v>2.9784250000000001</c:v>
                </c:pt>
                <c:pt idx="340">
                  <c:v>2.9830000000000001</c:v>
                </c:pt>
                <c:pt idx="341">
                  <c:v>2.9874999999999998</c:v>
                </c:pt>
                <c:pt idx="342">
                  <c:v>2.9917750000000001</c:v>
                </c:pt>
                <c:pt idx="343">
                  <c:v>2.996375</c:v>
                </c:pt>
                <c:pt idx="344">
                  <c:v>3.0012500000000002</c:v>
                </c:pt>
                <c:pt idx="345">
                  <c:v>3.0062249999999997</c:v>
                </c:pt>
                <c:pt idx="346">
                  <c:v>3.0113750000000001</c:v>
                </c:pt>
                <c:pt idx="347">
                  <c:v>3.0165000000000002</c:v>
                </c:pt>
                <c:pt idx="348">
                  <c:v>3.021525</c:v>
                </c:pt>
                <c:pt idx="349">
                  <c:v>3.0263</c:v>
                </c:pt>
                <c:pt idx="350">
                  <c:v>3.0312250000000001</c:v>
                </c:pt>
                <c:pt idx="351">
                  <c:v>3.0359000000000003</c:v>
                </c:pt>
                <c:pt idx="352">
                  <c:v>3.040375</c:v>
                </c:pt>
                <c:pt idx="353">
                  <c:v>3.04495</c:v>
                </c:pt>
                <c:pt idx="354">
                  <c:v>3.04975</c:v>
                </c:pt>
                <c:pt idx="355">
                  <c:v>3.0548999999999999</c:v>
                </c:pt>
                <c:pt idx="356">
                  <c:v>3.0600499999999999</c:v>
                </c:pt>
                <c:pt idx="357">
                  <c:v>3.0649999999999999</c:v>
                </c:pt>
                <c:pt idx="358">
                  <c:v>3.0700249999999998</c:v>
                </c:pt>
                <c:pt idx="359">
                  <c:v>3.0747499999999999</c:v>
                </c:pt>
                <c:pt idx="360">
                  <c:v>3.0796000000000001</c:v>
                </c:pt>
                <c:pt idx="361">
                  <c:v>3.0845750000000001</c:v>
                </c:pt>
                <c:pt idx="362">
                  <c:v>3.08975</c:v>
                </c:pt>
                <c:pt idx="363">
                  <c:v>3.0949</c:v>
                </c:pt>
                <c:pt idx="364">
                  <c:v>3.0999750000000001</c:v>
                </c:pt>
                <c:pt idx="365">
                  <c:v>3.1050500000000003</c:v>
                </c:pt>
                <c:pt idx="366">
                  <c:v>3.1100499999999998</c:v>
                </c:pt>
                <c:pt idx="367">
                  <c:v>3.1150500000000001</c:v>
                </c:pt>
                <c:pt idx="368">
                  <c:v>3.1200749999999999</c:v>
                </c:pt>
                <c:pt idx="369">
                  <c:v>3.1250499999999999</c:v>
                </c:pt>
                <c:pt idx="370">
                  <c:v>3.1303249999999996</c:v>
                </c:pt>
                <c:pt idx="371">
                  <c:v>3.1354500000000001</c:v>
                </c:pt>
                <c:pt idx="372">
                  <c:v>3.1405500000000002</c:v>
                </c:pt>
                <c:pt idx="373">
                  <c:v>3.1456</c:v>
                </c:pt>
                <c:pt idx="374">
                  <c:v>3.1506750000000001</c:v>
                </c:pt>
                <c:pt idx="375">
                  <c:v>3.1557750000000002</c:v>
                </c:pt>
                <c:pt idx="376">
                  <c:v>3.1608499999999999</c:v>
                </c:pt>
                <c:pt idx="377">
                  <c:v>3.16615</c:v>
                </c:pt>
                <c:pt idx="378">
                  <c:v>3.171475</c:v>
                </c:pt>
                <c:pt idx="379">
                  <c:v>3.1767249999999998</c:v>
                </c:pt>
                <c:pt idx="380">
                  <c:v>3.1819250000000001</c:v>
                </c:pt>
                <c:pt idx="381">
                  <c:v>3.1871499999999999</c:v>
                </c:pt>
                <c:pt idx="382">
                  <c:v>3.1924000000000001</c:v>
                </c:pt>
                <c:pt idx="383">
                  <c:v>3.1979000000000002</c:v>
                </c:pt>
                <c:pt idx="384">
                  <c:v>3.2033499999999999</c:v>
                </c:pt>
                <c:pt idx="385">
                  <c:v>3.208825</c:v>
                </c:pt>
                <c:pt idx="386">
                  <c:v>3.2142249999999999</c:v>
                </c:pt>
                <c:pt idx="387">
                  <c:v>3.2196000000000002</c:v>
                </c:pt>
                <c:pt idx="388">
                  <c:v>3.2249750000000001</c:v>
                </c:pt>
                <c:pt idx="389">
                  <c:v>3.2302999999999997</c:v>
                </c:pt>
                <c:pt idx="390">
                  <c:v>3.235525</c:v>
                </c:pt>
                <c:pt idx="391">
                  <c:v>3.2409750000000002</c:v>
                </c:pt>
                <c:pt idx="392">
                  <c:v>3.2466250000000003</c:v>
                </c:pt>
                <c:pt idx="393">
                  <c:v>3.2522000000000002</c:v>
                </c:pt>
                <c:pt idx="394">
                  <c:v>3.2576000000000001</c:v>
                </c:pt>
                <c:pt idx="395">
                  <c:v>3.2629999999999999</c:v>
                </c:pt>
                <c:pt idx="396">
                  <c:v>3.2682999999999995</c:v>
                </c:pt>
                <c:pt idx="397">
                  <c:v>3.2736750000000003</c:v>
                </c:pt>
                <c:pt idx="398">
                  <c:v>3.279175</c:v>
                </c:pt>
                <c:pt idx="399">
                  <c:v>3.2848500000000005</c:v>
                </c:pt>
                <c:pt idx="400">
                  <c:v>3.2904999999999998</c:v>
                </c:pt>
                <c:pt idx="401">
                  <c:v>3.296125</c:v>
                </c:pt>
                <c:pt idx="402">
                  <c:v>3.3015250000000003</c:v>
                </c:pt>
                <c:pt idx="403">
                  <c:v>3.3069250000000001</c:v>
                </c:pt>
                <c:pt idx="404">
                  <c:v>3.3124500000000001</c:v>
                </c:pt>
                <c:pt idx="405">
                  <c:v>3.3182999999999998</c:v>
                </c:pt>
                <c:pt idx="406">
                  <c:v>3.3244750000000005</c:v>
                </c:pt>
                <c:pt idx="407">
                  <c:v>3.3301999999999996</c:v>
                </c:pt>
                <c:pt idx="408">
                  <c:v>3.3357999999999999</c:v>
                </c:pt>
                <c:pt idx="409">
                  <c:v>3.3413499999999998</c:v>
                </c:pt>
                <c:pt idx="410">
                  <c:v>3.3471250000000001</c:v>
                </c:pt>
                <c:pt idx="411">
                  <c:v>3.3532500000000001</c:v>
                </c:pt>
                <c:pt idx="412">
                  <c:v>3.3591999999999995</c:v>
                </c:pt>
                <c:pt idx="413">
                  <c:v>3.3650500000000001</c:v>
                </c:pt>
                <c:pt idx="414">
                  <c:v>3.3708750000000003</c:v>
                </c:pt>
                <c:pt idx="415">
                  <c:v>3.3768750000000001</c:v>
                </c:pt>
                <c:pt idx="416">
                  <c:v>3.3830749999999998</c:v>
                </c:pt>
                <c:pt idx="417">
                  <c:v>3.3889250000000004</c:v>
                </c:pt>
                <c:pt idx="418">
                  <c:v>3.3948749999999999</c:v>
                </c:pt>
                <c:pt idx="419">
                  <c:v>3.401125</c:v>
                </c:pt>
                <c:pt idx="420">
                  <c:v>3.4074</c:v>
                </c:pt>
                <c:pt idx="421">
                  <c:v>3.4137750000000002</c:v>
                </c:pt>
                <c:pt idx="422">
                  <c:v>3.42</c:v>
                </c:pt>
                <c:pt idx="423">
                  <c:v>3.4262000000000001</c:v>
                </c:pt>
                <c:pt idx="424">
                  <c:v>3.4326250000000003</c:v>
                </c:pt>
                <c:pt idx="425">
                  <c:v>3.4390999999999998</c:v>
                </c:pt>
                <c:pt idx="426">
                  <c:v>3.4457</c:v>
                </c:pt>
                <c:pt idx="427">
                  <c:v>3.4519500000000001</c:v>
                </c:pt>
                <c:pt idx="428">
                  <c:v>3.458825</c:v>
                </c:pt>
                <c:pt idx="429">
                  <c:v>3.46495</c:v>
                </c:pt>
                <c:pt idx="430">
                  <c:v>3.4716749999999998</c:v>
                </c:pt>
                <c:pt idx="431">
                  <c:v>3.4782000000000002</c:v>
                </c:pt>
                <c:pt idx="432">
                  <c:v>3.4840000000000004</c:v>
                </c:pt>
                <c:pt idx="433">
                  <c:v>3.4903749999999998</c:v>
                </c:pt>
                <c:pt idx="434">
                  <c:v>3.4967249999999996</c:v>
                </c:pt>
                <c:pt idx="435">
                  <c:v>3.5029749999999997</c:v>
                </c:pt>
                <c:pt idx="436">
                  <c:v>3.5089000000000001</c:v>
                </c:pt>
                <c:pt idx="437">
                  <c:v>3.5152250000000005</c:v>
                </c:pt>
                <c:pt idx="438">
                  <c:v>3.521725</c:v>
                </c:pt>
                <c:pt idx="439">
                  <c:v>3.5284000000000004</c:v>
                </c:pt>
                <c:pt idx="440">
                  <c:v>3.5353500000000002</c:v>
                </c:pt>
                <c:pt idx="441">
                  <c:v>3.5423250000000004</c:v>
                </c:pt>
                <c:pt idx="442">
                  <c:v>3.5488</c:v>
                </c:pt>
                <c:pt idx="443">
                  <c:v>3.5549749999999998</c:v>
                </c:pt>
                <c:pt idx="444">
                  <c:v>3.5606999999999998</c:v>
                </c:pt>
                <c:pt idx="445">
                  <c:v>3.5659499999999995</c:v>
                </c:pt>
                <c:pt idx="446">
                  <c:v>3.5711249999999999</c:v>
                </c:pt>
                <c:pt idx="447">
                  <c:v>3.57605</c:v>
                </c:pt>
                <c:pt idx="448">
                  <c:v>3.5809500000000001</c:v>
                </c:pt>
                <c:pt idx="449">
                  <c:v>3.5860749999999997</c:v>
                </c:pt>
                <c:pt idx="450">
                  <c:v>3.5914750000000004</c:v>
                </c:pt>
                <c:pt idx="451">
                  <c:v>3.5968750000000003</c:v>
                </c:pt>
                <c:pt idx="452">
                  <c:v>3.6018500000000002</c:v>
                </c:pt>
                <c:pt idx="453">
                  <c:v>3.605775</c:v>
                </c:pt>
                <c:pt idx="454">
                  <c:v>3.6100500000000002</c:v>
                </c:pt>
                <c:pt idx="455">
                  <c:v>3.6147749999999998</c:v>
                </c:pt>
                <c:pt idx="456">
                  <c:v>3.6196999999999999</c:v>
                </c:pt>
                <c:pt idx="457">
                  <c:v>3.6244999999999998</c:v>
                </c:pt>
                <c:pt idx="458">
                  <c:v>3.6293249999999997</c:v>
                </c:pt>
                <c:pt idx="459">
                  <c:v>3.6342249999999998</c:v>
                </c:pt>
                <c:pt idx="460">
                  <c:v>3.6390500000000001</c:v>
                </c:pt>
                <c:pt idx="461">
                  <c:v>3.6437999999999997</c:v>
                </c:pt>
                <c:pt idx="462">
                  <c:v>3.6487499999999997</c:v>
                </c:pt>
                <c:pt idx="463">
                  <c:v>3.6539250000000001</c:v>
                </c:pt>
                <c:pt idx="464">
                  <c:v>3.6591499999999999</c:v>
                </c:pt>
                <c:pt idx="465">
                  <c:v>3.6645749999999997</c:v>
                </c:pt>
                <c:pt idx="466">
                  <c:v>3.6698750000000002</c:v>
                </c:pt>
                <c:pt idx="467">
                  <c:v>3.6749249999999996</c:v>
                </c:pt>
                <c:pt idx="468">
                  <c:v>3.6800250000000001</c:v>
                </c:pt>
                <c:pt idx="469">
                  <c:v>3.6852999999999998</c:v>
                </c:pt>
                <c:pt idx="470">
                  <c:v>3.6907000000000001</c:v>
                </c:pt>
                <c:pt idx="471">
                  <c:v>3.6960250000000001</c:v>
                </c:pt>
                <c:pt idx="472">
                  <c:v>3.7016499999999999</c:v>
                </c:pt>
                <c:pt idx="473">
                  <c:v>3.7075249999999995</c:v>
                </c:pt>
                <c:pt idx="474">
                  <c:v>3.7137000000000002</c:v>
                </c:pt>
                <c:pt idx="475">
                  <c:v>3.7201999999999997</c:v>
                </c:pt>
                <c:pt idx="476">
                  <c:v>3.7268500000000002</c:v>
                </c:pt>
                <c:pt idx="477">
                  <c:v>3.7335500000000001</c:v>
                </c:pt>
                <c:pt idx="478">
                  <c:v>3.7404500000000001</c:v>
                </c:pt>
                <c:pt idx="479">
                  <c:v>3.747325</c:v>
                </c:pt>
                <c:pt idx="480">
                  <c:v>3.7539999999999996</c:v>
                </c:pt>
                <c:pt idx="481">
                  <c:v>3.7609499999999998</c:v>
                </c:pt>
                <c:pt idx="482">
                  <c:v>3.7677750000000003</c:v>
                </c:pt>
                <c:pt idx="483">
                  <c:v>3.7744</c:v>
                </c:pt>
                <c:pt idx="484">
                  <c:v>3.7810499999999996</c:v>
                </c:pt>
                <c:pt idx="485">
                  <c:v>3.7876250000000002</c:v>
                </c:pt>
                <c:pt idx="486">
                  <c:v>3.7942999999999998</c:v>
                </c:pt>
                <c:pt idx="487">
                  <c:v>3.8008250000000001</c:v>
                </c:pt>
                <c:pt idx="488">
                  <c:v>3.807175</c:v>
                </c:pt>
                <c:pt idx="489">
                  <c:v>3.8135750000000002</c:v>
                </c:pt>
                <c:pt idx="490">
                  <c:v>3.8199749999999999</c:v>
                </c:pt>
                <c:pt idx="491">
                  <c:v>3.8262499999999999</c:v>
                </c:pt>
                <c:pt idx="492">
                  <c:v>3.8322250000000002</c:v>
                </c:pt>
                <c:pt idx="493">
                  <c:v>3.8380249999999996</c:v>
                </c:pt>
                <c:pt idx="494">
                  <c:v>3.8437749999999999</c:v>
                </c:pt>
                <c:pt idx="495">
                  <c:v>3.84945</c:v>
                </c:pt>
                <c:pt idx="496">
                  <c:v>3.8551250000000001</c:v>
                </c:pt>
                <c:pt idx="497">
                  <c:v>3.8609999999999998</c:v>
                </c:pt>
                <c:pt idx="498">
                  <c:v>3.8670250000000004</c:v>
                </c:pt>
                <c:pt idx="499">
                  <c:v>3.8727749999999999</c:v>
                </c:pt>
                <c:pt idx="500">
                  <c:v>3.8782749999999999</c:v>
                </c:pt>
                <c:pt idx="501">
                  <c:v>3.8836750000000002</c:v>
                </c:pt>
                <c:pt idx="502">
                  <c:v>3.8891</c:v>
                </c:pt>
                <c:pt idx="503">
                  <c:v>3.8946500000000004</c:v>
                </c:pt>
                <c:pt idx="504">
                  <c:v>3.9003000000000001</c:v>
                </c:pt>
                <c:pt idx="505">
                  <c:v>3.9059999999999997</c:v>
                </c:pt>
                <c:pt idx="506">
                  <c:v>3.9119000000000002</c:v>
                </c:pt>
                <c:pt idx="507">
                  <c:v>3.9179749999999998</c:v>
                </c:pt>
                <c:pt idx="508">
                  <c:v>3.9241249999999996</c:v>
                </c:pt>
                <c:pt idx="509">
                  <c:v>3.9303499999999998</c:v>
                </c:pt>
                <c:pt idx="510">
                  <c:v>3.9367999999999999</c:v>
                </c:pt>
                <c:pt idx="511">
                  <c:v>3.9434999999999998</c:v>
                </c:pt>
                <c:pt idx="512">
                  <c:v>3.9503000000000004</c:v>
                </c:pt>
                <c:pt idx="513">
                  <c:v>3.9570750000000001</c:v>
                </c:pt>
                <c:pt idx="514">
                  <c:v>3.9638499999999999</c:v>
                </c:pt>
                <c:pt idx="515">
                  <c:v>3.9704499999999996</c:v>
                </c:pt>
                <c:pt idx="516">
                  <c:v>3.9770249999999998</c:v>
                </c:pt>
                <c:pt idx="517">
                  <c:v>3.984</c:v>
                </c:pt>
                <c:pt idx="518">
                  <c:v>3.9908999999999999</c:v>
                </c:pt>
                <c:pt idx="519">
                  <c:v>3.9979</c:v>
                </c:pt>
                <c:pt idx="520">
                  <c:v>4.0050500000000007</c:v>
                </c:pt>
                <c:pt idx="521">
                  <c:v>4.0123499999999996</c:v>
                </c:pt>
                <c:pt idx="522">
                  <c:v>4.0196999999999994</c:v>
                </c:pt>
                <c:pt idx="523">
                  <c:v>4.0272000000000006</c:v>
                </c:pt>
                <c:pt idx="524">
                  <c:v>4.0349250000000003</c:v>
                </c:pt>
                <c:pt idx="525">
                  <c:v>4.0431249999999999</c:v>
                </c:pt>
                <c:pt idx="526">
                  <c:v>4.0517249999999994</c:v>
                </c:pt>
                <c:pt idx="527">
                  <c:v>4.0605000000000002</c:v>
                </c:pt>
                <c:pt idx="528">
                  <c:v>4.06975</c:v>
                </c:pt>
                <c:pt idx="529">
                  <c:v>4.0796000000000001</c:v>
                </c:pt>
                <c:pt idx="530">
                  <c:v>4.0896249999999998</c:v>
                </c:pt>
                <c:pt idx="531">
                  <c:v>4.0999499999999998</c:v>
                </c:pt>
                <c:pt idx="532">
                  <c:v>4.1105750000000008</c:v>
                </c:pt>
                <c:pt idx="533">
                  <c:v>4.1215000000000002</c:v>
                </c:pt>
                <c:pt idx="534">
                  <c:v>4.1324750000000003</c:v>
                </c:pt>
                <c:pt idx="535">
                  <c:v>4.1435250000000003</c:v>
                </c:pt>
                <c:pt idx="536">
                  <c:v>4.1546000000000003</c:v>
                </c:pt>
                <c:pt idx="537">
                  <c:v>4.1657000000000002</c:v>
                </c:pt>
                <c:pt idx="538">
                  <c:v>4.176825</c:v>
                </c:pt>
                <c:pt idx="539">
                  <c:v>4.1879499999999998</c:v>
                </c:pt>
                <c:pt idx="540">
                  <c:v>4.1990749999999997</c:v>
                </c:pt>
                <c:pt idx="541">
                  <c:v>4.2102000000000004</c:v>
                </c:pt>
                <c:pt idx="542">
                  <c:v>4.2213000000000003</c:v>
                </c:pt>
                <c:pt idx="543">
                  <c:v>4.2323750000000002</c:v>
                </c:pt>
                <c:pt idx="544">
                  <c:v>4.2434000000000003</c:v>
                </c:pt>
                <c:pt idx="545">
                  <c:v>4.2543999999999995</c:v>
                </c:pt>
                <c:pt idx="546">
                  <c:v>4.2653249999999998</c:v>
                </c:pt>
                <c:pt idx="547">
                  <c:v>4.2762000000000002</c:v>
                </c:pt>
                <c:pt idx="548">
                  <c:v>4.2870249999999999</c:v>
                </c:pt>
                <c:pt idx="549">
                  <c:v>4.2978000000000005</c:v>
                </c:pt>
                <c:pt idx="550">
                  <c:v>4.3085500000000003</c:v>
                </c:pt>
                <c:pt idx="551">
                  <c:v>4.3192750000000002</c:v>
                </c:pt>
                <c:pt idx="552">
                  <c:v>4.3299750000000001</c:v>
                </c:pt>
                <c:pt idx="553">
                  <c:v>4.3406500000000001</c:v>
                </c:pt>
                <c:pt idx="554">
                  <c:v>4.3513000000000002</c:v>
                </c:pt>
                <c:pt idx="555">
                  <c:v>4.3619500000000002</c:v>
                </c:pt>
                <c:pt idx="556">
                  <c:v>4.3726250000000002</c:v>
                </c:pt>
                <c:pt idx="557">
                  <c:v>4.3832500000000003</c:v>
                </c:pt>
                <c:pt idx="558">
                  <c:v>4.3938749999999995</c:v>
                </c:pt>
                <c:pt idx="559">
                  <c:v>4.4044749999999997</c:v>
                </c:pt>
                <c:pt idx="560">
                  <c:v>4.4151000000000007</c:v>
                </c:pt>
                <c:pt idx="561">
                  <c:v>4.4257</c:v>
                </c:pt>
                <c:pt idx="562">
                  <c:v>4.4363250000000001</c:v>
                </c:pt>
                <c:pt idx="563">
                  <c:v>4.4469750000000001</c:v>
                </c:pt>
                <c:pt idx="564">
                  <c:v>4.4576250000000002</c:v>
                </c:pt>
                <c:pt idx="565">
                  <c:v>4.4682750000000002</c:v>
                </c:pt>
                <c:pt idx="566">
                  <c:v>4.4789750000000002</c:v>
                </c:pt>
                <c:pt idx="567">
                  <c:v>4.4896750000000001</c:v>
                </c:pt>
                <c:pt idx="568">
                  <c:v>4.5004</c:v>
                </c:pt>
                <c:pt idx="569">
                  <c:v>4.5111249999999998</c:v>
                </c:pt>
                <c:pt idx="570">
                  <c:v>4.5218500000000006</c:v>
                </c:pt>
                <c:pt idx="571">
                  <c:v>4.5325999999999995</c:v>
                </c:pt>
                <c:pt idx="572">
                  <c:v>4.5433500000000002</c:v>
                </c:pt>
                <c:pt idx="573">
                  <c:v>4.5541</c:v>
                </c:pt>
                <c:pt idx="574">
                  <c:v>4.5648749999999998</c:v>
                </c:pt>
                <c:pt idx="575">
                  <c:v>4.5756749999999995</c:v>
                </c:pt>
                <c:pt idx="576">
                  <c:v>4.5864750000000001</c:v>
                </c:pt>
                <c:pt idx="577">
                  <c:v>4.5972999999999997</c:v>
                </c:pt>
                <c:pt idx="578">
                  <c:v>4.6081500000000002</c:v>
                </c:pt>
                <c:pt idx="579">
                  <c:v>4.6189999999999998</c:v>
                </c:pt>
                <c:pt idx="580">
                  <c:v>4.6298250000000003</c:v>
                </c:pt>
                <c:pt idx="581">
                  <c:v>4.6406749999999999</c:v>
                </c:pt>
                <c:pt idx="582">
                  <c:v>4.6515000000000004</c:v>
                </c:pt>
                <c:pt idx="583">
                  <c:v>4.6623000000000001</c:v>
                </c:pt>
                <c:pt idx="584">
                  <c:v>4.6730749999999999</c:v>
                </c:pt>
                <c:pt idx="585">
                  <c:v>4.6838249999999997</c:v>
                </c:pt>
                <c:pt idx="586">
                  <c:v>4.6945500000000004</c:v>
                </c:pt>
                <c:pt idx="587">
                  <c:v>4.7052749999999994</c:v>
                </c:pt>
                <c:pt idx="588">
                  <c:v>4.7160250000000001</c:v>
                </c:pt>
                <c:pt idx="589">
                  <c:v>4.7267749999999999</c:v>
                </c:pt>
                <c:pt idx="590">
                  <c:v>4.7375249999999998</c:v>
                </c:pt>
                <c:pt idx="591">
                  <c:v>4.7482999999999995</c:v>
                </c:pt>
                <c:pt idx="592">
                  <c:v>4.7591000000000001</c:v>
                </c:pt>
                <c:pt idx="593">
                  <c:v>4.7698749999999999</c:v>
                </c:pt>
                <c:pt idx="594">
                  <c:v>4.7806500000000005</c:v>
                </c:pt>
                <c:pt idx="595">
                  <c:v>4.7913999999999994</c:v>
                </c:pt>
                <c:pt idx="596">
                  <c:v>4.8021750000000001</c:v>
                </c:pt>
                <c:pt idx="597">
                  <c:v>4.8129249999999999</c:v>
                </c:pt>
                <c:pt idx="598">
                  <c:v>4.8237000000000005</c:v>
                </c:pt>
                <c:pt idx="599">
                  <c:v>4.8345000000000002</c:v>
                </c:pt>
                <c:pt idx="600">
                  <c:v>4.8452500000000001</c:v>
                </c:pt>
                <c:pt idx="601">
                  <c:v>4.8559999999999999</c:v>
                </c:pt>
                <c:pt idx="602">
                  <c:v>4.8667250000000006</c:v>
                </c:pt>
                <c:pt idx="603">
                  <c:v>4.8774499999999996</c:v>
                </c:pt>
                <c:pt idx="604">
                  <c:v>4.8881750000000004</c:v>
                </c:pt>
                <c:pt idx="605">
                  <c:v>4.8989250000000002</c:v>
                </c:pt>
                <c:pt idx="606">
                  <c:v>4.9096500000000001</c:v>
                </c:pt>
                <c:pt idx="607">
                  <c:v>4.9203999999999999</c:v>
                </c:pt>
                <c:pt idx="608">
                  <c:v>4.9311499999999997</c:v>
                </c:pt>
                <c:pt idx="609">
                  <c:v>4.9419249999999995</c:v>
                </c:pt>
                <c:pt idx="610">
                  <c:v>4.9526500000000002</c:v>
                </c:pt>
                <c:pt idx="611">
                  <c:v>4.9633750000000001</c:v>
                </c:pt>
                <c:pt idx="612">
                  <c:v>4.9741</c:v>
                </c:pt>
                <c:pt idx="613">
                  <c:v>4.9848249999999998</c:v>
                </c:pt>
                <c:pt idx="614">
                  <c:v>4.9955499999999997</c:v>
                </c:pt>
                <c:pt idx="615">
                  <c:v>5.0063000000000004</c:v>
                </c:pt>
                <c:pt idx="616">
                  <c:v>5.0170500000000002</c:v>
                </c:pt>
                <c:pt idx="617">
                  <c:v>5.027825</c:v>
                </c:pt>
                <c:pt idx="618">
                  <c:v>5.0386249999999997</c:v>
                </c:pt>
                <c:pt idx="619">
                  <c:v>5.0494249999999994</c:v>
                </c:pt>
                <c:pt idx="620">
                  <c:v>5.0602499999999999</c:v>
                </c:pt>
                <c:pt idx="621">
                  <c:v>5.0710999999999995</c:v>
                </c:pt>
                <c:pt idx="622">
                  <c:v>5.081925</c:v>
                </c:pt>
                <c:pt idx="623">
                  <c:v>5.0927499999999997</c:v>
                </c:pt>
                <c:pt idx="624">
                  <c:v>5.1035750000000002</c:v>
                </c:pt>
                <c:pt idx="625">
                  <c:v>5.1143749999999999</c:v>
                </c:pt>
                <c:pt idx="626">
                  <c:v>5.1251749999999996</c:v>
                </c:pt>
                <c:pt idx="627">
                  <c:v>5.1359750000000002</c:v>
                </c:pt>
                <c:pt idx="628">
                  <c:v>5.1467999999999998</c:v>
                </c:pt>
                <c:pt idx="629">
                  <c:v>5.1576249999999995</c:v>
                </c:pt>
                <c:pt idx="630">
                  <c:v>5.168425</c:v>
                </c:pt>
                <c:pt idx="631">
                  <c:v>5.1792499999999997</c:v>
                </c:pt>
                <c:pt idx="632">
                  <c:v>5.19015</c:v>
                </c:pt>
                <c:pt idx="633">
                  <c:v>5.2010250000000005</c:v>
                </c:pt>
                <c:pt idx="634">
                  <c:v>5.2119</c:v>
                </c:pt>
                <c:pt idx="635">
                  <c:v>5.2227999999999994</c:v>
                </c:pt>
                <c:pt idx="636">
                  <c:v>5.2336999999999998</c:v>
                </c:pt>
                <c:pt idx="637">
                  <c:v>5.2446000000000002</c:v>
                </c:pt>
                <c:pt idx="638">
                  <c:v>5.2555249999999996</c:v>
                </c:pt>
                <c:pt idx="639">
                  <c:v>5.2664500000000007</c:v>
                </c:pt>
                <c:pt idx="640">
                  <c:v>5.2773750000000001</c:v>
                </c:pt>
                <c:pt idx="641">
                  <c:v>5.2883250000000004</c:v>
                </c:pt>
                <c:pt idx="642">
                  <c:v>5.2992999999999997</c:v>
                </c:pt>
                <c:pt idx="643">
                  <c:v>5.3102749999999999</c:v>
                </c:pt>
                <c:pt idx="644">
                  <c:v>5.321275</c:v>
                </c:pt>
                <c:pt idx="645">
                  <c:v>5.3322750000000001</c:v>
                </c:pt>
                <c:pt idx="646">
                  <c:v>5.3433000000000002</c:v>
                </c:pt>
                <c:pt idx="647">
                  <c:v>5.3543250000000002</c:v>
                </c:pt>
                <c:pt idx="648">
                  <c:v>5.3653750000000002</c:v>
                </c:pt>
                <c:pt idx="649">
                  <c:v>5.3764500000000002</c:v>
                </c:pt>
                <c:pt idx="650">
                  <c:v>5.3875250000000001</c:v>
                </c:pt>
                <c:pt idx="651">
                  <c:v>5.3986000000000001</c:v>
                </c:pt>
                <c:pt idx="652">
                  <c:v>5.4097</c:v>
                </c:pt>
                <c:pt idx="653">
                  <c:v>5.4207999999999998</c:v>
                </c:pt>
                <c:pt idx="654">
                  <c:v>5.4318999999999997</c:v>
                </c:pt>
                <c:pt idx="655">
                  <c:v>5.4430750000000003</c:v>
                </c:pt>
                <c:pt idx="656">
                  <c:v>5.45425</c:v>
                </c:pt>
                <c:pt idx="657">
                  <c:v>5.4654249999999998</c:v>
                </c:pt>
                <c:pt idx="658">
                  <c:v>5.4766500000000002</c:v>
                </c:pt>
                <c:pt idx="659">
                  <c:v>5.4878499999999999</c:v>
                </c:pt>
                <c:pt idx="660">
                  <c:v>5.4990999999999994</c:v>
                </c:pt>
                <c:pt idx="661">
                  <c:v>5.5103249999999999</c:v>
                </c:pt>
                <c:pt idx="662">
                  <c:v>5.5215750000000003</c:v>
                </c:pt>
                <c:pt idx="663">
                  <c:v>5.5328249999999999</c:v>
                </c:pt>
                <c:pt idx="664">
                  <c:v>5.5440999999999994</c:v>
                </c:pt>
                <c:pt idx="665">
                  <c:v>5.5553999999999997</c:v>
                </c:pt>
                <c:pt idx="666">
                  <c:v>5.5667</c:v>
                </c:pt>
                <c:pt idx="667">
                  <c:v>5.5780000000000003</c:v>
                </c:pt>
                <c:pt idx="668">
                  <c:v>5.5893749999999995</c:v>
                </c:pt>
                <c:pt idx="669">
                  <c:v>5.6007249999999997</c:v>
                </c:pt>
                <c:pt idx="670">
                  <c:v>5.6120999999999999</c:v>
                </c:pt>
                <c:pt idx="671">
                  <c:v>5.6234999999999999</c:v>
                </c:pt>
                <c:pt idx="672">
                  <c:v>5.6349</c:v>
                </c:pt>
                <c:pt idx="673">
                  <c:v>5.646325</c:v>
                </c:pt>
                <c:pt idx="674">
                  <c:v>5.6577500000000001</c:v>
                </c:pt>
                <c:pt idx="675">
                  <c:v>5.6692</c:v>
                </c:pt>
                <c:pt idx="676">
                  <c:v>5.680625</c:v>
                </c:pt>
                <c:pt idx="677">
                  <c:v>5.6920999999999999</c:v>
                </c:pt>
                <c:pt idx="678">
                  <c:v>5.7035750000000007</c:v>
                </c:pt>
                <c:pt idx="679">
                  <c:v>5.7150749999999997</c:v>
                </c:pt>
                <c:pt idx="680">
                  <c:v>5.7265999999999995</c:v>
                </c:pt>
                <c:pt idx="681">
                  <c:v>5.7381000000000002</c:v>
                </c:pt>
                <c:pt idx="682">
                  <c:v>5.749625</c:v>
                </c:pt>
                <c:pt idx="683">
                  <c:v>5.7611750000000006</c:v>
                </c:pt>
                <c:pt idx="684">
                  <c:v>5.7727000000000004</c:v>
                </c:pt>
                <c:pt idx="685">
                  <c:v>5.7842750000000001</c:v>
                </c:pt>
                <c:pt idx="686">
                  <c:v>5.7958500000000006</c:v>
                </c:pt>
                <c:pt idx="687">
                  <c:v>5.8074250000000003</c:v>
                </c:pt>
                <c:pt idx="688">
                  <c:v>5.819</c:v>
                </c:pt>
                <c:pt idx="689">
                  <c:v>5.8305999999999996</c:v>
                </c:pt>
                <c:pt idx="690">
                  <c:v>5.8422000000000001</c:v>
                </c:pt>
                <c:pt idx="691">
                  <c:v>5.8537999999999997</c:v>
                </c:pt>
                <c:pt idx="692">
                  <c:v>5.8654250000000001</c:v>
                </c:pt>
                <c:pt idx="693">
                  <c:v>5.8770500000000006</c:v>
                </c:pt>
                <c:pt idx="694">
                  <c:v>5.8886750000000001</c:v>
                </c:pt>
                <c:pt idx="695">
                  <c:v>5.9002999999999997</c:v>
                </c:pt>
                <c:pt idx="696">
                  <c:v>5.9119000000000002</c:v>
                </c:pt>
                <c:pt idx="697">
                  <c:v>5.9235250000000006</c:v>
                </c:pt>
                <c:pt idx="698">
                  <c:v>5.9351250000000002</c:v>
                </c:pt>
                <c:pt idx="699">
                  <c:v>5.9467499999999998</c:v>
                </c:pt>
                <c:pt idx="700">
                  <c:v>5.9583499999999994</c:v>
                </c:pt>
                <c:pt idx="701">
                  <c:v>5.9699499999999999</c:v>
                </c:pt>
                <c:pt idx="702">
                  <c:v>5.9815250000000004</c:v>
                </c:pt>
                <c:pt idx="703">
                  <c:v>5.993125</c:v>
                </c:pt>
                <c:pt idx="704">
                  <c:v>6.0047000000000006</c:v>
                </c:pt>
                <c:pt idx="705">
                  <c:v>6.0162500000000003</c:v>
                </c:pt>
                <c:pt idx="706">
                  <c:v>6.027825</c:v>
                </c:pt>
                <c:pt idx="707">
                  <c:v>6.0393750000000006</c:v>
                </c:pt>
                <c:pt idx="708">
                  <c:v>6.0509000000000004</c:v>
                </c:pt>
                <c:pt idx="709">
                  <c:v>6.0624500000000001</c:v>
                </c:pt>
                <c:pt idx="710">
                  <c:v>6.07395</c:v>
                </c:pt>
                <c:pt idx="711">
                  <c:v>6.0854749999999997</c:v>
                </c:pt>
                <c:pt idx="712">
                  <c:v>6.0969750000000005</c:v>
                </c:pt>
                <c:pt idx="713">
                  <c:v>6.1084750000000003</c:v>
                </c:pt>
                <c:pt idx="714">
                  <c:v>6.1199750000000002</c:v>
                </c:pt>
                <c:pt idx="715">
                  <c:v>6.1314500000000001</c:v>
                </c:pt>
                <c:pt idx="716">
                  <c:v>6.1429</c:v>
                </c:pt>
                <c:pt idx="717">
                  <c:v>6.15435</c:v>
                </c:pt>
                <c:pt idx="718">
                  <c:v>6.165775</c:v>
                </c:pt>
                <c:pt idx="719">
                  <c:v>6.1771500000000001</c:v>
                </c:pt>
                <c:pt idx="720">
                  <c:v>6.1885500000000002</c:v>
                </c:pt>
                <c:pt idx="721">
                  <c:v>6.1998999999999995</c:v>
                </c:pt>
                <c:pt idx="722">
                  <c:v>6.2112249999999998</c:v>
                </c:pt>
                <c:pt idx="723">
                  <c:v>6.222575</c:v>
                </c:pt>
                <c:pt idx="724">
                  <c:v>6.2339000000000002</c:v>
                </c:pt>
                <c:pt idx="725">
                  <c:v>6.2451749999999997</c:v>
                </c:pt>
                <c:pt idx="726">
                  <c:v>6.256475</c:v>
                </c:pt>
                <c:pt idx="727">
                  <c:v>6.2677250000000004</c:v>
                </c:pt>
                <c:pt idx="728">
                  <c:v>6.2789750000000009</c:v>
                </c:pt>
                <c:pt idx="729">
                  <c:v>6.2902250000000004</c:v>
                </c:pt>
                <c:pt idx="730">
                  <c:v>6.301474999999999</c:v>
                </c:pt>
                <c:pt idx="731">
                  <c:v>6.3127249999999995</c:v>
                </c:pt>
                <c:pt idx="732">
                  <c:v>6.3239749999999999</c:v>
                </c:pt>
                <c:pt idx="733">
                  <c:v>6.3352000000000004</c:v>
                </c:pt>
                <c:pt idx="734">
                  <c:v>6.3464000000000009</c:v>
                </c:pt>
                <c:pt idx="735">
                  <c:v>6.3575749999999998</c:v>
                </c:pt>
                <c:pt idx="736">
                  <c:v>6.3687499999999995</c:v>
                </c:pt>
                <c:pt idx="737">
                  <c:v>6.3799250000000001</c:v>
                </c:pt>
                <c:pt idx="738">
                  <c:v>6.3910999999999998</c:v>
                </c:pt>
                <c:pt idx="739">
                  <c:v>6.4022750000000004</c:v>
                </c:pt>
                <c:pt idx="740">
                  <c:v>6.4134250000000002</c:v>
                </c:pt>
                <c:pt idx="741">
                  <c:v>6.4245750000000008</c:v>
                </c:pt>
                <c:pt idx="742">
                  <c:v>6.4356999999999998</c:v>
                </c:pt>
                <c:pt idx="743">
                  <c:v>6.4468499999999995</c:v>
                </c:pt>
                <c:pt idx="744">
                  <c:v>6.458025000000001</c:v>
                </c:pt>
                <c:pt idx="745">
                  <c:v>6.4691999999999998</c:v>
                </c:pt>
                <c:pt idx="746">
                  <c:v>6.4803749999999996</c:v>
                </c:pt>
                <c:pt idx="747">
                  <c:v>6.4915749999999992</c:v>
                </c:pt>
                <c:pt idx="748">
                  <c:v>6.5027749999999997</c:v>
                </c:pt>
                <c:pt idx="749">
                  <c:v>6.5140000000000002</c:v>
                </c:pt>
                <c:pt idx="750">
                  <c:v>6.5252249999999998</c:v>
                </c:pt>
                <c:pt idx="751">
                  <c:v>6.5364500000000003</c:v>
                </c:pt>
                <c:pt idx="752">
                  <c:v>6.5476500000000009</c:v>
                </c:pt>
                <c:pt idx="753">
                  <c:v>6.5588750000000005</c:v>
                </c:pt>
                <c:pt idx="754">
                  <c:v>6.5700750000000001</c:v>
                </c:pt>
                <c:pt idx="755">
                  <c:v>6.5812750000000007</c:v>
                </c:pt>
                <c:pt idx="756">
                  <c:v>6.5924999999999994</c:v>
                </c:pt>
                <c:pt idx="757">
                  <c:v>6.6036999999999999</c:v>
                </c:pt>
                <c:pt idx="758">
                  <c:v>6.6148999999999996</c:v>
                </c:pt>
                <c:pt idx="759">
                  <c:v>6.6261000000000001</c:v>
                </c:pt>
                <c:pt idx="760">
                  <c:v>6.6372999999999998</c:v>
                </c:pt>
                <c:pt idx="761">
                  <c:v>6.6485000000000003</c:v>
                </c:pt>
                <c:pt idx="762">
                  <c:v>6.6597</c:v>
                </c:pt>
                <c:pt idx="763">
                  <c:v>6.6709000000000005</c:v>
                </c:pt>
                <c:pt idx="764">
                  <c:v>6.6821000000000002</c:v>
                </c:pt>
                <c:pt idx="765">
                  <c:v>6.6933000000000007</c:v>
                </c:pt>
                <c:pt idx="766">
                  <c:v>6.7044999999999995</c:v>
                </c:pt>
                <c:pt idx="767">
                  <c:v>6.7157249999999999</c:v>
                </c:pt>
                <c:pt idx="768">
                  <c:v>6.7269499999999995</c:v>
                </c:pt>
                <c:pt idx="769">
                  <c:v>6.738175</c:v>
                </c:pt>
                <c:pt idx="770">
                  <c:v>6.7494250000000005</c:v>
                </c:pt>
                <c:pt idx="771">
                  <c:v>6.76065</c:v>
                </c:pt>
                <c:pt idx="772">
                  <c:v>6.7719000000000005</c:v>
                </c:pt>
                <c:pt idx="773">
                  <c:v>6.78315</c:v>
                </c:pt>
                <c:pt idx="774">
                  <c:v>6.7944249999999995</c:v>
                </c:pt>
                <c:pt idx="775">
                  <c:v>6.8057000000000007</c:v>
                </c:pt>
                <c:pt idx="776">
                  <c:v>6.8169750000000002</c:v>
                </c:pt>
                <c:pt idx="777">
                  <c:v>6.8282750000000005</c:v>
                </c:pt>
                <c:pt idx="778">
                  <c:v>6.8395999999999999</c:v>
                </c:pt>
                <c:pt idx="779">
                  <c:v>6.8509249999999993</c:v>
                </c:pt>
                <c:pt idx="780">
                  <c:v>6.8622749999999995</c:v>
                </c:pt>
                <c:pt idx="781">
                  <c:v>6.8736500000000005</c:v>
                </c:pt>
                <c:pt idx="782">
                  <c:v>6.8850250000000006</c:v>
                </c:pt>
                <c:pt idx="783">
                  <c:v>6.8963999999999999</c:v>
                </c:pt>
                <c:pt idx="784">
                  <c:v>6.9077999999999999</c:v>
                </c:pt>
                <c:pt idx="785">
                  <c:v>6.919225</c:v>
                </c:pt>
                <c:pt idx="786">
                  <c:v>6.930625</c:v>
                </c:pt>
                <c:pt idx="787">
                  <c:v>6.942075</c:v>
                </c:pt>
                <c:pt idx="788">
                  <c:v>6.9535250000000008</c:v>
                </c:pt>
                <c:pt idx="789">
                  <c:v>6.9650000000000007</c:v>
                </c:pt>
                <c:pt idx="790">
                  <c:v>6.9765250000000005</c:v>
                </c:pt>
                <c:pt idx="791">
                  <c:v>6.9880750000000003</c:v>
                </c:pt>
                <c:pt idx="792">
                  <c:v>6.999625</c:v>
                </c:pt>
                <c:pt idx="793">
                  <c:v>7.0111999999999997</c:v>
                </c:pt>
                <c:pt idx="794">
                  <c:v>7.0227750000000002</c:v>
                </c:pt>
                <c:pt idx="795">
                  <c:v>7.0343749999999998</c:v>
                </c:pt>
                <c:pt idx="796">
                  <c:v>7.0459750000000003</c:v>
                </c:pt>
                <c:pt idx="797">
                  <c:v>7.0576249999999989</c:v>
                </c:pt>
                <c:pt idx="798">
                  <c:v>7.0692750000000002</c:v>
                </c:pt>
                <c:pt idx="799">
                  <c:v>7.0809999999999995</c:v>
                </c:pt>
                <c:pt idx="800">
                  <c:v>7.0927500000000006</c:v>
                </c:pt>
                <c:pt idx="801">
                  <c:v>7.1044999999999998</c:v>
                </c:pt>
                <c:pt idx="802">
                  <c:v>7.1162749999999999</c:v>
                </c:pt>
                <c:pt idx="803">
                  <c:v>7.1280750000000008</c:v>
                </c:pt>
                <c:pt idx="804">
                  <c:v>7.13985</c:v>
                </c:pt>
                <c:pt idx="805">
                  <c:v>7.151675</c:v>
                </c:pt>
                <c:pt idx="806">
                  <c:v>7.1635000000000009</c:v>
                </c:pt>
                <c:pt idx="807">
                  <c:v>7.1753750000000007</c:v>
                </c:pt>
                <c:pt idx="808">
                  <c:v>7.1872749999999996</c:v>
                </c:pt>
                <c:pt idx="809">
                  <c:v>7.1992500000000001</c:v>
                </c:pt>
                <c:pt idx="810">
                  <c:v>7.2113750000000003</c:v>
                </c:pt>
                <c:pt idx="811">
                  <c:v>7.2235250000000004</c:v>
                </c:pt>
                <c:pt idx="812">
                  <c:v>7.2357249999999995</c:v>
                </c:pt>
                <c:pt idx="813">
                  <c:v>7.2479000000000005</c:v>
                </c:pt>
                <c:pt idx="814">
                  <c:v>7.2601500000000003</c:v>
                </c:pt>
                <c:pt idx="815">
                  <c:v>7.2724250000000001</c:v>
                </c:pt>
                <c:pt idx="816">
                  <c:v>7.2847249999999999</c:v>
                </c:pt>
                <c:pt idx="817">
                  <c:v>7.2969999999999997</c:v>
                </c:pt>
                <c:pt idx="818">
                  <c:v>7.3093000000000004</c:v>
                </c:pt>
                <c:pt idx="819">
                  <c:v>7.321625</c:v>
                </c:pt>
                <c:pt idx="820">
                  <c:v>7.3339499999999997</c:v>
                </c:pt>
                <c:pt idx="821">
                  <c:v>7.3462749999999994</c:v>
                </c:pt>
                <c:pt idx="822">
                  <c:v>7.3586250000000009</c:v>
                </c:pt>
                <c:pt idx="823">
                  <c:v>7.3709999999999996</c:v>
                </c:pt>
                <c:pt idx="824">
                  <c:v>7.3834</c:v>
                </c:pt>
                <c:pt idx="825">
                  <c:v>7.3957750000000004</c:v>
                </c:pt>
                <c:pt idx="826">
                  <c:v>7.4081499999999991</c:v>
                </c:pt>
                <c:pt idx="827">
                  <c:v>7.4205499999999995</c:v>
                </c:pt>
                <c:pt idx="828">
                  <c:v>7.4329500000000008</c:v>
                </c:pt>
                <c:pt idx="829">
                  <c:v>7.4453500000000004</c:v>
                </c:pt>
                <c:pt idx="830">
                  <c:v>7.4577500000000008</c:v>
                </c:pt>
                <c:pt idx="831">
                  <c:v>7.4701749999999993</c:v>
                </c:pt>
                <c:pt idx="832">
                  <c:v>7.4825749999999998</c:v>
                </c:pt>
                <c:pt idx="833">
                  <c:v>7.495025</c:v>
                </c:pt>
                <c:pt idx="834">
                  <c:v>7.5074749999999995</c:v>
                </c:pt>
                <c:pt idx="835">
                  <c:v>7.5199249999999997</c:v>
                </c:pt>
                <c:pt idx="836">
                  <c:v>7.5324</c:v>
                </c:pt>
                <c:pt idx="837">
                  <c:v>7.5448500000000003</c:v>
                </c:pt>
                <c:pt idx="838">
                  <c:v>7.5572999999999997</c:v>
                </c:pt>
                <c:pt idx="839">
                  <c:v>7.56975</c:v>
                </c:pt>
                <c:pt idx="840">
                  <c:v>7.5822000000000003</c:v>
                </c:pt>
                <c:pt idx="841">
                  <c:v>7.5946749999999996</c:v>
                </c:pt>
                <c:pt idx="842">
                  <c:v>7.6071250000000008</c:v>
                </c:pt>
                <c:pt idx="843">
                  <c:v>7.6196000000000002</c:v>
                </c:pt>
                <c:pt idx="844">
                  <c:v>7.6322749999999999</c:v>
                </c:pt>
                <c:pt idx="845">
                  <c:v>7.6449749999999996</c:v>
                </c:pt>
                <c:pt idx="846">
                  <c:v>7.6576500000000003</c:v>
                </c:pt>
                <c:pt idx="847">
                  <c:v>7.6703499999999991</c:v>
                </c:pt>
                <c:pt idx="848">
                  <c:v>7.6830750000000005</c:v>
                </c:pt>
                <c:pt idx="849">
                  <c:v>7.6957750000000003</c:v>
                </c:pt>
                <c:pt idx="850">
                  <c:v>7.7084999999999999</c:v>
                </c:pt>
                <c:pt idx="851">
                  <c:v>7.7212249999999996</c:v>
                </c:pt>
                <c:pt idx="852">
                  <c:v>7.733975</c:v>
                </c:pt>
                <c:pt idx="853">
                  <c:v>7.7467499999999996</c:v>
                </c:pt>
                <c:pt idx="854">
                  <c:v>7.759525</c:v>
                </c:pt>
                <c:pt idx="855">
                  <c:v>7.7723249999999995</c:v>
                </c:pt>
                <c:pt idx="856">
                  <c:v>7.7851500000000007</c:v>
                </c:pt>
                <c:pt idx="857">
                  <c:v>7.7979250000000002</c:v>
                </c:pt>
                <c:pt idx="858">
                  <c:v>7.8106749999999998</c:v>
                </c:pt>
                <c:pt idx="859">
                  <c:v>7.8234250000000003</c:v>
                </c:pt>
                <c:pt idx="860">
                  <c:v>7.8361999999999998</c:v>
                </c:pt>
                <c:pt idx="861">
                  <c:v>7.8489749999999994</c:v>
                </c:pt>
                <c:pt idx="862">
                  <c:v>7.8617500000000007</c:v>
                </c:pt>
                <c:pt idx="863">
                  <c:v>7.8745499999999993</c:v>
                </c:pt>
                <c:pt idx="864">
                  <c:v>7.8873750000000005</c:v>
                </c:pt>
                <c:pt idx="865">
                  <c:v>7.9001999999999999</c:v>
                </c:pt>
                <c:pt idx="866">
                  <c:v>7.9130000000000003</c:v>
                </c:pt>
                <c:pt idx="867">
                  <c:v>7.9258499999999996</c:v>
                </c:pt>
                <c:pt idx="868">
                  <c:v>7.9386750000000008</c:v>
                </c:pt>
                <c:pt idx="869">
                  <c:v>7.9515249999999993</c:v>
                </c:pt>
                <c:pt idx="870">
                  <c:v>7.9643500000000005</c:v>
                </c:pt>
                <c:pt idx="871">
                  <c:v>7.9771999999999998</c:v>
                </c:pt>
                <c:pt idx="872">
                  <c:v>7.9900500000000001</c:v>
                </c:pt>
                <c:pt idx="873">
                  <c:v>8.0029500000000002</c:v>
                </c:pt>
                <c:pt idx="874">
                  <c:v>8.0158749999999994</c:v>
                </c:pt>
                <c:pt idx="875">
                  <c:v>8.0288250000000012</c:v>
                </c:pt>
                <c:pt idx="876">
                  <c:v>8.0417749999999995</c:v>
                </c:pt>
                <c:pt idx="877">
                  <c:v>8.0547499999999985</c:v>
                </c:pt>
                <c:pt idx="878">
                  <c:v>8.0677250000000011</c:v>
                </c:pt>
                <c:pt idx="879">
                  <c:v>8.0806749999999994</c:v>
                </c:pt>
                <c:pt idx="880">
                  <c:v>8.0936500000000002</c:v>
                </c:pt>
                <c:pt idx="881">
                  <c:v>8.1066250000000011</c:v>
                </c:pt>
                <c:pt idx="882">
                  <c:v>8.1196000000000002</c:v>
                </c:pt>
                <c:pt idx="883">
                  <c:v>8.132575000000001</c:v>
                </c:pt>
                <c:pt idx="884">
                  <c:v>8.1455500000000001</c:v>
                </c:pt>
                <c:pt idx="885">
                  <c:v>8.1586250000000007</c:v>
                </c:pt>
                <c:pt idx="886">
                  <c:v>8.1716999999999995</c:v>
                </c:pt>
                <c:pt idx="887">
                  <c:v>8.1847750000000001</c:v>
                </c:pt>
                <c:pt idx="888">
                  <c:v>8.1978749999999998</c:v>
                </c:pt>
                <c:pt idx="889">
                  <c:v>8.2109749999999995</c:v>
                </c:pt>
                <c:pt idx="890">
                  <c:v>8.2240750000000009</c:v>
                </c:pt>
                <c:pt idx="891">
                  <c:v>8.2371749999999988</c:v>
                </c:pt>
                <c:pt idx="892">
                  <c:v>8.2502750000000002</c:v>
                </c:pt>
                <c:pt idx="893">
                  <c:v>8.2634000000000007</c:v>
                </c:pt>
                <c:pt idx="894">
                  <c:v>8.2765249999999995</c:v>
                </c:pt>
                <c:pt idx="895">
                  <c:v>8.2896250000000009</c:v>
                </c:pt>
                <c:pt idx="896">
                  <c:v>8.3027499999999996</c:v>
                </c:pt>
                <c:pt idx="897">
                  <c:v>8.3158750000000001</c:v>
                </c:pt>
                <c:pt idx="898">
                  <c:v>8.3290249999999997</c:v>
                </c:pt>
                <c:pt idx="899">
                  <c:v>8.342175000000001</c:v>
                </c:pt>
                <c:pt idx="900">
                  <c:v>8.3553750000000004</c:v>
                </c:pt>
                <c:pt idx="901">
                  <c:v>8.3685999999999989</c:v>
                </c:pt>
                <c:pt idx="902">
                  <c:v>8.3818249999999992</c:v>
                </c:pt>
                <c:pt idx="903">
                  <c:v>8.3950499999999995</c:v>
                </c:pt>
                <c:pt idx="904">
                  <c:v>8.4083000000000006</c:v>
                </c:pt>
                <c:pt idx="905">
                  <c:v>8.4215750000000007</c:v>
                </c:pt>
                <c:pt idx="906">
                  <c:v>8.434825</c:v>
                </c:pt>
                <c:pt idx="907">
                  <c:v>8.4481000000000002</c:v>
                </c:pt>
                <c:pt idx="908">
                  <c:v>8.4613750000000003</c:v>
                </c:pt>
                <c:pt idx="909">
                  <c:v>8.4746500000000005</c:v>
                </c:pt>
                <c:pt idx="910">
                  <c:v>8.4879499999999997</c:v>
                </c:pt>
                <c:pt idx="911">
                  <c:v>8.5012500000000006</c:v>
                </c:pt>
                <c:pt idx="912">
                  <c:v>8.5145499999999998</c:v>
                </c:pt>
                <c:pt idx="913">
                  <c:v>8.527849999999999</c:v>
                </c:pt>
                <c:pt idx="914">
                  <c:v>8.5411749999999991</c:v>
                </c:pt>
                <c:pt idx="915">
                  <c:v>8.5544999999999991</c:v>
                </c:pt>
                <c:pt idx="916">
                  <c:v>8.5678249999999991</c:v>
                </c:pt>
                <c:pt idx="917">
                  <c:v>8.5811499999999992</c:v>
                </c:pt>
                <c:pt idx="918">
                  <c:v>8.5945</c:v>
                </c:pt>
                <c:pt idx="919">
                  <c:v>8.6078500000000009</c:v>
                </c:pt>
                <c:pt idx="920">
                  <c:v>8.6211750000000009</c:v>
                </c:pt>
                <c:pt idx="921">
                  <c:v>8.634525</c:v>
                </c:pt>
                <c:pt idx="922">
                  <c:v>8.6478749999999991</c:v>
                </c:pt>
                <c:pt idx="923">
                  <c:v>8.661249999999999</c:v>
                </c:pt>
                <c:pt idx="924">
                  <c:v>8.6745999999999999</c:v>
                </c:pt>
                <c:pt idx="925">
                  <c:v>8.6879500000000007</c:v>
                </c:pt>
                <c:pt idx="926">
                  <c:v>8.7012999999999998</c:v>
                </c:pt>
                <c:pt idx="927">
                  <c:v>8.7146500000000007</c:v>
                </c:pt>
                <c:pt idx="928">
                  <c:v>8.7280250000000006</c:v>
                </c:pt>
                <c:pt idx="929">
                  <c:v>8.7413749999999997</c:v>
                </c:pt>
                <c:pt idx="930">
                  <c:v>8.7547499999999996</c:v>
                </c:pt>
                <c:pt idx="931">
                  <c:v>8.7680999999999987</c:v>
                </c:pt>
                <c:pt idx="932">
                  <c:v>8.7815500000000011</c:v>
                </c:pt>
                <c:pt idx="933">
                  <c:v>8.7949999999999999</c:v>
                </c:pt>
                <c:pt idx="934">
                  <c:v>8.8084499999999988</c:v>
                </c:pt>
                <c:pt idx="935">
                  <c:v>8.8219000000000012</c:v>
                </c:pt>
                <c:pt idx="936">
                  <c:v>8.83535</c:v>
                </c:pt>
                <c:pt idx="937">
                  <c:v>8.8489250000000013</c:v>
                </c:pt>
                <c:pt idx="938">
                  <c:v>8.8624999999999989</c:v>
                </c:pt>
                <c:pt idx="939">
                  <c:v>8.876125</c:v>
                </c:pt>
                <c:pt idx="940">
                  <c:v>8.8897250000000003</c:v>
                </c:pt>
                <c:pt idx="941">
                  <c:v>8.9033499999999997</c:v>
                </c:pt>
                <c:pt idx="942">
                  <c:v>8.9169499999999999</c:v>
                </c:pt>
                <c:pt idx="943">
                  <c:v>8.930575000000001</c:v>
                </c:pt>
                <c:pt idx="944">
                  <c:v>8.9441999999999986</c:v>
                </c:pt>
                <c:pt idx="945">
                  <c:v>8.9578249999999997</c:v>
                </c:pt>
                <c:pt idx="946">
                  <c:v>8.9714749999999999</c:v>
                </c:pt>
                <c:pt idx="947">
                  <c:v>8.9850999999999992</c:v>
                </c:pt>
                <c:pt idx="948">
                  <c:v>8.9987499999999994</c:v>
                </c:pt>
                <c:pt idx="949">
                  <c:v>9.0123999999999995</c:v>
                </c:pt>
                <c:pt idx="950">
                  <c:v>9.0261250000000004</c:v>
                </c:pt>
                <c:pt idx="951">
                  <c:v>9.0398500000000013</c:v>
                </c:pt>
                <c:pt idx="952">
                  <c:v>9.0535750000000004</c:v>
                </c:pt>
                <c:pt idx="953">
                  <c:v>9.0672999999999995</c:v>
                </c:pt>
                <c:pt idx="954">
                  <c:v>9.0810499999999994</c:v>
                </c:pt>
                <c:pt idx="955">
                  <c:v>9.0947749999999985</c:v>
                </c:pt>
                <c:pt idx="956">
                  <c:v>9.1085250000000002</c:v>
                </c:pt>
                <c:pt idx="957">
                  <c:v>9.1222750000000001</c:v>
                </c:pt>
                <c:pt idx="958">
                  <c:v>9.1364249999999991</c:v>
                </c:pt>
                <c:pt idx="959">
                  <c:v>9.1506000000000007</c:v>
                </c:pt>
                <c:pt idx="960">
                  <c:v>9.1645249999999994</c:v>
                </c:pt>
                <c:pt idx="961">
                  <c:v>9.1781749999999995</c:v>
                </c:pt>
                <c:pt idx="962">
                  <c:v>9.1918500000000005</c:v>
                </c:pt>
                <c:pt idx="963">
                  <c:v>9.2058749999999989</c:v>
                </c:pt>
                <c:pt idx="964">
                  <c:v>9.219850000000001</c:v>
                </c:pt>
                <c:pt idx="965">
                  <c:v>9.2339249999999993</c:v>
                </c:pt>
                <c:pt idx="966">
                  <c:v>9.2480499999999992</c:v>
                </c:pt>
                <c:pt idx="967">
                  <c:v>9.2623499999999996</c:v>
                </c:pt>
                <c:pt idx="968">
                  <c:v>9.2766999999999999</c:v>
                </c:pt>
                <c:pt idx="969">
                  <c:v>9.2910499999999985</c:v>
                </c:pt>
                <c:pt idx="970">
                  <c:v>9.3053249999999998</c:v>
                </c:pt>
                <c:pt idx="971">
                  <c:v>9.3192750000000011</c:v>
                </c:pt>
                <c:pt idx="972">
                  <c:v>9.3335500000000007</c:v>
                </c:pt>
                <c:pt idx="973">
                  <c:v>9.3480249999999998</c:v>
                </c:pt>
                <c:pt idx="974">
                  <c:v>9.3622750000000003</c:v>
                </c:pt>
                <c:pt idx="975">
                  <c:v>9.3765999999999998</c:v>
                </c:pt>
                <c:pt idx="976">
                  <c:v>9.3903999999999996</c:v>
                </c:pt>
                <c:pt idx="977">
                  <c:v>9.4046500000000002</c:v>
                </c:pt>
                <c:pt idx="978">
                  <c:v>9.4181749999999997</c:v>
                </c:pt>
                <c:pt idx="979">
                  <c:v>9.4316999999999993</c:v>
                </c:pt>
                <c:pt idx="980">
                  <c:v>9.4452499999999997</c:v>
                </c:pt>
                <c:pt idx="981">
                  <c:v>9.4588000000000001</c:v>
                </c:pt>
                <c:pt idx="982">
                  <c:v>9.4723749999999995</c:v>
                </c:pt>
                <c:pt idx="983">
                  <c:v>9.4859749999999998</c:v>
                </c:pt>
                <c:pt idx="984">
                  <c:v>9.4995750000000001</c:v>
                </c:pt>
                <c:pt idx="985">
                  <c:v>9.5131750000000004</c:v>
                </c:pt>
                <c:pt idx="986">
                  <c:v>9.5267999999999997</c:v>
                </c:pt>
                <c:pt idx="987">
                  <c:v>9.540424999999999</c:v>
                </c:pt>
                <c:pt idx="988">
                  <c:v>9.5540500000000002</c:v>
                </c:pt>
                <c:pt idx="989">
                  <c:v>9.5677000000000003</c:v>
                </c:pt>
                <c:pt idx="990">
                  <c:v>9.5822249999999993</c:v>
                </c:pt>
                <c:pt idx="991">
                  <c:v>9.5963499999999993</c:v>
                </c:pt>
                <c:pt idx="992">
                  <c:v>9.6107999999999993</c:v>
                </c:pt>
                <c:pt idx="993">
                  <c:v>9.6254000000000008</c:v>
                </c:pt>
                <c:pt idx="994">
                  <c:v>9.6401000000000003</c:v>
                </c:pt>
                <c:pt idx="995">
                  <c:v>9.6548250000000007</c:v>
                </c:pt>
                <c:pt idx="996">
                  <c:v>9.6696249999999999</c:v>
                </c:pt>
                <c:pt idx="997">
                  <c:v>9.6844000000000001</c:v>
                </c:pt>
                <c:pt idx="998">
                  <c:v>9.6991750000000003</c:v>
                </c:pt>
                <c:pt idx="999">
                  <c:v>9.7132000000000005</c:v>
                </c:pt>
                <c:pt idx="1000">
                  <c:v>9.7277249999999995</c:v>
                </c:pt>
                <c:pt idx="1001">
                  <c:v>9.7424250000000008</c:v>
                </c:pt>
                <c:pt idx="1002">
                  <c:v>9.7573499999999989</c:v>
                </c:pt>
                <c:pt idx="1003">
                  <c:v>9.7722499999999997</c:v>
                </c:pt>
                <c:pt idx="1004">
                  <c:v>9.7867250000000006</c:v>
                </c:pt>
                <c:pt idx="1005">
                  <c:v>9.8009000000000004</c:v>
                </c:pt>
                <c:pt idx="1006">
                  <c:v>9.8154000000000003</c:v>
                </c:pt>
                <c:pt idx="1007">
                  <c:v>9.8299500000000002</c:v>
                </c:pt>
                <c:pt idx="1008">
                  <c:v>9.8445249999999991</c:v>
                </c:pt>
                <c:pt idx="1009">
                  <c:v>9.8590999999999998</c:v>
                </c:pt>
                <c:pt idx="1010">
                  <c:v>9.8731749999999998</c:v>
                </c:pt>
                <c:pt idx="1011">
                  <c:v>9.8872749999999989</c:v>
                </c:pt>
                <c:pt idx="1012">
                  <c:v>9.9013749999999998</c:v>
                </c:pt>
                <c:pt idx="1013">
                  <c:v>9.9155250000000006</c:v>
                </c:pt>
                <c:pt idx="1014">
                  <c:v>9.9296749999999996</c:v>
                </c:pt>
                <c:pt idx="1015">
                  <c:v>9.9438499999999994</c:v>
                </c:pt>
                <c:pt idx="1016">
                  <c:v>9.9576750000000001</c:v>
                </c:pt>
                <c:pt idx="1017">
                  <c:v>9.9714999999999989</c:v>
                </c:pt>
                <c:pt idx="1018">
                  <c:v>9.9856999999999996</c:v>
                </c:pt>
                <c:pt idx="1019">
                  <c:v>9.9999249999999993</c:v>
                </c:pt>
                <c:pt idx="1020">
                  <c:v>10.014699999999999</c:v>
                </c:pt>
                <c:pt idx="1021">
                  <c:v>10.029499999999999</c:v>
                </c:pt>
                <c:pt idx="1022">
                  <c:v>10.044325000000001</c:v>
                </c:pt>
                <c:pt idx="1023">
                  <c:v>10.059150000000001</c:v>
                </c:pt>
                <c:pt idx="1024">
                  <c:v>10.074</c:v>
                </c:pt>
                <c:pt idx="1025">
                  <c:v>10.088625</c:v>
                </c:pt>
                <c:pt idx="1026">
                  <c:v>10.1035</c:v>
                </c:pt>
                <c:pt idx="1027">
                  <c:v>10.118399999999999</c:v>
                </c:pt>
                <c:pt idx="1028">
                  <c:v>10.133175</c:v>
                </c:pt>
                <c:pt idx="1029">
                  <c:v>10.147499999999999</c:v>
                </c:pt>
                <c:pt idx="1030">
                  <c:v>10.162425000000001</c:v>
                </c:pt>
                <c:pt idx="1031">
                  <c:v>10.177375</c:v>
                </c:pt>
                <c:pt idx="1032">
                  <c:v>10.192349999999999</c:v>
                </c:pt>
                <c:pt idx="1033">
                  <c:v>10.207325000000001</c:v>
                </c:pt>
                <c:pt idx="1034">
                  <c:v>10.222325</c:v>
                </c:pt>
                <c:pt idx="1035">
                  <c:v>10.237375</c:v>
                </c:pt>
                <c:pt idx="1036">
                  <c:v>10.25225</c:v>
                </c:pt>
                <c:pt idx="1037">
                  <c:v>10.2669</c:v>
                </c:pt>
                <c:pt idx="1038">
                  <c:v>10.281825</c:v>
                </c:pt>
                <c:pt idx="1039">
                  <c:v>10.296474999999999</c:v>
                </c:pt>
                <c:pt idx="1040">
                  <c:v>10.311125000000001</c:v>
                </c:pt>
                <c:pt idx="1041">
                  <c:v>10.32625</c:v>
                </c:pt>
                <c:pt idx="1042">
                  <c:v>10.34145</c:v>
                </c:pt>
                <c:pt idx="1043">
                  <c:v>10.3565</c:v>
                </c:pt>
                <c:pt idx="1044">
                  <c:v>10.371725</c:v>
                </c:pt>
                <c:pt idx="1045">
                  <c:v>10.386575000000001</c:v>
                </c:pt>
                <c:pt idx="1046">
                  <c:v>10.401725000000001</c:v>
                </c:pt>
                <c:pt idx="1047">
                  <c:v>10.417</c:v>
                </c:pt>
                <c:pt idx="1048">
                  <c:v>10.432375</c:v>
                </c:pt>
                <c:pt idx="1049">
                  <c:v>10.447699999999999</c:v>
                </c:pt>
                <c:pt idx="1050">
                  <c:v>10.46285</c:v>
                </c:pt>
                <c:pt idx="1051">
                  <c:v>10.478</c:v>
                </c:pt>
                <c:pt idx="1052">
                  <c:v>10.493175000000001</c:v>
                </c:pt>
                <c:pt idx="1053">
                  <c:v>10.50835</c:v>
                </c:pt>
                <c:pt idx="1054">
                  <c:v>10.523575000000001</c:v>
                </c:pt>
                <c:pt idx="1055">
                  <c:v>10.538549999999999</c:v>
                </c:pt>
                <c:pt idx="1056">
                  <c:v>10.553800000000001</c:v>
                </c:pt>
                <c:pt idx="1057">
                  <c:v>10.569099999999999</c:v>
                </c:pt>
                <c:pt idx="1058">
                  <c:v>10.5837</c:v>
                </c:pt>
                <c:pt idx="1059">
                  <c:v>10.5984</c:v>
                </c:pt>
                <c:pt idx="1060">
                  <c:v>10.61375</c:v>
                </c:pt>
                <c:pt idx="1061">
                  <c:v>10.628674999999999</c:v>
                </c:pt>
                <c:pt idx="1062">
                  <c:v>10.64395</c:v>
                </c:pt>
                <c:pt idx="1063">
                  <c:v>10.6593</c:v>
                </c:pt>
                <c:pt idx="1064">
                  <c:v>10.674675000000001</c:v>
                </c:pt>
                <c:pt idx="1065">
                  <c:v>10.690075</c:v>
                </c:pt>
                <c:pt idx="1066">
                  <c:v>10.705475</c:v>
                </c:pt>
                <c:pt idx="1067">
                  <c:v>10.7201</c:v>
                </c:pt>
                <c:pt idx="1068">
                  <c:v>10.734725000000001</c:v>
                </c:pt>
                <c:pt idx="1069">
                  <c:v>10.749925000000001</c:v>
                </c:pt>
                <c:pt idx="1070">
                  <c:v>10.765125000000001</c:v>
                </c:pt>
                <c:pt idx="1071">
                  <c:v>10.780324999999999</c:v>
                </c:pt>
                <c:pt idx="1072">
                  <c:v>10.795574999999999</c:v>
                </c:pt>
                <c:pt idx="1073">
                  <c:v>10.8103</c:v>
                </c:pt>
                <c:pt idx="1074">
                  <c:v>10.825049999999999</c:v>
                </c:pt>
                <c:pt idx="1075">
                  <c:v>10.839925000000001</c:v>
                </c:pt>
                <c:pt idx="1076">
                  <c:v>10.855225000000001</c:v>
                </c:pt>
                <c:pt idx="1077">
                  <c:v>10.870575000000001</c:v>
                </c:pt>
                <c:pt idx="1078">
                  <c:v>10.885899999999999</c:v>
                </c:pt>
                <c:pt idx="1079">
                  <c:v>10.901249999999999</c:v>
                </c:pt>
                <c:pt idx="1080">
                  <c:v>10.916874999999999</c:v>
                </c:pt>
                <c:pt idx="1081">
                  <c:v>10.932525</c:v>
                </c:pt>
                <c:pt idx="1082">
                  <c:v>10.94815</c:v>
                </c:pt>
                <c:pt idx="1083">
                  <c:v>10.963775</c:v>
                </c:pt>
                <c:pt idx="1084">
                  <c:v>10.978675000000001</c:v>
                </c:pt>
                <c:pt idx="1085">
                  <c:v>10.993650000000001</c:v>
                </c:pt>
                <c:pt idx="1086">
                  <c:v>11.009175000000001</c:v>
                </c:pt>
                <c:pt idx="1087">
                  <c:v>11.024625</c:v>
                </c:pt>
                <c:pt idx="1088">
                  <c:v>11.040150000000001</c:v>
                </c:pt>
                <c:pt idx="1089">
                  <c:v>11.055524999999999</c:v>
                </c:pt>
                <c:pt idx="1090">
                  <c:v>11.0709</c:v>
                </c:pt>
                <c:pt idx="1091">
                  <c:v>11.086274999999999</c:v>
                </c:pt>
                <c:pt idx="1092">
                  <c:v>11.101650000000001</c:v>
                </c:pt>
                <c:pt idx="1093">
                  <c:v>11.117050000000001</c:v>
                </c:pt>
                <c:pt idx="1094">
                  <c:v>11.13245</c:v>
                </c:pt>
                <c:pt idx="1095">
                  <c:v>11.14785</c:v>
                </c:pt>
                <c:pt idx="1096">
                  <c:v>11.163275000000001</c:v>
                </c:pt>
                <c:pt idx="1097">
                  <c:v>11.178699999999999</c:v>
                </c:pt>
                <c:pt idx="1098">
                  <c:v>11.19455</c:v>
                </c:pt>
                <c:pt idx="1099">
                  <c:v>11.2104</c:v>
                </c:pt>
                <c:pt idx="1100">
                  <c:v>11.226274999999999</c:v>
                </c:pt>
                <c:pt idx="1101">
                  <c:v>11.242149999999999</c:v>
                </c:pt>
                <c:pt idx="1102">
                  <c:v>11.257875</c:v>
                </c:pt>
                <c:pt idx="1103">
                  <c:v>11.273624999999999</c:v>
                </c:pt>
                <c:pt idx="1104">
                  <c:v>11.289375</c:v>
                </c:pt>
                <c:pt idx="1105">
                  <c:v>11.304699999999999</c:v>
                </c:pt>
                <c:pt idx="1106">
                  <c:v>11.320025000000001</c:v>
                </c:pt>
                <c:pt idx="1107">
                  <c:v>11.335375000000001</c:v>
                </c:pt>
                <c:pt idx="1108">
                  <c:v>11.350725000000001</c:v>
                </c:pt>
                <c:pt idx="1109">
                  <c:v>11.366099999999999</c:v>
                </c:pt>
                <c:pt idx="1110">
                  <c:v>11.381449999999999</c:v>
                </c:pt>
                <c:pt idx="1111">
                  <c:v>11.396850000000001</c:v>
                </c:pt>
                <c:pt idx="1112">
                  <c:v>11.412224999999999</c:v>
                </c:pt>
                <c:pt idx="1113">
                  <c:v>11.427624999999999</c:v>
                </c:pt>
                <c:pt idx="1114">
                  <c:v>11.443025</c:v>
                </c:pt>
                <c:pt idx="1115">
                  <c:v>11.458450000000001</c:v>
                </c:pt>
                <c:pt idx="1116">
                  <c:v>11.473875</c:v>
                </c:pt>
                <c:pt idx="1117">
                  <c:v>11.4893</c:v>
                </c:pt>
                <c:pt idx="1118">
                  <c:v>11.504799999999999</c:v>
                </c:pt>
                <c:pt idx="1119">
                  <c:v>11.520524999999999</c:v>
                </c:pt>
                <c:pt idx="1120">
                  <c:v>11.536399999999999</c:v>
                </c:pt>
                <c:pt idx="1121">
                  <c:v>11.552424999999999</c:v>
                </c:pt>
                <c:pt idx="1122">
                  <c:v>11.568575000000001</c:v>
                </c:pt>
                <c:pt idx="1123">
                  <c:v>11.584775</c:v>
                </c:pt>
                <c:pt idx="1124">
                  <c:v>11.600975</c:v>
                </c:pt>
                <c:pt idx="1125">
                  <c:v>11.616750000000001</c:v>
                </c:pt>
                <c:pt idx="1126">
                  <c:v>11.632625000000001</c:v>
                </c:pt>
                <c:pt idx="1127">
                  <c:v>11.6486</c:v>
                </c:pt>
                <c:pt idx="1128">
                  <c:v>11.6647</c:v>
                </c:pt>
                <c:pt idx="1129">
                  <c:v>11.680899999999999</c:v>
                </c:pt>
                <c:pt idx="1130">
                  <c:v>11.697100000000001</c:v>
                </c:pt>
                <c:pt idx="1131">
                  <c:v>11.713049999999999</c:v>
                </c:pt>
                <c:pt idx="1132">
                  <c:v>11.729100000000001</c:v>
                </c:pt>
                <c:pt idx="1133">
                  <c:v>11.744825000000001</c:v>
                </c:pt>
                <c:pt idx="1134">
                  <c:v>11.76065</c:v>
                </c:pt>
                <c:pt idx="1135">
                  <c:v>11.77655</c:v>
                </c:pt>
                <c:pt idx="1136">
                  <c:v>11.7925</c:v>
                </c:pt>
                <c:pt idx="1137">
                  <c:v>11.80855</c:v>
                </c:pt>
                <c:pt idx="1138">
                  <c:v>11.824300000000001</c:v>
                </c:pt>
                <c:pt idx="1139">
                  <c:v>11.840275</c:v>
                </c:pt>
                <c:pt idx="1140">
                  <c:v>11.856475</c:v>
                </c:pt>
                <c:pt idx="1141">
                  <c:v>11.87275</c:v>
                </c:pt>
                <c:pt idx="1142">
                  <c:v>11.889049999999999</c:v>
                </c:pt>
                <c:pt idx="1143">
                  <c:v>11.905374999999999</c:v>
                </c:pt>
                <c:pt idx="1144">
                  <c:v>11.921725</c:v>
                </c:pt>
                <c:pt idx="1145">
                  <c:v>11.938075</c:v>
                </c:pt>
                <c:pt idx="1146">
                  <c:v>11.954425000000001</c:v>
                </c:pt>
                <c:pt idx="1147">
                  <c:v>11.970799999999999</c:v>
                </c:pt>
                <c:pt idx="1148">
                  <c:v>11.987200000000001</c:v>
                </c:pt>
                <c:pt idx="1149">
                  <c:v>12.003575</c:v>
                </c:pt>
                <c:pt idx="1150">
                  <c:v>12.02</c:v>
                </c:pt>
                <c:pt idx="1151">
                  <c:v>12.0364</c:v>
                </c:pt>
                <c:pt idx="1152">
                  <c:v>12.052200000000001</c:v>
                </c:pt>
                <c:pt idx="1153">
                  <c:v>12.068</c:v>
                </c:pt>
                <c:pt idx="1154">
                  <c:v>12.0838</c:v>
                </c:pt>
                <c:pt idx="1155">
                  <c:v>12.099675</c:v>
                </c:pt>
                <c:pt idx="1156">
                  <c:v>12.115525</c:v>
                </c:pt>
                <c:pt idx="1157">
                  <c:v>12.131350000000001</c:v>
                </c:pt>
                <c:pt idx="1158">
                  <c:v>12.147175000000001</c:v>
                </c:pt>
                <c:pt idx="1159">
                  <c:v>12.162974999999999</c:v>
                </c:pt>
                <c:pt idx="1160">
                  <c:v>12.178799999999999</c:v>
                </c:pt>
                <c:pt idx="1161">
                  <c:v>12.194699999999999</c:v>
                </c:pt>
                <c:pt idx="1162">
                  <c:v>12.210525000000001</c:v>
                </c:pt>
                <c:pt idx="1163">
                  <c:v>12.226375000000001</c:v>
                </c:pt>
                <c:pt idx="1164">
                  <c:v>12.24225</c:v>
                </c:pt>
                <c:pt idx="1165">
                  <c:v>12.258099999999999</c:v>
                </c:pt>
                <c:pt idx="1166">
                  <c:v>12.274175</c:v>
                </c:pt>
                <c:pt idx="1167">
                  <c:v>12.290900000000001</c:v>
                </c:pt>
                <c:pt idx="1168">
                  <c:v>12.307600000000001</c:v>
                </c:pt>
                <c:pt idx="1169">
                  <c:v>12.324325</c:v>
                </c:pt>
                <c:pt idx="1170">
                  <c:v>12.341100000000001</c:v>
                </c:pt>
                <c:pt idx="1171">
                  <c:v>12.357875</c:v>
                </c:pt>
                <c:pt idx="1172">
                  <c:v>12.374699999999999</c:v>
                </c:pt>
                <c:pt idx="1173">
                  <c:v>12.391399999999999</c:v>
                </c:pt>
                <c:pt idx="1174">
                  <c:v>12.408250000000001</c:v>
                </c:pt>
                <c:pt idx="1175">
                  <c:v>12.425125</c:v>
                </c:pt>
                <c:pt idx="1176">
                  <c:v>12.441850000000001</c:v>
                </c:pt>
                <c:pt idx="1177">
                  <c:v>12.458500000000001</c:v>
                </c:pt>
                <c:pt idx="1178">
                  <c:v>12.475275</c:v>
                </c:pt>
                <c:pt idx="1179">
                  <c:v>12.492150000000001</c:v>
                </c:pt>
                <c:pt idx="1180">
                  <c:v>12.509049999999998</c:v>
                </c:pt>
                <c:pt idx="1181">
                  <c:v>12.5252</c:v>
                </c:pt>
                <c:pt idx="1182">
                  <c:v>12.541600000000001</c:v>
                </c:pt>
                <c:pt idx="1183">
                  <c:v>12.558275</c:v>
                </c:pt>
                <c:pt idx="1184">
                  <c:v>12.5749</c:v>
                </c:pt>
                <c:pt idx="1185">
                  <c:v>12.591674999999999</c:v>
                </c:pt>
                <c:pt idx="1186">
                  <c:v>12.6082</c:v>
                </c:pt>
                <c:pt idx="1187">
                  <c:v>12.624750000000001</c:v>
                </c:pt>
                <c:pt idx="1188">
                  <c:v>12.641274999999998</c:v>
                </c:pt>
                <c:pt idx="1189">
                  <c:v>12.657850000000002</c:v>
                </c:pt>
                <c:pt idx="1190">
                  <c:v>12.6744</c:v>
                </c:pt>
                <c:pt idx="1191">
                  <c:v>12.690750000000001</c:v>
                </c:pt>
                <c:pt idx="1192">
                  <c:v>12.707175000000001</c:v>
                </c:pt>
                <c:pt idx="1193">
                  <c:v>12.723675</c:v>
                </c:pt>
                <c:pt idx="1194">
                  <c:v>12.74005</c:v>
                </c:pt>
                <c:pt idx="1195">
                  <c:v>12.756575</c:v>
                </c:pt>
                <c:pt idx="1196">
                  <c:v>12.773875</c:v>
                </c:pt>
                <c:pt idx="1197">
                  <c:v>12.791225000000001</c:v>
                </c:pt>
                <c:pt idx="1198">
                  <c:v>12.808325000000002</c:v>
                </c:pt>
                <c:pt idx="1199">
                  <c:v>12.8254</c:v>
                </c:pt>
                <c:pt idx="1200">
                  <c:v>12.842600000000001</c:v>
                </c:pt>
                <c:pt idx="1201">
                  <c:v>12.859875000000001</c:v>
                </c:pt>
                <c:pt idx="1202">
                  <c:v>12.87715</c:v>
                </c:pt>
                <c:pt idx="1203">
                  <c:v>12.894425000000002</c:v>
                </c:pt>
                <c:pt idx="1204">
                  <c:v>12.911325000000001</c:v>
                </c:pt>
                <c:pt idx="1205">
                  <c:v>12.927625000000001</c:v>
                </c:pt>
                <c:pt idx="1206">
                  <c:v>12.943325</c:v>
                </c:pt>
                <c:pt idx="1207">
                  <c:v>12.959575000000001</c:v>
                </c:pt>
                <c:pt idx="1208">
                  <c:v>12.976324999999999</c:v>
                </c:pt>
                <c:pt idx="1209">
                  <c:v>12.993550000000001</c:v>
                </c:pt>
                <c:pt idx="1210">
                  <c:v>13.010774999999999</c:v>
                </c:pt>
                <c:pt idx="1211">
                  <c:v>13.028</c:v>
                </c:pt>
                <c:pt idx="1212">
                  <c:v>13.045200000000001</c:v>
                </c:pt>
                <c:pt idx="1213">
                  <c:v>13.062399999999998</c:v>
                </c:pt>
                <c:pt idx="1214">
                  <c:v>13.079499999999999</c:v>
                </c:pt>
                <c:pt idx="1215">
                  <c:v>13.096674999999999</c:v>
                </c:pt>
                <c:pt idx="1216">
                  <c:v>13.113449999999998</c:v>
                </c:pt>
                <c:pt idx="1217">
                  <c:v>13.130325000000001</c:v>
                </c:pt>
                <c:pt idx="1218">
                  <c:v>13.147275</c:v>
                </c:pt>
                <c:pt idx="1219">
                  <c:v>13.164300000000001</c:v>
                </c:pt>
                <c:pt idx="1220">
                  <c:v>13.181375000000001</c:v>
                </c:pt>
                <c:pt idx="1221">
                  <c:v>13.198099999999998</c:v>
                </c:pt>
                <c:pt idx="1222">
                  <c:v>13.214224999999999</c:v>
                </c:pt>
                <c:pt idx="1223">
                  <c:v>13.230425</c:v>
                </c:pt>
                <c:pt idx="1224">
                  <c:v>13.246849999999998</c:v>
                </c:pt>
                <c:pt idx="1225">
                  <c:v>13.263975</c:v>
                </c:pt>
                <c:pt idx="1226">
                  <c:v>13.281075000000001</c:v>
                </c:pt>
                <c:pt idx="1227">
                  <c:v>13.298175000000001</c:v>
                </c:pt>
                <c:pt idx="1228">
                  <c:v>13.314975</c:v>
                </c:pt>
                <c:pt idx="1229">
                  <c:v>13.331775</c:v>
                </c:pt>
                <c:pt idx="1230">
                  <c:v>13.348599999999999</c:v>
                </c:pt>
                <c:pt idx="1231">
                  <c:v>13.365399999999999</c:v>
                </c:pt>
                <c:pt idx="1232">
                  <c:v>13.382199999999999</c:v>
                </c:pt>
                <c:pt idx="1233">
                  <c:v>13.3993</c:v>
                </c:pt>
                <c:pt idx="1234">
                  <c:v>13.416174999999999</c:v>
                </c:pt>
                <c:pt idx="1235">
                  <c:v>13.433249999999999</c:v>
                </c:pt>
                <c:pt idx="1236">
                  <c:v>13.4503</c:v>
                </c:pt>
                <c:pt idx="1237">
                  <c:v>13.467299999999998</c:v>
                </c:pt>
                <c:pt idx="1238">
                  <c:v>13.484299999999999</c:v>
                </c:pt>
                <c:pt idx="1239">
                  <c:v>13.501274999999998</c:v>
                </c:pt>
                <c:pt idx="1240">
                  <c:v>13.518225000000001</c:v>
                </c:pt>
                <c:pt idx="1241">
                  <c:v>13.535174999999999</c:v>
                </c:pt>
                <c:pt idx="1242">
                  <c:v>13.552049999999999</c:v>
                </c:pt>
                <c:pt idx="1243">
                  <c:v>13.568975</c:v>
                </c:pt>
                <c:pt idx="1244">
                  <c:v>13.585949999999999</c:v>
                </c:pt>
                <c:pt idx="1245">
                  <c:v>13.602975000000001</c:v>
                </c:pt>
                <c:pt idx="1246">
                  <c:v>13.620050000000001</c:v>
                </c:pt>
                <c:pt idx="1247">
                  <c:v>13.637175000000001</c:v>
                </c:pt>
                <c:pt idx="1248">
                  <c:v>13.654325</c:v>
                </c:pt>
                <c:pt idx="1249">
                  <c:v>13.67055</c:v>
                </c:pt>
                <c:pt idx="1250">
                  <c:v>13.68655</c:v>
                </c:pt>
                <c:pt idx="1251">
                  <c:v>13.70265</c:v>
                </c:pt>
                <c:pt idx="1252">
                  <c:v>13.719600000000002</c:v>
                </c:pt>
                <c:pt idx="1253">
                  <c:v>13.736499999999999</c:v>
                </c:pt>
                <c:pt idx="1254">
                  <c:v>13.753450000000001</c:v>
                </c:pt>
                <c:pt idx="1255">
                  <c:v>13.77055</c:v>
                </c:pt>
                <c:pt idx="1256">
                  <c:v>13.7879</c:v>
                </c:pt>
                <c:pt idx="1257">
                  <c:v>13.804725000000001</c:v>
                </c:pt>
                <c:pt idx="1258">
                  <c:v>13.8216</c:v>
                </c:pt>
                <c:pt idx="1259">
                  <c:v>13.838524999999999</c:v>
                </c:pt>
                <c:pt idx="1260">
                  <c:v>13.855449999999999</c:v>
                </c:pt>
                <c:pt idx="1261">
                  <c:v>13.872399999999999</c:v>
                </c:pt>
                <c:pt idx="1262">
                  <c:v>13.889375000000001</c:v>
                </c:pt>
                <c:pt idx="1263">
                  <c:v>13.906425</c:v>
                </c:pt>
                <c:pt idx="1264">
                  <c:v>13.923500000000001</c:v>
                </c:pt>
                <c:pt idx="1265">
                  <c:v>13.940625000000001</c:v>
                </c:pt>
                <c:pt idx="1266">
                  <c:v>13.957775</c:v>
                </c:pt>
                <c:pt idx="1267">
                  <c:v>13.974975000000001</c:v>
                </c:pt>
                <c:pt idx="1268">
                  <c:v>13.991799999999998</c:v>
                </c:pt>
                <c:pt idx="1269">
                  <c:v>14.008825</c:v>
                </c:pt>
                <c:pt idx="1270">
                  <c:v>14.02585</c:v>
                </c:pt>
                <c:pt idx="1271">
                  <c:v>14.042375000000002</c:v>
                </c:pt>
                <c:pt idx="1272">
                  <c:v>14.058575000000001</c:v>
                </c:pt>
                <c:pt idx="1273">
                  <c:v>14.074775000000001</c:v>
                </c:pt>
                <c:pt idx="1274">
                  <c:v>14.091400000000002</c:v>
                </c:pt>
                <c:pt idx="1275">
                  <c:v>14.108599999999999</c:v>
                </c:pt>
                <c:pt idx="1276">
                  <c:v>14.125499999999999</c:v>
                </c:pt>
                <c:pt idx="1277">
                  <c:v>14.142550000000002</c:v>
                </c:pt>
                <c:pt idx="1278">
                  <c:v>14.159875</c:v>
                </c:pt>
                <c:pt idx="1279">
                  <c:v>14.177200000000001</c:v>
                </c:pt>
                <c:pt idx="1280">
                  <c:v>14.19455</c:v>
                </c:pt>
                <c:pt idx="1281">
                  <c:v>14.211874999999999</c:v>
                </c:pt>
                <c:pt idx="1282">
                  <c:v>14.229200000000001</c:v>
                </c:pt>
                <c:pt idx="1283">
                  <c:v>14.246524999999998</c:v>
                </c:pt>
                <c:pt idx="1284">
                  <c:v>14.263475</c:v>
                </c:pt>
                <c:pt idx="1285">
                  <c:v>14.28045</c:v>
                </c:pt>
                <c:pt idx="1286">
                  <c:v>14.297774999999998</c:v>
                </c:pt>
                <c:pt idx="1287">
                  <c:v>14.315125</c:v>
                </c:pt>
                <c:pt idx="1288">
                  <c:v>14.33245</c:v>
                </c:pt>
                <c:pt idx="1289">
                  <c:v>14.349675000000001</c:v>
                </c:pt>
                <c:pt idx="1290">
                  <c:v>14.367025</c:v>
                </c:pt>
                <c:pt idx="1291">
                  <c:v>14.384374999999999</c:v>
                </c:pt>
                <c:pt idx="1292">
                  <c:v>14.4016</c:v>
                </c:pt>
                <c:pt idx="1293">
                  <c:v>14.418000000000001</c:v>
                </c:pt>
                <c:pt idx="1294">
                  <c:v>14.4344</c:v>
                </c:pt>
                <c:pt idx="1295">
                  <c:v>14.450850000000001</c:v>
                </c:pt>
                <c:pt idx="1296">
                  <c:v>14.467350000000001</c:v>
                </c:pt>
                <c:pt idx="1297">
                  <c:v>14.483925000000001</c:v>
                </c:pt>
                <c:pt idx="1298">
                  <c:v>14.50055</c:v>
                </c:pt>
                <c:pt idx="1299">
                  <c:v>14.517225</c:v>
                </c:pt>
                <c:pt idx="1300">
                  <c:v>14.534025</c:v>
                </c:pt>
                <c:pt idx="1301">
                  <c:v>14.551275</c:v>
                </c:pt>
                <c:pt idx="1302">
                  <c:v>14.56865</c:v>
                </c:pt>
                <c:pt idx="1303">
                  <c:v>14.58605</c:v>
                </c:pt>
                <c:pt idx="1304">
                  <c:v>14.60345</c:v>
                </c:pt>
                <c:pt idx="1305">
                  <c:v>14.620849999999999</c:v>
                </c:pt>
                <c:pt idx="1306">
                  <c:v>14.638275</c:v>
                </c:pt>
                <c:pt idx="1307">
                  <c:v>14.655675000000002</c:v>
                </c:pt>
                <c:pt idx="1308">
                  <c:v>14.6731</c:v>
                </c:pt>
                <c:pt idx="1309">
                  <c:v>14.690524999999999</c:v>
                </c:pt>
                <c:pt idx="1310">
                  <c:v>14.70795</c:v>
                </c:pt>
                <c:pt idx="1311">
                  <c:v>14.725350000000001</c:v>
                </c:pt>
                <c:pt idx="1312">
                  <c:v>14.742274999999999</c:v>
                </c:pt>
                <c:pt idx="1313">
                  <c:v>14.759225000000001</c:v>
                </c:pt>
                <c:pt idx="1314">
                  <c:v>14.776175</c:v>
                </c:pt>
                <c:pt idx="1315">
                  <c:v>14.793124999999998</c:v>
                </c:pt>
                <c:pt idx="1316">
                  <c:v>14.810175000000001</c:v>
                </c:pt>
                <c:pt idx="1317">
                  <c:v>14.827624999999999</c:v>
                </c:pt>
                <c:pt idx="1318">
                  <c:v>14.845125000000001</c:v>
                </c:pt>
                <c:pt idx="1319">
                  <c:v>14.862449999999999</c:v>
                </c:pt>
                <c:pt idx="1320">
                  <c:v>14.87945</c:v>
                </c:pt>
                <c:pt idx="1321">
                  <c:v>14.896475000000001</c:v>
                </c:pt>
                <c:pt idx="1322">
                  <c:v>14.913625</c:v>
                </c:pt>
                <c:pt idx="1323">
                  <c:v>14.930974999999998</c:v>
                </c:pt>
                <c:pt idx="1324">
                  <c:v>14.947174999999998</c:v>
                </c:pt>
                <c:pt idx="1325">
                  <c:v>14.963324999999999</c:v>
                </c:pt>
                <c:pt idx="1326">
                  <c:v>14.979749999999999</c:v>
                </c:pt>
                <c:pt idx="1327">
                  <c:v>14.996449999999999</c:v>
                </c:pt>
                <c:pt idx="1328">
                  <c:v>15.013425</c:v>
                </c:pt>
                <c:pt idx="1329">
                  <c:v>15.030850000000001</c:v>
                </c:pt>
                <c:pt idx="1330">
                  <c:v>15.048325000000002</c:v>
                </c:pt>
                <c:pt idx="1331">
                  <c:v>15.065875</c:v>
                </c:pt>
                <c:pt idx="1332">
                  <c:v>15.083399999999999</c:v>
                </c:pt>
                <c:pt idx="1333">
                  <c:v>15.100949999999999</c:v>
                </c:pt>
                <c:pt idx="1334">
                  <c:v>15.118500000000001</c:v>
                </c:pt>
                <c:pt idx="1335">
                  <c:v>15.136050000000001</c:v>
                </c:pt>
                <c:pt idx="1336">
                  <c:v>15.153600000000001</c:v>
                </c:pt>
                <c:pt idx="1337">
                  <c:v>15.171150000000001</c:v>
                </c:pt>
                <c:pt idx="1338">
                  <c:v>15.188725</c:v>
                </c:pt>
                <c:pt idx="1339">
                  <c:v>15.206300000000001</c:v>
                </c:pt>
                <c:pt idx="1340">
                  <c:v>15.2239</c:v>
                </c:pt>
                <c:pt idx="1341">
                  <c:v>15.241625000000001</c:v>
                </c:pt>
                <c:pt idx="1342">
                  <c:v>15.259325</c:v>
                </c:pt>
                <c:pt idx="1343">
                  <c:v>15.276999999999999</c:v>
                </c:pt>
                <c:pt idx="1344">
                  <c:v>15.294775</c:v>
                </c:pt>
                <c:pt idx="1345">
                  <c:v>15.312524999999999</c:v>
                </c:pt>
                <c:pt idx="1346">
                  <c:v>15.330024999999999</c:v>
                </c:pt>
                <c:pt idx="1347">
                  <c:v>15.3474</c:v>
                </c:pt>
                <c:pt idx="1348">
                  <c:v>15.36515</c:v>
                </c:pt>
                <c:pt idx="1349">
                  <c:v>15.382874999999999</c:v>
                </c:pt>
                <c:pt idx="1350">
                  <c:v>15.400725000000001</c:v>
                </c:pt>
                <c:pt idx="1351">
                  <c:v>15.41855</c:v>
                </c:pt>
                <c:pt idx="1352">
                  <c:v>15.436349999999999</c:v>
                </c:pt>
                <c:pt idx="1353">
                  <c:v>15.45425</c:v>
                </c:pt>
                <c:pt idx="1354">
                  <c:v>15.472125</c:v>
                </c:pt>
                <c:pt idx="1355">
                  <c:v>15.489475000000001</c:v>
                </c:pt>
                <c:pt idx="1356">
                  <c:v>15.506775000000001</c:v>
                </c:pt>
                <c:pt idx="1357">
                  <c:v>15.524075000000002</c:v>
                </c:pt>
                <c:pt idx="1358">
                  <c:v>15.541425</c:v>
                </c:pt>
                <c:pt idx="1359">
                  <c:v>15.5588</c:v>
                </c:pt>
                <c:pt idx="1360">
                  <c:v>15.576200000000002</c:v>
                </c:pt>
                <c:pt idx="1361">
                  <c:v>15.593599999999999</c:v>
                </c:pt>
                <c:pt idx="1362">
                  <c:v>15.611050000000001</c:v>
                </c:pt>
                <c:pt idx="1363">
                  <c:v>15.628500000000001</c:v>
                </c:pt>
                <c:pt idx="1364">
                  <c:v>15.645950000000001</c:v>
                </c:pt>
                <c:pt idx="1365">
                  <c:v>15.663675</c:v>
                </c:pt>
                <c:pt idx="1366">
                  <c:v>15.68145</c:v>
                </c:pt>
                <c:pt idx="1367">
                  <c:v>15.699274999999998</c:v>
                </c:pt>
                <c:pt idx="1368">
                  <c:v>15.717074999999999</c:v>
                </c:pt>
                <c:pt idx="1369">
                  <c:v>15.734875000000001</c:v>
                </c:pt>
                <c:pt idx="1370">
                  <c:v>15.752700000000001</c:v>
                </c:pt>
                <c:pt idx="1371">
                  <c:v>15.770524999999999</c:v>
                </c:pt>
                <c:pt idx="1372">
                  <c:v>15.7883</c:v>
                </c:pt>
                <c:pt idx="1373">
                  <c:v>15.806100000000001</c:v>
                </c:pt>
                <c:pt idx="1374">
                  <c:v>15.823975000000001</c:v>
                </c:pt>
                <c:pt idx="1375">
                  <c:v>15.841875</c:v>
                </c:pt>
                <c:pt idx="1376">
                  <c:v>15.85975</c:v>
                </c:pt>
                <c:pt idx="1377">
                  <c:v>15.877649999999999</c:v>
                </c:pt>
                <c:pt idx="1378">
                  <c:v>15.895524999999999</c:v>
                </c:pt>
                <c:pt idx="1379">
                  <c:v>15.913425</c:v>
                </c:pt>
                <c:pt idx="1380">
                  <c:v>15.93125</c:v>
                </c:pt>
                <c:pt idx="1381">
                  <c:v>15.948899999999998</c:v>
                </c:pt>
                <c:pt idx="1382">
                  <c:v>15.966425000000001</c:v>
                </c:pt>
                <c:pt idx="1383">
                  <c:v>15.983775</c:v>
                </c:pt>
                <c:pt idx="1384">
                  <c:v>16.001024999999998</c:v>
                </c:pt>
                <c:pt idx="1385">
                  <c:v>16.0183</c:v>
                </c:pt>
                <c:pt idx="1386">
                  <c:v>16.035550000000001</c:v>
                </c:pt>
                <c:pt idx="1387">
                  <c:v>16.052825000000002</c:v>
                </c:pt>
                <c:pt idx="1388">
                  <c:v>16.070599999999999</c:v>
                </c:pt>
                <c:pt idx="1389">
                  <c:v>16.088200000000001</c:v>
                </c:pt>
                <c:pt idx="1390">
                  <c:v>16.105675000000002</c:v>
                </c:pt>
                <c:pt idx="1391">
                  <c:v>16.123149999999999</c:v>
                </c:pt>
                <c:pt idx="1392">
                  <c:v>16.140650000000001</c:v>
                </c:pt>
                <c:pt idx="1393">
                  <c:v>16.158125000000002</c:v>
                </c:pt>
                <c:pt idx="1394">
                  <c:v>16.175600000000003</c:v>
                </c:pt>
                <c:pt idx="1395">
                  <c:v>16.193574999999999</c:v>
                </c:pt>
                <c:pt idx="1396">
                  <c:v>16.211624999999998</c:v>
                </c:pt>
                <c:pt idx="1397">
                  <c:v>16.229575000000001</c:v>
                </c:pt>
                <c:pt idx="1398">
                  <c:v>16.247624999999999</c:v>
                </c:pt>
                <c:pt idx="1399">
                  <c:v>16.265674999999998</c:v>
                </c:pt>
                <c:pt idx="1400">
                  <c:v>16.2837</c:v>
                </c:pt>
                <c:pt idx="1401">
                  <c:v>16.301525000000002</c:v>
                </c:pt>
                <c:pt idx="1402">
                  <c:v>16.319300000000002</c:v>
                </c:pt>
                <c:pt idx="1403">
                  <c:v>16.337150000000001</c:v>
                </c:pt>
                <c:pt idx="1404">
                  <c:v>16.3552</c:v>
                </c:pt>
                <c:pt idx="1405">
                  <c:v>16.373224999999998</c:v>
                </c:pt>
                <c:pt idx="1406">
                  <c:v>16.391225000000002</c:v>
                </c:pt>
                <c:pt idx="1407">
                  <c:v>16.409125</c:v>
                </c:pt>
                <c:pt idx="1408">
                  <c:v>16.426925000000001</c:v>
                </c:pt>
                <c:pt idx="1409">
                  <c:v>16.443849999999998</c:v>
                </c:pt>
                <c:pt idx="1410">
                  <c:v>16.460774999999998</c:v>
                </c:pt>
                <c:pt idx="1411">
                  <c:v>16.477725</c:v>
                </c:pt>
                <c:pt idx="1412">
                  <c:v>16.494675000000001</c:v>
                </c:pt>
                <c:pt idx="1413">
                  <c:v>16.511624999999999</c:v>
                </c:pt>
                <c:pt idx="1414">
                  <c:v>16.528725000000001</c:v>
                </c:pt>
                <c:pt idx="1415">
                  <c:v>16.54645</c:v>
                </c:pt>
                <c:pt idx="1416">
                  <c:v>16.56315</c:v>
                </c:pt>
                <c:pt idx="1417">
                  <c:v>16.580175000000001</c:v>
                </c:pt>
                <c:pt idx="1418">
                  <c:v>16.597975000000002</c:v>
                </c:pt>
                <c:pt idx="1419">
                  <c:v>16.615675</c:v>
                </c:pt>
                <c:pt idx="1420">
                  <c:v>16.633300000000002</c:v>
                </c:pt>
                <c:pt idx="1421">
                  <c:v>16.650875000000003</c:v>
                </c:pt>
                <c:pt idx="1422">
                  <c:v>16.668675</c:v>
                </c:pt>
                <c:pt idx="1423">
                  <c:v>16.686699999999998</c:v>
                </c:pt>
                <c:pt idx="1424">
                  <c:v>16.704625</c:v>
                </c:pt>
                <c:pt idx="1425">
                  <c:v>16.722524999999997</c:v>
                </c:pt>
                <c:pt idx="1426">
                  <c:v>16.740324999999999</c:v>
                </c:pt>
                <c:pt idx="1427">
                  <c:v>16.75825</c:v>
                </c:pt>
                <c:pt idx="1428">
                  <c:v>16.776174999999999</c:v>
                </c:pt>
                <c:pt idx="1429">
                  <c:v>16.794124999999998</c:v>
                </c:pt>
                <c:pt idx="1430">
                  <c:v>16.812075</c:v>
                </c:pt>
                <c:pt idx="1431">
                  <c:v>16.830025000000003</c:v>
                </c:pt>
                <c:pt idx="1432">
                  <c:v>16.847875000000002</c:v>
                </c:pt>
                <c:pt idx="1433">
                  <c:v>16.865725000000001</c:v>
                </c:pt>
                <c:pt idx="1434">
                  <c:v>16.883824999999998</c:v>
                </c:pt>
                <c:pt idx="1435">
                  <c:v>16.90185</c:v>
                </c:pt>
                <c:pt idx="1436">
                  <c:v>16.919824999999999</c:v>
                </c:pt>
                <c:pt idx="1437">
                  <c:v>16.937749999999998</c:v>
                </c:pt>
                <c:pt idx="1438">
                  <c:v>16.955275</c:v>
                </c:pt>
                <c:pt idx="1439">
                  <c:v>16.972799999999999</c:v>
                </c:pt>
                <c:pt idx="1440">
                  <c:v>16.990350000000003</c:v>
                </c:pt>
                <c:pt idx="1441">
                  <c:v>17.007649999999998</c:v>
                </c:pt>
                <c:pt idx="1442">
                  <c:v>17.024775000000002</c:v>
                </c:pt>
                <c:pt idx="1443">
                  <c:v>17.042099999999998</c:v>
                </c:pt>
                <c:pt idx="1444">
                  <c:v>17.059450000000002</c:v>
                </c:pt>
                <c:pt idx="1445">
                  <c:v>17.076824999999999</c:v>
                </c:pt>
                <c:pt idx="1446">
                  <c:v>17.094275</c:v>
                </c:pt>
                <c:pt idx="1447">
                  <c:v>17.111725</c:v>
                </c:pt>
                <c:pt idx="1448">
                  <c:v>17.129175</c:v>
                </c:pt>
                <c:pt idx="1449">
                  <c:v>17.146675000000002</c:v>
                </c:pt>
                <c:pt idx="1450">
                  <c:v>17.164124999999999</c:v>
                </c:pt>
                <c:pt idx="1451">
                  <c:v>17.181550000000001</c:v>
                </c:pt>
                <c:pt idx="1452">
                  <c:v>17.198975000000001</c:v>
                </c:pt>
                <c:pt idx="1453">
                  <c:v>17.216449999999998</c:v>
                </c:pt>
                <c:pt idx="1454">
                  <c:v>17.233924999999999</c:v>
                </c:pt>
                <c:pt idx="1455">
                  <c:v>17.251449999999998</c:v>
                </c:pt>
                <c:pt idx="1456">
                  <c:v>17.268924999999999</c:v>
                </c:pt>
                <c:pt idx="1457">
                  <c:v>17.286425000000001</c:v>
                </c:pt>
                <c:pt idx="1458">
                  <c:v>17.303974999999998</c:v>
                </c:pt>
                <c:pt idx="1459">
                  <c:v>17.321449999999999</c:v>
                </c:pt>
                <c:pt idx="1460">
                  <c:v>17.338975000000001</c:v>
                </c:pt>
                <c:pt idx="1461">
                  <c:v>17.356525000000001</c:v>
                </c:pt>
                <c:pt idx="1462">
                  <c:v>17.374025</c:v>
                </c:pt>
                <c:pt idx="1463">
                  <c:v>17.391524999999998</c:v>
                </c:pt>
                <c:pt idx="1464">
                  <c:v>17.409025</c:v>
                </c:pt>
                <c:pt idx="1465">
                  <c:v>17.4268</c:v>
                </c:pt>
                <c:pt idx="1466">
                  <c:v>17.44455</c:v>
                </c:pt>
                <c:pt idx="1467">
                  <c:v>17.462274999999998</c:v>
                </c:pt>
                <c:pt idx="1468">
                  <c:v>17.47955</c:v>
                </c:pt>
                <c:pt idx="1469">
                  <c:v>17.496824999999998</c:v>
                </c:pt>
                <c:pt idx="1470">
                  <c:v>17.514099999999999</c:v>
                </c:pt>
                <c:pt idx="1471">
                  <c:v>17.531400000000001</c:v>
                </c:pt>
                <c:pt idx="1472">
                  <c:v>17.548674999999999</c:v>
                </c:pt>
                <c:pt idx="1473">
                  <c:v>17.565950000000001</c:v>
                </c:pt>
                <c:pt idx="1474">
                  <c:v>17.58325</c:v>
                </c:pt>
                <c:pt idx="1475">
                  <c:v>17.600525000000001</c:v>
                </c:pt>
                <c:pt idx="1476">
                  <c:v>17.617825</c:v>
                </c:pt>
                <c:pt idx="1477">
                  <c:v>17.635100000000001</c:v>
                </c:pt>
                <c:pt idx="1478">
                  <c:v>17.6524</c:v>
                </c:pt>
                <c:pt idx="1479">
                  <c:v>17.669699999999999</c:v>
                </c:pt>
                <c:pt idx="1480">
                  <c:v>17.687000000000001</c:v>
                </c:pt>
                <c:pt idx="1481">
                  <c:v>17.7043</c:v>
                </c:pt>
                <c:pt idx="1482">
                  <c:v>17.721600000000002</c:v>
                </c:pt>
                <c:pt idx="1483">
                  <c:v>17.738899999999997</c:v>
                </c:pt>
                <c:pt idx="1484">
                  <c:v>17.7562</c:v>
                </c:pt>
                <c:pt idx="1485">
                  <c:v>17.773524999999999</c:v>
                </c:pt>
                <c:pt idx="1486">
                  <c:v>17.790824999999998</c:v>
                </c:pt>
                <c:pt idx="1487">
                  <c:v>17.808150000000001</c:v>
                </c:pt>
                <c:pt idx="1488">
                  <c:v>17.825474999999997</c:v>
                </c:pt>
                <c:pt idx="1489">
                  <c:v>17.8428</c:v>
                </c:pt>
                <c:pt idx="1490">
                  <c:v>17.860125</c:v>
                </c:pt>
                <c:pt idx="1491">
                  <c:v>17.877475</c:v>
                </c:pt>
                <c:pt idx="1492">
                  <c:v>17.8948</c:v>
                </c:pt>
                <c:pt idx="1493">
                  <c:v>17.91215</c:v>
                </c:pt>
                <c:pt idx="1494">
                  <c:v>17.929475</c:v>
                </c:pt>
                <c:pt idx="1495">
                  <c:v>17.946825</c:v>
                </c:pt>
                <c:pt idx="1496">
                  <c:v>17.964174999999997</c:v>
                </c:pt>
                <c:pt idx="1497">
                  <c:v>17.981525000000001</c:v>
                </c:pt>
                <c:pt idx="1498">
                  <c:v>17.998900000000003</c:v>
                </c:pt>
                <c:pt idx="1499">
                  <c:v>18.015750000000001</c:v>
                </c:pt>
                <c:pt idx="1500">
                  <c:v>18.032450000000001</c:v>
                </c:pt>
                <c:pt idx="1501">
                  <c:v>18.04935</c:v>
                </c:pt>
                <c:pt idx="1502">
                  <c:v>18.066050000000001</c:v>
                </c:pt>
                <c:pt idx="1503">
                  <c:v>18.083425000000002</c:v>
                </c:pt>
                <c:pt idx="1504">
                  <c:v>18.1008</c:v>
                </c:pt>
                <c:pt idx="1505">
                  <c:v>18.118200000000002</c:v>
                </c:pt>
                <c:pt idx="1506">
                  <c:v>18.135574999999999</c:v>
                </c:pt>
                <c:pt idx="1507">
                  <c:v>18.152974999999998</c:v>
                </c:pt>
                <c:pt idx="1508">
                  <c:v>18.170375</c:v>
                </c:pt>
                <c:pt idx="1509">
                  <c:v>18.187825</c:v>
                </c:pt>
                <c:pt idx="1510">
                  <c:v>18.205275</c:v>
                </c:pt>
                <c:pt idx="1511">
                  <c:v>18.222725000000001</c:v>
                </c:pt>
                <c:pt idx="1512">
                  <c:v>18.240349999999999</c:v>
                </c:pt>
                <c:pt idx="1513">
                  <c:v>18.258150000000001</c:v>
                </c:pt>
                <c:pt idx="1514">
                  <c:v>18.275874999999999</c:v>
                </c:pt>
                <c:pt idx="1515">
                  <c:v>18.293925000000002</c:v>
                </c:pt>
                <c:pt idx="1516">
                  <c:v>18.311875000000001</c:v>
                </c:pt>
                <c:pt idx="1517">
                  <c:v>18.329799999999999</c:v>
                </c:pt>
                <c:pt idx="1518">
                  <c:v>18.347774999999999</c:v>
                </c:pt>
                <c:pt idx="1519">
                  <c:v>18.365275</c:v>
                </c:pt>
                <c:pt idx="1520">
                  <c:v>18.382974999999998</c:v>
                </c:pt>
                <c:pt idx="1521">
                  <c:v>18.400825000000001</c:v>
                </c:pt>
                <c:pt idx="1522">
                  <c:v>18.418799999999997</c:v>
                </c:pt>
                <c:pt idx="1523">
                  <c:v>18.436800000000002</c:v>
                </c:pt>
                <c:pt idx="1524">
                  <c:v>18.454799999999999</c:v>
                </c:pt>
                <c:pt idx="1525">
                  <c:v>18.472774999999999</c:v>
                </c:pt>
                <c:pt idx="1526">
                  <c:v>18.490749999999998</c:v>
                </c:pt>
                <c:pt idx="1527">
                  <c:v>18.508725000000002</c:v>
                </c:pt>
                <c:pt idx="1528">
                  <c:v>18.526599999999998</c:v>
                </c:pt>
                <c:pt idx="1529">
                  <c:v>18.544250000000002</c:v>
                </c:pt>
                <c:pt idx="1530">
                  <c:v>18.561675000000001</c:v>
                </c:pt>
                <c:pt idx="1531">
                  <c:v>18.578875</c:v>
                </c:pt>
                <c:pt idx="1532">
                  <c:v>18.595375000000001</c:v>
                </c:pt>
                <c:pt idx="1533">
                  <c:v>18.611975000000001</c:v>
                </c:pt>
                <c:pt idx="1534">
                  <c:v>18.62865</c:v>
                </c:pt>
                <c:pt idx="1535">
                  <c:v>18.645400000000002</c:v>
                </c:pt>
                <c:pt idx="1536">
                  <c:v>18.662224999999999</c:v>
                </c:pt>
                <c:pt idx="1537">
                  <c:v>18.679100000000002</c:v>
                </c:pt>
                <c:pt idx="1538">
                  <c:v>18.69605</c:v>
                </c:pt>
                <c:pt idx="1539">
                  <c:v>18.713075</c:v>
                </c:pt>
                <c:pt idx="1540">
                  <c:v>18.730174999999999</c:v>
                </c:pt>
                <c:pt idx="1541">
                  <c:v>18.747949999999999</c:v>
                </c:pt>
                <c:pt idx="1542">
                  <c:v>18.765924999999999</c:v>
                </c:pt>
                <c:pt idx="1543">
                  <c:v>18.783950000000001</c:v>
                </c:pt>
                <c:pt idx="1544">
                  <c:v>18.801950000000001</c:v>
                </c:pt>
                <c:pt idx="1545">
                  <c:v>18.819974999999999</c:v>
                </c:pt>
                <c:pt idx="1546">
                  <c:v>18.838000000000001</c:v>
                </c:pt>
                <c:pt idx="1547">
                  <c:v>18.856000000000002</c:v>
                </c:pt>
                <c:pt idx="1548">
                  <c:v>18.873675000000002</c:v>
                </c:pt>
                <c:pt idx="1549">
                  <c:v>18.891200000000001</c:v>
                </c:pt>
                <c:pt idx="1550">
                  <c:v>18.908975000000002</c:v>
                </c:pt>
                <c:pt idx="1551">
                  <c:v>18.926750000000002</c:v>
                </c:pt>
                <c:pt idx="1552">
                  <c:v>18.944649999999999</c:v>
                </c:pt>
                <c:pt idx="1553">
                  <c:v>18.961924999999997</c:v>
                </c:pt>
                <c:pt idx="1554">
                  <c:v>18.978925</c:v>
                </c:pt>
                <c:pt idx="1555">
                  <c:v>18.996024999999999</c:v>
                </c:pt>
                <c:pt idx="1556">
                  <c:v>19.013275</c:v>
                </c:pt>
                <c:pt idx="1557">
                  <c:v>19.031075000000001</c:v>
                </c:pt>
                <c:pt idx="1558">
                  <c:v>19.048850000000002</c:v>
                </c:pt>
                <c:pt idx="1559">
                  <c:v>19.066600000000001</c:v>
                </c:pt>
                <c:pt idx="1560">
                  <c:v>19.084325</c:v>
                </c:pt>
                <c:pt idx="1561">
                  <c:v>19.102</c:v>
                </c:pt>
                <c:pt idx="1562">
                  <c:v>19.11965</c:v>
                </c:pt>
                <c:pt idx="1563">
                  <c:v>19.1373</c:v>
                </c:pt>
                <c:pt idx="1564">
                  <c:v>19.154875000000001</c:v>
                </c:pt>
                <c:pt idx="1565">
                  <c:v>19.172449999999998</c:v>
                </c:pt>
                <c:pt idx="1566">
                  <c:v>19.189975</c:v>
                </c:pt>
                <c:pt idx="1567">
                  <c:v>19.207474999999999</c:v>
                </c:pt>
                <c:pt idx="1568">
                  <c:v>19.22495</c:v>
                </c:pt>
                <c:pt idx="1569">
                  <c:v>19.2424</c:v>
                </c:pt>
                <c:pt idx="1570">
                  <c:v>19.259799999999998</c:v>
                </c:pt>
                <c:pt idx="1571">
                  <c:v>19.277200000000001</c:v>
                </c:pt>
                <c:pt idx="1572">
                  <c:v>19.294550000000001</c:v>
                </c:pt>
                <c:pt idx="1573">
                  <c:v>19.311900000000001</c:v>
                </c:pt>
                <c:pt idx="1574">
                  <c:v>19.329250000000002</c:v>
                </c:pt>
                <c:pt idx="1575">
                  <c:v>19.346800000000002</c:v>
                </c:pt>
                <c:pt idx="1576">
                  <c:v>19.364324999999997</c:v>
                </c:pt>
                <c:pt idx="1577">
                  <c:v>19.38165</c:v>
                </c:pt>
                <c:pt idx="1578">
                  <c:v>19.398849999999999</c:v>
                </c:pt>
                <c:pt idx="1579">
                  <c:v>19.415199999999999</c:v>
                </c:pt>
                <c:pt idx="1580">
                  <c:v>19.431525000000001</c:v>
                </c:pt>
                <c:pt idx="1581">
                  <c:v>19.447875</c:v>
                </c:pt>
                <c:pt idx="1582">
                  <c:v>19.464224999999999</c:v>
                </c:pt>
                <c:pt idx="1583">
                  <c:v>19.480575000000002</c:v>
                </c:pt>
                <c:pt idx="1584">
                  <c:v>19.4969</c:v>
                </c:pt>
                <c:pt idx="1585">
                  <c:v>19.513275</c:v>
                </c:pt>
                <c:pt idx="1586">
                  <c:v>19.530624999999997</c:v>
                </c:pt>
                <c:pt idx="1587">
                  <c:v>19.547975000000001</c:v>
                </c:pt>
                <c:pt idx="1588">
                  <c:v>19.565275</c:v>
                </c:pt>
                <c:pt idx="1589">
                  <c:v>19.582574999999999</c:v>
                </c:pt>
                <c:pt idx="1590">
                  <c:v>19.599875000000001</c:v>
                </c:pt>
                <c:pt idx="1591">
                  <c:v>19.617149999999999</c:v>
                </c:pt>
                <c:pt idx="1592">
                  <c:v>19.634399999999999</c:v>
                </c:pt>
                <c:pt idx="1593">
                  <c:v>19.65165</c:v>
                </c:pt>
                <c:pt idx="1594">
                  <c:v>19.668900000000001</c:v>
                </c:pt>
                <c:pt idx="1595">
                  <c:v>19.686149999999998</c:v>
                </c:pt>
                <c:pt idx="1596">
                  <c:v>19.703375000000001</c:v>
                </c:pt>
                <c:pt idx="1597">
                  <c:v>19.720599999999997</c:v>
                </c:pt>
                <c:pt idx="1598">
                  <c:v>19.737850000000002</c:v>
                </c:pt>
                <c:pt idx="1599">
                  <c:v>19.755074999999998</c:v>
                </c:pt>
                <c:pt idx="1600">
                  <c:v>19.772300000000001</c:v>
                </c:pt>
                <c:pt idx="1601">
                  <c:v>19.789549999999998</c:v>
                </c:pt>
                <c:pt idx="1602">
                  <c:v>19.806774999999998</c:v>
                </c:pt>
                <c:pt idx="1603">
                  <c:v>19.824000000000002</c:v>
                </c:pt>
                <c:pt idx="1604">
                  <c:v>19.841325000000001</c:v>
                </c:pt>
                <c:pt idx="1605">
                  <c:v>19.858675000000002</c:v>
                </c:pt>
                <c:pt idx="1606">
                  <c:v>19.875999999999998</c:v>
                </c:pt>
                <c:pt idx="1607">
                  <c:v>19.893350000000002</c:v>
                </c:pt>
                <c:pt idx="1608">
                  <c:v>19.910675000000001</c:v>
                </c:pt>
                <c:pt idx="1609">
                  <c:v>19.927975</c:v>
                </c:pt>
                <c:pt idx="1610">
                  <c:v>19.945275000000002</c:v>
                </c:pt>
                <c:pt idx="1611">
                  <c:v>19.962574999999998</c:v>
                </c:pt>
                <c:pt idx="1612">
                  <c:v>19.979849999999999</c:v>
                </c:pt>
                <c:pt idx="1613">
                  <c:v>19.9971</c:v>
                </c:pt>
                <c:pt idx="1614">
                  <c:v>20.01435</c:v>
                </c:pt>
                <c:pt idx="1615">
                  <c:v>20.031600000000001</c:v>
                </c:pt>
                <c:pt idx="1616">
                  <c:v>20.048825000000001</c:v>
                </c:pt>
                <c:pt idx="1617">
                  <c:v>20.066050000000001</c:v>
                </c:pt>
                <c:pt idx="1618">
                  <c:v>20.083275</c:v>
                </c:pt>
                <c:pt idx="1619">
                  <c:v>20.100474999999999</c:v>
                </c:pt>
                <c:pt idx="1620">
                  <c:v>20.117674999999998</c:v>
                </c:pt>
                <c:pt idx="1621">
                  <c:v>20.13485</c:v>
                </c:pt>
                <c:pt idx="1622">
                  <c:v>20.152049999999999</c:v>
                </c:pt>
                <c:pt idx="1623">
                  <c:v>20.169224999999997</c:v>
                </c:pt>
                <c:pt idx="1624">
                  <c:v>20.186399999999999</c:v>
                </c:pt>
                <c:pt idx="1625">
                  <c:v>20.20355</c:v>
                </c:pt>
                <c:pt idx="1626">
                  <c:v>20.220725000000002</c:v>
                </c:pt>
                <c:pt idx="1627">
                  <c:v>20.237874999999999</c:v>
                </c:pt>
                <c:pt idx="1628">
                  <c:v>20.255025</c:v>
                </c:pt>
                <c:pt idx="1629">
                  <c:v>20.272175000000001</c:v>
                </c:pt>
                <c:pt idx="1630">
                  <c:v>20.289324999999998</c:v>
                </c:pt>
                <c:pt idx="1631">
                  <c:v>20.306474999999999</c:v>
                </c:pt>
                <c:pt idx="1632">
                  <c:v>20.323599999999999</c:v>
                </c:pt>
                <c:pt idx="1633">
                  <c:v>20.34085</c:v>
                </c:pt>
                <c:pt idx="1634">
                  <c:v>20.358149999999998</c:v>
                </c:pt>
                <c:pt idx="1635">
                  <c:v>20.375499999999999</c:v>
                </c:pt>
                <c:pt idx="1636">
                  <c:v>20.392900000000001</c:v>
                </c:pt>
                <c:pt idx="1637">
                  <c:v>20.410350000000001</c:v>
                </c:pt>
                <c:pt idx="1638">
                  <c:v>20.427849999999999</c:v>
                </c:pt>
                <c:pt idx="1639">
                  <c:v>20.445399999999999</c:v>
                </c:pt>
                <c:pt idx="1640">
                  <c:v>20.46285</c:v>
                </c:pt>
                <c:pt idx="1641">
                  <c:v>20.480174999999999</c:v>
                </c:pt>
                <c:pt idx="1642">
                  <c:v>20.497875000000001</c:v>
                </c:pt>
                <c:pt idx="1643">
                  <c:v>20.515599999999999</c:v>
                </c:pt>
                <c:pt idx="1644">
                  <c:v>20.533299999999997</c:v>
                </c:pt>
                <c:pt idx="1645">
                  <c:v>20.550999999999998</c:v>
                </c:pt>
                <c:pt idx="1646">
                  <c:v>20.5687</c:v>
                </c:pt>
                <c:pt idx="1647">
                  <c:v>20.586375</c:v>
                </c:pt>
                <c:pt idx="1648">
                  <c:v>20.603475</c:v>
                </c:pt>
                <c:pt idx="1649">
                  <c:v>20.620649999999998</c:v>
                </c:pt>
                <c:pt idx="1650">
                  <c:v>20.637900000000002</c:v>
                </c:pt>
                <c:pt idx="1651">
                  <c:v>20.655200000000001</c:v>
                </c:pt>
                <c:pt idx="1652">
                  <c:v>20.672575000000002</c:v>
                </c:pt>
                <c:pt idx="1653">
                  <c:v>20.68965</c:v>
                </c:pt>
                <c:pt idx="1654">
                  <c:v>20.706875</c:v>
                </c:pt>
                <c:pt idx="1655">
                  <c:v>20.724425</c:v>
                </c:pt>
                <c:pt idx="1656">
                  <c:v>20.741975</c:v>
                </c:pt>
                <c:pt idx="1657">
                  <c:v>20.759525</c:v>
                </c:pt>
                <c:pt idx="1658">
                  <c:v>20.777075</c:v>
                </c:pt>
                <c:pt idx="1659">
                  <c:v>20.794675000000002</c:v>
                </c:pt>
                <c:pt idx="1660">
                  <c:v>20.812275</c:v>
                </c:pt>
                <c:pt idx="1661">
                  <c:v>20.829900000000002</c:v>
                </c:pt>
                <c:pt idx="1662">
                  <c:v>20.847450000000002</c:v>
                </c:pt>
                <c:pt idx="1663">
                  <c:v>20.864975000000001</c:v>
                </c:pt>
                <c:pt idx="1664">
                  <c:v>20.882549999999998</c:v>
                </c:pt>
                <c:pt idx="1665">
                  <c:v>20.90015</c:v>
                </c:pt>
                <c:pt idx="1666">
                  <c:v>20.917774999999999</c:v>
                </c:pt>
                <c:pt idx="1667">
                  <c:v>20.935424999999999</c:v>
                </c:pt>
                <c:pt idx="1668">
                  <c:v>20.953074999999998</c:v>
                </c:pt>
                <c:pt idx="1669">
                  <c:v>20.970775</c:v>
                </c:pt>
                <c:pt idx="1670">
                  <c:v>20.988499999999998</c:v>
                </c:pt>
                <c:pt idx="1671">
                  <c:v>21.006225000000001</c:v>
                </c:pt>
                <c:pt idx="1672">
                  <c:v>21.024000000000001</c:v>
                </c:pt>
                <c:pt idx="1673">
                  <c:v>21.041774999999998</c:v>
                </c:pt>
                <c:pt idx="1674">
                  <c:v>21.059349999999998</c:v>
                </c:pt>
                <c:pt idx="1675">
                  <c:v>21.076725</c:v>
                </c:pt>
                <c:pt idx="1676">
                  <c:v>21.094249999999999</c:v>
                </c:pt>
                <c:pt idx="1677">
                  <c:v>21.11195</c:v>
                </c:pt>
                <c:pt idx="1678">
                  <c:v>21.129324999999998</c:v>
                </c:pt>
                <c:pt idx="1679">
                  <c:v>21.146650000000001</c:v>
                </c:pt>
                <c:pt idx="1680">
                  <c:v>21.163999999999998</c:v>
                </c:pt>
                <c:pt idx="1681">
                  <c:v>21.181325000000001</c:v>
                </c:pt>
                <c:pt idx="1682">
                  <c:v>21.198499999999999</c:v>
                </c:pt>
                <c:pt idx="1683">
                  <c:v>21.215824999999999</c:v>
                </c:pt>
                <c:pt idx="1684">
                  <c:v>21.233274999999999</c:v>
                </c:pt>
                <c:pt idx="1685">
                  <c:v>21.250825000000003</c:v>
                </c:pt>
                <c:pt idx="1686">
                  <c:v>21.268475000000002</c:v>
                </c:pt>
                <c:pt idx="1687">
                  <c:v>21.285824999999999</c:v>
                </c:pt>
                <c:pt idx="1688">
                  <c:v>21.303625</c:v>
                </c:pt>
                <c:pt idx="1689">
                  <c:v>21.3215</c:v>
                </c:pt>
                <c:pt idx="1690">
                  <c:v>21.339375</c:v>
                </c:pt>
                <c:pt idx="1691">
                  <c:v>21.357275000000001</c:v>
                </c:pt>
                <c:pt idx="1692">
                  <c:v>21.375174999999999</c:v>
                </c:pt>
                <c:pt idx="1693">
                  <c:v>21.393075</c:v>
                </c:pt>
                <c:pt idx="1694">
                  <c:v>21.410975000000001</c:v>
                </c:pt>
                <c:pt idx="1695">
                  <c:v>21.428850000000001</c:v>
                </c:pt>
                <c:pt idx="1696">
                  <c:v>21.446750000000002</c:v>
                </c:pt>
                <c:pt idx="1697">
                  <c:v>21.464649999999999</c:v>
                </c:pt>
                <c:pt idx="1698">
                  <c:v>21.48255</c:v>
                </c:pt>
                <c:pt idx="1699">
                  <c:v>21.500374999999998</c:v>
                </c:pt>
                <c:pt idx="1700">
                  <c:v>21.518224999999997</c:v>
                </c:pt>
                <c:pt idx="1701">
                  <c:v>21.536049999999999</c:v>
                </c:pt>
                <c:pt idx="1702">
                  <c:v>21.553800000000003</c:v>
                </c:pt>
                <c:pt idx="1703">
                  <c:v>21.5717</c:v>
                </c:pt>
                <c:pt idx="1704">
                  <c:v>21.589625000000002</c:v>
                </c:pt>
                <c:pt idx="1705">
                  <c:v>21.607499999999998</c:v>
                </c:pt>
                <c:pt idx="1706">
                  <c:v>21.625425</c:v>
                </c:pt>
                <c:pt idx="1707">
                  <c:v>21.643350000000002</c:v>
                </c:pt>
                <c:pt idx="1708">
                  <c:v>21.661049999999999</c:v>
                </c:pt>
                <c:pt idx="1709">
                  <c:v>21.678775000000002</c:v>
                </c:pt>
                <c:pt idx="1710">
                  <c:v>21.6965</c:v>
                </c:pt>
                <c:pt idx="1711">
                  <c:v>21.713925</c:v>
                </c:pt>
                <c:pt idx="1712">
                  <c:v>21.731549999999999</c:v>
                </c:pt>
                <c:pt idx="1713">
                  <c:v>21.749324999999999</c:v>
                </c:pt>
                <c:pt idx="1714">
                  <c:v>21.766974999999999</c:v>
                </c:pt>
                <c:pt idx="1715">
                  <c:v>21.784749999999999</c:v>
                </c:pt>
                <c:pt idx="1716">
                  <c:v>21.80265</c:v>
                </c:pt>
                <c:pt idx="1717">
                  <c:v>21.820600000000002</c:v>
                </c:pt>
                <c:pt idx="1718">
                  <c:v>21.838574999999999</c:v>
                </c:pt>
                <c:pt idx="1719">
                  <c:v>21.856549999999999</c:v>
                </c:pt>
                <c:pt idx="1720">
                  <c:v>21.874524999999998</c:v>
                </c:pt>
                <c:pt idx="1721">
                  <c:v>21.89235</c:v>
                </c:pt>
                <c:pt idx="1722">
                  <c:v>21.910175000000002</c:v>
                </c:pt>
                <c:pt idx="1723">
                  <c:v>21.928000000000001</c:v>
                </c:pt>
                <c:pt idx="1724">
                  <c:v>21.945975000000001</c:v>
                </c:pt>
                <c:pt idx="1725">
                  <c:v>21.963825</c:v>
                </c:pt>
                <c:pt idx="1726">
                  <c:v>21.981649999999998</c:v>
                </c:pt>
                <c:pt idx="1727">
                  <c:v>21.999575</c:v>
                </c:pt>
                <c:pt idx="1728">
                  <c:v>22.017400000000002</c:v>
                </c:pt>
                <c:pt idx="1729">
                  <c:v>22.035250000000001</c:v>
                </c:pt>
                <c:pt idx="1730">
                  <c:v>22.052900000000001</c:v>
                </c:pt>
                <c:pt idx="1731">
                  <c:v>22.070475000000002</c:v>
                </c:pt>
                <c:pt idx="1732">
                  <c:v>22.087924999999998</c:v>
                </c:pt>
                <c:pt idx="1733">
                  <c:v>22.105374999999999</c:v>
                </c:pt>
                <c:pt idx="1734">
                  <c:v>22.122875000000001</c:v>
                </c:pt>
                <c:pt idx="1735">
                  <c:v>22.140450000000001</c:v>
                </c:pt>
                <c:pt idx="1736">
                  <c:v>22.157924999999999</c:v>
                </c:pt>
                <c:pt idx="1737">
                  <c:v>22.175425000000001</c:v>
                </c:pt>
                <c:pt idx="1738">
                  <c:v>22.193024999999999</c:v>
                </c:pt>
                <c:pt idx="1739">
                  <c:v>22.2105</c:v>
                </c:pt>
                <c:pt idx="1740">
                  <c:v>22.228025000000002</c:v>
                </c:pt>
                <c:pt idx="1741">
                  <c:v>22.245625</c:v>
                </c:pt>
                <c:pt idx="1742">
                  <c:v>22.263124999999999</c:v>
                </c:pt>
                <c:pt idx="1743">
                  <c:v>22.280674999999999</c:v>
                </c:pt>
                <c:pt idx="1744">
                  <c:v>22.298124999999999</c:v>
                </c:pt>
                <c:pt idx="1745">
                  <c:v>22.3156</c:v>
                </c:pt>
                <c:pt idx="1746">
                  <c:v>22.33315</c:v>
                </c:pt>
                <c:pt idx="1747">
                  <c:v>22.350674999999999</c:v>
                </c:pt>
                <c:pt idx="1748">
                  <c:v>22.368224999999999</c:v>
                </c:pt>
                <c:pt idx="1749">
                  <c:v>22.3858</c:v>
                </c:pt>
                <c:pt idx="1750">
                  <c:v>22.403400000000001</c:v>
                </c:pt>
                <c:pt idx="1751">
                  <c:v>22.421025</c:v>
                </c:pt>
                <c:pt idx="1752">
                  <c:v>22.438649999999999</c:v>
                </c:pt>
                <c:pt idx="1753">
                  <c:v>22.456300000000002</c:v>
                </c:pt>
                <c:pt idx="1754">
                  <c:v>22.473925000000001</c:v>
                </c:pt>
                <c:pt idx="1755">
                  <c:v>22.49155</c:v>
                </c:pt>
                <c:pt idx="1756">
                  <c:v>22.509174999999999</c:v>
                </c:pt>
                <c:pt idx="1757">
                  <c:v>22.526775000000001</c:v>
                </c:pt>
                <c:pt idx="1758">
                  <c:v>22.544349999999998</c:v>
                </c:pt>
                <c:pt idx="1759">
                  <c:v>22.561924999999999</c:v>
                </c:pt>
                <c:pt idx="1760">
                  <c:v>22.579550000000001</c:v>
                </c:pt>
                <c:pt idx="1761">
                  <c:v>22.597175</c:v>
                </c:pt>
                <c:pt idx="1762">
                  <c:v>22.614799999999999</c:v>
                </c:pt>
                <c:pt idx="1763">
                  <c:v>22.632450000000002</c:v>
                </c:pt>
                <c:pt idx="1764">
                  <c:v>22.650075000000001</c:v>
                </c:pt>
                <c:pt idx="1765">
                  <c:v>22.667725000000001</c:v>
                </c:pt>
                <c:pt idx="1766">
                  <c:v>22.685375000000001</c:v>
                </c:pt>
                <c:pt idx="1767">
                  <c:v>22.702999999999999</c:v>
                </c:pt>
                <c:pt idx="1768">
                  <c:v>22.720649999999999</c:v>
                </c:pt>
                <c:pt idx="1769">
                  <c:v>22.73865</c:v>
                </c:pt>
                <c:pt idx="1770">
                  <c:v>22.756675000000001</c:v>
                </c:pt>
                <c:pt idx="1771">
                  <c:v>22.774574999999999</c:v>
                </c:pt>
                <c:pt idx="1772">
                  <c:v>22.792175</c:v>
                </c:pt>
                <c:pt idx="1773">
                  <c:v>22.809799999999999</c:v>
                </c:pt>
                <c:pt idx="1774">
                  <c:v>22.827400000000001</c:v>
                </c:pt>
                <c:pt idx="1775">
                  <c:v>22.845025</c:v>
                </c:pt>
                <c:pt idx="1776">
                  <c:v>22.862650000000002</c:v>
                </c:pt>
                <c:pt idx="1777">
                  <c:v>22.88025</c:v>
                </c:pt>
                <c:pt idx="1778">
                  <c:v>22.897874999999999</c:v>
                </c:pt>
                <c:pt idx="1779">
                  <c:v>22.915500000000002</c:v>
                </c:pt>
                <c:pt idx="1780">
                  <c:v>22.9331</c:v>
                </c:pt>
                <c:pt idx="1781">
                  <c:v>22.950724999999998</c:v>
                </c:pt>
                <c:pt idx="1782">
                  <c:v>22.968350000000001</c:v>
                </c:pt>
                <c:pt idx="1783">
                  <c:v>22.985975</c:v>
                </c:pt>
                <c:pt idx="1784">
                  <c:v>23.003575000000001</c:v>
                </c:pt>
                <c:pt idx="1785">
                  <c:v>23.0212</c:v>
                </c:pt>
                <c:pt idx="1786">
                  <c:v>23.038824999999999</c:v>
                </c:pt>
                <c:pt idx="1787">
                  <c:v>23.056450000000002</c:v>
                </c:pt>
                <c:pt idx="1788">
                  <c:v>23.07405</c:v>
                </c:pt>
                <c:pt idx="1789">
                  <c:v>23.091675000000002</c:v>
                </c:pt>
                <c:pt idx="1790">
                  <c:v>23.109299999999998</c:v>
                </c:pt>
                <c:pt idx="1791">
                  <c:v>23.126899999999999</c:v>
                </c:pt>
                <c:pt idx="1792">
                  <c:v>23.144524999999998</c:v>
                </c:pt>
                <c:pt idx="1793">
                  <c:v>23.16215</c:v>
                </c:pt>
                <c:pt idx="1794">
                  <c:v>23.179725000000001</c:v>
                </c:pt>
                <c:pt idx="1795">
                  <c:v>23.197324999999999</c:v>
                </c:pt>
                <c:pt idx="1796">
                  <c:v>23.214925000000001</c:v>
                </c:pt>
                <c:pt idx="1797">
                  <c:v>23.232525000000003</c:v>
                </c:pt>
                <c:pt idx="1798">
                  <c:v>23.2501</c:v>
                </c:pt>
                <c:pt idx="1799">
                  <c:v>23.267699999999998</c:v>
                </c:pt>
                <c:pt idx="1800">
                  <c:v>23.285299999999999</c:v>
                </c:pt>
                <c:pt idx="1801">
                  <c:v>23.302899999999998</c:v>
                </c:pt>
                <c:pt idx="1802">
                  <c:v>23.320499999999999</c:v>
                </c:pt>
                <c:pt idx="1803">
                  <c:v>23.338100000000001</c:v>
                </c:pt>
                <c:pt idx="1804">
                  <c:v>23.355699999999999</c:v>
                </c:pt>
                <c:pt idx="1805">
                  <c:v>23.3733</c:v>
                </c:pt>
                <c:pt idx="1806">
                  <c:v>23.390900000000002</c:v>
                </c:pt>
                <c:pt idx="1807">
                  <c:v>23.4085</c:v>
                </c:pt>
                <c:pt idx="1808">
                  <c:v>23.426099999999998</c:v>
                </c:pt>
                <c:pt idx="1809">
                  <c:v>23.4437</c:v>
                </c:pt>
                <c:pt idx="1810">
                  <c:v>23.461299999999998</c:v>
                </c:pt>
                <c:pt idx="1811">
                  <c:v>23.478899999999999</c:v>
                </c:pt>
                <c:pt idx="1812">
                  <c:v>23.496524999999998</c:v>
                </c:pt>
                <c:pt idx="1813">
                  <c:v>23.514475000000001</c:v>
                </c:pt>
                <c:pt idx="1814">
                  <c:v>23.532450000000001</c:v>
                </c:pt>
                <c:pt idx="1815">
                  <c:v>23.550450000000001</c:v>
                </c:pt>
                <c:pt idx="1816">
                  <c:v>23.568325000000002</c:v>
                </c:pt>
                <c:pt idx="1817">
                  <c:v>23.585875000000001</c:v>
                </c:pt>
                <c:pt idx="1818">
                  <c:v>23.603450000000002</c:v>
                </c:pt>
                <c:pt idx="1819">
                  <c:v>23.62105</c:v>
                </c:pt>
                <c:pt idx="1820">
                  <c:v>23.638674999999999</c:v>
                </c:pt>
                <c:pt idx="1821">
                  <c:v>23.656500000000001</c:v>
                </c:pt>
                <c:pt idx="1822">
                  <c:v>23.674150000000001</c:v>
                </c:pt>
                <c:pt idx="1823">
                  <c:v>23.691800000000001</c:v>
                </c:pt>
                <c:pt idx="1824">
                  <c:v>23.70945</c:v>
                </c:pt>
                <c:pt idx="1825">
                  <c:v>23.7271</c:v>
                </c:pt>
                <c:pt idx="1826">
                  <c:v>23.74475</c:v>
                </c:pt>
                <c:pt idx="1827">
                  <c:v>23.762425</c:v>
                </c:pt>
                <c:pt idx="1828">
                  <c:v>23.780075</c:v>
                </c:pt>
                <c:pt idx="1829">
                  <c:v>23.797750000000001</c:v>
                </c:pt>
                <c:pt idx="1830">
                  <c:v>23.815425000000001</c:v>
                </c:pt>
                <c:pt idx="1831">
                  <c:v>23.833099999999998</c:v>
                </c:pt>
                <c:pt idx="1832">
                  <c:v>23.850774999999999</c:v>
                </c:pt>
                <c:pt idx="1833">
                  <c:v>23.868449999999999</c:v>
                </c:pt>
                <c:pt idx="1834">
                  <c:v>23.886125</c:v>
                </c:pt>
                <c:pt idx="1835">
                  <c:v>23.9038</c:v>
                </c:pt>
                <c:pt idx="1836">
                  <c:v>23.921600000000002</c:v>
                </c:pt>
                <c:pt idx="1837">
                  <c:v>23.939574999999998</c:v>
                </c:pt>
                <c:pt idx="1838">
                  <c:v>23.957550000000001</c:v>
                </c:pt>
                <c:pt idx="1839">
                  <c:v>23.975550000000002</c:v>
                </c:pt>
                <c:pt idx="1840">
                  <c:v>23.993200000000002</c:v>
                </c:pt>
                <c:pt idx="1841">
                  <c:v>24.010875000000002</c:v>
                </c:pt>
                <c:pt idx="1842">
                  <c:v>24.028525000000002</c:v>
                </c:pt>
                <c:pt idx="1843">
                  <c:v>24.046200000000002</c:v>
                </c:pt>
                <c:pt idx="1844">
                  <c:v>24.063850000000002</c:v>
                </c:pt>
                <c:pt idx="1845">
                  <c:v>24.081524999999999</c:v>
                </c:pt>
                <c:pt idx="1846">
                  <c:v>24.0992</c:v>
                </c:pt>
                <c:pt idx="1847">
                  <c:v>24.116875</c:v>
                </c:pt>
                <c:pt idx="1848">
                  <c:v>24.134574999999998</c:v>
                </c:pt>
                <c:pt idx="1849">
                  <c:v>24.152249999999999</c:v>
                </c:pt>
                <c:pt idx="1850">
                  <c:v>24.169924999999999</c:v>
                </c:pt>
                <c:pt idx="1851">
                  <c:v>24.1876</c:v>
                </c:pt>
                <c:pt idx="1852">
                  <c:v>24.205275</c:v>
                </c:pt>
                <c:pt idx="1853">
                  <c:v>24.222974999999998</c:v>
                </c:pt>
                <c:pt idx="1854">
                  <c:v>24.240649999999999</c:v>
                </c:pt>
                <c:pt idx="1855">
                  <c:v>24.25835</c:v>
                </c:pt>
                <c:pt idx="1856">
                  <c:v>24.276025000000001</c:v>
                </c:pt>
                <c:pt idx="1857">
                  <c:v>24.293724999999998</c:v>
                </c:pt>
                <c:pt idx="1858">
                  <c:v>24.311525</c:v>
                </c:pt>
                <c:pt idx="1859">
                  <c:v>24.329274999999999</c:v>
                </c:pt>
                <c:pt idx="1860">
                  <c:v>24.347075</c:v>
                </c:pt>
                <c:pt idx="1861">
                  <c:v>24.364899999999999</c:v>
                </c:pt>
                <c:pt idx="1862">
                  <c:v>24.382725000000001</c:v>
                </c:pt>
                <c:pt idx="1863">
                  <c:v>24.400575</c:v>
                </c:pt>
                <c:pt idx="1864">
                  <c:v>24.41835</c:v>
                </c:pt>
                <c:pt idx="1865">
                  <c:v>24.436125000000001</c:v>
                </c:pt>
                <c:pt idx="1866">
                  <c:v>24.453925000000002</c:v>
                </c:pt>
                <c:pt idx="1867">
                  <c:v>24.47175</c:v>
                </c:pt>
                <c:pt idx="1868">
                  <c:v>24.489625</c:v>
                </c:pt>
                <c:pt idx="1869">
                  <c:v>24.507525000000001</c:v>
                </c:pt>
                <c:pt idx="1870">
                  <c:v>24.525425000000002</c:v>
                </c:pt>
                <c:pt idx="1871">
                  <c:v>24.543324999999999</c:v>
                </c:pt>
                <c:pt idx="1872">
                  <c:v>24.561250000000001</c:v>
                </c:pt>
                <c:pt idx="1873">
                  <c:v>24.5791</c:v>
                </c:pt>
                <c:pt idx="1874">
                  <c:v>24.596899999999998</c:v>
                </c:pt>
                <c:pt idx="1875">
                  <c:v>24.614725</c:v>
                </c:pt>
                <c:pt idx="1876">
                  <c:v>24.632575000000003</c:v>
                </c:pt>
                <c:pt idx="1877">
                  <c:v>24.650500000000001</c:v>
                </c:pt>
                <c:pt idx="1878">
                  <c:v>24.66845</c:v>
                </c:pt>
                <c:pt idx="1879">
                  <c:v>24.686425</c:v>
                </c:pt>
                <c:pt idx="1880">
                  <c:v>24.704374999999999</c:v>
                </c:pt>
                <c:pt idx="1881">
                  <c:v>24.722325000000001</c:v>
                </c:pt>
                <c:pt idx="1882">
                  <c:v>24.740275</c:v>
                </c:pt>
                <c:pt idx="1883">
                  <c:v>24.758125</c:v>
                </c:pt>
                <c:pt idx="1884">
                  <c:v>24.776049999999998</c:v>
                </c:pt>
                <c:pt idx="1885">
                  <c:v>24.794</c:v>
                </c:pt>
                <c:pt idx="1886">
                  <c:v>24.811975</c:v>
                </c:pt>
                <c:pt idx="1887">
                  <c:v>24.829924999999999</c:v>
                </c:pt>
                <c:pt idx="1888">
                  <c:v>24.847874999999998</c:v>
                </c:pt>
                <c:pt idx="1889">
                  <c:v>24.865850000000002</c:v>
                </c:pt>
                <c:pt idx="1890">
                  <c:v>24.883825000000002</c:v>
                </c:pt>
                <c:pt idx="1891">
                  <c:v>24.90165</c:v>
                </c:pt>
                <c:pt idx="1892">
                  <c:v>24.919499999999999</c:v>
                </c:pt>
                <c:pt idx="1893">
                  <c:v>24.937374999999999</c:v>
                </c:pt>
                <c:pt idx="1894">
                  <c:v>24.955175000000001</c:v>
                </c:pt>
                <c:pt idx="1895">
                  <c:v>24.973075000000001</c:v>
                </c:pt>
                <c:pt idx="1896">
                  <c:v>24.990950000000002</c:v>
                </c:pt>
                <c:pt idx="1897">
                  <c:v>25.008750000000003</c:v>
                </c:pt>
              </c:numCache>
            </c:numRef>
          </c:xVal>
          <c:yVal>
            <c:numRef>
              <c:f>'Guage 01'!$W$2:$W$1899</c:f>
              <c:numCache>
                <c:formatCode>General</c:formatCode>
                <c:ptCount val="1898"/>
                <c:pt idx="0">
                  <c:v>0</c:v>
                </c:pt>
                <c:pt idx="1">
                  <c:v>7.3138675000001697E-3</c:v>
                </c:pt>
                <c:pt idx="2">
                  <c:v>9.6880025000001084E-3</c:v>
                </c:pt>
                <c:pt idx="3">
                  <c:v>1.2298649999999895E-2</c:v>
                </c:pt>
                <c:pt idx="4">
                  <c:v>1.5170587499999992E-2</c:v>
                </c:pt>
                <c:pt idx="5">
                  <c:v>1.8328592499999862E-2</c:v>
                </c:pt>
                <c:pt idx="6">
                  <c:v>2.1804199999999909E-2</c:v>
                </c:pt>
                <c:pt idx="7">
                  <c:v>2.5624439999999912E-2</c:v>
                </c:pt>
                <c:pt idx="8">
                  <c:v>2.9739757499999946E-2</c:v>
                </c:pt>
                <c:pt idx="9">
                  <c:v>3.3870842499999984E-2</c:v>
                </c:pt>
                <c:pt idx="10">
                  <c:v>3.7992917499999765E-2</c:v>
                </c:pt>
                <c:pt idx="11">
                  <c:v>4.20924674999998E-2</c:v>
                </c:pt>
                <c:pt idx="12">
                  <c:v>4.6270854999999847E-2</c:v>
                </c:pt>
                <c:pt idx="13">
                  <c:v>5.0433474999999693E-2</c:v>
                </c:pt>
                <c:pt idx="14">
                  <c:v>5.4573569999999794E-2</c:v>
                </c:pt>
                <c:pt idx="15">
                  <c:v>5.8632574999999756E-2</c:v>
                </c:pt>
                <c:pt idx="16">
                  <c:v>6.2680317499999749E-2</c:v>
                </c:pt>
                <c:pt idx="17">
                  <c:v>6.6689767499999789E-2</c:v>
                </c:pt>
                <c:pt idx="18">
                  <c:v>7.0611369999999757E-2</c:v>
                </c:pt>
                <c:pt idx="19">
                  <c:v>7.4521709999999755E-2</c:v>
                </c:pt>
                <c:pt idx="20">
                  <c:v>7.840051499999974E-2</c:v>
                </c:pt>
                <c:pt idx="21">
                  <c:v>8.2448257499999733E-2</c:v>
                </c:pt>
                <c:pt idx="22">
                  <c:v>8.6703229999999687E-2</c:v>
                </c:pt>
                <c:pt idx="23">
                  <c:v>9.1021272499999653E-2</c:v>
                </c:pt>
                <c:pt idx="24">
                  <c:v>9.5283002499999742E-2</c:v>
                </c:pt>
                <c:pt idx="25">
                  <c:v>9.9623569999999648E-2</c:v>
                </c:pt>
                <c:pt idx="26">
                  <c:v>0.10385601749999965</c:v>
                </c:pt>
                <c:pt idx="27">
                  <c:v>0.10812225249999957</c:v>
                </c:pt>
                <c:pt idx="28">
                  <c:v>0.11233442749999954</c:v>
                </c:pt>
                <c:pt idx="29">
                  <c:v>0.11647226999999953</c:v>
                </c:pt>
                <c:pt idx="30">
                  <c:v>0.1205920924999996</c:v>
                </c:pt>
                <c:pt idx="31">
                  <c:v>0.12463532999999956</c:v>
                </c:pt>
                <c:pt idx="32">
                  <c:v>0.12867856749999951</c:v>
                </c:pt>
                <c:pt idx="33">
                  <c:v>0.13269252249999958</c:v>
                </c:pt>
                <c:pt idx="34">
                  <c:v>0.13669521499999948</c:v>
                </c:pt>
                <c:pt idx="35">
                  <c:v>0.1406258274999995</c:v>
                </c:pt>
                <c:pt idx="36">
                  <c:v>0.14447534999999939</c:v>
                </c:pt>
                <c:pt idx="37">
                  <c:v>0.14830685249999936</c:v>
                </c:pt>
                <c:pt idx="38">
                  <c:v>0.15231855499999952</c:v>
                </c:pt>
                <c:pt idx="39">
                  <c:v>0.15658704249999936</c:v>
                </c:pt>
                <c:pt idx="40">
                  <c:v>0.16081723749999924</c:v>
                </c:pt>
                <c:pt idx="41">
                  <c:v>0.16508797749999918</c:v>
                </c:pt>
                <c:pt idx="42">
                  <c:v>0.16927762749999939</c:v>
                </c:pt>
                <c:pt idx="43">
                  <c:v>0.17348304499999923</c:v>
                </c:pt>
                <c:pt idx="44">
                  <c:v>0.17758034249999935</c:v>
                </c:pt>
                <c:pt idx="45">
                  <c:v>0.18170016499999922</c:v>
                </c:pt>
                <c:pt idx="46">
                  <c:v>0.18570510999999923</c:v>
                </c:pt>
                <c:pt idx="47">
                  <c:v>0.18971455999999928</c:v>
                </c:pt>
                <c:pt idx="48">
                  <c:v>0.19371499999999928</c:v>
                </c:pt>
                <c:pt idx="49">
                  <c:v>0.19765011749999933</c:v>
                </c:pt>
                <c:pt idx="50">
                  <c:v>0.20160775999999933</c:v>
                </c:pt>
                <c:pt idx="51">
                  <c:v>0.20542574749999923</c:v>
                </c:pt>
                <c:pt idx="52">
                  <c:v>0.20915363499999912</c:v>
                </c:pt>
                <c:pt idx="53">
                  <c:v>0.21296035999999924</c:v>
                </c:pt>
                <c:pt idx="54">
                  <c:v>0.21702386999999904</c:v>
                </c:pt>
                <c:pt idx="55">
                  <c:v>0.22114594499999921</c:v>
                </c:pt>
                <c:pt idx="56">
                  <c:v>0.2252860399999991</c:v>
                </c:pt>
                <c:pt idx="57">
                  <c:v>0.22934053999999904</c:v>
                </c:pt>
                <c:pt idx="58">
                  <c:v>0.23341981749999904</c:v>
                </c:pt>
                <c:pt idx="59">
                  <c:v>0.23743827749999893</c:v>
                </c:pt>
                <c:pt idx="60">
                  <c:v>0.24146349499999897</c:v>
                </c:pt>
                <c:pt idx="61">
                  <c:v>0.24545717749999921</c:v>
                </c:pt>
                <c:pt idx="62">
                  <c:v>0.24940130499999913</c:v>
                </c:pt>
                <c:pt idx="63">
                  <c:v>0.25328911999999898</c:v>
                </c:pt>
                <c:pt idx="64">
                  <c:v>0.25720396499999898</c:v>
                </c:pt>
                <c:pt idx="65">
                  <c:v>0.26109853749999895</c:v>
                </c:pt>
                <c:pt idx="66">
                  <c:v>0.26502689749999886</c:v>
                </c:pt>
                <c:pt idx="67">
                  <c:v>0.26909941749999894</c:v>
                </c:pt>
                <c:pt idx="68">
                  <c:v>0.27328230999999881</c:v>
                </c:pt>
                <c:pt idx="69">
                  <c:v>0.27742690999999892</c:v>
                </c:pt>
                <c:pt idx="70">
                  <c:v>0.28146113749999901</c:v>
                </c:pt>
                <c:pt idx="71">
                  <c:v>0.2854120224999987</c:v>
                </c:pt>
                <c:pt idx="72">
                  <c:v>0.28936741249999881</c:v>
                </c:pt>
                <c:pt idx="73">
                  <c:v>0.29323720749999876</c:v>
                </c:pt>
                <c:pt idx="74">
                  <c:v>0.29706645749999883</c:v>
                </c:pt>
                <c:pt idx="75">
                  <c:v>0.30085966749999887</c:v>
                </c:pt>
                <c:pt idx="76">
                  <c:v>0.30465062499999879</c:v>
                </c:pt>
                <c:pt idx="77">
                  <c:v>0.30845059249999873</c:v>
                </c:pt>
                <c:pt idx="78">
                  <c:v>0.31225731749999885</c:v>
                </c:pt>
                <c:pt idx="79">
                  <c:v>0.31605503249999872</c:v>
                </c:pt>
                <c:pt idx="80">
                  <c:v>0.31988428249999878</c:v>
                </c:pt>
                <c:pt idx="81">
                  <c:v>0.32376083499999864</c:v>
                </c:pt>
                <c:pt idx="82">
                  <c:v>0.32797300999999862</c:v>
                </c:pt>
                <c:pt idx="83">
                  <c:v>0.33234736499999884</c:v>
                </c:pt>
                <c:pt idx="84">
                  <c:v>0.33659332749999871</c:v>
                </c:pt>
                <c:pt idx="85">
                  <c:v>0.34074017999999873</c:v>
                </c:pt>
                <c:pt idx="86">
                  <c:v>0.34483747749999866</c:v>
                </c:pt>
                <c:pt idx="87">
                  <c:v>0.34883115999999847</c:v>
                </c:pt>
                <c:pt idx="88">
                  <c:v>0.3527775399999985</c:v>
                </c:pt>
                <c:pt idx="89">
                  <c:v>0.35664958749999853</c:v>
                </c:pt>
                <c:pt idx="90">
                  <c:v>0.36048559499999855</c:v>
                </c:pt>
                <c:pt idx="91">
                  <c:v>0.36425402749999869</c:v>
                </c:pt>
                <c:pt idx="92">
                  <c:v>0.36797740999999834</c:v>
                </c:pt>
                <c:pt idx="93">
                  <c:v>0.37166024749999832</c:v>
                </c:pt>
                <c:pt idx="94">
                  <c:v>0.3754309324999982</c:v>
                </c:pt>
                <c:pt idx="95">
                  <c:v>0.37945614999999827</c:v>
                </c:pt>
                <c:pt idx="96">
                  <c:v>0.3836503049999983</c:v>
                </c:pt>
                <c:pt idx="97">
                  <c:v>0.38781292499999814</c:v>
                </c:pt>
                <c:pt idx="98">
                  <c:v>0.3919507674999983</c:v>
                </c:pt>
                <c:pt idx="99">
                  <c:v>0.39612690249999843</c:v>
                </c:pt>
                <c:pt idx="100">
                  <c:v>0.40027375499999829</c:v>
                </c:pt>
                <c:pt idx="101">
                  <c:v>0.40444763749999812</c:v>
                </c:pt>
                <c:pt idx="102">
                  <c:v>0.40858547999999811</c:v>
                </c:pt>
                <c:pt idx="103">
                  <c:v>0.41277512999999816</c:v>
                </c:pt>
                <c:pt idx="104">
                  <c:v>0.41691747749999819</c:v>
                </c:pt>
                <c:pt idx="105">
                  <c:v>0.42112965249999834</c:v>
                </c:pt>
                <c:pt idx="106">
                  <c:v>0.42533281749999824</c:v>
                </c:pt>
                <c:pt idx="107">
                  <c:v>0.42954273999999831</c:v>
                </c:pt>
                <c:pt idx="108">
                  <c:v>0.43385177249999801</c:v>
                </c:pt>
                <c:pt idx="109">
                  <c:v>0.43809097749999815</c:v>
                </c:pt>
                <c:pt idx="110">
                  <c:v>0.44235270749999805</c:v>
                </c:pt>
                <c:pt idx="111">
                  <c:v>0.44649955999999807</c:v>
                </c:pt>
                <c:pt idx="112">
                  <c:v>0.45062613999999807</c:v>
                </c:pt>
                <c:pt idx="113">
                  <c:v>0.45469640749999818</c:v>
                </c:pt>
                <c:pt idx="114">
                  <c:v>0.45871711999999798</c:v>
                </c:pt>
                <c:pt idx="115">
                  <c:v>0.46268827749999808</c:v>
                </c:pt>
                <c:pt idx="116">
                  <c:v>0.46662114249999803</c:v>
                </c:pt>
                <c:pt idx="117">
                  <c:v>0.47051796749999791</c:v>
                </c:pt>
                <c:pt idx="118">
                  <c:v>0.474516154999998</c:v>
                </c:pt>
                <c:pt idx="119">
                  <c:v>0.47873508749999771</c:v>
                </c:pt>
                <c:pt idx="120">
                  <c:v>0.48310268499999798</c:v>
                </c:pt>
                <c:pt idx="121">
                  <c:v>0.48741622249999789</c:v>
                </c:pt>
                <c:pt idx="122">
                  <c:v>0.4917748099999979</c:v>
                </c:pt>
                <c:pt idx="123">
                  <c:v>0.49609285249999785</c:v>
                </c:pt>
                <c:pt idx="124">
                  <c:v>0.50038386499999787</c:v>
                </c:pt>
                <c:pt idx="125">
                  <c:v>0.5047154224999979</c:v>
                </c:pt>
                <c:pt idx="126">
                  <c:v>0.50898616249999784</c:v>
                </c:pt>
                <c:pt idx="127">
                  <c:v>0.51326816499999772</c:v>
                </c:pt>
                <c:pt idx="128">
                  <c:v>0.51750286499999765</c:v>
                </c:pt>
                <c:pt idx="129">
                  <c:v>0.52170152499999778</c:v>
                </c:pt>
                <c:pt idx="130">
                  <c:v>0.52586639749999775</c:v>
                </c:pt>
                <c:pt idx="131">
                  <c:v>0.53000423999999757</c:v>
                </c:pt>
                <c:pt idx="132">
                  <c:v>0.53431101999999775</c:v>
                </c:pt>
                <c:pt idx="133">
                  <c:v>0.53896017999999757</c:v>
                </c:pt>
                <c:pt idx="134">
                  <c:v>0.54376250999999776</c:v>
                </c:pt>
                <c:pt idx="135">
                  <c:v>0.54858961749999768</c:v>
                </c:pt>
                <c:pt idx="136">
                  <c:v>0.55342573499999759</c:v>
                </c:pt>
                <c:pt idx="137">
                  <c:v>0.5581942774999975</c:v>
                </c:pt>
                <c:pt idx="138">
                  <c:v>0.56301913249999747</c:v>
                </c:pt>
                <c:pt idx="139">
                  <c:v>0.56775388749999767</c:v>
                </c:pt>
                <c:pt idx="140">
                  <c:v>0.57252242999999736</c:v>
                </c:pt>
                <c:pt idx="141">
                  <c:v>0.57722790249999745</c:v>
                </c:pt>
                <c:pt idx="142">
                  <c:v>0.58190859749999746</c:v>
                </c:pt>
                <c:pt idx="143">
                  <c:v>0.5865577574999975</c:v>
                </c:pt>
                <c:pt idx="144">
                  <c:v>0.59121367499999744</c:v>
                </c:pt>
                <c:pt idx="145">
                  <c:v>0.59588761249999733</c:v>
                </c:pt>
                <c:pt idx="146">
                  <c:v>0.60047595499999751</c:v>
                </c:pt>
                <c:pt idx="147">
                  <c:v>0.60501924749999758</c:v>
                </c:pt>
                <c:pt idx="148">
                  <c:v>0.60951298499999707</c:v>
                </c:pt>
                <c:pt idx="149">
                  <c:v>0.61395716749999729</c:v>
                </c:pt>
                <c:pt idx="150">
                  <c:v>0.61845766249999734</c:v>
                </c:pt>
                <c:pt idx="151">
                  <c:v>0.62314511499999714</c:v>
                </c:pt>
                <c:pt idx="152">
                  <c:v>0.62789563749999733</c:v>
                </c:pt>
                <c:pt idx="153">
                  <c:v>0.63267544249999719</c:v>
                </c:pt>
                <c:pt idx="154">
                  <c:v>0.63733811749999747</c:v>
                </c:pt>
                <c:pt idx="155">
                  <c:v>0.64207962999999679</c:v>
                </c:pt>
                <c:pt idx="156">
                  <c:v>0.64668148749999699</c:v>
                </c:pt>
                <c:pt idx="157">
                  <c:v>0.65131262749999685</c:v>
                </c:pt>
                <c:pt idx="158">
                  <c:v>0.65581987999999702</c:v>
                </c:pt>
                <c:pt idx="159">
                  <c:v>0.66032262749999704</c:v>
                </c:pt>
                <c:pt idx="160">
                  <c:v>0.66476680999999682</c:v>
                </c:pt>
                <c:pt idx="161">
                  <c:v>0.66924703249999684</c:v>
                </c:pt>
                <c:pt idx="162">
                  <c:v>0.67387141499999703</c:v>
                </c:pt>
                <c:pt idx="163">
                  <c:v>0.67875258249999704</c:v>
                </c:pt>
                <c:pt idx="164">
                  <c:v>0.68372610249999677</c:v>
                </c:pt>
                <c:pt idx="165">
                  <c:v>0.68857348249999695</c:v>
                </c:pt>
                <c:pt idx="166">
                  <c:v>0.69342086249999713</c:v>
                </c:pt>
                <c:pt idx="167">
                  <c:v>0.69818489999999678</c:v>
                </c:pt>
                <c:pt idx="168">
                  <c:v>0.70295569499999699</c:v>
                </c:pt>
                <c:pt idx="169">
                  <c:v>0.70764539999999665</c:v>
                </c:pt>
                <c:pt idx="170">
                  <c:v>0.71229230749999672</c:v>
                </c:pt>
                <c:pt idx="171">
                  <c:v>0.71687389249999656</c:v>
                </c:pt>
                <c:pt idx="172">
                  <c:v>0.72153656749999651</c:v>
                </c:pt>
                <c:pt idx="173">
                  <c:v>0.72648756249999669</c:v>
                </c:pt>
                <c:pt idx="174">
                  <c:v>0.73160749499999689</c:v>
                </c:pt>
                <c:pt idx="175">
                  <c:v>0.73670490249999676</c:v>
                </c:pt>
                <c:pt idx="176">
                  <c:v>0.74173248249999646</c:v>
                </c:pt>
                <c:pt idx="177">
                  <c:v>0.74673528499999675</c:v>
                </c:pt>
                <c:pt idx="178">
                  <c:v>0.75169754249999698</c:v>
                </c:pt>
                <c:pt idx="179">
                  <c:v>0.75658546749999678</c:v>
                </c:pt>
                <c:pt idx="180">
                  <c:v>0.76144410999999645</c:v>
                </c:pt>
                <c:pt idx="181">
                  <c:v>0.76622841999999658</c:v>
                </c:pt>
                <c:pt idx="182">
                  <c:v>0.77111183999999655</c:v>
                </c:pt>
                <c:pt idx="183">
                  <c:v>0.77636692249999639</c:v>
                </c:pt>
                <c:pt idx="184">
                  <c:v>0.7816265099999965</c:v>
                </c:pt>
                <c:pt idx="185">
                  <c:v>0.78681626999999643</c:v>
                </c:pt>
                <c:pt idx="186">
                  <c:v>0.79208036249999636</c:v>
                </c:pt>
                <c:pt idx="187">
                  <c:v>0.79720029499999656</c:v>
                </c:pt>
                <c:pt idx="188">
                  <c:v>0.80226616749999646</c:v>
                </c:pt>
                <c:pt idx="189">
                  <c:v>0.80728924249999634</c:v>
                </c:pt>
                <c:pt idx="190">
                  <c:v>0.81224699499999631</c:v>
                </c:pt>
                <c:pt idx="191">
                  <c:v>0.81722051499999648</c:v>
                </c:pt>
                <c:pt idx="192">
                  <c:v>0.82216700499999651</c:v>
                </c:pt>
                <c:pt idx="193">
                  <c:v>0.82712250499999618</c:v>
                </c:pt>
                <c:pt idx="194">
                  <c:v>0.83213656999999641</c:v>
                </c:pt>
                <c:pt idx="195">
                  <c:v>0.83730830999999628</c:v>
                </c:pt>
                <c:pt idx="196">
                  <c:v>0.84246653499999624</c:v>
                </c:pt>
                <c:pt idx="197">
                  <c:v>0.84754141749999612</c:v>
                </c:pt>
                <c:pt idx="198">
                  <c:v>0.85257124999999612</c:v>
                </c:pt>
                <c:pt idx="199">
                  <c:v>0.85754251749999633</c:v>
                </c:pt>
                <c:pt idx="200">
                  <c:v>0.86241917999999651</c:v>
                </c:pt>
                <c:pt idx="201">
                  <c:v>0.86722150999999637</c:v>
                </c:pt>
                <c:pt idx="202">
                  <c:v>0.87205987999999646</c:v>
                </c:pt>
                <c:pt idx="203">
                  <c:v>0.87693428999999601</c:v>
                </c:pt>
                <c:pt idx="204">
                  <c:v>0.88202268749999624</c:v>
                </c:pt>
                <c:pt idx="205">
                  <c:v>0.88698944999999629</c:v>
                </c:pt>
                <c:pt idx="206">
                  <c:v>0.89192467749999627</c:v>
                </c:pt>
                <c:pt idx="207">
                  <c:v>0.89678782499999621</c:v>
                </c:pt>
                <c:pt idx="208">
                  <c:v>0.90158114499999642</c:v>
                </c:pt>
                <c:pt idx="209">
                  <c:v>0.90629787999999634</c:v>
                </c:pt>
                <c:pt idx="210">
                  <c:v>0.91106191749999643</c:v>
                </c:pt>
                <c:pt idx="211">
                  <c:v>0.91596335749999613</c:v>
                </c:pt>
                <c:pt idx="212">
                  <c:v>0.92081298999999617</c:v>
                </c:pt>
                <c:pt idx="213">
                  <c:v>0.92564460249999614</c:v>
                </c:pt>
                <c:pt idx="214">
                  <c:v>0.93048565749999623</c:v>
                </c:pt>
                <c:pt idx="215">
                  <c:v>0.93530233749999658</c:v>
                </c:pt>
                <c:pt idx="216">
                  <c:v>0.94004234749999616</c:v>
                </c:pt>
                <c:pt idx="217">
                  <c:v>0.9447421162499966</c:v>
                </c:pt>
                <c:pt idx="218">
                  <c:v>0.94953253124999648</c:v>
                </c:pt>
                <c:pt idx="219">
                  <c:v>0.95447476124999653</c:v>
                </c:pt>
                <c:pt idx="220">
                  <c:v>0.95942237999999624</c:v>
                </c:pt>
                <c:pt idx="221">
                  <c:v>0.96444559499999638</c:v>
                </c:pt>
                <c:pt idx="222">
                  <c:v>0.96984447749999592</c:v>
                </c:pt>
                <c:pt idx="223">
                  <c:v>0.97642523749999643</c:v>
                </c:pt>
                <c:pt idx="224">
                  <c:v>0.98513998874999575</c:v>
                </c:pt>
                <c:pt idx="225">
                  <c:v>0.99760421999999616</c:v>
                </c:pt>
                <c:pt idx="226">
                  <c:v>1.0161175487499972</c:v>
                </c:pt>
                <c:pt idx="227">
                  <c:v>1.0419175487499968</c:v>
                </c:pt>
                <c:pt idx="228">
                  <c:v>1.0771210299999967</c:v>
                </c:pt>
                <c:pt idx="229">
                  <c:v>1.1235119024999964</c:v>
                </c:pt>
                <c:pt idx="230">
                  <c:v>1.1829401174999961</c:v>
                </c:pt>
                <c:pt idx="231">
                  <c:v>1.2575146924999958</c:v>
                </c:pt>
                <c:pt idx="232">
                  <c:v>1.3513696912499975</c:v>
                </c:pt>
                <c:pt idx="233">
                  <c:v>1.4643727587499993</c:v>
                </c:pt>
                <c:pt idx="234">
                  <c:v>1.6061947962499976</c:v>
                </c:pt>
                <c:pt idx="235">
                  <c:v>1.7708565587499907</c:v>
                </c:pt>
                <c:pt idx="236">
                  <c:v>1.9613976787499974</c:v>
                </c:pt>
                <c:pt idx="237">
                  <c:v>2.1789118349999845</c:v>
                </c:pt>
                <c:pt idx="238">
                  <c:v>2.4236698799999861</c:v>
                </c:pt>
                <c:pt idx="239">
                  <c:v>2.700882005</c:v>
                </c:pt>
                <c:pt idx="240">
                  <c:v>3.0097590137500077</c:v>
                </c:pt>
                <c:pt idx="241">
                  <c:v>3.357844903749998</c:v>
                </c:pt>
                <c:pt idx="242">
                  <c:v>3.7410975287500015</c:v>
                </c:pt>
                <c:pt idx="243">
                  <c:v>4.1582953787499735</c:v>
                </c:pt>
                <c:pt idx="244">
                  <c:v>4.6090619537499879</c:v>
                </c:pt>
                <c:pt idx="245">
                  <c:v>5.0829551537499889</c:v>
                </c:pt>
                <c:pt idx="246">
                  <c:v>5.5983568412500171</c:v>
                </c:pt>
                <c:pt idx="247">
                  <c:v>6.1393448162500182</c:v>
                </c:pt>
                <c:pt idx="248">
                  <c:v>6.7155741912499609</c:v>
                </c:pt>
                <c:pt idx="249">
                  <c:v>7.332891241249988</c:v>
                </c:pt>
                <c:pt idx="250">
                  <c:v>7.9755787412499739</c:v>
                </c:pt>
                <c:pt idx="251">
                  <c:v>8.6421209912499748</c:v>
                </c:pt>
                <c:pt idx="252">
                  <c:v>9.3343617537499846</c:v>
                </c:pt>
                <c:pt idx="253">
                  <c:v>10.054468166249995</c:v>
                </c:pt>
                <c:pt idx="254">
                  <c:v>10.793501103750023</c:v>
                </c:pt>
                <c:pt idx="255">
                  <c:v>11.582921066249996</c:v>
                </c:pt>
                <c:pt idx="256">
                  <c:v>12.393390853749988</c:v>
                </c:pt>
                <c:pt idx="257">
                  <c:v>13.223871441249999</c:v>
                </c:pt>
                <c:pt idx="258">
                  <c:v>14.076981041250022</c:v>
                </c:pt>
                <c:pt idx="259">
                  <c:v>14.960260091249955</c:v>
                </c:pt>
                <c:pt idx="260">
                  <c:v>15.85405204125</c:v>
                </c:pt>
                <c:pt idx="261">
                  <c:v>16.789297616250003</c:v>
                </c:pt>
                <c:pt idx="262">
                  <c:v>17.746258841250004</c:v>
                </c:pt>
                <c:pt idx="263">
                  <c:v>18.708500966250039</c:v>
                </c:pt>
                <c:pt idx="264">
                  <c:v>19.688917091249987</c:v>
                </c:pt>
                <c:pt idx="265">
                  <c:v>20.69637016624991</c:v>
                </c:pt>
                <c:pt idx="266">
                  <c:v>21.703838841250054</c:v>
                </c:pt>
                <c:pt idx="267">
                  <c:v>22.746454866249962</c:v>
                </c:pt>
                <c:pt idx="268">
                  <c:v>23.796932741249975</c:v>
                </c:pt>
                <c:pt idx="269">
                  <c:v>24.848185053750015</c:v>
                </c:pt>
                <c:pt idx="270">
                  <c:v>25.909155678749958</c:v>
                </c:pt>
                <c:pt idx="271">
                  <c:v>26.978406491249999</c:v>
                </c:pt>
                <c:pt idx="272">
                  <c:v>28.043633803749966</c:v>
                </c:pt>
                <c:pt idx="273">
                  <c:v>29.159126016249928</c:v>
                </c:pt>
                <c:pt idx="274">
                  <c:v>30.257435491249943</c:v>
                </c:pt>
                <c:pt idx="275">
                  <c:v>31.348596991249984</c:v>
                </c:pt>
                <c:pt idx="276">
                  <c:v>32.437300741249942</c:v>
                </c:pt>
                <c:pt idx="277">
                  <c:v>33.539663541249972</c:v>
                </c:pt>
                <c:pt idx="278">
                  <c:v>34.632535866250024</c:v>
                </c:pt>
                <c:pt idx="279">
                  <c:v>35.743455803750038</c:v>
                </c:pt>
                <c:pt idx="280">
                  <c:v>36.84363117874998</c:v>
                </c:pt>
                <c:pt idx="281">
                  <c:v>37.943796803750026</c:v>
                </c:pt>
                <c:pt idx="282">
                  <c:v>39.054721666250039</c:v>
                </c:pt>
                <c:pt idx="283">
                  <c:v>40.14771524124999</c:v>
                </c:pt>
                <c:pt idx="284">
                  <c:v>41.261806791249995</c:v>
                </c:pt>
                <c:pt idx="285">
                  <c:v>42.362866191249921</c:v>
                </c:pt>
                <c:pt idx="286">
                  <c:v>43.450490816249975</c:v>
                </c:pt>
                <c:pt idx="287">
                  <c:v>44.557897391249973</c:v>
                </c:pt>
                <c:pt idx="288">
                  <c:v>45.645651266250013</c:v>
                </c:pt>
                <c:pt idx="289">
                  <c:v>46.752479316250003</c:v>
                </c:pt>
                <c:pt idx="290">
                  <c:v>47.844721191249917</c:v>
                </c:pt>
                <c:pt idx="291">
                  <c:v>48.922266816249959</c:v>
                </c:pt>
                <c:pt idx="292">
                  <c:v>50.023409316249932</c:v>
                </c:pt>
                <c:pt idx="293">
                  <c:v>51.125620453749896</c:v>
                </c:pt>
                <c:pt idx="294">
                  <c:v>52.223113116249955</c:v>
                </c:pt>
                <c:pt idx="295">
                  <c:v>53.299376766249956</c:v>
                </c:pt>
                <c:pt idx="296">
                  <c:v>54.35437064125</c:v>
                </c:pt>
                <c:pt idx="297">
                  <c:v>55.447256666249942</c:v>
                </c:pt>
                <c:pt idx="298">
                  <c:v>56.529436316249992</c:v>
                </c:pt>
                <c:pt idx="299">
                  <c:v>57.601153241249961</c:v>
                </c:pt>
                <c:pt idx="300">
                  <c:v>58.63534549125</c:v>
                </c:pt>
                <c:pt idx="301">
                  <c:v>59.636536241250006</c:v>
                </c:pt>
                <c:pt idx="302">
                  <c:v>60.609451091249966</c:v>
                </c:pt>
                <c:pt idx="303">
                  <c:v>61.584813891249993</c:v>
                </c:pt>
                <c:pt idx="304">
                  <c:v>62.592444991249927</c:v>
                </c:pt>
                <c:pt idx="305">
                  <c:v>63.610507491249997</c:v>
                </c:pt>
                <c:pt idx="306">
                  <c:v>64.608175041249993</c:v>
                </c:pt>
                <c:pt idx="307">
                  <c:v>65.600570628749978</c:v>
                </c:pt>
                <c:pt idx="308">
                  <c:v>66.587520628749957</c:v>
                </c:pt>
                <c:pt idx="309">
                  <c:v>67.50578077874998</c:v>
                </c:pt>
                <c:pt idx="310">
                  <c:v>68.376438528749929</c:v>
                </c:pt>
                <c:pt idx="311">
                  <c:v>69.238834278749962</c:v>
                </c:pt>
                <c:pt idx="312">
                  <c:v>70.135592028749983</c:v>
                </c:pt>
                <c:pt idx="313">
                  <c:v>70.995467853749901</c:v>
                </c:pt>
                <c:pt idx="314">
                  <c:v>71.856478666249956</c:v>
                </c:pt>
                <c:pt idx="315">
                  <c:v>72.71848555375</c:v>
                </c:pt>
                <c:pt idx="316">
                  <c:v>73.572276128749962</c:v>
                </c:pt>
                <c:pt idx="317">
                  <c:v>74.472057116249957</c:v>
                </c:pt>
                <c:pt idx="318">
                  <c:v>75.340747891250004</c:v>
                </c:pt>
                <c:pt idx="319">
                  <c:v>76.174868641249958</c:v>
                </c:pt>
                <c:pt idx="320">
                  <c:v>76.997303991249993</c:v>
                </c:pt>
                <c:pt idx="321">
                  <c:v>77.786721916250016</c:v>
                </c:pt>
                <c:pt idx="322">
                  <c:v>78.505201041250032</c:v>
                </c:pt>
                <c:pt idx="323">
                  <c:v>79.227174741250025</c:v>
                </c:pt>
                <c:pt idx="324">
                  <c:v>79.986738566249997</c:v>
                </c:pt>
                <c:pt idx="325">
                  <c:v>80.812892628750035</c:v>
                </c:pt>
                <c:pt idx="326">
                  <c:v>81.671003328749975</c:v>
                </c:pt>
                <c:pt idx="327">
                  <c:v>82.514901253750011</c:v>
                </c:pt>
                <c:pt idx="328">
                  <c:v>83.320282553749976</c:v>
                </c:pt>
                <c:pt idx="329">
                  <c:v>84.092169466250013</c:v>
                </c:pt>
                <c:pt idx="330">
                  <c:v>84.86405516625004</c:v>
                </c:pt>
                <c:pt idx="331">
                  <c:v>85.640188541249969</c:v>
                </c:pt>
                <c:pt idx="332">
                  <c:v>86.363883141250014</c:v>
                </c:pt>
                <c:pt idx="333">
                  <c:v>87.08040347875</c:v>
                </c:pt>
                <c:pt idx="334">
                  <c:v>87.76983700374997</c:v>
                </c:pt>
                <c:pt idx="335">
                  <c:v>88.48472060375002</c:v>
                </c:pt>
                <c:pt idx="336">
                  <c:v>89.228876378749987</c:v>
                </c:pt>
                <c:pt idx="337">
                  <c:v>90.010049078750001</c:v>
                </c:pt>
                <c:pt idx="338">
                  <c:v>90.820010678750023</c:v>
                </c:pt>
                <c:pt idx="339">
                  <c:v>91.611145678750006</c:v>
                </c:pt>
                <c:pt idx="340">
                  <c:v>92.332559128750006</c:v>
                </c:pt>
                <c:pt idx="341">
                  <c:v>93.039902878749956</c:v>
                </c:pt>
                <c:pt idx="342">
                  <c:v>93.709859503749996</c:v>
                </c:pt>
                <c:pt idx="343">
                  <c:v>94.428595703749991</c:v>
                </c:pt>
                <c:pt idx="344">
                  <c:v>95.187913516250021</c:v>
                </c:pt>
                <c:pt idx="345">
                  <c:v>95.96030962874994</c:v>
                </c:pt>
                <c:pt idx="346">
                  <c:v>96.757256678750011</c:v>
                </c:pt>
                <c:pt idx="347">
                  <c:v>97.547718741250023</c:v>
                </c:pt>
                <c:pt idx="348">
                  <c:v>98.320206966249998</c:v>
                </c:pt>
                <c:pt idx="349">
                  <c:v>99.051904091249995</c:v>
                </c:pt>
                <c:pt idx="350">
                  <c:v>99.804185528750011</c:v>
                </c:pt>
                <c:pt idx="351">
                  <c:v>100.51604777875005</c:v>
                </c:pt>
                <c:pt idx="352">
                  <c:v>101.19544227875002</c:v>
                </c:pt>
                <c:pt idx="353">
                  <c:v>101.88800120375002</c:v>
                </c:pt>
                <c:pt idx="354">
                  <c:v>102.61242440375001</c:v>
                </c:pt>
                <c:pt idx="355">
                  <c:v>103.38714920375001</c:v>
                </c:pt>
                <c:pt idx="356">
                  <c:v>104.15923720375001</c:v>
                </c:pt>
                <c:pt idx="357">
                  <c:v>104.89880432875002</c:v>
                </c:pt>
                <c:pt idx="358">
                  <c:v>105.64696904124999</c:v>
                </c:pt>
                <c:pt idx="359">
                  <c:v>106.34802437875</c:v>
                </c:pt>
                <c:pt idx="360">
                  <c:v>107.06511870375003</c:v>
                </c:pt>
                <c:pt idx="361">
                  <c:v>107.79799590375002</c:v>
                </c:pt>
                <c:pt idx="362">
                  <c:v>108.55737799125001</c:v>
                </c:pt>
                <c:pt idx="363">
                  <c:v>109.31004019125001</c:v>
                </c:pt>
                <c:pt idx="364">
                  <c:v>110.04870644125003</c:v>
                </c:pt>
                <c:pt idx="365">
                  <c:v>110.78432007875006</c:v>
                </c:pt>
                <c:pt idx="366">
                  <c:v>111.50603507874997</c:v>
                </c:pt>
                <c:pt idx="367">
                  <c:v>112.22471507875002</c:v>
                </c:pt>
                <c:pt idx="368">
                  <c:v>112.94391066625001</c:v>
                </c:pt>
                <c:pt idx="369">
                  <c:v>113.65288796624999</c:v>
                </c:pt>
                <c:pt idx="370">
                  <c:v>114.40128386624995</c:v>
                </c:pt>
                <c:pt idx="371">
                  <c:v>115.12511067875002</c:v>
                </c:pt>
                <c:pt idx="372">
                  <c:v>115.84218852875003</c:v>
                </c:pt>
                <c:pt idx="373">
                  <c:v>116.54907742875</c:v>
                </c:pt>
                <c:pt idx="374">
                  <c:v>117.25632181625002</c:v>
                </c:pt>
                <c:pt idx="375">
                  <c:v>117.96393151625004</c:v>
                </c:pt>
                <c:pt idx="376">
                  <c:v>118.66505037875001</c:v>
                </c:pt>
                <c:pt idx="377">
                  <c:v>119.39412897875002</c:v>
                </c:pt>
                <c:pt idx="378">
                  <c:v>120.12352351625002</c:v>
                </c:pt>
                <c:pt idx="379">
                  <c:v>120.83964451624999</c:v>
                </c:pt>
                <c:pt idx="380">
                  <c:v>121.54604891625003</c:v>
                </c:pt>
                <c:pt idx="381">
                  <c:v>122.25348256625</c:v>
                </c:pt>
                <c:pt idx="382">
                  <c:v>122.96264994125002</c:v>
                </c:pt>
                <c:pt idx="383">
                  <c:v>123.70404719125003</c:v>
                </c:pt>
                <c:pt idx="384">
                  <c:v>124.43703131624999</c:v>
                </c:pt>
                <c:pt idx="385">
                  <c:v>125.17142865375</c:v>
                </c:pt>
                <c:pt idx="386">
                  <c:v>125.89354095374998</c:v>
                </c:pt>
                <c:pt idx="387">
                  <c:v>126.60980807875002</c:v>
                </c:pt>
                <c:pt idx="388">
                  <c:v>127.32330976625001</c:v>
                </c:pt>
                <c:pt idx="389">
                  <c:v>128.02723749124996</c:v>
                </c:pt>
                <c:pt idx="390">
                  <c:v>128.71495199124999</c:v>
                </c:pt>
                <c:pt idx="391">
                  <c:v>129.42899736625</c:v>
                </c:pt>
                <c:pt idx="392">
                  <c:v>130.16560199125001</c:v>
                </c:pt>
                <c:pt idx="393">
                  <c:v>130.88869621625</c:v>
                </c:pt>
                <c:pt idx="394">
                  <c:v>131.58546901624999</c:v>
                </c:pt>
                <c:pt idx="395">
                  <c:v>132.27859141624998</c:v>
                </c:pt>
                <c:pt idx="396">
                  <c:v>132.95524241624994</c:v>
                </c:pt>
                <c:pt idx="397">
                  <c:v>133.63771691625004</c:v>
                </c:pt>
                <c:pt idx="398">
                  <c:v>134.33207266624999</c:v>
                </c:pt>
                <c:pt idx="399">
                  <c:v>135.04418869125004</c:v>
                </c:pt>
                <c:pt idx="400">
                  <c:v>135.74871826624994</c:v>
                </c:pt>
                <c:pt idx="401">
                  <c:v>136.44568107874997</c:v>
                </c:pt>
                <c:pt idx="402">
                  <c:v>137.11055877875</c:v>
                </c:pt>
                <c:pt idx="403">
                  <c:v>137.77130277875</c:v>
                </c:pt>
                <c:pt idx="404">
                  <c:v>138.44291901624999</c:v>
                </c:pt>
                <c:pt idx="405">
                  <c:v>139.14898769124994</c:v>
                </c:pt>
                <c:pt idx="406">
                  <c:v>139.88866932875004</c:v>
                </c:pt>
                <c:pt idx="407">
                  <c:v>140.56940045374992</c:v>
                </c:pt>
                <c:pt idx="408">
                  <c:v>141.23068485374995</c:v>
                </c:pt>
                <c:pt idx="409">
                  <c:v>141.88169430374995</c:v>
                </c:pt>
                <c:pt idx="410">
                  <c:v>142.55460596624999</c:v>
                </c:pt>
                <c:pt idx="411">
                  <c:v>143.26342159124999</c:v>
                </c:pt>
                <c:pt idx="412">
                  <c:v>143.94726996624993</c:v>
                </c:pt>
                <c:pt idx="413">
                  <c:v>144.61515861625</c:v>
                </c:pt>
                <c:pt idx="414">
                  <c:v>145.27582429125002</c:v>
                </c:pt>
                <c:pt idx="415">
                  <c:v>145.95180829124999</c:v>
                </c:pt>
                <c:pt idx="416">
                  <c:v>146.64551389124998</c:v>
                </c:pt>
                <c:pt idx="417">
                  <c:v>147.29558636625003</c:v>
                </c:pt>
                <c:pt idx="418">
                  <c:v>147.95234141624996</c:v>
                </c:pt>
                <c:pt idx="419">
                  <c:v>148.63742266624996</c:v>
                </c:pt>
                <c:pt idx="420">
                  <c:v>149.32032777874997</c:v>
                </c:pt>
                <c:pt idx="421">
                  <c:v>150.00910190375001</c:v>
                </c:pt>
                <c:pt idx="422">
                  <c:v>150.67681407874997</c:v>
                </c:pt>
                <c:pt idx="423">
                  <c:v>151.33708617874998</c:v>
                </c:pt>
                <c:pt idx="424">
                  <c:v>152.01632754125001</c:v>
                </c:pt>
                <c:pt idx="425">
                  <c:v>152.69573957874996</c:v>
                </c:pt>
                <c:pt idx="426">
                  <c:v>153.38299427874998</c:v>
                </c:pt>
                <c:pt idx="427">
                  <c:v>154.02891302875</c:v>
                </c:pt>
                <c:pt idx="428">
                  <c:v>154.73396146624998</c:v>
                </c:pt>
                <c:pt idx="429">
                  <c:v>155.35729352874998</c:v>
                </c:pt>
                <c:pt idx="430">
                  <c:v>156.03651180374996</c:v>
                </c:pt>
                <c:pt idx="431">
                  <c:v>156.69039184125</c:v>
                </c:pt>
                <c:pt idx="432">
                  <c:v>157.26739324125003</c:v>
                </c:pt>
                <c:pt idx="433">
                  <c:v>157.89704561624998</c:v>
                </c:pt>
                <c:pt idx="434">
                  <c:v>158.51952976624997</c:v>
                </c:pt>
                <c:pt idx="435">
                  <c:v>159.12765789124998</c:v>
                </c:pt>
                <c:pt idx="436">
                  <c:v>159.70001585375002</c:v>
                </c:pt>
                <c:pt idx="437">
                  <c:v>160.30658651625006</c:v>
                </c:pt>
                <c:pt idx="438">
                  <c:v>160.92520451625001</c:v>
                </c:pt>
                <c:pt idx="439">
                  <c:v>161.55549806625004</c:v>
                </c:pt>
                <c:pt idx="440">
                  <c:v>162.20641769125001</c:v>
                </c:pt>
                <c:pt idx="441">
                  <c:v>162.85422779125003</c:v>
                </c:pt>
                <c:pt idx="442">
                  <c:v>163.45073716624998</c:v>
                </c:pt>
                <c:pt idx="443">
                  <c:v>164.01528962874997</c:v>
                </c:pt>
                <c:pt idx="444">
                  <c:v>164.53497077874997</c:v>
                </c:pt>
                <c:pt idx="445">
                  <c:v>165.00841315374996</c:v>
                </c:pt>
                <c:pt idx="446">
                  <c:v>165.47220182875</c:v>
                </c:pt>
                <c:pt idx="447">
                  <c:v>165.91094299125001</c:v>
                </c:pt>
                <c:pt idx="448">
                  <c:v>166.34492619125001</c:v>
                </c:pt>
                <c:pt idx="449">
                  <c:v>166.79615937874996</c:v>
                </c:pt>
                <c:pt idx="450">
                  <c:v>167.26866207875003</c:v>
                </c:pt>
                <c:pt idx="451">
                  <c:v>167.73817317875</c:v>
                </c:pt>
                <c:pt idx="452">
                  <c:v>168.16810024124999</c:v>
                </c:pt>
                <c:pt idx="453">
                  <c:v>168.50552464124996</c:v>
                </c:pt>
                <c:pt idx="454">
                  <c:v>168.87128295374998</c:v>
                </c:pt>
                <c:pt idx="455">
                  <c:v>169.27342061624995</c:v>
                </c:pt>
                <c:pt idx="456">
                  <c:v>169.69023321624996</c:v>
                </c:pt>
                <c:pt idx="457">
                  <c:v>170.09417241624996</c:v>
                </c:pt>
                <c:pt idx="458">
                  <c:v>170.49794289124995</c:v>
                </c:pt>
                <c:pt idx="459">
                  <c:v>170.90567434124995</c:v>
                </c:pt>
                <c:pt idx="460">
                  <c:v>171.30489966624998</c:v>
                </c:pt>
                <c:pt idx="461">
                  <c:v>171.69573204124995</c:v>
                </c:pt>
                <c:pt idx="462">
                  <c:v>172.10071876624997</c:v>
                </c:pt>
                <c:pt idx="463">
                  <c:v>172.52161962874999</c:v>
                </c:pt>
                <c:pt idx="464">
                  <c:v>172.94401124124997</c:v>
                </c:pt>
                <c:pt idx="465">
                  <c:v>173.37984217874995</c:v>
                </c:pt>
                <c:pt idx="466">
                  <c:v>173.80295442874998</c:v>
                </c:pt>
                <c:pt idx="467">
                  <c:v>174.20365930374993</c:v>
                </c:pt>
                <c:pt idx="468">
                  <c:v>174.60591925374996</c:v>
                </c:pt>
                <c:pt idx="469">
                  <c:v>175.01943705374993</c:v>
                </c:pt>
                <c:pt idx="470">
                  <c:v>175.44008625374994</c:v>
                </c:pt>
                <c:pt idx="471">
                  <c:v>175.85225989124993</c:v>
                </c:pt>
                <c:pt idx="472">
                  <c:v>176.28482801624992</c:v>
                </c:pt>
                <c:pt idx="473">
                  <c:v>176.7335399537499</c:v>
                </c:pt>
                <c:pt idx="474">
                  <c:v>177.20177785374995</c:v>
                </c:pt>
                <c:pt idx="475">
                  <c:v>177.6909321037499</c:v>
                </c:pt>
                <c:pt idx="476">
                  <c:v>178.18744437874994</c:v>
                </c:pt>
                <c:pt idx="477">
                  <c:v>178.68368657874993</c:v>
                </c:pt>
                <c:pt idx="478">
                  <c:v>179.19057092874993</c:v>
                </c:pt>
                <c:pt idx="479">
                  <c:v>179.69143530374993</c:v>
                </c:pt>
                <c:pt idx="480">
                  <c:v>180.17376412874989</c:v>
                </c:pt>
                <c:pt idx="481">
                  <c:v>180.6718671537499</c:v>
                </c:pt>
                <c:pt idx="482">
                  <c:v>181.15699497874994</c:v>
                </c:pt>
                <c:pt idx="483">
                  <c:v>181.62407404124991</c:v>
                </c:pt>
                <c:pt idx="484">
                  <c:v>182.08907529124988</c:v>
                </c:pt>
                <c:pt idx="485">
                  <c:v>182.54517646624993</c:v>
                </c:pt>
                <c:pt idx="486">
                  <c:v>183.0046167162499</c:v>
                </c:pt>
                <c:pt idx="487">
                  <c:v>183.45023506624992</c:v>
                </c:pt>
                <c:pt idx="488">
                  <c:v>183.8807142662499</c:v>
                </c:pt>
                <c:pt idx="489">
                  <c:v>184.31150146624992</c:v>
                </c:pt>
                <c:pt idx="490">
                  <c:v>184.7391494662499</c:v>
                </c:pt>
                <c:pt idx="491">
                  <c:v>185.15547061624991</c:v>
                </c:pt>
                <c:pt idx="492">
                  <c:v>185.54920519124994</c:v>
                </c:pt>
                <c:pt idx="493">
                  <c:v>185.92884129124991</c:v>
                </c:pt>
                <c:pt idx="494">
                  <c:v>186.30268041624993</c:v>
                </c:pt>
                <c:pt idx="495">
                  <c:v>186.66919461624994</c:v>
                </c:pt>
                <c:pt idx="496">
                  <c:v>187.03330829124994</c:v>
                </c:pt>
                <c:pt idx="497">
                  <c:v>187.40776316624991</c:v>
                </c:pt>
                <c:pt idx="498">
                  <c:v>187.78916976624996</c:v>
                </c:pt>
                <c:pt idx="499">
                  <c:v>188.15070389124992</c:v>
                </c:pt>
                <c:pt idx="500">
                  <c:v>188.49426964124993</c:v>
                </c:pt>
                <c:pt idx="501">
                  <c:v>188.82945304124993</c:v>
                </c:pt>
                <c:pt idx="502">
                  <c:v>189.16405347874993</c:v>
                </c:pt>
                <c:pt idx="503">
                  <c:v>189.50414360374995</c:v>
                </c:pt>
                <c:pt idx="504">
                  <c:v>189.84804497874993</c:v>
                </c:pt>
                <c:pt idx="505">
                  <c:v>190.19260997874991</c:v>
                </c:pt>
                <c:pt idx="506">
                  <c:v>190.54673977874995</c:v>
                </c:pt>
                <c:pt idx="507">
                  <c:v>190.90867309124994</c:v>
                </c:pt>
                <c:pt idx="508">
                  <c:v>191.27227339124994</c:v>
                </c:pt>
                <c:pt idx="509">
                  <c:v>191.63742877874995</c:v>
                </c:pt>
                <c:pt idx="510">
                  <c:v>192.01270912874995</c:v>
                </c:pt>
                <c:pt idx="511">
                  <c:v>192.39921872874993</c:v>
                </c:pt>
                <c:pt idx="512">
                  <c:v>192.78804272874996</c:v>
                </c:pt>
                <c:pt idx="513">
                  <c:v>193.17197181624994</c:v>
                </c:pt>
                <c:pt idx="514">
                  <c:v>193.55243887874991</c:v>
                </c:pt>
                <c:pt idx="515">
                  <c:v>193.9197519787499</c:v>
                </c:pt>
                <c:pt idx="516">
                  <c:v>194.28241254124993</c:v>
                </c:pt>
                <c:pt idx="517">
                  <c:v>194.66358582874994</c:v>
                </c:pt>
                <c:pt idx="518">
                  <c:v>195.03706902874993</c:v>
                </c:pt>
                <c:pt idx="519">
                  <c:v>195.41231802874992</c:v>
                </c:pt>
                <c:pt idx="520">
                  <c:v>195.79182572874996</c:v>
                </c:pt>
                <c:pt idx="521">
                  <c:v>196.17536407874991</c:v>
                </c:pt>
                <c:pt idx="522">
                  <c:v>196.55753100374989</c:v>
                </c:pt>
                <c:pt idx="523">
                  <c:v>196.94337975374995</c:v>
                </c:pt>
                <c:pt idx="524">
                  <c:v>197.33647796624993</c:v>
                </c:pt>
                <c:pt idx="525">
                  <c:v>197.74897486624991</c:v>
                </c:pt>
                <c:pt idx="526">
                  <c:v>198.17635186624989</c:v>
                </c:pt>
                <c:pt idx="527">
                  <c:v>198.60695427874992</c:v>
                </c:pt>
                <c:pt idx="528">
                  <c:v>199.05494565374991</c:v>
                </c:pt>
                <c:pt idx="529">
                  <c:v>199.52538165374992</c:v>
                </c:pt>
                <c:pt idx="530">
                  <c:v>199.99726842874989</c:v>
                </c:pt>
                <c:pt idx="531">
                  <c:v>200.47610062874989</c:v>
                </c:pt>
                <c:pt idx="532">
                  <c:v>200.96135500374993</c:v>
                </c:pt>
                <c:pt idx="533">
                  <c:v>201.45251569124991</c:v>
                </c:pt>
                <c:pt idx="534">
                  <c:v>201.93809907874993</c:v>
                </c:pt>
                <c:pt idx="535">
                  <c:v>202.41921055374993</c:v>
                </c:pt>
                <c:pt idx="536">
                  <c:v>202.89370785374993</c:v>
                </c:pt>
                <c:pt idx="537">
                  <c:v>203.36166720374993</c:v>
                </c:pt>
                <c:pt idx="538">
                  <c:v>203.82316001624991</c:v>
                </c:pt>
                <c:pt idx="539">
                  <c:v>204.27724914124991</c:v>
                </c:pt>
                <c:pt idx="540">
                  <c:v>204.7240513912499</c:v>
                </c:pt>
                <c:pt idx="541">
                  <c:v>205.16368357874993</c:v>
                </c:pt>
                <c:pt idx="542">
                  <c:v>205.59529597874993</c:v>
                </c:pt>
                <c:pt idx="543">
                  <c:v>206.01904209124993</c:v>
                </c:pt>
                <c:pt idx="544">
                  <c:v>206.43413334124992</c:v>
                </c:pt>
                <c:pt idx="545">
                  <c:v>206.84167784124989</c:v>
                </c:pt>
                <c:pt idx="546">
                  <c:v>207.2400088037499</c:v>
                </c:pt>
                <c:pt idx="547">
                  <c:v>207.63024186624992</c:v>
                </c:pt>
                <c:pt idx="548">
                  <c:v>208.01254839124991</c:v>
                </c:pt>
                <c:pt idx="549">
                  <c:v>208.38708739124993</c:v>
                </c:pt>
                <c:pt idx="550">
                  <c:v>208.75487176624992</c:v>
                </c:pt>
                <c:pt idx="551">
                  <c:v>209.11602541624993</c:v>
                </c:pt>
                <c:pt idx="552">
                  <c:v>209.47066086624991</c:v>
                </c:pt>
                <c:pt idx="553">
                  <c:v>209.81887936624992</c:v>
                </c:pt>
                <c:pt idx="554">
                  <c:v>210.16078164124991</c:v>
                </c:pt>
                <c:pt idx="555">
                  <c:v>210.49725241624992</c:v>
                </c:pt>
                <c:pt idx="556">
                  <c:v>210.82912749124992</c:v>
                </c:pt>
                <c:pt idx="557">
                  <c:v>211.15415155374993</c:v>
                </c:pt>
                <c:pt idx="558">
                  <c:v>211.47394811624991</c:v>
                </c:pt>
                <c:pt idx="559">
                  <c:v>211.78783001624993</c:v>
                </c:pt>
                <c:pt idx="560">
                  <c:v>212.09733095374995</c:v>
                </c:pt>
                <c:pt idx="561">
                  <c:v>212.40105275374992</c:v>
                </c:pt>
                <c:pt idx="562">
                  <c:v>212.70047587874993</c:v>
                </c:pt>
                <c:pt idx="563">
                  <c:v>212.99562465374993</c:v>
                </c:pt>
                <c:pt idx="564">
                  <c:v>213.28583715374992</c:v>
                </c:pt>
                <c:pt idx="565">
                  <c:v>213.57115597874991</c:v>
                </c:pt>
                <c:pt idx="566">
                  <c:v>213.8529404787499</c:v>
                </c:pt>
                <c:pt idx="567">
                  <c:v>214.12989392874991</c:v>
                </c:pt>
                <c:pt idx="568">
                  <c:v>214.40269502874992</c:v>
                </c:pt>
                <c:pt idx="569">
                  <c:v>214.67073422874992</c:v>
                </c:pt>
                <c:pt idx="570">
                  <c:v>214.93405979124995</c:v>
                </c:pt>
                <c:pt idx="571">
                  <c:v>215.19331754124991</c:v>
                </c:pt>
                <c:pt idx="572">
                  <c:v>215.44793129124992</c:v>
                </c:pt>
                <c:pt idx="573">
                  <c:v>215.69794404124991</c:v>
                </c:pt>
                <c:pt idx="574">
                  <c:v>215.94396961624992</c:v>
                </c:pt>
                <c:pt idx="575">
                  <c:v>216.18601921624992</c:v>
                </c:pt>
                <c:pt idx="576">
                  <c:v>216.42354901624992</c:v>
                </c:pt>
                <c:pt idx="577">
                  <c:v>216.65712545374993</c:v>
                </c:pt>
                <c:pt idx="578">
                  <c:v>216.88674942874994</c:v>
                </c:pt>
                <c:pt idx="579">
                  <c:v>217.11190862874992</c:v>
                </c:pt>
                <c:pt idx="580">
                  <c:v>217.33212701624993</c:v>
                </c:pt>
                <c:pt idx="581">
                  <c:v>217.54844889124993</c:v>
                </c:pt>
                <c:pt idx="582">
                  <c:v>217.75990985374995</c:v>
                </c:pt>
                <c:pt idx="583">
                  <c:v>217.96656785374995</c:v>
                </c:pt>
                <c:pt idx="584">
                  <c:v>218.16848057874995</c:v>
                </c:pt>
                <c:pt idx="585">
                  <c:v>218.36570545374994</c:v>
                </c:pt>
                <c:pt idx="586">
                  <c:v>218.55830500374995</c:v>
                </c:pt>
                <c:pt idx="587">
                  <c:v>218.74677542874994</c:v>
                </c:pt>
                <c:pt idx="588">
                  <c:v>218.93157330374996</c:v>
                </c:pt>
                <c:pt idx="589">
                  <c:v>219.11229155374994</c:v>
                </c:pt>
                <c:pt idx="590">
                  <c:v>219.28896780374993</c:v>
                </c:pt>
                <c:pt idx="591">
                  <c:v>219.46203585374991</c:v>
                </c:pt>
                <c:pt idx="592">
                  <c:v>219.63150405374992</c:v>
                </c:pt>
                <c:pt idx="593">
                  <c:v>219.79662554124991</c:v>
                </c:pt>
                <c:pt idx="594">
                  <c:v>219.95783031624993</c:v>
                </c:pt>
                <c:pt idx="595">
                  <c:v>220.11479106624992</c:v>
                </c:pt>
                <c:pt idx="596">
                  <c:v>220.26827016624992</c:v>
                </c:pt>
                <c:pt idx="597">
                  <c:v>220.41758766624991</c:v>
                </c:pt>
                <c:pt idx="598">
                  <c:v>220.56347039124992</c:v>
                </c:pt>
                <c:pt idx="599">
                  <c:v>220.70592239124991</c:v>
                </c:pt>
                <c:pt idx="600">
                  <c:v>220.8439900162499</c:v>
                </c:pt>
                <c:pt idx="601">
                  <c:v>220.97837039124991</c:v>
                </c:pt>
                <c:pt idx="602">
                  <c:v>221.10879175374993</c:v>
                </c:pt>
                <c:pt idx="603">
                  <c:v>221.23559342874992</c:v>
                </c:pt>
                <c:pt idx="604">
                  <c:v>221.35880222874994</c:v>
                </c:pt>
                <c:pt idx="605">
                  <c:v>221.47871847874993</c:v>
                </c:pt>
                <c:pt idx="606">
                  <c:v>221.59480051624993</c:v>
                </c:pt>
                <c:pt idx="607">
                  <c:v>221.70761101624993</c:v>
                </c:pt>
                <c:pt idx="608">
                  <c:v>221.81690089124993</c:v>
                </c:pt>
                <c:pt idx="609">
                  <c:v>221.92293227874993</c:v>
                </c:pt>
                <c:pt idx="610">
                  <c:v>222.02500210374993</c:v>
                </c:pt>
                <c:pt idx="611">
                  <c:v>222.12362920374991</c:v>
                </c:pt>
                <c:pt idx="612">
                  <c:v>222.21883502874991</c:v>
                </c:pt>
                <c:pt idx="613">
                  <c:v>222.31064639124992</c:v>
                </c:pt>
                <c:pt idx="614">
                  <c:v>222.39908474124991</c:v>
                </c:pt>
                <c:pt idx="615">
                  <c:v>222.48435911624992</c:v>
                </c:pt>
                <c:pt idx="616">
                  <c:v>222.56628486624993</c:v>
                </c:pt>
                <c:pt idx="617">
                  <c:v>222.64506627874994</c:v>
                </c:pt>
                <c:pt idx="618">
                  <c:v>222.72069867874993</c:v>
                </c:pt>
                <c:pt idx="619">
                  <c:v>222.79302087874993</c:v>
                </c:pt>
                <c:pt idx="620">
                  <c:v>222.86220886624994</c:v>
                </c:pt>
                <c:pt idx="621">
                  <c:v>222.92826909124994</c:v>
                </c:pt>
                <c:pt idx="622">
                  <c:v>222.99092419124995</c:v>
                </c:pt>
                <c:pt idx="623">
                  <c:v>223.05034802874994</c:v>
                </c:pt>
                <c:pt idx="624">
                  <c:v>223.10656766624993</c:v>
                </c:pt>
                <c:pt idx="625">
                  <c:v>223.15948226624994</c:v>
                </c:pt>
                <c:pt idx="626">
                  <c:v>223.20924866624995</c:v>
                </c:pt>
                <c:pt idx="627">
                  <c:v>223.25588846624996</c:v>
                </c:pt>
                <c:pt idx="628">
                  <c:v>223.29952404124995</c:v>
                </c:pt>
                <c:pt idx="629">
                  <c:v>223.34007449124996</c:v>
                </c:pt>
                <c:pt idx="630">
                  <c:v>223.37746949124997</c:v>
                </c:pt>
                <c:pt idx="631">
                  <c:v>223.41190381624997</c:v>
                </c:pt>
                <c:pt idx="632">
                  <c:v>223.44352471624998</c:v>
                </c:pt>
                <c:pt idx="633">
                  <c:v>223.47203896624998</c:v>
                </c:pt>
                <c:pt idx="634">
                  <c:v>223.49754084124999</c:v>
                </c:pt>
                <c:pt idx="635">
                  <c:v>223.52010384124998</c:v>
                </c:pt>
                <c:pt idx="636">
                  <c:v>223.53969114124999</c:v>
                </c:pt>
                <c:pt idx="637">
                  <c:v>223.55631909125</c:v>
                </c:pt>
                <c:pt idx="638">
                  <c:v>223.57004089125002</c:v>
                </c:pt>
                <c:pt idx="639">
                  <c:v>223.58084025375001</c:v>
                </c:pt>
                <c:pt idx="640">
                  <c:v>223.58873356625</c:v>
                </c:pt>
                <c:pt idx="641">
                  <c:v>223.59374866625001</c:v>
                </c:pt>
                <c:pt idx="642">
                  <c:v>223.59588879125002</c:v>
                </c:pt>
                <c:pt idx="643">
                  <c:v>223.59516608750002</c:v>
                </c:pt>
                <c:pt idx="644">
                  <c:v>223.59159218750003</c:v>
                </c:pt>
                <c:pt idx="645">
                  <c:v>223.58518633750003</c:v>
                </c:pt>
                <c:pt idx="646">
                  <c:v>223.57594738750004</c:v>
                </c:pt>
                <c:pt idx="647">
                  <c:v>223.56390808750004</c:v>
                </c:pt>
                <c:pt idx="648">
                  <c:v>223.54905357250004</c:v>
                </c:pt>
                <c:pt idx="649">
                  <c:v>223.53139005500003</c:v>
                </c:pt>
                <c:pt idx="650">
                  <c:v>223.51096997000002</c:v>
                </c:pt>
                <c:pt idx="651">
                  <c:v>223.48781380625002</c:v>
                </c:pt>
                <c:pt idx="652">
                  <c:v>223.46188365125002</c:v>
                </c:pt>
                <c:pt idx="653">
                  <c:v>223.43325231125002</c:v>
                </c:pt>
                <c:pt idx="654">
                  <c:v>223.40193976625002</c:v>
                </c:pt>
                <c:pt idx="655">
                  <c:v>223.36773141500001</c:v>
                </c:pt>
                <c:pt idx="656">
                  <c:v>223.33085503250001</c:v>
                </c:pt>
                <c:pt idx="657">
                  <c:v>223.29133073375002</c:v>
                </c:pt>
                <c:pt idx="658">
                  <c:v>223.24899003375</c:v>
                </c:pt>
                <c:pt idx="659">
                  <c:v>223.20413011375001</c:v>
                </c:pt>
                <c:pt idx="660">
                  <c:v>223.15646330125</c:v>
                </c:pt>
                <c:pt idx="661">
                  <c:v>223.106320665</c:v>
                </c:pt>
                <c:pt idx="662">
                  <c:v>223.05349741500001</c:v>
                </c:pt>
                <c:pt idx="663">
                  <c:v>222.9981232275</c:v>
                </c:pt>
                <c:pt idx="664">
                  <c:v>222.94008685625002</c:v>
                </c:pt>
                <c:pt idx="665">
                  <c:v>222.87939399125003</c:v>
                </c:pt>
                <c:pt idx="666">
                  <c:v>222.81619083125003</c:v>
                </c:pt>
                <c:pt idx="667">
                  <c:v>222.75049489125001</c:v>
                </c:pt>
                <c:pt idx="668">
                  <c:v>222.68186724125002</c:v>
                </c:pt>
                <c:pt idx="669">
                  <c:v>222.61091441875001</c:v>
                </c:pt>
                <c:pt idx="670">
                  <c:v>222.53734262500001</c:v>
                </c:pt>
                <c:pt idx="671">
                  <c:v>222.461158705</c:v>
                </c:pt>
                <c:pt idx="672">
                  <c:v>222.38254259499999</c:v>
                </c:pt>
                <c:pt idx="673">
                  <c:v>222.30133597999998</c:v>
                </c:pt>
                <c:pt idx="674">
                  <c:v>222.21773182874998</c:v>
                </c:pt>
                <c:pt idx="675">
                  <c:v>222.13156084624998</c:v>
                </c:pt>
                <c:pt idx="676">
                  <c:v>222.04322160374997</c:v>
                </c:pt>
                <c:pt idx="677">
                  <c:v>221.95214911874996</c:v>
                </c:pt>
                <c:pt idx="678">
                  <c:v>221.85873745499995</c:v>
                </c:pt>
                <c:pt idx="679">
                  <c:v>221.76278375499996</c:v>
                </c:pt>
                <c:pt idx="680">
                  <c:v>221.66429283374995</c:v>
                </c:pt>
                <c:pt idx="681">
                  <c:v>221.56371900874996</c:v>
                </c:pt>
                <c:pt idx="682">
                  <c:v>221.46065093374995</c:v>
                </c:pt>
                <c:pt idx="683">
                  <c:v>221.35509259624993</c:v>
                </c:pt>
                <c:pt idx="684">
                  <c:v>221.24751536499994</c:v>
                </c:pt>
                <c:pt idx="685">
                  <c:v>221.13723918249994</c:v>
                </c:pt>
                <c:pt idx="686">
                  <c:v>221.02475911999994</c:v>
                </c:pt>
                <c:pt idx="687">
                  <c:v>220.91010237874994</c:v>
                </c:pt>
                <c:pt idx="688">
                  <c:v>220.79329789624995</c:v>
                </c:pt>
                <c:pt idx="689">
                  <c:v>220.67412065624995</c:v>
                </c:pt>
                <c:pt idx="690">
                  <c:v>220.55285367624995</c:v>
                </c:pt>
                <c:pt idx="691">
                  <c:v>220.42952711624994</c:v>
                </c:pt>
                <c:pt idx="692">
                  <c:v>220.30389515999994</c:v>
                </c:pt>
                <c:pt idx="693">
                  <c:v>220.17624626624993</c:v>
                </c:pt>
                <c:pt idx="694">
                  <c:v>220.04661007874995</c:v>
                </c:pt>
                <c:pt idx="695">
                  <c:v>219.91501624124996</c:v>
                </c:pt>
                <c:pt idx="696">
                  <c:v>219.78177690124994</c:v>
                </c:pt>
                <c:pt idx="697">
                  <c:v>219.64633867624994</c:v>
                </c:pt>
                <c:pt idx="698">
                  <c:v>219.50930265624996</c:v>
                </c:pt>
                <c:pt idx="699">
                  <c:v>219.37009560624998</c:v>
                </c:pt>
                <c:pt idx="700">
                  <c:v>219.22933366624997</c:v>
                </c:pt>
                <c:pt idx="701">
                  <c:v>219.08673486624997</c:v>
                </c:pt>
                <c:pt idx="702">
                  <c:v>218.94262900999996</c:v>
                </c:pt>
                <c:pt idx="703">
                  <c:v>218.79641332999998</c:v>
                </c:pt>
                <c:pt idx="704">
                  <c:v>218.64873427124996</c:v>
                </c:pt>
                <c:pt idx="705">
                  <c:v>218.49961395374996</c:v>
                </c:pt>
                <c:pt idx="706">
                  <c:v>218.34842246124995</c:v>
                </c:pt>
                <c:pt idx="707">
                  <c:v>218.19582848124995</c:v>
                </c:pt>
                <c:pt idx="708">
                  <c:v>218.04185620999996</c:v>
                </c:pt>
                <c:pt idx="709">
                  <c:v>217.88585497999998</c:v>
                </c:pt>
                <c:pt idx="710">
                  <c:v>217.72885755499999</c:v>
                </c:pt>
                <c:pt idx="711">
                  <c:v>217.56985807875</c:v>
                </c:pt>
                <c:pt idx="712">
                  <c:v>217.40955900374999</c:v>
                </c:pt>
                <c:pt idx="713">
                  <c:v>217.24762577875001</c:v>
                </c:pt>
                <c:pt idx="714">
                  <c:v>217.08406645375001</c:v>
                </c:pt>
                <c:pt idx="715">
                  <c:v>216.91924758625001</c:v>
                </c:pt>
                <c:pt idx="716">
                  <c:v>216.75318422875</c:v>
                </c:pt>
                <c:pt idx="717">
                  <c:v>216.58552703125</c:v>
                </c:pt>
                <c:pt idx="718">
                  <c:v>216.41665867624999</c:v>
                </c:pt>
                <c:pt idx="719">
                  <c:v>216.24697325124998</c:v>
                </c:pt>
                <c:pt idx="720">
                  <c:v>216.07536962124999</c:v>
                </c:pt>
                <c:pt idx="721">
                  <c:v>215.90299490125</c:v>
                </c:pt>
                <c:pt idx="722">
                  <c:v>215.72949646749998</c:v>
                </c:pt>
                <c:pt idx="723">
                  <c:v>215.55412931999999</c:v>
                </c:pt>
                <c:pt idx="724">
                  <c:v>215.37768695249997</c:v>
                </c:pt>
                <c:pt idx="725">
                  <c:v>215.20058545374997</c:v>
                </c:pt>
                <c:pt idx="726">
                  <c:v>215.02166068874996</c:v>
                </c:pt>
                <c:pt idx="727">
                  <c:v>214.84210787624994</c:v>
                </c:pt>
                <c:pt idx="728">
                  <c:v>214.66113868874993</c:v>
                </c:pt>
                <c:pt idx="729">
                  <c:v>214.47875875124993</c:v>
                </c:pt>
                <c:pt idx="730">
                  <c:v>214.29497537624994</c:v>
                </c:pt>
                <c:pt idx="731">
                  <c:v>214.10979812624993</c:v>
                </c:pt>
                <c:pt idx="732">
                  <c:v>213.92323937624991</c:v>
                </c:pt>
                <c:pt idx="733">
                  <c:v>213.7357291187499</c:v>
                </c:pt>
                <c:pt idx="734">
                  <c:v>213.54728575874989</c:v>
                </c:pt>
                <c:pt idx="735">
                  <c:v>213.35792761874993</c:v>
                </c:pt>
                <c:pt idx="736">
                  <c:v>213.16724356499992</c:v>
                </c:pt>
                <c:pt idx="737">
                  <c:v>212.97523918499991</c:v>
                </c:pt>
                <c:pt idx="738">
                  <c:v>212.78191615499992</c:v>
                </c:pt>
                <c:pt idx="739">
                  <c:v>212.58727615124991</c:v>
                </c:pt>
                <c:pt idx="740">
                  <c:v>212.3917625737499</c:v>
                </c:pt>
                <c:pt idx="741">
                  <c:v>212.19494388874989</c:v>
                </c:pt>
                <c:pt idx="742">
                  <c:v>211.99726654499992</c:v>
                </c:pt>
                <c:pt idx="743">
                  <c:v>211.79784935249992</c:v>
                </c:pt>
                <c:pt idx="744">
                  <c:v>211.5966965587499</c:v>
                </c:pt>
                <c:pt idx="745">
                  <c:v>211.39425975749992</c:v>
                </c:pt>
                <c:pt idx="746">
                  <c:v>211.19058811874993</c:v>
                </c:pt>
                <c:pt idx="747">
                  <c:v>210.98532627874994</c:v>
                </c:pt>
                <c:pt idx="748">
                  <c:v>210.77902227874992</c:v>
                </c:pt>
                <c:pt idx="749">
                  <c:v>210.5712856937499</c:v>
                </c:pt>
                <c:pt idx="750">
                  <c:v>210.36263146499991</c:v>
                </c:pt>
                <c:pt idx="751">
                  <c:v>210.15308933874991</c:v>
                </c:pt>
                <c:pt idx="752">
                  <c:v>209.9431257387499</c:v>
                </c:pt>
                <c:pt idx="753">
                  <c:v>209.73184934999992</c:v>
                </c:pt>
                <c:pt idx="754">
                  <c:v>209.52043142999992</c:v>
                </c:pt>
                <c:pt idx="755">
                  <c:v>209.30883822999991</c:v>
                </c:pt>
                <c:pt idx="756">
                  <c:v>209.09722340749994</c:v>
                </c:pt>
                <c:pt idx="757">
                  <c:v>208.88701788749992</c:v>
                </c:pt>
                <c:pt idx="758">
                  <c:v>208.67855340749992</c:v>
                </c:pt>
                <c:pt idx="759">
                  <c:v>208.4733369274999</c:v>
                </c:pt>
                <c:pt idx="760">
                  <c:v>208.2730176474999</c:v>
                </c:pt>
                <c:pt idx="761">
                  <c:v>208.07937916749989</c:v>
                </c:pt>
                <c:pt idx="762">
                  <c:v>207.89444924749989</c:v>
                </c:pt>
                <c:pt idx="763">
                  <c:v>207.72052556749989</c:v>
                </c:pt>
                <c:pt idx="764">
                  <c:v>207.56033924749988</c:v>
                </c:pt>
                <c:pt idx="765">
                  <c:v>207.41613028749987</c:v>
                </c:pt>
                <c:pt idx="766">
                  <c:v>207.28993876749988</c:v>
                </c:pt>
                <c:pt idx="767">
                  <c:v>207.18441198124987</c:v>
                </c:pt>
                <c:pt idx="768">
                  <c:v>207.10295327874988</c:v>
                </c:pt>
                <c:pt idx="769">
                  <c:v>207.04846544499986</c:v>
                </c:pt>
                <c:pt idx="770">
                  <c:v>207.02344319499986</c:v>
                </c:pt>
                <c:pt idx="771">
                  <c:v>207.03014620374987</c:v>
                </c:pt>
                <c:pt idx="772">
                  <c:v>207.07034245374987</c:v>
                </c:pt>
                <c:pt idx="773">
                  <c:v>207.14537432874988</c:v>
                </c:pt>
                <c:pt idx="774">
                  <c:v>207.25649509124989</c:v>
                </c:pt>
                <c:pt idx="775">
                  <c:v>207.40412994124989</c:v>
                </c:pt>
                <c:pt idx="776">
                  <c:v>207.58840854124989</c:v>
                </c:pt>
                <c:pt idx="777">
                  <c:v>207.80967949124991</c:v>
                </c:pt>
                <c:pt idx="778">
                  <c:v>208.06770829124989</c:v>
                </c:pt>
                <c:pt idx="779">
                  <c:v>208.36102012874986</c:v>
                </c:pt>
                <c:pt idx="780">
                  <c:v>208.68914862874988</c:v>
                </c:pt>
                <c:pt idx="781">
                  <c:v>209.05084519124992</c:v>
                </c:pt>
                <c:pt idx="782">
                  <c:v>209.44345900374992</c:v>
                </c:pt>
                <c:pt idx="783">
                  <c:v>209.86485156624988</c:v>
                </c:pt>
                <c:pt idx="784">
                  <c:v>210.3137835662499</c:v>
                </c:pt>
                <c:pt idx="785">
                  <c:v>210.7882009787499</c:v>
                </c:pt>
                <c:pt idx="786">
                  <c:v>211.28394137874992</c:v>
                </c:pt>
                <c:pt idx="787">
                  <c:v>211.8022027287499</c:v>
                </c:pt>
                <c:pt idx="788">
                  <c:v>212.33836615374994</c:v>
                </c:pt>
                <c:pt idx="789">
                  <c:v>212.89128902874995</c:v>
                </c:pt>
                <c:pt idx="790">
                  <c:v>213.46056064124994</c:v>
                </c:pt>
                <c:pt idx="791">
                  <c:v>214.04350646624994</c:v>
                </c:pt>
                <c:pt idx="792">
                  <c:v>214.63726886624991</c:v>
                </c:pt>
                <c:pt idx="793">
                  <c:v>215.24154752874989</c:v>
                </c:pt>
                <c:pt idx="794">
                  <c:v>215.85367404124992</c:v>
                </c:pt>
                <c:pt idx="795">
                  <c:v>216.4735954412499</c:v>
                </c:pt>
                <c:pt idx="796">
                  <c:v>217.09825544124993</c:v>
                </c:pt>
                <c:pt idx="797">
                  <c:v>217.72851461624987</c:v>
                </c:pt>
                <c:pt idx="798">
                  <c:v>218.36007859124993</c:v>
                </c:pt>
                <c:pt idx="799">
                  <c:v>218.9958080912499</c:v>
                </c:pt>
                <c:pt idx="800">
                  <c:v>219.63170634124995</c:v>
                </c:pt>
                <c:pt idx="801">
                  <c:v>220.26518409124992</c:v>
                </c:pt>
                <c:pt idx="802">
                  <c:v>220.89669500374993</c:v>
                </c:pt>
                <c:pt idx="803">
                  <c:v>221.52538720374997</c:v>
                </c:pt>
                <c:pt idx="804">
                  <c:v>222.14782547874992</c:v>
                </c:pt>
                <c:pt idx="805">
                  <c:v>222.76768015374992</c:v>
                </c:pt>
                <c:pt idx="806">
                  <c:v>223.38224905374997</c:v>
                </c:pt>
                <c:pt idx="807">
                  <c:v>223.99370467874996</c:v>
                </c:pt>
                <c:pt idx="808">
                  <c:v>224.60020602874991</c:v>
                </c:pt>
                <c:pt idx="809">
                  <c:v>225.20372207874993</c:v>
                </c:pt>
                <c:pt idx="810">
                  <c:v>225.80735307874994</c:v>
                </c:pt>
                <c:pt idx="811">
                  <c:v>226.40425220374993</c:v>
                </c:pt>
                <c:pt idx="812">
                  <c:v>226.99515920374989</c:v>
                </c:pt>
                <c:pt idx="813">
                  <c:v>227.57593714124994</c:v>
                </c:pt>
                <c:pt idx="814">
                  <c:v>228.15073164124993</c:v>
                </c:pt>
                <c:pt idx="815">
                  <c:v>228.71660914124993</c:v>
                </c:pt>
                <c:pt idx="816">
                  <c:v>229.27319644124992</c:v>
                </c:pt>
                <c:pt idx="817">
                  <c:v>229.8180161787499</c:v>
                </c:pt>
                <c:pt idx="818">
                  <c:v>230.35317072874992</c:v>
                </c:pt>
                <c:pt idx="819">
                  <c:v>230.8784868787499</c:v>
                </c:pt>
                <c:pt idx="820">
                  <c:v>231.39284610374989</c:v>
                </c:pt>
                <c:pt idx="821">
                  <c:v>231.89646409124987</c:v>
                </c:pt>
                <c:pt idx="822">
                  <c:v>232.39062464124993</c:v>
                </c:pt>
                <c:pt idx="823">
                  <c:v>232.87548951624987</c:v>
                </c:pt>
                <c:pt idx="824">
                  <c:v>233.35109771624988</c:v>
                </c:pt>
                <c:pt idx="825">
                  <c:v>233.8155067162499</c:v>
                </c:pt>
                <c:pt idx="826">
                  <c:v>234.26960734124984</c:v>
                </c:pt>
                <c:pt idx="827">
                  <c:v>234.71424034124985</c:v>
                </c:pt>
                <c:pt idx="828">
                  <c:v>235.1484635412499</c:v>
                </c:pt>
                <c:pt idx="829">
                  <c:v>235.57228314124987</c:v>
                </c:pt>
                <c:pt idx="830">
                  <c:v>235.98573014124989</c:v>
                </c:pt>
                <c:pt idx="831">
                  <c:v>236.38966689124985</c:v>
                </c:pt>
                <c:pt idx="832">
                  <c:v>236.78252989124985</c:v>
                </c:pt>
                <c:pt idx="833">
                  <c:v>237.16673066624986</c:v>
                </c:pt>
                <c:pt idx="834">
                  <c:v>237.54076601624985</c:v>
                </c:pt>
                <c:pt idx="835">
                  <c:v>237.90476044124986</c:v>
                </c:pt>
                <c:pt idx="836">
                  <c:v>238.25957439124986</c:v>
                </c:pt>
                <c:pt idx="837">
                  <c:v>238.60396006624987</c:v>
                </c:pt>
                <c:pt idx="838">
                  <c:v>238.93882149124985</c:v>
                </c:pt>
                <c:pt idx="839">
                  <c:v>239.26437031624985</c:v>
                </c:pt>
                <c:pt idx="840">
                  <c:v>239.58082441624987</c:v>
                </c:pt>
                <c:pt idx="841">
                  <c:v>239.88902552874984</c:v>
                </c:pt>
                <c:pt idx="842">
                  <c:v>240.18797492874987</c:v>
                </c:pt>
                <c:pt idx="843">
                  <c:v>240.47910400374985</c:v>
                </c:pt>
                <c:pt idx="844">
                  <c:v>240.76650329124985</c:v>
                </c:pt>
                <c:pt idx="845">
                  <c:v>241.04622079124985</c:v>
                </c:pt>
                <c:pt idx="846">
                  <c:v>241.31738974124985</c:v>
                </c:pt>
                <c:pt idx="847">
                  <c:v>241.58128939124984</c:v>
                </c:pt>
                <c:pt idx="848">
                  <c:v>241.83809897874985</c:v>
                </c:pt>
                <c:pt idx="849">
                  <c:v>242.08703167874984</c:v>
                </c:pt>
                <c:pt idx="850">
                  <c:v>242.32928386624982</c:v>
                </c:pt>
                <c:pt idx="851">
                  <c:v>242.56458820374982</c:v>
                </c:pt>
                <c:pt idx="852">
                  <c:v>242.79364195374984</c:v>
                </c:pt>
                <c:pt idx="853">
                  <c:v>243.01665512874985</c:v>
                </c:pt>
                <c:pt idx="854">
                  <c:v>243.23338300374985</c:v>
                </c:pt>
                <c:pt idx="855">
                  <c:v>243.44442940374984</c:v>
                </c:pt>
                <c:pt idx="856">
                  <c:v>243.64995644124986</c:v>
                </c:pt>
                <c:pt idx="857">
                  <c:v>243.84915062874984</c:v>
                </c:pt>
                <c:pt idx="858">
                  <c:v>244.04263187874983</c:v>
                </c:pt>
                <c:pt idx="859">
                  <c:v>244.23081550374982</c:v>
                </c:pt>
                <c:pt idx="860">
                  <c:v>244.41422617874983</c:v>
                </c:pt>
                <c:pt idx="861">
                  <c:v>244.59265460374982</c:v>
                </c:pt>
                <c:pt idx="862">
                  <c:v>244.76627962874983</c:v>
                </c:pt>
                <c:pt idx="863">
                  <c:v>244.9356044287498</c:v>
                </c:pt>
                <c:pt idx="864">
                  <c:v>245.10075195374981</c:v>
                </c:pt>
                <c:pt idx="865">
                  <c:v>245.2615389787498</c:v>
                </c:pt>
                <c:pt idx="866">
                  <c:v>245.4178013787498</c:v>
                </c:pt>
                <c:pt idx="867">
                  <c:v>245.57056217874978</c:v>
                </c:pt>
                <c:pt idx="868">
                  <c:v>245.71906285374979</c:v>
                </c:pt>
                <c:pt idx="869">
                  <c:v>245.86400442874978</c:v>
                </c:pt>
                <c:pt idx="870">
                  <c:v>246.00495117874979</c:v>
                </c:pt>
                <c:pt idx="871">
                  <c:v>246.14258110374979</c:v>
                </c:pt>
                <c:pt idx="872">
                  <c:v>246.2767415287498</c:v>
                </c:pt>
                <c:pt idx="873">
                  <c:v>246.4080441787498</c:v>
                </c:pt>
                <c:pt idx="874">
                  <c:v>246.53629895374979</c:v>
                </c:pt>
                <c:pt idx="875">
                  <c:v>246.66157725374981</c:v>
                </c:pt>
                <c:pt idx="876">
                  <c:v>246.7837087037498</c:v>
                </c:pt>
                <c:pt idx="877">
                  <c:v>246.90300085374977</c:v>
                </c:pt>
                <c:pt idx="878">
                  <c:v>247.01930226624981</c:v>
                </c:pt>
                <c:pt idx="879">
                  <c:v>247.13247231624979</c:v>
                </c:pt>
                <c:pt idx="880">
                  <c:v>247.24301282874978</c:v>
                </c:pt>
                <c:pt idx="881">
                  <c:v>247.35076371624979</c:v>
                </c:pt>
                <c:pt idx="882">
                  <c:v>247.45577039124979</c:v>
                </c:pt>
                <c:pt idx="883">
                  <c:v>247.55807826624979</c:v>
                </c:pt>
                <c:pt idx="884">
                  <c:v>247.6577262662498</c:v>
                </c:pt>
                <c:pt idx="885">
                  <c:v>247.75548150374979</c:v>
                </c:pt>
                <c:pt idx="886">
                  <c:v>247.85060212874978</c:v>
                </c:pt>
                <c:pt idx="887">
                  <c:v>247.94312082874978</c:v>
                </c:pt>
                <c:pt idx="888">
                  <c:v>248.03323572874979</c:v>
                </c:pt>
                <c:pt idx="889">
                  <c:v>248.12078957874979</c:v>
                </c:pt>
                <c:pt idx="890">
                  <c:v>248.20580857874981</c:v>
                </c:pt>
                <c:pt idx="891">
                  <c:v>248.28831237874979</c:v>
                </c:pt>
                <c:pt idx="892">
                  <c:v>248.36831407874979</c:v>
                </c:pt>
                <c:pt idx="893">
                  <c:v>248.44598126624979</c:v>
                </c:pt>
                <c:pt idx="894">
                  <c:v>248.52116782874978</c:v>
                </c:pt>
                <c:pt idx="895">
                  <c:v>248.59374182874978</c:v>
                </c:pt>
                <c:pt idx="896">
                  <c:v>248.66398026624978</c:v>
                </c:pt>
                <c:pt idx="897">
                  <c:v>248.73174464124978</c:v>
                </c:pt>
                <c:pt idx="898">
                  <c:v>248.79715931624978</c:v>
                </c:pt>
                <c:pt idx="899">
                  <c:v>248.86008864124977</c:v>
                </c:pt>
                <c:pt idx="900">
                  <c:v>248.92075584124976</c:v>
                </c:pt>
                <c:pt idx="901">
                  <c:v>248.97901857874976</c:v>
                </c:pt>
                <c:pt idx="902">
                  <c:v>249.03474211624976</c:v>
                </c:pt>
                <c:pt idx="903">
                  <c:v>249.08791322874976</c:v>
                </c:pt>
                <c:pt idx="904">
                  <c:v>249.13862097874977</c:v>
                </c:pt>
                <c:pt idx="905">
                  <c:v>249.18684905374977</c:v>
                </c:pt>
                <c:pt idx="906">
                  <c:v>249.23240917874978</c:v>
                </c:pt>
                <c:pt idx="907">
                  <c:v>249.27546664124978</c:v>
                </c:pt>
                <c:pt idx="908">
                  <c:v>249.31593547874976</c:v>
                </c:pt>
                <c:pt idx="909">
                  <c:v>249.35380241624978</c:v>
                </c:pt>
                <c:pt idx="910">
                  <c:v>249.38911391624978</c:v>
                </c:pt>
                <c:pt idx="911">
                  <c:v>249.42178536624979</c:v>
                </c:pt>
                <c:pt idx="912">
                  <c:v>249.45179681624978</c:v>
                </c:pt>
                <c:pt idx="913">
                  <c:v>249.47912831624978</c:v>
                </c:pt>
                <c:pt idx="914">
                  <c:v>249.50381287874978</c:v>
                </c:pt>
                <c:pt idx="915">
                  <c:v>249.52578580374978</c:v>
                </c:pt>
                <c:pt idx="916">
                  <c:v>249.54504042874979</c:v>
                </c:pt>
                <c:pt idx="917">
                  <c:v>249.56156342874979</c:v>
                </c:pt>
                <c:pt idx="918">
                  <c:v>249.57536065374978</c:v>
                </c:pt>
                <c:pt idx="919">
                  <c:v>249.58638107874978</c:v>
                </c:pt>
                <c:pt idx="920">
                  <c:v>249.59458927874979</c:v>
                </c:pt>
                <c:pt idx="921">
                  <c:v>249.6000093787498</c:v>
                </c:pt>
                <c:pt idx="922">
                  <c:v>249.6026193037498</c:v>
                </c:pt>
                <c:pt idx="923">
                  <c:v>249.60240664124981</c:v>
                </c:pt>
                <c:pt idx="924">
                  <c:v>249.59936751374983</c:v>
                </c:pt>
                <c:pt idx="925">
                  <c:v>249.59350085624982</c:v>
                </c:pt>
                <c:pt idx="926">
                  <c:v>249.58480333124982</c:v>
                </c:pt>
                <c:pt idx="927">
                  <c:v>249.57327026624981</c:v>
                </c:pt>
                <c:pt idx="928">
                  <c:v>249.55886940374981</c:v>
                </c:pt>
                <c:pt idx="929">
                  <c:v>249.5416499062498</c:v>
                </c:pt>
                <c:pt idx="930">
                  <c:v>249.52154393749981</c:v>
                </c:pt>
                <c:pt idx="931">
                  <c:v>249.49862398999983</c:v>
                </c:pt>
                <c:pt idx="932">
                  <c:v>249.47264800499983</c:v>
                </c:pt>
                <c:pt idx="933">
                  <c:v>249.44377825249984</c:v>
                </c:pt>
                <c:pt idx="934">
                  <c:v>249.41201742249984</c:v>
                </c:pt>
                <c:pt idx="935">
                  <c:v>249.37736887749983</c:v>
                </c:pt>
                <c:pt idx="936">
                  <c:v>249.33983732499985</c:v>
                </c:pt>
                <c:pt idx="937">
                  <c:v>249.29903698374986</c:v>
                </c:pt>
                <c:pt idx="938">
                  <c:v>249.25530851499985</c:v>
                </c:pt>
                <c:pt idx="939">
                  <c:v>249.20848552124986</c:v>
                </c:pt>
                <c:pt idx="940">
                  <c:v>249.15882240124986</c:v>
                </c:pt>
                <c:pt idx="941">
                  <c:v>249.10614133874986</c:v>
                </c:pt>
                <c:pt idx="942">
                  <c:v>249.05064109874985</c:v>
                </c:pt>
                <c:pt idx="943">
                  <c:v>248.99212376749983</c:v>
                </c:pt>
                <c:pt idx="944">
                  <c:v>248.93069886124985</c:v>
                </c:pt>
                <c:pt idx="945">
                  <c:v>248.86637455499985</c:v>
                </c:pt>
                <c:pt idx="946">
                  <c:v>248.79903637499984</c:v>
                </c:pt>
                <c:pt idx="947">
                  <c:v>248.72894119999984</c:v>
                </c:pt>
                <c:pt idx="948">
                  <c:v>248.65584271999984</c:v>
                </c:pt>
                <c:pt idx="949">
                  <c:v>248.57988183499984</c:v>
                </c:pt>
                <c:pt idx="950">
                  <c:v>248.50063093999984</c:v>
                </c:pt>
                <c:pt idx="951">
                  <c:v>248.41851014749983</c:v>
                </c:pt>
                <c:pt idx="952">
                  <c:v>248.33353180999984</c:v>
                </c:pt>
                <c:pt idx="953">
                  <c:v>248.24571033874986</c:v>
                </c:pt>
                <c:pt idx="954">
                  <c:v>248.15489227624985</c:v>
                </c:pt>
                <c:pt idx="955">
                  <c:v>248.06142228124986</c:v>
                </c:pt>
                <c:pt idx="956">
                  <c:v>247.96497703124984</c:v>
                </c:pt>
                <c:pt idx="957">
                  <c:v>247.86573846874984</c:v>
                </c:pt>
                <c:pt idx="958">
                  <c:v>247.76070726374985</c:v>
                </c:pt>
                <c:pt idx="959">
                  <c:v>247.65254988749984</c:v>
                </c:pt>
                <c:pt idx="960">
                  <c:v>247.54345029749985</c:v>
                </c:pt>
                <c:pt idx="961">
                  <c:v>247.43377868999985</c:v>
                </c:pt>
                <c:pt idx="962">
                  <c:v>247.32121361124985</c:v>
                </c:pt>
                <c:pt idx="963">
                  <c:v>247.20298426374987</c:v>
                </c:pt>
                <c:pt idx="964">
                  <c:v>247.08238909749986</c:v>
                </c:pt>
                <c:pt idx="965">
                  <c:v>246.95813710874987</c:v>
                </c:pt>
                <c:pt idx="966">
                  <c:v>246.83063991499986</c:v>
                </c:pt>
                <c:pt idx="967">
                  <c:v>246.69871812499986</c:v>
                </c:pt>
                <c:pt idx="968">
                  <c:v>246.56348085499985</c:v>
                </c:pt>
                <c:pt idx="969">
                  <c:v>246.42540802499985</c:v>
                </c:pt>
                <c:pt idx="970">
                  <c:v>246.28526606749983</c:v>
                </c:pt>
                <c:pt idx="971">
                  <c:v>246.14564888749982</c:v>
                </c:pt>
                <c:pt idx="972">
                  <c:v>246.00007243749982</c:v>
                </c:pt>
                <c:pt idx="973">
                  <c:v>245.84967791124984</c:v>
                </c:pt>
                <c:pt idx="974">
                  <c:v>245.69890792374983</c:v>
                </c:pt>
                <c:pt idx="975">
                  <c:v>245.54465202624982</c:v>
                </c:pt>
                <c:pt idx="976">
                  <c:v>245.39351373624982</c:v>
                </c:pt>
                <c:pt idx="977">
                  <c:v>245.23484853624981</c:v>
                </c:pt>
                <c:pt idx="978">
                  <c:v>245.08182803874982</c:v>
                </c:pt>
                <c:pt idx="979">
                  <c:v>244.92645960124983</c:v>
                </c:pt>
                <c:pt idx="980">
                  <c:v>244.76846253624981</c:v>
                </c:pt>
                <c:pt idx="981">
                  <c:v>244.6081362262498</c:v>
                </c:pt>
                <c:pt idx="982">
                  <c:v>244.44519482249981</c:v>
                </c:pt>
                <c:pt idx="983">
                  <c:v>244.27964542249981</c:v>
                </c:pt>
                <c:pt idx="984">
                  <c:v>244.1118030624998</c:v>
                </c:pt>
                <c:pt idx="985">
                  <c:v>243.9416820224998</c:v>
                </c:pt>
                <c:pt idx="986">
                  <c:v>243.7689790162498</c:v>
                </c:pt>
                <c:pt idx="987">
                  <c:v>243.59402039124981</c:v>
                </c:pt>
                <c:pt idx="988">
                  <c:v>243.41681909124981</c:v>
                </c:pt>
                <c:pt idx="989">
                  <c:v>243.23705814624981</c:v>
                </c:pt>
                <c:pt idx="990">
                  <c:v>243.04333313749981</c:v>
                </c:pt>
                <c:pt idx="991">
                  <c:v>242.85254605624982</c:v>
                </c:pt>
                <c:pt idx="992">
                  <c:v>242.65494375124982</c:v>
                </c:pt>
                <c:pt idx="993">
                  <c:v>242.45281551124981</c:v>
                </c:pt>
                <c:pt idx="994">
                  <c:v>242.24680897624981</c:v>
                </c:pt>
                <c:pt idx="995">
                  <c:v>242.03796503749982</c:v>
                </c:pt>
                <c:pt idx="996">
                  <c:v>241.82556949749983</c:v>
                </c:pt>
                <c:pt idx="997">
                  <c:v>241.61106530874983</c:v>
                </c:pt>
                <c:pt idx="998">
                  <c:v>241.39411585749983</c:v>
                </c:pt>
                <c:pt idx="999">
                  <c:v>241.18593436749981</c:v>
                </c:pt>
                <c:pt idx="1000">
                  <c:v>240.96804411624981</c:v>
                </c:pt>
                <c:pt idx="1001">
                  <c:v>240.74517741624979</c:v>
                </c:pt>
                <c:pt idx="1002">
                  <c:v>240.51649955124981</c:v>
                </c:pt>
                <c:pt idx="1003">
                  <c:v>240.2858140262498</c:v>
                </c:pt>
                <c:pt idx="1004">
                  <c:v>240.05944311999977</c:v>
                </c:pt>
                <c:pt idx="1005">
                  <c:v>239.83562199624978</c:v>
                </c:pt>
                <c:pt idx="1006">
                  <c:v>239.60449852124978</c:v>
                </c:pt>
                <c:pt idx="1007">
                  <c:v>239.37039338624979</c:v>
                </c:pt>
                <c:pt idx="1008">
                  <c:v>239.13371506249982</c:v>
                </c:pt>
                <c:pt idx="1009">
                  <c:v>238.89488401124981</c:v>
                </c:pt>
                <c:pt idx="1010">
                  <c:v>238.66222496499981</c:v>
                </c:pt>
                <c:pt idx="1011">
                  <c:v>238.42718642499983</c:v>
                </c:pt>
                <c:pt idx="1012">
                  <c:v>238.19019926499982</c:v>
                </c:pt>
                <c:pt idx="1013">
                  <c:v>237.9504331749998</c:v>
                </c:pt>
                <c:pt idx="1014">
                  <c:v>237.7087455149998</c:v>
                </c:pt>
                <c:pt idx="1015">
                  <c:v>237.46472430749981</c:v>
                </c:pt>
                <c:pt idx="1016">
                  <c:v>237.22491101874979</c:v>
                </c:pt>
                <c:pt idx="1017">
                  <c:v>236.98332121749982</c:v>
                </c:pt>
                <c:pt idx="1018">
                  <c:v>236.73334654749982</c:v>
                </c:pt>
                <c:pt idx="1019">
                  <c:v>236.48109106624983</c:v>
                </c:pt>
                <c:pt idx="1020">
                  <c:v>236.21715268249983</c:v>
                </c:pt>
                <c:pt idx="1021">
                  <c:v>235.95081854249983</c:v>
                </c:pt>
                <c:pt idx="1022">
                  <c:v>235.6821035574998</c:v>
                </c:pt>
                <c:pt idx="1023">
                  <c:v>235.41147911249979</c:v>
                </c:pt>
                <c:pt idx="1024">
                  <c:v>235.13850789749981</c:v>
                </c:pt>
                <c:pt idx="1025">
                  <c:v>234.86784814124979</c:v>
                </c:pt>
                <c:pt idx="1026">
                  <c:v>234.5907268912498</c:v>
                </c:pt>
                <c:pt idx="1027">
                  <c:v>234.31130868124981</c:v>
                </c:pt>
                <c:pt idx="1028">
                  <c:v>234.03244976374981</c:v>
                </c:pt>
                <c:pt idx="1029">
                  <c:v>233.76041013499983</c:v>
                </c:pt>
                <c:pt idx="1030">
                  <c:v>233.4752493537498</c:v>
                </c:pt>
                <c:pt idx="1031">
                  <c:v>233.18786998874981</c:v>
                </c:pt>
                <c:pt idx="1032">
                  <c:v>232.89829167499983</c:v>
                </c:pt>
                <c:pt idx="1033">
                  <c:v>232.60702043749978</c:v>
                </c:pt>
                <c:pt idx="1034">
                  <c:v>232.3135941874998</c:v>
                </c:pt>
                <c:pt idx="1035">
                  <c:v>232.01754187499981</c:v>
                </c:pt>
                <c:pt idx="1036">
                  <c:v>231.7233404062498</c:v>
                </c:pt>
                <c:pt idx="1037">
                  <c:v>231.43207350124982</c:v>
                </c:pt>
                <c:pt idx="1038">
                  <c:v>231.13382349499983</c:v>
                </c:pt>
                <c:pt idx="1039">
                  <c:v>230.83961193999983</c:v>
                </c:pt>
                <c:pt idx="1040">
                  <c:v>230.54398885749981</c:v>
                </c:pt>
                <c:pt idx="1041">
                  <c:v>230.23733326374983</c:v>
                </c:pt>
                <c:pt idx="1042">
                  <c:v>229.92771382374983</c:v>
                </c:pt>
                <c:pt idx="1043">
                  <c:v>229.61976523874981</c:v>
                </c:pt>
                <c:pt idx="1044">
                  <c:v>229.30687702499984</c:v>
                </c:pt>
                <c:pt idx="1045">
                  <c:v>229.00042351499982</c:v>
                </c:pt>
                <c:pt idx="1046">
                  <c:v>228.68653066499982</c:v>
                </c:pt>
                <c:pt idx="1047">
                  <c:v>228.36881753874985</c:v>
                </c:pt>
                <c:pt idx="1048">
                  <c:v>228.04782905124983</c:v>
                </c:pt>
                <c:pt idx="1049">
                  <c:v>227.72674501499986</c:v>
                </c:pt>
                <c:pt idx="1050">
                  <c:v>227.40826322999985</c:v>
                </c:pt>
                <c:pt idx="1051">
                  <c:v>227.08877927249983</c:v>
                </c:pt>
                <c:pt idx="1052">
                  <c:v>226.76777794499981</c:v>
                </c:pt>
                <c:pt idx="1053">
                  <c:v>226.44582817999984</c:v>
                </c:pt>
                <c:pt idx="1054">
                  <c:v>226.12200004249982</c:v>
                </c:pt>
                <c:pt idx="1055">
                  <c:v>225.80282064624987</c:v>
                </c:pt>
                <c:pt idx="1056">
                  <c:v>225.47718434624983</c:v>
                </c:pt>
                <c:pt idx="1057">
                  <c:v>225.14993800124986</c:v>
                </c:pt>
                <c:pt idx="1058">
                  <c:v>224.83721549124982</c:v>
                </c:pt>
                <c:pt idx="1059">
                  <c:v>224.52196958124983</c:v>
                </c:pt>
                <c:pt idx="1060">
                  <c:v>224.19244499124983</c:v>
                </c:pt>
                <c:pt idx="1061">
                  <c:v>223.87178435124983</c:v>
                </c:pt>
                <c:pt idx="1062">
                  <c:v>223.54342073124982</c:v>
                </c:pt>
                <c:pt idx="1063">
                  <c:v>223.21335275124983</c:v>
                </c:pt>
                <c:pt idx="1064">
                  <c:v>222.88276641999983</c:v>
                </c:pt>
                <c:pt idx="1065">
                  <c:v>222.55179269999982</c:v>
                </c:pt>
                <c:pt idx="1066">
                  <c:v>222.22112928999982</c:v>
                </c:pt>
                <c:pt idx="1067">
                  <c:v>221.90756417124982</c:v>
                </c:pt>
                <c:pt idx="1068">
                  <c:v>221.59463012124979</c:v>
                </c:pt>
                <c:pt idx="1069">
                  <c:v>221.2702765612498</c:v>
                </c:pt>
                <c:pt idx="1070">
                  <c:v>220.94710632124981</c:v>
                </c:pt>
                <c:pt idx="1071">
                  <c:v>220.62542492124985</c:v>
                </c:pt>
                <c:pt idx="1072">
                  <c:v>220.30445664624983</c:v>
                </c:pt>
                <c:pt idx="1073">
                  <c:v>219.99651051249984</c:v>
                </c:pt>
                <c:pt idx="1074">
                  <c:v>219.69032337499985</c:v>
                </c:pt>
                <c:pt idx="1075">
                  <c:v>219.38424049999981</c:v>
                </c:pt>
                <c:pt idx="1076">
                  <c:v>219.0727103149998</c:v>
                </c:pt>
                <c:pt idx="1077">
                  <c:v>218.76406939999981</c:v>
                </c:pt>
                <c:pt idx="1078">
                  <c:v>218.46047578624984</c:v>
                </c:pt>
                <c:pt idx="1079">
                  <c:v>218.16165349874984</c:v>
                </c:pt>
                <c:pt idx="1080">
                  <c:v>217.86366521749983</c:v>
                </c:pt>
                <c:pt idx="1081">
                  <c:v>217.57227943249981</c:v>
                </c:pt>
                <c:pt idx="1082">
                  <c:v>217.2893231824998</c:v>
                </c:pt>
                <c:pt idx="1083">
                  <c:v>217.0152903699998</c:v>
                </c:pt>
                <c:pt idx="1084">
                  <c:v>216.76319577999979</c:v>
                </c:pt>
                <c:pt idx="1085">
                  <c:v>216.5198849749998</c:v>
                </c:pt>
                <c:pt idx="1086">
                  <c:v>216.27941359249979</c:v>
                </c:pt>
                <c:pt idx="1087">
                  <c:v>216.05321014249981</c:v>
                </c:pt>
                <c:pt idx="1088">
                  <c:v>215.84038257499981</c:v>
                </c:pt>
                <c:pt idx="1089">
                  <c:v>215.64528458749982</c:v>
                </c:pt>
                <c:pt idx="1090">
                  <c:v>215.46718827499981</c:v>
                </c:pt>
                <c:pt idx="1091">
                  <c:v>215.30739051874983</c:v>
                </c:pt>
                <c:pt idx="1092">
                  <c:v>215.16701753749982</c:v>
                </c:pt>
                <c:pt idx="1093">
                  <c:v>215.04680513749983</c:v>
                </c:pt>
                <c:pt idx="1094">
                  <c:v>214.94768534749983</c:v>
                </c:pt>
                <c:pt idx="1095">
                  <c:v>214.87008243749983</c:v>
                </c:pt>
                <c:pt idx="1096">
                  <c:v>214.81401796124982</c:v>
                </c:pt>
                <c:pt idx="1097">
                  <c:v>214.77948061499981</c:v>
                </c:pt>
                <c:pt idx="1098">
                  <c:v>214.76607468499981</c:v>
                </c:pt>
                <c:pt idx="1099">
                  <c:v>214.7745338299998</c:v>
                </c:pt>
                <c:pt idx="1100">
                  <c:v>214.80422007999979</c:v>
                </c:pt>
                <c:pt idx="1101">
                  <c:v>214.8542739549998</c:v>
                </c:pt>
                <c:pt idx="1102">
                  <c:v>214.92296075499979</c:v>
                </c:pt>
                <c:pt idx="1103">
                  <c:v>215.00974325499979</c:v>
                </c:pt>
                <c:pt idx="1104">
                  <c:v>215.11338612999978</c:v>
                </c:pt>
                <c:pt idx="1105">
                  <c:v>215.22927377999977</c:v>
                </c:pt>
                <c:pt idx="1106">
                  <c:v>215.35883132999979</c:v>
                </c:pt>
                <c:pt idx="1107">
                  <c:v>215.50111815499977</c:v>
                </c:pt>
                <c:pt idx="1108">
                  <c:v>215.65472560499978</c:v>
                </c:pt>
                <c:pt idx="1109">
                  <c:v>215.81874610499978</c:v>
                </c:pt>
                <c:pt idx="1110">
                  <c:v>215.99155640499978</c:v>
                </c:pt>
                <c:pt idx="1111">
                  <c:v>216.17296070499981</c:v>
                </c:pt>
                <c:pt idx="1112">
                  <c:v>216.36105845499981</c:v>
                </c:pt>
                <c:pt idx="1113">
                  <c:v>216.5554757549998</c:v>
                </c:pt>
                <c:pt idx="1114">
                  <c:v>216.75495965499982</c:v>
                </c:pt>
                <c:pt idx="1115">
                  <c:v>216.95891671749982</c:v>
                </c:pt>
                <c:pt idx="1116">
                  <c:v>217.1661207424998</c:v>
                </c:pt>
                <c:pt idx="1117">
                  <c:v>217.3757619174998</c:v>
                </c:pt>
                <c:pt idx="1118">
                  <c:v>217.58818166749978</c:v>
                </c:pt>
                <c:pt idx="1119">
                  <c:v>217.80481712999978</c:v>
                </c:pt>
                <c:pt idx="1120">
                  <c:v>218.02398737999977</c:v>
                </c:pt>
                <c:pt idx="1121">
                  <c:v>218.24505225499979</c:v>
                </c:pt>
                <c:pt idx="1122">
                  <c:v>218.46707437999981</c:v>
                </c:pt>
                <c:pt idx="1123">
                  <c:v>218.6884878799998</c:v>
                </c:pt>
                <c:pt idx="1124">
                  <c:v>218.90813557999979</c:v>
                </c:pt>
                <c:pt idx="1125">
                  <c:v>219.11993861749983</c:v>
                </c:pt>
                <c:pt idx="1126">
                  <c:v>219.33074274249981</c:v>
                </c:pt>
                <c:pt idx="1127">
                  <c:v>219.5402948049998</c:v>
                </c:pt>
                <c:pt idx="1128">
                  <c:v>219.7486368549998</c:v>
                </c:pt>
                <c:pt idx="1129">
                  <c:v>219.95517065499979</c:v>
                </c:pt>
                <c:pt idx="1130">
                  <c:v>220.15841585499982</c:v>
                </c:pt>
                <c:pt idx="1131">
                  <c:v>220.3551670799998</c:v>
                </c:pt>
                <c:pt idx="1132">
                  <c:v>220.54965295499983</c:v>
                </c:pt>
                <c:pt idx="1133">
                  <c:v>220.73663106749981</c:v>
                </c:pt>
                <c:pt idx="1134">
                  <c:v>220.92107144249982</c:v>
                </c:pt>
                <c:pt idx="1135">
                  <c:v>221.10253814249984</c:v>
                </c:pt>
                <c:pt idx="1136">
                  <c:v>221.28065976749983</c:v>
                </c:pt>
                <c:pt idx="1137">
                  <c:v>221.45592576749982</c:v>
                </c:pt>
                <c:pt idx="1138">
                  <c:v>221.62405701749984</c:v>
                </c:pt>
                <c:pt idx="1139">
                  <c:v>221.79071620499982</c:v>
                </c:pt>
                <c:pt idx="1140">
                  <c:v>221.95583470499983</c:v>
                </c:pt>
                <c:pt idx="1141">
                  <c:v>222.11796625499983</c:v>
                </c:pt>
                <c:pt idx="1142">
                  <c:v>222.27671195499983</c:v>
                </c:pt>
                <c:pt idx="1143">
                  <c:v>222.43209330499982</c:v>
                </c:pt>
                <c:pt idx="1144">
                  <c:v>222.58412377999983</c:v>
                </c:pt>
                <c:pt idx="1145">
                  <c:v>222.73258995499981</c:v>
                </c:pt>
                <c:pt idx="1146">
                  <c:v>222.87752452999982</c:v>
                </c:pt>
                <c:pt idx="1147">
                  <c:v>223.01919284249979</c:v>
                </c:pt>
                <c:pt idx="1148">
                  <c:v>223.1576580424998</c:v>
                </c:pt>
                <c:pt idx="1149">
                  <c:v>223.29259622999979</c:v>
                </c:pt>
                <c:pt idx="1150">
                  <c:v>223.42474356749977</c:v>
                </c:pt>
                <c:pt idx="1151">
                  <c:v>223.55363936749978</c:v>
                </c:pt>
                <c:pt idx="1152">
                  <c:v>223.67510186749979</c:v>
                </c:pt>
                <c:pt idx="1153">
                  <c:v>223.79406006749977</c:v>
                </c:pt>
                <c:pt idx="1154">
                  <c:v>223.91065616749978</c:v>
                </c:pt>
                <c:pt idx="1155">
                  <c:v>224.02556735499977</c:v>
                </c:pt>
                <c:pt idx="1156">
                  <c:v>224.13819745499976</c:v>
                </c:pt>
                <c:pt idx="1157">
                  <c:v>224.24869551749975</c:v>
                </c:pt>
                <c:pt idx="1158">
                  <c:v>224.35737370499976</c:v>
                </c:pt>
                <c:pt idx="1159">
                  <c:v>224.46418960499975</c:v>
                </c:pt>
                <c:pt idx="1160">
                  <c:v>224.56959992999975</c:v>
                </c:pt>
                <c:pt idx="1161">
                  <c:v>224.67404702999977</c:v>
                </c:pt>
                <c:pt idx="1162">
                  <c:v>224.77666424249978</c:v>
                </c:pt>
                <c:pt idx="1163">
                  <c:v>224.87822311749977</c:v>
                </c:pt>
                <c:pt idx="1164">
                  <c:v>224.97884680499976</c:v>
                </c:pt>
                <c:pt idx="1165">
                  <c:v>225.07832932999975</c:v>
                </c:pt>
                <c:pt idx="1166">
                  <c:v>225.17833190499974</c:v>
                </c:pt>
                <c:pt idx="1167">
                  <c:v>225.28154187999974</c:v>
                </c:pt>
                <c:pt idx="1168">
                  <c:v>225.38384607999973</c:v>
                </c:pt>
                <c:pt idx="1169">
                  <c:v>225.48565951749973</c:v>
                </c:pt>
                <c:pt idx="1170">
                  <c:v>225.58724052999972</c:v>
                </c:pt>
                <c:pt idx="1171">
                  <c:v>225.6884021674997</c:v>
                </c:pt>
                <c:pt idx="1172">
                  <c:v>225.78955406749969</c:v>
                </c:pt>
                <c:pt idx="1173">
                  <c:v>225.88972901749969</c:v>
                </c:pt>
                <c:pt idx="1174">
                  <c:v>225.99066051749969</c:v>
                </c:pt>
                <c:pt idx="1175">
                  <c:v>226.0916995799997</c:v>
                </c:pt>
                <c:pt idx="1176">
                  <c:v>226.1918906924997</c:v>
                </c:pt>
                <c:pt idx="1177">
                  <c:v>226.29174906749969</c:v>
                </c:pt>
                <c:pt idx="1178">
                  <c:v>226.39255004249969</c:v>
                </c:pt>
                <c:pt idx="1179">
                  <c:v>226.4942134799997</c:v>
                </c:pt>
                <c:pt idx="1180">
                  <c:v>226.59634017999969</c:v>
                </c:pt>
                <c:pt idx="1181">
                  <c:v>226.6942818549997</c:v>
                </c:pt>
                <c:pt idx="1182">
                  <c:v>226.7941414549997</c:v>
                </c:pt>
                <c:pt idx="1183">
                  <c:v>226.89613409249969</c:v>
                </c:pt>
                <c:pt idx="1184">
                  <c:v>226.9983030299997</c:v>
                </c:pt>
                <c:pt idx="1185">
                  <c:v>227.1018886549997</c:v>
                </c:pt>
                <c:pt idx="1186">
                  <c:v>227.20442627999969</c:v>
                </c:pt>
                <c:pt idx="1187">
                  <c:v>227.30762380499971</c:v>
                </c:pt>
                <c:pt idx="1188">
                  <c:v>227.4111777174997</c:v>
                </c:pt>
                <c:pt idx="1189">
                  <c:v>227.51555877999971</c:v>
                </c:pt>
                <c:pt idx="1190">
                  <c:v>227.62028717999971</c:v>
                </c:pt>
                <c:pt idx="1191">
                  <c:v>227.7242323049997</c:v>
                </c:pt>
                <c:pt idx="1192">
                  <c:v>227.8291223549997</c:v>
                </c:pt>
                <c:pt idx="1193">
                  <c:v>227.9349286049997</c:v>
                </c:pt>
                <c:pt idx="1194">
                  <c:v>228.04032629249969</c:v>
                </c:pt>
                <c:pt idx="1195">
                  <c:v>228.14704474249967</c:v>
                </c:pt>
                <c:pt idx="1196">
                  <c:v>228.25908819249969</c:v>
                </c:pt>
                <c:pt idx="1197">
                  <c:v>228.37171571749968</c:v>
                </c:pt>
                <c:pt idx="1198">
                  <c:v>228.48289991749968</c:v>
                </c:pt>
                <c:pt idx="1199">
                  <c:v>228.59402401749966</c:v>
                </c:pt>
                <c:pt idx="1200">
                  <c:v>228.70597881749967</c:v>
                </c:pt>
                <c:pt idx="1201">
                  <c:v>228.81835269249967</c:v>
                </c:pt>
                <c:pt idx="1202">
                  <c:v>228.93057109249966</c:v>
                </c:pt>
                <c:pt idx="1203">
                  <c:v>229.04253036749967</c:v>
                </c:pt>
                <c:pt idx="1204">
                  <c:v>229.15171281749966</c:v>
                </c:pt>
                <c:pt idx="1205">
                  <c:v>229.25661146749965</c:v>
                </c:pt>
                <c:pt idx="1206">
                  <c:v>229.35719351749964</c:v>
                </c:pt>
                <c:pt idx="1207">
                  <c:v>229.46075476749965</c:v>
                </c:pt>
                <c:pt idx="1208">
                  <c:v>229.56684089249964</c:v>
                </c:pt>
                <c:pt idx="1209">
                  <c:v>229.67513446749965</c:v>
                </c:pt>
                <c:pt idx="1210">
                  <c:v>229.78251511749963</c:v>
                </c:pt>
                <c:pt idx="1211">
                  <c:v>229.88888810499964</c:v>
                </c:pt>
                <c:pt idx="1212">
                  <c:v>229.99401450499965</c:v>
                </c:pt>
                <c:pt idx="1213">
                  <c:v>230.09796270499965</c:v>
                </c:pt>
                <c:pt idx="1214">
                  <c:v>230.20004970499966</c:v>
                </c:pt>
                <c:pt idx="1215">
                  <c:v>230.30123621749965</c:v>
                </c:pt>
                <c:pt idx="1216">
                  <c:v>230.39868219249965</c:v>
                </c:pt>
                <c:pt idx="1217">
                  <c:v>230.49524094249966</c:v>
                </c:pt>
                <c:pt idx="1218">
                  <c:v>230.59066944249966</c:v>
                </c:pt>
                <c:pt idx="1219">
                  <c:v>230.68487727999965</c:v>
                </c:pt>
                <c:pt idx="1220">
                  <c:v>230.77762867999965</c:v>
                </c:pt>
                <c:pt idx="1221">
                  <c:v>230.86672275499964</c:v>
                </c:pt>
                <c:pt idx="1222">
                  <c:v>230.95091137999964</c:v>
                </c:pt>
                <c:pt idx="1223">
                  <c:v>231.03375007999963</c:v>
                </c:pt>
                <c:pt idx="1224">
                  <c:v>231.11589971749962</c:v>
                </c:pt>
                <c:pt idx="1225">
                  <c:v>231.19951252999962</c:v>
                </c:pt>
                <c:pt idx="1226">
                  <c:v>231.28086577999963</c:v>
                </c:pt>
                <c:pt idx="1227">
                  <c:v>231.36002167999962</c:v>
                </c:pt>
                <c:pt idx="1228">
                  <c:v>231.43560487999963</c:v>
                </c:pt>
                <c:pt idx="1229">
                  <c:v>231.50897887999963</c:v>
                </c:pt>
                <c:pt idx="1230">
                  <c:v>231.58019910499962</c:v>
                </c:pt>
                <c:pt idx="1231">
                  <c:v>231.64901190499961</c:v>
                </c:pt>
                <c:pt idx="1232">
                  <c:v>231.71548950499962</c:v>
                </c:pt>
                <c:pt idx="1233">
                  <c:v>231.78071745499963</c:v>
                </c:pt>
                <c:pt idx="1234">
                  <c:v>231.84264026749963</c:v>
                </c:pt>
                <c:pt idx="1235">
                  <c:v>231.90279549249962</c:v>
                </c:pt>
                <c:pt idx="1236">
                  <c:v>231.96032219249963</c:v>
                </c:pt>
                <c:pt idx="1237">
                  <c:v>232.01512169249963</c:v>
                </c:pt>
                <c:pt idx="1238">
                  <c:v>232.06734569249963</c:v>
                </c:pt>
                <c:pt idx="1239">
                  <c:v>232.11690420499963</c:v>
                </c:pt>
                <c:pt idx="1240">
                  <c:v>232.16378790499962</c:v>
                </c:pt>
                <c:pt idx="1241">
                  <c:v>232.2080613049996</c:v>
                </c:pt>
                <c:pt idx="1242">
                  <c:v>232.2495316174996</c:v>
                </c:pt>
                <c:pt idx="1243">
                  <c:v>232.2885014299996</c:v>
                </c:pt>
                <c:pt idx="1244">
                  <c:v>232.32493826749959</c:v>
                </c:pt>
                <c:pt idx="1245">
                  <c:v>232.3588180174996</c:v>
                </c:pt>
                <c:pt idx="1246">
                  <c:v>232.3901164924996</c:v>
                </c:pt>
                <c:pt idx="1247">
                  <c:v>232.41881799249961</c:v>
                </c:pt>
                <c:pt idx="1248">
                  <c:v>232.44485169249961</c:v>
                </c:pt>
                <c:pt idx="1249">
                  <c:v>232.4669501424996</c:v>
                </c:pt>
                <c:pt idx="1250">
                  <c:v>232.4863341424996</c:v>
                </c:pt>
                <c:pt idx="1251">
                  <c:v>232.50345649249959</c:v>
                </c:pt>
                <c:pt idx="1252">
                  <c:v>232.5189657424996</c:v>
                </c:pt>
                <c:pt idx="1253">
                  <c:v>232.53183509249959</c:v>
                </c:pt>
                <c:pt idx="1254">
                  <c:v>232.5421237424996</c:v>
                </c:pt>
                <c:pt idx="1255">
                  <c:v>232.5498529424996</c:v>
                </c:pt>
                <c:pt idx="1256">
                  <c:v>232.5550145674996</c:v>
                </c:pt>
                <c:pt idx="1257">
                  <c:v>232.5574457799996</c:v>
                </c:pt>
                <c:pt idx="1258">
                  <c:v>232.5573107799996</c:v>
                </c:pt>
                <c:pt idx="1259">
                  <c:v>232.55462478249959</c:v>
                </c:pt>
                <c:pt idx="1260">
                  <c:v>232.54940934374957</c:v>
                </c:pt>
                <c:pt idx="1261">
                  <c:v>232.54166149874956</c:v>
                </c:pt>
                <c:pt idx="1262">
                  <c:v>232.53139416999957</c:v>
                </c:pt>
                <c:pt idx="1263">
                  <c:v>232.51855296249957</c:v>
                </c:pt>
                <c:pt idx="1264">
                  <c:v>232.50319143874958</c:v>
                </c:pt>
                <c:pt idx="1265">
                  <c:v>232.48527440749959</c:v>
                </c:pt>
                <c:pt idx="1266">
                  <c:v>232.4648350374996</c:v>
                </c:pt>
                <c:pt idx="1267">
                  <c:v>232.44184293749959</c:v>
                </c:pt>
                <c:pt idx="1268">
                  <c:v>232.4169183824996</c:v>
                </c:pt>
                <c:pt idx="1269">
                  <c:v>232.38928425374959</c:v>
                </c:pt>
                <c:pt idx="1270">
                  <c:v>232.3592589637496</c:v>
                </c:pt>
                <c:pt idx="1271">
                  <c:v>232.3278292399996</c:v>
                </c:pt>
                <c:pt idx="1272">
                  <c:v>232.29479824999962</c:v>
                </c:pt>
                <c:pt idx="1273">
                  <c:v>232.25961265999962</c:v>
                </c:pt>
                <c:pt idx="1274">
                  <c:v>232.22131530999962</c:v>
                </c:pt>
                <c:pt idx="1275">
                  <c:v>232.17937052999963</c:v>
                </c:pt>
                <c:pt idx="1276">
                  <c:v>232.13583528499964</c:v>
                </c:pt>
                <c:pt idx="1277">
                  <c:v>232.08960761999964</c:v>
                </c:pt>
                <c:pt idx="1278">
                  <c:v>232.04027381624965</c:v>
                </c:pt>
                <c:pt idx="1279">
                  <c:v>231.98857081874965</c:v>
                </c:pt>
                <c:pt idx="1280">
                  <c:v>231.93441799874967</c:v>
                </c:pt>
                <c:pt idx="1281">
                  <c:v>231.87799480499967</c:v>
                </c:pt>
                <c:pt idx="1282">
                  <c:v>231.81920501624967</c:v>
                </c:pt>
                <c:pt idx="1283">
                  <c:v>231.75809281124967</c:v>
                </c:pt>
                <c:pt idx="1284">
                  <c:v>231.69606259124967</c:v>
                </c:pt>
                <c:pt idx="1285">
                  <c:v>231.63166028999967</c:v>
                </c:pt>
                <c:pt idx="1286">
                  <c:v>231.56363454374969</c:v>
                </c:pt>
                <c:pt idx="1287">
                  <c:v>231.49317966374969</c:v>
                </c:pt>
                <c:pt idx="1288">
                  <c:v>231.42051428249968</c:v>
                </c:pt>
                <c:pt idx="1289">
                  <c:v>231.34596534374967</c:v>
                </c:pt>
                <c:pt idx="1290">
                  <c:v>231.26857566874966</c:v>
                </c:pt>
                <c:pt idx="1291">
                  <c:v>231.18888017874966</c:v>
                </c:pt>
                <c:pt idx="1292">
                  <c:v>231.10745329749966</c:v>
                </c:pt>
                <c:pt idx="1293">
                  <c:v>231.02779521749966</c:v>
                </c:pt>
                <c:pt idx="1294">
                  <c:v>230.94602727749967</c:v>
                </c:pt>
                <c:pt idx="1295">
                  <c:v>230.86192747499967</c:v>
                </c:pt>
                <c:pt idx="1296">
                  <c:v>230.77548479999967</c:v>
                </c:pt>
                <c:pt idx="1297">
                  <c:v>230.68653589124969</c:v>
                </c:pt>
                <c:pt idx="1298">
                  <c:v>230.59518317874969</c:v>
                </c:pt>
                <c:pt idx="1299">
                  <c:v>230.50140798124968</c:v>
                </c:pt>
                <c:pt idx="1300">
                  <c:v>230.40474834124967</c:v>
                </c:pt>
                <c:pt idx="1301">
                  <c:v>230.30323985374966</c:v>
                </c:pt>
                <c:pt idx="1302">
                  <c:v>230.19866754749967</c:v>
                </c:pt>
                <c:pt idx="1303">
                  <c:v>230.09154270749966</c:v>
                </c:pt>
                <c:pt idx="1304">
                  <c:v>229.98202188749966</c:v>
                </c:pt>
                <c:pt idx="1305">
                  <c:v>229.87009638749967</c:v>
                </c:pt>
                <c:pt idx="1306">
                  <c:v>229.75559671249965</c:v>
                </c:pt>
                <c:pt idx="1307">
                  <c:v>229.63884445249963</c:v>
                </c:pt>
                <c:pt idx="1308">
                  <c:v>229.51949191499963</c:v>
                </c:pt>
                <c:pt idx="1309">
                  <c:v>229.39770336249964</c:v>
                </c:pt>
                <c:pt idx="1310">
                  <c:v>229.27348489374964</c:v>
                </c:pt>
                <c:pt idx="1311">
                  <c:v>229.14701038374963</c:v>
                </c:pt>
                <c:pt idx="1312">
                  <c:v>229.02162152124964</c:v>
                </c:pt>
                <c:pt idx="1313">
                  <c:v>228.89370326124964</c:v>
                </c:pt>
                <c:pt idx="1314">
                  <c:v>228.76343657874963</c:v>
                </c:pt>
                <c:pt idx="1315">
                  <c:v>228.63081808374966</c:v>
                </c:pt>
                <c:pt idx="1316">
                  <c:v>228.49504467124964</c:v>
                </c:pt>
                <c:pt idx="1317">
                  <c:v>228.35363336124965</c:v>
                </c:pt>
                <c:pt idx="1318">
                  <c:v>228.20930911124964</c:v>
                </c:pt>
                <c:pt idx="1319">
                  <c:v>228.06392204249966</c:v>
                </c:pt>
                <c:pt idx="1320">
                  <c:v>227.91882534249964</c:v>
                </c:pt>
                <c:pt idx="1321">
                  <c:v>227.77109430999965</c:v>
                </c:pt>
                <c:pt idx="1322">
                  <c:v>227.61983731249967</c:v>
                </c:pt>
                <c:pt idx="1323">
                  <c:v>227.46433533499967</c:v>
                </c:pt>
                <c:pt idx="1324">
                  <c:v>227.31688212499967</c:v>
                </c:pt>
                <c:pt idx="1325">
                  <c:v>227.16769892249965</c:v>
                </c:pt>
                <c:pt idx="1326">
                  <c:v>227.01373672124964</c:v>
                </c:pt>
                <c:pt idx="1327">
                  <c:v>226.85488298124963</c:v>
                </c:pt>
                <c:pt idx="1328">
                  <c:v>226.69105980249964</c:v>
                </c:pt>
                <c:pt idx="1329">
                  <c:v>226.52043507374964</c:v>
                </c:pt>
                <c:pt idx="1330">
                  <c:v>226.34681221124964</c:v>
                </c:pt>
                <c:pt idx="1331">
                  <c:v>226.16991874124966</c:v>
                </c:pt>
                <c:pt idx="1332">
                  <c:v>225.99074664624968</c:v>
                </c:pt>
                <c:pt idx="1333">
                  <c:v>225.80879175624969</c:v>
                </c:pt>
                <c:pt idx="1334">
                  <c:v>225.62432458374968</c:v>
                </c:pt>
                <c:pt idx="1335">
                  <c:v>225.43735039374968</c:v>
                </c:pt>
                <c:pt idx="1336">
                  <c:v>225.24786918624969</c:v>
                </c:pt>
                <c:pt idx="1337">
                  <c:v>225.05589236874968</c:v>
                </c:pt>
                <c:pt idx="1338">
                  <c:v>224.86114730874968</c:v>
                </c:pt>
                <c:pt idx="1339">
                  <c:v>224.66391538624967</c:v>
                </c:pt>
                <c:pt idx="1340">
                  <c:v>224.46392042624967</c:v>
                </c:pt>
                <c:pt idx="1341">
                  <c:v>224.26001645749966</c:v>
                </c:pt>
                <c:pt idx="1342">
                  <c:v>224.05390349749968</c:v>
                </c:pt>
                <c:pt idx="1343">
                  <c:v>223.84561599499969</c:v>
                </c:pt>
                <c:pt idx="1344">
                  <c:v>223.63367578249969</c:v>
                </c:pt>
                <c:pt idx="1345">
                  <c:v>223.41957705749971</c:v>
                </c:pt>
                <c:pt idx="1346">
                  <c:v>223.2061059324997</c:v>
                </c:pt>
                <c:pt idx="1347">
                  <c:v>222.99178878249967</c:v>
                </c:pt>
                <c:pt idx="1348">
                  <c:v>222.77046669499967</c:v>
                </c:pt>
                <c:pt idx="1349">
                  <c:v>222.54707674749969</c:v>
                </c:pt>
                <c:pt idx="1350">
                  <c:v>222.31969005999966</c:v>
                </c:pt>
                <c:pt idx="1351">
                  <c:v>222.09022794374968</c:v>
                </c:pt>
                <c:pt idx="1352">
                  <c:v>221.85873627374968</c:v>
                </c:pt>
                <c:pt idx="1353">
                  <c:v>221.62360097874966</c:v>
                </c:pt>
                <c:pt idx="1354">
                  <c:v>221.38648552874966</c:v>
                </c:pt>
                <c:pt idx="1355">
                  <c:v>221.15414126874964</c:v>
                </c:pt>
                <c:pt idx="1356">
                  <c:v>220.92032830874965</c:v>
                </c:pt>
                <c:pt idx="1357">
                  <c:v>220.68442896874964</c:v>
                </c:pt>
                <c:pt idx="1358">
                  <c:v>220.44578318874966</c:v>
                </c:pt>
                <c:pt idx="1359">
                  <c:v>220.20475892624967</c:v>
                </c:pt>
                <c:pt idx="1360">
                  <c:v>219.96136598624963</c:v>
                </c:pt>
                <c:pt idx="1361">
                  <c:v>219.71599640624967</c:v>
                </c:pt>
                <c:pt idx="1362">
                  <c:v>219.46796210624964</c:v>
                </c:pt>
                <c:pt idx="1363">
                  <c:v>219.21799085624963</c:v>
                </c:pt>
                <c:pt idx="1364">
                  <c:v>218.96611232124962</c:v>
                </c:pt>
                <c:pt idx="1365">
                  <c:v>218.70836600624963</c:v>
                </c:pt>
                <c:pt idx="1366">
                  <c:v>218.44800224999963</c:v>
                </c:pt>
                <c:pt idx="1367">
                  <c:v>218.18502200374965</c:v>
                </c:pt>
                <c:pt idx="1368">
                  <c:v>217.92056473374964</c:v>
                </c:pt>
                <c:pt idx="1369">
                  <c:v>217.65432123374961</c:v>
                </c:pt>
                <c:pt idx="1370">
                  <c:v>217.3859480337496</c:v>
                </c:pt>
                <c:pt idx="1371">
                  <c:v>217.11585828624962</c:v>
                </c:pt>
                <c:pt idx="1372">
                  <c:v>216.84486863499961</c:v>
                </c:pt>
                <c:pt idx="1373">
                  <c:v>216.5718513449996</c:v>
                </c:pt>
                <c:pt idx="1374">
                  <c:v>216.29606958874959</c:v>
                </c:pt>
                <c:pt idx="1375">
                  <c:v>216.0183886787496</c:v>
                </c:pt>
                <c:pt idx="1376">
                  <c:v>215.73962805374961</c:v>
                </c:pt>
                <c:pt idx="1377">
                  <c:v>215.45894978874963</c:v>
                </c:pt>
                <c:pt idx="1378">
                  <c:v>215.17725498249965</c:v>
                </c:pt>
                <c:pt idx="1379">
                  <c:v>214.89379237249963</c:v>
                </c:pt>
                <c:pt idx="1380">
                  <c:v>214.61018325374963</c:v>
                </c:pt>
                <c:pt idx="1381">
                  <c:v>214.32809212874966</c:v>
                </c:pt>
                <c:pt idx="1382">
                  <c:v>214.04681412624961</c:v>
                </c:pt>
                <c:pt idx="1383">
                  <c:v>213.76726225124963</c:v>
                </c:pt>
                <c:pt idx="1384">
                  <c:v>213.48826247624964</c:v>
                </c:pt>
                <c:pt idx="1385">
                  <c:v>213.20788663499962</c:v>
                </c:pt>
                <c:pt idx="1386">
                  <c:v>212.92702385999962</c:v>
                </c:pt>
                <c:pt idx="1387">
                  <c:v>212.6449127449996</c:v>
                </c:pt>
                <c:pt idx="1388">
                  <c:v>212.35378935124965</c:v>
                </c:pt>
                <c:pt idx="1389">
                  <c:v>212.06470847124962</c:v>
                </c:pt>
                <c:pt idx="1390">
                  <c:v>211.77688735749959</c:v>
                </c:pt>
                <c:pt idx="1391">
                  <c:v>211.48830870249964</c:v>
                </c:pt>
                <c:pt idx="1392">
                  <c:v>211.19858920249962</c:v>
                </c:pt>
                <c:pt idx="1393">
                  <c:v>210.90860293624959</c:v>
                </c:pt>
                <c:pt idx="1394">
                  <c:v>210.61799630749957</c:v>
                </c:pt>
                <c:pt idx="1395">
                  <c:v>210.31849236374964</c:v>
                </c:pt>
                <c:pt idx="1396">
                  <c:v>210.01720988624967</c:v>
                </c:pt>
                <c:pt idx="1397">
                  <c:v>209.71714512124964</c:v>
                </c:pt>
                <c:pt idx="1398">
                  <c:v>209.41503775874966</c:v>
                </c:pt>
                <c:pt idx="1399">
                  <c:v>209.11264249874969</c:v>
                </c:pt>
                <c:pt idx="1400">
                  <c:v>208.81046418874968</c:v>
                </c:pt>
                <c:pt idx="1401">
                  <c:v>208.51151665749964</c:v>
                </c:pt>
                <c:pt idx="1402">
                  <c:v>208.21334903124963</c:v>
                </c:pt>
                <c:pt idx="1403">
                  <c:v>207.91391438874965</c:v>
                </c:pt>
                <c:pt idx="1404">
                  <c:v>207.61115361624968</c:v>
                </c:pt>
                <c:pt idx="1405">
                  <c:v>207.3088698599997</c:v>
                </c:pt>
                <c:pt idx="1406">
                  <c:v>207.00708545999964</c:v>
                </c:pt>
                <c:pt idx="1407">
                  <c:v>206.7070769849997</c:v>
                </c:pt>
                <c:pt idx="1408">
                  <c:v>206.40887091499968</c:v>
                </c:pt>
                <c:pt idx="1409">
                  <c:v>206.12547109874973</c:v>
                </c:pt>
                <c:pt idx="1410">
                  <c:v>205.84223037749973</c:v>
                </c:pt>
                <c:pt idx="1411">
                  <c:v>205.55875942499972</c:v>
                </c:pt>
                <c:pt idx="1412">
                  <c:v>205.27551644999969</c:v>
                </c:pt>
                <c:pt idx="1413">
                  <c:v>204.99251924999973</c:v>
                </c:pt>
                <c:pt idx="1414">
                  <c:v>204.70730492999968</c:v>
                </c:pt>
                <c:pt idx="1415">
                  <c:v>204.41204010749971</c:v>
                </c:pt>
                <c:pt idx="1416">
                  <c:v>204.1342948924997</c:v>
                </c:pt>
                <c:pt idx="1417">
                  <c:v>203.8516824462497</c:v>
                </c:pt>
                <c:pt idx="1418">
                  <c:v>203.55685481624968</c:v>
                </c:pt>
                <c:pt idx="1419">
                  <c:v>203.26439683124971</c:v>
                </c:pt>
                <c:pt idx="1420">
                  <c:v>202.97394035624967</c:v>
                </c:pt>
                <c:pt idx="1421">
                  <c:v>202.68512598749965</c:v>
                </c:pt>
                <c:pt idx="1422">
                  <c:v>202.39350947749969</c:v>
                </c:pt>
                <c:pt idx="1423">
                  <c:v>202.09918195624974</c:v>
                </c:pt>
                <c:pt idx="1424">
                  <c:v>201.80750994124972</c:v>
                </c:pt>
                <c:pt idx="1425">
                  <c:v>201.51730708624976</c:v>
                </c:pt>
                <c:pt idx="1426">
                  <c:v>201.22981750624973</c:v>
                </c:pt>
                <c:pt idx="1427">
                  <c:v>200.94144637999969</c:v>
                </c:pt>
                <c:pt idx="1428">
                  <c:v>200.65425292624971</c:v>
                </c:pt>
                <c:pt idx="1429">
                  <c:v>200.36787234374972</c:v>
                </c:pt>
                <c:pt idx="1430">
                  <c:v>200.08273569624967</c:v>
                </c:pt>
                <c:pt idx="1431">
                  <c:v>199.79887170374963</c:v>
                </c:pt>
                <c:pt idx="1432">
                  <c:v>199.51787611124965</c:v>
                </c:pt>
                <c:pt idx="1433">
                  <c:v>199.23818446124966</c:v>
                </c:pt>
                <c:pt idx="1434">
                  <c:v>198.95592310624971</c:v>
                </c:pt>
                <c:pt idx="1435">
                  <c:v>198.6761931312497</c:v>
                </c:pt>
                <c:pt idx="1436">
                  <c:v>198.39859801624971</c:v>
                </c:pt>
                <c:pt idx="1437">
                  <c:v>198.12312571999973</c:v>
                </c:pt>
                <c:pt idx="1438">
                  <c:v>197.8551115137497</c:v>
                </c:pt>
                <c:pt idx="1439">
                  <c:v>197.58839941499971</c:v>
                </c:pt>
                <c:pt idx="1440">
                  <c:v>197.32261519499966</c:v>
                </c:pt>
                <c:pt idx="1441">
                  <c:v>197.06190246499972</c:v>
                </c:pt>
                <c:pt idx="1442">
                  <c:v>196.80508654624967</c:v>
                </c:pt>
                <c:pt idx="1443">
                  <c:v>196.54654643749973</c:v>
                </c:pt>
                <c:pt idx="1444">
                  <c:v>196.28891368499967</c:v>
                </c:pt>
                <c:pt idx="1445">
                  <c:v>196.0321876349997</c:v>
                </c:pt>
                <c:pt idx="1446">
                  <c:v>195.77562551999969</c:v>
                </c:pt>
                <c:pt idx="1447">
                  <c:v>195.52031544249968</c:v>
                </c:pt>
                <c:pt idx="1448">
                  <c:v>195.26623907999968</c:v>
                </c:pt>
                <c:pt idx="1449">
                  <c:v>195.01265445499965</c:v>
                </c:pt>
                <c:pt idx="1450">
                  <c:v>194.7609914274997</c:v>
                </c:pt>
                <c:pt idx="1451">
                  <c:v>194.51086339374967</c:v>
                </c:pt>
                <c:pt idx="1452">
                  <c:v>194.26188976624968</c:v>
                </c:pt>
                <c:pt idx="1453">
                  <c:v>194.01333847249973</c:v>
                </c:pt>
                <c:pt idx="1454">
                  <c:v>193.76590208374972</c:v>
                </c:pt>
                <c:pt idx="1455">
                  <c:v>193.51885478749975</c:v>
                </c:pt>
                <c:pt idx="1456">
                  <c:v>193.27357656124974</c:v>
                </c:pt>
                <c:pt idx="1457">
                  <c:v>193.02898343624972</c:v>
                </c:pt>
                <c:pt idx="1458">
                  <c:v>192.78470323124978</c:v>
                </c:pt>
                <c:pt idx="1459">
                  <c:v>192.54244293749977</c:v>
                </c:pt>
                <c:pt idx="1460">
                  <c:v>192.30043583124973</c:v>
                </c:pt>
                <c:pt idx="1461">
                  <c:v>192.05899784874973</c:v>
                </c:pt>
                <c:pt idx="1462">
                  <c:v>191.81912097374976</c:v>
                </c:pt>
                <c:pt idx="1463">
                  <c:v>191.58008059874979</c:v>
                </c:pt>
                <c:pt idx="1464">
                  <c:v>191.34184172374975</c:v>
                </c:pt>
                <c:pt idx="1465">
                  <c:v>191.10063675124974</c:v>
                </c:pt>
                <c:pt idx="1466">
                  <c:v>190.86050853874974</c:v>
                </c:pt>
                <c:pt idx="1467">
                  <c:v>190.62140715124977</c:v>
                </c:pt>
                <c:pt idx="1468">
                  <c:v>190.38899016499974</c:v>
                </c:pt>
                <c:pt idx="1469">
                  <c:v>190.15713029749978</c:v>
                </c:pt>
                <c:pt idx="1470">
                  <c:v>189.92577658749977</c:v>
                </c:pt>
                <c:pt idx="1471">
                  <c:v>189.69454219249974</c:v>
                </c:pt>
                <c:pt idx="1472">
                  <c:v>189.46404618624976</c:v>
                </c:pt>
                <c:pt idx="1473">
                  <c:v>189.23390518124975</c:v>
                </c:pt>
                <c:pt idx="1474">
                  <c:v>189.00373214124977</c:v>
                </c:pt>
                <c:pt idx="1475">
                  <c:v>188.77413270749975</c:v>
                </c:pt>
                <c:pt idx="1476">
                  <c:v>188.54438784249976</c:v>
                </c:pt>
                <c:pt idx="1477">
                  <c:v>188.31510281374975</c:v>
                </c:pt>
                <c:pt idx="1478">
                  <c:v>188.08554565374976</c:v>
                </c:pt>
                <c:pt idx="1479">
                  <c:v>187.85598503374979</c:v>
                </c:pt>
                <c:pt idx="1480">
                  <c:v>187.62636386374976</c:v>
                </c:pt>
                <c:pt idx="1481">
                  <c:v>187.39663543374976</c:v>
                </c:pt>
                <c:pt idx="1482">
                  <c:v>187.16675389874973</c:v>
                </c:pt>
                <c:pt idx="1483">
                  <c:v>186.9366699537498</c:v>
                </c:pt>
                <c:pt idx="1484">
                  <c:v>186.70633083374977</c:v>
                </c:pt>
                <c:pt idx="1485">
                  <c:v>186.47534786999978</c:v>
                </c:pt>
                <c:pt idx="1486">
                  <c:v>186.24433318499979</c:v>
                </c:pt>
                <c:pt idx="1487">
                  <c:v>186.01256539874976</c:v>
                </c:pt>
                <c:pt idx="1488">
                  <c:v>185.78032637249981</c:v>
                </c:pt>
                <c:pt idx="1489">
                  <c:v>185.54756499749976</c:v>
                </c:pt>
                <c:pt idx="1490">
                  <c:v>185.31423103124976</c:v>
                </c:pt>
                <c:pt idx="1491">
                  <c:v>185.07993663124975</c:v>
                </c:pt>
                <c:pt idx="1492">
                  <c:v>184.84531281874976</c:v>
                </c:pt>
                <c:pt idx="1493">
                  <c:v>184.60963562374977</c:v>
                </c:pt>
                <c:pt idx="1494">
                  <c:v>184.37361541624978</c:v>
                </c:pt>
                <c:pt idx="1495">
                  <c:v>184.13651291874976</c:v>
                </c:pt>
                <c:pt idx="1496">
                  <c:v>183.89852557124979</c:v>
                </c:pt>
                <c:pt idx="1497">
                  <c:v>183.65964903624973</c:v>
                </c:pt>
                <c:pt idx="1498">
                  <c:v>183.41949612999971</c:v>
                </c:pt>
                <c:pt idx="1499">
                  <c:v>183.18573523749976</c:v>
                </c:pt>
                <c:pt idx="1500">
                  <c:v>182.95315767749975</c:v>
                </c:pt>
                <c:pt idx="1501">
                  <c:v>182.71672667749976</c:v>
                </c:pt>
                <c:pt idx="1502">
                  <c:v>182.48201235249977</c:v>
                </c:pt>
                <c:pt idx="1503">
                  <c:v>182.23663652124975</c:v>
                </c:pt>
                <c:pt idx="1504">
                  <c:v>181.99003748999979</c:v>
                </c:pt>
                <c:pt idx="1505">
                  <c:v>181.74184649999975</c:v>
                </c:pt>
                <c:pt idx="1506">
                  <c:v>181.49277153124979</c:v>
                </c:pt>
                <c:pt idx="1507">
                  <c:v>181.24210539124979</c:v>
                </c:pt>
                <c:pt idx="1508">
                  <c:v>180.99022821124976</c:v>
                </c:pt>
                <c:pt idx="1509">
                  <c:v>180.73642232374976</c:v>
                </c:pt>
                <c:pt idx="1510">
                  <c:v>180.48141936624975</c:v>
                </c:pt>
                <c:pt idx="1511">
                  <c:v>180.22524027874974</c:v>
                </c:pt>
                <c:pt idx="1512">
                  <c:v>179.96532440374975</c:v>
                </c:pt>
                <c:pt idx="1513">
                  <c:v>179.70165745374973</c:v>
                </c:pt>
                <c:pt idx="1514">
                  <c:v>179.43794844874975</c:v>
                </c:pt>
                <c:pt idx="1515">
                  <c:v>179.16824715374972</c:v>
                </c:pt>
                <c:pt idx="1516">
                  <c:v>178.89892086624974</c:v>
                </c:pt>
                <c:pt idx="1517">
                  <c:v>178.62891031749976</c:v>
                </c:pt>
                <c:pt idx="1518">
                  <c:v>178.35715258374975</c:v>
                </c:pt>
                <c:pt idx="1519">
                  <c:v>178.09170033374971</c:v>
                </c:pt>
                <c:pt idx="1520">
                  <c:v>177.82245766874973</c:v>
                </c:pt>
                <c:pt idx="1521">
                  <c:v>177.55029693374968</c:v>
                </c:pt>
                <c:pt idx="1522">
                  <c:v>177.27572431499974</c:v>
                </c:pt>
                <c:pt idx="1523">
                  <c:v>177.00046111499967</c:v>
                </c:pt>
                <c:pt idx="1524">
                  <c:v>176.72521501499972</c:v>
                </c:pt>
                <c:pt idx="1525">
                  <c:v>176.45078349999972</c:v>
                </c:pt>
                <c:pt idx="1526">
                  <c:v>176.17724624124972</c:v>
                </c:pt>
                <c:pt idx="1527">
                  <c:v>175.90512990624967</c:v>
                </c:pt>
                <c:pt idx="1528">
                  <c:v>175.63651870624972</c:v>
                </c:pt>
                <c:pt idx="1529">
                  <c:v>175.37390700374968</c:v>
                </c:pt>
                <c:pt idx="1530">
                  <c:v>175.11796773249969</c:v>
                </c:pt>
                <c:pt idx="1531">
                  <c:v>174.8694070924997</c:v>
                </c:pt>
                <c:pt idx="1532">
                  <c:v>174.63564251749969</c:v>
                </c:pt>
                <c:pt idx="1533">
                  <c:v>174.4061060174997</c:v>
                </c:pt>
                <c:pt idx="1534">
                  <c:v>174.18219578499969</c:v>
                </c:pt>
                <c:pt idx="1535">
                  <c:v>173.96518445999968</c:v>
                </c:pt>
                <c:pt idx="1536">
                  <c:v>173.75679673999971</c:v>
                </c:pt>
                <c:pt idx="1537">
                  <c:v>173.55923858374967</c:v>
                </c:pt>
                <c:pt idx="1538">
                  <c:v>173.37394626874971</c:v>
                </c:pt>
                <c:pt idx="1539">
                  <c:v>173.2024628074997</c:v>
                </c:pt>
                <c:pt idx="1540">
                  <c:v>173.04665701249971</c:v>
                </c:pt>
                <c:pt idx="1541">
                  <c:v>172.90424637874972</c:v>
                </c:pt>
                <c:pt idx="1542">
                  <c:v>172.78264190874972</c:v>
                </c:pt>
                <c:pt idx="1543">
                  <c:v>172.68545471374972</c:v>
                </c:pt>
                <c:pt idx="1544">
                  <c:v>172.61510171374971</c:v>
                </c:pt>
                <c:pt idx="1545">
                  <c:v>172.57311968624973</c:v>
                </c:pt>
                <c:pt idx="1546">
                  <c:v>172.56114387624973</c:v>
                </c:pt>
                <c:pt idx="1547">
                  <c:v>172.58041287624974</c:v>
                </c:pt>
                <c:pt idx="1548">
                  <c:v>172.63057452624975</c:v>
                </c:pt>
                <c:pt idx="1549">
                  <c:v>172.71121581374973</c:v>
                </c:pt>
                <c:pt idx="1550">
                  <c:v>172.82446033874973</c:v>
                </c:pt>
                <c:pt idx="1551">
                  <c:v>172.96919327624974</c:v>
                </c:pt>
                <c:pt idx="1552">
                  <c:v>173.1456872762497</c:v>
                </c:pt>
                <c:pt idx="1553">
                  <c:v>173.34352921374969</c:v>
                </c:pt>
                <c:pt idx="1554">
                  <c:v>173.56273571374973</c:v>
                </c:pt>
                <c:pt idx="1555">
                  <c:v>173.80589771374972</c:v>
                </c:pt>
                <c:pt idx="1556">
                  <c:v>174.07236708874973</c:v>
                </c:pt>
                <c:pt idx="1557">
                  <c:v>174.36756228874975</c:v>
                </c:pt>
                <c:pt idx="1558">
                  <c:v>174.68060670124976</c:v>
                </c:pt>
                <c:pt idx="1559">
                  <c:v>175.00900832624976</c:v>
                </c:pt>
                <c:pt idx="1560">
                  <c:v>175.35031206374973</c:v>
                </c:pt>
                <c:pt idx="1561">
                  <c:v>175.70161152624974</c:v>
                </c:pt>
                <c:pt idx="1562">
                  <c:v>176.06129205124972</c:v>
                </c:pt>
                <c:pt idx="1563">
                  <c:v>176.42827967624973</c:v>
                </c:pt>
                <c:pt idx="1564">
                  <c:v>176.79946367624976</c:v>
                </c:pt>
                <c:pt idx="1565">
                  <c:v>177.1745932637497</c:v>
                </c:pt>
                <c:pt idx="1566">
                  <c:v>177.55067100124975</c:v>
                </c:pt>
                <c:pt idx="1567">
                  <c:v>177.92636975124972</c:v>
                </c:pt>
                <c:pt idx="1568">
                  <c:v>178.30016873874973</c:v>
                </c:pt>
                <c:pt idx="1569">
                  <c:v>178.67087653874972</c:v>
                </c:pt>
                <c:pt idx="1570">
                  <c:v>179.03687683874969</c:v>
                </c:pt>
                <c:pt idx="1571">
                  <c:v>179.39814433874974</c:v>
                </c:pt>
                <c:pt idx="1572">
                  <c:v>179.75257881374975</c:v>
                </c:pt>
                <c:pt idx="1573">
                  <c:v>180.10016871374975</c:v>
                </c:pt>
                <c:pt idx="1574">
                  <c:v>180.43996846374975</c:v>
                </c:pt>
                <c:pt idx="1575">
                  <c:v>180.77505061374976</c:v>
                </c:pt>
                <c:pt idx="1576">
                  <c:v>181.10060377624967</c:v>
                </c:pt>
                <c:pt idx="1577">
                  <c:v>181.41333735124974</c:v>
                </c:pt>
                <c:pt idx="1578">
                  <c:v>181.71461255124973</c:v>
                </c:pt>
                <c:pt idx="1579">
                  <c:v>181.99242357624971</c:v>
                </c:pt>
                <c:pt idx="1580">
                  <c:v>182.26138611374975</c:v>
                </c:pt>
                <c:pt idx="1581">
                  <c:v>182.52210321374974</c:v>
                </c:pt>
                <c:pt idx="1582">
                  <c:v>182.77399131374972</c:v>
                </c:pt>
                <c:pt idx="1583">
                  <c:v>183.01691961374976</c:v>
                </c:pt>
                <c:pt idx="1584">
                  <c:v>183.25040792624975</c:v>
                </c:pt>
                <c:pt idx="1585">
                  <c:v>183.47538405124976</c:v>
                </c:pt>
                <c:pt idx="1586">
                  <c:v>183.70357992624972</c:v>
                </c:pt>
                <c:pt idx="1587">
                  <c:v>183.92127905124977</c:v>
                </c:pt>
                <c:pt idx="1588">
                  <c:v>184.12790160124976</c:v>
                </c:pt>
                <c:pt idx="1589">
                  <c:v>184.32410090124975</c:v>
                </c:pt>
                <c:pt idx="1590">
                  <c:v>184.50990290124977</c:v>
                </c:pt>
                <c:pt idx="1591">
                  <c:v>184.68508867624976</c:v>
                </c:pt>
                <c:pt idx="1592">
                  <c:v>184.84968817624977</c:v>
                </c:pt>
                <c:pt idx="1593">
                  <c:v>185.00397217624979</c:v>
                </c:pt>
                <c:pt idx="1594">
                  <c:v>185.14809592624979</c:v>
                </c:pt>
                <c:pt idx="1595">
                  <c:v>185.28225780124978</c:v>
                </c:pt>
                <c:pt idx="1596">
                  <c:v>185.40643282624981</c:v>
                </c:pt>
                <c:pt idx="1597">
                  <c:v>185.5209532387498</c:v>
                </c:pt>
                <c:pt idx="1598">
                  <c:v>185.62609198874983</c:v>
                </c:pt>
                <c:pt idx="1599">
                  <c:v>185.72166490124982</c:v>
                </c:pt>
                <c:pt idx="1600">
                  <c:v>185.80795353874984</c:v>
                </c:pt>
                <c:pt idx="1601">
                  <c:v>185.88519903874982</c:v>
                </c:pt>
                <c:pt idx="1602">
                  <c:v>185.95331530124983</c:v>
                </c:pt>
                <c:pt idx="1603">
                  <c:v>186.01256068874983</c:v>
                </c:pt>
                <c:pt idx="1604">
                  <c:v>186.06333160124981</c:v>
                </c:pt>
                <c:pt idx="1605">
                  <c:v>186.10544872624982</c:v>
                </c:pt>
                <c:pt idx="1606">
                  <c:v>186.13892928874981</c:v>
                </c:pt>
                <c:pt idx="1607">
                  <c:v>186.16402606374982</c:v>
                </c:pt>
                <c:pt idx="1608">
                  <c:v>186.18083131374982</c:v>
                </c:pt>
                <c:pt idx="1609">
                  <c:v>186.18952456374981</c:v>
                </c:pt>
                <c:pt idx="1610">
                  <c:v>186.1902961437498</c:v>
                </c:pt>
                <c:pt idx="1611">
                  <c:v>186.18331299874981</c:v>
                </c:pt>
                <c:pt idx="1612">
                  <c:v>186.16875276499982</c:v>
                </c:pt>
                <c:pt idx="1613">
                  <c:v>186.14679006499983</c:v>
                </c:pt>
                <c:pt idx="1614">
                  <c:v>186.11755303999982</c:v>
                </c:pt>
                <c:pt idx="1615">
                  <c:v>186.08118572749981</c:v>
                </c:pt>
                <c:pt idx="1616">
                  <c:v>186.0378932737498</c:v>
                </c:pt>
                <c:pt idx="1617">
                  <c:v>185.9877719687498</c:v>
                </c:pt>
                <c:pt idx="1618">
                  <c:v>185.93098286624979</c:v>
                </c:pt>
                <c:pt idx="1619">
                  <c:v>185.8677831862498</c:v>
                </c:pt>
                <c:pt idx="1620">
                  <c:v>185.79824874624981</c:v>
                </c:pt>
                <c:pt idx="1621">
                  <c:v>185.72265555999979</c:v>
                </c:pt>
                <c:pt idx="1622">
                  <c:v>185.64097017999981</c:v>
                </c:pt>
                <c:pt idx="1623">
                  <c:v>185.55359666124983</c:v>
                </c:pt>
                <c:pt idx="1624">
                  <c:v>185.46053134749982</c:v>
                </c:pt>
                <c:pt idx="1625">
                  <c:v>185.36193771249981</c:v>
                </c:pt>
                <c:pt idx="1626">
                  <c:v>185.25757382499981</c:v>
                </c:pt>
                <c:pt idx="1627">
                  <c:v>185.14787642249982</c:v>
                </c:pt>
                <c:pt idx="1628">
                  <c:v>185.03281106999981</c:v>
                </c:pt>
                <c:pt idx="1629">
                  <c:v>184.91242321499979</c:v>
                </c:pt>
                <c:pt idx="1630">
                  <c:v>184.7867866024998</c:v>
                </c:pt>
                <c:pt idx="1631">
                  <c:v>184.65600841999981</c:v>
                </c:pt>
                <c:pt idx="1632">
                  <c:v>184.52038526999982</c:v>
                </c:pt>
                <c:pt idx="1633">
                  <c:v>184.37878950749982</c:v>
                </c:pt>
                <c:pt idx="1634">
                  <c:v>184.23185455249984</c:v>
                </c:pt>
                <c:pt idx="1635">
                  <c:v>184.07961610999985</c:v>
                </c:pt>
                <c:pt idx="1636">
                  <c:v>183.92210434999984</c:v>
                </c:pt>
                <c:pt idx="1637">
                  <c:v>183.75934819999983</c:v>
                </c:pt>
                <c:pt idx="1638">
                  <c:v>183.59137969999986</c:v>
                </c:pt>
                <c:pt idx="1639">
                  <c:v>183.41823315499985</c:v>
                </c:pt>
                <c:pt idx="1640">
                  <c:v>183.24149606499986</c:v>
                </c:pt>
                <c:pt idx="1641">
                  <c:v>183.06158979999987</c:v>
                </c:pt>
                <c:pt idx="1642">
                  <c:v>182.87331401499986</c:v>
                </c:pt>
                <c:pt idx="1643">
                  <c:v>182.68034814374988</c:v>
                </c:pt>
                <c:pt idx="1644">
                  <c:v>182.48333829374991</c:v>
                </c:pt>
                <c:pt idx="1645">
                  <c:v>182.28209371874991</c:v>
                </c:pt>
                <c:pt idx="1646">
                  <c:v>182.07671973374988</c:v>
                </c:pt>
                <c:pt idx="1647">
                  <c:v>181.86757234249987</c:v>
                </c:pt>
                <c:pt idx="1648">
                  <c:v>181.66147972249988</c:v>
                </c:pt>
                <c:pt idx="1649">
                  <c:v>181.45075191874989</c:v>
                </c:pt>
                <c:pt idx="1650">
                  <c:v>181.23551418124984</c:v>
                </c:pt>
                <c:pt idx="1651">
                  <c:v>181.01595036624985</c:v>
                </c:pt>
                <c:pt idx="1652">
                  <c:v>180.79191537874985</c:v>
                </c:pt>
                <c:pt idx="1653">
                  <c:v>180.56830288624988</c:v>
                </c:pt>
                <c:pt idx="1654">
                  <c:v>180.33938521999988</c:v>
                </c:pt>
                <c:pt idx="1655">
                  <c:v>180.1027401424999</c:v>
                </c:pt>
                <c:pt idx="1656">
                  <c:v>179.86276933999989</c:v>
                </c:pt>
                <c:pt idx="1657">
                  <c:v>179.61954037999988</c:v>
                </c:pt>
                <c:pt idx="1658">
                  <c:v>179.37310240249988</c:v>
                </c:pt>
                <c:pt idx="1659">
                  <c:v>179.12281632249986</c:v>
                </c:pt>
                <c:pt idx="1660">
                  <c:v>178.86943440249988</c:v>
                </c:pt>
                <c:pt idx="1661">
                  <c:v>178.61263286499985</c:v>
                </c:pt>
                <c:pt idx="1662">
                  <c:v>178.35396604749985</c:v>
                </c:pt>
                <c:pt idx="1663">
                  <c:v>178.09277344749987</c:v>
                </c:pt>
                <c:pt idx="1664">
                  <c:v>177.8280060724999</c:v>
                </c:pt>
                <c:pt idx="1665">
                  <c:v>177.56006103249987</c:v>
                </c:pt>
                <c:pt idx="1666">
                  <c:v>177.28902113874989</c:v>
                </c:pt>
                <c:pt idx="1667">
                  <c:v>177.0149210512499</c:v>
                </c:pt>
                <c:pt idx="1668">
                  <c:v>176.73822200124991</c:v>
                </c:pt>
                <c:pt idx="1669">
                  <c:v>176.4581858762499</c:v>
                </c:pt>
                <c:pt idx="1670">
                  <c:v>176.17526208499993</c:v>
                </c:pt>
                <c:pt idx="1671">
                  <c:v>175.88989756124988</c:v>
                </c:pt>
                <c:pt idx="1672">
                  <c:v>175.60133998874988</c:v>
                </c:pt>
                <c:pt idx="1673">
                  <c:v>175.31044055999993</c:v>
                </c:pt>
                <c:pt idx="1674">
                  <c:v>175.02055763124991</c:v>
                </c:pt>
                <c:pt idx="1675">
                  <c:v>174.73186158124989</c:v>
                </c:pt>
                <c:pt idx="1676">
                  <c:v>174.4385342649999</c:v>
                </c:pt>
                <c:pt idx="1677">
                  <c:v>174.14009544999988</c:v>
                </c:pt>
                <c:pt idx="1678">
                  <c:v>173.84512789374992</c:v>
                </c:pt>
                <c:pt idx="1679">
                  <c:v>173.54905057374987</c:v>
                </c:pt>
                <c:pt idx="1680">
                  <c:v>173.25066527374992</c:v>
                </c:pt>
                <c:pt idx="1681">
                  <c:v>172.95086134624987</c:v>
                </c:pt>
                <c:pt idx="1682">
                  <c:v>172.65190041499989</c:v>
                </c:pt>
                <c:pt idx="1683">
                  <c:v>172.34866440499988</c:v>
                </c:pt>
                <c:pt idx="1684">
                  <c:v>172.04160547999987</c:v>
                </c:pt>
                <c:pt idx="1685">
                  <c:v>171.73126093249982</c:v>
                </c:pt>
                <c:pt idx="1686">
                  <c:v>171.41742716499982</c:v>
                </c:pt>
                <c:pt idx="1687">
                  <c:v>171.10749630749987</c:v>
                </c:pt>
                <c:pt idx="1688">
                  <c:v>170.78780563749984</c:v>
                </c:pt>
                <c:pt idx="1689">
                  <c:v>170.46524947499984</c:v>
                </c:pt>
                <c:pt idx="1690">
                  <c:v>170.14093888124984</c:v>
                </c:pt>
                <c:pt idx="1691">
                  <c:v>169.81503895124982</c:v>
                </c:pt>
                <c:pt idx="1692">
                  <c:v>169.48754771124987</c:v>
                </c:pt>
                <c:pt idx="1693">
                  <c:v>169.15873097624987</c:v>
                </c:pt>
                <c:pt idx="1694">
                  <c:v>168.82892795124985</c:v>
                </c:pt>
                <c:pt idx="1695">
                  <c:v>168.49840579499985</c:v>
                </c:pt>
                <c:pt idx="1696">
                  <c:v>168.16638764499984</c:v>
                </c:pt>
                <c:pt idx="1697">
                  <c:v>167.8330269949999</c:v>
                </c:pt>
                <c:pt idx="1698">
                  <c:v>167.49839723499989</c:v>
                </c:pt>
                <c:pt idx="1699">
                  <c:v>167.1640323199999</c:v>
                </c:pt>
                <c:pt idx="1700">
                  <c:v>166.82749555999993</c:v>
                </c:pt>
                <c:pt idx="1701">
                  <c:v>166.49013693624988</c:v>
                </c:pt>
                <c:pt idx="1702">
                  <c:v>166.15321087374983</c:v>
                </c:pt>
                <c:pt idx="1703">
                  <c:v>165.81247363374987</c:v>
                </c:pt>
                <c:pt idx="1704">
                  <c:v>165.47016438999984</c:v>
                </c:pt>
                <c:pt idx="1705">
                  <c:v>165.12789657124989</c:v>
                </c:pt>
                <c:pt idx="1706">
                  <c:v>164.78417214874986</c:v>
                </c:pt>
                <c:pt idx="1707">
                  <c:v>164.43964647874984</c:v>
                </c:pt>
                <c:pt idx="1708">
                  <c:v>164.09922237874989</c:v>
                </c:pt>
                <c:pt idx="1709">
                  <c:v>163.75767314999985</c:v>
                </c:pt>
                <c:pt idx="1710">
                  <c:v>163.41539630999986</c:v>
                </c:pt>
                <c:pt idx="1711">
                  <c:v>163.07823301499988</c:v>
                </c:pt>
                <c:pt idx="1712">
                  <c:v>162.73655917124989</c:v>
                </c:pt>
                <c:pt idx="1713">
                  <c:v>162.39137666999989</c:v>
                </c:pt>
                <c:pt idx="1714">
                  <c:v>162.04801974749989</c:v>
                </c:pt>
                <c:pt idx="1715">
                  <c:v>161.70160099499989</c:v>
                </c:pt>
                <c:pt idx="1716">
                  <c:v>161.35212586999987</c:v>
                </c:pt>
                <c:pt idx="1717">
                  <c:v>161.00109118249981</c:v>
                </c:pt>
                <c:pt idx="1718">
                  <c:v>160.64903373124989</c:v>
                </c:pt>
                <c:pt idx="1719">
                  <c:v>160.29648915749988</c:v>
                </c:pt>
                <c:pt idx="1720">
                  <c:v>159.94350689249987</c:v>
                </c:pt>
                <c:pt idx="1721">
                  <c:v>159.59310393374983</c:v>
                </c:pt>
                <c:pt idx="1722">
                  <c:v>159.2423979499998</c:v>
                </c:pt>
                <c:pt idx="1723">
                  <c:v>158.89144330749983</c:v>
                </c:pt>
                <c:pt idx="1724">
                  <c:v>158.53732861749984</c:v>
                </c:pt>
                <c:pt idx="1725">
                  <c:v>158.18550779499986</c:v>
                </c:pt>
                <c:pt idx="1726">
                  <c:v>157.8340442487499</c:v>
                </c:pt>
                <c:pt idx="1727">
                  <c:v>157.48048796374988</c:v>
                </c:pt>
                <c:pt idx="1728">
                  <c:v>157.12881319124983</c:v>
                </c:pt>
                <c:pt idx="1729">
                  <c:v>156.77659877624984</c:v>
                </c:pt>
                <c:pt idx="1730">
                  <c:v>156.42833427124984</c:v>
                </c:pt>
                <c:pt idx="1731">
                  <c:v>156.08171836374981</c:v>
                </c:pt>
                <c:pt idx="1732">
                  <c:v>155.73778409874987</c:v>
                </c:pt>
                <c:pt idx="1733">
                  <c:v>155.39396413124987</c:v>
                </c:pt>
                <c:pt idx="1734">
                  <c:v>155.04925000624985</c:v>
                </c:pt>
                <c:pt idx="1735">
                  <c:v>154.70315607624983</c:v>
                </c:pt>
                <c:pt idx="1736">
                  <c:v>154.35914672124989</c:v>
                </c:pt>
                <c:pt idx="1737">
                  <c:v>154.01478347124984</c:v>
                </c:pt>
                <c:pt idx="1738">
                  <c:v>153.66861875124988</c:v>
                </c:pt>
                <c:pt idx="1739">
                  <c:v>153.32510481249986</c:v>
                </c:pt>
                <c:pt idx="1740">
                  <c:v>152.98082618749982</c:v>
                </c:pt>
                <c:pt idx="1741">
                  <c:v>152.63531970749986</c:v>
                </c:pt>
                <c:pt idx="1742">
                  <c:v>152.29204495749988</c:v>
                </c:pt>
                <c:pt idx="1743">
                  <c:v>151.94808250749989</c:v>
                </c:pt>
                <c:pt idx="1744">
                  <c:v>151.60639318499989</c:v>
                </c:pt>
                <c:pt idx="1745">
                  <c:v>151.26454898249986</c:v>
                </c:pt>
                <c:pt idx="1746">
                  <c:v>150.92159741249986</c:v>
                </c:pt>
                <c:pt idx="1747">
                  <c:v>150.57951729874989</c:v>
                </c:pt>
                <c:pt idx="1748">
                  <c:v>150.23735723374989</c:v>
                </c:pt>
                <c:pt idx="1749">
                  <c:v>149.89514386374987</c:v>
                </c:pt>
                <c:pt idx="1750">
                  <c:v>149.55290306374982</c:v>
                </c:pt>
                <c:pt idx="1751">
                  <c:v>149.21066169499986</c:v>
                </c:pt>
                <c:pt idx="1752">
                  <c:v>148.86893056999989</c:v>
                </c:pt>
                <c:pt idx="1753">
                  <c:v>148.52724863249983</c:v>
                </c:pt>
                <c:pt idx="1754">
                  <c:v>148.18660761374986</c:v>
                </c:pt>
                <c:pt idx="1755">
                  <c:v>147.84654645749987</c:v>
                </c:pt>
                <c:pt idx="1756">
                  <c:v>147.5070845512499</c:v>
                </c:pt>
                <c:pt idx="1757">
                  <c:v>147.16872015124989</c:v>
                </c:pt>
                <c:pt idx="1758">
                  <c:v>146.83146820374995</c:v>
                </c:pt>
                <c:pt idx="1759">
                  <c:v>146.49486389499992</c:v>
                </c:pt>
                <c:pt idx="1760">
                  <c:v>146.15796730749989</c:v>
                </c:pt>
                <c:pt idx="1761">
                  <c:v>145.8217519262499</c:v>
                </c:pt>
                <c:pt idx="1762">
                  <c:v>145.48623185124993</c:v>
                </c:pt>
                <c:pt idx="1763">
                  <c:v>145.15094627374987</c:v>
                </c:pt>
                <c:pt idx="1764">
                  <c:v>144.8168599924999</c:v>
                </c:pt>
                <c:pt idx="1765">
                  <c:v>144.48303936499991</c:v>
                </c:pt>
                <c:pt idx="1766">
                  <c:v>144.14997327499992</c:v>
                </c:pt>
                <c:pt idx="1767">
                  <c:v>143.81814739999993</c:v>
                </c:pt>
                <c:pt idx="1768">
                  <c:v>143.48663539249995</c:v>
                </c:pt>
                <c:pt idx="1769">
                  <c:v>143.14937389249994</c:v>
                </c:pt>
                <c:pt idx="1770">
                  <c:v>142.81249475374992</c:v>
                </c:pt>
                <c:pt idx="1771">
                  <c:v>142.47881011374997</c:v>
                </c:pt>
                <c:pt idx="1772">
                  <c:v>142.15156803374995</c:v>
                </c:pt>
                <c:pt idx="1773">
                  <c:v>141.82472210249998</c:v>
                </c:pt>
                <c:pt idx="1774">
                  <c:v>141.49921450249994</c:v>
                </c:pt>
                <c:pt idx="1775">
                  <c:v>141.17413547749996</c:v>
                </c:pt>
                <c:pt idx="1776">
                  <c:v>140.84996237749991</c:v>
                </c:pt>
                <c:pt idx="1777">
                  <c:v>140.52716869749995</c:v>
                </c:pt>
                <c:pt idx="1778">
                  <c:v>140.20485239124997</c:v>
                </c:pt>
                <c:pt idx="1779">
                  <c:v>139.88348607249992</c:v>
                </c:pt>
                <c:pt idx="1780">
                  <c:v>139.56353831249996</c:v>
                </c:pt>
                <c:pt idx="1781">
                  <c:v>139.24411514999997</c:v>
                </c:pt>
                <c:pt idx="1782">
                  <c:v>138.92568691874993</c:v>
                </c:pt>
                <c:pt idx="1783">
                  <c:v>138.60826683749994</c:v>
                </c:pt>
                <c:pt idx="1784">
                  <c:v>138.29231603749992</c:v>
                </c:pt>
                <c:pt idx="1785">
                  <c:v>137.97695191249994</c:v>
                </c:pt>
                <c:pt idx="1786">
                  <c:v>137.66263735624997</c:v>
                </c:pt>
                <c:pt idx="1787">
                  <c:v>137.34938646874994</c:v>
                </c:pt>
                <c:pt idx="1788">
                  <c:v>137.03765790874996</c:v>
                </c:pt>
                <c:pt idx="1789">
                  <c:v>136.72658282749993</c:v>
                </c:pt>
                <c:pt idx="1790">
                  <c:v>136.41662164625001</c:v>
                </c:pt>
                <c:pt idx="1791">
                  <c:v>136.10823180624999</c:v>
                </c:pt>
                <c:pt idx="1792">
                  <c:v>135.80055746875001</c:v>
                </c:pt>
                <c:pt idx="1793">
                  <c:v>135.49405783749998</c:v>
                </c:pt>
                <c:pt idx="1794">
                  <c:v>135.18962017249996</c:v>
                </c:pt>
                <c:pt idx="1795">
                  <c:v>134.88596473249999</c:v>
                </c:pt>
                <c:pt idx="1796">
                  <c:v>134.58354833249996</c:v>
                </c:pt>
                <c:pt idx="1797">
                  <c:v>134.28239473249994</c:v>
                </c:pt>
                <c:pt idx="1798">
                  <c:v>133.98295276124998</c:v>
                </c:pt>
                <c:pt idx="1799">
                  <c:v>133.68438812125001</c:v>
                </c:pt>
                <c:pt idx="1800">
                  <c:v>133.38714700124999</c:v>
                </c:pt>
                <c:pt idx="1801">
                  <c:v>133.09125404125001</c:v>
                </c:pt>
                <c:pt idx="1802">
                  <c:v>132.79673212124999</c:v>
                </c:pt>
                <c:pt idx="1803">
                  <c:v>132.50361732124995</c:v>
                </c:pt>
                <c:pt idx="1804">
                  <c:v>132.21196860124999</c:v>
                </c:pt>
                <c:pt idx="1805">
                  <c:v>131.92205260124996</c:v>
                </c:pt>
                <c:pt idx="1806">
                  <c:v>131.63403828124993</c:v>
                </c:pt>
                <c:pt idx="1807">
                  <c:v>131.34789836124995</c:v>
                </c:pt>
                <c:pt idx="1808">
                  <c:v>131.06368916124998</c:v>
                </c:pt>
                <c:pt idx="1809">
                  <c:v>130.78137724124997</c:v>
                </c:pt>
                <c:pt idx="1810">
                  <c:v>130.50094940125001</c:v>
                </c:pt>
                <c:pt idx="1811">
                  <c:v>130.22248572125</c:v>
                </c:pt>
                <c:pt idx="1812">
                  <c:v>129.94566659</c:v>
                </c:pt>
                <c:pt idx="1813">
                  <c:v>129.66589519749996</c:v>
                </c:pt>
                <c:pt idx="1814">
                  <c:v>129.38795316499997</c:v>
                </c:pt>
                <c:pt idx="1815">
                  <c:v>129.11189346499995</c:v>
                </c:pt>
                <c:pt idx="1816">
                  <c:v>128.84003258999996</c:v>
                </c:pt>
                <c:pt idx="1817">
                  <c:v>128.57536016249998</c:v>
                </c:pt>
                <c:pt idx="1818">
                  <c:v>128.31258491374996</c:v>
                </c:pt>
                <c:pt idx="1819">
                  <c:v>128.05177051375</c:v>
                </c:pt>
                <c:pt idx="1820">
                  <c:v>127.79298968875001</c:v>
                </c:pt>
                <c:pt idx="1821">
                  <c:v>127.53378745124998</c:v>
                </c:pt>
                <c:pt idx="1822">
                  <c:v>127.27968922624999</c:v>
                </c:pt>
                <c:pt idx="1823">
                  <c:v>127.02821379125</c:v>
                </c:pt>
                <c:pt idx="1824">
                  <c:v>126.77945822125</c:v>
                </c:pt>
                <c:pt idx="1825">
                  <c:v>126.53353812375001</c:v>
                </c:pt>
                <c:pt idx="1826">
                  <c:v>126.29057528375002</c:v>
                </c:pt>
                <c:pt idx="1827">
                  <c:v>126.05035347500001</c:v>
                </c:pt>
                <c:pt idx="1828">
                  <c:v>125.81367844750001</c:v>
                </c:pt>
                <c:pt idx="1829">
                  <c:v>125.580009645</c:v>
                </c:pt>
                <c:pt idx="1830">
                  <c:v>125.34982016625</c:v>
                </c:pt>
                <c:pt idx="1831">
                  <c:v>125.12325494625004</c:v>
                </c:pt>
                <c:pt idx="1832">
                  <c:v>124.90046952500003</c:v>
                </c:pt>
                <c:pt idx="1833">
                  <c:v>124.68160883750002</c:v>
                </c:pt>
                <c:pt idx="1834">
                  <c:v>124.46679219000002</c:v>
                </c:pt>
                <c:pt idx="1835">
                  <c:v>124.25613977250002</c:v>
                </c:pt>
                <c:pt idx="1836">
                  <c:v>124.04833812250001</c:v>
                </c:pt>
                <c:pt idx="1837">
                  <c:v>123.84305643250005</c:v>
                </c:pt>
                <c:pt idx="1838">
                  <c:v>123.64250756000001</c:v>
                </c:pt>
                <c:pt idx="1839">
                  <c:v>123.44655956000001</c:v>
                </c:pt>
                <c:pt idx="1840">
                  <c:v>123.25928158750001</c:v>
                </c:pt>
                <c:pt idx="1841">
                  <c:v>123.07666172</c:v>
                </c:pt>
                <c:pt idx="1842">
                  <c:v>122.89930481250001</c:v>
                </c:pt>
                <c:pt idx="1843">
                  <c:v>122.72678885875</c:v>
                </c:pt>
                <c:pt idx="1844">
                  <c:v>122.55967601125</c:v>
                </c:pt>
                <c:pt idx="1845">
                  <c:v>122.39755826000004</c:v>
                </c:pt>
                <c:pt idx="1846">
                  <c:v>122.24072533375004</c:v>
                </c:pt>
                <c:pt idx="1847">
                  <c:v>122.08920197750003</c:v>
                </c:pt>
                <c:pt idx="1848">
                  <c:v>121.94279200250004</c:v>
                </c:pt>
                <c:pt idx="1849">
                  <c:v>121.80192048500004</c:v>
                </c:pt>
                <c:pt idx="1850">
                  <c:v>121.66637091000004</c:v>
                </c:pt>
                <c:pt idx="1851">
                  <c:v>121.53610704375004</c:v>
                </c:pt>
                <c:pt idx="1852">
                  <c:v>121.41106967500004</c:v>
                </c:pt>
                <c:pt idx="1853">
                  <c:v>121.29101234500006</c:v>
                </c:pt>
                <c:pt idx="1854">
                  <c:v>121.17618670750005</c:v>
                </c:pt>
                <c:pt idx="1855">
                  <c:v>121.06617501250004</c:v>
                </c:pt>
                <c:pt idx="1856">
                  <c:v>120.96118816375004</c:v>
                </c:pt>
                <c:pt idx="1857">
                  <c:v>120.86082296875006</c:v>
                </c:pt>
                <c:pt idx="1858">
                  <c:v>120.76458904875005</c:v>
                </c:pt>
                <c:pt idx="1859">
                  <c:v>120.67319607375006</c:v>
                </c:pt>
                <c:pt idx="1860">
                  <c:v>120.58600277375005</c:v>
                </c:pt>
                <c:pt idx="1861">
                  <c:v>120.50302561625006</c:v>
                </c:pt>
                <c:pt idx="1862">
                  <c:v>120.42424892000005</c:v>
                </c:pt>
                <c:pt idx="1863">
                  <c:v>120.34942439750006</c:v>
                </c:pt>
                <c:pt idx="1864">
                  <c:v>120.27880343375006</c:v>
                </c:pt>
                <c:pt idx="1865">
                  <c:v>120.21190899875006</c:v>
                </c:pt>
                <c:pt idx="1866">
                  <c:v>120.14849204875006</c:v>
                </c:pt>
                <c:pt idx="1867">
                  <c:v>120.08840486500006</c:v>
                </c:pt>
                <c:pt idx="1868">
                  <c:v>120.03141936500006</c:v>
                </c:pt>
                <c:pt idx="1869">
                  <c:v>119.97746250000006</c:v>
                </c:pt>
                <c:pt idx="1870">
                  <c:v>119.92644302500005</c:v>
                </c:pt>
                <c:pt idx="1871">
                  <c:v>119.87818910000006</c:v>
                </c:pt>
                <c:pt idx="1872">
                  <c:v>119.83246511375005</c:v>
                </c:pt>
                <c:pt idx="1873">
                  <c:v>119.78934665375004</c:v>
                </c:pt>
                <c:pt idx="1874">
                  <c:v>119.74859889375006</c:v>
                </c:pt>
                <c:pt idx="1875">
                  <c:v>119.70992666500005</c:v>
                </c:pt>
                <c:pt idx="1876">
                  <c:v>119.67325741000005</c:v>
                </c:pt>
                <c:pt idx="1877">
                  <c:v>119.63842823875005</c:v>
                </c:pt>
                <c:pt idx="1878">
                  <c:v>119.60560756125005</c:v>
                </c:pt>
                <c:pt idx="1879">
                  <c:v>119.57493861625005</c:v>
                </c:pt>
                <c:pt idx="1880">
                  <c:v>119.54643760625005</c:v>
                </c:pt>
                <c:pt idx="1881">
                  <c:v>119.51979262625005</c:v>
                </c:pt>
                <c:pt idx="1882">
                  <c:v>119.49464467625005</c:v>
                </c:pt>
                <c:pt idx="1883">
                  <c:v>119.47074977375004</c:v>
                </c:pt>
                <c:pt idx="1884">
                  <c:v>119.44758171125005</c:v>
                </c:pt>
                <c:pt idx="1885">
                  <c:v>119.42490727125005</c:v>
                </c:pt>
                <c:pt idx="1886">
                  <c:v>119.40237291250006</c:v>
                </c:pt>
                <c:pt idx="1887">
                  <c:v>119.37992733500006</c:v>
                </c:pt>
                <c:pt idx="1888">
                  <c:v>119.35765587250006</c:v>
                </c:pt>
                <c:pt idx="1889">
                  <c:v>119.33563649750006</c:v>
                </c:pt>
                <c:pt idx="1890">
                  <c:v>119.31395774875006</c:v>
                </c:pt>
                <c:pt idx="1891">
                  <c:v>119.29283066750006</c:v>
                </c:pt>
                <c:pt idx="1892">
                  <c:v>119.27204702000006</c:v>
                </c:pt>
                <c:pt idx="1893">
                  <c:v>119.25156763250006</c:v>
                </c:pt>
                <c:pt idx="1894">
                  <c:v>119.23146253250006</c:v>
                </c:pt>
                <c:pt idx="1895">
                  <c:v>119.21149150250005</c:v>
                </c:pt>
                <c:pt idx="1896">
                  <c:v>119.19173158375006</c:v>
                </c:pt>
                <c:pt idx="1897">
                  <c:v>119.17217561375006</c:v>
                </c:pt>
              </c:numCache>
            </c:numRef>
          </c:yVal>
          <c:smooth val="0"/>
        </c:ser>
        <c:dLbls>
          <c:showLegendKey val="0"/>
          <c:showVal val="0"/>
          <c:showCatName val="0"/>
          <c:showSerName val="0"/>
          <c:showPercent val="0"/>
          <c:showBubbleSize val="0"/>
        </c:dLbls>
        <c:axId val="354751312"/>
        <c:axId val="354750920"/>
      </c:scatterChart>
      <c:valAx>
        <c:axId val="354750136"/>
        <c:scaling>
          <c:orientation val="minMax"/>
          <c:max val="25"/>
          <c:min val="0"/>
        </c:scaling>
        <c:delete val="0"/>
        <c:axPos val="b"/>
        <c:title>
          <c:tx>
            <c:rich>
              <a:bodyPr/>
              <a:lstStyle/>
              <a:p>
                <a:pPr>
                  <a:defRPr/>
                </a:pPr>
                <a:r>
                  <a:rPr lang="en-US">
                    <a:solidFill>
                      <a:srgbClr val="0000FF"/>
                    </a:solidFill>
                  </a:rPr>
                  <a:t>Time (ms)</a:t>
                </a:r>
              </a:p>
            </c:rich>
          </c:tx>
          <c:layout>
            <c:manualLayout>
              <c:xMode val="edge"/>
              <c:yMode val="edge"/>
              <c:x val="0.43061357543830153"/>
              <c:y val="0.92506459948320419"/>
            </c:manualLayout>
          </c:layout>
          <c:overlay val="0"/>
        </c:title>
        <c:numFmt formatCode="General" sourceLinked="1"/>
        <c:majorTickMark val="out"/>
        <c:minorTickMark val="none"/>
        <c:tickLblPos val="nextTo"/>
        <c:spPr>
          <a:ln>
            <a:solidFill>
              <a:schemeClr val="tx1"/>
            </a:solidFill>
          </a:ln>
        </c:spPr>
        <c:crossAx val="354750528"/>
        <c:crosses val="autoZero"/>
        <c:crossBetween val="midCat"/>
        <c:majorUnit val="5"/>
      </c:valAx>
      <c:valAx>
        <c:axId val="354750528"/>
        <c:scaling>
          <c:orientation val="minMax"/>
          <c:max val="500"/>
          <c:min val="-100"/>
        </c:scaling>
        <c:delete val="0"/>
        <c:axPos val="l"/>
        <c:title>
          <c:tx>
            <c:rich>
              <a:bodyPr rot="-5400000" vert="horz"/>
              <a:lstStyle/>
              <a:p>
                <a:pPr>
                  <a:defRPr/>
                </a:pPr>
                <a:r>
                  <a:rPr lang="en-US">
                    <a:solidFill>
                      <a:srgbClr val="0000FF"/>
                    </a:solidFill>
                  </a:rPr>
                  <a:t>P (Mpa)</a:t>
                </a:r>
              </a:p>
            </c:rich>
          </c:tx>
          <c:layout>
            <c:manualLayout>
              <c:xMode val="edge"/>
              <c:yMode val="edge"/>
              <c:x val="3.1769236082331814E-2"/>
              <c:y val="7.536827833006407E-2"/>
            </c:manualLayout>
          </c:layout>
          <c:overlay val="0"/>
        </c:title>
        <c:numFmt formatCode="#,##0.00" sourceLinked="0"/>
        <c:majorTickMark val="out"/>
        <c:minorTickMark val="none"/>
        <c:tickLblPos val="nextTo"/>
        <c:spPr>
          <a:ln>
            <a:solidFill>
              <a:schemeClr val="tx1"/>
            </a:solidFill>
          </a:ln>
        </c:spPr>
        <c:crossAx val="354750136"/>
        <c:crosses val="autoZero"/>
        <c:crossBetween val="midCat"/>
        <c:minorUnit val="25"/>
        <c:dispUnits>
          <c:builtInUnit val="thousands"/>
        </c:dispUnits>
      </c:valAx>
      <c:valAx>
        <c:axId val="354750920"/>
        <c:scaling>
          <c:orientation val="minMax"/>
          <c:max val="500"/>
          <c:min val="-100"/>
        </c:scaling>
        <c:delete val="0"/>
        <c:axPos val="r"/>
        <c:title>
          <c:tx>
            <c:rich>
              <a:bodyPr rot="-5400000" vert="horz"/>
              <a:lstStyle/>
              <a:p>
                <a:pPr>
                  <a:defRPr/>
                </a:pPr>
                <a:r>
                  <a:rPr lang="en-US">
                    <a:solidFill>
                      <a:srgbClr val="0000FF"/>
                    </a:solidFill>
                  </a:rPr>
                  <a:t>I (Mpa-ms)</a:t>
                </a:r>
              </a:p>
            </c:rich>
          </c:tx>
          <c:layout>
            <c:manualLayout>
              <c:xMode val="edge"/>
              <c:yMode val="edge"/>
              <c:x val="0.91008771929824561"/>
              <c:y val="4.3842208503047916E-2"/>
            </c:manualLayout>
          </c:layout>
          <c:overlay val="0"/>
        </c:title>
        <c:numFmt formatCode="#,##0.0" sourceLinked="0"/>
        <c:majorTickMark val="out"/>
        <c:minorTickMark val="none"/>
        <c:tickLblPos val="nextTo"/>
        <c:spPr>
          <a:ln>
            <a:solidFill>
              <a:schemeClr val="tx1"/>
            </a:solidFill>
          </a:ln>
        </c:spPr>
        <c:crossAx val="354751312"/>
        <c:crosses val="max"/>
        <c:crossBetween val="midCat"/>
        <c:majorUnit val="100"/>
        <c:minorUnit val="50"/>
        <c:dispUnits>
          <c:builtInUnit val="thousands"/>
        </c:dispUnits>
      </c:valAx>
      <c:valAx>
        <c:axId val="354751312"/>
        <c:scaling>
          <c:orientation val="minMax"/>
        </c:scaling>
        <c:delete val="1"/>
        <c:axPos val="b"/>
        <c:numFmt formatCode="General" sourceLinked="1"/>
        <c:majorTickMark val="out"/>
        <c:minorTickMark val="none"/>
        <c:tickLblPos val="nextTo"/>
        <c:crossAx val="354750920"/>
        <c:crosses val="autoZero"/>
        <c:crossBetween val="midCat"/>
      </c:valAx>
    </c:plotArea>
    <c:legend>
      <c:legendPos val="r"/>
      <c:layout>
        <c:manualLayout>
          <c:xMode val="edge"/>
          <c:yMode val="edge"/>
          <c:x val="0.43514366625224477"/>
          <c:y val="4.5895453964514131E-2"/>
          <c:w val="0.33915975963530876"/>
          <c:h val="0.24565095382837202"/>
        </c:manualLayout>
      </c:layout>
      <c:overlay val="1"/>
      <c:txPr>
        <a:bodyPr/>
        <a:lstStyle/>
        <a:p>
          <a:pPr>
            <a:defRPr sz="800" baseline="0">
              <a:latin typeface="Arial" panose="020B0604020202020204" pitchFamily="34" charset="0"/>
            </a:defRPr>
          </a:pPr>
          <a:endParaRPr lang="en-US"/>
        </a:p>
      </c:txPr>
    </c:legend>
    <c:plotVisOnly val="1"/>
    <c:dispBlanksAs val="gap"/>
    <c:showDLblsOverMax val="0"/>
  </c:chart>
  <c:spPr>
    <a:ln>
      <a:noFill/>
    </a:ln>
  </c:spPr>
  <c:txPr>
    <a:bodyPr/>
    <a:lstStyle/>
    <a:p>
      <a:pPr>
        <a:defRPr b="0">
          <a:latin typeface="Times New Roman" panose="02020603050405020304" pitchFamily="18" charset="0"/>
          <a:cs typeface="Times New Roman" panose="02020603050405020304" pitchFamily="18" charset="0"/>
        </a:defRPr>
      </a:pPr>
      <a:endParaRPr lang="en-US"/>
    </a:p>
  </c:txPr>
  <c:externalData r:id="rId1">
    <c:autoUpdate val="0"/>
  </c:externalData>
</c:chartSpace>
</file>

<file path=word/charts/chart20.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96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en-GB" sz="1000" b="1">
                <a:solidFill>
                  <a:srgbClr val="0000FF"/>
                </a:solidFill>
              </a:rPr>
              <a:t>A-3</a:t>
            </a:r>
          </a:p>
        </c:rich>
      </c:tx>
      <c:layout>
        <c:manualLayout>
          <c:xMode val="edge"/>
          <c:yMode val="edge"/>
          <c:x val="0.10782552918537523"/>
          <c:y val="0.69916613213598455"/>
        </c:manualLayout>
      </c:layout>
      <c:overlay val="0"/>
      <c:spPr>
        <a:solidFill>
          <a:schemeClr val="bg1"/>
        </a:solidFill>
        <a:ln>
          <a:noFill/>
        </a:ln>
        <a:effectLst/>
      </c:spPr>
      <c:txPr>
        <a:bodyPr rot="0" spcFirstLastPara="1" vertOverflow="ellipsis" vert="horz" wrap="square" anchor="ctr" anchorCtr="1"/>
        <a:lstStyle/>
        <a:p>
          <a:pPr>
            <a:defRPr sz="96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en-US"/>
        </a:p>
      </c:txPr>
    </c:title>
    <c:autoTitleDeleted val="0"/>
    <c:plotArea>
      <c:layout>
        <c:manualLayout>
          <c:layoutTarget val="inner"/>
          <c:xMode val="edge"/>
          <c:yMode val="edge"/>
          <c:x val="8.9449263443339866E-2"/>
          <c:y val="7.7628793225123505E-2"/>
          <c:w val="0.68115181791408042"/>
          <c:h val="0.74409559955323157"/>
        </c:manualLayout>
      </c:layout>
      <c:scatterChart>
        <c:scatterStyle val="lineMarker"/>
        <c:varyColors val="0"/>
        <c:ser>
          <c:idx val="0"/>
          <c:order val="0"/>
          <c:spPr>
            <a:ln w="19050" cap="rnd">
              <a:solidFill>
                <a:srgbClr val="0000FF"/>
              </a:solidFill>
              <a:prstDash val="sysDash"/>
              <a:round/>
            </a:ln>
            <a:effectLst/>
          </c:spPr>
          <c:marker>
            <c:symbol val="none"/>
          </c:marker>
          <c:xVal>
            <c:numRef>
              <c:f>Sheet1!$B$1:$B$78</c:f>
              <c:numCache>
                <c:formatCode>General</c:formatCode>
                <c:ptCount val="78"/>
                <c:pt idx="0">
                  <c:v>25.4320108</c:v>
                </c:pt>
                <c:pt idx="1">
                  <c:v>25.279010100000001</c:v>
                </c:pt>
                <c:pt idx="2">
                  <c:v>25.122721299999998</c:v>
                </c:pt>
                <c:pt idx="3">
                  <c:v>24.963068400000001</c:v>
                </c:pt>
                <c:pt idx="4">
                  <c:v>24.799973600000001</c:v>
                </c:pt>
                <c:pt idx="5">
                  <c:v>24.633358399999999</c:v>
                </c:pt>
                <c:pt idx="6">
                  <c:v>24.463142699999999</c:v>
                </c:pt>
                <c:pt idx="7">
                  <c:v>24.289245600000001</c:v>
                </c:pt>
                <c:pt idx="8">
                  <c:v>24.1115849</c:v>
                </c:pt>
                <c:pt idx="9">
                  <c:v>23.930077600000001</c:v>
                </c:pt>
                <c:pt idx="10">
                  <c:v>23.7446397</c:v>
                </c:pt>
                <c:pt idx="11">
                  <c:v>23.555186599999999</c:v>
                </c:pt>
                <c:pt idx="12">
                  <c:v>23.3616326</c:v>
                </c:pt>
                <c:pt idx="13">
                  <c:v>23.163892100000002</c:v>
                </c:pt>
                <c:pt idx="14">
                  <c:v>22.961878599999999</c:v>
                </c:pt>
                <c:pt idx="15">
                  <c:v>22.755505599999999</c:v>
                </c:pt>
                <c:pt idx="16">
                  <c:v>22.544686599999999</c:v>
                </c:pt>
                <c:pt idx="17">
                  <c:v>22.329335100000002</c:v>
                </c:pt>
                <c:pt idx="18">
                  <c:v>22.109365199999999</c:v>
                </c:pt>
                <c:pt idx="19">
                  <c:v>22.0833333</c:v>
                </c:pt>
                <c:pt idx="20">
                  <c:v>21.8858979</c:v>
                </c:pt>
                <c:pt idx="21">
                  <c:v>21.657829599999999</c:v>
                </c:pt>
                <c:pt idx="22">
                  <c:v>21.4249194</c:v>
                </c:pt>
                <c:pt idx="23">
                  <c:v>21.187086099999998</c:v>
                </c:pt>
                <c:pt idx="24">
                  <c:v>20.944250499999999</c:v>
                </c:pt>
                <c:pt idx="25">
                  <c:v>20.6963355</c:v>
                </c:pt>
                <c:pt idx="26">
                  <c:v>20.443266900000001</c:v>
                </c:pt>
                <c:pt idx="27">
                  <c:v>20.184973599999999</c:v>
                </c:pt>
                <c:pt idx="28">
                  <c:v>19.921388199999999</c:v>
                </c:pt>
                <c:pt idx="29">
                  <c:v>19.652447299999999</c:v>
                </c:pt>
                <c:pt idx="30">
                  <c:v>19.378092599999999</c:v>
                </c:pt>
                <c:pt idx="31">
                  <c:v>19.098271199999999</c:v>
                </c:pt>
                <c:pt idx="32">
                  <c:v>18.812936000000001</c:v>
                </c:pt>
                <c:pt idx="33">
                  <c:v>18.522047000000001</c:v>
                </c:pt>
                <c:pt idx="34">
                  <c:v>18.2255717</c:v>
                </c:pt>
                <c:pt idx="35">
                  <c:v>18.055555600000002</c:v>
                </c:pt>
                <c:pt idx="36">
                  <c:v>17.924450100000001</c:v>
                </c:pt>
                <c:pt idx="37">
                  <c:v>17.6189854</c:v>
                </c:pt>
                <c:pt idx="38">
                  <c:v>17.3079322</c:v>
                </c:pt>
                <c:pt idx="39">
                  <c:v>16.991297100000001</c:v>
                </c:pt>
                <c:pt idx="40">
                  <c:v>16.669098999999999</c:v>
                </c:pt>
                <c:pt idx="41">
                  <c:v>16.341370000000001</c:v>
                </c:pt>
                <c:pt idx="42">
                  <c:v>16.0081566</c:v>
                </c:pt>
                <c:pt idx="43">
                  <c:v>15.669520800000001</c:v>
                </c:pt>
                <c:pt idx="44">
                  <c:v>15.325541599999999</c:v>
                </c:pt>
                <c:pt idx="45">
                  <c:v>14.976316199999999</c:v>
                </c:pt>
                <c:pt idx="46">
                  <c:v>14.621961000000001</c:v>
                </c:pt>
                <c:pt idx="47">
                  <c:v>14.2626135</c:v>
                </c:pt>
                <c:pt idx="48">
                  <c:v>14.027777800000001</c:v>
                </c:pt>
                <c:pt idx="49">
                  <c:v>13.8996169</c:v>
                </c:pt>
                <c:pt idx="50">
                  <c:v>13.534162500000001</c:v>
                </c:pt>
                <c:pt idx="51">
                  <c:v>13.164307600000001</c:v>
                </c:pt>
                <c:pt idx="52">
                  <c:v>12.7902849</c:v>
                </c:pt>
                <c:pt idx="53">
                  <c:v>12.412354799999999</c:v>
                </c:pt>
                <c:pt idx="54">
                  <c:v>12.030806800000001</c:v>
                </c:pt>
                <c:pt idx="55">
                  <c:v>11.645960499999999</c:v>
                </c:pt>
                <c:pt idx="56">
                  <c:v>11.2581674</c:v>
                </c:pt>
                <c:pt idx="57">
                  <c:v>10.867812000000001</c:v>
                </c:pt>
                <c:pt idx="58">
                  <c:v>10.475312300000001</c:v>
                </c:pt>
                <c:pt idx="59">
                  <c:v>10.081121599999999</c:v>
                </c:pt>
                <c:pt idx="60">
                  <c:v>10</c:v>
                </c:pt>
              </c:numCache>
            </c:numRef>
          </c:xVal>
          <c:yVal>
            <c:numRef>
              <c:f>Sheet1!$C$1:$C$78</c:f>
              <c:numCache>
                <c:formatCode>General</c:formatCode>
                <c:ptCount val="78"/>
                <c:pt idx="0">
                  <c:v>4.5</c:v>
                </c:pt>
                <c:pt idx="1">
                  <c:v>4.45</c:v>
                </c:pt>
                <c:pt idx="2">
                  <c:v>4.4000000000000004</c:v>
                </c:pt>
                <c:pt idx="3">
                  <c:v>4.3499999999999996</c:v>
                </c:pt>
                <c:pt idx="4">
                  <c:v>4.3</c:v>
                </c:pt>
                <c:pt idx="5">
                  <c:v>4.25</c:v>
                </c:pt>
                <c:pt idx="6">
                  <c:v>4.2</c:v>
                </c:pt>
                <c:pt idx="7">
                  <c:v>4.1500000000000004</c:v>
                </c:pt>
                <c:pt idx="8">
                  <c:v>4.0999999999999996</c:v>
                </c:pt>
                <c:pt idx="9">
                  <c:v>4.05</c:v>
                </c:pt>
                <c:pt idx="10">
                  <c:v>4</c:v>
                </c:pt>
                <c:pt idx="11">
                  <c:v>3.95</c:v>
                </c:pt>
                <c:pt idx="12">
                  <c:v>3.9</c:v>
                </c:pt>
                <c:pt idx="13">
                  <c:v>3.85</c:v>
                </c:pt>
                <c:pt idx="14">
                  <c:v>3.8</c:v>
                </c:pt>
                <c:pt idx="15">
                  <c:v>3.75</c:v>
                </c:pt>
                <c:pt idx="16">
                  <c:v>3.7</c:v>
                </c:pt>
                <c:pt idx="17">
                  <c:v>3.65</c:v>
                </c:pt>
                <c:pt idx="18">
                  <c:v>3.6</c:v>
                </c:pt>
                <c:pt idx="19">
                  <c:v>3.5942599</c:v>
                </c:pt>
                <c:pt idx="20">
                  <c:v>3.55</c:v>
                </c:pt>
                <c:pt idx="21">
                  <c:v>3.5</c:v>
                </c:pt>
                <c:pt idx="22">
                  <c:v>3.45</c:v>
                </c:pt>
                <c:pt idx="23">
                  <c:v>3.4</c:v>
                </c:pt>
                <c:pt idx="24">
                  <c:v>3.35</c:v>
                </c:pt>
                <c:pt idx="25">
                  <c:v>3.3</c:v>
                </c:pt>
                <c:pt idx="26">
                  <c:v>3.25</c:v>
                </c:pt>
                <c:pt idx="27">
                  <c:v>3.2</c:v>
                </c:pt>
                <c:pt idx="28">
                  <c:v>3.15</c:v>
                </c:pt>
                <c:pt idx="29">
                  <c:v>3.1</c:v>
                </c:pt>
                <c:pt idx="30">
                  <c:v>3.05</c:v>
                </c:pt>
                <c:pt idx="31">
                  <c:v>3</c:v>
                </c:pt>
                <c:pt idx="32">
                  <c:v>2.95</c:v>
                </c:pt>
                <c:pt idx="33">
                  <c:v>2.9</c:v>
                </c:pt>
                <c:pt idx="34">
                  <c:v>2.85</c:v>
                </c:pt>
                <c:pt idx="35">
                  <c:v>2.8220719999999999</c:v>
                </c:pt>
                <c:pt idx="36">
                  <c:v>2.8</c:v>
                </c:pt>
                <c:pt idx="37">
                  <c:v>2.75</c:v>
                </c:pt>
                <c:pt idx="38">
                  <c:v>2.7</c:v>
                </c:pt>
                <c:pt idx="39">
                  <c:v>2.65</c:v>
                </c:pt>
                <c:pt idx="40">
                  <c:v>2.6</c:v>
                </c:pt>
                <c:pt idx="41">
                  <c:v>2.5499999999999998</c:v>
                </c:pt>
                <c:pt idx="42">
                  <c:v>2.5</c:v>
                </c:pt>
                <c:pt idx="43">
                  <c:v>2.4500000000000002</c:v>
                </c:pt>
                <c:pt idx="44">
                  <c:v>2.4</c:v>
                </c:pt>
                <c:pt idx="45">
                  <c:v>2.35</c:v>
                </c:pt>
                <c:pt idx="46">
                  <c:v>2.2999999999999998</c:v>
                </c:pt>
                <c:pt idx="47">
                  <c:v>2.25</c:v>
                </c:pt>
                <c:pt idx="48">
                  <c:v>2.2180708999999998</c:v>
                </c:pt>
                <c:pt idx="49">
                  <c:v>2.2000000000000002</c:v>
                </c:pt>
                <c:pt idx="50">
                  <c:v>2.15</c:v>
                </c:pt>
                <c:pt idx="51">
                  <c:v>2.1</c:v>
                </c:pt>
                <c:pt idx="52">
                  <c:v>2.0499999999999998</c:v>
                </c:pt>
                <c:pt idx="53">
                  <c:v>2</c:v>
                </c:pt>
                <c:pt idx="54">
                  <c:v>1.95</c:v>
                </c:pt>
                <c:pt idx="55">
                  <c:v>1.9</c:v>
                </c:pt>
                <c:pt idx="56">
                  <c:v>1.85</c:v>
                </c:pt>
                <c:pt idx="57">
                  <c:v>1.8</c:v>
                </c:pt>
                <c:pt idx="58">
                  <c:v>1.75</c:v>
                </c:pt>
                <c:pt idx="59">
                  <c:v>1.7</c:v>
                </c:pt>
                <c:pt idx="60">
                  <c:v>1.6900925</c:v>
                </c:pt>
              </c:numCache>
            </c:numRef>
          </c:yVal>
          <c:smooth val="0"/>
        </c:ser>
        <c:ser>
          <c:idx val="1"/>
          <c:order val="1"/>
          <c:spPr>
            <a:ln w="19050" cap="rnd">
              <a:solidFill>
                <a:srgbClr val="FF00FF"/>
              </a:solidFill>
              <a:round/>
            </a:ln>
            <a:effectLst/>
          </c:spPr>
          <c:marker>
            <c:symbol val="none"/>
          </c:marker>
          <c:xVal>
            <c:numRef>
              <c:f>Sheet1!$E$1:$E$87</c:f>
              <c:numCache>
                <c:formatCode>General</c:formatCode>
                <c:ptCount val="87"/>
                <c:pt idx="0">
                  <c:v>50.812289800000002</c:v>
                </c:pt>
                <c:pt idx="1">
                  <c:v>50.498034199999999</c:v>
                </c:pt>
                <c:pt idx="2">
                  <c:v>50.277777800000003</c:v>
                </c:pt>
                <c:pt idx="3">
                  <c:v>50.177306999999999</c:v>
                </c:pt>
                <c:pt idx="4">
                  <c:v>49.850305200000001</c:v>
                </c:pt>
                <c:pt idx="5">
                  <c:v>49.516254000000004</c:v>
                </c:pt>
                <c:pt idx="6">
                  <c:v>49.174992099999997</c:v>
                </c:pt>
                <c:pt idx="7">
                  <c:v>48.826355800000002</c:v>
                </c:pt>
                <c:pt idx="8">
                  <c:v>48.470179100000003</c:v>
                </c:pt>
                <c:pt idx="9">
                  <c:v>48.106293899999997</c:v>
                </c:pt>
                <c:pt idx="10">
                  <c:v>47.734530100000001</c:v>
                </c:pt>
                <c:pt idx="11">
                  <c:v>47.354715499999998</c:v>
                </c:pt>
                <c:pt idx="12">
                  <c:v>46.966676900000003</c:v>
                </c:pt>
                <c:pt idx="13">
                  <c:v>46.570239100000002</c:v>
                </c:pt>
                <c:pt idx="14">
                  <c:v>46.25</c:v>
                </c:pt>
                <c:pt idx="15">
                  <c:v>46.165483100000003</c:v>
                </c:pt>
                <c:pt idx="16">
                  <c:v>45.752972300000003</c:v>
                </c:pt>
                <c:pt idx="17">
                  <c:v>45.331559400000003</c:v>
                </c:pt>
                <c:pt idx="18">
                  <c:v>44.9010678</c:v>
                </c:pt>
                <c:pt idx="19">
                  <c:v>44.461320800000003</c:v>
                </c:pt>
                <c:pt idx="20">
                  <c:v>44.012143100000003</c:v>
                </c:pt>
                <c:pt idx="21">
                  <c:v>43.5533602</c:v>
                </c:pt>
                <c:pt idx="22">
                  <c:v>43.084799699999998</c:v>
                </c:pt>
                <c:pt idx="23">
                  <c:v>42.6062917</c:v>
                </c:pt>
                <c:pt idx="24">
                  <c:v>42.222222199999997</c:v>
                </c:pt>
                <c:pt idx="25">
                  <c:v>42.118015</c:v>
                </c:pt>
                <c:pt idx="26">
                  <c:v>41.6207651</c:v>
                </c:pt>
                <c:pt idx="27">
                  <c:v>41.113114199999998</c:v>
                </c:pt>
                <c:pt idx="28">
                  <c:v>40.594910400000003</c:v>
                </c:pt>
                <c:pt idx="29">
                  <c:v>40.066007999999997</c:v>
                </c:pt>
                <c:pt idx="30">
                  <c:v>39.526268999999999</c:v>
                </c:pt>
                <c:pt idx="31">
                  <c:v>38.975563800000003</c:v>
                </c:pt>
                <c:pt idx="32">
                  <c:v>38.413772799999997</c:v>
                </c:pt>
                <c:pt idx="33">
                  <c:v>38.194444400000002</c:v>
                </c:pt>
                <c:pt idx="34">
                  <c:v>37.842073999999997</c:v>
                </c:pt>
                <c:pt idx="35">
                  <c:v>37.2599236</c:v>
                </c:pt>
                <c:pt idx="36">
                  <c:v>36.6664423</c:v>
                </c:pt>
                <c:pt idx="37">
                  <c:v>36.061563599999999</c:v>
                </c:pt>
                <c:pt idx="38">
                  <c:v>35.445238500000002</c:v>
                </c:pt>
                <c:pt idx="39">
                  <c:v>34.817436999999998</c:v>
                </c:pt>
                <c:pt idx="40">
                  <c:v>34.178149699999999</c:v>
                </c:pt>
                <c:pt idx="41">
                  <c:v>34.1666667</c:v>
                </c:pt>
                <c:pt idx="42">
                  <c:v>33.529974600000003</c:v>
                </c:pt>
                <c:pt idx="43">
                  <c:v>32.870458800000002</c:v>
                </c:pt>
                <c:pt idx="44">
                  <c:v>32.1996216</c:v>
                </c:pt>
                <c:pt idx="45">
                  <c:v>31.517558099999999</c:v>
                </c:pt>
                <c:pt idx="46">
                  <c:v>30.824395500000001</c:v>
                </c:pt>
                <c:pt idx="47">
                  <c:v>30.138888900000001</c:v>
                </c:pt>
                <c:pt idx="48">
                  <c:v>30.120380099999998</c:v>
                </c:pt>
                <c:pt idx="49">
                  <c:v>29.4087931</c:v>
                </c:pt>
                <c:pt idx="50">
                  <c:v>28.686753599999999</c:v>
                </c:pt>
                <c:pt idx="51">
                  <c:v>27.9545417</c:v>
                </c:pt>
                <c:pt idx="52">
                  <c:v>27.212482600000001</c:v>
                </c:pt>
                <c:pt idx="53">
                  <c:v>26.460949599999999</c:v>
                </c:pt>
                <c:pt idx="54">
                  <c:v>26.111111099999999</c:v>
                </c:pt>
                <c:pt idx="55">
                  <c:v>25.702503799999999</c:v>
                </c:pt>
                <c:pt idx="56">
                  <c:v>24.937351499999998</c:v>
                </c:pt>
                <c:pt idx="57">
                  <c:v>24.164205599999999</c:v>
                </c:pt>
                <c:pt idx="58">
                  <c:v>23.383658199999999</c:v>
                </c:pt>
                <c:pt idx="59">
                  <c:v>22.596363700000001</c:v>
                </c:pt>
                <c:pt idx="60">
                  <c:v>22.0833333</c:v>
                </c:pt>
                <c:pt idx="61">
                  <c:v>21.8047431</c:v>
                </c:pt>
                <c:pt idx="62">
                  <c:v>21.011028199999998</c:v>
                </c:pt>
                <c:pt idx="63">
                  <c:v>20.212953500000001</c:v>
                </c:pt>
                <c:pt idx="64">
                  <c:v>19.411440200000001</c:v>
                </c:pt>
                <c:pt idx="65">
                  <c:v>18.6074825</c:v>
                </c:pt>
                <c:pt idx="66">
                  <c:v>18.055555600000002</c:v>
                </c:pt>
                <c:pt idx="67">
                  <c:v>17.8039977</c:v>
                </c:pt>
                <c:pt idx="68">
                  <c:v>17.004308900000002</c:v>
                </c:pt>
                <c:pt idx="69">
                  <c:v>16.205596400000001</c:v>
                </c:pt>
                <c:pt idx="70">
                  <c:v>15.4091433</c:v>
                </c:pt>
                <c:pt idx="71">
                  <c:v>14.616306099999999</c:v>
                </c:pt>
                <c:pt idx="72">
                  <c:v>14.027777800000001</c:v>
                </c:pt>
                <c:pt idx="73">
                  <c:v>13.830337099999999</c:v>
                </c:pt>
                <c:pt idx="74">
                  <c:v>13.0562375</c:v>
                </c:pt>
                <c:pt idx="75">
                  <c:v>12.2901729</c:v>
                </c:pt>
                <c:pt idx="76">
                  <c:v>11.533757400000001</c:v>
                </c:pt>
                <c:pt idx="77">
                  <c:v>10.7886632</c:v>
                </c:pt>
                <c:pt idx="78">
                  <c:v>10.0566152</c:v>
                </c:pt>
                <c:pt idx="79">
                  <c:v>10</c:v>
                </c:pt>
              </c:numCache>
            </c:numRef>
          </c:xVal>
          <c:yVal>
            <c:numRef>
              <c:f>Sheet1!$F$1:$F$87</c:f>
              <c:numCache>
                <c:formatCode>General</c:formatCode>
                <c:ptCount val="87"/>
                <c:pt idx="0">
                  <c:v>4.5</c:v>
                </c:pt>
                <c:pt idx="1">
                  <c:v>4.45</c:v>
                </c:pt>
                <c:pt idx="2">
                  <c:v>4.4157611000000001</c:v>
                </c:pt>
                <c:pt idx="3">
                  <c:v>4.4000000000000004</c:v>
                </c:pt>
                <c:pt idx="4">
                  <c:v>4.3499999999999996</c:v>
                </c:pt>
                <c:pt idx="5">
                  <c:v>4.3</c:v>
                </c:pt>
                <c:pt idx="6">
                  <c:v>4.25</c:v>
                </c:pt>
                <c:pt idx="7">
                  <c:v>4.2</c:v>
                </c:pt>
                <c:pt idx="8">
                  <c:v>4.1500000000000004</c:v>
                </c:pt>
                <c:pt idx="9">
                  <c:v>4.0999999999999996</c:v>
                </c:pt>
                <c:pt idx="10">
                  <c:v>4.05</c:v>
                </c:pt>
                <c:pt idx="11">
                  <c:v>4</c:v>
                </c:pt>
                <c:pt idx="12">
                  <c:v>3.95</c:v>
                </c:pt>
                <c:pt idx="13">
                  <c:v>3.9</c:v>
                </c:pt>
                <c:pt idx="14">
                  <c:v>3.8605374000000001</c:v>
                </c:pt>
                <c:pt idx="15">
                  <c:v>3.85</c:v>
                </c:pt>
                <c:pt idx="16">
                  <c:v>3.8</c:v>
                </c:pt>
                <c:pt idx="17">
                  <c:v>3.75</c:v>
                </c:pt>
                <c:pt idx="18">
                  <c:v>3.7</c:v>
                </c:pt>
                <c:pt idx="19">
                  <c:v>3.65</c:v>
                </c:pt>
                <c:pt idx="20">
                  <c:v>3.6</c:v>
                </c:pt>
                <c:pt idx="21">
                  <c:v>3.55</c:v>
                </c:pt>
                <c:pt idx="22">
                  <c:v>3.5</c:v>
                </c:pt>
                <c:pt idx="23">
                  <c:v>3.45</c:v>
                </c:pt>
                <c:pt idx="24">
                  <c:v>3.4107954999999999</c:v>
                </c:pt>
                <c:pt idx="25">
                  <c:v>3.4</c:v>
                </c:pt>
                <c:pt idx="26">
                  <c:v>3.35</c:v>
                </c:pt>
                <c:pt idx="27">
                  <c:v>3.3</c:v>
                </c:pt>
                <c:pt idx="28">
                  <c:v>3.25</c:v>
                </c:pt>
                <c:pt idx="29">
                  <c:v>3.2</c:v>
                </c:pt>
                <c:pt idx="30">
                  <c:v>3.15</c:v>
                </c:pt>
                <c:pt idx="31">
                  <c:v>3.1</c:v>
                </c:pt>
                <c:pt idx="32">
                  <c:v>3.05</c:v>
                </c:pt>
                <c:pt idx="33">
                  <c:v>3.0310375999999999</c:v>
                </c:pt>
                <c:pt idx="34">
                  <c:v>3</c:v>
                </c:pt>
                <c:pt idx="35">
                  <c:v>2.95</c:v>
                </c:pt>
                <c:pt idx="36">
                  <c:v>2.9</c:v>
                </c:pt>
                <c:pt idx="37">
                  <c:v>2.85</c:v>
                </c:pt>
                <c:pt idx="38">
                  <c:v>2.8</c:v>
                </c:pt>
                <c:pt idx="39">
                  <c:v>2.75</c:v>
                </c:pt>
                <c:pt idx="40">
                  <c:v>2.7</c:v>
                </c:pt>
                <c:pt idx="41">
                  <c:v>2.6991342</c:v>
                </c:pt>
                <c:pt idx="42">
                  <c:v>2.65</c:v>
                </c:pt>
                <c:pt idx="43">
                  <c:v>2.6</c:v>
                </c:pt>
                <c:pt idx="44">
                  <c:v>2.5499999999999998</c:v>
                </c:pt>
                <c:pt idx="45">
                  <c:v>2.5</c:v>
                </c:pt>
                <c:pt idx="46">
                  <c:v>2.4500000000000002</c:v>
                </c:pt>
                <c:pt idx="47">
                  <c:v>2.4013505999999998</c:v>
                </c:pt>
                <c:pt idx="48">
                  <c:v>2.4</c:v>
                </c:pt>
                <c:pt idx="49">
                  <c:v>2.35</c:v>
                </c:pt>
                <c:pt idx="50">
                  <c:v>2.2999999999999998</c:v>
                </c:pt>
                <c:pt idx="51">
                  <c:v>2.25</c:v>
                </c:pt>
                <c:pt idx="52">
                  <c:v>2.2000000000000002</c:v>
                </c:pt>
                <c:pt idx="53">
                  <c:v>2.15</c:v>
                </c:pt>
                <c:pt idx="54">
                  <c:v>2.1273678</c:v>
                </c:pt>
                <c:pt idx="55">
                  <c:v>2.1</c:v>
                </c:pt>
                <c:pt idx="56">
                  <c:v>2.0499999999999998</c:v>
                </c:pt>
                <c:pt idx="57">
                  <c:v>2</c:v>
                </c:pt>
                <c:pt idx="58">
                  <c:v>1.95</c:v>
                </c:pt>
                <c:pt idx="59">
                  <c:v>1.9</c:v>
                </c:pt>
                <c:pt idx="60">
                  <c:v>1.8680843</c:v>
                </c:pt>
                <c:pt idx="61">
                  <c:v>1.85</c:v>
                </c:pt>
                <c:pt idx="62">
                  <c:v>1.8</c:v>
                </c:pt>
                <c:pt idx="63">
                  <c:v>1.75</c:v>
                </c:pt>
                <c:pt idx="64">
                  <c:v>1.7</c:v>
                </c:pt>
                <c:pt idx="65">
                  <c:v>1.65</c:v>
                </c:pt>
                <c:pt idx="66">
                  <c:v>1.6162293999999999</c:v>
                </c:pt>
                <c:pt idx="67">
                  <c:v>1.6</c:v>
                </c:pt>
                <c:pt idx="68">
                  <c:v>1.55</c:v>
                </c:pt>
                <c:pt idx="69">
                  <c:v>1.5</c:v>
                </c:pt>
                <c:pt idx="70">
                  <c:v>1.45</c:v>
                </c:pt>
                <c:pt idx="71">
                  <c:v>1.4</c:v>
                </c:pt>
                <c:pt idx="72">
                  <c:v>1.363205</c:v>
                </c:pt>
                <c:pt idx="73">
                  <c:v>1.35</c:v>
                </c:pt>
                <c:pt idx="74">
                  <c:v>1.3</c:v>
                </c:pt>
                <c:pt idx="75">
                  <c:v>1.25</c:v>
                </c:pt>
                <c:pt idx="76">
                  <c:v>1.2</c:v>
                </c:pt>
                <c:pt idx="77">
                  <c:v>1.1499999999999999</c:v>
                </c:pt>
                <c:pt idx="78">
                  <c:v>1.1000000000000001</c:v>
                </c:pt>
                <c:pt idx="79">
                  <c:v>1.0963369000000001</c:v>
                </c:pt>
              </c:numCache>
            </c:numRef>
          </c:yVal>
          <c:smooth val="0"/>
        </c:ser>
        <c:ser>
          <c:idx val="2"/>
          <c:order val="2"/>
          <c:spPr>
            <a:ln w="19050" cap="rnd">
              <a:solidFill>
                <a:srgbClr val="FF3300"/>
              </a:solidFill>
              <a:prstDash val="lgDash"/>
              <a:round/>
            </a:ln>
            <a:effectLst/>
          </c:spPr>
          <c:marker>
            <c:symbol val="none"/>
          </c:marker>
          <c:xVal>
            <c:numRef>
              <c:f>Sheet1!$H$1:$H$99</c:f>
              <c:numCache>
                <c:formatCode>General</c:formatCode>
                <c:ptCount val="99"/>
                <c:pt idx="0">
                  <c:v>102.8315738</c:v>
                </c:pt>
                <c:pt idx="1">
                  <c:v>102.6388889</c:v>
                </c:pt>
                <c:pt idx="2">
                  <c:v>102.1880783</c:v>
                </c:pt>
                <c:pt idx="3">
                  <c:v>101.53102920000001</c:v>
                </c:pt>
                <c:pt idx="4">
                  <c:v>100.8598365</c:v>
                </c:pt>
                <c:pt idx="5">
                  <c:v>100.1741744</c:v>
                </c:pt>
                <c:pt idx="6">
                  <c:v>99.473711800000004</c:v>
                </c:pt>
                <c:pt idx="7">
                  <c:v>98.7581129</c:v>
                </c:pt>
                <c:pt idx="8">
                  <c:v>98.611111100000002</c:v>
                </c:pt>
                <c:pt idx="9">
                  <c:v>98.027886300000006</c:v>
                </c:pt>
                <c:pt idx="10">
                  <c:v>97.282074300000005</c:v>
                </c:pt>
                <c:pt idx="11">
                  <c:v>96.520114300000003</c:v>
                </c:pt>
                <c:pt idx="12">
                  <c:v>95.741653900000003</c:v>
                </c:pt>
                <c:pt idx="13">
                  <c:v>94.946337400000004</c:v>
                </c:pt>
                <c:pt idx="14">
                  <c:v>94.583333300000007</c:v>
                </c:pt>
                <c:pt idx="15">
                  <c:v>94.134487300000004</c:v>
                </c:pt>
                <c:pt idx="16">
                  <c:v>93.305638500000001</c:v>
                </c:pt>
                <c:pt idx="17">
                  <c:v>92.458879199999998</c:v>
                </c:pt>
                <c:pt idx="18">
                  <c:v>91.5938467</c:v>
                </c:pt>
                <c:pt idx="19">
                  <c:v>90.710178200000001</c:v>
                </c:pt>
                <c:pt idx="20">
                  <c:v>90.555555600000005</c:v>
                </c:pt>
                <c:pt idx="21">
                  <c:v>89.808694099999997</c:v>
                </c:pt>
                <c:pt idx="22">
                  <c:v>88.888126299999996</c:v>
                </c:pt>
                <c:pt idx="23">
                  <c:v>87.947873299999998</c:v>
                </c:pt>
                <c:pt idx="24">
                  <c:v>86.987581599999999</c:v>
                </c:pt>
                <c:pt idx="25">
                  <c:v>86.527777799999996</c:v>
                </c:pt>
                <c:pt idx="26">
                  <c:v>86.0077639</c:v>
                </c:pt>
                <c:pt idx="27">
                  <c:v>85.008011600000003</c:v>
                </c:pt>
                <c:pt idx="28">
                  <c:v>83.987231600000001</c:v>
                </c:pt>
                <c:pt idx="29">
                  <c:v>82.945100100000005</c:v>
                </c:pt>
                <c:pt idx="30">
                  <c:v>82.5</c:v>
                </c:pt>
                <c:pt idx="31">
                  <c:v>81.882376199999996</c:v>
                </c:pt>
                <c:pt idx="32">
                  <c:v>80.798498499999994</c:v>
                </c:pt>
                <c:pt idx="33">
                  <c:v>79.692413200000004</c:v>
                </c:pt>
                <c:pt idx="34">
                  <c:v>78.563855000000004</c:v>
                </c:pt>
                <c:pt idx="35">
                  <c:v>78.472222200000004</c:v>
                </c:pt>
                <c:pt idx="36">
                  <c:v>77.414505300000002</c:v>
                </c:pt>
                <c:pt idx="37">
                  <c:v>76.242423500000001</c:v>
                </c:pt>
                <c:pt idx="38">
                  <c:v>75.047246400000006</c:v>
                </c:pt>
                <c:pt idx="39">
                  <c:v>74.444444399999995</c:v>
                </c:pt>
                <c:pt idx="40">
                  <c:v>73.829984499999995</c:v>
                </c:pt>
                <c:pt idx="41">
                  <c:v>72.590521800000005</c:v>
                </c:pt>
                <c:pt idx="42">
                  <c:v>71.327604300000004</c:v>
                </c:pt>
                <c:pt idx="43">
                  <c:v>70.416666699999993</c:v>
                </c:pt>
                <c:pt idx="44">
                  <c:v>70.0419287</c:v>
                </c:pt>
                <c:pt idx="45">
                  <c:v>68.734605299999998</c:v>
                </c:pt>
                <c:pt idx="46">
                  <c:v>67.403821899999997</c:v>
                </c:pt>
                <c:pt idx="47">
                  <c:v>66.388888899999998</c:v>
                </c:pt>
                <c:pt idx="48">
                  <c:v>66.050383199999999</c:v>
                </c:pt>
                <c:pt idx="49">
                  <c:v>64.675919199999996</c:v>
                </c:pt>
                <c:pt idx="50">
                  <c:v>63.278454000000004</c:v>
                </c:pt>
                <c:pt idx="51">
                  <c:v>62.361111100000002</c:v>
                </c:pt>
                <c:pt idx="52">
                  <c:v>61.8593908</c:v>
                </c:pt>
                <c:pt idx="53">
                  <c:v>60.420053699999997</c:v>
                </c:pt>
                <c:pt idx="54">
                  <c:v>58.958764199999997</c:v>
                </c:pt>
                <c:pt idx="55">
                  <c:v>58.3333333</c:v>
                </c:pt>
                <c:pt idx="56">
                  <c:v>57.478088100000001</c:v>
                </c:pt>
                <c:pt idx="57">
                  <c:v>55.978088999999997</c:v>
                </c:pt>
                <c:pt idx="58">
                  <c:v>54.457917000000002</c:v>
                </c:pt>
                <c:pt idx="59">
                  <c:v>54.305555599999998</c:v>
                </c:pt>
                <c:pt idx="60">
                  <c:v>52.921939999999999</c:v>
                </c:pt>
                <c:pt idx="61">
                  <c:v>51.367868700000002</c:v>
                </c:pt>
                <c:pt idx="62">
                  <c:v>50.277777800000003</c:v>
                </c:pt>
                <c:pt idx="63">
                  <c:v>49.797631799999998</c:v>
                </c:pt>
                <c:pt idx="64">
                  <c:v>48.214071799999999</c:v>
                </c:pt>
                <c:pt idx="65">
                  <c:v>46.615352000000001</c:v>
                </c:pt>
                <c:pt idx="66">
                  <c:v>46.25</c:v>
                </c:pt>
                <c:pt idx="67">
                  <c:v>45.006592099999999</c:v>
                </c:pt>
                <c:pt idx="68">
                  <c:v>43.3866297</c:v>
                </c:pt>
                <c:pt idx="69">
                  <c:v>42.222222199999997</c:v>
                </c:pt>
                <c:pt idx="70">
                  <c:v>41.757504599999997</c:v>
                </c:pt>
                <c:pt idx="71">
                  <c:v>40.1233018</c:v>
                </c:pt>
                <c:pt idx="72">
                  <c:v>38.482058100000003</c:v>
                </c:pt>
                <c:pt idx="73">
                  <c:v>38.194444400000002</c:v>
                </c:pt>
                <c:pt idx="74">
                  <c:v>36.840750700000001</c:v>
                </c:pt>
                <c:pt idx="75">
                  <c:v>35.197680599999998</c:v>
                </c:pt>
                <c:pt idx="76">
                  <c:v>34.1666667</c:v>
                </c:pt>
                <c:pt idx="77">
                  <c:v>33.556608799999999</c:v>
                </c:pt>
                <c:pt idx="78">
                  <c:v>31.921703000000001</c:v>
                </c:pt>
                <c:pt idx="79">
                  <c:v>30.2914219</c:v>
                </c:pt>
                <c:pt idx="80">
                  <c:v>30.138888900000001</c:v>
                </c:pt>
                <c:pt idx="81">
                  <c:v>28.675231</c:v>
                </c:pt>
                <c:pt idx="82">
                  <c:v>27.070013200000002</c:v>
                </c:pt>
                <c:pt idx="83">
                  <c:v>26.111111099999999</c:v>
                </c:pt>
                <c:pt idx="84">
                  <c:v>25.481420700000001</c:v>
                </c:pt>
                <c:pt idx="85">
                  <c:v>23.914253500000001</c:v>
                </c:pt>
                <c:pt idx="86">
                  <c:v>22.366825599999999</c:v>
                </c:pt>
                <c:pt idx="87">
                  <c:v>22.0833333</c:v>
                </c:pt>
                <c:pt idx="88">
                  <c:v>20.850093999999999</c:v>
                </c:pt>
                <c:pt idx="89">
                  <c:v>19.361611199999999</c:v>
                </c:pt>
                <c:pt idx="90">
                  <c:v>18.055555600000002</c:v>
                </c:pt>
                <c:pt idx="91">
                  <c:v>17.904368300000002</c:v>
                </c:pt>
                <c:pt idx="92">
                  <c:v>16.490220799999999</c:v>
                </c:pt>
              </c:numCache>
            </c:numRef>
          </c:xVal>
          <c:yVal>
            <c:numRef>
              <c:f>Sheet1!$I$1:$I$99</c:f>
              <c:numCache>
                <c:formatCode>General</c:formatCode>
                <c:ptCount val="99"/>
                <c:pt idx="0">
                  <c:v>4.5</c:v>
                </c:pt>
                <c:pt idx="1">
                  <c:v>4.4851071999999998</c:v>
                </c:pt>
                <c:pt idx="2">
                  <c:v>4.45</c:v>
                </c:pt>
                <c:pt idx="3">
                  <c:v>4.4000000000000004</c:v>
                </c:pt>
                <c:pt idx="4">
                  <c:v>4.3499999999999996</c:v>
                </c:pt>
                <c:pt idx="5">
                  <c:v>4.3</c:v>
                </c:pt>
                <c:pt idx="6">
                  <c:v>4.25</c:v>
                </c:pt>
                <c:pt idx="7">
                  <c:v>4.2</c:v>
                </c:pt>
                <c:pt idx="8">
                  <c:v>4.1900044000000003</c:v>
                </c:pt>
                <c:pt idx="9">
                  <c:v>4.1500000000000004</c:v>
                </c:pt>
                <c:pt idx="10">
                  <c:v>4.0999999999999996</c:v>
                </c:pt>
                <c:pt idx="11">
                  <c:v>4.05</c:v>
                </c:pt>
                <c:pt idx="12">
                  <c:v>4</c:v>
                </c:pt>
                <c:pt idx="13">
                  <c:v>3.95</c:v>
                </c:pt>
                <c:pt idx="14">
                  <c:v>3.9277660000000001</c:v>
                </c:pt>
                <c:pt idx="15">
                  <c:v>3.9</c:v>
                </c:pt>
                <c:pt idx="16">
                  <c:v>3.85</c:v>
                </c:pt>
                <c:pt idx="17">
                  <c:v>3.8</c:v>
                </c:pt>
                <c:pt idx="18">
                  <c:v>3.75</c:v>
                </c:pt>
                <c:pt idx="19">
                  <c:v>3.7</c:v>
                </c:pt>
                <c:pt idx="20">
                  <c:v>3.6915045000000002</c:v>
                </c:pt>
                <c:pt idx="21">
                  <c:v>3.65</c:v>
                </c:pt>
                <c:pt idx="22">
                  <c:v>3.6</c:v>
                </c:pt>
                <c:pt idx="23">
                  <c:v>3.55</c:v>
                </c:pt>
                <c:pt idx="24">
                  <c:v>3.5</c:v>
                </c:pt>
                <c:pt idx="25">
                  <c:v>3.4766949999999999</c:v>
                </c:pt>
                <c:pt idx="26">
                  <c:v>3.45</c:v>
                </c:pt>
                <c:pt idx="27">
                  <c:v>3.4</c:v>
                </c:pt>
                <c:pt idx="28">
                  <c:v>3.35</c:v>
                </c:pt>
                <c:pt idx="29">
                  <c:v>3.3</c:v>
                </c:pt>
                <c:pt idx="30">
                  <c:v>3.2792333</c:v>
                </c:pt>
                <c:pt idx="31">
                  <c:v>3.25</c:v>
                </c:pt>
                <c:pt idx="32">
                  <c:v>3.2</c:v>
                </c:pt>
                <c:pt idx="33">
                  <c:v>3.15</c:v>
                </c:pt>
                <c:pt idx="34">
                  <c:v>3.1</c:v>
                </c:pt>
                <c:pt idx="35">
                  <c:v>3.0960730999999999</c:v>
                </c:pt>
                <c:pt idx="36">
                  <c:v>3.05</c:v>
                </c:pt>
                <c:pt idx="37">
                  <c:v>3</c:v>
                </c:pt>
                <c:pt idx="38">
                  <c:v>2.95</c:v>
                </c:pt>
                <c:pt idx="39">
                  <c:v>2.9254641000000001</c:v>
                </c:pt>
                <c:pt idx="40">
                  <c:v>2.9</c:v>
                </c:pt>
                <c:pt idx="41">
                  <c:v>2.85</c:v>
                </c:pt>
                <c:pt idx="42">
                  <c:v>2.8</c:v>
                </c:pt>
                <c:pt idx="43">
                  <c:v>2.7647799000000002</c:v>
                </c:pt>
                <c:pt idx="44">
                  <c:v>2.75</c:v>
                </c:pt>
                <c:pt idx="45">
                  <c:v>2.7</c:v>
                </c:pt>
                <c:pt idx="46">
                  <c:v>2.65</c:v>
                </c:pt>
                <c:pt idx="47">
                  <c:v>2.6127137999999999</c:v>
                </c:pt>
                <c:pt idx="48">
                  <c:v>2.6</c:v>
                </c:pt>
                <c:pt idx="49">
                  <c:v>2.5499999999999998</c:v>
                </c:pt>
                <c:pt idx="50">
                  <c:v>2.5</c:v>
                </c:pt>
                <c:pt idx="51">
                  <c:v>2.4679603000000001</c:v>
                </c:pt>
                <c:pt idx="52">
                  <c:v>2.4500000000000002</c:v>
                </c:pt>
                <c:pt idx="53">
                  <c:v>2.4</c:v>
                </c:pt>
                <c:pt idx="54">
                  <c:v>2.35</c:v>
                </c:pt>
                <c:pt idx="55">
                  <c:v>2.3292153999999998</c:v>
                </c:pt>
                <c:pt idx="56">
                  <c:v>2.2999999999999998</c:v>
                </c:pt>
                <c:pt idx="57">
                  <c:v>2.25</c:v>
                </c:pt>
                <c:pt idx="58">
                  <c:v>2.2000000000000002</c:v>
                </c:pt>
                <c:pt idx="59">
                  <c:v>2.1951767000000002</c:v>
                </c:pt>
                <c:pt idx="60">
                  <c:v>2.15</c:v>
                </c:pt>
                <c:pt idx="61">
                  <c:v>2.1</c:v>
                </c:pt>
                <c:pt idx="62">
                  <c:v>2.0656473000000002</c:v>
                </c:pt>
                <c:pt idx="63">
                  <c:v>2.0499999999999998</c:v>
                </c:pt>
                <c:pt idx="64">
                  <c:v>2</c:v>
                </c:pt>
                <c:pt idx="65">
                  <c:v>1.95</c:v>
                </c:pt>
                <c:pt idx="66">
                  <c:v>1.9389744</c:v>
                </c:pt>
                <c:pt idx="67">
                  <c:v>1.9</c:v>
                </c:pt>
                <c:pt idx="68">
                  <c:v>1.85</c:v>
                </c:pt>
                <c:pt idx="69">
                  <c:v>1.8146884000000001</c:v>
                </c:pt>
                <c:pt idx="70">
                  <c:v>1.8</c:v>
                </c:pt>
                <c:pt idx="71">
                  <c:v>1.75</c:v>
                </c:pt>
                <c:pt idx="72">
                  <c:v>1.7</c:v>
                </c:pt>
                <c:pt idx="73">
                  <c:v>1.6915743000000001</c:v>
                </c:pt>
                <c:pt idx="74">
                  <c:v>1.65</c:v>
                </c:pt>
                <c:pt idx="75">
                  <c:v>1.6</c:v>
                </c:pt>
                <c:pt idx="76">
                  <c:v>1.5691971</c:v>
                </c:pt>
                <c:pt idx="77">
                  <c:v>1.55</c:v>
                </c:pt>
                <c:pt idx="78">
                  <c:v>1.5</c:v>
                </c:pt>
                <c:pt idx="79">
                  <c:v>1.45</c:v>
                </c:pt>
                <c:pt idx="80">
                  <c:v>1.4455309999999999</c:v>
                </c:pt>
                <c:pt idx="81">
                  <c:v>1.4</c:v>
                </c:pt>
                <c:pt idx="82">
                  <c:v>1.35</c:v>
                </c:pt>
                <c:pt idx="83">
                  <c:v>1.3206199999999999</c:v>
                </c:pt>
                <c:pt idx="84">
                  <c:v>1.3</c:v>
                </c:pt>
                <c:pt idx="85">
                  <c:v>1.25</c:v>
                </c:pt>
                <c:pt idx="86">
                  <c:v>1.2</c:v>
                </c:pt>
                <c:pt idx="87">
                  <c:v>1.1912335000000001</c:v>
                </c:pt>
                <c:pt idx="88">
                  <c:v>1.1499999999999999</c:v>
                </c:pt>
                <c:pt idx="89">
                  <c:v>1.1000000000000001</c:v>
                </c:pt>
                <c:pt idx="90">
                  <c:v>1.0556114000000001</c:v>
                </c:pt>
                <c:pt idx="91">
                  <c:v>1.05</c:v>
                </c:pt>
                <c:pt idx="92">
                  <c:v>1</c:v>
                </c:pt>
              </c:numCache>
            </c:numRef>
          </c:yVal>
          <c:smooth val="0"/>
        </c:ser>
        <c:ser>
          <c:idx val="3"/>
          <c:order val="3"/>
          <c:spPr>
            <a:ln w="19050" cap="rnd">
              <a:solidFill>
                <a:srgbClr val="00CC00"/>
              </a:solidFill>
              <a:prstDash val="lgDashDot"/>
              <a:round/>
            </a:ln>
            <a:effectLst/>
          </c:spPr>
          <c:marker>
            <c:symbol val="none"/>
          </c:marker>
          <c:xVal>
            <c:numRef>
              <c:f>Sheet1!$K$1:$K$119</c:f>
              <c:numCache>
                <c:formatCode>General</c:formatCode>
                <c:ptCount val="119"/>
                <c:pt idx="0">
                  <c:v>209.53576770000001</c:v>
                </c:pt>
                <c:pt idx="1">
                  <c:v>208.2150704</c:v>
                </c:pt>
                <c:pt idx="2">
                  <c:v>207.36111109999999</c:v>
                </c:pt>
                <c:pt idx="3">
                  <c:v>206.8663372</c:v>
                </c:pt>
                <c:pt idx="4">
                  <c:v>205.48918140000001</c:v>
                </c:pt>
                <c:pt idx="5">
                  <c:v>204.08233720000001</c:v>
                </c:pt>
                <c:pt idx="6">
                  <c:v>203.33333329999999</c:v>
                </c:pt>
                <c:pt idx="7">
                  <c:v>202.64561620000001</c:v>
                </c:pt>
                <c:pt idx="8">
                  <c:v>201.1783944</c:v>
                </c:pt>
                <c:pt idx="9">
                  <c:v>199.67943930000001</c:v>
                </c:pt>
                <c:pt idx="10">
                  <c:v>199.30555559999999</c:v>
                </c:pt>
                <c:pt idx="11">
                  <c:v>198.1488851</c:v>
                </c:pt>
                <c:pt idx="12">
                  <c:v>196.5854698</c:v>
                </c:pt>
                <c:pt idx="13">
                  <c:v>195.2777778</c:v>
                </c:pt>
                <c:pt idx="14">
                  <c:v>194.98841340000001</c:v>
                </c:pt>
                <c:pt idx="15">
                  <c:v>193.35776720000001</c:v>
                </c:pt>
                <c:pt idx="16">
                  <c:v>191.69182570000001</c:v>
                </c:pt>
                <c:pt idx="17">
                  <c:v>191.25</c:v>
                </c:pt>
                <c:pt idx="18">
                  <c:v>189.99080409999999</c:v>
                </c:pt>
                <c:pt idx="19">
                  <c:v>188.25336730000001</c:v>
                </c:pt>
                <c:pt idx="20">
                  <c:v>187.2222222</c:v>
                </c:pt>
                <c:pt idx="21">
                  <c:v>186.47901189999999</c:v>
                </c:pt>
                <c:pt idx="22">
                  <c:v>184.6672452</c:v>
                </c:pt>
                <c:pt idx="23">
                  <c:v>183.19444440000001</c:v>
                </c:pt>
                <c:pt idx="24">
                  <c:v>182.8168258</c:v>
                </c:pt>
                <c:pt idx="25">
                  <c:v>180.92791149999999</c:v>
                </c:pt>
                <c:pt idx="26">
                  <c:v>179.16666670000001</c:v>
                </c:pt>
                <c:pt idx="27">
                  <c:v>178.99874070000001</c:v>
                </c:pt>
                <c:pt idx="28">
                  <c:v>177.0299091</c:v>
                </c:pt>
                <c:pt idx="29">
                  <c:v>175.13888890000001</c:v>
                </c:pt>
                <c:pt idx="30">
                  <c:v>175.01937820000001</c:v>
                </c:pt>
                <c:pt idx="31">
                  <c:v>172.96794629999999</c:v>
                </c:pt>
                <c:pt idx="32">
                  <c:v>171.11111109999999</c:v>
                </c:pt>
                <c:pt idx="33">
                  <c:v>170.87356779999999</c:v>
                </c:pt>
                <c:pt idx="34">
                  <c:v>168.736985</c:v>
                </c:pt>
                <c:pt idx="35">
                  <c:v>167.08333329999999</c:v>
                </c:pt>
                <c:pt idx="36">
                  <c:v>166.55644369999999</c:v>
                </c:pt>
                <c:pt idx="37">
                  <c:v>164.3323455</c:v>
                </c:pt>
                <c:pt idx="38">
                  <c:v>163.05555559999999</c:v>
                </c:pt>
                <c:pt idx="39">
                  <c:v>162.06355840000001</c:v>
                </c:pt>
                <c:pt idx="40">
                  <c:v>159.74983090000001</c:v>
                </c:pt>
                <c:pt idx="41">
                  <c:v>159.0277778</c:v>
                </c:pt>
                <c:pt idx="42">
                  <c:v>157.3910171</c:v>
                </c:pt>
                <c:pt idx="43">
                  <c:v>155</c:v>
                </c:pt>
                <c:pt idx="44">
                  <c:v>154.985884</c:v>
                </c:pt>
                <c:pt idx="45">
                  <c:v>152.53563270000001</c:v>
                </c:pt>
                <c:pt idx="46">
                  <c:v>150.9722222</c:v>
                </c:pt>
                <c:pt idx="47">
                  <c:v>150.0385837</c:v>
                </c:pt>
                <c:pt idx="48">
                  <c:v>147.4951059</c:v>
                </c:pt>
                <c:pt idx="49">
                  <c:v>146.94444440000001</c:v>
                </c:pt>
                <c:pt idx="50">
                  <c:v>144.9055027</c:v>
                </c:pt>
                <c:pt idx="51">
                  <c:v>142.91666670000001</c:v>
                </c:pt>
                <c:pt idx="52">
                  <c:v>142.2688852</c:v>
                </c:pt>
                <c:pt idx="53">
                  <c:v>139.58607620000001</c:v>
                </c:pt>
                <c:pt idx="54">
                  <c:v>138.88888890000001</c:v>
                </c:pt>
                <c:pt idx="55">
                  <c:v>136.85723709999999</c:v>
                </c:pt>
                <c:pt idx="56">
                  <c:v>134.86111109999999</c:v>
                </c:pt>
                <c:pt idx="57">
                  <c:v>134.0820257</c:v>
                </c:pt>
                <c:pt idx="58">
                  <c:v>131.26134590000001</c:v>
                </c:pt>
                <c:pt idx="59">
                  <c:v>130.83333329999999</c:v>
                </c:pt>
                <c:pt idx="60">
                  <c:v>128.3961516</c:v>
                </c:pt>
                <c:pt idx="61">
                  <c:v>126.80555560000001</c:v>
                </c:pt>
                <c:pt idx="62">
                  <c:v>125.48631260000001</c:v>
                </c:pt>
                <c:pt idx="63">
                  <c:v>122.7777778</c:v>
                </c:pt>
                <c:pt idx="64">
                  <c:v>122.5326828</c:v>
                </c:pt>
                <c:pt idx="65">
                  <c:v>119.53723050000001</c:v>
                </c:pt>
                <c:pt idx="66">
                  <c:v>118.75</c:v>
                </c:pt>
                <c:pt idx="67">
                  <c:v>116.5005082</c:v>
                </c:pt>
                <c:pt idx="68">
                  <c:v>114.7222222</c:v>
                </c:pt>
                <c:pt idx="69">
                  <c:v>113.42360100000001</c:v>
                </c:pt>
                <c:pt idx="70">
                  <c:v>110.69444439999999</c:v>
                </c:pt>
                <c:pt idx="71">
                  <c:v>110.3080757</c:v>
                </c:pt>
                <c:pt idx="72">
                  <c:v>107.1563642</c:v>
                </c:pt>
                <c:pt idx="73">
                  <c:v>106.66666669999999</c:v>
                </c:pt>
                <c:pt idx="74">
                  <c:v>103.9703387</c:v>
                </c:pt>
                <c:pt idx="75">
                  <c:v>102.6388889</c:v>
                </c:pt>
                <c:pt idx="76">
                  <c:v>100.7517208</c:v>
                </c:pt>
                <c:pt idx="77">
                  <c:v>98.611111100000002</c:v>
                </c:pt>
                <c:pt idx="78">
                  <c:v>97.502973600000004</c:v>
                </c:pt>
                <c:pt idx="79">
                  <c:v>94.583333300000007</c:v>
                </c:pt>
                <c:pt idx="80">
                  <c:v>94.226809700000004</c:v>
                </c:pt>
                <c:pt idx="81">
                  <c:v>90.926787599999997</c:v>
                </c:pt>
                <c:pt idx="82">
                  <c:v>90.555555600000005</c:v>
                </c:pt>
                <c:pt idx="83">
                  <c:v>87.606167499999998</c:v>
                </c:pt>
                <c:pt idx="84">
                  <c:v>86.527777799999996</c:v>
                </c:pt>
                <c:pt idx="85">
                  <c:v>84.267937500000002</c:v>
                </c:pt>
                <c:pt idx="86">
                  <c:v>82.5</c:v>
                </c:pt>
                <c:pt idx="87">
                  <c:v>80.915910400000001</c:v>
                </c:pt>
                <c:pt idx="88">
                  <c:v>78.472222200000004</c:v>
                </c:pt>
                <c:pt idx="89">
                  <c:v>77.554187600000006</c:v>
                </c:pt>
                <c:pt idx="90">
                  <c:v>74.444444399999995</c:v>
                </c:pt>
                <c:pt idx="91">
                  <c:v>74.187161500000002</c:v>
                </c:pt>
                <c:pt idx="92">
                  <c:v>70.820330999999996</c:v>
                </c:pt>
                <c:pt idx="93">
                  <c:v>70.416666699999993</c:v>
                </c:pt>
                <c:pt idx="94">
                  <c:v>67.458509100000001</c:v>
                </c:pt>
                <c:pt idx="95">
                  <c:v>66.388888899999998</c:v>
                </c:pt>
                <c:pt idx="96">
                  <c:v>64.1064978</c:v>
                </c:pt>
                <c:pt idx="97">
                  <c:v>62.361111100000002</c:v>
                </c:pt>
                <c:pt idx="98">
                  <c:v>60.769874100000003</c:v>
                </c:pt>
                <c:pt idx="99">
                  <c:v>58.3333333</c:v>
                </c:pt>
                <c:pt idx="100">
                  <c:v>57.454483000000003</c:v>
                </c:pt>
                <c:pt idx="101">
                  <c:v>54.305555599999998</c:v>
                </c:pt>
                <c:pt idx="102">
                  <c:v>54.166418399999998</c:v>
                </c:pt>
                <c:pt idx="103">
                  <c:v>50.913775399999999</c:v>
                </c:pt>
                <c:pt idx="104">
                  <c:v>50.277777800000003</c:v>
                </c:pt>
                <c:pt idx="105">
                  <c:v>47.702118900000002</c:v>
                </c:pt>
                <c:pt idx="106">
                  <c:v>46.25</c:v>
                </c:pt>
                <c:pt idx="107">
                  <c:v>44.537876300000001</c:v>
                </c:pt>
                <c:pt idx="108">
                  <c:v>42.222222199999997</c:v>
                </c:pt>
                <c:pt idx="109">
                  <c:v>41.427962600000001</c:v>
                </c:pt>
                <c:pt idx="110">
                  <c:v>38.380023999999999</c:v>
                </c:pt>
                <c:pt idx="111">
                  <c:v>38.194444400000002</c:v>
                </c:pt>
                <c:pt idx="112">
                  <c:v>35.403965800000002</c:v>
                </c:pt>
                <c:pt idx="113">
                  <c:v>34.1666667</c:v>
                </c:pt>
                <c:pt idx="114">
                  <c:v>32.504308100000003</c:v>
                </c:pt>
              </c:numCache>
            </c:numRef>
          </c:xVal>
          <c:yVal>
            <c:numRef>
              <c:f>Sheet1!$L$1:$L$119</c:f>
              <c:numCache>
                <c:formatCode>General</c:formatCode>
                <c:ptCount val="119"/>
                <c:pt idx="0">
                  <c:v>4.5</c:v>
                </c:pt>
                <c:pt idx="1">
                  <c:v>4.45</c:v>
                </c:pt>
                <c:pt idx="2">
                  <c:v>4.4184235999999997</c:v>
                </c:pt>
                <c:pt idx="3">
                  <c:v>4.4000000000000004</c:v>
                </c:pt>
                <c:pt idx="4">
                  <c:v>4.3499999999999996</c:v>
                </c:pt>
                <c:pt idx="5">
                  <c:v>4.3</c:v>
                </c:pt>
                <c:pt idx="6">
                  <c:v>4.2740280999999998</c:v>
                </c:pt>
                <c:pt idx="7">
                  <c:v>4.25</c:v>
                </c:pt>
                <c:pt idx="8">
                  <c:v>4.2</c:v>
                </c:pt>
                <c:pt idx="9">
                  <c:v>4.1500000000000004</c:v>
                </c:pt>
                <c:pt idx="10">
                  <c:v>4.1378614999999996</c:v>
                </c:pt>
                <c:pt idx="11">
                  <c:v>4.0999999999999996</c:v>
                </c:pt>
                <c:pt idx="12">
                  <c:v>4.05</c:v>
                </c:pt>
                <c:pt idx="13">
                  <c:v>4.0091238000000002</c:v>
                </c:pt>
                <c:pt idx="14">
                  <c:v>4</c:v>
                </c:pt>
                <c:pt idx="15">
                  <c:v>3.95</c:v>
                </c:pt>
                <c:pt idx="16">
                  <c:v>3.9</c:v>
                </c:pt>
                <c:pt idx="17">
                  <c:v>3.8871033000000002</c:v>
                </c:pt>
                <c:pt idx="18">
                  <c:v>3.85</c:v>
                </c:pt>
                <c:pt idx="19">
                  <c:v>3.8</c:v>
                </c:pt>
                <c:pt idx="20">
                  <c:v>3.7710645999999999</c:v>
                </c:pt>
                <c:pt idx="21">
                  <c:v>3.75</c:v>
                </c:pt>
                <c:pt idx="22">
                  <c:v>3.7</c:v>
                </c:pt>
                <c:pt idx="23">
                  <c:v>3.6602898000000001</c:v>
                </c:pt>
                <c:pt idx="24">
                  <c:v>3.65</c:v>
                </c:pt>
                <c:pt idx="25">
                  <c:v>3.6</c:v>
                </c:pt>
                <c:pt idx="26">
                  <c:v>3.5543971000000001</c:v>
                </c:pt>
                <c:pt idx="27">
                  <c:v>3.55</c:v>
                </c:pt>
                <c:pt idx="28">
                  <c:v>3.5</c:v>
                </c:pt>
                <c:pt idx="29">
                  <c:v>3.4530056</c:v>
                </c:pt>
                <c:pt idx="30">
                  <c:v>3.45</c:v>
                </c:pt>
                <c:pt idx="31">
                  <c:v>3.4</c:v>
                </c:pt>
                <c:pt idx="32">
                  <c:v>3.3557351</c:v>
                </c:pt>
                <c:pt idx="33">
                  <c:v>3.35</c:v>
                </c:pt>
                <c:pt idx="34">
                  <c:v>3.3</c:v>
                </c:pt>
                <c:pt idx="35">
                  <c:v>3.2622059000000001</c:v>
                </c:pt>
                <c:pt idx="36">
                  <c:v>3.25</c:v>
                </c:pt>
                <c:pt idx="37">
                  <c:v>3.2</c:v>
                </c:pt>
                <c:pt idx="38">
                  <c:v>3.1720392999999998</c:v>
                </c:pt>
                <c:pt idx="39">
                  <c:v>3.15</c:v>
                </c:pt>
                <c:pt idx="40">
                  <c:v>3.1</c:v>
                </c:pt>
                <c:pt idx="41">
                  <c:v>3.0848575</c:v>
                </c:pt>
                <c:pt idx="42">
                  <c:v>3.05</c:v>
                </c:pt>
                <c:pt idx="43">
                  <c:v>3.0002981000000002</c:v>
                </c:pt>
                <c:pt idx="44">
                  <c:v>3</c:v>
                </c:pt>
                <c:pt idx="45">
                  <c:v>2.95</c:v>
                </c:pt>
                <c:pt idx="46">
                  <c:v>2.9188944999999999</c:v>
                </c:pt>
                <c:pt idx="47">
                  <c:v>2.9</c:v>
                </c:pt>
                <c:pt idx="48">
                  <c:v>2.85</c:v>
                </c:pt>
                <c:pt idx="49">
                  <c:v>2.8395196999999999</c:v>
                </c:pt>
                <c:pt idx="50">
                  <c:v>2.8</c:v>
                </c:pt>
                <c:pt idx="51">
                  <c:v>2.7624602</c:v>
                </c:pt>
                <c:pt idx="52">
                  <c:v>2.75</c:v>
                </c:pt>
                <c:pt idx="53">
                  <c:v>2.7</c:v>
                </c:pt>
                <c:pt idx="54">
                  <c:v>2.6874174000000002</c:v>
                </c:pt>
                <c:pt idx="55">
                  <c:v>2.65</c:v>
                </c:pt>
                <c:pt idx="56">
                  <c:v>2.6142498000000001</c:v>
                </c:pt>
                <c:pt idx="57">
                  <c:v>2.6</c:v>
                </c:pt>
                <c:pt idx="58">
                  <c:v>2.5499999999999998</c:v>
                </c:pt>
                <c:pt idx="59">
                  <c:v>2.5426734</c:v>
                </c:pt>
                <c:pt idx="60">
                  <c:v>2.5</c:v>
                </c:pt>
                <c:pt idx="61">
                  <c:v>2.47296</c:v>
                </c:pt>
                <c:pt idx="62">
                  <c:v>2.4500000000000002</c:v>
                </c:pt>
                <c:pt idx="63">
                  <c:v>2.4042428</c:v>
                </c:pt>
                <c:pt idx="64">
                  <c:v>2.4</c:v>
                </c:pt>
                <c:pt idx="65">
                  <c:v>2.35</c:v>
                </c:pt>
                <c:pt idx="66">
                  <c:v>2.3372893000000001</c:v>
                </c:pt>
                <c:pt idx="67">
                  <c:v>2.2999999999999998</c:v>
                </c:pt>
                <c:pt idx="68">
                  <c:v>2.2714373999999999</c:v>
                </c:pt>
                <c:pt idx="69">
                  <c:v>2.25</c:v>
                </c:pt>
                <c:pt idx="70">
                  <c:v>2.2063571</c:v>
                </c:pt>
                <c:pt idx="71">
                  <c:v>2.2000000000000002</c:v>
                </c:pt>
                <c:pt idx="72">
                  <c:v>2.15</c:v>
                </c:pt>
                <c:pt idx="73">
                  <c:v>2.1425133999999999</c:v>
                </c:pt>
                <c:pt idx="74">
                  <c:v>2.1</c:v>
                </c:pt>
                <c:pt idx="75">
                  <c:v>2.0797051</c:v>
                </c:pt>
                <c:pt idx="76">
                  <c:v>2.0499999999999998</c:v>
                </c:pt>
                <c:pt idx="77">
                  <c:v>2.0174333999999998</c:v>
                </c:pt>
                <c:pt idx="78">
                  <c:v>2</c:v>
                </c:pt>
                <c:pt idx="79">
                  <c:v>1.955613</c:v>
                </c:pt>
                <c:pt idx="80">
                  <c:v>1.95</c:v>
                </c:pt>
                <c:pt idx="81">
                  <c:v>1.9</c:v>
                </c:pt>
                <c:pt idx="82">
                  <c:v>1.8945962000000001</c:v>
                </c:pt>
                <c:pt idx="83">
                  <c:v>1.85</c:v>
                </c:pt>
                <c:pt idx="84">
                  <c:v>1.8342792000000001</c:v>
                </c:pt>
                <c:pt idx="85">
                  <c:v>1.8</c:v>
                </c:pt>
                <c:pt idx="86">
                  <c:v>1.7741469999999999</c:v>
                </c:pt>
                <c:pt idx="87">
                  <c:v>1.75</c:v>
                </c:pt>
                <c:pt idx="88">
                  <c:v>1.7140898</c:v>
                </c:pt>
                <c:pt idx="89">
                  <c:v>1.7</c:v>
                </c:pt>
                <c:pt idx="90">
                  <c:v>1.6539843000000001</c:v>
                </c:pt>
                <c:pt idx="91">
                  <c:v>1.65</c:v>
                </c:pt>
                <c:pt idx="92">
                  <c:v>1.6</c:v>
                </c:pt>
                <c:pt idx="93">
                  <c:v>1.5942548000000001</c:v>
                </c:pt>
                <c:pt idx="94">
                  <c:v>1.55</c:v>
                </c:pt>
                <c:pt idx="95">
                  <c:v>1.5346081</c:v>
                </c:pt>
                <c:pt idx="96">
                  <c:v>1.5</c:v>
                </c:pt>
                <c:pt idx="97">
                  <c:v>1.4745313</c:v>
                </c:pt>
                <c:pt idx="98">
                  <c:v>1.45</c:v>
                </c:pt>
                <c:pt idx="99">
                  <c:v>1.4138246000000001</c:v>
                </c:pt>
                <c:pt idx="100">
                  <c:v>1.4</c:v>
                </c:pt>
                <c:pt idx="101">
                  <c:v>1.3522425</c:v>
                </c:pt>
                <c:pt idx="102">
                  <c:v>1.35</c:v>
                </c:pt>
                <c:pt idx="103">
                  <c:v>1.3</c:v>
                </c:pt>
                <c:pt idx="104">
                  <c:v>1.2906229</c:v>
                </c:pt>
                <c:pt idx="105">
                  <c:v>1.25</c:v>
                </c:pt>
                <c:pt idx="106">
                  <c:v>1.2279351999999999</c:v>
                </c:pt>
                <c:pt idx="107">
                  <c:v>1.2</c:v>
                </c:pt>
                <c:pt idx="108">
                  <c:v>1.1634990999999999</c:v>
                </c:pt>
                <c:pt idx="109">
                  <c:v>1.1499999999999999</c:v>
                </c:pt>
                <c:pt idx="110">
                  <c:v>1.1000000000000001</c:v>
                </c:pt>
                <c:pt idx="111">
                  <c:v>1.0971199</c:v>
                </c:pt>
                <c:pt idx="112">
                  <c:v>1.05</c:v>
                </c:pt>
                <c:pt idx="113">
                  <c:v>1.0297547</c:v>
                </c:pt>
                <c:pt idx="114">
                  <c:v>1</c:v>
                </c:pt>
              </c:numCache>
            </c:numRef>
          </c:yVal>
          <c:smooth val="0"/>
        </c:ser>
        <c:dLbls>
          <c:showLegendKey val="0"/>
          <c:showVal val="0"/>
          <c:showCatName val="0"/>
          <c:showSerName val="0"/>
          <c:showPercent val="0"/>
          <c:showBubbleSize val="0"/>
        </c:dLbls>
        <c:axId val="355195312"/>
        <c:axId val="355195704"/>
      </c:scatterChart>
      <c:valAx>
        <c:axId val="355195312"/>
        <c:scaling>
          <c:orientation val="maxMin"/>
          <c:max val="300"/>
        </c:scaling>
        <c:delete val="0"/>
        <c:axPos val="b"/>
        <c:majorGridlines>
          <c:spPr>
            <a:ln w="3175" cap="flat" cmpd="sng" algn="ctr">
              <a:solidFill>
                <a:schemeClr val="bg1">
                  <a:lumMod val="75000"/>
                </a:schemeClr>
              </a:solidFill>
              <a:prstDash val="dash"/>
              <a:round/>
            </a:ln>
            <a:effectLst/>
          </c:spPr>
        </c:majorGridlines>
        <c:title>
          <c:tx>
            <c:rich>
              <a:bodyPr rot="0" spcFirstLastPara="1" vertOverflow="ellipsis" vert="horz" wrap="square" anchor="ctr" anchorCtr="1"/>
              <a:lstStyle/>
              <a:p>
                <a:pPr>
                  <a:defRPr sz="800" b="0"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en-GB">
                    <a:solidFill>
                      <a:srgbClr val="0000FF"/>
                    </a:solidFill>
                  </a:rPr>
                  <a:t>M (kg)</a:t>
                </a:r>
              </a:p>
            </c:rich>
          </c:tx>
          <c:layout>
            <c:manualLayout>
              <c:xMode val="edge"/>
              <c:yMode val="edge"/>
              <c:x val="0.35770456531291511"/>
              <c:y val="0.9203522346749633"/>
            </c:manualLayout>
          </c:layout>
          <c:overlay val="0"/>
          <c:spPr>
            <a:noFill/>
            <a:ln>
              <a:noFill/>
            </a:ln>
            <a:effectLst/>
          </c:spPr>
          <c:txPr>
            <a:bodyPr rot="0" spcFirstLastPara="1" vertOverflow="ellipsis" vert="horz" wrap="square" anchor="ctr" anchorCtr="1"/>
            <a:lstStyle/>
            <a:p>
              <a:pPr>
                <a:defRPr sz="8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title>
        <c:numFmt formatCode="General" sourceLinked="1"/>
        <c:majorTickMark val="out"/>
        <c:minorTickMark val="in"/>
        <c:tickLblPos val="nextTo"/>
        <c:spPr>
          <a:noFill/>
          <a:ln w="9525" cap="flat" cmpd="sng" algn="ctr">
            <a:solidFill>
              <a:schemeClr val="tx1"/>
            </a:solidFill>
            <a:round/>
          </a:ln>
          <a:effectLst/>
        </c:spPr>
        <c:txPr>
          <a:bodyPr rot="-60000000" spcFirstLastPara="1" vertOverflow="ellipsis" vert="horz" wrap="square" anchor="ctr" anchorCtr="1"/>
          <a:lstStyle/>
          <a:p>
            <a:pPr>
              <a:defRPr sz="8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355195704"/>
        <c:crosses val="autoZero"/>
        <c:crossBetween val="midCat"/>
        <c:majorUnit val="50"/>
      </c:valAx>
      <c:valAx>
        <c:axId val="355195704"/>
        <c:scaling>
          <c:orientation val="minMax"/>
          <c:max val="4.5"/>
          <c:min val="1"/>
        </c:scaling>
        <c:delete val="0"/>
        <c:axPos val="r"/>
        <c:majorGridlines>
          <c:spPr>
            <a:ln w="3175" cap="flat" cmpd="sng" algn="ctr">
              <a:solidFill>
                <a:schemeClr val="bg1">
                  <a:lumMod val="75000"/>
                </a:schemeClr>
              </a:solidFill>
              <a:prstDash val="dash"/>
              <a:round/>
            </a:ln>
            <a:effectLst/>
          </c:spPr>
        </c:majorGridlines>
        <c:title>
          <c:tx>
            <c:rich>
              <a:bodyPr rot="0" spcFirstLastPara="1" vertOverflow="ellipsis" wrap="square" anchor="ctr" anchorCtr="1"/>
              <a:lstStyle/>
              <a:p>
                <a:pPr>
                  <a:defRPr sz="800" b="0"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en-GB">
                    <a:solidFill>
                      <a:srgbClr val="0000FF"/>
                    </a:solidFill>
                  </a:rPr>
                  <a:t>R(m)</a:t>
                </a:r>
              </a:p>
            </c:rich>
          </c:tx>
          <c:layout>
            <c:manualLayout>
              <c:xMode val="edge"/>
              <c:yMode val="edge"/>
              <c:x val="0.84753046824887746"/>
              <c:y val="0.16087134393640179"/>
            </c:manualLayout>
          </c:layout>
          <c:overlay val="0"/>
          <c:spPr>
            <a:noFill/>
            <a:ln>
              <a:noFill/>
            </a:ln>
            <a:effectLst/>
          </c:spPr>
          <c:txPr>
            <a:bodyPr rot="0" spcFirstLastPara="1" vertOverflow="ellipsis" wrap="square" anchor="ctr" anchorCtr="1"/>
            <a:lstStyle/>
            <a:p>
              <a:pPr>
                <a:defRPr sz="8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title>
        <c:numFmt formatCode="General" sourceLinked="1"/>
        <c:majorTickMark val="out"/>
        <c:minorTickMark val="in"/>
        <c:tickLblPos val="nextTo"/>
        <c:spPr>
          <a:noFill/>
          <a:ln w="9525" cap="flat" cmpd="sng" algn="ctr">
            <a:solidFill>
              <a:schemeClr val="tx1"/>
            </a:solidFill>
            <a:round/>
          </a:ln>
          <a:effectLst/>
        </c:spPr>
        <c:txPr>
          <a:bodyPr rot="-60000000" spcFirstLastPara="1" vertOverflow="ellipsis" vert="horz" wrap="square" anchor="ctr" anchorCtr="1"/>
          <a:lstStyle/>
          <a:p>
            <a:pPr>
              <a:defRPr sz="8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355195312"/>
        <c:crosses val="autoZero"/>
        <c:crossBetween val="midCat"/>
        <c:majorUnit val="0.5"/>
      </c:valAx>
      <c:spPr>
        <a:noFill/>
        <a:ln w="6350">
          <a:solidFill>
            <a:schemeClr val="tx1"/>
          </a:solidFill>
        </a:ln>
        <a:effectLst/>
      </c:spPr>
    </c:plotArea>
    <c:plotVisOnly val="1"/>
    <c:dispBlanksAs val="gap"/>
    <c:showDLblsOverMax val="0"/>
  </c:chart>
  <c:spPr>
    <a:solidFill>
      <a:schemeClr val="bg1"/>
    </a:solidFill>
    <a:ln w="9525" cap="flat" cmpd="sng" algn="ctr">
      <a:noFill/>
      <a:round/>
    </a:ln>
    <a:effectLst/>
  </c:spPr>
  <c:txPr>
    <a:bodyPr/>
    <a:lstStyle/>
    <a:p>
      <a:pPr>
        <a:defRPr sz="800">
          <a:solidFill>
            <a:sysClr val="windowText" lastClr="000000"/>
          </a:solidFill>
          <a:latin typeface="Arial" panose="020B0604020202020204" pitchFamily="34" charset="0"/>
          <a:cs typeface="Arial" panose="020B0604020202020204" pitchFamily="34" charset="0"/>
        </a:defRPr>
      </a:pPr>
      <a:endParaRPr lang="en-US"/>
    </a:p>
  </c:txPr>
  <c:externalData r:id="rId3">
    <c:autoUpdate val="0"/>
  </c:externalData>
  <c:userShapes r:id="rId4"/>
</c:chartSpace>
</file>

<file path=word/charts/chart2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96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en-GB" sz="1000" b="1">
                <a:solidFill>
                  <a:srgbClr val="0000FF"/>
                </a:solidFill>
              </a:rPr>
              <a:t>A-4</a:t>
            </a:r>
          </a:p>
        </c:rich>
      </c:tx>
      <c:layout>
        <c:manualLayout>
          <c:xMode val="edge"/>
          <c:yMode val="edge"/>
          <c:x val="0.10782552918537523"/>
          <c:y val="0.69916613213598455"/>
        </c:manualLayout>
      </c:layout>
      <c:overlay val="0"/>
      <c:spPr>
        <a:solidFill>
          <a:schemeClr val="bg1"/>
        </a:solidFill>
        <a:ln>
          <a:noFill/>
        </a:ln>
        <a:effectLst/>
      </c:spPr>
      <c:txPr>
        <a:bodyPr rot="0" spcFirstLastPara="1" vertOverflow="ellipsis" vert="horz" wrap="square" anchor="ctr" anchorCtr="1"/>
        <a:lstStyle/>
        <a:p>
          <a:pPr>
            <a:defRPr sz="96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en-US"/>
        </a:p>
      </c:txPr>
    </c:title>
    <c:autoTitleDeleted val="0"/>
    <c:plotArea>
      <c:layout>
        <c:manualLayout>
          <c:layoutTarget val="inner"/>
          <c:xMode val="edge"/>
          <c:yMode val="edge"/>
          <c:x val="8.9449263443339866E-2"/>
          <c:y val="7.7628793225123505E-2"/>
          <c:w val="0.68115181791408042"/>
          <c:h val="0.74409559955323157"/>
        </c:manualLayout>
      </c:layout>
      <c:scatterChart>
        <c:scatterStyle val="lineMarker"/>
        <c:varyColors val="0"/>
        <c:ser>
          <c:idx val="0"/>
          <c:order val="0"/>
          <c:spPr>
            <a:ln w="19050" cap="rnd">
              <a:solidFill>
                <a:srgbClr val="0000FF"/>
              </a:solidFill>
              <a:prstDash val="sysDash"/>
              <a:round/>
            </a:ln>
            <a:effectLst/>
          </c:spPr>
          <c:marker>
            <c:symbol val="none"/>
          </c:marker>
          <c:xVal>
            <c:numRef>
              <c:f>Sheet1!$B$1:$B$80</c:f>
              <c:numCache>
                <c:formatCode>General</c:formatCode>
                <c:ptCount val="80"/>
                <c:pt idx="0">
                  <c:v>29.049935900000001</c:v>
                </c:pt>
                <c:pt idx="1">
                  <c:v>28.887495900000001</c:v>
                </c:pt>
                <c:pt idx="2">
                  <c:v>28.721564999999998</c:v>
                </c:pt>
                <c:pt idx="3">
                  <c:v>28.552062299999999</c:v>
                </c:pt>
                <c:pt idx="4">
                  <c:v>28.378905499999998</c:v>
                </c:pt>
                <c:pt idx="5">
                  <c:v>28.202010999999999</c:v>
                </c:pt>
                <c:pt idx="6">
                  <c:v>28.0212939</c:v>
                </c:pt>
                <c:pt idx="7">
                  <c:v>27.836668299999999</c:v>
                </c:pt>
                <c:pt idx="8">
                  <c:v>27.648046900000001</c:v>
                </c:pt>
                <c:pt idx="9">
                  <c:v>27.455341600000001</c:v>
                </c:pt>
                <c:pt idx="10">
                  <c:v>27.258463200000001</c:v>
                </c:pt>
                <c:pt idx="11">
                  <c:v>27.0573218</c:v>
                </c:pt>
                <c:pt idx="12">
                  <c:v>26.851826599999999</c:v>
                </c:pt>
                <c:pt idx="13">
                  <c:v>26.641886499999998</c:v>
                </c:pt>
                <c:pt idx="14">
                  <c:v>26.427409900000001</c:v>
                </c:pt>
                <c:pt idx="15">
                  <c:v>26.208304800000001</c:v>
                </c:pt>
                <c:pt idx="16">
                  <c:v>26.111111099999999</c:v>
                </c:pt>
                <c:pt idx="17">
                  <c:v>25.984686</c:v>
                </c:pt>
                <c:pt idx="18">
                  <c:v>25.756421499999998</c:v>
                </c:pt>
                <c:pt idx="19">
                  <c:v>25.523261600000001</c:v>
                </c:pt>
                <c:pt idx="20">
                  <c:v>25.2851158</c:v>
                </c:pt>
                <c:pt idx="21">
                  <c:v>25.0418947</c:v>
                </c:pt>
                <c:pt idx="22">
                  <c:v>24.793510000000001</c:v>
                </c:pt>
                <c:pt idx="23">
                  <c:v>24.539875200000001</c:v>
                </c:pt>
                <c:pt idx="24">
                  <c:v>24.280905700000002</c:v>
                </c:pt>
                <c:pt idx="25">
                  <c:v>24.0165194</c:v>
                </c:pt>
                <c:pt idx="26">
                  <c:v>23.746637</c:v>
                </c:pt>
                <c:pt idx="27">
                  <c:v>23.471182800000001</c:v>
                </c:pt>
                <c:pt idx="28">
                  <c:v>23.190084800000001</c:v>
                </c:pt>
                <c:pt idx="29">
                  <c:v>22.903275600000001</c:v>
                </c:pt>
                <c:pt idx="30">
                  <c:v>22.610693000000001</c:v>
                </c:pt>
                <c:pt idx="31">
                  <c:v>22.3122802</c:v>
                </c:pt>
                <c:pt idx="32">
                  <c:v>22.0833333</c:v>
                </c:pt>
                <c:pt idx="33">
                  <c:v>22.008130999999999</c:v>
                </c:pt>
                <c:pt idx="34">
                  <c:v>21.698506600000002</c:v>
                </c:pt>
                <c:pt idx="35">
                  <c:v>21.382936000000001</c:v>
                </c:pt>
                <c:pt idx="36">
                  <c:v>21.061393800000001</c:v>
                </c:pt>
                <c:pt idx="37">
                  <c:v>20.733864100000002</c:v>
                </c:pt>
                <c:pt idx="38">
                  <c:v>20.400342299999998</c:v>
                </c:pt>
                <c:pt idx="39">
                  <c:v>20.0608355</c:v>
                </c:pt>
                <c:pt idx="40">
                  <c:v>19.715363700000001</c:v>
                </c:pt>
                <c:pt idx="41">
                  <c:v>19.363961499999998</c:v>
                </c:pt>
                <c:pt idx="42">
                  <c:v>19.006678699999998</c:v>
                </c:pt>
                <c:pt idx="43">
                  <c:v>18.643581900000001</c:v>
                </c:pt>
                <c:pt idx="44">
                  <c:v>18.274755800000001</c:v>
                </c:pt>
                <c:pt idx="45">
                  <c:v>18.055555600000002</c:v>
                </c:pt>
                <c:pt idx="46">
                  <c:v>17.900659999999998</c:v>
                </c:pt>
                <c:pt idx="47">
                  <c:v>17.521578699999999</c:v>
                </c:pt>
                <c:pt idx="48">
                  <c:v>17.137156699999998</c:v>
                </c:pt>
                <c:pt idx="49">
                  <c:v>16.747564700000002</c:v>
                </c:pt>
                <c:pt idx="50">
                  <c:v>16.352998899999999</c:v>
                </c:pt>
                <c:pt idx="51">
                  <c:v>15.953682000000001</c:v>
                </c:pt>
                <c:pt idx="52">
                  <c:v>15.5498654</c:v>
                </c:pt>
                <c:pt idx="53">
                  <c:v>15.1418301</c:v>
                </c:pt>
                <c:pt idx="54">
                  <c:v>14.729888499999999</c:v>
                </c:pt>
                <c:pt idx="55">
                  <c:v>14.3143861</c:v>
                </c:pt>
                <c:pt idx="56">
                  <c:v>14.027777800000001</c:v>
                </c:pt>
                <c:pt idx="57">
                  <c:v>13.8960817</c:v>
                </c:pt>
                <c:pt idx="58">
                  <c:v>13.475842399999999</c:v>
                </c:pt>
                <c:pt idx="59">
                  <c:v>13.0532947</c:v>
                </c:pt>
                <c:pt idx="60">
                  <c:v>12.6289265</c:v>
                </c:pt>
                <c:pt idx="61">
                  <c:v>12.203264000000001</c:v>
                </c:pt>
                <c:pt idx="62">
                  <c:v>11.776872600000001</c:v>
                </c:pt>
                <c:pt idx="63">
                  <c:v>11.350357199999999</c:v>
                </c:pt>
                <c:pt idx="64">
                  <c:v>10.924362500000001</c:v>
                </c:pt>
                <c:pt idx="65">
                  <c:v>10.499572799999999</c:v>
                </c:pt>
                <c:pt idx="66">
                  <c:v>10.076711700000001</c:v>
                </c:pt>
                <c:pt idx="67">
                  <c:v>10</c:v>
                </c:pt>
              </c:numCache>
            </c:numRef>
          </c:xVal>
          <c:yVal>
            <c:numRef>
              <c:f>Sheet1!$C$1:$C$80</c:f>
              <c:numCache>
                <c:formatCode>General</c:formatCode>
                <c:ptCount val="80"/>
                <c:pt idx="0">
                  <c:v>4.5</c:v>
                </c:pt>
                <c:pt idx="1">
                  <c:v>4.45</c:v>
                </c:pt>
                <c:pt idx="2">
                  <c:v>4.4000000000000004</c:v>
                </c:pt>
                <c:pt idx="3">
                  <c:v>4.3499999999999996</c:v>
                </c:pt>
                <c:pt idx="4">
                  <c:v>4.3</c:v>
                </c:pt>
                <c:pt idx="5">
                  <c:v>4.25</c:v>
                </c:pt>
                <c:pt idx="6">
                  <c:v>4.2</c:v>
                </c:pt>
                <c:pt idx="7">
                  <c:v>4.1500000000000004</c:v>
                </c:pt>
                <c:pt idx="8">
                  <c:v>4.0999999999999996</c:v>
                </c:pt>
                <c:pt idx="9">
                  <c:v>4.05</c:v>
                </c:pt>
                <c:pt idx="10">
                  <c:v>4</c:v>
                </c:pt>
                <c:pt idx="11">
                  <c:v>3.95</c:v>
                </c:pt>
                <c:pt idx="12">
                  <c:v>3.9</c:v>
                </c:pt>
                <c:pt idx="13">
                  <c:v>3.85</c:v>
                </c:pt>
                <c:pt idx="14">
                  <c:v>3.8</c:v>
                </c:pt>
                <c:pt idx="15">
                  <c:v>3.75</c:v>
                </c:pt>
                <c:pt idx="16">
                  <c:v>3.7284044999999999</c:v>
                </c:pt>
                <c:pt idx="17">
                  <c:v>3.7</c:v>
                </c:pt>
                <c:pt idx="18">
                  <c:v>3.65</c:v>
                </c:pt>
                <c:pt idx="19">
                  <c:v>3.6</c:v>
                </c:pt>
                <c:pt idx="20">
                  <c:v>3.55</c:v>
                </c:pt>
                <c:pt idx="21">
                  <c:v>3.5</c:v>
                </c:pt>
                <c:pt idx="22">
                  <c:v>3.45</c:v>
                </c:pt>
                <c:pt idx="23">
                  <c:v>3.4</c:v>
                </c:pt>
                <c:pt idx="24">
                  <c:v>3.35</c:v>
                </c:pt>
                <c:pt idx="25">
                  <c:v>3.3</c:v>
                </c:pt>
                <c:pt idx="26">
                  <c:v>3.25</c:v>
                </c:pt>
                <c:pt idx="27">
                  <c:v>3.2</c:v>
                </c:pt>
                <c:pt idx="28">
                  <c:v>3.15</c:v>
                </c:pt>
                <c:pt idx="29">
                  <c:v>3.1</c:v>
                </c:pt>
                <c:pt idx="30">
                  <c:v>3.05</c:v>
                </c:pt>
                <c:pt idx="31">
                  <c:v>3</c:v>
                </c:pt>
                <c:pt idx="32">
                  <c:v>2.9625254999999999</c:v>
                </c:pt>
                <c:pt idx="33">
                  <c:v>2.95</c:v>
                </c:pt>
                <c:pt idx="34">
                  <c:v>2.9</c:v>
                </c:pt>
                <c:pt idx="35">
                  <c:v>2.85</c:v>
                </c:pt>
                <c:pt idx="36">
                  <c:v>2.8</c:v>
                </c:pt>
                <c:pt idx="37">
                  <c:v>2.75</c:v>
                </c:pt>
                <c:pt idx="38">
                  <c:v>2.7</c:v>
                </c:pt>
                <c:pt idx="39">
                  <c:v>2.65</c:v>
                </c:pt>
                <c:pt idx="40">
                  <c:v>2.6</c:v>
                </c:pt>
                <c:pt idx="41">
                  <c:v>2.5499999999999998</c:v>
                </c:pt>
                <c:pt idx="42">
                  <c:v>2.5</c:v>
                </c:pt>
                <c:pt idx="43">
                  <c:v>2.4500000000000002</c:v>
                </c:pt>
                <c:pt idx="44">
                  <c:v>2.4</c:v>
                </c:pt>
                <c:pt idx="45">
                  <c:v>2.3710241000000001</c:v>
                </c:pt>
                <c:pt idx="46">
                  <c:v>2.35</c:v>
                </c:pt>
                <c:pt idx="47">
                  <c:v>2.2999999999999998</c:v>
                </c:pt>
                <c:pt idx="48">
                  <c:v>2.25</c:v>
                </c:pt>
                <c:pt idx="49">
                  <c:v>2.2000000000000002</c:v>
                </c:pt>
                <c:pt idx="50">
                  <c:v>2.15</c:v>
                </c:pt>
                <c:pt idx="51">
                  <c:v>2.1</c:v>
                </c:pt>
                <c:pt idx="52">
                  <c:v>2.0499999999999998</c:v>
                </c:pt>
                <c:pt idx="53">
                  <c:v>2</c:v>
                </c:pt>
                <c:pt idx="54">
                  <c:v>1.95</c:v>
                </c:pt>
                <c:pt idx="55">
                  <c:v>1.9</c:v>
                </c:pt>
                <c:pt idx="56">
                  <c:v>1.8661688000000001</c:v>
                </c:pt>
                <c:pt idx="57">
                  <c:v>1.85</c:v>
                </c:pt>
                <c:pt idx="58">
                  <c:v>1.8</c:v>
                </c:pt>
                <c:pt idx="59">
                  <c:v>1.75</c:v>
                </c:pt>
                <c:pt idx="60">
                  <c:v>1.7</c:v>
                </c:pt>
                <c:pt idx="61">
                  <c:v>1.65</c:v>
                </c:pt>
                <c:pt idx="62">
                  <c:v>1.6</c:v>
                </c:pt>
                <c:pt idx="63">
                  <c:v>1.55</c:v>
                </c:pt>
                <c:pt idx="64">
                  <c:v>1.5</c:v>
                </c:pt>
                <c:pt idx="65">
                  <c:v>1.45</c:v>
                </c:pt>
                <c:pt idx="66">
                  <c:v>1.4</c:v>
                </c:pt>
                <c:pt idx="67">
                  <c:v>1.3912978</c:v>
                </c:pt>
              </c:numCache>
            </c:numRef>
          </c:yVal>
          <c:smooth val="0"/>
        </c:ser>
        <c:ser>
          <c:idx val="1"/>
          <c:order val="1"/>
          <c:spPr>
            <a:ln w="19050" cap="rnd">
              <a:solidFill>
                <a:srgbClr val="FF00FF"/>
              </a:solidFill>
              <a:round/>
            </a:ln>
            <a:effectLst/>
          </c:spPr>
          <c:marker>
            <c:symbol val="none"/>
          </c:marker>
          <c:xVal>
            <c:numRef>
              <c:f>Sheet1!$E$1:$E$87</c:f>
              <c:numCache>
                <c:formatCode>General</c:formatCode>
                <c:ptCount val="87"/>
                <c:pt idx="0">
                  <c:v>55.7083212</c:v>
                </c:pt>
                <c:pt idx="1">
                  <c:v>55.380990699999998</c:v>
                </c:pt>
                <c:pt idx="2">
                  <c:v>55.0466257</c:v>
                </c:pt>
                <c:pt idx="3">
                  <c:v>54.705063299999999</c:v>
                </c:pt>
                <c:pt idx="4">
                  <c:v>54.356137500000003</c:v>
                </c:pt>
                <c:pt idx="5">
                  <c:v>54.305555599999998</c:v>
                </c:pt>
                <c:pt idx="6">
                  <c:v>53.999928799999999</c:v>
                </c:pt>
                <c:pt idx="7">
                  <c:v>53.636064900000001</c:v>
                </c:pt>
                <c:pt idx="8">
                  <c:v>53.264331200000001</c:v>
                </c:pt>
                <c:pt idx="9">
                  <c:v>52.884552300000003</c:v>
                </c:pt>
                <c:pt idx="10">
                  <c:v>52.496550599999999</c:v>
                </c:pt>
                <c:pt idx="11">
                  <c:v>52.100146600000002</c:v>
                </c:pt>
                <c:pt idx="12">
                  <c:v>51.6951593</c:v>
                </c:pt>
                <c:pt idx="13">
                  <c:v>51.281405999999997</c:v>
                </c:pt>
                <c:pt idx="14">
                  <c:v>50.8587031</c:v>
                </c:pt>
                <c:pt idx="15">
                  <c:v>50.426865999999997</c:v>
                </c:pt>
                <c:pt idx="16">
                  <c:v>50.277777800000003</c:v>
                </c:pt>
                <c:pt idx="17">
                  <c:v>49.985965899999997</c:v>
                </c:pt>
                <c:pt idx="18">
                  <c:v>49.535700599999998</c:v>
                </c:pt>
                <c:pt idx="19">
                  <c:v>49.0757549</c:v>
                </c:pt>
                <c:pt idx="20">
                  <c:v>48.605945300000002</c:v>
                </c:pt>
                <c:pt idx="21">
                  <c:v>48.126089299999997</c:v>
                </c:pt>
                <c:pt idx="22">
                  <c:v>47.636006600000002</c:v>
                </c:pt>
                <c:pt idx="23">
                  <c:v>47.135519500000001</c:v>
                </c:pt>
                <c:pt idx="24">
                  <c:v>46.624453500000001</c:v>
                </c:pt>
                <c:pt idx="25">
                  <c:v>46.25</c:v>
                </c:pt>
                <c:pt idx="26">
                  <c:v>46.102778200000003</c:v>
                </c:pt>
                <c:pt idx="27">
                  <c:v>45.570554199999997</c:v>
                </c:pt>
                <c:pt idx="28">
                  <c:v>45.027266500000003</c:v>
                </c:pt>
                <c:pt idx="29">
                  <c:v>44.472762299999999</c:v>
                </c:pt>
                <c:pt idx="30">
                  <c:v>43.9068969</c:v>
                </c:pt>
                <c:pt idx="31">
                  <c:v>43.329534500000001</c:v>
                </c:pt>
                <c:pt idx="32">
                  <c:v>42.740549799999997</c:v>
                </c:pt>
                <c:pt idx="33">
                  <c:v>42.222222199999997</c:v>
                </c:pt>
                <c:pt idx="34">
                  <c:v>42.1399142</c:v>
                </c:pt>
                <c:pt idx="35">
                  <c:v>41.527991299999996</c:v>
                </c:pt>
                <c:pt idx="36">
                  <c:v>40.904157699999999</c:v>
                </c:pt>
                <c:pt idx="37">
                  <c:v>40.2683441</c:v>
                </c:pt>
                <c:pt idx="38">
                  <c:v>39.620498599999998</c:v>
                </c:pt>
                <c:pt idx="39">
                  <c:v>38.9605897</c:v>
                </c:pt>
                <c:pt idx="40">
                  <c:v>38.2886077</c:v>
                </c:pt>
                <c:pt idx="41">
                  <c:v>38.194444400000002</c:v>
                </c:pt>
                <c:pt idx="42">
                  <c:v>37.605239500000003</c:v>
                </c:pt>
                <c:pt idx="43">
                  <c:v>36.909974300000002</c:v>
                </c:pt>
                <c:pt idx="44">
                  <c:v>36.202773999999998</c:v>
                </c:pt>
                <c:pt idx="45">
                  <c:v>35.483739</c:v>
                </c:pt>
                <c:pt idx="46">
                  <c:v>34.753003200000002</c:v>
                </c:pt>
                <c:pt idx="47">
                  <c:v>34.1666667</c:v>
                </c:pt>
                <c:pt idx="48">
                  <c:v>34.0109347</c:v>
                </c:pt>
                <c:pt idx="49">
                  <c:v>33.258302700000002</c:v>
                </c:pt>
                <c:pt idx="50">
                  <c:v>32.494615400000001</c:v>
                </c:pt>
                <c:pt idx="51">
                  <c:v>31.720168900000001</c:v>
                </c:pt>
                <c:pt idx="52">
                  <c:v>30.935307099999999</c:v>
                </c:pt>
                <c:pt idx="53">
                  <c:v>30.140425</c:v>
                </c:pt>
                <c:pt idx="54">
                  <c:v>30.138888900000001</c:v>
                </c:pt>
                <c:pt idx="55">
                  <c:v>29.337116900000002</c:v>
                </c:pt>
                <c:pt idx="56">
                  <c:v>28.524758800000001</c:v>
                </c:pt>
                <c:pt idx="57">
                  <c:v>27.703914000000001</c:v>
                </c:pt>
                <c:pt idx="58">
                  <c:v>26.875211100000001</c:v>
                </c:pt>
                <c:pt idx="59">
                  <c:v>26.111111099999999</c:v>
                </c:pt>
                <c:pt idx="60">
                  <c:v>26.0394617</c:v>
                </c:pt>
                <c:pt idx="61">
                  <c:v>25.1985691</c:v>
                </c:pt>
                <c:pt idx="62">
                  <c:v>24.3521201</c:v>
                </c:pt>
                <c:pt idx="63">
                  <c:v>23.501021600000001</c:v>
                </c:pt>
                <c:pt idx="64">
                  <c:v>22.6462562</c:v>
                </c:pt>
                <c:pt idx="65">
                  <c:v>22.0833333</c:v>
                </c:pt>
                <c:pt idx="66">
                  <c:v>21.789444799999998</c:v>
                </c:pt>
                <c:pt idx="67">
                  <c:v>20.9322406</c:v>
                </c:pt>
                <c:pt idx="68">
                  <c:v>20.074787100000002</c:v>
                </c:pt>
                <c:pt idx="69">
                  <c:v>19.218380499999999</c:v>
                </c:pt>
                <c:pt idx="70">
                  <c:v>18.364396299999999</c:v>
                </c:pt>
                <c:pt idx="71">
                  <c:v>18.055555600000002</c:v>
                </c:pt>
                <c:pt idx="72">
                  <c:v>17.515529099999998</c:v>
                </c:pt>
                <c:pt idx="73">
                  <c:v>16.672766200000002</c:v>
                </c:pt>
                <c:pt idx="74">
                  <c:v>15.837003299999999</c:v>
                </c:pt>
                <c:pt idx="75">
                  <c:v>15.009915400000001</c:v>
                </c:pt>
                <c:pt idx="76">
                  <c:v>14.1932451</c:v>
                </c:pt>
                <c:pt idx="77">
                  <c:v>14.027777800000001</c:v>
                </c:pt>
                <c:pt idx="78">
                  <c:v>13.3906344</c:v>
                </c:pt>
                <c:pt idx="79">
                  <c:v>12.602544</c:v>
                </c:pt>
                <c:pt idx="80">
                  <c:v>11.830405499999999</c:v>
                </c:pt>
                <c:pt idx="81">
                  <c:v>11.076167399999999</c:v>
                </c:pt>
                <c:pt idx="82">
                  <c:v>10</c:v>
                </c:pt>
              </c:numCache>
            </c:numRef>
          </c:xVal>
          <c:yVal>
            <c:numRef>
              <c:f>Sheet1!$F$1:$F$87</c:f>
              <c:numCache>
                <c:formatCode>General</c:formatCode>
                <c:ptCount val="87"/>
                <c:pt idx="0">
                  <c:v>4.5</c:v>
                </c:pt>
                <c:pt idx="1">
                  <c:v>4.45</c:v>
                </c:pt>
                <c:pt idx="2">
                  <c:v>4.4000000000000004</c:v>
                </c:pt>
                <c:pt idx="3">
                  <c:v>4.3499999999999996</c:v>
                </c:pt>
                <c:pt idx="4">
                  <c:v>4.3</c:v>
                </c:pt>
                <c:pt idx="5">
                  <c:v>4.2929465999999996</c:v>
                </c:pt>
                <c:pt idx="6">
                  <c:v>4.25</c:v>
                </c:pt>
                <c:pt idx="7">
                  <c:v>4.2</c:v>
                </c:pt>
                <c:pt idx="8">
                  <c:v>4.1500000000000004</c:v>
                </c:pt>
                <c:pt idx="9">
                  <c:v>4.0999999999999996</c:v>
                </c:pt>
                <c:pt idx="10">
                  <c:v>4.05</c:v>
                </c:pt>
                <c:pt idx="11">
                  <c:v>4</c:v>
                </c:pt>
                <c:pt idx="12">
                  <c:v>3.95</c:v>
                </c:pt>
                <c:pt idx="13">
                  <c:v>3.9</c:v>
                </c:pt>
                <c:pt idx="14">
                  <c:v>3.85</c:v>
                </c:pt>
                <c:pt idx="15">
                  <c:v>3.8</c:v>
                </c:pt>
                <c:pt idx="16">
                  <c:v>3.7832053000000001</c:v>
                </c:pt>
                <c:pt idx="17">
                  <c:v>3.75</c:v>
                </c:pt>
                <c:pt idx="18">
                  <c:v>3.7</c:v>
                </c:pt>
                <c:pt idx="19">
                  <c:v>3.65</c:v>
                </c:pt>
                <c:pt idx="20">
                  <c:v>3.6</c:v>
                </c:pt>
                <c:pt idx="21">
                  <c:v>3.55</c:v>
                </c:pt>
                <c:pt idx="22">
                  <c:v>3.5</c:v>
                </c:pt>
                <c:pt idx="23">
                  <c:v>3.45</c:v>
                </c:pt>
                <c:pt idx="24">
                  <c:v>3.4</c:v>
                </c:pt>
                <c:pt idx="25">
                  <c:v>3.3642403999999999</c:v>
                </c:pt>
                <c:pt idx="26">
                  <c:v>3.35</c:v>
                </c:pt>
                <c:pt idx="27">
                  <c:v>3.3</c:v>
                </c:pt>
                <c:pt idx="28">
                  <c:v>3.25</c:v>
                </c:pt>
                <c:pt idx="29">
                  <c:v>3.2</c:v>
                </c:pt>
                <c:pt idx="30">
                  <c:v>3.15</c:v>
                </c:pt>
                <c:pt idx="31">
                  <c:v>3.1</c:v>
                </c:pt>
                <c:pt idx="32">
                  <c:v>3.05</c:v>
                </c:pt>
                <c:pt idx="33">
                  <c:v>3.0069469999999998</c:v>
                </c:pt>
                <c:pt idx="34">
                  <c:v>3</c:v>
                </c:pt>
                <c:pt idx="35">
                  <c:v>2.95</c:v>
                </c:pt>
                <c:pt idx="36">
                  <c:v>2.9</c:v>
                </c:pt>
                <c:pt idx="37">
                  <c:v>2.85</c:v>
                </c:pt>
                <c:pt idx="38">
                  <c:v>2.8</c:v>
                </c:pt>
                <c:pt idx="39">
                  <c:v>2.75</c:v>
                </c:pt>
                <c:pt idx="40">
                  <c:v>2.7</c:v>
                </c:pt>
                <c:pt idx="41">
                  <c:v>2.6932304999999999</c:v>
                </c:pt>
                <c:pt idx="42">
                  <c:v>2.65</c:v>
                </c:pt>
                <c:pt idx="43">
                  <c:v>2.6</c:v>
                </c:pt>
                <c:pt idx="44">
                  <c:v>2.5499999999999998</c:v>
                </c:pt>
                <c:pt idx="45">
                  <c:v>2.5</c:v>
                </c:pt>
                <c:pt idx="46">
                  <c:v>2.4500000000000002</c:v>
                </c:pt>
                <c:pt idx="47">
                  <c:v>2.4106976000000002</c:v>
                </c:pt>
                <c:pt idx="48">
                  <c:v>2.4</c:v>
                </c:pt>
                <c:pt idx="49">
                  <c:v>2.35</c:v>
                </c:pt>
                <c:pt idx="50">
                  <c:v>2.2999999999999998</c:v>
                </c:pt>
                <c:pt idx="51">
                  <c:v>2.25</c:v>
                </c:pt>
                <c:pt idx="52">
                  <c:v>2.2000000000000002</c:v>
                </c:pt>
                <c:pt idx="53">
                  <c:v>2.15</c:v>
                </c:pt>
                <c:pt idx="54">
                  <c:v>2.1499073000000002</c:v>
                </c:pt>
                <c:pt idx="55">
                  <c:v>2.1</c:v>
                </c:pt>
                <c:pt idx="56">
                  <c:v>2.0499999999999998</c:v>
                </c:pt>
                <c:pt idx="57">
                  <c:v>2</c:v>
                </c:pt>
                <c:pt idx="58">
                  <c:v>1.95</c:v>
                </c:pt>
                <c:pt idx="59">
                  <c:v>1.9044319000000001</c:v>
                </c:pt>
                <c:pt idx="60">
                  <c:v>1.9</c:v>
                </c:pt>
                <c:pt idx="61">
                  <c:v>1.85</c:v>
                </c:pt>
                <c:pt idx="62">
                  <c:v>1.8</c:v>
                </c:pt>
                <c:pt idx="63">
                  <c:v>1.75</c:v>
                </c:pt>
                <c:pt idx="64">
                  <c:v>1.7</c:v>
                </c:pt>
                <c:pt idx="65">
                  <c:v>1.6676663</c:v>
                </c:pt>
                <c:pt idx="66">
                  <c:v>1.65</c:v>
                </c:pt>
                <c:pt idx="67">
                  <c:v>1.6</c:v>
                </c:pt>
                <c:pt idx="68">
                  <c:v>1.55</c:v>
                </c:pt>
                <c:pt idx="69">
                  <c:v>1.5</c:v>
                </c:pt>
                <c:pt idx="70">
                  <c:v>1.45</c:v>
                </c:pt>
                <c:pt idx="71">
                  <c:v>1.4324705</c:v>
                </c:pt>
                <c:pt idx="72">
                  <c:v>1.4</c:v>
                </c:pt>
                <c:pt idx="73">
                  <c:v>1.35</c:v>
                </c:pt>
                <c:pt idx="74">
                  <c:v>1.3</c:v>
                </c:pt>
                <c:pt idx="75">
                  <c:v>1.25</c:v>
                </c:pt>
                <c:pt idx="76">
                  <c:v>1.2</c:v>
                </c:pt>
                <c:pt idx="77">
                  <c:v>1.1902912999999999</c:v>
                </c:pt>
                <c:pt idx="78">
                  <c:v>1.1499999999999999</c:v>
                </c:pt>
                <c:pt idx="79">
                  <c:v>1.1000000000000001</c:v>
                </c:pt>
                <c:pt idx="80">
                  <c:v>1.05</c:v>
                </c:pt>
                <c:pt idx="81">
                  <c:v>1</c:v>
                </c:pt>
                <c:pt idx="82">
                  <c:v>1</c:v>
                </c:pt>
              </c:numCache>
            </c:numRef>
          </c:yVal>
          <c:smooth val="0"/>
        </c:ser>
        <c:ser>
          <c:idx val="2"/>
          <c:order val="2"/>
          <c:spPr>
            <a:ln w="19050" cap="rnd">
              <a:solidFill>
                <a:srgbClr val="FF3300"/>
              </a:solidFill>
              <a:prstDash val="lgDash"/>
              <a:round/>
            </a:ln>
            <a:effectLst/>
          </c:spPr>
          <c:marker>
            <c:symbol val="none"/>
          </c:marker>
          <c:xVal>
            <c:numRef>
              <c:f>Sheet1!$H$1:$H$99</c:f>
              <c:numCache>
                <c:formatCode>General</c:formatCode>
                <c:ptCount val="99"/>
                <c:pt idx="0">
                  <c:v>109.4166085</c:v>
                </c:pt>
                <c:pt idx="1">
                  <c:v>108.7571567</c:v>
                </c:pt>
                <c:pt idx="2">
                  <c:v>108.08353320000001</c:v>
                </c:pt>
                <c:pt idx="3">
                  <c:v>107.3954092</c:v>
                </c:pt>
                <c:pt idx="4">
                  <c:v>106.6924509</c:v>
                </c:pt>
                <c:pt idx="5">
                  <c:v>106.66666669999999</c:v>
                </c:pt>
                <c:pt idx="6">
                  <c:v>105.97461079999999</c:v>
                </c:pt>
                <c:pt idx="7">
                  <c:v>105.24126990000001</c:v>
                </c:pt>
                <c:pt idx="8">
                  <c:v>104.4920681</c:v>
                </c:pt>
                <c:pt idx="9">
                  <c:v>103.7266518</c:v>
                </c:pt>
                <c:pt idx="10">
                  <c:v>102.9446631</c:v>
                </c:pt>
                <c:pt idx="11">
                  <c:v>102.6388889</c:v>
                </c:pt>
                <c:pt idx="12">
                  <c:v>102.1459562</c:v>
                </c:pt>
                <c:pt idx="13">
                  <c:v>101.3300917</c:v>
                </c:pt>
                <c:pt idx="14">
                  <c:v>100.49656779999999</c:v>
                </c:pt>
                <c:pt idx="15">
                  <c:v>99.645014500000002</c:v>
                </c:pt>
                <c:pt idx="16">
                  <c:v>98.775060100000005</c:v>
                </c:pt>
                <c:pt idx="17">
                  <c:v>98.611111100000002</c:v>
                </c:pt>
                <c:pt idx="18">
                  <c:v>97.886662099999995</c:v>
                </c:pt>
                <c:pt idx="19">
                  <c:v>96.979201000000003</c:v>
                </c:pt>
                <c:pt idx="20">
                  <c:v>96.052230300000005</c:v>
                </c:pt>
                <c:pt idx="21">
                  <c:v>95.105379600000006</c:v>
                </c:pt>
                <c:pt idx="22">
                  <c:v>94.583333300000007</c:v>
                </c:pt>
                <c:pt idx="23">
                  <c:v>94.138492799999995</c:v>
                </c:pt>
                <c:pt idx="24">
                  <c:v>93.151252799999995</c:v>
                </c:pt>
                <c:pt idx="25">
                  <c:v>92.143053699999996</c:v>
                </c:pt>
                <c:pt idx="26">
                  <c:v>91.113544099999999</c:v>
                </c:pt>
                <c:pt idx="27">
                  <c:v>90.555555600000005</c:v>
                </c:pt>
                <c:pt idx="28">
                  <c:v>90.062625199999999</c:v>
                </c:pt>
                <c:pt idx="29">
                  <c:v>88.990006500000007</c:v>
                </c:pt>
                <c:pt idx="30">
                  <c:v>87.895090400000001</c:v>
                </c:pt>
                <c:pt idx="31">
                  <c:v>86.777569200000002</c:v>
                </c:pt>
                <c:pt idx="32">
                  <c:v>86.527777799999996</c:v>
                </c:pt>
                <c:pt idx="33">
                  <c:v>85.637612200000007</c:v>
                </c:pt>
                <c:pt idx="34">
                  <c:v>84.474626200000003</c:v>
                </c:pt>
                <c:pt idx="35">
                  <c:v>83.288229099999995</c:v>
                </c:pt>
                <c:pt idx="36">
                  <c:v>82.5</c:v>
                </c:pt>
                <c:pt idx="37">
                  <c:v>82.078420499999993</c:v>
                </c:pt>
                <c:pt idx="38">
                  <c:v>80.845209299999993</c:v>
                </c:pt>
                <c:pt idx="39">
                  <c:v>79.587994800000004</c:v>
                </c:pt>
                <c:pt idx="40">
                  <c:v>78.472222200000004</c:v>
                </c:pt>
                <c:pt idx="41">
                  <c:v>78.306730900000005</c:v>
                </c:pt>
                <c:pt idx="42">
                  <c:v>77.0018685</c:v>
                </c:pt>
                <c:pt idx="43">
                  <c:v>75.672708499999999</c:v>
                </c:pt>
                <c:pt idx="44">
                  <c:v>74.444444399999995</c:v>
                </c:pt>
                <c:pt idx="45">
                  <c:v>74.319306499999996</c:v>
                </c:pt>
                <c:pt idx="46">
                  <c:v>72.942367200000007</c:v>
                </c:pt>
                <c:pt idx="47">
                  <c:v>71.541236100000006</c:v>
                </c:pt>
                <c:pt idx="48">
                  <c:v>70.416666699999993</c:v>
                </c:pt>
                <c:pt idx="49">
                  <c:v>70.116243100000005</c:v>
                </c:pt>
                <c:pt idx="50">
                  <c:v>68.668126999999998</c:v>
                </c:pt>
                <c:pt idx="51">
                  <c:v>67.196445900000001</c:v>
                </c:pt>
                <c:pt idx="52">
                  <c:v>66.388888899999998</c:v>
                </c:pt>
                <c:pt idx="53">
                  <c:v>65.702003599999998</c:v>
                </c:pt>
                <c:pt idx="54">
                  <c:v>64.185317800000007</c:v>
                </c:pt>
                <c:pt idx="55">
                  <c:v>62.646353599999998</c:v>
                </c:pt>
                <c:pt idx="56">
                  <c:v>62.361111100000002</c:v>
                </c:pt>
                <c:pt idx="57">
                  <c:v>61.086615700000003</c:v>
                </c:pt>
                <c:pt idx="58">
                  <c:v>59.506107399999998</c:v>
                </c:pt>
                <c:pt idx="59">
                  <c:v>58.3333333</c:v>
                </c:pt>
                <c:pt idx="60">
                  <c:v>57.905745799999998</c:v>
                </c:pt>
                <c:pt idx="61">
                  <c:v>56.287015599999997</c:v>
                </c:pt>
                <c:pt idx="62">
                  <c:v>54.650044399999999</c:v>
                </c:pt>
                <c:pt idx="63">
                  <c:v>54.305555599999998</c:v>
                </c:pt>
                <c:pt idx="64">
                  <c:v>52.997037599999999</c:v>
                </c:pt>
                <c:pt idx="65">
                  <c:v>51.328489300000001</c:v>
                </c:pt>
                <c:pt idx="66">
                  <c:v>50.277777800000003</c:v>
                </c:pt>
                <c:pt idx="67">
                  <c:v>49.646071900000003</c:v>
                </c:pt>
                <c:pt idx="68">
                  <c:v>47.951700500000001</c:v>
                </c:pt>
                <c:pt idx="69">
                  <c:v>46.25</c:v>
                </c:pt>
                <c:pt idx="70">
                  <c:v>46.246136700000001</c:v>
                </c:pt>
                <c:pt idx="71">
                  <c:v>44.532829399999997</c:v>
                </c:pt>
                <c:pt idx="72">
                  <c:v>42.812140399999997</c:v>
                </c:pt>
                <c:pt idx="73">
                  <c:v>42.222222199999997</c:v>
                </c:pt>
                <c:pt idx="74">
                  <c:v>41.087380699999997</c:v>
                </c:pt>
                <c:pt idx="75">
                  <c:v>39.360279900000002</c:v>
                </c:pt>
                <c:pt idx="76">
                  <c:v>38.194444400000002</c:v>
                </c:pt>
                <c:pt idx="77">
                  <c:v>37.633317400000003</c:v>
                </c:pt>
                <c:pt idx="78">
                  <c:v>35.909790800000003</c:v>
                </c:pt>
                <c:pt idx="79">
                  <c:v>34.191139499999998</c:v>
                </c:pt>
                <c:pt idx="80">
                  <c:v>34.1666667</c:v>
                </c:pt>
                <c:pt idx="81">
                  <c:v>32.4824281</c:v>
                </c:pt>
                <c:pt idx="82">
                  <c:v>30.784619899999999</c:v>
                </c:pt>
                <c:pt idx="83">
                  <c:v>30.138888900000001</c:v>
                </c:pt>
                <c:pt idx="84">
                  <c:v>29.102394199999999</c:v>
                </c:pt>
                <c:pt idx="85">
                  <c:v>27.4385412</c:v>
                </c:pt>
                <c:pt idx="86">
                  <c:v>26.111111099999999</c:v>
                </c:pt>
                <c:pt idx="87">
                  <c:v>25.79616</c:v>
                </c:pt>
                <c:pt idx="88">
                  <c:v>24.180493500000001</c:v>
                </c:pt>
                <c:pt idx="89">
                  <c:v>22.593116500000001</c:v>
                </c:pt>
                <c:pt idx="90">
                  <c:v>22.0833333</c:v>
                </c:pt>
                <c:pt idx="91">
                  <c:v>21.039861399999999</c:v>
                </c:pt>
                <c:pt idx="92">
                  <c:v>19.5235643</c:v>
                </c:pt>
              </c:numCache>
            </c:numRef>
          </c:xVal>
          <c:yVal>
            <c:numRef>
              <c:f>Sheet1!$I$1:$I$99</c:f>
              <c:numCache>
                <c:formatCode>General</c:formatCode>
                <c:ptCount val="99"/>
                <c:pt idx="0">
                  <c:v>4.5</c:v>
                </c:pt>
                <c:pt idx="1">
                  <c:v>4.45</c:v>
                </c:pt>
                <c:pt idx="2">
                  <c:v>4.4000000000000004</c:v>
                </c:pt>
                <c:pt idx="3">
                  <c:v>4.3499999999999996</c:v>
                </c:pt>
                <c:pt idx="4">
                  <c:v>4.3</c:v>
                </c:pt>
                <c:pt idx="5">
                  <c:v>4.2982165999999999</c:v>
                </c:pt>
                <c:pt idx="6">
                  <c:v>4.25</c:v>
                </c:pt>
                <c:pt idx="7">
                  <c:v>4.2</c:v>
                </c:pt>
                <c:pt idx="8">
                  <c:v>4.1500000000000004</c:v>
                </c:pt>
                <c:pt idx="9">
                  <c:v>4.0999999999999996</c:v>
                </c:pt>
                <c:pt idx="10">
                  <c:v>4.05</c:v>
                </c:pt>
                <c:pt idx="11">
                  <c:v>4.0309568000000002</c:v>
                </c:pt>
                <c:pt idx="12">
                  <c:v>4</c:v>
                </c:pt>
                <c:pt idx="13">
                  <c:v>3.95</c:v>
                </c:pt>
                <c:pt idx="14">
                  <c:v>3.9</c:v>
                </c:pt>
                <c:pt idx="15">
                  <c:v>3.85</c:v>
                </c:pt>
                <c:pt idx="16">
                  <c:v>3.8</c:v>
                </c:pt>
                <c:pt idx="17">
                  <c:v>3.7908452000000001</c:v>
                </c:pt>
                <c:pt idx="18">
                  <c:v>3.75</c:v>
                </c:pt>
                <c:pt idx="19">
                  <c:v>3.7</c:v>
                </c:pt>
                <c:pt idx="20">
                  <c:v>3.65</c:v>
                </c:pt>
                <c:pt idx="21">
                  <c:v>3.6</c:v>
                </c:pt>
                <c:pt idx="22">
                  <c:v>3.5731391000000001</c:v>
                </c:pt>
                <c:pt idx="23">
                  <c:v>3.55</c:v>
                </c:pt>
                <c:pt idx="24">
                  <c:v>3.5</c:v>
                </c:pt>
                <c:pt idx="25">
                  <c:v>3.45</c:v>
                </c:pt>
                <c:pt idx="26">
                  <c:v>3.4</c:v>
                </c:pt>
                <c:pt idx="27">
                  <c:v>3.3736060000000001</c:v>
                </c:pt>
                <c:pt idx="28">
                  <c:v>3.35</c:v>
                </c:pt>
                <c:pt idx="29">
                  <c:v>3.3</c:v>
                </c:pt>
                <c:pt idx="30">
                  <c:v>3.25</c:v>
                </c:pt>
                <c:pt idx="31">
                  <c:v>3.2</c:v>
                </c:pt>
                <c:pt idx="32">
                  <c:v>3.1891634999999998</c:v>
                </c:pt>
                <c:pt idx="33">
                  <c:v>3.15</c:v>
                </c:pt>
                <c:pt idx="34">
                  <c:v>3.1</c:v>
                </c:pt>
                <c:pt idx="35">
                  <c:v>3.05</c:v>
                </c:pt>
                <c:pt idx="36">
                  <c:v>3.0175999999999998</c:v>
                </c:pt>
                <c:pt idx="37">
                  <c:v>3</c:v>
                </c:pt>
                <c:pt idx="38">
                  <c:v>2.95</c:v>
                </c:pt>
                <c:pt idx="39">
                  <c:v>2.9</c:v>
                </c:pt>
                <c:pt idx="40">
                  <c:v>2.8565556000000001</c:v>
                </c:pt>
                <c:pt idx="41">
                  <c:v>2.85</c:v>
                </c:pt>
                <c:pt idx="42">
                  <c:v>2.8</c:v>
                </c:pt>
                <c:pt idx="43">
                  <c:v>2.75</c:v>
                </c:pt>
                <c:pt idx="44">
                  <c:v>2.704704</c:v>
                </c:pt>
                <c:pt idx="45">
                  <c:v>2.7</c:v>
                </c:pt>
                <c:pt idx="46">
                  <c:v>2.65</c:v>
                </c:pt>
                <c:pt idx="47">
                  <c:v>2.6</c:v>
                </c:pt>
                <c:pt idx="48">
                  <c:v>2.5607199999999999</c:v>
                </c:pt>
                <c:pt idx="49">
                  <c:v>2.5499999999999998</c:v>
                </c:pt>
                <c:pt idx="50">
                  <c:v>2.5</c:v>
                </c:pt>
                <c:pt idx="51">
                  <c:v>2.4500000000000002</c:v>
                </c:pt>
                <c:pt idx="52">
                  <c:v>2.4232784000000001</c:v>
                </c:pt>
                <c:pt idx="53">
                  <c:v>2.4</c:v>
                </c:pt>
                <c:pt idx="54">
                  <c:v>2.35</c:v>
                </c:pt>
                <c:pt idx="55">
                  <c:v>2.2999999999999998</c:v>
                </c:pt>
                <c:pt idx="56">
                  <c:v>2.2910548999999998</c:v>
                </c:pt>
                <c:pt idx="57">
                  <c:v>2.25</c:v>
                </c:pt>
                <c:pt idx="58">
                  <c:v>2.2000000000000002</c:v>
                </c:pt>
                <c:pt idx="59">
                  <c:v>2.1636457</c:v>
                </c:pt>
                <c:pt idx="60">
                  <c:v>2.15</c:v>
                </c:pt>
                <c:pt idx="61">
                  <c:v>2.1</c:v>
                </c:pt>
                <c:pt idx="62">
                  <c:v>2.0499999999999998</c:v>
                </c:pt>
                <c:pt idx="63">
                  <c:v>2.0398483999999999</c:v>
                </c:pt>
                <c:pt idx="64">
                  <c:v>2</c:v>
                </c:pt>
                <c:pt idx="65">
                  <c:v>1.95</c:v>
                </c:pt>
                <c:pt idx="66">
                  <c:v>1.9191951</c:v>
                </c:pt>
                <c:pt idx="67">
                  <c:v>1.9</c:v>
                </c:pt>
                <c:pt idx="68">
                  <c:v>1.85</c:v>
                </c:pt>
                <c:pt idx="69">
                  <c:v>1.8001178</c:v>
                </c:pt>
                <c:pt idx="70">
                  <c:v>1.8</c:v>
                </c:pt>
                <c:pt idx="71">
                  <c:v>1.75</c:v>
                </c:pt>
                <c:pt idx="72">
                  <c:v>1.7</c:v>
                </c:pt>
                <c:pt idx="73">
                  <c:v>1.683397</c:v>
                </c:pt>
                <c:pt idx="74">
                  <c:v>1.65</c:v>
                </c:pt>
                <c:pt idx="75">
                  <c:v>1.6</c:v>
                </c:pt>
                <c:pt idx="76">
                  <c:v>1.5667879</c:v>
                </c:pt>
                <c:pt idx="77">
                  <c:v>1.55</c:v>
                </c:pt>
                <c:pt idx="78">
                  <c:v>1.5</c:v>
                </c:pt>
                <c:pt idx="79">
                  <c:v>1.45</c:v>
                </c:pt>
                <c:pt idx="80">
                  <c:v>1.4493228</c:v>
                </c:pt>
                <c:pt idx="81">
                  <c:v>1.4</c:v>
                </c:pt>
                <c:pt idx="82">
                  <c:v>1.35</c:v>
                </c:pt>
                <c:pt idx="83">
                  <c:v>1.3315433000000001</c:v>
                </c:pt>
                <c:pt idx="84">
                  <c:v>1.3</c:v>
                </c:pt>
                <c:pt idx="85">
                  <c:v>1.25</c:v>
                </c:pt>
                <c:pt idx="86">
                  <c:v>1.2101408</c:v>
                </c:pt>
                <c:pt idx="87">
                  <c:v>1.2</c:v>
                </c:pt>
                <c:pt idx="88">
                  <c:v>1.1499999999999999</c:v>
                </c:pt>
                <c:pt idx="89">
                  <c:v>1.1000000000000001</c:v>
                </c:pt>
                <c:pt idx="90">
                  <c:v>1.0844876999999999</c:v>
                </c:pt>
                <c:pt idx="91">
                  <c:v>1.05</c:v>
                </c:pt>
                <c:pt idx="92">
                  <c:v>1</c:v>
                </c:pt>
              </c:numCache>
            </c:numRef>
          </c:yVal>
          <c:smooth val="0"/>
        </c:ser>
        <c:ser>
          <c:idx val="3"/>
          <c:order val="3"/>
          <c:spPr>
            <a:ln w="19050" cap="rnd">
              <a:solidFill>
                <a:srgbClr val="00CC00"/>
              </a:solidFill>
              <a:prstDash val="lgDashDot"/>
              <a:round/>
            </a:ln>
            <a:effectLst/>
          </c:spPr>
          <c:marker>
            <c:symbol val="none"/>
          </c:marker>
          <c:xVal>
            <c:numRef>
              <c:f>Sheet1!$K$1:$K$119</c:f>
              <c:numCache>
                <c:formatCode>General</c:formatCode>
                <c:ptCount val="119"/>
                <c:pt idx="0">
                  <c:v>217.6564218</c:v>
                </c:pt>
                <c:pt idx="1">
                  <c:v>216.32720280000001</c:v>
                </c:pt>
                <c:pt idx="2">
                  <c:v>215.41666670000001</c:v>
                </c:pt>
                <c:pt idx="3">
                  <c:v>214.9695127</c:v>
                </c:pt>
                <c:pt idx="4">
                  <c:v>213.58279340000001</c:v>
                </c:pt>
                <c:pt idx="5">
                  <c:v>212.1661794</c:v>
                </c:pt>
                <c:pt idx="6">
                  <c:v>211.38888890000001</c:v>
                </c:pt>
                <c:pt idx="7">
                  <c:v>210.719131</c:v>
                </c:pt>
                <c:pt idx="8">
                  <c:v>209.24098359999999</c:v>
                </c:pt>
                <c:pt idx="9">
                  <c:v>207.73086649999999</c:v>
                </c:pt>
                <c:pt idx="10">
                  <c:v>207.36111109999999</c:v>
                </c:pt>
                <c:pt idx="11">
                  <c:v>206.18832380000001</c:v>
                </c:pt>
                <c:pt idx="12">
                  <c:v>204.61246539999999</c:v>
                </c:pt>
                <c:pt idx="13">
                  <c:v>203.33333329999999</c:v>
                </c:pt>
                <c:pt idx="14">
                  <c:v>203.00255530000001</c:v>
                </c:pt>
                <c:pt idx="15">
                  <c:v>201.35807740000001</c:v>
                </c:pt>
                <c:pt idx="16">
                  <c:v>199.6780048</c:v>
                </c:pt>
                <c:pt idx="17">
                  <c:v>199.30555559999999</c:v>
                </c:pt>
                <c:pt idx="18">
                  <c:v>197.9618978</c:v>
                </c:pt>
                <c:pt idx="19">
                  <c:v>196.2087942</c:v>
                </c:pt>
                <c:pt idx="20">
                  <c:v>195.2777778</c:v>
                </c:pt>
                <c:pt idx="21">
                  <c:v>194.41805840000001</c:v>
                </c:pt>
                <c:pt idx="22">
                  <c:v>192.58896440000001</c:v>
                </c:pt>
                <c:pt idx="23">
                  <c:v>191.25</c:v>
                </c:pt>
                <c:pt idx="24">
                  <c:v>190.72067190000001</c:v>
                </c:pt>
                <c:pt idx="25">
                  <c:v>188.8126364</c:v>
                </c:pt>
                <c:pt idx="26">
                  <c:v>187.2222222</c:v>
                </c:pt>
                <c:pt idx="27">
                  <c:v>186.8638866</c:v>
                </c:pt>
                <c:pt idx="28">
                  <c:v>184.87399859999999</c:v>
                </c:pt>
                <c:pt idx="29">
                  <c:v>183.19444440000001</c:v>
                </c:pt>
                <c:pt idx="30">
                  <c:v>182.8419528</c:v>
                </c:pt>
                <c:pt idx="31">
                  <c:v>180.76737979999999</c:v>
                </c:pt>
                <c:pt idx="32">
                  <c:v>179.16666670000001</c:v>
                </c:pt>
                <c:pt idx="33">
                  <c:v>178.64930340000001</c:v>
                </c:pt>
                <c:pt idx="34">
                  <c:v>176.48733730000001</c:v>
                </c:pt>
                <c:pt idx="35">
                  <c:v>175.13888890000001</c:v>
                </c:pt>
                <c:pt idx="36">
                  <c:v>174.28065079999999</c:v>
                </c:pt>
                <c:pt idx="37">
                  <c:v>172.02876230000001</c:v>
                </c:pt>
                <c:pt idx="38">
                  <c:v>171.11111109999999</c:v>
                </c:pt>
                <c:pt idx="39">
                  <c:v>169.7311005</c:v>
                </c:pt>
                <c:pt idx="40">
                  <c:v>167.38700410000001</c:v>
                </c:pt>
                <c:pt idx="41">
                  <c:v>167.08333329999999</c:v>
                </c:pt>
                <c:pt idx="42">
                  <c:v>164.99628680000001</c:v>
                </c:pt>
                <c:pt idx="43">
                  <c:v>163.05555559999999</c:v>
                </c:pt>
                <c:pt idx="44">
                  <c:v>162.558154</c:v>
                </c:pt>
                <c:pt idx="45">
                  <c:v>160.072529</c:v>
                </c:pt>
                <c:pt idx="46">
                  <c:v>159.0277778</c:v>
                </c:pt>
                <c:pt idx="47">
                  <c:v>157.53894750000001</c:v>
                </c:pt>
                <c:pt idx="48">
                  <c:v>155</c:v>
                </c:pt>
                <c:pt idx="49">
                  <c:v>154.95702650000001</c:v>
                </c:pt>
                <c:pt idx="50">
                  <c:v>152.32700220000001</c:v>
                </c:pt>
                <c:pt idx="51">
                  <c:v>150.9722222</c:v>
                </c:pt>
                <c:pt idx="52">
                  <c:v>149.64840140000001</c:v>
                </c:pt>
                <c:pt idx="53">
                  <c:v>146.94444440000001</c:v>
                </c:pt>
                <c:pt idx="54">
                  <c:v>146.92121599999999</c:v>
                </c:pt>
                <c:pt idx="55">
                  <c:v>144.14593830000001</c:v>
                </c:pt>
                <c:pt idx="56">
                  <c:v>142.91666670000001</c:v>
                </c:pt>
                <c:pt idx="57">
                  <c:v>141.32240569999999</c:v>
                </c:pt>
                <c:pt idx="58">
                  <c:v>138.88888890000001</c:v>
                </c:pt>
                <c:pt idx="59">
                  <c:v>138.45094169999999</c:v>
                </c:pt>
                <c:pt idx="60">
                  <c:v>135.5322299</c:v>
                </c:pt>
                <c:pt idx="61">
                  <c:v>134.86111109999999</c:v>
                </c:pt>
                <c:pt idx="62">
                  <c:v>132.56679120000001</c:v>
                </c:pt>
                <c:pt idx="63">
                  <c:v>130.83333329999999</c:v>
                </c:pt>
                <c:pt idx="64">
                  <c:v>129.55522999999999</c:v>
                </c:pt>
                <c:pt idx="65">
                  <c:v>126.80555560000001</c:v>
                </c:pt>
                <c:pt idx="66">
                  <c:v>126.498454</c:v>
                </c:pt>
                <c:pt idx="67">
                  <c:v>123.3977703</c:v>
                </c:pt>
                <c:pt idx="68">
                  <c:v>122.7777778</c:v>
                </c:pt>
                <c:pt idx="69">
                  <c:v>120.25433</c:v>
                </c:pt>
                <c:pt idx="70">
                  <c:v>118.75</c:v>
                </c:pt>
                <c:pt idx="71">
                  <c:v>117.06948370000001</c:v>
                </c:pt>
                <c:pt idx="72">
                  <c:v>114.7222222</c:v>
                </c:pt>
                <c:pt idx="73">
                  <c:v>113.84489979999999</c:v>
                </c:pt>
                <c:pt idx="74">
                  <c:v>110.69444439999999</c:v>
                </c:pt>
                <c:pt idx="75">
                  <c:v>110.58246680000001</c:v>
                </c:pt>
                <c:pt idx="76">
                  <c:v>107.28456629999999</c:v>
                </c:pt>
                <c:pt idx="77">
                  <c:v>106.66666669999999</c:v>
                </c:pt>
                <c:pt idx="78">
                  <c:v>103.9533577</c:v>
                </c:pt>
                <c:pt idx="79">
                  <c:v>102.6388889</c:v>
                </c:pt>
                <c:pt idx="80">
                  <c:v>100.5914192</c:v>
                </c:pt>
                <c:pt idx="81">
                  <c:v>98.611111100000002</c:v>
                </c:pt>
                <c:pt idx="82">
                  <c:v>97.2016426</c:v>
                </c:pt>
                <c:pt idx="83">
                  <c:v>94.583333300000007</c:v>
                </c:pt>
                <c:pt idx="84">
                  <c:v>93.787197800000001</c:v>
                </c:pt>
                <c:pt idx="85">
                  <c:v>90.555555600000005</c:v>
                </c:pt>
                <c:pt idx="86">
                  <c:v>90.351543000000007</c:v>
                </c:pt>
                <c:pt idx="87">
                  <c:v>86.898625499999994</c:v>
                </c:pt>
                <c:pt idx="88">
                  <c:v>86.527777799999996</c:v>
                </c:pt>
                <c:pt idx="89">
                  <c:v>83.432434700000002</c:v>
                </c:pt>
                <c:pt idx="90">
                  <c:v>82.5</c:v>
                </c:pt>
                <c:pt idx="91">
                  <c:v>79.957244900000006</c:v>
                </c:pt>
                <c:pt idx="92">
                  <c:v>78.472222200000004</c:v>
                </c:pt>
                <c:pt idx="93">
                  <c:v>76.477747300000004</c:v>
                </c:pt>
                <c:pt idx="94">
                  <c:v>74.444444399999995</c:v>
                </c:pt>
                <c:pt idx="95">
                  <c:v>72.998951099999999</c:v>
                </c:pt>
                <c:pt idx="96">
                  <c:v>70.416666699999993</c:v>
                </c:pt>
                <c:pt idx="97">
                  <c:v>69.526183200000006</c:v>
                </c:pt>
                <c:pt idx="98">
                  <c:v>66.388888899999998</c:v>
                </c:pt>
                <c:pt idx="99">
                  <c:v>66.065085400000001</c:v>
                </c:pt>
                <c:pt idx="100">
                  <c:v>62.621794100000002</c:v>
                </c:pt>
                <c:pt idx="101">
                  <c:v>62.361111100000002</c:v>
                </c:pt>
                <c:pt idx="102">
                  <c:v>59.202662400000001</c:v>
                </c:pt>
                <c:pt idx="103">
                  <c:v>58.3333333</c:v>
                </c:pt>
                <c:pt idx="104">
                  <c:v>55.814029300000001</c:v>
                </c:pt>
                <c:pt idx="105">
                  <c:v>54.305555599999998</c:v>
                </c:pt>
                <c:pt idx="106">
                  <c:v>52.462723799999999</c:v>
                </c:pt>
                <c:pt idx="107">
                  <c:v>50.277777800000003</c:v>
                </c:pt>
                <c:pt idx="108">
                  <c:v>49.1558268</c:v>
                </c:pt>
                <c:pt idx="109">
                  <c:v>46.25</c:v>
                </c:pt>
                <c:pt idx="110">
                  <c:v>45.900643100000003</c:v>
                </c:pt>
                <c:pt idx="111">
                  <c:v>42.705167299999999</c:v>
                </c:pt>
                <c:pt idx="112">
                  <c:v>42.222222199999997</c:v>
                </c:pt>
                <c:pt idx="113">
                  <c:v>39.5771151</c:v>
                </c:pt>
                <c:pt idx="114">
                  <c:v>38.194444400000002</c:v>
                </c:pt>
                <c:pt idx="115">
                  <c:v>36.5239762</c:v>
                </c:pt>
                <c:pt idx="116">
                  <c:v>34.1666667</c:v>
                </c:pt>
              </c:numCache>
            </c:numRef>
          </c:xVal>
          <c:yVal>
            <c:numRef>
              <c:f>Sheet1!$L$1:$L$119</c:f>
              <c:numCache>
                <c:formatCode>General</c:formatCode>
                <c:ptCount val="119"/>
                <c:pt idx="0">
                  <c:v>4.5</c:v>
                </c:pt>
                <c:pt idx="1">
                  <c:v>4.45</c:v>
                </c:pt>
                <c:pt idx="2">
                  <c:v>4.4165394999999998</c:v>
                </c:pt>
                <c:pt idx="3">
                  <c:v>4.4000000000000004</c:v>
                </c:pt>
                <c:pt idx="4">
                  <c:v>4.3499999999999996</c:v>
                </c:pt>
                <c:pt idx="5">
                  <c:v>4.3</c:v>
                </c:pt>
                <c:pt idx="6">
                  <c:v>4.2732302000000004</c:v>
                </c:pt>
                <c:pt idx="7">
                  <c:v>4.25</c:v>
                </c:pt>
                <c:pt idx="8">
                  <c:v>4.2</c:v>
                </c:pt>
                <c:pt idx="9">
                  <c:v>4.1500000000000004</c:v>
                </c:pt>
                <c:pt idx="10">
                  <c:v>4.1380847000000003</c:v>
                </c:pt>
                <c:pt idx="11">
                  <c:v>4.0999999999999996</c:v>
                </c:pt>
                <c:pt idx="12">
                  <c:v>4.05</c:v>
                </c:pt>
                <c:pt idx="13">
                  <c:v>4.0103397999999997</c:v>
                </c:pt>
                <c:pt idx="14">
                  <c:v>4</c:v>
                </c:pt>
                <c:pt idx="15">
                  <c:v>3.95</c:v>
                </c:pt>
                <c:pt idx="16">
                  <c:v>3.9</c:v>
                </c:pt>
                <c:pt idx="17">
                  <c:v>3.8892237999999999</c:v>
                </c:pt>
                <c:pt idx="18">
                  <c:v>3.85</c:v>
                </c:pt>
                <c:pt idx="19">
                  <c:v>3.8</c:v>
                </c:pt>
                <c:pt idx="20">
                  <c:v>3.7741224</c:v>
                </c:pt>
                <c:pt idx="21">
                  <c:v>3.75</c:v>
                </c:pt>
                <c:pt idx="22">
                  <c:v>3.7</c:v>
                </c:pt>
                <c:pt idx="23">
                  <c:v>3.6642681000000001</c:v>
                </c:pt>
                <c:pt idx="24">
                  <c:v>3.65</c:v>
                </c:pt>
                <c:pt idx="25">
                  <c:v>3.6</c:v>
                </c:pt>
                <c:pt idx="26">
                  <c:v>3.5592741999999999</c:v>
                </c:pt>
                <c:pt idx="27">
                  <c:v>3.55</c:v>
                </c:pt>
                <c:pt idx="28">
                  <c:v>3.5</c:v>
                </c:pt>
                <c:pt idx="29">
                  <c:v>3.458755</c:v>
                </c:pt>
                <c:pt idx="30">
                  <c:v>3.45</c:v>
                </c:pt>
                <c:pt idx="31">
                  <c:v>3.4</c:v>
                </c:pt>
                <c:pt idx="32">
                  <c:v>3.3623249999999998</c:v>
                </c:pt>
                <c:pt idx="33">
                  <c:v>3.35</c:v>
                </c:pt>
                <c:pt idx="34">
                  <c:v>3.3</c:v>
                </c:pt>
                <c:pt idx="35">
                  <c:v>3.2695998999999998</c:v>
                </c:pt>
                <c:pt idx="36">
                  <c:v>3.25</c:v>
                </c:pt>
                <c:pt idx="37">
                  <c:v>3.2</c:v>
                </c:pt>
                <c:pt idx="38">
                  <c:v>3.1801959000000002</c:v>
                </c:pt>
                <c:pt idx="39">
                  <c:v>3.15</c:v>
                </c:pt>
                <c:pt idx="40">
                  <c:v>3.1</c:v>
                </c:pt>
                <c:pt idx="41">
                  <c:v>3.0937302999999998</c:v>
                </c:pt>
                <c:pt idx="42">
                  <c:v>3.05</c:v>
                </c:pt>
                <c:pt idx="43">
                  <c:v>3.0103249000000001</c:v>
                </c:pt>
                <c:pt idx="44">
                  <c:v>3</c:v>
                </c:pt>
                <c:pt idx="45">
                  <c:v>2.95</c:v>
                </c:pt>
                <c:pt idx="46">
                  <c:v>2.9295797000000001</c:v>
                </c:pt>
                <c:pt idx="47">
                  <c:v>2.9</c:v>
                </c:pt>
                <c:pt idx="48">
                  <c:v>2.8508461999999999</c:v>
                </c:pt>
                <c:pt idx="49">
                  <c:v>2.85</c:v>
                </c:pt>
                <c:pt idx="50">
                  <c:v>2.8</c:v>
                </c:pt>
                <c:pt idx="51">
                  <c:v>2.7749383000000001</c:v>
                </c:pt>
                <c:pt idx="52">
                  <c:v>2.75</c:v>
                </c:pt>
                <c:pt idx="53">
                  <c:v>2.7004339000000002</c:v>
                </c:pt>
                <c:pt idx="54">
                  <c:v>2.7</c:v>
                </c:pt>
                <c:pt idx="55">
                  <c:v>2.65</c:v>
                </c:pt>
                <c:pt idx="56">
                  <c:v>2.6284806000000001</c:v>
                </c:pt>
                <c:pt idx="57">
                  <c:v>2.6</c:v>
                </c:pt>
                <c:pt idx="58">
                  <c:v>2.5577629000000002</c:v>
                </c:pt>
                <c:pt idx="59">
                  <c:v>2.5499999999999998</c:v>
                </c:pt>
                <c:pt idx="60">
                  <c:v>2.5</c:v>
                </c:pt>
                <c:pt idx="61">
                  <c:v>2.4888816999999999</c:v>
                </c:pt>
                <c:pt idx="62">
                  <c:v>2.4500000000000002</c:v>
                </c:pt>
                <c:pt idx="63">
                  <c:v>2.4215084</c:v>
                </c:pt>
                <c:pt idx="64">
                  <c:v>2.4</c:v>
                </c:pt>
                <c:pt idx="65">
                  <c:v>2.3551351</c:v>
                </c:pt>
                <c:pt idx="66">
                  <c:v>2.35</c:v>
                </c:pt>
                <c:pt idx="67">
                  <c:v>2.2999999999999998</c:v>
                </c:pt>
                <c:pt idx="68">
                  <c:v>2.2903463999999998</c:v>
                </c:pt>
                <c:pt idx="69">
                  <c:v>2.25</c:v>
                </c:pt>
                <c:pt idx="70">
                  <c:v>2.2267263000000002</c:v>
                </c:pt>
                <c:pt idx="71">
                  <c:v>2.2000000000000002</c:v>
                </c:pt>
                <c:pt idx="72">
                  <c:v>2.1638898000000002</c:v>
                </c:pt>
                <c:pt idx="73">
                  <c:v>2.15</c:v>
                </c:pt>
                <c:pt idx="74">
                  <c:v>2.1017663999999998</c:v>
                </c:pt>
                <c:pt idx="75">
                  <c:v>2.1</c:v>
                </c:pt>
                <c:pt idx="76">
                  <c:v>2.0499999999999998</c:v>
                </c:pt>
                <c:pt idx="77">
                  <c:v>2.0409684000000001</c:v>
                </c:pt>
                <c:pt idx="78">
                  <c:v>2</c:v>
                </c:pt>
                <c:pt idx="79">
                  <c:v>1.9808524999999999</c:v>
                </c:pt>
                <c:pt idx="80">
                  <c:v>1.95</c:v>
                </c:pt>
                <c:pt idx="81">
                  <c:v>1.9212206000000001</c:v>
                </c:pt>
                <c:pt idx="82">
                  <c:v>1.9</c:v>
                </c:pt>
                <c:pt idx="83">
                  <c:v>1.8619916000000001</c:v>
                </c:pt>
                <c:pt idx="84">
                  <c:v>1.85</c:v>
                </c:pt>
                <c:pt idx="85">
                  <c:v>1.8030786000000001</c:v>
                </c:pt>
                <c:pt idx="86">
                  <c:v>1.8</c:v>
                </c:pt>
                <c:pt idx="87">
                  <c:v>1.75</c:v>
                </c:pt>
                <c:pt idx="88">
                  <c:v>1.7448486000000001</c:v>
                </c:pt>
                <c:pt idx="89">
                  <c:v>1.7</c:v>
                </c:pt>
                <c:pt idx="90">
                  <c:v>1.6870130999999999</c:v>
                </c:pt>
                <c:pt idx="91">
                  <c:v>1.65</c:v>
                </c:pt>
                <c:pt idx="92">
                  <c:v>1.6292237000000001</c:v>
                </c:pt>
                <c:pt idx="93">
                  <c:v>1.6</c:v>
                </c:pt>
                <c:pt idx="94">
                  <c:v>1.5713664000000001</c:v>
                </c:pt>
                <c:pt idx="95">
                  <c:v>1.55</c:v>
                </c:pt>
                <c:pt idx="96">
                  <c:v>1.5133114000000001</c:v>
                </c:pt>
                <c:pt idx="97">
                  <c:v>1.5</c:v>
                </c:pt>
                <c:pt idx="98">
                  <c:v>1.454909</c:v>
                </c:pt>
                <c:pt idx="99">
                  <c:v>1.45</c:v>
                </c:pt>
                <c:pt idx="100">
                  <c:v>1.4</c:v>
                </c:pt>
                <c:pt idx="101">
                  <c:v>1.3963903</c:v>
                </c:pt>
                <c:pt idx="102">
                  <c:v>1.35</c:v>
                </c:pt>
                <c:pt idx="103">
                  <c:v>1.3377555999999999</c:v>
                </c:pt>
                <c:pt idx="104">
                  <c:v>1.3</c:v>
                </c:pt>
                <c:pt idx="105">
                  <c:v>1.2783008</c:v>
                </c:pt>
                <c:pt idx="106">
                  <c:v>1.25</c:v>
                </c:pt>
                <c:pt idx="107">
                  <c:v>1.217746</c:v>
                </c:pt>
                <c:pt idx="108">
                  <c:v>1.2</c:v>
                </c:pt>
                <c:pt idx="109">
                  <c:v>1.1557257999999999</c:v>
                </c:pt>
                <c:pt idx="110">
                  <c:v>1.1499999999999999</c:v>
                </c:pt>
                <c:pt idx="111">
                  <c:v>1.1000000000000001</c:v>
                </c:pt>
                <c:pt idx="112">
                  <c:v>1.0927993</c:v>
                </c:pt>
                <c:pt idx="113">
                  <c:v>1.05</c:v>
                </c:pt>
                <c:pt idx="114">
                  <c:v>1.0284275</c:v>
                </c:pt>
                <c:pt idx="115">
                  <c:v>1</c:v>
                </c:pt>
                <c:pt idx="116">
                  <c:v>1</c:v>
                </c:pt>
              </c:numCache>
            </c:numRef>
          </c:yVal>
          <c:smooth val="0"/>
        </c:ser>
        <c:dLbls>
          <c:showLegendKey val="0"/>
          <c:showVal val="0"/>
          <c:showCatName val="0"/>
          <c:showSerName val="0"/>
          <c:showPercent val="0"/>
          <c:showBubbleSize val="0"/>
        </c:dLbls>
        <c:axId val="355196488"/>
        <c:axId val="355196880"/>
      </c:scatterChart>
      <c:valAx>
        <c:axId val="355196488"/>
        <c:scaling>
          <c:orientation val="maxMin"/>
          <c:max val="300"/>
        </c:scaling>
        <c:delete val="0"/>
        <c:axPos val="b"/>
        <c:majorGridlines>
          <c:spPr>
            <a:ln w="3175" cap="flat" cmpd="sng" algn="ctr">
              <a:solidFill>
                <a:schemeClr val="bg1">
                  <a:lumMod val="75000"/>
                </a:schemeClr>
              </a:solidFill>
              <a:prstDash val="dash"/>
              <a:round/>
            </a:ln>
            <a:effectLst/>
          </c:spPr>
        </c:majorGridlines>
        <c:title>
          <c:tx>
            <c:rich>
              <a:bodyPr rot="0" spcFirstLastPara="1" vertOverflow="ellipsis" vert="horz" wrap="square" anchor="ctr" anchorCtr="1"/>
              <a:lstStyle/>
              <a:p>
                <a:pPr>
                  <a:defRPr sz="800" b="0"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en-GB">
                    <a:solidFill>
                      <a:srgbClr val="0000FF"/>
                    </a:solidFill>
                  </a:rPr>
                  <a:t>M (kg)</a:t>
                </a:r>
              </a:p>
            </c:rich>
          </c:tx>
          <c:layout>
            <c:manualLayout>
              <c:xMode val="edge"/>
              <c:yMode val="edge"/>
              <c:x val="0.35770456531291511"/>
              <c:y val="0.9203522346749633"/>
            </c:manualLayout>
          </c:layout>
          <c:overlay val="0"/>
          <c:spPr>
            <a:noFill/>
            <a:ln>
              <a:noFill/>
            </a:ln>
            <a:effectLst/>
          </c:spPr>
          <c:txPr>
            <a:bodyPr rot="0" spcFirstLastPara="1" vertOverflow="ellipsis" vert="horz" wrap="square" anchor="ctr" anchorCtr="1"/>
            <a:lstStyle/>
            <a:p>
              <a:pPr>
                <a:defRPr sz="8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title>
        <c:numFmt formatCode="General" sourceLinked="1"/>
        <c:majorTickMark val="out"/>
        <c:minorTickMark val="in"/>
        <c:tickLblPos val="nextTo"/>
        <c:spPr>
          <a:noFill/>
          <a:ln w="9525" cap="flat" cmpd="sng" algn="ctr">
            <a:solidFill>
              <a:schemeClr val="tx1"/>
            </a:solidFill>
            <a:round/>
          </a:ln>
          <a:effectLst/>
        </c:spPr>
        <c:txPr>
          <a:bodyPr rot="-60000000" spcFirstLastPara="1" vertOverflow="ellipsis" vert="horz" wrap="square" anchor="ctr" anchorCtr="1"/>
          <a:lstStyle/>
          <a:p>
            <a:pPr>
              <a:defRPr sz="8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355196880"/>
        <c:crosses val="autoZero"/>
        <c:crossBetween val="midCat"/>
        <c:majorUnit val="50"/>
      </c:valAx>
      <c:valAx>
        <c:axId val="355196880"/>
        <c:scaling>
          <c:orientation val="minMax"/>
          <c:max val="4.5"/>
          <c:min val="1"/>
        </c:scaling>
        <c:delete val="0"/>
        <c:axPos val="r"/>
        <c:majorGridlines>
          <c:spPr>
            <a:ln w="3175" cap="flat" cmpd="sng" algn="ctr">
              <a:solidFill>
                <a:schemeClr val="bg1">
                  <a:lumMod val="75000"/>
                </a:schemeClr>
              </a:solidFill>
              <a:prstDash val="dash"/>
              <a:round/>
            </a:ln>
            <a:effectLst/>
          </c:spPr>
        </c:majorGridlines>
        <c:title>
          <c:tx>
            <c:rich>
              <a:bodyPr rot="0" spcFirstLastPara="1" vertOverflow="ellipsis" wrap="square" anchor="ctr" anchorCtr="1"/>
              <a:lstStyle/>
              <a:p>
                <a:pPr>
                  <a:defRPr sz="800" b="0"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en-GB">
                    <a:solidFill>
                      <a:srgbClr val="0000FF"/>
                    </a:solidFill>
                  </a:rPr>
                  <a:t>R(m)</a:t>
                </a:r>
              </a:p>
            </c:rich>
          </c:tx>
          <c:layout>
            <c:manualLayout>
              <c:xMode val="edge"/>
              <c:yMode val="edge"/>
              <c:x val="0.84753046824887746"/>
              <c:y val="0.16087134393640179"/>
            </c:manualLayout>
          </c:layout>
          <c:overlay val="0"/>
          <c:spPr>
            <a:noFill/>
            <a:ln>
              <a:noFill/>
            </a:ln>
            <a:effectLst/>
          </c:spPr>
          <c:txPr>
            <a:bodyPr rot="0" spcFirstLastPara="1" vertOverflow="ellipsis" wrap="square" anchor="ctr" anchorCtr="1"/>
            <a:lstStyle/>
            <a:p>
              <a:pPr>
                <a:defRPr sz="8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title>
        <c:numFmt formatCode="General" sourceLinked="1"/>
        <c:majorTickMark val="out"/>
        <c:minorTickMark val="in"/>
        <c:tickLblPos val="nextTo"/>
        <c:spPr>
          <a:noFill/>
          <a:ln w="9525" cap="flat" cmpd="sng" algn="ctr">
            <a:solidFill>
              <a:schemeClr val="tx1"/>
            </a:solidFill>
            <a:round/>
          </a:ln>
          <a:effectLst/>
        </c:spPr>
        <c:txPr>
          <a:bodyPr rot="-60000000" spcFirstLastPara="1" vertOverflow="ellipsis" vert="horz" wrap="square" anchor="ctr" anchorCtr="1"/>
          <a:lstStyle/>
          <a:p>
            <a:pPr>
              <a:defRPr sz="8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355196488"/>
        <c:crosses val="autoZero"/>
        <c:crossBetween val="midCat"/>
        <c:majorUnit val="0.5"/>
      </c:valAx>
      <c:spPr>
        <a:noFill/>
        <a:ln w="6350">
          <a:solidFill>
            <a:schemeClr val="tx1"/>
          </a:solidFill>
        </a:ln>
        <a:effectLst/>
      </c:spPr>
    </c:plotArea>
    <c:plotVisOnly val="1"/>
    <c:dispBlanksAs val="gap"/>
    <c:showDLblsOverMax val="0"/>
  </c:chart>
  <c:spPr>
    <a:solidFill>
      <a:schemeClr val="bg1"/>
    </a:solidFill>
    <a:ln w="9525" cap="flat" cmpd="sng" algn="ctr">
      <a:noFill/>
      <a:round/>
    </a:ln>
    <a:effectLst/>
  </c:spPr>
  <c:txPr>
    <a:bodyPr/>
    <a:lstStyle/>
    <a:p>
      <a:pPr>
        <a:defRPr sz="800">
          <a:solidFill>
            <a:sysClr val="windowText" lastClr="000000"/>
          </a:solidFill>
          <a:latin typeface="Arial" panose="020B0604020202020204" pitchFamily="34" charset="0"/>
          <a:cs typeface="Arial" panose="020B0604020202020204" pitchFamily="34" charset="0"/>
        </a:defRPr>
      </a:pPr>
      <a:endParaRPr lang="en-US"/>
    </a:p>
  </c:txPr>
  <c:externalData r:id="rId3">
    <c:autoUpdate val="0"/>
  </c:externalData>
  <c:userShapes r:id="rId4"/>
</c:chartSpace>
</file>

<file path=word/charts/chart2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96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en-GB" sz="1000" b="1">
                <a:solidFill>
                  <a:srgbClr val="0000FF"/>
                </a:solidFill>
              </a:rPr>
              <a:t>A-5</a:t>
            </a:r>
          </a:p>
        </c:rich>
      </c:tx>
      <c:layout>
        <c:manualLayout>
          <c:xMode val="edge"/>
          <c:yMode val="edge"/>
          <c:x val="0.10782552918537523"/>
          <c:y val="0.69916613213598455"/>
        </c:manualLayout>
      </c:layout>
      <c:overlay val="0"/>
      <c:spPr>
        <a:solidFill>
          <a:schemeClr val="bg1"/>
        </a:solidFill>
        <a:ln>
          <a:noFill/>
        </a:ln>
        <a:effectLst/>
      </c:spPr>
      <c:txPr>
        <a:bodyPr rot="0" spcFirstLastPara="1" vertOverflow="ellipsis" vert="horz" wrap="square" anchor="ctr" anchorCtr="1"/>
        <a:lstStyle/>
        <a:p>
          <a:pPr>
            <a:defRPr sz="96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en-US"/>
        </a:p>
      </c:txPr>
    </c:title>
    <c:autoTitleDeleted val="0"/>
    <c:plotArea>
      <c:layout>
        <c:manualLayout>
          <c:layoutTarget val="inner"/>
          <c:xMode val="edge"/>
          <c:yMode val="edge"/>
          <c:x val="8.9449263443339866E-2"/>
          <c:y val="7.7628793225123505E-2"/>
          <c:w val="0.68115181791408042"/>
          <c:h val="0.74409559955323157"/>
        </c:manualLayout>
      </c:layout>
      <c:scatterChart>
        <c:scatterStyle val="lineMarker"/>
        <c:varyColors val="0"/>
        <c:ser>
          <c:idx val="0"/>
          <c:order val="0"/>
          <c:spPr>
            <a:ln w="19050" cap="rnd">
              <a:solidFill>
                <a:srgbClr val="0000FF"/>
              </a:solidFill>
              <a:prstDash val="sysDash"/>
              <a:round/>
            </a:ln>
            <a:effectLst/>
          </c:spPr>
          <c:marker>
            <c:symbol val="none"/>
          </c:marker>
          <c:xVal>
            <c:numRef>
              <c:f>Sheet1!$B$1:$B$77</c:f>
              <c:numCache>
                <c:formatCode>General</c:formatCode>
                <c:ptCount val="77"/>
                <c:pt idx="0">
                  <c:v>40.296555499999997</c:v>
                </c:pt>
                <c:pt idx="1">
                  <c:v>40.105828700000004</c:v>
                </c:pt>
                <c:pt idx="2">
                  <c:v>39.911003100000002</c:v>
                </c:pt>
                <c:pt idx="3">
                  <c:v>39.711983799999999</c:v>
                </c:pt>
                <c:pt idx="4">
                  <c:v>39.508673999999999</c:v>
                </c:pt>
                <c:pt idx="5">
                  <c:v>39.300975700000002</c:v>
                </c:pt>
                <c:pt idx="6">
                  <c:v>39.0887891</c:v>
                </c:pt>
                <c:pt idx="7">
                  <c:v>38.8720134</c:v>
                </c:pt>
                <c:pt idx="8">
                  <c:v>38.6505461</c:v>
                </c:pt>
                <c:pt idx="9">
                  <c:v>38.424283699999997</c:v>
                </c:pt>
                <c:pt idx="10">
                  <c:v>38.194444400000002</c:v>
                </c:pt>
                <c:pt idx="11">
                  <c:v>38.193112499999998</c:v>
                </c:pt>
                <c:pt idx="12">
                  <c:v>37.9553224</c:v>
                </c:pt>
                <c:pt idx="13">
                  <c:v>37.712385500000003</c:v>
                </c:pt>
                <c:pt idx="14">
                  <c:v>37.464193700000003</c:v>
                </c:pt>
                <c:pt idx="15">
                  <c:v>37.210638699999997</c:v>
                </c:pt>
                <c:pt idx="16">
                  <c:v>36.951611999999997</c:v>
                </c:pt>
                <c:pt idx="17">
                  <c:v>36.687004899999998</c:v>
                </c:pt>
                <c:pt idx="18">
                  <c:v>36.416708999999997</c:v>
                </c:pt>
                <c:pt idx="19">
                  <c:v>36.140616199999997</c:v>
                </c:pt>
                <c:pt idx="20">
                  <c:v>35.858619599999997</c:v>
                </c:pt>
                <c:pt idx="21">
                  <c:v>35.570613000000002</c:v>
                </c:pt>
                <c:pt idx="22">
                  <c:v>35.276492099999999</c:v>
                </c:pt>
                <c:pt idx="23">
                  <c:v>34.976154200000003</c:v>
                </c:pt>
                <c:pt idx="24">
                  <c:v>34.669499399999999</c:v>
                </c:pt>
                <c:pt idx="25">
                  <c:v>34.356430400000001</c:v>
                </c:pt>
                <c:pt idx="26">
                  <c:v>34.1666667</c:v>
                </c:pt>
                <c:pt idx="27">
                  <c:v>34.035861699999998</c:v>
                </c:pt>
                <c:pt idx="28">
                  <c:v>33.707194999999999</c:v>
                </c:pt>
                <c:pt idx="29">
                  <c:v>33.371794399999999</c:v>
                </c:pt>
                <c:pt idx="30">
                  <c:v>33.029579300000002</c:v>
                </c:pt>
                <c:pt idx="31">
                  <c:v>32.680475299999998</c:v>
                </c:pt>
                <c:pt idx="32">
                  <c:v>32.324415000000002</c:v>
                </c:pt>
                <c:pt idx="33">
                  <c:v>31.9613388</c:v>
                </c:pt>
                <c:pt idx="34">
                  <c:v>31.5911957</c:v>
                </c:pt>
                <c:pt idx="35">
                  <c:v>31.2139442</c:v>
                </c:pt>
                <c:pt idx="36">
                  <c:v>30.829553900000001</c:v>
                </c:pt>
                <c:pt idx="37">
                  <c:v>30.4380059</c:v>
                </c:pt>
                <c:pt idx="38">
                  <c:v>30.138888900000001</c:v>
                </c:pt>
                <c:pt idx="39">
                  <c:v>30.038437699999999</c:v>
                </c:pt>
                <c:pt idx="40">
                  <c:v>29.6290798</c:v>
                </c:pt>
                <c:pt idx="41">
                  <c:v>29.2125299</c:v>
                </c:pt>
                <c:pt idx="42">
                  <c:v>28.7888293</c:v>
                </c:pt>
                <c:pt idx="43">
                  <c:v>28.358038199999999</c:v>
                </c:pt>
                <c:pt idx="44">
                  <c:v>27.920237</c:v>
                </c:pt>
                <c:pt idx="45">
                  <c:v>27.475527599999999</c:v>
                </c:pt>
                <c:pt idx="46">
                  <c:v>27.024035600000001</c:v>
                </c:pt>
                <c:pt idx="47">
                  <c:v>26.565911700000001</c:v>
                </c:pt>
                <c:pt idx="48">
                  <c:v>26.111111099999999</c:v>
                </c:pt>
                <c:pt idx="49">
                  <c:v>26.101237300000001</c:v>
                </c:pt>
                <c:pt idx="50">
                  <c:v>25.625775699999998</c:v>
                </c:pt>
                <c:pt idx="51">
                  <c:v>25.144243899999999</c:v>
                </c:pt>
                <c:pt idx="52">
                  <c:v>24.656913899999999</c:v>
                </c:pt>
                <c:pt idx="53">
                  <c:v>24.1640923</c:v>
                </c:pt>
                <c:pt idx="54">
                  <c:v>23.6661222</c:v>
                </c:pt>
                <c:pt idx="55">
                  <c:v>23.163385000000002</c:v>
                </c:pt>
                <c:pt idx="56">
                  <c:v>22.656302</c:v>
                </c:pt>
                <c:pt idx="57">
                  <c:v>22.1453363</c:v>
                </c:pt>
                <c:pt idx="58">
                  <c:v>22.0833333</c:v>
                </c:pt>
                <c:pt idx="59">
                  <c:v>21.625787899999999</c:v>
                </c:pt>
                <c:pt idx="60">
                  <c:v>21.1026682</c:v>
                </c:pt>
                <c:pt idx="61">
                  <c:v>20.577294599999998</c:v>
                </c:pt>
                <c:pt idx="62">
                  <c:v>20.050318699999998</c:v>
                </c:pt>
                <c:pt idx="63">
                  <c:v>19.522440400000001</c:v>
                </c:pt>
                <c:pt idx="64">
                  <c:v>18.9944086</c:v>
                </c:pt>
                <c:pt idx="65">
                  <c:v>18.4670214</c:v>
                </c:pt>
                <c:pt idx="66">
                  <c:v>18.055555600000002</c:v>
                </c:pt>
                <c:pt idx="67">
                  <c:v>17.9395405</c:v>
                </c:pt>
                <c:pt idx="68">
                  <c:v>17.408779299999999</c:v>
                </c:pt>
                <c:pt idx="69">
                  <c:v>16.8813952</c:v>
                </c:pt>
                <c:pt idx="70">
                  <c:v>16.358391600000001</c:v>
                </c:pt>
                <c:pt idx="71">
                  <c:v>15.8408166</c:v>
                </c:pt>
                <c:pt idx="72">
                  <c:v>15.3297609</c:v>
                </c:pt>
                <c:pt idx="73">
                  <c:v>14.8263541</c:v>
                </c:pt>
                <c:pt idx="74">
                  <c:v>14.331761699999999</c:v>
                </c:pt>
                <c:pt idx="75">
                  <c:v>14.027777800000001</c:v>
                </c:pt>
                <c:pt idx="76">
                  <c:v>13.8440353</c:v>
                </c:pt>
              </c:numCache>
            </c:numRef>
          </c:xVal>
          <c:yVal>
            <c:numRef>
              <c:f>Sheet1!$C$1:$C$77</c:f>
              <c:numCache>
                <c:formatCode>General</c:formatCode>
                <c:ptCount val="77"/>
                <c:pt idx="0">
                  <c:v>4.5</c:v>
                </c:pt>
                <c:pt idx="1">
                  <c:v>4.45</c:v>
                </c:pt>
                <c:pt idx="2">
                  <c:v>4.4000000000000004</c:v>
                </c:pt>
                <c:pt idx="3">
                  <c:v>4.3499999999999996</c:v>
                </c:pt>
                <c:pt idx="4">
                  <c:v>4.3</c:v>
                </c:pt>
                <c:pt idx="5">
                  <c:v>4.25</c:v>
                </c:pt>
                <c:pt idx="6">
                  <c:v>4.2</c:v>
                </c:pt>
                <c:pt idx="7">
                  <c:v>4.1500000000000004</c:v>
                </c:pt>
                <c:pt idx="8">
                  <c:v>4.0999999999999996</c:v>
                </c:pt>
                <c:pt idx="9">
                  <c:v>4.05</c:v>
                </c:pt>
                <c:pt idx="10">
                  <c:v>4.0002883999999996</c:v>
                </c:pt>
                <c:pt idx="11">
                  <c:v>4</c:v>
                </c:pt>
                <c:pt idx="12">
                  <c:v>3.95</c:v>
                </c:pt>
                <c:pt idx="13">
                  <c:v>3.9</c:v>
                </c:pt>
                <c:pt idx="14">
                  <c:v>3.85</c:v>
                </c:pt>
                <c:pt idx="15">
                  <c:v>3.8</c:v>
                </c:pt>
                <c:pt idx="16">
                  <c:v>3.75</c:v>
                </c:pt>
                <c:pt idx="17">
                  <c:v>3.7</c:v>
                </c:pt>
                <c:pt idx="18">
                  <c:v>3.65</c:v>
                </c:pt>
                <c:pt idx="19">
                  <c:v>3.6</c:v>
                </c:pt>
                <c:pt idx="20">
                  <c:v>3.55</c:v>
                </c:pt>
                <c:pt idx="21">
                  <c:v>3.5</c:v>
                </c:pt>
                <c:pt idx="22">
                  <c:v>3.45</c:v>
                </c:pt>
                <c:pt idx="23">
                  <c:v>3.4</c:v>
                </c:pt>
                <c:pt idx="24">
                  <c:v>3.35</c:v>
                </c:pt>
                <c:pt idx="25">
                  <c:v>3.3</c:v>
                </c:pt>
                <c:pt idx="26">
                  <c:v>3.2704629000000001</c:v>
                </c:pt>
                <c:pt idx="27">
                  <c:v>3.25</c:v>
                </c:pt>
                <c:pt idx="28">
                  <c:v>3.2</c:v>
                </c:pt>
                <c:pt idx="29">
                  <c:v>3.15</c:v>
                </c:pt>
                <c:pt idx="30">
                  <c:v>3.1</c:v>
                </c:pt>
                <c:pt idx="31">
                  <c:v>3.05</c:v>
                </c:pt>
                <c:pt idx="32">
                  <c:v>3</c:v>
                </c:pt>
                <c:pt idx="33">
                  <c:v>2.95</c:v>
                </c:pt>
                <c:pt idx="34">
                  <c:v>2.9</c:v>
                </c:pt>
                <c:pt idx="35">
                  <c:v>2.85</c:v>
                </c:pt>
                <c:pt idx="36">
                  <c:v>2.8</c:v>
                </c:pt>
                <c:pt idx="37">
                  <c:v>2.75</c:v>
                </c:pt>
                <c:pt idx="38">
                  <c:v>2.7126641</c:v>
                </c:pt>
                <c:pt idx="39">
                  <c:v>2.7</c:v>
                </c:pt>
                <c:pt idx="40">
                  <c:v>2.65</c:v>
                </c:pt>
                <c:pt idx="41">
                  <c:v>2.6</c:v>
                </c:pt>
                <c:pt idx="42">
                  <c:v>2.5499999999999998</c:v>
                </c:pt>
                <c:pt idx="43">
                  <c:v>2.5</c:v>
                </c:pt>
                <c:pt idx="44">
                  <c:v>2.4500000000000002</c:v>
                </c:pt>
                <c:pt idx="45">
                  <c:v>2.4</c:v>
                </c:pt>
                <c:pt idx="46">
                  <c:v>2.35</c:v>
                </c:pt>
                <c:pt idx="47">
                  <c:v>2.2999999999999998</c:v>
                </c:pt>
                <c:pt idx="48">
                  <c:v>2.2510796000000002</c:v>
                </c:pt>
                <c:pt idx="49">
                  <c:v>2.25</c:v>
                </c:pt>
                <c:pt idx="50">
                  <c:v>2.2000000000000002</c:v>
                </c:pt>
                <c:pt idx="51">
                  <c:v>2.15</c:v>
                </c:pt>
                <c:pt idx="52">
                  <c:v>2.1</c:v>
                </c:pt>
                <c:pt idx="53">
                  <c:v>2.0499999999999998</c:v>
                </c:pt>
                <c:pt idx="54">
                  <c:v>2</c:v>
                </c:pt>
                <c:pt idx="55">
                  <c:v>1.95</c:v>
                </c:pt>
                <c:pt idx="56">
                  <c:v>1.9</c:v>
                </c:pt>
                <c:pt idx="57">
                  <c:v>1.85</c:v>
                </c:pt>
                <c:pt idx="58">
                  <c:v>1.8441715000000001</c:v>
                </c:pt>
                <c:pt idx="59">
                  <c:v>1.8</c:v>
                </c:pt>
                <c:pt idx="60">
                  <c:v>1.75</c:v>
                </c:pt>
                <c:pt idx="61">
                  <c:v>1.7</c:v>
                </c:pt>
                <c:pt idx="62">
                  <c:v>1.65</c:v>
                </c:pt>
                <c:pt idx="63">
                  <c:v>1.6</c:v>
                </c:pt>
                <c:pt idx="64">
                  <c:v>1.55</c:v>
                </c:pt>
                <c:pt idx="65">
                  <c:v>1.5</c:v>
                </c:pt>
                <c:pt idx="66">
                  <c:v>1.4613347000000001</c:v>
                </c:pt>
                <c:pt idx="67">
                  <c:v>1.45</c:v>
                </c:pt>
                <c:pt idx="68">
                  <c:v>1.4</c:v>
                </c:pt>
                <c:pt idx="69">
                  <c:v>1.35</c:v>
                </c:pt>
                <c:pt idx="70">
                  <c:v>1.3</c:v>
                </c:pt>
                <c:pt idx="71">
                  <c:v>1.25</c:v>
                </c:pt>
                <c:pt idx="72">
                  <c:v>1.2</c:v>
                </c:pt>
                <c:pt idx="73">
                  <c:v>1.1499999999999999</c:v>
                </c:pt>
                <c:pt idx="74">
                  <c:v>1.1000000000000001</c:v>
                </c:pt>
                <c:pt idx="75">
                  <c:v>1.0695874999999999</c:v>
                </c:pt>
                <c:pt idx="76">
                  <c:v>1.05</c:v>
                </c:pt>
              </c:numCache>
            </c:numRef>
          </c:yVal>
          <c:smooth val="0"/>
        </c:ser>
        <c:ser>
          <c:idx val="1"/>
          <c:order val="1"/>
          <c:spPr>
            <a:ln w="19050" cap="rnd">
              <a:solidFill>
                <a:srgbClr val="FF00FF"/>
              </a:solidFill>
              <a:round/>
            </a:ln>
            <a:effectLst/>
          </c:spPr>
          <c:marker>
            <c:symbol val="none"/>
          </c:marker>
          <c:xVal>
            <c:numRef>
              <c:f>Sheet1!$E$1:$E$89</c:f>
              <c:numCache>
                <c:formatCode>General</c:formatCode>
                <c:ptCount val="89"/>
                <c:pt idx="0">
                  <c:v>70.837062000000003</c:v>
                </c:pt>
                <c:pt idx="1">
                  <c:v>70.470100400000007</c:v>
                </c:pt>
                <c:pt idx="2">
                  <c:v>70.416666699999993</c:v>
                </c:pt>
                <c:pt idx="3">
                  <c:v>70.094029300000003</c:v>
                </c:pt>
                <c:pt idx="4">
                  <c:v>69.709655100000006</c:v>
                </c:pt>
                <c:pt idx="5">
                  <c:v>69.316994699999995</c:v>
                </c:pt>
                <c:pt idx="6">
                  <c:v>68.915858400000005</c:v>
                </c:pt>
                <c:pt idx="7">
                  <c:v>68.506054000000006</c:v>
                </c:pt>
                <c:pt idx="8">
                  <c:v>68.087386199999997</c:v>
                </c:pt>
                <c:pt idx="9">
                  <c:v>67.659657300000006</c:v>
                </c:pt>
                <c:pt idx="10">
                  <c:v>67.222667599999994</c:v>
                </c:pt>
                <c:pt idx="11">
                  <c:v>66.776214699999997</c:v>
                </c:pt>
                <c:pt idx="12">
                  <c:v>66.388888899999998</c:v>
                </c:pt>
                <c:pt idx="13">
                  <c:v>66.319817299999997</c:v>
                </c:pt>
                <c:pt idx="14">
                  <c:v>65.851946100000006</c:v>
                </c:pt>
                <c:pt idx="15">
                  <c:v>65.373954699999999</c:v>
                </c:pt>
                <c:pt idx="16">
                  <c:v>64.885634400000001</c:v>
                </c:pt>
                <c:pt idx="17">
                  <c:v>64.386775999999998</c:v>
                </c:pt>
                <c:pt idx="18">
                  <c:v>63.877170399999997</c:v>
                </c:pt>
                <c:pt idx="19">
                  <c:v>63.356608700000002</c:v>
                </c:pt>
                <c:pt idx="20">
                  <c:v>62.824882899999999</c:v>
                </c:pt>
                <c:pt idx="21">
                  <c:v>62.361111100000002</c:v>
                </c:pt>
                <c:pt idx="22">
                  <c:v>62.281447</c:v>
                </c:pt>
                <c:pt idx="23">
                  <c:v>61.724400299999999</c:v>
                </c:pt>
                <c:pt idx="24">
                  <c:v>61.155527399999997</c:v>
                </c:pt>
                <c:pt idx="25">
                  <c:v>60.574630200000001</c:v>
                </c:pt>
                <c:pt idx="26">
                  <c:v>59.981515100000003</c:v>
                </c:pt>
                <c:pt idx="27">
                  <c:v>59.375993800000003</c:v>
                </c:pt>
                <c:pt idx="28">
                  <c:v>58.757885100000003</c:v>
                </c:pt>
                <c:pt idx="29">
                  <c:v>58.3333333</c:v>
                </c:pt>
                <c:pt idx="30">
                  <c:v>58.126072200000003</c:v>
                </c:pt>
                <c:pt idx="31">
                  <c:v>57.4793339</c:v>
                </c:pt>
                <c:pt idx="32">
                  <c:v>56.819455499999997</c:v>
                </c:pt>
                <c:pt idx="33">
                  <c:v>56.146293700000001</c:v>
                </c:pt>
                <c:pt idx="34">
                  <c:v>55.459718299999999</c:v>
                </c:pt>
                <c:pt idx="35">
                  <c:v>54.759614399999997</c:v>
                </c:pt>
                <c:pt idx="36">
                  <c:v>54.305555599999998</c:v>
                </c:pt>
                <c:pt idx="37">
                  <c:v>54.044611699999997</c:v>
                </c:pt>
                <c:pt idx="38">
                  <c:v>53.313611000000002</c:v>
                </c:pt>
                <c:pt idx="39">
                  <c:v>52.568777300000001</c:v>
                </c:pt>
                <c:pt idx="40">
                  <c:v>51.810074100000001</c:v>
                </c:pt>
                <c:pt idx="41">
                  <c:v>51.037490400000003</c:v>
                </c:pt>
                <c:pt idx="42">
                  <c:v>50.277777800000003</c:v>
                </c:pt>
                <c:pt idx="43">
                  <c:v>50.250901499999998</c:v>
                </c:pt>
                <c:pt idx="44">
                  <c:v>49.446413499999998</c:v>
                </c:pt>
                <c:pt idx="45">
                  <c:v>48.6281155</c:v>
                </c:pt>
                <c:pt idx="46">
                  <c:v>47.7961235</c:v>
                </c:pt>
                <c:pt idx="47">
                  <c:v>46.9505926</c:v>
                </c:pt>
                <c:pt idx="48">
                  <c:v>46.25</c:v>
                </c:pt>
                <c:pt idx="49">
                  <c:v>46.090814899999998</c:v>
                </c:pt>
                <c:pt idx="50">
                  <c:v>45.213856300000003</c:v>
                </c:pt>
                <c:pt idx="51">
                  <c:v>44.324016100000001</c:v>
                </c:pt>
                <c:pt idx="52">
                  <c:v>43.421639399999997</c:v>
                </c:pt>
                <c:pt idx="53">
                  <c:v>42.507126900000003</c:v>
                </c:pt>
                <c:pt idx="54">
                  <c:v>42.222222199999997</c:v>
                </c:pt>
                <c:pt idx="55">
                  <c:v>41.576936199999999</c:v>
                </c:pt>
                <c:pt idx="56">
                  <c:v>40.633745300000001</c:v>
                </c:pt>
                <c:pt idx="57">
                  <c:v>39.679925799999999</c:v>
                </c:pt>
                <c:pt idx="58">
                  <c:v>38.716141700000001</c:v>
                </c:pt>
                <c:pt idx="59">
                  <c:v>38.194444400000002</c:v>
                </c:pt>
                <c:pt idx="60">
                  <c:v>37.740030599999997</c:v>
                </c:pt>
                <c:pt idx="61">
                  <c:v>36.751866800000002</c:v>
                </c:pt>
                <c:pt idx="62">
                  <c:v>35.756136599999998</c:v>
                </c:pt>
                <c:pt idx="63">
                  <c:v>34.7538269</c:v>
                </c:pt>
                <c:pt idx="64">
                  <c:v>34.1666667</c:v>
                </c:pt>
                <c:pt idx="65">
                  <c:v>33.742798100000002</c:v>
                </c:pt>
                <c:pt idx="66">
                  <c:v>32.722908599999997</c:v>
                </c:pt>
                <c:pt idx="67">
                  <c:v>31.699908600000001</c:v>
                </c:pt>
                <c:pt idx="68">
                  <c:v>30.675156699999999</c:v>
                </c:pt>
                <c:pt idx="69">
                  <c:v>30.138888900000001</c:v>
                </c:pt>
                <c:pt idx="70">
                  <c:v>29.645902</c:v>
                </c:pt>
                <c:pt idx="71">
                  <c:v>28.613295999999998</c:v>
                </c:pt>
                <c:pt idx="72">
                  <c:v>27.583611000000001</c:v>
                </c:pt>
                <c:pt idx="73">
                  <c:v>26.558600800000001</c:v>
                </c:pt>
                <c:pt idx="74">
                  <c:v>26.111111099999999</c:v>
                </c:pt>
                <c:pt idx="75">
                  <c:v>25.5344908</c:v>
                </c:pt>
                <c:pt idx="76">
                  <c:v>24.514517999999999</c:v>
                </c:pt>
                <c:pt idx="77">
                  <c:v>23.5051323</c:v>
                </c:pt>
                <c:pt idx="78">
                  <c:v>22.508460500000002</c:v>
                </c:pt>
                <c:pt idx="79">
                  <c:v>22.0833333</c:v>
                </c:pt>
                <c:pt idx="80">
                  <c:v>21.5202992</c:v>
                </c:pt>
                <c:pt idx="81">
                  <c:v>20.544632799999999</c:v>
                </c:pt>
                <c:pt idx="82">
                  <c:v>19.588714800000002</c:v>
                </c:pt>
                <c:pt idx="83">
                  <c:v>18.654957799999998</c:v>
                </c:pt>
              </c:numCache>
            </c:numRef>
          </c:xVal>
          <c:yVal>
            <c:numRef>
              <c:f>Sheet1!$F$1:$F$89</c:f>
              <c:numCache>
                <c:formatCode>General</c:formatCode>
                <c:ptCount val="89"/>
                <c:pt idx="0">
                  <c:v>4.5</c:v>
                </c:pt>
                <c:pt idx="1">
                  <c:v>4.45</c:v>
                </c:pt>
                <c:pt idx="2">
                  <c:v>4.4429110999999999</c:v>
                </c:pt>
                <c:pt idx="3">
                  <c:v>4.4000000000000004</c:v>
                </c:pt>
                <c:pt idx="4">
                  <c:v>4.3499999999999996</c:v>
                </c:pt>
                <c:pt idx="5">
                  <c:v>4.3</c:v>
                </c:pt>
                <c:pt idx="6">
                  <c:v>4.25</c:v>
                </c:pt>
                <c:pt idx="7">
                  <c:v>4.2</c:v>
                </c:pt>
                <c:pt idx="8">
                  <c:v>4.1500000000000004</c:v>
                </c:pt>
                <c:pt idx="9">
                  <c:v>4.0999999999999996</c:v>
                </c:pt>
                <c:pt idx="10">
                  <c:v>4.05</c:v>
                </c:pt>
                <c:pt idx="11">
                  <c:v>4</c:v>
                </c:pt>
                <c:pt idx="12">
                  <c:v>3.9575936</c:v>
                </c:pt>
                <c:pt idx="13">
                  <c:v>3.95</c:v>
                </c:pt>
                <c:pt idx="14">
                  <c:v>3.9</c:v>
                </c:pt>
                <c:pt idx="15">
                  <c:v>3.85</c:v>
                </c:pt>
                <c:pt idx="16">
                  <c:v>3.8</c:v>
                </c:pt>
                <c:pt idx="17">
                  <c:v>3.75</c:v>
                </c:pt>
                <c:pt idx="18">
                  <c:v>3.7</c:v>
                </c:pt>
                <c:pt idx="19">
                  <c:v>3.65</c:v>
                </c:pt>
                <c:pt idx="20">
                  <c:v>3.6</c:v>
                </c:pt>
                <c:pt idx="21">
                  <c:v>3.5573682</c:v>
                </c:pt>
                <c:pt idx="22">
                  <c:v>3.55</c:v>
                </c:pt>
                <c:pt idx="23">
                  <c:v>3.5</c:v>
                </c:pt>
                <c:pt idx="24">
                  <c:v>3.45</c:v>
                </c:pt>
                <c:pt idx="25">
                  <c:v>3.4</c:v>
                </c:pt>
                <c:pt idx="26">
                  <c:v>3.35</c:v>
                </c:pt>
                <c:pt idx="27">
                  <c:v>3.3</c:v>
                </c:pt>
                <c:pt idx="28">
                  <c:v>3.25</c:v>
                </c:pt>
                <c:pt idx="29">
                  <c:v>3.2164961000000001</c:v>
                </c:pt>
                <c:pt idx="30">
                  <c:v>3.2</c:v>
                </c:pt>
                <c:pt idx="31">
                  <c:v>3.15</c:v>
                </c:pt>
                <c:pt idx="32">
                  <c:v>3.1</c:v>
                </c:pt>
                <c:pt idx="33">
                  <c:v>3.05</c:v>
                </c:pt>
                <c:pt idx="34">
                  <c:v>3</c:v>
                </c:pt>
                <c:pt idx="35">
                  <c:v>2.95</c:v>
                </c:pt>
                <c:pt idx="36">
                  <c:v>2.9183775000000001</c:v>
                </c:pt>
                <c:pt idx="37">
                  <c:v>2.9</c:v>
                </c:pt>
                <c:pt idx="38">
                  <c:v>2.85</c:v>
                </c:pt>
                <c:pt idx="39">
                  <c:v>2.8</c:v>
                </c:pt>
                <c:pt idx="40">
                  <c:v>2.75</c:v>
                </c:pt>
                <c:pt idx="41">
                  <c:v>2.7</c:v>
                </c:pt>
                <c:pt idx="42">
                  <c:v>2.6517316000000002</c:v>
                </c:pt>
                <c:pt idx="43">
                  <c:v>2.65</c:v>
                </c:pt>
                <c:pt idx="44">
                  <c:v>2.6</c:v>
                </c:pt>
                <c:pt idx="45">
                  <c:v>2.5499999999999998</c:v>
                </c:pt>
                <c:pt idx="46">
                  <c:v>2.5</c:v>
                </c:pt>
                <c:pt idx="47">
                  <c:v>2.4500000000000002</c:v>
                </c:pt>
                <c:pt idx="48">
                  <c:v>2.4093903000000001</c:v>
                </c:pt>
                <c:pt idx="49">
                  <c:v>2.4</c:v>
                </c:pt>
                <c:pt idx="50">
                  <c:v>2.35</c:v>
                </c:pt>
                <c:pt idx="51">
                  <c:v>2.2999999999999998</c:v>
                </c:pt>
                <c:pt idx="52">
                  <c:v>2.25</c:v>
                </c:pt>
                <c:pt idx="53">
                  <c:v>2.2000000000000002</c:v>
                </c:pt>
                <c:pt idx="54">
                  <c:v>2.1849194000000001</c:v>
                </c:pt>
                <c:pt idx="55">
                  <c:v>2.15</c:v>
                </c:pt>
                <c:pt idx="56">
                  <c:v>2.1</c:v>
                </c:pt>
                <c:pt idx="57">
                  <c:v>2.0499999999999998</c:v>
                </c:pt>
                <c:pt idx="58">
                  <c:v>2</c:v>
                </c:pt>
                <c:pt idx="59">
                  <c:v>1.9736077999999999</c:v>
                </c:pt>
                <c:pt idx="60">
                  <c:v>1.95</c:v>
                </c:pt>
                <c:pt idx="61">
                  <c:v>1.9</c:v>
                </c:pt>
                <c:pt idx="62">
                  <c:v>1.85</c:v>
                </c:pt>
                <c:pt idx="63">
                  <c:v>1.8</c:v>
                </c:pt>
                <c:pt idx="64">
                  <c:v>1.7713551999999999</c:v>
                </c:pt>
                <c:pt idx="65">
                  <c:v>1.75</c:v>
                </c:pt>
                <c:pt idx="66">
                  <c:v>1.7</c:v>
                </c:pt>
                <c:pt idx="67">
                  <c:v>1.65</c:v>
                </c:pt>
                <c:pt idx="68">
                  <c:v>1.6</c:v>
                </c:pt>
                <c:pt idx="69">
                  <c:v>1.5744392</c:v>
                </c:pt>
                <c:pt idx="70">
                  <c:v>1.55</c:v>
                </c:pt>
                <c:pt idx="71">
                  <c:v>1.5</c:v>
                </c:pt>
                <c:pt idx="72">
                  <c:v>1.45</c:v>
                </c:pt>
                <c:pt idx="73">
                  <c:v>1.4</c:v>
                </c:pt>
                <c:pt idx="74">
                  <c:v>1.378746</c:v>
                </c:pt>
                <c:pt idx="75">
                  <c:v>1.35</c:v>
                </c:pt>
                <c:pt idx="76">
                  <c:v>1.3</c:v>
                </c:pt>
                <c:pt idx="77">
                  <c:v>1.25</c:v>
                </c:pt>
                <c:pt idx="78">
                  <c:v>1.2</c:v>
                </c:pt>
                <c:pt idx="79">
                  <c:v>1.1792279999999999</c:v>
                </c:pt>
                <c:pt idx="80">
                  <c:v>1.1499999999999999</c:v>
                </c:pt>
                <c:pt idx="81">
                  <c:v>1.1000000000000001</c:v>
                </c:pt>
                <c:pt idx="82">
                  <c:v>1.05</c:v>
                </c:pt>
                <c:pt idx="83">
                  <c:v>1</c:v>
                </c:pt>
              </c:numCache>
            </c:numRef>
          </c:yVal>
          <c:smooth val="0"/>
        </c:ser>
        <c:ser>
          <c:idx val="2"/>
          <c:order val="2"/>
          <c:spPr>
            <a:ln w="19050" cap="rnd">
              <a:solidFill>
                <a:srgbClr val="FF3300"/>
              </a:solidFill>
              <a:prstDash val="lgDash"/>
              <a:round/>
            </a:ln>
            <a:effectLst/>
          </c:spPr>
          <c:marker>
            <c:symbol val="none"/>
          </c:marker>
          <c:xVal>
            <c:numRef>
              <c:f>Sheet1!$H$1:$H$100</c:f>
              <c:numCache>
                <c:formatCode>General</c:formatCode>
                <c:ptCount val="100"/>
                <c:pt idx="0">
                  <c:v>129.57329720000001</c:v>
                </c:pt>
                <c:pt idx="1">
                  <c:v>128.867108</c:v>
                </c:pt>
                <c:pt idx="2">
                  <c:v>128.14574260000001</c:v>
                </c:pt>
                <c:pt idx="3">
                  <c:v>127.40884920000001</c:v>
                </c:pt>
                <c:pt idx="4">
                  <c:v>126.80555560000001</c:v>
                </c:pt>
                <c:pt idx="5">
                  <c:v>126.65575029999999</c:v>
                </c:pt>
                <c:pt idx="6">
                  <c:v>125.8850771</c:v>
                </c:pt>
                <c:pt idx="7">
                  <c:v>125.0977504</c:v>
                </c:pt>
                <c:pt idx="8">
                  <c:v>124.2933951</c:v>
                </c:pt>
                <c:pt idx="9">
                  <c:v>123.4716317</c:v>
                </c:pt>
                <c:pt idx="10">
                  <c:v>122.7777778</c:v>
                </c:pt>
                <c:pt idx="11">
                  <c:v>122.63175409999999</c:v>
                </c:pt>
                <c:pt idx="12">
                  <c:v>121.7721238</c:v>
                </c:pt>
                <c:pt idx="13">
                  <c:v>120.8938797</c:v>
                </c:pt>
                <c:pt idx="14">
                  <c:v>119.9966261</c:v>
                </c:pt>
                <c:pt idx="15">
                  <c:v>119.0799646</c:v>
                </c:pt>
                <c:pt idx="16">
                  <c:v>118.75</c:v>
                </c:pt>
                <c:pt idx="17">
                  <c:v>118.1421113</c:v>
                </c:pt>
                <c:pt idx="18">
                  <c:v>117.18324990000001</c:v>
                </c:pt>
                <c:pt idx="19">
                  <c:v>116.2037311</c:v>
                </c:pt>
                <c:pt idx="20">
                  <c:v>115.2031533</c:v>
                </c:pt>
                <c:pt idx="21">
                  <c:v>114.7222222</c:v>
                </c:pt>
                <c:pt idx="22">
                  <c:v>114.17984</c:v>
                </c:pt>
                <c:pt idx="23">
                  <c:v>113.13348480000001</c:v>
                </c:pt>
                <c:pt idx="24">
                  <c:v>112.0648298</c:v>
                </c:pt>
                <c:pt idx="25">
                  <c:v>110.97348719999999</c:v>
                </c:pt>
                <c:pt idx="26">
                  <c:v>110.69444439999999</c:v>
                </c:pt>
                <c:pt idx="27">
                  <c:v>109.8570345</c:v>
                </c:pt>
                <c:pt idx="28">
                  <c:v>108.716403</c:v>
                </c:pt>
                <c:pt idx="29">
                  <c:v>107.55191309999999</c:v>
                </c:pt>
                <c:pt idx="30">
                  <c:v>106.66666669999999</c:v>
                </c:pt>
                <c:pt idx="31">
                  <c:v>106.36244670000001</c:v>
                </c:pt>
                <c:pt idx="32">
                  <c:v>105.1461323</c:v>
                </c:pt>
                <c:pt idx="33">
                  <c:v>103.9048968</c:v>
                </c:pt>
                <c:pt idx="34">
                  <c:v>102.6388889</c:v>
                </c:pt>
                <c:pt idx="35">
                  <c:v>102.6384414</c:v>
                </c:pt>
                <c:pt idx="36">
                  <c:v>101.3430915</c:v>
                </c:pt>
                <c:pt idx="37">
                  <c:v>100.02193029999999</c:v>
                </c:pt>
                <c:pt idx="38">
                  <c:v>98.6747364</c:v>
                </c:pt>
                <c:pt idx="39">
                  <c:v>98.611111100000002</c:v>
                </c:pt>
                <c:pt idx="40">
                  <c:v>97.297733600000001</c:v>
                </c:pt>
                <c:pt idx="41">
                  <c:v>95.894109</c:v>
                </c:pt>
                <c:pt idx="42">
                  <c:v>94.583333300000007</c:v>
                </c:pt>
                <c:pt idx="43">
                  <c:v>94.463582299999999</c:v>
                </c:pt>
                <c:pt idx="44">
                  <c:v>93.002608800000004</c:v>
                </c:pt>
                <c:pt idx="45">
                  <c:v>91.514906600000003</c:v>
                </c:pt>
                <c:pt idx="46">
                  <c:v>90.555555600000005</c:v>
                </c:pt>
                <c:pt idx="47">
                  <c:v>89.998855000000006</c:v>
                </c:pt>
                <c:pt idx="48">
                  <c:v>88.453261100000006</c:v>
                </c:pt>
                <c:pt idx="49">
                  <c:v>86.881135200000003</c:v>
                </c:pt>
                <c:pt idx="50">
                  <c:v>86.527777799999996</c:v>
                </c:pt>
                <c:pt idx="51">
                  <c:v>85.278824400000005</c:v>
                </c:pt>
                <c:pt idx="52">
                  <c:v>83.649321700000002</c:v>
                </c:pt>
                <c:pt idx="53">
                  <c:v>82.5</c:v>
                </c:pt>
                <c:pt idx="54">
                  <c:v>81.992456899999993</c:v>
                </c:pt>
                <c:pt idx="55">
                  <c:v>80.306516400000007</c:v>
                </c:pt>
                <c:pt idx="56">
                  <c:v>78.5958112</c:v>
                </c:pt>
                <c:pt idx="57">
                  <c:v>78.472222200000004</c:v>
                </c:pt>
                <c:pt idx="58">
                  <c:v>76.855486299999995</c:v>
                </c:pt>
                <c:pt idx="59">
                  <c:v>75.091327500000006</c:v>
                </c:pt>
                <c:pt idx="60">
                  <c:v>74.444444399999995</c:v>
                </c:pt>
                <c:pt idx="61">
                  <c:v>73.300535999999994</c:v>
                </c:pt>
                <c:pt idx="62">
                  <c:v>71.485820799999999</c:v>
                </c:pt>
                <c:pt idx="63">
                  <c:v>70.416666699999993</c:v>
                </c:pt>
                <c:pt idx="64">
                  <c:v>69.647740200000001</c:v>
                </c:pt>
                <c:pt idx="65">
                  <c:v>67.786344799999995</c:v>
                </c:pt>
                <c:pt idx="66">
                  <c:v>66.388888899999998</c:v>
                </c:pt>
                <c:pt idx="67">
                  <c:v>65.905187799999993</c:v>
                </c:pt>
                <c:pt idx="68">
                  <c:v>64.002087599999996</c:v>
                </c:pt>
                <c:pt idx="69">
                  <c:v>62.361111100000002</c:v>
                </c:pt>
                <c:pt idx="70">
                  <c:v>62.08323</c:v>
                </c:pt>
                <c:pt idx="71">
                  <c:v>60.1446167</c:v>
                </c:pt>
                <c:pt idx="72">
                  <c:v>58.3333333</c:v>
                </c:pt>
                <c:pt idx="73">
                  <c:v>58.194724100000002</c:v>
                </c:pt>
                <c:pt idx="74">
                  <c:v>56.228116</c:v>
                </c:pt>
                <c:pt idx="75">
                  <c:v>54.305555599999998</c:v>
                </c:pt>
                <c:pt idx="76">
                  <c:v>54.255264799999999</c:v>
                </c:pt>
                <c:pt idx="77">
                  <c:v>52.2696015</c:v>
                </c:pt>
                <c:pt idx="78">
                  <c:v>50.283360899999998</c:v>
                </c:pt>
                <c:pt idx="79">
                  <c:v>50.277777800000003</c:v>
                </c:pt>
                <c:pt idx="80">
                  <c:v>48.289105999999997</c:v>
                </c:pt>
                <c:pt idx="81">
                  <c:v>46.300462799999998</c:v>
                </c:pt>
                <c:pt idx="82">
                  <c:v>46.25</c:v>
                </c:pt>
                <c:pt idx="83">
                  <c:v>44.3098156</c:v>
                </c:pt>
                <c:pt idx="84">
                  <c:v>42.331547800000003</c:v>
                </c:pt>
                <c:pt idx="85">
                  <c:v>42.222222199999997</c:v>
                </c:pt>
                <c:pt idx="86">
                  <c:v>40.358148700000001</c:v>
                </c:pt>
                <c:pt idx="87">
                  <c:v>38.404557699999998</c:v>
                </c:pt>
                <c:pt idx="88">
                  <c:v>38.194444400000002</c:v>
                </c:pt>
                <c:pt idx="89">
                  <c:v>36.4637648</c:v>
                </c:pt>
                <c:pt idx="90">
                  <c:v>34.5505979</c:v>
                </c:pt>
                <c:pt idx="91">
                  <c:v>34.1666667</c:v>
                </c:pt>
                <c:pt idx="92">
                  <c:v>32.659503399999998</c:v>
                </c:pt>
                <c:pt idx="93">
                  <c:v>30.8038129</c:v>
                </c:pt>
                <c:pt idx="94">
                  <c:v>30.138888900000001</c:v>
                </c:pt>
                <c:pt idx="95">
                  <c:v>28.9812692</c:v>
                </c:pt>
              </c:numCache>
            </c:numRef>
          </c:xVal>
          <c:yVal>
            <c:numRef>
              <c:f>Sheet1!$I$1:$I$100</c:f>
              <c:numCache>
                <c:formatCode>General</c:formatCode>
                <c:ptCount val="100"/>
                <c:pt idx="0">
                  <c:v>4.5</c:v>
                </c:pt>
                <c:pt idx="1">
                  <c:v>4.45</c:v>
                </c:pt>
                <c:pt idx="2">
                  <c:v>4.4000000000000004</c:v>
                </c:pt>
                <c:pt idx="3">
                  <c:v>4.3499999999999996</c:v>
                </c:pt>
                <c:pt idx="4">
                  <c:v>4.3099821</c:v>
                </c:pt>
                <c:pt idx="5">
                  <c:v>4.3</c:v>
                </c:pt>
                <c:pt idx="6">
                  <c:v>4.25</c:v>
                </c:pt>
                <c:pt idx="7">
                  <c:v>4.2</c:v>
                </c:pt>
                <c:pt idx="8">
                  <c:v>4.1500000000000004</c:v>
                </c:pt>
                <c:pt idx="9">
                  <c:v>4.0999999999999996</c:v>
                </c:pt>
                <c:pt idx="10">
                  <c:v>4.0587325999999999</c:v>
                </c:pt>
                <c:pt idx="11">
                  <c:v>4.05</c:v>
                </c:pt>
                <c:pt idx="12">
                  <c:v>4</c:v>
                </c:pt>
                <c:pt idx="13">
                  <c:v>3.95</c:v>
                </c:pt>
                <c:pt idx="14">
                  <c:v>3.9</c:v>
                </c:pt>
                <c:pt idx="15">
                  <c:v>3.85</c:v>
                </c:pt>
                <c:pt idx="16">
                  <c:v>3.8324842000000001</c:v>
                </c:pt>
                <c:pt idx="17">
                  <c:v>3.8</c:v>
                </c:pt>
                <c:pt idx="18">
                  <c:v>3.75</c:v>
                </c:pt>
                <c:pt idx="19">
                  <c:v>3.7</c:v>
                </c:pt>
                <c:pt idx="20">
                  <c:v>3.65</c:v>
                </c:pt>
                <c:pt idx="21">
                  <c:v>3.6265976000000002</c:v>
                </c:pt>
                <c:pt idx="22">
                  <c:v>3.6</c:v>
                </c:pt>
                <c:pt idx="23">
                  <c:v>3.55</c:v>
                </c:pt>
                <c:pt idx="24">
                  <c:v>3.5</c:v>
                </c:pt>
                <c:pt idx="25">
                  <c:v>3.45</c:v>
                </c:pt>
                <c:pt idx="26">
                  <c:v>3.4375874999999998</c:v>
                </c:pt>
                <c:pt idx="27">
                  <c:v>3.4</c:v>
                </c:pt>
                <c:pt idx="28">
                  <c:v>3.35</c:v>
                </c:pt>
                <c:pt idx="29">
                  <c:v>3.3</c:v>
                </c:pt>
                <c:pt idx="30">
                  <c:v>3.2628846</c:v>
                </c:pt>
                <c:pt idx="31">
                  <c:v>3.25</c:v>
                </c:pt>
                <c:pt idx="32">
                  <c:v>3.2</c:v>
                </c:pt>
                <c:pt idx="33">
                  <c:v>3.15</c:v>
                </c:pt>
                <c:pt idx="34">
                  <c:v>3.1000179000000001</c:v>
                </c:pt>
                <c:pt idx="35">
                  <c:v>3.1</c:v>
                </c:pt>
                <c:pt idx="36">
                  <c:v>3.05</c:v>
                </c:pt>
                <c:pt idx="37">
                  <c:v>3</c:v>
                </c:pt>
                <c:pt idx="38">
                  <c:v>2.95</c:v>
                </c:pt>
                <c:pt idx="39">
                  <c:v>2.9477188999999999</c:v>
                </c:pt>
                <c:pt idx="40">
                  <c:v>2.9</c:v>
                </c:pt>
                <c:pt idx="41">
                  <c:v>2.85</c:v>
                </c:pt>
                <c:pt idx="42">
                  <c:v>2.8042411</c:v>
                </c:pt>
                <c:pt idx="43">
                  <c:v>2.8</c:v>
                </c:pt>
                <c:pt idx="44">
                  <c:v>2.75</c:v>
                </c:pt>
                <c:pt idx="45">
                  <c:v>2.7</c:v>
                </c:pt>
                <c:pt idx="46">
                  <c:v>2.6685496</c:v>
                </c:pt>
                <c:pt idx="47">
                  <c:v>2.65</c:v>
                </c:pt>
                <c:pt idx="48">
                  <c:v>2.6</c:v>
                </c:pt>
                <c:pt idx="49">
                  <c:v>2.5499999999999998</c:v>
                </c:pt>
                <c:pt idx="50">
                  <c:v>2.5391309</c:v>
                </c:pt>
                <c:pt idx="51">
                  <c:v>2.5</c:v>
                </c:pt>
                <c:pt idx="52">
                  <c:v>2.4500000000000002</c:v>
                </c:pt>
                <c:pt idx="53">
                  <c:v>2.4155294</c:v>
                </c:pt>
                <c:pt idx="54">
                  <c:v>2.4</c:v>
                </c:pt>
                <c:pt idx="55">
                  <c:v>2.35</c:v>
                </c:pt>
                <c:pt idx="56">
                  <c:v>2.2999999999999998</c:v>
                </c:pt>
                <c:pt idx="57">
                  <c:v>2.2965233999999999</c:v>
                </c:pt>
                <c:pt idx="58">
                  <c:v>2.25</c:v>
                </c:pt>
                <c:pt idx="59">
                  <c:v>2.2000000000000002</c:v>
                </c:pt>
                <c:pt idx="60">
                  <c:v>2.1822227999999999</c:v>
                </c:pt>
                <c:pt idx="61">
                  <c:v>2.15</c:v>
                </c:pt>
                <c:pt idx="62">
                  <c:v>2.1</c:v>
                </c:pt>
                <c:pt idx="63">
                  <c:v>2.0712451000000001</c:v>
                </c:pt>
                <c:pt idx="64">
                  <c:v>2.0499999999999998</c:v>
                </c:pt>
                <c:pt idx="65">
                  <c:v>2</c:v>
                </c:pt>
                <c:pt idx="66">
                  <c:v>1.9631394</c:v>
                </c:pt>
                <c:pt idx="67">
                  <c:v>1.95</c:v>
                </c:pt>
                <c:pt idx="68">
                  <c:v>1.9</c:v>
                </c:pt>
                <c:pt idx="69">
                  <c:v>1.8574423</c:v>
                </c:pt>
                <c:pt idx="70">
                  <c:v>1.85</c:v>
                </c:pt>
                <c:pt idx="71">
                  <c:v>1.8</c:v>
                </c:pt>
                <c:pt idx="72">
                  <c:v>1.7536723999999999</c:v>
                </c:pt>
                <c:pt idx="73">
                  <c:v>1.75</c:v>
                </c:pt>
                <c:pt idx="74">
                  <c:v>1.7</c:v>
                </c:pt>
                <c:pt idx="75">
                  <c:v>1.6513234999999999</c:v>
                </c:pt>
                <c:pt idx="76">
                  <c:v>1.65</c:v>
                </c:pt>
                <c:pt idx="77">
                  <c:v>1.6</c:v>
                </c:pt>
                <c:pt idx="78">
                  <c:v>1.55</c:v>
                </c:pt>
                <c:pt idx="79">
                  <c:v>1.5498662000000001</c:v>
                </c:pt>
                <c:pt idx="80">
                  <c:v>1.5</c:v>
                </c:pt>
                <c:pt idx="81">
                  <c:v>1.45</c:v>
                </c:pt>
                <c:pt idx="82">
                  <c:v>1.4487924000000001</c:v>
                </c:pt>
                <c:pt idx="83">
                  <c:v>1.4</c:v>
                </c:pt>
                <c:pt idx="84">
                  <c:v>1.35</c:v>
                </c:pt>
                <c:pt idx="85">
                  <c:v>1.3473706000000001</c:v>
                </c:pt>
                <c:pt idx="86">
                  <c:v>1.3</c:v>
                </c:pt>
                <c:pt idx="87">
                  <c:v>1.25</c:v>
                </c:pt>
                <c:pt idx="88">
                  <c:v>1.2448759</c:v>
                </c:pt>
                <c:pt idx="89">
                  <c:v>1.2</c:v>
                </c:pt>
                <c:pt idx="90">
                  <c:v>1.1499999999999999</c:v>
                </c:pt>
                <c:pt idx="91">
                  <c:v>1.1403924999999999</c:v>
                </c:pt>
                <c:pt idx="92">
                  <c:v>1.1000000000000001</c:v>
                </c:pt>
                <c:pt idx="93">
                  <c:v>1.05</c:v>
                </c:pt>
                <c:pt idx="94">
                  <c:v>1.0326424999999999</c:v>
                </c:pt>
                <c:pt idx="95">
                  <c:v>1</c:v>
                </c:pt>
              </c:numCache>
            </c:numRef>
          </c:yVal>
          <c:smooth val="0"/>
        </c:ser>
        <c:ser>
          <c:idx val="3"/>
          <c:order val="3"/>
          <c:spPr>
            <a:ln w="19050" cap="rnd">
              <a:solidFill>
                <a:srgbClr val="00CC00"/>
              </a:solidFill>
              <a:prstDash val="lgDashDot"/>
              <a:round/>
            </a:ln>
            <a:effectLst/>
          </c:spPr>
          <c:marker>
            <c:symbol val="none"/>
          </c:marker>
          <c:xVal>
            <c:numRef>
              <c:f>Sheet1!$K$1:$K$119</c:f>
              <c:numCache>
                <c:formatCode>General</c:formatCode>
                <c:ptCount val="119"/>
                <c:pt idx="0">
                  <c:v>242.26871439999999</c:v>
                </c:pt>
                <c:pt idx="1">
                  <c:v>240.9150741</c:v>
                </c:pt>
                <c:pt idx="2">
                  <c:v>239.58333329999999</c:v>
                </c:pt>
                <c:pt idx="3">
                  <c:v>239.53228559999999</c:v>
                </c:pt>
                <c:pt idx="4">
                  <c:v>238.11818049999999</c:v>
                </c:pt>
                <c:pt idx="5">
                  <c:v>236.67359049999999</c:v>
                </c:pt>
                <c:pt idx="6">
                  <c:v>235.55555559999999</c:v>
                </c:pt>
                <c:pt idx="7">
                  <c:v>235.19740340000001</c:v>
                </c:pt>
                <c:pt idx="8">
                  <c:v>233.68799290000001</c:v>
                </c:pt>
                <c:pt idx="9">
                  <c:v>232.14593669999999</c:v>
                </c:pt>
                <c:pt idx="10">
                  <c:v>231.5277778</c:v>
                </c:pt>
                <c:pt idx="11">
                  <c:v>230.56937769999999</c:v>
                </c:pt>
                <c:pt idx="12">
                  <c:v>228.95793900000001</c:v>
                </c:pt>
                <c:pt idx="13">
                  <c:v>227.5</c:v>
                </c:pt>
                <c:pt idx="14">
                  <c:v>227.31137810000001</c:v>
                </c:pt>
                <c:pt idx="15">
                  <c:v>225.62737670000001</c:v>
                </c:pt>
                <c:pt idx="16">
                  <c:v>223.9069251</c:v>
                </c:pt>
                <c:pt idx="17">
                  <c:v>223.4722222</c:v>
                </c:pt>
                <c:pt idx="18">
                  <c:v>222.14764360000001</c:v>
                </c:pt>
                <c:pt idx="19">
                  <c:v>220.3498036</c:v>
                </c:pt>
                <c:pt idx="20">
                  <c:v>219.44444440000001</c:v>
                </c:pt>
                <c:pt idx="21">
                  <c:v>218.5120077</c:v>
                </c:pt>
                <c:pt idx="22">
                  <c:v>216.63346859999999</c:v>
                </c:pt>
                <c:pt idx="23">
                  <c:v>215.41666670000001</c:v>
                </c:pt>
                <c:pt idx="24">
                  <c:v>214.71365309999999</c:v>
                </c:pt>
                <c:pt idx="25">
                  <c:v>212.7510906</c:v>
                </c:pt>
                <c:pt idx="26">
                  <c:v>211.38888890000001</c:v>
                </c:pt>
                <c:pt idx="27">
                  <c:v>210.745732</c:v>
                </c:pt>
                <c:pt idx="28">
                  <c:v>208.6958396</c:v>
                </c:pt>
                <c:pt idx="29">
                  <c:v>207.36111109999999</c:v>
                </c:pt>
                <c:pt idx="30">
                  <c:v>206.60143009999999</c:v>
                </c:pt>
                <c:pt idx="31">
                  <c:v>204.46095790000001</c:v>
                </c:pt>
                <c:pt idx="32">
                  <c:v>203.33333329999999</c:v>
                </c:pt>
                <c:pt idx="33">
                  <c:v>202.27404630000001</c:v>
                </c:pt>
                <c:pt idx="34">
                  <c:v>200.03984750000001</c:v>
                </c:pt>
                <c:pt idx="35">
                  <c:v>199.30555559999999</c:v>
                </c:pt>
                <c:pt idx="36">
                  <c:v>197.75708900000001</c:v>
                </c:pt>
                <c:pt idx="37">
                  <c:v>195.42617630000001</c:v>
                </c:pt>
                <c:pt idx="38">
                  <c:v>195.2777778</c:v>
                </c:pt>
                <c:pt idx="39">
                  <c:v>193.04439210000001</c:v>
                </c:pt>
                <c:pt idx="40">
                  <c:v>191.25</c:v>
                </c:pt>
                <c:pt idx="41">
                  <c:v>190.61309829999999</c:v>
                </c:pt>
                <c:pt idx="42">
                  <c:v>188.13025350000001</c:v>
                </c:pt>
                <c:pt idx="43">
                  <c:v>187.2222222</c:v>
                </c:pt>
                <c:pt idx="44">
                  <c:v>185.59557100000001</c:v>
                </c:pt>
                <c:pt idx="45">
                  <c:v>183.19444440000001</c:v>
                </c:pt>
                <c:pt idx="46">
                  <c:v>183.00932159999999</c:v>
                </c:pt>
                <c:pt idx="47">
                  <c:v>180.36909270000001</c:v>
                </c:pt>
                <c:pt idx="48">
                  <c:v>179.16666670000001</c:v>
                </c:pt>
                <c:pt idx="49">
                  <c:v>177.67589749999999</c:v>
                </c:pt>
                <c:pt idx="50">
                  <c:v>175.13888890000001</c:v>
                </c:pt>
                <c:pt idx="51">
                  <c:v>174.92955019999999</c:v>
                </c:pt>
                <c:pt idx="52">
                  <c:v>172.12804550000001</c:v>
                </c:pt>
                <c:pt idx="53">
                  <c:v>171.11111109999999</c:v>
                </c:pt>
                <c:pt idx="54">
                  <c:v>169.2723661</c:v>
                </c:pt>
                <c:pt idx="55">
                  <c:v>167.08333329999999</c:v>
                </c:pt>
                <c:pt idx="56">
                  <c:v>166.3626223</c:v>
                </c:pt>
                <c:pt idx="57">
                  <c:v>163.39812800000001</c:v>
                </c:pt>
                <c:pt idx="58">
                  <c:v>163.05555559999999</c:v>
                </c:pt>
                <c:pt idx="59">
                  <c:v>160.3782842</c:v>
                </c:pt>
                <c:pt idx="60">
                  <c:v>159.0277778</c:v>
                </c:pt>
                <c:pt idx="61">
                  <c:v>157.30438040000001</c:v>
                </c:pt>
                <c:pt idx="62">
                  <c:v>155</c:v>
                </c:pt>
                <c:pt idx="63">
                  <c:v>154.17666579999999</c:v>
                </c:pt>
                <c:pt idx="64">
                  <c:v>150.99549210000001</c:v>
                </c:pt>
                <c:pt idx="65">
                  <c:v>150.9722222</c:v>
                </c:pt>
                <c:pt idx="66">
                  <c:v>147.76002629999999</c:v>
                </c:pt>
                <c:pt idx="67">
                  <c:v>146.94444440000001</c:v>
                </c:pt>
                <c:pt idx="68">
                  <c:v>144.47242940000001</c:v>
                </c:pt>
                <c:pt idx="69">
                  <c:v>142.91666670000001</c:v>
                </c:pt>
                <c:pt idx="70">
                  <c:v>141.13360270000001</c:v>
                </c:pt>
                <c:pt idx="71">
                  <c:v>138.88888890000001</c:v>
                </c:pt>
                <c:pt idx="72">
                  <c:v>137.74464359999999</c:v>
                </c:pt>
                <c:pt idx="73">
                  <c:v>134.86111109999999</c:v>
                </c:pt>
                <c:pt idx="74">
                  <c:v>134.30685980000001</c:v>
                </c:pt>
                <c:pt idx="75">
                  <c:v>130.83333329999999</c:v>
                </c:pt>
                <c:pt idx="76">
                  <c:v>130.82178350000001</c:v>
                </c:pt>
                <c:pt idx="77">
                  <c:v>127.2901505</c:v>
                </c:pt>
                <c:pt idx="78">
                  <c:v>126.80555560000001</c:v>
                </c:pt>
                <c:pt idx="79">
                  <c:v>123.7150268</c:v>
                </c:pt>
                <c:pt idx="80">
                  <c:v>122.7777778</c:v>
                </c:pt>
                <c:pt idx="81">
                  <c:v>120.09872970000001</c:v>
                </c:pt>
                <c:pt idx="82">
                  <c:v>118.75</c:v>
                </c:pt>
                <c:pt idx="83">
                  <c:v>116.4438358</c:v>
                </c:pt>
                <c:pt idx="84">
                  <c:v>114.7222222</c:v>
                </c:pt>
                <c:pt idx="85">
                  <c:v>112.75321940000001</c:v>
                </c:pt>
                <c:pt idx="86">
                  <c:v>110.69444439999999</c:v>
                </c:pt>
                <c:pt idx="87">
                  <c:v>109.030067</c:v>
                </c:pt>
                <c:pt idx="88">
                  <c:v>106.66666669999999</c:v>
                </c:pt>
                <c:pt idx="89">
                  <c:v>105.2778905</c:v>
                </c:pt>
                <c:pt idx="90">
                  <c:v>102.6388889</c:v>
                </c:pt>
                <c:pt idx="91">
                  <c:v>101.5005403</c:v>
                </c:pt>
                <c:pt idx="92">
                  <c:v>98.611111100000002</c:v>
                </c:pt>
                <c:pt idx="93">
                  <c:v>97.702217300000001</c:v>
                </c:pt>
                <c:pt idx="94">
                  <c:v>94.583333300000007</c:v>
                </c:pt>
                <c:pt idx="95">
                  <c:v>93.887483700000004</c:v>
                </c:pt>
                <c:pt idx="96">
                  <c:v>90.555555600000005</c:v>
                </c:pt>
                <c:pt idx="97">
                  <c:v>90.061273</c:v>
                </c:pt>
                <c:pt idx="98">
                  <c:v>86.527777799999996</c:v>
                </c:pt>
                <c:pt idx="99">
                  <c:v>86.228897799999999</c:v>
                </c:pt>
                <c:pt idx="100">
                  <c:v>82.5</c:v>
                </c:pt>
                <c:pt idx="101">
                  <c:v>82.396056900000005</c:v>
                </c:pt>
                <c:pt idx="102">
                  <c:v>78.568511000000001</c:v>
                </c:pt>
                <c:pt idx="103">
                  <c:v>78.472222200000004</c:v>
                </c:pt>
                <c:pt idx="104">
                  <c:v>74.752623099999994</c:v>
                </c:pt>
                <c:pt idx="105">
                  <c:v>74.444444399999995</c:v>
                </c:pt>
                <c:pt idx="106">
                  <c:v>70.955568400000004</c:v>
                </c:pt>
                <c:pt idx="107">
                  <c:v>70.416666699999993</c:v>
                </c:pt>
                <c:pt idx="108">
                  <c:v>67.1845699</c:v>
                </c:pt>
                <c:pt idx="109">
                  <c:v>66.388888899999998</c:v>
                </c:pt>
                <c:pt idx="110">
                  <c:v>63.447233199999999</c:v>
                </c:pt>
                <c:pt idx="111">
                  <c:v>62.361111100000002</c:v>
                </c:pt>
                <c:pt idx="112">
                  <c:v>59.751542100000002</c:v>
                </c:pt>
                <c:pt idx="113">
                  <c:v>58.3333333</c:v>
                </c:pt>
                <c:pt idx="114">
                  <c:v>56.105854399999998</c:v>
                </c:pt>
                <c:pt idx="115">
                  <c:v>54.305555599999998</c:v>
                </c:pt>
                <c:pt idx="116">
                  <c:v>52.518898900000003</c:v>
                </c:pt>
                <c:pt idx="117">
                  <c:v>50.277777800000003</c:v>
                </c:pt>
                <c:pt idx="118">
                  <c:v>48.999777000000002</c:v>
                </c:pt>
              </c:numCache>
            </c:numRef>
          </c:xVal>
          <c:yVal>
            <c:numRef>
              <c:f>Sheet1!$L$1:$L$119</c:f>
              <c:numCache>
                <c:formatCode>General</c:formatCode>
                <c:ptCount val="119"/>
                <c:pt idx="0">
                  <c:v>4.5</c:v>
                </c:pt>
                <c:pt idx="1">
                  <c:v>4.45</c:v>
                </c:pt>
                <c:pt idx="2">
                  <c:v>4.4018550000000003</c:v>
                </c:pt>
                <c:pt idx="3">
                  <c:v>4.4000000000000004</c:v>
                </c:pt>
                <c:pt idx="4">
                  <c:v>4.3499999999999996</c:v>
                </c:pt>
                <c:pt idx="5">
                  <c:v>4.3</c:v>
                </c:pt>
                <c:pt idx="6">
                  <c:v>4.2621833999999996</c:v>
                </c:pt>
                <c:pt idx="7">
                  <c:v>4.25</c:v>
                </c:pt>
                <c:pt idx="8">
                  <c:v>4.2</c:v>
                </c:pt>
                <c:pt idx="9">
                  <c:v>4.1500000000000004</c:v>
                </c:pt>
                <c:pt idx="10">
                  <c:v>4.1304702999999998</c:v>
                </c:pt>
                <c:pt idx="11">
                  <c:v>4.0999999999999996</c:v>
                </c:pt>
                <c:pt idx="12">
                  <c:v>4.05</c:v>
                </c:pt>
                <c:pt idx="13">
                  <c:v>4.0057619000000004</c:v>
                </c:pt>
                <c:pt idx="14">
                  <c:v>4</c:v>
                </c:pt>
                <c:pt idx="15">
                  <c:v>3.95</c:v>
                </c:pt>
                <c:pt idx="16">
                  <c:v>3.9</c:v>
                </c:pt>
                <c:pt idx="17">
                  <c:v>3.8877145</c:v>
                </c:pt>
                <c:pt idx="18">
                  <c:v>3.85</c:v>
                </c:pt>
                <c:pt idx="19">
                  <c:v>3.8</c:v>
                </c:pt>
                <c:pt idx="20">
                  <c:v>3.7754677999999999</c:v>
                </c:pt>
                <c:pt idx="21">
                  <c:v>3.75</c:v>
                </c:pt>
                <c:pt idx="22">
                  <c:v>3.7</c:v>
                </c:pt>
                <c:pt idx="23">
                  <c:v>3.6684084000000001</c:v>
                </c:pt>
                <c:pt idx="24">
                  <c:v>3.65</c:v>
                </c:pt>
                <c:pt idx="25">
                  <c:v>3.6</c:v>
                </c:pt>
                <c:pt idx="26">
                  <c:v>3.5661355000000001</c:v>
                </c:pt>
                <c:pt idx="27">
                  <c:v>3.55</c:v>
                </c:pt>
                <c:pt idx="28">
                  <c:v>3.5</c:v>
                </c:pt>
                <c:pt idx="29">
                  <c:v>3.4682491999999998</c:v>
                </c:pt>
                <c:pt idx="30">
                  <c:v>3.45</c:v>
                </c:pt>
                <c:pt idx="31">
                  <c:v>3.4</c:v>
                </c:pt>
                <c:pt idx="32">
                  <c:v>3.3743500000000002</c:v>
                </c:pt>
                <c:pt idx="33">
                  <c:v>3.35</c:v>
                </c:pt>
                <c:pt idx="34">
                  <c:v>3.3</c:v>
                </c:pt>
                <c:pt idx="35">
                  <c:v>3.2840394000000002</c:v>
                </c:pt>
                <c:pt idx="36">
                  <c:v>3.25</c:v>
                </c:pt>
                <c:pt idx="37">
                  <c:v>3.2</c:v>
                </c:pt>
                <c:pt idx="38">
                  <c:v>3.19692</c:v>
                </c:pt>
                <c:pt idx="39">
                  <c:v>3.15</c:v>
                </c:pt>
                <c:pt idx="40">
                  <c:v>3.1132198</c:v>
                </c:pt>
                <c:pt idx="41">
                  <c:v>3.1</c:v>
                </c:pt>
                <c:pt idx="42">
                  <c:v>3.05</c:v>
                </c:pt>
                <c:pt idx="43">
                  <c:v>3.0322431000000001</c:v>
                </c:pt>
                <c:pt idx="44">
                  <c:v>3</c:v>
                </c:pt>
                <c:pt idx="45">
                  <c:v>2.9536259</c:v>
                </c:pt>
                <c:pt idx="46">
                  <c:v>2.95</c:v>
                </c:pt>
                <c:pt idx="47">
                  <c:v>2.9</c:v>
                </c:pt>
                <c:pt idx="48">
                  <c:v>2.8778633</c:v>
                </c:pt>
                <c:pt idx="49">
                  <c:v>2.85</c:v>
                </c:pt>
                <c:pt idx="50">
                  <c:v>2.8038668000000002</c:v>
                </c:pt>
                <c:pt idx="51">
                  <c:v>2.8</c:v>
                </c:pt>
                <c:pt idx="52">
                  <c:v>2.75</c:v>
                </c:pt>
                <c:pt idx="53">
                  <c:v>2.7323884000000001</c:v>
                </c:pt>
                <c:pt idx="54">
                  <c:v>2.7</c:v>
                </c:pt>
                <c:pt idx="55">
                  <c:v>2.6625491999999999</c:v>
                </c:pt>
                <c:pt idx="56">
                  <c:v>2.65</c:v>
                </c:pt>
                <c:pt idx="57">
                  <c:v>2.6</c:v>
                </c:pt>
                <c:pt idx="58">
                  <c:v>2.5944231000000002</c:v>
                </c:pt>
                <c:pt idx="59">
                  <c:v>2.5499999999999998</c:v>
                </c:pt>
                <c:pt idx="60">
                  <c:v>2.5282764000000002</c:v>
                </c:pt>
                <c:pt idx="61">
                  <c:v>2.5</c:v>
                </c:pt>
                <c:pt idx="62">
                  <c:v>2.4633626</c:v>
                </c:pt>
                <c:pt idx="63">
                  <c:v>2.4500000000000002</c:v>
                </c:pt>
                <c:pt idx="64">
                  <c:v>2.4</c:v>
                </c:pt>
                <c:pt idx="65">
                  <c:v>2.3996483</c:v>
                </c:pt>
                <c:pt idx="66">
                  <c:v>2.35</c:v>
                </c:pt>
                <c:pt idx="67">
                  <c:v>2.3378117999999999</c:v>
                </c:pt>
                <c:pt idx="68">
                  <c:v>2.2999999999999998</c:v>
                </c:pt>
                <c:pt idx="69">
                  <c:v>2.2770030999999999</c:v>
                </c:pt>
                <c:pt idx="70">
                  <c:v>2.25</c:v>
                </c:pt>
                <c:pt idx="71">
                  <c:v>2.2171653</c:v>
                </c:pt>
                <c:pt idx="72">
                  <c:v>2.2000000000000002</c:v>
                </c:pt>
                <c:pt idx="73">
                  <c:v>2.1582406000000001</c:v>
                </c:pt>
                <c:pt idx="74">
                  <c:v>2.15</c:v>
                </c:pt>
                <c:pt idx="75">
                  <c:v>2.1001702999999998</c:v>
                </c:pt>
                <c:pt idx="76">
                  <c:v>2.1</c:v>
                </c:pt>
                <c:pt idx="77">
                  <c:v>2.0499999999999998</c:v>
                </c:pt>
                <c:pt idx="78">
                  <c:v>2.0433960999999998</c:v>
                </c:pt>
                <c:pt idx="79">
                  <c:v>2</c:v>
                </c:pt>
                <c:pt idx="80">
                  <c:v>1.9873388999999999</c:v>
                </c:pt>
                <c:pt idx="81">
                  <c:v>1.95</c:v>
                </c:pt>
                <c:pt idx="82">
                  <c:v>1.9319271</c:v>
                </c:pt>
                <c:pt idx="83">
                  <c:v>1.9</c:v>
                </c:pt>
                <c:pt idx="84">
                  <c:v>1.8770994000000001</c:v>
                </c:pt>
                <c:pt idx="85">
                  <c:v>1.85</c:v>
                </c:pt>
                <c:pt idx="86">
                  <c:v>1.8227929</c:v>
                </c:pt>
                <c:pt idx="87">
                  <c:v>1.8</c:v>
                </c:pt>
                <c:pt idx="88">
                  <c:v>1.7689428</c:v>
                </c:pt>
                <c:pt idx="89">
                  <c:v>1.75</c:v>
                </c:pt>
                <c:pt idx="90">
                  <c:v>1.7154818999999999</c:v>
                </c:pt>
                <c:pt idx="91">
                  <c:v>1.7</c:v>
                </c:pt>
                <c:pt idx="92">
                  <c:v>1.6623401</c:v>
                </c:pt>
                <c:pt idx="93">
                  <c:v>1.65</c:v>
                </c:pt>
                <c:pt idx="94">
                  <c:v>1.6094440999999999</c:v>
                </c:pt>
                <c:pt idx="95">
                  <c:v>1.6</c:v>
                </c:pt>
                <c:pt idx="96">
                  <c:v>1.5567158000000001</c:v>
                </c:pt>
                <c:pt idx="97">
                  <c:v>1.55</c:v>
                </c:pt>
                <c:pt idx="98">
                  <c:v>1.5040720999999999</c:v>
                </c:pt>
                <c:pt idx="99">
                  <c:v>1.5</c:v>
                </c:pt>
                <c:pt idx="100">
                  <c:v>1.4514227</c:v>
                </c:pt>
                <c:pt idx="101">
                  <c:v>1.45</c:v>
                </c:pt>
                <c:pt idx="102">
                  <c:v>1.4</c:v>
                </c:pt>
                <c:pt idx="103">
                  <c:v>1.3988039999999999</c:v>
                </c:pt>
                <c:pt idx="104">
                  <c:v>1.35</c:v>
                </c:pt>
                <c:pt idx="105">
                  <c:v>1.3461519</c:v>
                </c:pt>
                <c:pt idx="106">
                  <c:v>1.3</c:v>
                </c:pt>
                <c:pt idx="107">
                  <c:v>1.2932189999999999</c:v>
                </c:pt>
                <c:pt idx="108">
                  <c:v>1.25</c:v>
                </c:pt>
                <c:pt idx="109">
                  <c:v>1.2398825</c:v>
                </c:pt>
                <c:pt idx="110">
                  <c:v>1.2</c:v>
                </c:pt>
                <c:pt idx="111">
                  <c:v>1.1859985</c:v>
                </c:pt>
                <c:pt idx="112">
                  <c:v>1.1499999999999999</c:v>
                </c:pt>
                <c:pt idx="113">
                  <c:v>1.1313937000000001</c:v>
                </c:pt>
                <c:pt idx="114">
                  <c:v>1.1000000000000001</c:v>
                </c:pt>
                <c:pt idx="115">
                  <c:v>1.0758527</c:v>
                </c:pt>
                <c:pt idx="116">
                  <c:v>1.05</c:v>
                </c:pt>
                <c:pt idx="117">
                  <c:v>1.0190980000000001</c:v>
                </c:pt>
                <c:pt idx="118">
                  <c:v>1</c:v>
                </c:pt>
              </c:numCache>
            </c:numRef>
          </c:yVal>
          <c:smooth val="0"/>
        </c:ser>
        <c:dLbls>
          <c:showLegendKey val="0"/>
          <c:showVal val="0"/>
          <c:showCatName val="0"/>
          <c:showSerName val="0"/>
          <c:showPercent val="0"/>
          <c:showBubbleSize val="0"/>
        </c:dLbls>
        <c:axId val="355197664"/>
        <c:axId val="355198056"/>
      </c:scatterChart>
      <c:valAx>
        <c:axId val="355197664"/>
        <c:scaling>
          <c:orientation val="maxMin"/>
          <c:max val="300"/>
        </c:scaling>
        <c:delete val="0"/>
        <c:axPos val="b"/>
        <c:majorGridlines>
          <c:spPr>
            <a:ln w="3175" cap="flat" cmpd="sng" algn="ctr">
              <a:solidFill>
                <a:schemeClr val="bg1">
                  <a:lumMod val="75000"/>
                </a:schemeClr>
              </a:solidFill>
              <a:prstDash val="dash"/>
              <a:round/>
            </a:ln>
            <a:effectLst/>
          </c:spPr>
        </c:majorGridlines>
        <c:title>
          <c:tx>
            <c:rich>
              <a:bodyPr rot="0" spcFirstLastPara="1" vertOverflow="ellipsis" vert="horz" wrap="square" anchor="ctr" anchorCtr="1"/>
              <a:lstStyle/>
              <a:p>
                <a:pPr>
                  <a:defRPr sz="800" b="0"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en-GB">
                    <a:solidFill>
                      <a:srgbClr val="0000FF"/>
                    </a:solidFill>
                  </a:rPr>
                  <a:t>M (kg)</a:t>
                </a:r>
              </a:p>
            </c:rich>
          </c:tx>
          <c:layout>
            <c:manualLayout>
              <c:xMode val="edge"/>
              <c:yMode val="edge"/>
              <c:x val="0.35770456531291511"/>
              <c:y val="0.9203522346749633"/>
            </c:manualLayout>
          </c:layout>
          <c:overlay val="0"/>
          <c:spPr>
            <a:noFill/>
            <a:ln>
              <a:noFill/>
            </a:ln>
            <a:effectLst/>
          </c:spPr>
          <c:txPr>
            <a:bodyPr rot="0" spcFirstLastPara="1" vertOverflow="ellipsis" vert="horz" wrap="square" anchor="ctr" anchorCtr="1"/>
            <a:lstStyle/>
            <a:p>
              <a:pPr>
                <a:defRPr sz="8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title>
        <c:numFmt formatCode="General" sourceLinked="1"/>
        <c:majorTickMark val="out"/>
        <c:minorTickMark val="in"/>
        <c:tickLblPos val="nextTo"/>
        <c:spPr>
          <a:noFill/>
          <a:ln w="9525" cap="flat" cmpd="sng" algn="ctr">
            <a:solidFill>
              <a:schemeClr val="tx1"/>
            </a:solidFill>
            <a:round/>
          </a:ln>
          <a:effectLst/>
        </c:spPr>
        <c:txPr>
          <a:bodyPr rot="-60000000" spcFirstLastPara="1" vertOverflow="ellipsis" vert="horz" wrap="square" anchor="ctr" anchorCtr="1"/>
          <a:lstStyle/>
          <a:p>
            <a:pPr>
              <a:defRPr sz="8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355198056"/>
        <c:crosses val="autoZero"/>
        <c:crossBetween val="midCat"/>
        <c:majorUnit val="50"/>
      </c:valAx>
      <c:valAx>
        <c:axId val="355198056"/>
        <c:scaling>
          <c:orientation val="minMax"/>
          <c:max val="4.5"/>
          <c:min val="1"/>
        </c:scaling>
        <c:delete val="0"/>
        <c:axPos val="r"/>
        <c:majorGridlines>
          <c:spPr>
            <a:ln w="3175" cap="flat" cmpd="sng" algn="ctr">
              <a:solidFill>
                <a:schemeClr val="bg1">
                  <a:lumMod val="75000"/>
                </a:schemeClr>
              </a:solidFill>
              <a:prstDash val="dash"/>
              <a:round/>
            </a:ln>
            <a:effectLst/>
          </c:spPr>
        </c:majorGridlines>
        <c:title>
          <c:tx>
            <c:rich>
              <a:bodyPr rot="0" spcFirstLastPara="1" vertOverflow="ellipsis" wrap="square" anchor="ctr" anchorCtr="1"/>
              <a:lstStyle/>
              <a:p>
                <a:pPr>
                  <a:defRPr sz="800" b="0"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en-GB">
                    <a:solidFill>
                      <a:srgbClr val="0000FF"/>
                    </a:solidFill>
                  </a:rPr>
                  <a:t>R(m)</a:t>
                </a:r>
              </a:p>
            </c:rich>
          </c:tx>
          <c:layout>
            <c:manualLayout>
              <c:xMode val="edge"/>
              <c:yMode val="edge"/>
              <c:x val="0.84753046824887746"/>
              <c:y val="0.16087134393640179"/>
            </c:manualLayout>
          </c:layout>
          <c:overlay val="0"/>
          <c:spPr>
            <a:noFill/>
            <a:ln>
              <a:noFill/>
            </a:ln>
            <a:effectLst/>
          </c:spPr>
          <c:txPr>
            <a:bodyPr rot="0" spcFirstLastPara="1" vertOverflow="ellipsis" wrap="square" anchor="ctr" anchorCtr="1"/>
            <a:lstStyle/>
            <a:p>
              <a:pPr>
                <a:defRPr sz="8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title>
        <c:numFmt formatCode="General" sourceLinked="1"/>
        <c:majorTickMark val="out"/>
        <c:minorTickMark val="in"/>
        <c:tickLblPos val="nextTo"/>
        <c:spPr>
          <a:noFill/>
          <a:ln w="9525" cap="flat" cmpd="sng" algn="ctr">
            <a:solidFill>
              <a:schemeClr val="tx1"/>
            </a:solidFill>
            <a:round/>
          </a:ln>
          <a:effectLst/>
        </c:spPr>
        <c:txPr>
          <a:bodyPr rot="-60000000" spcFirstLastPara="1" vertOverflow="ellipsis" vert="horz" wrap="square" anchor="ctr" anchorCtr="1"/>
          <a:lstStyle/>
          <a:p>
            <a:pPr>
              <a:defRPr sz="8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355197664"/>
        <c:crosses val="autoZero"/>
        <c:crossBetween val="midCat"/>
        <c:majorUnit val="0.5"/>
      </c:valAx>
      <c:spPr>
        <a:noFill/>
        <a:ln w="6350">
          <a:solidFill>
            <a:schemeClr val="tx1"/>
          </a:solidFill>
        </a:ln>
        <a:effectLst/>
      </c:spPr>
    </c:plotArea>
    <c:plotVisOnly val="1"/>
    <c:dispBlanksAs val="gap"/>
    <c:showDLblsOverMax val="0"/>
  </c:chart>
  <c:spPr>
    <a:solidFill>
      <a:schemeClr val="bg1"/>
    </a:solidFill>
    <a:ln w="9525" cap="flat" cmpd="sng" algn="ctr">
      <a:noFill/>
      <a:round/>
    </a:ln>
    <a:effectLst/>
  </c:spPr>
  <c:txPr>
    <a:bodyPr/>
    <a:lstStyle/>
    <a:p>
      <a:pPr>
        <a:defRPr sz="800">
          <a:solidFill>
            <a:sysClr val="windowText" lastClr="000000"/>
          </a:solidFill>
          <a:latin typeface="Arial" panose="020B0604020202020204" pitchFamily="34" charset="0"/>
          <a:cs typeface="Arial" panose="020B0604020202020204" pitchFamily="34" charset="0"/>
        </a:defRPr>
      </a:pPr>
      <a:endParaRPr lang="en-US"/>
    </a:p>
  </c:txPr>
  <c:externalData r:id="rId3">
    <c:autoUpdate val="0"/>
  </c:externalData>
  <c:userShapes r:id="rId4"/>
</c:chartSpace>
</file>

<file path=word/charts/chart2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96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en-GB" sz="1000" b="1">
                <a:solidFill>
                  <a:srgbClr val="0000FF"/>
                </a:solidFill>
              </a:rPr>
              <a:t>B-1</a:t>
            </a:r>
          </a:p>
        </c:rich>
      </c:tx>
      <c:layout>
        <c:manualLayout>
          <c:xMode val="edge"/>
          <c:yMode val="edge"/>
          <c:x val="0.10782552918537523"/>
          <c:y val="0.69916613213598455"/>
        </c:manualLayout>
      </c:layout>
      <c:overlay val="0"/>
      <c:spPr>
        <a:solidFill>
          <a:schemeClr val="bg1"/>
        </a:solidFill>
        <a:ln>
          <a:noFill/>
        </a:ln>
        <a:effectLst/>
      </c:spPr>
      <c:txPr>
        <a:bodyPr rot="0" spcFirstLastPara="1" vertOverflow="ellipsis" vert="horz" wrap="square" anchor="ctr" anchorCtr="1"/>
        <a:lstStyle/>
        <a:p>
          <a:pPr>
            <a:defRPr sz="96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en-US"/>
        </a:p>
      </c:txPr>
    </c:title>
    <c:autoTitleDeleted val="0"/>
    <c:plotArea>
      <c:layout>
        <c:manualLayout>
          <c:layoutTarget val="inner"/>
          <c:xMode val="edge"/>
          <c:yMode val="edge"/>
          <c:x val="8.9449263443339866E-2"/>
          <c:y val="7.7628793225123505E-2"/>
          <c:w val="0.68115181791408042"/>
          <c:h val="0.74409559955323157"/>
        </c:manualLayout>
      </c:layout>
      <c:scatterChart>
        <c:scatterStyle val="lineMarker"/>
        <c:varyColors val="0"/>
        <c:ser>
          <c:idx val="0"/>
          <c:order val="0"/>
          <c:spPr>
            <a:ln w="19050" cap="rnd">
              <a:solidFill>
                <a:srgbClr val="0000FF"/>
              </a:solidFill>
              <a:prstDash val="sysDash"/>
              <a:round/>
            </a:ln>
            <a:effectLst/>
          </c:spPr>
          <c:marker>
            <c:symbol val="none"/>
          </c:marker>
          <c:xVal>
            <c:numRef>
              <c:f>Sheet1!$B$1:$B$81</c:f>
              <c:numCache>
                <c:formatCode>General</c:formatCode>
                <c:ptCount val="81"/>
                <c:pt idx="0">
                  <c:v>30.476725600000002</c:v>
                </c:pt>
                <c:pt idx="1">
                  <c:v>30.2923343</c:v>
                </c:pt>
                <c:pt idx="2">
                  <c:v>30.138888900000001</c:v>
                </c:pt>
                <c:pt idx="3">
                  <c:v>30.103560699999999</c:v>
                </c:pt>
                <c:pt idx="4">
                  <c:v>29.908839</c:v>
                </c:pt>
                <c:pt idx="5">
                  <c:v>29.709919500000002</c:v>
                </c:pt>
                <c:pt idx="6">
                  <c:v>29.5067062</c:v>
                </c:pt>
                <c:pt idx="7">
                  <c:v>29.299101700000001</c:v>
                </c:pt>
                <c:pt idx="8">
                  <c:v>29.087007</c:v>
                </c:pt>
                <c:pt idx="9">
                  <c:v>28.870322099999999</c:v>
                </c:pt>
                <c:pt idx="10">
                  <c:v>28.648945600000001</c:v>
                </c:pt>
                <c:pt idx="11">
                  <c:v>28.4227752</c:v>
                </c:pt>
                <c:pt idx="12">
                  <c:v>28.1917075</c:v>
                </c:pt>
                <c:pt idx="13">
                  <c:v>27.9556383</c:v>
                </c:pt>
                <c:pt idx="14">
                  <c:v>27.7144628</c:v>
                </c:pt>
                <c:pt idx="15">
                  <c:v>27.468075899999999</c:v>
                </c:pt>
                <c:pt idx="16">
                  <c:v>27.216371800000001</c:v>
                </c:pt>
                <c:pt idx="17">
                  <c:v>26.9592451</c:v>
                </c:pt>
                <c:pt idx="18">
                  <c:v>26.696590400000002</c:v>
                </c:pt>
                <c:pt idx="19">
                  <c:v>26.428302800000001</c:v>
                </c:pt>
                <c:pt idx="20">
                  <c:v>26.154278099999999</c:v>
                </c:pt>
                <c:pt idx="21">
                  <c:v>26.111111099999999</c:v>
                </c:pt>
                <c:pt idx="22">
                  <c:v>25.8711558</c:v>
                </c:pt>
                <c:pt idx="23">
                  <c:v>25.581416099999998</c:v>
                </c:pt>
                <c:pt idx="24">
                  <c:v>25.2855521</c:v>
                </c:pt>
                <c:pt idx="25">
                  <c:v>24.983465200000001</c:v>
                </c:pt>
                <c:pt idx="26">
                  <c:v>24.675059699999998</c:v>
                </c:pt>
                <c:pt idx="27">
                  <c:v>24.360243000000001</c:v>
                </c:pt>
                <c:pt idx="28">
                  <c:v>24.038926799999999</c:v>
                </c:pt>
                <c:pt idx="29">
                  <c:v>23.7110272</c:v>
                </c:pt>
                <c:pt idx="30">
                  <c:v>23.376465400000001</c:v>
                </c:pt>
                <c:pt idx="31">
                  <c:v>23.035168899999999</c:v>
                </c:pt>
                <c:pt idx="32">
                  <c:v>22.687071700000001</c:v>
                </c:pt>
                <c:pt idx="33">
                  <c:v>22.3321155</c:v>
                </c:pt>
                <c:pt idx="34">
                  <c:v>22.0833333</c:v>
                </c:pt>
                <c:pt idx="35">
                  <c:v>21.968430300000001</c:v>
                </c:pt>
                <c:pt idx="36">
                  <c:v>21.593679999999999</c:v>
                </c:pt>
                <c:pt idx="37">
                  <c:v>21.211838199999999</c:v>
                </c:pt>
                <c:pt idx="38">
                  <c:v>20.822886100000002</c:v>
                </c:pt>
                <c:pt idx="39">
                  <c:v>20.426818099999998</c:v>
                </c:pt>
                <c:pt idx="40">
                  <c:v>20.023642599999999</c:v>
                </c:pt>
                <c:pt idx="41">
                  <c:v>19.6133837</c:v>
                </c:pt>
                <c:pt idx="42">
                  <c:v>19.196082100000002</c:v>
                </c:pt>
                <c:pt idx="43">
                  <c:v>18.771797200000002</c:v>
                </c:pt>
                <c:pt idx="44">
                  <c:v>18.340607899999998</c:v>
                </c:pt>
                <c:pt idx="45">
                  <c:v>18.055555600000002</c:v>
                </c:pt>
                <c:pt idx="46">
                  <c:v>17.8996505</c:v>
                </c:pt>
                <c:pt idx="47">
                  <c:v>17.446358199999999</c:v>
                </c:pt>
                <c:pt idx="48">
                  <c:v>16.986407499999999</c:v>
                </c:pt>
                <c:pt idx="49">
                  <c:v>16.5199769</c:v>
                </c:pt>
                <c:pt idx="50">
                  <c:v>16.047273400000002</c:v>
                </c:pt>
                <c:pt idx="51">
                  <c:v>15.5685349</c:v>
                </c:pt>
                <c:pt idx="52">
                  <c:v>15.0840318</c:v>
                </c:pt>
                <c:pt idx="53">
                  <c:v>14.594068999999999</c:v>
                </c:pt>
                <c:pt idx="54">
                  <c:v>14.098987599999999</c:v>
                </c:pt>
                <c:pt idx="55">
                  <c:v>14.027777800000001</c:v>
                </c:pt>
                <c:pt idx="56">
                  <c:v>13.588718099999999</c:v>
                </c:pt>
                <c:pt idx="57">
                  <c:v>13.072286699999999</c:v>
                </c:pt>
                <c:pt idx="58">
                  <c:v>12.551901000000001</c:v>
                </c:pt>
                <c:pt idx="59">
                  <c:v>12.028076799999999</c:v>
                </c:pt>
                <c:pt idx="60">
                  <c:v>11.5013752</c:v>
                </c:pt>
                <c:pt idx="61">
                  <c:v>10.9724044</c:v>
                </c:pt>
                <c:pt idx="62">
                  <c:v>10.4418202</c:v>
                </c:pt>
                <c:pt idx="63">
                  <c:v>10</c:v>
                </c:pt>
                <c:pt idx="64">
                  <c:v>10</c:v>
                </c:pt>
              </c:numCache>
            </c:numRef>
          </c:xVal>
          <c:yVal>
            <c:numRef>
              <c:f>Sheet1!$C$1:$C$81</c:f>
              <c:numCache>
                <c:formatCode>General</c:formatCode>
                <c:ptCount val="81"/>
                <c:pt idx="0">
                  <c:v>4.5</c:v>
                </c:pt>
                <c:pt idx="1">
                  <c:v>4.45</c:v>
                </c:pt>
                <c:pt idx="2">
                  <c:v>4.4093144000000004</c:v>
                </c:pt>
                <c:pt idx="3">
                  <c:v>4.4000000000000004</c:v>
                </c:pt>
                <c:pt idx="4">
                  <c:v>4.3499999999999996</c:v>
                </c:pt>
                <c:pt idx="5">
                  <c:v>4.3</c:v>
                </c:pt>
                <c:pt idx="6">
                  <c:v>4.25</c:v>
                </c:pt>
                <c:pt idx="7">
                  <c:v>4.2</c:v>
                </c:pt>
                <c:pt idx="8">
                  <c:v>4.1500000000000004</c:v>
                </c:pt>
                <c:pt idx="9">
                  <c:v>4.0999999999999996</c:v>
                </c:pt>
                <c:pt idx="10">
                  <c:v>4.05</c:v>
                </c:pt>
                <c:pt idx="11">
                  <c:v>4</c:v>
                </c:pt>
                <c:pt idx="12">
                  <c:v>3.95</c:v>
                </c:pt>
                <c:pt idx="13">
                  <c:v>3.9</c:v>
                </c:pt>
                <c:pt idx="14">
                  <c:v>3.85</c:v>
                </c:pt>
                <c:pt idx="15">
                  <c:v>3.8</c:v>
                </c:pt>
                <c:pt idx="16">
                  <c:v>3.75</c:v>
                </c:pt>
                <c:pt idx="17">
                  <c:v>3.7</c:v>
                </c:pt>
                <c:pt idx="18">
                  <c:v>3.65</c:v>
                </c:pt>
                <c:pt idx="19">
                  <c:v>3.6</c:v>
                </c:pt>
                <c:pt idx="20">
                  <c:v>3.55</c:v>
                </c:pt>
                <c:pt idx="21">
                  <c:v>3.5423577000000002</c:v>
                </c:pt>
                <c:pt idx="22">
                  <c:v>3.5</c:v>
                </c:pt>
                <c:pt idx="23">
                  <c:v>3.45</c:v>
                </c:pt>
                <c:pt idx="24">
                  <c:v>3.4</c:v>
                </c:pt>
                <c:pt idx="25">
                  <c:v>3.35</c:v>
                </c:pt>
                <c:pt idx="26">
                  <c:v>3.3</c:v>
                </c:pt>
                <c:pt idx="27">
                  <c:v>3.25</c:v>
                </c:pt>
                <c:pt idx="28">
                  <c:v>3.2</c:v>
                </c:pt>
                <c:pt idx="29">
                  <c:v>3.15</c:v>
                </c:pt>
                <c:pt idx="30">
                  <c:v>3.1</c:v>
                </c:pt>
                <c:pt idx="31">
                  <c:v>3.05</c:v>
                </c:pt>
                <c:pt idx="32">
                  <c:v>3</c:v>
                </c:pt>
                <c:pt idx="33">
                  <c:v>2.95</c:v>
                </c:pt>
                <c:pt idx="34">
                  <c:v>2.9157980999999999</c:v>
                </c:pt>
                <c:pt idx="35">
                  <c:v>2.9</c:v>
                </c:pt>
                <c:pt idx="36">
                  <c:v>2.85</c:v>
                </c:pt>
                <c:pt idx="37">
                  <c:v>2.8</c:v>
                </c:pt>
                <c:pt idx="38">
                  <c:v>2.75</c:v>
                </c:pt>
                <c:pt idx="39">
                  <c:v>2.7</c:v>
                </c:pt>
                <c:pt idx="40">
                  <c:v>2.65</c:v>
                </c:pt>
                <c:pt idx="41">
                  <c:v>2.6</c:v>
                </c:pt>
                <c:pt idx="42">
                  <c:v>2.5499999999999998</c:v>
                </c:pt>
                <c:pt idx="43">
                  <c:v>2.5</c:v>
                </c:pt>
                <c:pt idx="44">
                  <c:v>2.4500000000000002</c:v>
                </c:pt>
                <c:pt idx="45">
                  <c:v>2.4177241</c:v>
                </c:pt>
                <c:pt idx="46">
                  <c:v>2.4</c:v>
                </c:pt>
                <c:pt idx="47">
                  <c:v>2.35</c:v>
                </c:pt>
                <c:pt idx="48">
                  <c:v>2.2999999999999998</c:v>
                </c:pt>
                <c:pt idx="49">
                  <c:v>2.25</c:v>
                </c:pt>
                <c:pt idx="50">
                  <c:v>2.2000000000000002</c:v>
                </c:pt>
                <c:pt idx="51">
                  <c:v>2.15</c:v>
                </c:pt>
                <c:pt idx="52">
                  <c:v>2.1</c:v>
                </c:pt>
                <c:pt idx="53">
                  <c:v>2.0499999999999998</c:v>
                </c:pt>
                <c:pt idx="54">
                  <c:v>2</c:v>
                </c:pt>
                <c:pt idx="55">
                  <c:v>1.9930783000000001</c:v>
                </c:pt>
                <c:pt idx="56">
                  <c:v>1.95</c:v>
                </c:pt>
                <c:pt idx="57">
                  <c:v>1.9</c:v>
                </c:pt>
                <c:pt idx="58">
                  <c:v>1.85</c:v>
                </c:pt>
                <c:pt idx="59">
                  <c:v>1.8</c:v>
                </c:pt>
                <c:pt idx="60">
                  <c:v>1.75</c:v>
                </c:pt>
                <c:pt idx="61">
                  <c:v>1.7</c:v>
                </c:pt>
                <c:pt idx="62">
                  <c:v>1.65</c:v>
                </c:pt>
                <c:pt idx="63">
                  <c:v>1.6087609</c:v>
                </c:pt>
                <c:pt idx="64">
                  <c:v>1.65</c:v>
                </c:pt>
              </c:numCache>
            </c:numRef>
          </c:yVal>
          <c:smooth val="0"/>
        </c:ser>
        <c:ser>
          <c:idx val="1"/>
          <c:order val="1"/>
          <c:spPr>
            <a:ln w="19050" cap="rnd">
              <a:solidFill>
                <a:srgbClr val="FF00FF"/>
              </a:solidFill>
              <a:round/>
            </a:ln>
            <a:effectLst/>
          </c:spPr>
          <c:marker>
            <c:symbol val="none"/>
          </c:marker>
          <c:xVal>
            <c:numRef>
              <c:f>Sheet1!$E$1:$E$89</c:f>
              <c:numCache>
                <c:formatCode>General</c:formatCode>
                <c:ptCount val="89"/>
                <c:pt idx="0">
                  <c:v>59.740571799999998</c:v>
                </c:pt>
                <c:pt idx="1">
                  <c:v>59.392337599999998</c:v>
                </c:pt>
                <c:pt idx="2">
                  <c:v>59.036619799999997</c:v>
                </c:pt>
                <c:pt idx="3">
                  <c:v>58.673244799999999</c:v>
                </c:pt>
                <c:pt idx="4">
                  <c:v>58.3333333</c:v>
                </c:pt>
                <c:pt idx="5">
                  <c:v>58.3018365</c:v>
                </c:pt>
                <c:pt idx="6">
                  <c:v>57.920194600000002</c:v>
                </c:pt>
                <c:pt idx="7">
                  <c:v>57.530305800000001</c:v>
                </c:pt>
                <c:pt idx="8">
                  <c:v>57.1319844</c:v>
                </c:pt>
                <c:pt idx="9">
                  <c:v>56.7250424</c:v>
                </c:pt>
                <c:pt idx="10">
                  <c:v>56.309289399999997</c:v>
                </c:pt>
                <c:pt idx="11">
                  <c:v>55.8845332</c:v>
                </c:pt>
                <c:pt idx="12">
                  <c:v>55.450579699999999</c:v>
                </c:pt>
                <c:pt idx="13">
                  <c:v>55.007233300000003</c:v>
                </c:pt>
                <c:pt idx="14">
                  <c:v>54.554297099999999</c:v>
                </c:pt>
                <c:pt idx="15">
                  <c:v>54.305555599999998</c:v>
                </c:pt>
                <c:pt idx="16">
                  <c:v>54.090109599999998</c:v>
                </c:pt>
                <c:pt idx="17">
                  <c:v>53.614166500000003</c:v>
                </c:pt>
                <c:pt idx="18">
                  <c:v>53.127969800000002</c:v>
                </c:pt>
                <c:pt idx="19">
                  <c:v>52.631320199999998</c:v>
                </c:pt>
                <c:pt idx="20">
                  <c:v>52.124019500000003</c:v>
                </c:pt>
                <c:pt idx="21">
                  <c:v>51.605870699999997</c:v>
                </c:pt>
                <c:pt idx="22">
                  <c:v>51.0766791</c:v>
                </c:pt>
                <c:pt idx="23">
                  <c:v>50.536252900000001</c:v>
                </c:pt>
                <c:pt idx="24">
                  <c:v>50.277777800000003</c:v>
                </c:pt>
                <c:pt idx="25">
                  <c:v>49.982241299999998</c:v>
                </c:pt>
                <c:pt idx="26">
                  <c:v>49.414631999999997</c:v>
                </c:pt>
                <c:pt idx="27">
                  <c:v>48.835150300000002</c:v>
                </c:pt>
                <c:pt idx="28">
                  <c:v>48.2436224</c:v>
                </c:pt>
                <c:pt idx="29">
                  <c:v>47.639882</c:v>
                </c:pt>
                <c:pt idx="30">
                  <c:v>47.023771699999998</c:v>
                </c:pt>
                <c:pt idx="31">
                  <c:v>46.395143500000003</c:v>
                </c:pt>
                <c:pt idx="32">
                  <c:v>46.25</c:v>
                </c:pt>
                <c:pt idx="33">
                  <c:v>45.749897799999999</c:v>
                </c:pt>
                <c:pt idx="34">
                  <c:v>45.090612200000002</c:v>
                </c:pt>
                <c:pt idx="35">
                  <c:v>44.418335900000002</c:v>
                </c:pt>
                <c:pt idx="36">
                  <c:v>43.732974200000001</c:v>
                </c:pt>
                <c:pt idx="37">
                  <c:v>43.034450800000002</c:v>
                </c:pt>
                <c:pt idx="38">
                  <c:v>42.322709000000003</c:v>
                </c:pt>
                <c:pt idx="39">
                  <c:v>42.222222199999997</c:v>
                </c:pt>
                <c:pt idx="40">
                  <c:v>41.592268500000003</c:v>
                </c:pt>
                <c:pt idx="41">
                  <c:v>40.847572300000003</c:v>
                </c:pt>
                <c:pt idx="42">
                  <c:v>40.089512599999999</c:v>
                </c:pt>
                <c:pt idx="43">
                  <c:v>39.318134299999997</c:v>
                </c:pt>
                <c:pt idx="44">
                  <c:v>38.533514400000001</c:v>
                </c:pt>
                <c:pt idx="45">
                  <c:v>38.194444400000002</c:v>
                </c:pt>
                <c:pt idx="46">
                  <c:v>37.7313616</c:v>
                </c:pt>
                <c:pt idx="47">
                  <c:v>36.912847999999997</c:v>
                </c:pt>
                <c:pt idx="48">
                  <c:v>36.081419099999998</c:v>
                </c:pt>
                <c:pt idx="49">
                  <c:v>35.237309400000001</c:v>
                </c:pt>
                <c:pt idx="50">
                  <c:v>34.380800700000002</c:v>
                </c:pt>
                <c:pt idx="51">
                  <c:v>34.1666667</c:v>
                </c:pt>
                <c:pt idx="52">
                  <c:v>33.5052393</c:v>
                </c:pt>
                <c:pt idx="53">
                  <c:v>32.615586200000003</c:v>
                </c:pt>
                <c:pt idx="54">
                  <c:v>31.714575100000001</c:v>
                </c:pt>
                <c:pt idx="55">
                  <c:v>30.802714699999999</c:v>
                </c:pt>
                <c:pt idx="56">
                  <c:v>30.138888900000001</c:v>
                </c:pt>
                <c:pt idx="57">
                  <c:v>29.877473200000001</c:v>
                </c:pt>
                <c:pt idx="58">
                  <c:v>28.9345012</c:v>
                </c:pt>
                <c:pt idx="59">
                  <c:v>27.982501899999999</c:v>
                </c:pt>
                <c:pt idx="60">
                  <c:v>27.022273299999998</c:v>
                </c:pt>
                <c:pt idx="61">
                  <c:v>26.111111099999999</c:v>
                </c:pt>
                <c:pt idx="62">
                  <c:v>26.0539159</c:v>
                </c:pt>
                <c:pt idx="63">
                  <c:v>25.066536599999999</c:v>
                </c:pt>
                <c:pt idx="64">
                  <c:v>24.073733600000001</c:v>
                </c:pt>
                <c:pt idx="65">
                  <c:v>23.0766533</c:v>
                </c:pt>
                <c:pt idx="66">
                  <c:v>22.0833333</c:v>
                </c:pt>
                <c:pt idx="67">
                  <c:v>22.076422399999998</c:v>
                </c:pt>
                <c:pt idx="68">
                  <c:v>21.058464600000001</c:v>
                </c:pt>
                <c:pt idx="69">
                  <c:v>20.040210699999999</c:v>
                </c:pt>
                <c:pt idx="70">
                  <c:v>19.023199900000002</c:v>
                </c:pt>
                <c:pt idx="71">
                  <c:v>18.055555600000002</c:v>
                </c:pt>
                <c:pt idx="72">
                  <c:v>18.008164799999999</c:v>
                </c:pt>
                <c:pt idx="73">
                  <c:v>16.979067400000002</c:v>
                </c:pt>
                <c:pt idx="74">
                  <c:v>15.9565181</c:v>
                </c:pt>
                <c:pt idx="75">
                  <c:v>14.942462000000001</c:v>
                </c:pt>
                <c:pt idx="76">
                  <c:v>14.027777800000001</c:v>
                </c:pt>
                <c:pt idx="77">
                  <c:v>13.9367657</c:v>
                </c:pt>
                <c:pt idx="78">
                  <c:v>12.921719599999999</c:v>
                </c:pt>
                <c:pt idx="79">
                  <c:v>11.921865800000001</c:v>
                </c:pt>
                <c:pt idx="80">
                  <c:v>10.939518899999999</c:v>
                </c:pt>
                <c:pt idx="81">
                  <c:v>10</c:v>
                </c:pt>
                <c:pt idx="82">
                  <c:v>10</c:v>
                </c:pt>
              </c:numCache>
            </c:numRef>
          </c:xVal>
          <c:yVal>
            <c:numRef>
              <c:f>Sheet1!$F$1:$F$89</c:f>
              <c:numCache>
                <c:formatCode>General</c:formatCode>
                <c:ptCount val="89"/>
                <c:pt idx="0">
                  <c:v>4.5</c:v>
                </c:pt>
                <c:pt idx="1">
                  <c:v>4.45</c:v>
                </c:pt>
                <c:pt idx="2">
                  <c:v>4.4000000000000004</c:v>
                </c:pt>
                <c:pt idx="3">
                  <c:v>4.3499999999999996</c:v>
                </c:pt>
                <c:pt idx="4">
                  <c:v>4.3042414000000004</c:v>
                </c:pt>
                <c:pt idx="5">
                  <c:v>4.3</c:v>
                </c:pt>
                <c:pt idx="6">
                  <c:v>4.25</c:v>
                </c:pt>
                <c:pt idx="7">
                  <c:v>4.2</c:v>
                </c:pt>
                <c:pt idx="8">
                  <c:v>4.1500000000000004</c:v>
                </c:pt>
                <c:pt idx="9">
                  <c:v>4.0999999999999996</c:v>
                </c:pt>
                <c:pt idx="10">
                  <c:v>4.05</c:v>
                </c:pt>
                <c:pt idx="11">
                  <c:v>4</c:v>
                </c:pt>
                <c:pt idx="12">
                  <c:v>3.95</c:v>
                </c:pt>
                <c:pt idx="13">
                  <c:v>3.9</c:v>
                </c:pt>
                <c:pt idx="14">
                  <c:v>3.85</c:v>
                </c:pt>
                <c:pt idx="15">
                  <c:v>3.8232330000000001</c:v>
                </c:pt>
                <c:pt idx="16">
                  <c:v>3.8</c:v>
                </c:pt>
                <c:pt idx="17">
                  <c:v>3.75</c:v>
                </c:pt>
                <c:pt idx="18">
                  <c:v>3.7</c:v>
                </c:pt>
                <c:pt idx="19">
                  <c:v>3.65</c:v>
                </c:pt>
                <c:pt idx="20">
                  <c:v>3.6</c:v>
                </c:pt>
                <c:pt idx="21">
                  <c:v>3.55</c:v>
                </c:pt>
                <c:pt idx="22">
                  <c:v>3.5</c:v>
                </c:pt>
                <c:pt idx="23">
                  <c:v>3.45</c:v>
                </c:pt>
                <c:pt idx="24">
                  <c:v>3.4267237000000002</c:v>
                </c:pt>
                <c:pt idx="25">
                  <c:v>3.4</c:v>
                </c:pt>
                <c:pt idx="26">
                  <c:v>3.35</c:v>
                </c:pt>
                <c:pt idx="27">
                  <c:v>3.3</c:v>
                </c:pt>
                <c:pt idx="28">
                  <c:v>3.25</c:v>
                </c:pt>
                <c:pt idx="29">
                  <c:v>3.2</c:v>
                </c:pt>
                <c:pt idx="30">
                  <c:v>3.15</c:v>
                </c:pt>
                <c:pt idx="31">
                  <c:v>3.1</c:v>
                </c:pt>
                <c:pt idx="32">
                  <c:v>3.0888095999999998</c:v>
                </c:pt>
                <c:pt idx="33">
                  <c:v>3.05</c:v>
                </c:pt>
                <c:pt idx="34">
                  <c:v>3</c:v>
                </c:pt>
                <c:pt idx="35">
                  <c:v>2.95</c:v>
                </c:pt>
                <c:pt idx="36">
                  <c:v>2.9</c:v>
                </c:pt>
                <c:pt idx="37">
                  <c:v>2.85</c:v>
                </c:pt>
                <c:pt idx="38">
                  <c:v>2.8</c:v>
                </c:pt>
                <c:pt idx="39">
                  <c:v>2.7931759</c:v>
                </c:pt>
                <c:pt idx="40">
                  <c:v>2.75</c:v>
                </c:pt>
                <c:pt idx="41">
                  <c:v>2.7</c:v>
                </c:pt>
                <c:pt idx="42">
                  <c:v>2.65</c:v>
                </c:pt>
                <c:pt idx="43">
                  <c:v>2.6</c:v>
                </c:pt>
                <c:pt idx="44">
                  <c:v>2.5499999999999998</c:v>
                </c:pt>
                <c:pt idx="45">
                  <c:v>2.5290108</c:v>
                </c:pt>
                <c:pt idx="46">
                  <c:v>2.5</c:v>
                </c:pt>
                <c:pt idx="47">
                  <c:v>2.4500000000000002</c:v>
                </c:pt>
                <c:pt idx="48">
                  <c:v>2.4</c:v>
                </c:pt>
                <c:pt idx="49">
                  <c:v>2.35</c:v>
                </c:pt>
                <c:pt idx="50">
                  <c:v>2.2999999999999998</c:v>
                </c:pt>
                <c:pt idx="51">
                  <c:v>2.2879143000000002</c:v>
                </c:pt>
                <c:pt idx="52">
                  <c:v>2.25</c:v>
                </c:pt>
                <c:pt idx="53">
                  <c:v>2.2000000000000002</c:v>
                </c:pt>
                <c:pt idx="54">
                  <c:v>2.15</c:v>
                </c:pt>
                <c:pt idx="55">
                  <c:v>2.1</c:v>
                </c:pt>
                <c:pt idx="56">
                  <c:v>2.0643180999999999</c:v>
                </c:pt>
                <c:pt idx="57">
                  <c:v>2.0499999999999998</c:v>
                </c:pt>
                <c:pt idx="58">
                  <c:v>2</c:v>
                </c:pt>
                <c:pt idx="59">
                  <c:v>1.95</c:v>
                </c:pt>
                <c:pt idx="60">
                  <c:v>1.9</c:v>
                </c:pt>
                <c:pt idx="61">
                  <c:v>1.8530171</c:v>
                </c:pt>
                <c:pt idx="62">
                  <c:v>1.85</c:v>
                </c:pt>
                <c:pt idx="63">
                  <c:v>1.8</c:v>
                </c:pt>
                <c:pt idx="64">
                  <c:v>1.75</c:v>
                </c:pt>
                <c:pt idx="65">
                  <c:v>1.7</c:v>
                </c:pt>
                <c:pt idx="66">
                  <c:v>1.6503551000000001</c:v>
                </c:pt>
                <c:pt idx="67">
                  <c:v>1.65</c:v>
                </c:pt>
                <c:pt idx="68">
                  <c:v>1.6</c:v>
                </c:pt>
                <c:pt idx="69">
                  <c:v>1.55</c:v>
                </c:pt>
                <c:pt idx="70">
                  <c:v>1.5</c:v>
                </c:pt>
                <c:pt idx="71">
                  <c:v>1.4524101</c:v>
                </c:pt>
                <c:pt idx="72">
                  <c:v>1.45</c:v>
                </c:pt>
                <c:pt idx="73">
                  <c:v>1.4</c:v>
                </c:pt>
                <c:pt idx="74">
                  <c:v>1.35</c:v>
                </c:pt>
                <c:pt idx="75">
                  <c:v>1.3</c:v>
                </c:pt>
                <c:pt idx="76">
                  <c:v>1.2546942999999999</c:v>
                </c:pt>
                <c:pt idx="77">
                  <c:v>1.25</c:v>
                </c:pt>
                <c:pt idx="78">
                  <c:v>1.2</c:v>
                </c:pt>
                <c:pt idx="79">
                  <c:v>1.1499999999999999</c:v>
                </c:pt>
                <c:pt idx="80">
                  <c:v>1.1000000000000001</c:v>
                </c:pt>
                <c:pt idx="81">
                  <c:v>1.0512896</c:v>
                </c:pt>
                <c:pt idx="82">
                  <c:v>1.1000000000000001</c:v>
                </c:pt>
              </c:numCache>
            </c:numRef>
          </c:yVal>
          <c:smooth val="0"/>
        </c:ser>
        <c:ser>
          <c:idx val="2"/>
          <c:order val="2"/>
          <c:spPr>
            <a:ln w="19050" cap="rnd">
              <a:solidFill>
                <a:srgbClr val="FF3300"/>
              </a:solidFill>
              <a:prstDash val="lgDash"/>
              <a:round/>
            </a:ln>
            <a:effectLst/>
          </c:spPr>
          <c:marker>
            <c:symbol val="none"/>
          </c:marker>
          <c:xVal>
            <c:numRef>
              <c:f>Sheet1!$H$1:$H$100</c:f>
              <c:numCache>
                <c:formatCode>General</c:formatCode>
                <c:ptCount val="100"/>
                <c:pt idx="0">
                  <c:v>114.8146148</c:v>
                </c:pt>
                <c:pt idx="1">
                  <c:v>114.7222222</c:v>
                </c:pt>
                <c:pt idx="2">
                  <c:v>114.15776150000001</c:v>
                </c:pt>
                <c:pt idx="3">
                  <c:v>113.48648129999999</c:v>
                </c:pt>
                <c:pt idx="4">
                  <c:v>112.80075119999999</c:v>
                </c:pt>
                <c:pt idx="5">
                  <c:v>112.1002383</c:v>
                </c:pt>
                <c:pt idx="6">
                  <c:v>111.3846044</c:v>
                </c:pt>
                <c:pt idx="7">
                  <c:v>110.69444439999999</c:v>
                </c:pt>
                <c:pt idx="8">
                  <c:v>110.6533665</c:v>
                </c:pt>
                <c:pt idx="9">
                  <c:v>109.903907</c:v>
                </c:pt>
                <c:pt idx="10">
                  <c:v>109.13822740000001</c:v>
                </c:pt>
                <c:pt idx="11">
                  <c:v>108.3559697</c:v>
                </c:pt>
                <c:pt idx="12">
                  <c:v>107.556772</c:v>
                </c:pt>
                <c:pt idx="13">
                  <c:v>106.7402692</c:v>
                </c:pt>
                <c:pt idx="14">
                  <c:v>106.66666669999999</c:v>
                </c:pt>
                <c:pt idx="15">
                  <c:v>105.9034012</c:v>
                </c:pt>
                <c:pt idx="16">
                  <c:v>105.0481654</c:v>
                </c:pt>
                <c:pt idx="17">
                  <c:v>104.1744489</c:v>
                </c:pt>
                <c:pt idx="18">
                  <c:v>103.2818774</c:v>
                </c:pt>
                <c:pt idx="19">
                  <c:v>102.6388889</c:v>
                </c:pt>
                <c:pt idx="20">
                  <c:v>102.3690885</c:v>
                </c:pt>
                <c:pt idx="21">
                  <c:v>101.4342611</c:v>
                </c:pt>
                <c:pt idx="22">
                  <c:v>100.4793853</c:v>
                </c:pt>
                <c:pt idx="23">
                  <c:v>99.504090599999998</c:v>
                </c:pt>
                <c:pt idx="24">
                  <c:v>98.611111100000002</c:v>
                </c:pt>
                <c:pt idx="25">
                  <c:v>98.507616200000001</c:v>
                </c:pt>
                <c:pt idx="26">
                  <c:v>97.486500300000003</c:v>
                </c:pt>
                <c:pt idx="27">
                  <c:v>96.443800899999999</c:v>
                </c:pt>
                <c:pt idx="28">
                  <c:v>95.379170400000007</c:v>
                </c:pt>
                <c:pt idx="29">
                  <c:v>94.583333300000007</c:v>
                </c:pt>
                <c:pt idx="30">
                  <c:v>94.291111999999998</c:v>
                </c:pt>
                <c:pt idx="31">
                  <c:v>93.177199700000003</c:v>
                </c:pt>
                <c:pt idx="32">
                  <c:v>92.040289999999999</c:v>
                </c:pt>
                <c:pt idx="33">
                  <c:v>90.880086300000002</c:v>
                </c:pt>
                <c:pt idx="34">
                  <c:v>90.555555600000005</c:v>
                </c:pt>
                <c:pt idx="35">
                  <c:v>89.692738700000007</c:v>
                </c:pt>
                <c:pt idx="36">
                  <c:v>88.480113599999996</c:v>
                </c:pt>
                <c:pt idx="37">
                  <c:v>87.243325600000006</c:v>
                </c:pt>
                <c:pt idx="38">
                  <c:v>86.527777799999996</c:v>
                </c:pt>
                <c:pt idx="39">
                  <c:v>85.979796300000004</c:v>
                </c:pt>
                <c:pt idx="40">
                  <c:v>84.6885032</c:v>
                </c:pt>
                <c:pt idx="41">
                  <c:v>83.372411999999997</c:v>
                </c:pt>
                <c:pt idx="42">
                  <c:v>82.5</c:v>
                </c:pt>
                <c:pt idx="43">
                  <c:v>82.029282100000003</c:v>
                </c:pt>
                <c:pt idx="44">
                  <c:v>80.657095400000003</c:v>
                </c:pt>
                <c:pt idx="45">
                  <c:v>79.259804500000001</c:v>
                </c:pt>
                <c:pt idx="46">
                  <c:v>78.472222200000004</c:v>
                </c:pt>
                <c:pt idx="47">
                  <c:v>77.834403600000002</c:v>
                </c:pt>
                <c:pt idx="48">
                  <c:v>76.380127299999998</c:v>
                </c:pt>
                <c:pt idx="49">
                  <c:v>74.900886499999999</c:v>
                </c:pt>
                <c:pt idx="50">
                  <c:v>74.444444399999995</c:v>
                </c:pt>
                <c:pt idx="51">
                  <c:v>73.391617199999999</c:v>
                </c:pt>
                <c:pt idx="52">
                  <c:v>71.855452600000007</c:v>
                </c:pt>
                <c:pt idx="53">
                  <c:v>70.416666699999993</c:v>
                </c:pt>
                <c:pt idx="54">
                  <c:v>70.294402199999993</c:v>
                </c:pt>
                <c:pt idx="55">
                  <c:v>68.701779000000002</c:v>
                </c:pt>
                <c:pt idx="56">
                  <c:v>67.085762000000003</c:v>
                </c:pt>
                <c:pt idx="57">
                  <c:v>66.388888899999998</c:v>
                </c:pt>
                <c:pt idx="58">
                  <c:v>65.441675700000005</c:v>
                </c:pt>
                <c:pt idx="59">
                  <c:v>63.771503199999998</c:v>
                </c:pt>
                <c:pt idx="60">
                  <c:v>62.361111100000002</c:v>
                </c:pt>
                <c:pt idx="61">
                  <c:v>62.078325999999997</c:v>
                </c:pt>
                <c:pt idx="62">
                  <c:v>60.356222099999997</c:v>
                </c:pt>
                <c:pt idx="63">
                  <c:v>58.614712400000002</c:v>
                </c:pt>
                <c:pt idx="64">
                  <c:v>58.3333333</c:v>
                </c:pt>
                <c:pt idx="65">
                  <c:v>56.845573000000002</c:v>
                </c:pt>
                <c:pt idx="66">
                  <c:v>55.057684199999997</c:v>
                </c:pt>
                <c:pt idx="67">
                  <c:v>54.305555599999998</c:v>
                </c:pt>
                <c:pt idx="68">
                  <c:v>53.247148799999998</c:v>
                </c:pt>
                <c:pt idx="69">
                  <c:v>51.417565600000003</c:v>
                </c:pt>
                <c:pt idx="70">
                  <c:v>50.277777800000003</c:v>
                </c:pt>
                <c:pt idx="71">
                  <c:v>49.570719799999999</c:v>
                </c:pt>
                <c:pt idx="72">
                  <c:v>47.705282699999998</c:v>
                </c:pt>
                <c:pt idx="73">
                  <c:v>46.25</c:v>
                </c:pt>
                <c:pt idx="74">
                  <c:v>45.828467799999999</c:v>
                </c:pt>
                <c:pt idx="75">
                  <c:v>43.934268299999999</c:v>
                </c:pt>
                <c:pt idx="76">
                  <c:v>42.222222199999997</c:v>
                </c:pt>
                <c:pt idx="77">
                  <c:v>42.035208599999997</c:v>
                </c:pt>
                <c:pt idx="78">
                  <c:v>40.120664300000001</c:v>
                </c:pt>
                <c:pt idx="79">
                  <c:v>38.208457199999998</c:v>
                </c:pt>
                <c:pt idx="80">
                  <c:v>38.194444400000002</c:v>
                </c:pt>
                <c:pt idx="81">
                  <c:v>36.283491900000001</c:v>
                </c:pt>
                <c:pt idx="82">
                  <c:v>34.367132099999999</c:v>
                </c:pt>
                <c:pt idx="83">
                  <c:v>34.1666667</c:v>
                </c:pt>
                <c:pt idx="84">
                  <c:v>32.444780000000002</c:v>
                </c:pt>
                <c:pt idx="85">
                  <c:v>30.5362729</c:v>
                </c:pt>
                <c:pt idx="86">
                  <c:v>30.138888900000001</c:v>
                </c:pt>
                <c:pt idx="87">
                  <c:v>28.6296456</c:v>
                </c:pt>
                <c:pt idx="88">
                  <c:v>26.742315900000001</c:v>
                </c:pt>
                <c:pt idx="89">
                  <c:v>26.111111099999999</c:v>
                </c:pt>
                <c:pt idx="90">
                  <c:v>24.866334800000001</c:v>
                </c:pt>
                <c:pt idx="91">
                  <c:v>23.014665999999998</c:v>
                </c:pt>
                <c:pt idx="92">
                  <c:v>22.0833333</c:v>
                </c:pt>
                <c:pt idx="93">
                  <c:v>21.1862678</c:v>
                </c:pt>
                <c:pt idx="94">
                  <c:v>19.385615699999999</c:v>
                </c:pt>
                <c:pt idx="95">
                  <c:v>18.055555600000002</c:v>
                </c:pt>
              </c:numCache>
            </c:numRef>
          </c:xVal>
          <c:yVal>
            <c:numRef>
              <c:f>Sheet1!$I$1:$I$100</c:f>
              <c:numCache>
                <c:formatCode>General</c:formatCode>
                <c:ptCount val="100"/>
                <c:pt idx="0">
                  <c:v>4.5</c:v>
                </c:pt>
                <c:pt idx="1">
                  <c:v>4.4929842000000004</c:v>
                </c:pt>
                <c:pt idx="2">
                  <c:v>4.45</c:v>
                </c:pt>
                <c:pt idx="3">
                  <c:v>4.4000000000000004</c:v>
                </c:pt>
                <c:pt idx="4">
                  <c:v>4.3499999999999996</c:v>
                </c:pt>
                <c:pt idx="5">
                  <c:v>4.3</c:v>
                </c:pt>
                <c:pt idx="6">
                  <c:v>4.25</c:v>
                </c:pt>
                <c:pt idx="7">
                  <c:v>4.2028185000000002</c:v>
                </c:pt>
                <c:pt idx="8">
                  <c:v>4.2</c:v>
                </c:pt>
                <c:pt idx="9">
                  <c:v>4.1500000000000004</c:v>
                </c:pt>
                <c:pt idx="10">
                  <c:v>4.0999999999999996</c:v>
                </c:pt>
                <c:pt idx="11">
                  <c:v>4.05</c:v>
                </c:pt>
                <c:pt idx="12">
                  <c:v>4</c:v>
                </c:pt>
                <c:pt idx="13">
                  <c:v>3.95</c:v>
                </c:pt>
                <c:pt idx="14">
                  <c:v>3.9456220000000002</c:v>
                </c:pt>
                <c:pt idx="15">
                  <c:v>3.9</c:v>
                </c:pt>
                <c:pt idx="16">
                  <c:v>3.85</c:v>
                </c:pt>
                <c:pt idx="17">
                  <c:v>3.8</c:v>
                </c:pt>
                <c:pt idx="18">
                  <c:v>3.75</c:v>
                </c:pt>
                <c:pt idx="19">
                  <c:v>3.7148395000000001</c:v>
                </c:pt>
                <c:pt idx="20">
                  <c:v>3.7</c:v>
                </c:pt>
                <c:pt idx="21">
                  <c:v>3.65</c:v>
                </c:pt>
                <c:pt idx="22">
                  <c:v>3.6</c:v>
                </c:pt>
                <c:pt idx="23">
                  <c:v>3.55</c:v>
                </c:pt>
                <c:pt idx="24">
                  <c:v>3.5052254</c:v>
                </c:pt>
                <c:pt idx="25">
                  <c:v>3.5</c:v>
                </c:pt>
                <c:pt idx="26">
                  <c:v>3.45</c:v>
                </c:pt>
                <c:pt idx="27">
                  <c:v>3.4</c:v>
                </c:pt>
                <c:pt idx="28">
                  <c:v>3.35</c:v>
                </c:pt>
                <c:pt idx="29">
                  <c:v>3.3135099000000001</c:v>
                </c:pt>
                <c:pt idx="30">
                  <c:v>3.3</c:v>
                </c:pt>
                <c:pt idx="31">
                  <c:v>3.25</c:v>
                </c:pt>
                <c:pt idx="32">
                  <c:v>3.2</c:v>
                </c:pt>
                <c:pt idx="33">
                  <c:v>3.15</c:v>
                </c:pt>
                <c:pt idx="34">
                  <c:v>3.1364312999999999</c:v>
                </c:pt>
                <c:pt idx="35">
                  <c:v>3.1</c:v>
                </c:pt>
                <c:pt idx="36">
                  <c:v>3.05</c:v>
                </c:pt>
                <c:pt idx="37">
                  <c:v>3</c:v>
                </c:pt>
                <c:pt idx="38">
                  <c:v>2.9718219000000001</c:v>
                </c:pt>
                <c:pt idx="39">
                  <c:v>2.95</c:v>
                </c:pt>
                <c:pt idx="40">
                  <c:v>2.9</c:v>
                </c:pt>
                <c:pt idx="41">
                  <c:v>2.85</c:v>
                </c:pt>
                <c:pt idx="42">
                  <c:v>2.8176681000000001</c:v>
                </c:pt>
                <c:pt idx="43">
                  <c:v>2.8</c:v>
                </c:pt>
                <c:pt idx="44">
                  <c:v>2.75</c:v>
                </c:pt>
                <c:pt idx="45">
                  <c:v>2.7</c:v>
                </c:pt>
                <c:pt idx="46">
                  <c:v>2.6725523</c:v>
                </c:pt>
                <c:pt idx="47">
                  <c:v>2.65</c:v>
                </c:pt>
                <c:pt idx="48">
                  <c:v>2.6</c:v>
                </c:pt>
                <c:pt idx="49">
                  <c:v>2.5499999999999998</c:v>
                </c:pt>
                <c:pt idx="50">
                  <c:v>2.5350521000000001</c:v>
                </c:pt>
                <c:pt idx="51">
                  <c:v>2.5</c:v>
                </c:pt>
                <c:pt idx="52">
                  <c:v>2.4500000000000002</c:v>
                </c:pt>
                <c:pt idx="53">
                  <c:v>2.4039812999999999</c:v>
                </c:pt>
                <c:pt idx="54">
                  <c:v>2.4</c:v>
                </c:pt>
                <c:pt idx="55">
                  <c:v>2.35</c:v>
                </c:pt>
                <c:pt idx="56">
                  <c:v>2.2999999999999998</c:v>
                </c:pt>
                <c:pt idx="57">
                  <c:v>2.2790568000000002</c:v>
                </c:pt>
                <c:pt idx="58">
                  <c:v>2.25</c:v>
                </c:pt>
                <c:pt idx="59">
                  <c:v>2.2000000000000002</c:v>
                </c:pt>
                <c:pt idx="60">
                  <c:v>2.1585074</c:v>
                </c:pt>
                <c:pt idx="61">
                  <c:v>2.15</c:v>
                </c:pt>
                <c:pt idx="62">
                  <c:v>2.1</c:v>
                </c:pt>
                <c:pt idx="63">
                  <c:v>2.0499999999999998</c:v>
                </c:pt>
                <c:pt idx="64">
                  <c:v>2.0422178999999998</c:v>
                </c:pt>
                <c:pt idx="65">
                  <c:v>2</c:v>
                </c:pt>
                <c:pt idx="66">
                  <c:v>1.95</c:v>
                </c:pt>
                <c:pt idx="67">
                  <c:v>1.9295693</c:v>
                </c:pt>
                <c:pt idx="68">
                  <c:v>1.9</c:v>
                </c:pt>
                <c:pt idx="69">
                  <c:v>1.85</c:v>
                </c:pt>
                <c:pt idx="70">
                  <c:v>1.8195067</c:v>
                </c:pt>
                <c:pt idx="71">
                  <c:v>1.8</c:v>
                </c:pt>
                <c:pt idx="72">
                  <c:v>1.75</c:v>
                </c:pt>
                <c:pt idx="73">
                  <c:v>1.7115260000000001</c:v>
                </c:pt>
                <c:pt idx="74">
                  <c:v>1.7</c:v>
                </c:pt>
                <c:pt idx="75">
                  <c:v>1.65</c:v>
                </c:pt>
                <c:pt idx="76">
                  <c:v>1.6050903999999999</c:v>
                </c:pt>
                <c:pt idx="77">
                  <c:v>1.6</c:v>
                </c:pt>
                <c:pt idx="78">
                  <c:v>1.55</c:v>
                </c:pt>
                <c:pt idx="79">
                  <c:v>1.5</c:v>
                </c:pt>
                <c:pt idx="80">
                  <c:v>1.4996513</c:v>
                </c:pt>
                <c:pt idx="81">
                  <c:v>1.45</c:v>
                </c:pt>
                <c:pt idx="82">
                  <c:v>1.4</c:v>
                </c:pt>
                <c:pt idx="83">
                  <c:v>1.3950041</c:v>
                </c:pt>
                <c:pt idx="84">
                  <c:v>1.35</c:v>
                </c:pt>
                <c:pt idx="85">
                  <c:v>1.3</c:v>
                </c:pt>
                <c:pt idx="86">
                  <c:v>1.2900065000000001</c:v>
                </c:pt>
                <c:pt idx="87">
                  <c:v>1.25</c:v>
                </c:pt>
                <c:pt idx="88">
                  <c:v>1.2</c:v>
                </c:pt>
                <c:pt idx="89">
                  <c:v>1.1838215999999999</c:v>
                </c:pt>
                <c:pt idx="90">
                  <c:v>1.1499999999999999</c:v>
                </c:pt>
                <c:pt idx="91">
                  <c:v>1.1000000000000001</c:v>
                </c:pt>
                <c:pt idx="92">
                  <c:v>1.0753410000000001</c:v>
                </c:pt>
                <c:pt idx="93">
                  <c:v>1.05</c:v>
                </c:pt>
                <c:pt idx="94">
                  <c:v>1</c:v>
                </c:pt>
                <c:pt idx="95">
                  <c:v>1</c:v>
                </c:pt>
              </c:numCache>
            </c:numRef>
          </c:yVal>
          <c:smooth val="0"/>
        </c:ser>
        <c:ser>
          <c:idx val="3"/>
          <c:order val="3"/>
          <c:spPr>
            <a:ln w="19050" cap="rnd">
              <a:solidFill>
                <a:srgbClr val="00CC00"/>
              </a:solidFill>
              <a:prstDash val="lgDashDot"/>
              <a:round/>
            </a:ln>
            <a:effectLst/>
          </c:spPr>
          <c:marker>
            <c:symbol val="none"/>
          </c:marker>
          <c:xVal>
            <c:numRef>
              <c:f>Sheet1!$K$1:$K$119</c:f>
              <c:numCache>
                <c:formatCode>General</c:formatCode>
                <c:ptCount val="119"/>
                <c:pt idx="0">
                  <c:v>218.47757569999999</c:v>
                </c:pt>
                <c:pt idx="1">
                  <c:v>217.24206659999999</c:v>
                </c:pt>
                <c:pt idx="2">
                  <c:v>215.980006</c:v>
                </c:pt>
                <c:pt idx="3">
                  <c:v>215.41666670000001</c:v>
                </c:pt>
                <c:pt idx="4">
                  <c:v>214.68949520000001</c:v>
                </c:pt>
                <c:pt idx="5">
                  <c:v>213.3701465</c:v>
                </c:pt>
                <c:pt idx="6">
                  <c:v>212.02231879999999</c:v>
                </c:pt>
                <c:pt idx="7">
                  <c:v>211.38888890000001</c:v>
                </c:pt>
                <c:pt idx="8">
                  <c:v>210.6440265</c:v>
                </c:pt>
                <c:pt idx="9">
                  <c:v>209.23475859999999</c:v>
                </c:pt>
                <c:pt idx="10">
                  <c:v>207.7949907</c:v>
                </c:pt>
                <c:pt idx="11">
                  <c:v>207.36111109999999</c:v>
                </c:pt>
                <c:pt idx="12">
                  <c:v>206.3221456</c:v>
                </c:pt>
                <c:pt idx="13">
                  <c:v>204.81659200000001</c:v>
                </c:pt>
                <c:pt idx="14">
                  <c:v>203.33333329999999</c:v>
                </c:pt>
                <c:pt idx="15">
                  <c:v>203.27833570000001</c:v>
                </c:pt>
                <c:pt idx="16">
                  <c:v>201.70394719999999</c:v>
                </c:pt>
                <c:pt idx="17">
                  <c:v>200.09550419999999</c:v>
                </c:pt>
                <c:pt idx="18">
                  <c:v>199.30555559999999</c:v>
                </c:pt>
                <c:pt idx="19">
                  <c:v>198.4506753</c:v>
                </c:pt>
                <c:pt idx="20">
                  <c:v>196.76880990000001</c:v>
                </c:pt>
                <c:pt idx="21">
                  <c:v>195.2777778</c:v>
                </c:pt>
                <c:pt idx="22">
                  <c:v>195.05026839999999</c:v>
                </c:pt>
                <c:pt idx="23">
                  <c:v>193.29181199999999</c:v>
                </c:pt>
                <c:pt idx="24">
                  <c:v>191.49564359999999</c:v>
                </c:pt>
                <c:pt idx="25">
                  <c:v>191.25</c:v>
                </c:pt>
                <c:pt idx="26">
                  <c:v>189.65790569999999</c:v>
                </c:pt>
                <c:pt idx="27">
                  <c:v>187.7805031</c:v>
                </c:pt>
                <c:pt idx="28">
                  <c:v>187.2222222</c:v>
                </c:pt>
                <c:pt idx="29">
                  <c:v>185.86048260000001</c:v>
                </c:pt>
                <c:pt idx="30">
                  <c:v>183.89872020000001</c:v>
                </c:pt>
                <c:pt idx="31">
                  <c:v>183.19444440000001</c:v>
                </c:pt>
                <c:pt idx="32">
                  <c:v>181.8930005</c:v>
                </c:pt>
                <c:pt idx="33">
                  <c:v>179.8438352</c:v>
                </c:pt>
                <c:pt idx="34">
                  <c:v>179.16666670000001</c:v>
                </c:pt>
                <c:pt idx="35">
                  <c:v>177.7490708</c:v>
                </c:pt>
                <c:pt idx="36">
                  <c:v>175.6095923</c:v>
                </c:pt>
                <c:pt idx="37">
                  <c:v>175.13888890000001</c:v>
                </c:pt>
                <c:pt idx="38">
                  <c:v>173.42256169999999</c:v>
                </c:pt>
                <c:pt idx="39">
                  <c:v>171.19005390000001</c:v>
                </c:pt>
                <c:pt idx="40">
                  <c:v>171.11111109999999</c:v>
                </c:pt>
                <c:pt idx="41">
                  <c:v>168.90772340000001</c:v>
                </c:pt>
                <c:pt idx="42">
                  <c:v>167.08333329999999</c:v>
                </c:pt>
                <c:pt idx="43">
                  <c:v>166.57859120000001</c:v>
                </c:pt>
                <c:pt idx="44">
                  <c:v>164.1993353</c:v>
                </c:pt>
                <c:pt idx="45">
                  <c:v>163.05555559999999</c:v>
                </c:pt>
                <c:pt idx="46">
                  <c:v>161.7707839</c:v>
                </c:pt>
                <c:pt idx="47">
                  <c:v>159.29287919999999</c:v>
                </c:pt>
                <c:pt idx="48">
                  <c:v>159.0277778</c:v>
                </c:pt>
                <c:pt idx="49">
                  <c:v>156.76268920000001</c:v>
                </c:pt>
                <c:pt idx="50">
                  <c:v>155</c:v>
                </c:pt>
                <c:pt idx="51">
                  <c:v>154.18274400000001</c:v>
                </c:pt>
                <c:pt idx="52">
                  <c:v>151.55120310000001</c:v>
                </c:pt>
                <c:pt idx="53">
                  <c:v>150.9722222</c:v>
                </c:pt>
                <c:pt idx="54">
                  <c:v>148.86716179999999</c:v>
                </c:pt>
                <c:pt idx="55">
                  <c:v>146.94444440000001</c:v>
                </c:pt>
                <c:pt idx="56">
                  <c:v>146.1323927</c:v>
                </c:pt>
                <c:pt idx="57">
                  <c:v>143.3456296</c:v>
                </c:pt>
                <c:pt idx="58">
                  <c:v>142.91666670000001</c:v>
                </c:pt>
                <c:pt idx="59">
                  <c:v>140.50585190000001</c:v>
                </c:pt>
                <c:pt idx="60">
                  <c:v>138.88888890000001</c:v>
                </c:pt>
                <c:pt idx="61">
                  <c:v>137.61524</c:v>
                </c:pt>
                <c:pt idx="62">
                  <c:v>134.86111109999999</c:v>
                </c:pt>
                <c:pt idx="63">
                  <c:v>134.67401039999999</c:v>
                </c:pt>
                <c:pt idx="64">
                  <c:v>131.68006639999999</c:v>
                </c:pt>
                <c:pt idx="65">
                  <c:v>130.83333329999999</c:v>
                </c:pt>
                <c:pt idx="66">
                  <c:v>128.6358018</c:v>
                </c:pt>
                <c:pt idx="67">
                  <c:v>126.80555560000001</c:v>
                </c:pt>
                <c:pt idx="68">
                  <c:v>125.5424029</c:v>
                </c:pt>
                <c:pt idx="69">
                  <c:v>122.7777778</c:v>
                </c:pt>
                <c:pt idx="70">
                  <c:v>122.4007062</c:v>
                </c:pt>
                <c:pt idx="71">
                  <c:v>119.2102709</c:v>
                </c:pt>
                <c:pt idx="72">
                  <c:v>118.75</c:v>
                </c:pt>
                <c:pt idx="73">
                  <c:v>115.97260199999999</c:v>
                </c:pt>
                <c:pt idx="74">
                  <c:v>114.7222222</c:v>
                </c:pt>
                <c:pt idx="75">
                  <c:v>112.6902939</c:v>
                </c:pt>
                <c:pt idx="76">
                  <c:v>110.69444439999999</c:v>
                </c:pt>
                <c:pt idx="77">
                  <c:v>109.36501130000001</c:v>
                </c:pt>
                <c:pt idx="78">
                  <c:v>106.66666669999999</c:v>
                </c:pt>
                <c:pt idx="79">
                  <c:v>105.99866280000001</c:v>
                </c:pt>
                <c:pt idx="80">
                  <c:v>102.6388889</c:v>
                </c:pt>
                <c:pt idx="81">
                  <c:v>102.5934154</c:v>
                </c:pt>
                <c:pt idx="82">
                  <c:v>99.1496499</c:v>
                </c:pt>
                <c:pt idx="83">
                  <c:v>98.611111100000002</c:v>
                </c:pt>
                <c:pt idx="84">
                  <c:v>95.671934800000002</c:v>
                </c:pt>
                <c:pt idx="85">
                  <c:v>94.583333300000007</c:v>
                </c:pt>
                <c:pt idx="86">
                  <c:v>92.163446699999994</c:v>
                </c:pt>
                <c:pt idx="87">
                  <c:v>90.555555600000005</c:v>
                </c:pt>
                <c:pt idx="88">
                  <c:v>88.627507199999997</c:v>
                </c:pt>
                <c:pt idx="89">
                  <c:v>86.527777799999996</c:v>
                </c:pt>
                <c:pt idx="90">
                  <c:v>85.067762400000007</c:v>
                </c:pt>
                <c:pt idx="91">
                  <c:v>82.5</c:v>
                </c:pt>
                <c:pt idx="92">
                  <c:v>81.488194399999998</c:v>
                </c:pt>
                <c:pt idx="93">
                  <c:v>78.472222200000004</c:v>
                </c:pt>
                <c:pt idx="94">
                  <c:v>77.893133800000001</c:v>
                </c:pt>
                <c:pt idx="95">
                  <c:v>74.444444399999995</c:v>
                </c:pt>
                <c:pt idx="96">
                  <c:v>74.287270199999995</c:v>
                </c:pt>
                <c:pt idx="97">
                  <c:v>70.674293500000005</c:v>
                </c:pt>
                <c:pt idx="98">
                  <c:v>70.416666699999993</c:v>
                </c:pt>
                <c:pt idx="99">
                  <c:v>67.059972900000005</c:v>
                </c:pt>
                <c:pt idx="100">
                  <c:v>66.388888899999998</c:v>
                </c:pt>
                <c:pt idx="101">
                  <c:v>63.450843399999997</c:v>
                </c:pt>
                <c:pt idx="102">
                  <c:v>62.361111100000002</c:v>
                </c:pt>
                <c:pt idx="103">
                  <c:v>59.853030400000002</c:v>
                </c:pt>
                <c:pt idx="104">
                  <c:v>58.3333333</c:v>
                </c:pt>
                <c:pt idx="105">
                  <c:v>56.273043199999996</c:v>
                </c:pt>
                <c:pt idx="106">
                  <c:v>54.305555599999998</c:v>
                </c:pt>
                <c:pt idx="107">
                  <c:v>52.717781899999999</c:v>
                </c:pt>
                <c:pt idx="108">
                  <c:v>50.277777800000003</c:v>
                </c:pt>
                <c:pt idx="109">
                  <c:v>49.194548699999999</c:v>
                </c:pt>
                <c:pt idx="110">
                  <c:v>46.25</c:v>
                </c:pt>
                <c:pt idx="111">
                  <c:v>45.711065900000001</c:v>
                </c:pt>
                <c:pt idx="112">
                  <c:v>42.275046600000003</c:v>
                </c:pt>
                <c:pt idx="113">
                  <c:v>42.222222199999997</c:v>
                </c:pt>
                <c:pt idx="114">
                  <c:v>38.889879700000002</c:v>
                </c:pt>
                <c:pt idx="115">
                  <c:v>38.194444400000002</c:v>
                </c:pt>
              </c:numCache>
            </c:numRef>
          </c:xVal>
          <c:yVal>
            <c:numRef>
              <c:f>Sheet1!$L$1:$L$119</c:f>
              <c:numCache>
                <c:formatCode>General</c:formatCode>
                <c:ptCount val="119"/>
                <c:pt idx="0">
                  <c:v>4.5</c:v>
                </c:pt>
                <c:pt idx="1">
                  <c:v>4.45</c:v>
                </c:pt>
                <c:pt idx="2">
                  <c:v>4.4000000000000004</c:v>
                </c:pt>
                <c:pt idx="3">
                  <c:v>4.3782318</c:v>
                </c:pt>
                <c:pt idx="4">
                  <c:v>4.3499999999999996</c:v>
                </c:pt>
                <c:pt idx="5">
                  <c:v>4.3</c:v>
                </c:pt>
                <c:pt idx="6">
                  <c:v>4.25</c:v>
                </c:pt>
                <c:pt idx="7">
                  <c:v>4.2270865000000004</c:v>
                </c:pt>
                <c:pt idx="8">
                  <c:v>4.2</c:v>
                </c:pt>
                <c:pt idx="9">
                  <c:v>4.1500000000000004</c:v>
                </c:pt>
                <c:pt idx="10">
                  <c:v>4.0999999999999996</c:v>
                </c:pt>
                <c:pt idx="11">
                  <c:v>4.0853314999999997</c:v>
                </c:pt>
                <c:pt idx="12">
                  <c:v>4.05</c:v>
                </c:pt>
                <c:pt idx="13">
                  <c:v>4</c:v>
                </c:pt>
                <c:pt idx="14">
                  <c:v>3.9517985000000002</c:v>
                </c:pt>
                <c:pt idx="15">
                  <c:v>3.95</c:v>
                </c:pt>
                <c:pt idx="16">
                  <c:v>3.9</c:v>
                </c:pt>
                <c:pt idx="17">
                  <c:v>3.85</c:v>
                </c:pt>
                <c:pt idx="18">
                  <c:v>3.8260744999999998</c:v>
                </c:pt>
                <c:pt idx="19">
                  <c:v>3.8</c:v>
                </c:pt>
                <c:pt idx="20">
                  <c:v>3.75</c:v>
                </c:pt>
                <c:pt idx="21">
                  <c:v>3.7066626999999999</c:v>
                </c:pt>
                <c:pt idx="22">
                  <c:v>3.7</c:v>
                </c:pt>
                <c:pt idx="23">
                  <c:v>3.65</c:v>
                </c:pt>
                <c:pt idx="24">
                  <c:v>3.6</c:v>
                </c:pt>
                <c:pt idx="25">
                  <c:v>3.5933652999999999</c:v>
                </c:pt>
                <c:pt idx="26">
                  <c:v>3.55</c:v>
                </c:pt>
                <c:pt idx="27">
                  <c:v>3.5</c:v>
                </c:pt>
                <c:pt idx="28">
                  <c:v>3.4855550000000002</c:v>
                </c:pt>
                <c:pt idx="29">
                  <c:v>3.45</c:v>
                </c:pt>
                <c:pt idx="30">
                  <c:v>3.4</c:v>
                </c:pt>
                <c:pt idx="31">
                  <c:v>3.3825544000000001</c:v>
                </c:pt>
                <c:pt idx="32">
                  <c:v>3.35</c:v>
                </c:pt>
                <c:pt idx="33">
                  <c:v>3.3</c:v>
                </c:pt>
                <c:pt idx="34">
                  <c:v>3.2839516</c:v>
                </c:pt>
                <c:pt idx="35">
                  <c:v>3.25</c:v>
                </c:pt>
                <c:pt idx="36">
                  <c:v>3.2</c:v>
                </c:pt>
                <c:pt idx="37">
                  <c:v>3.1893343000000001</c:v>
                </c:pt>
                <c:pt idx="38">
                  <c:v>3.15</c:v>
                </c:pt>
                <c:pt idx="39">
                  <c:v>3.1</c:v>
                </c:pt>
                <c:pt idx="40">
                  <c:v>3.0982908999999998</c:v>
                </c:pt>
                <c:pt idx="41">
                  <c:v>3.05</c:v>
                </c:pt>
                <c:pt idx="42">
                  <c:v>3.0109436999999999</c:v>
                </c:pt>
                <c:pt idx="43">
                  <c:v>3</c:v>
                </c:pt>
                <c:pt idx="44">
                  <c:v>2.95</c:v>
                </c:pt>
                <c:pt idx="45">
                  <c:v>2.9266225000000001</c:v>
                </c:pt>
                <c:pt idx="46">
                  <c:v>2.9</c:v>
                </c:pt>
                <c:pt idx="47">
                  <c:v>2.85</c:v>
                </c:pt>
                <c:pt idx="48">
                  <c:v>2.8448305</c:v>
                </c:pt>
                <c:pt idx="49">
                  <c:v>2.8</c:v>
                </c:pt>
                <c:pt idx="50">
                  <c:v>2.7660060999999998</c:v>
                </c:pt>
                <c:pt idx="51">
                  <c:v>2.75</c:v>
                </c:pt>
                <c:pt idx="52">
                  <c:v>2.7</c:v>
                </c:pt>
                <c:pt idx="53">
                  <c:v>2.6893552000000001</c:v>
                </c:pt>
                <c:pt idx="54">
                  <c:v>2.65</c:v>
                </c:pt>
                <c:pt idx="55">
                  <c:v>2.6150289</c:v>
                </c:pt>
                <c:pt idx="56">
                  <c:v>2.6</c:v>
                </c:pt>
                <c:pt idx="57">
                  <c:v>2.5499999999999998</c:v>
                </c:pt>
                <c:pt idx="58">
                  <c:v>2.5425673999999998</c:v>
                </c:pt>
                <c:pt idx="59">
                  <c:v>2.5</c:v>
                </c:pt>
                <c:pt idx="60">
                  <c:v>2.4722729000000001</c:v>
                </c:pt>
                <c:pt idx="61">
                  <c:v>2.4500000000000002</c:v>
                </c:pt>
                <c:pt idx="62">
                  <c:v>2.4032420000000001</c:v>
                </c:pt>
                <c:pt idx="63">
                  <c:v>2.4</c:v>
                </c:pt>
                <c:pt idx="64">
                  <c:v>2.35</c:v>
                </c:pt>
                <c:pt idx="65">
                  <c:v>2.3363149999999999</c:v>
                </c:pt>
                <c:pt idx="66">
                  <c:v>2.2999999999999998</c:v>
                </c:pt>
                <c:pt idx="67">
                  <c:v>2.2706971</c:v>
                </c:pt>
                <c:pt idx="68">
                  <c:v>2.25</c:v>
                </c:pt>
                <c:pt idx="69">
                  <c:v>2.2061296000000001</c:v>
                </c:pt>
                <c:pt idx="70">
                  <c:v>2.2000000000000002</c:v>
                </c:pt>
                <c:pt idx="71">
                  <c:v>2.15</c:v>
                </c:pt>
                <c:pt idx="72">
                  <c:v>2.1430509</c:v>
                </c:pt>
                <c:pt idx="73">
                  <c:v>2.1</c:v>
                </c:pt>
                <c:pt idx="74">
                  <c:v>2.0812754</c:v>
                </c:pt>
                <c:pt idx="75">
                  <c:v>2.0499999999999998</c:v>
                </c:pt>
                <c:pt idx="76">
                  <c:v>2.0203343999999999</c:v>
                </c:pt>
                <c:pt idx="77">
                  <c:v>2</c:v>
                </c:pt>
                <c:pt idx="78">
                  <c:v>1.9601618000000001</c:v>
                </c:pt>
                <c:pt idx="79">
                  <c:v>1.95</c:v>
                </c:pt>
                <c:pt idx="80">
                  <c:v>1.9006886000000001</c:v>
                </c:pt>
                <c:pt idx="81">
                  <c:v>1.9</c:v>
                </c:pt>
                <c:pt idx="82">
                  <c:v>1.85</c:v>
                </c:pt>
                <c:pt idx="83">
                  <c:v>1.8424788000000001</c:v>
                </c:pt>
                <c:pt idx="84">
                  <c:v>1.8</c:v>
                </c:pt>
                <c:pt idx="85">
                  <c:v>1.7848668999999999</c:v>
                </c:pt>
                <c:pt idx="86">
                  <c:v>1.75</c:v>
                </c:pt>
                <c:pt idx="87">
                  <c:v>1.7277275000000001</c:v>
                </c:pt>
                <c:pt idx="88">
                  <c:v>1.7</c:v>
                </c:pt>
                <c:pt idx="89">
                  <c:v>1.6709837000000001</c:v>
                </c:pt>
                <c:pt idx="90">
                  <c:v>1.65</c:v>
                </c:pt>
                <c:pt idx="91">
                  <c:v>1.6145535</c:v>
                </c:pt>
                <c:pt idx="92">
                  <c:v>1.6</c:v>
                </c:pt>
                <c:pt idx="93">
                  <c:v>1.5583492999999999</c:v>
                </c:pt>
                <c:pt idx="94">
                  <c:v>1.55</c:v>
                </c:pt>
                <c:pt idx="95">
                  <c:v>1.5022755000000001</c:v>
                </c:pt>
                <c:pt idx="96">
                  <c:v>1.5</c:v>
                </c:pt>
                <c:pt idx="97">
                  <c:v>1.45</c:v>
                </c:pt>
                <c:pt idx="98">
                  <c:v>1.4465981999999999</c:v>
                </c:pt>
                <c:pt idx="99">
                  <c:v>1.4</c:v>
                </c:pt>
                <c:pt idx="100">
                  <c:v>1.3910946</c:v>
                </c:pt>
                <c:pt idx="101">
                  <c:v>1.35</c:v>
                </c:pt>
                <c:pt idx="102">
                  <c:v>1.3354333</c:v>
                </c:pt>
                <c:pt idx="103">
                  <c:v>1.3</c:v>
                </c:pt>
                <c:pt idx="104">
                  <c:v>1.2794831</c:v>
                </c:pt>
                <c:pt idx="105">
                  <c:v>1.25</c:v>
                </c:pt>
                <c:pt idx="106">
                  <c:v>1.2230901999999999</c:v>
                </c:pt>
                <c:pt idx="107">
                  <c:v>1.2</c:v>
                </c:pt>
                <c:pt idx="108">
                  <c:v>1.1660695999999999</c:v>
                </c:pt>
                <c:pt idx="109">
                  <c:v>1.1499999999999999</c:v>
                </c:pt>
                <c:pt idx="110">
                  <c:v>1.1081923</c:v>
                </c:pt>
                <c:pt idx="111">
                  <c:v>1.1000000000000001</c:v>
                </c:pt>
                <c:pt idx="112">
                  <c:v>1.05</c:v>
                </c:pt>
                <c:pt idx="113">
                  <c:v>1.0492767999999999</c:v>
                </c:pt>
                <c:pt idx="114">
                  <c:v>1</c:v>
                </c:pt>
                <c:pt idx="115">
                  <c:v>1</c:v>
                </c:pt>
              </c:numCache>
            </c:numRef>
          </c:yVal>
          <c:smooth val="0"/>
        </c:ser>
        <c:dLbls>
          <c:showLegendKey val="0"/>
          <c:showVal val="0"/>
          <c:showCatName val="0"/>
          <c:showSerName val="0"/>
          <c:showPercent val="0"/>
          <c:showBubbleSize val="0"/>
        </c:dLbls>
        <c:axId val="355198840"/>
        <c:axId val="355199232"/>
      </c:scatterChart>
      <c:valAx>
        <c:axId val="355198840"/>
        <c:scaling>
          <c:orientation val="maxMin"/>
          <c:max val="300"/>
        </c:scaling>
        <c:delete val="0"/>
        <c:axPos val="b"/>
        <c:majorGridlines>
          <c:spPr>
            <a:ln w="3175" cap="flat" cmpd="sng" algn="ctr">
              <a:solidFill>
                <a:schemeClr val="bg1">
                  <a:lumMod val="75000"/>
                </a:schemeClr>
              </a:solidFill>
              <a:prstDash val="dash"/>
              <a:round/>
            </a:ln>
            <a:effectLst/>
          </c:spPr>
        </c:majorGridlines>
        <c:title>
          <c:tx>
            <c:rich>
              <a:bodyPr rot="0" spcFirstLastPara="1" vertOverflow="ellipsis" vert="horz" wrap="square" anchor="ctr" anchorCtr="1"/>
              <a:lstStyle/>
              <a:p>
                <a:pPr>
                  <a:defRPr sz="800" b="0"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en-GB">
                    <a:solidFill>
                      <a:srgbClr val="0000FF"/>
                    </a:solidFill>
                  </a:rPr>
                  <a:t>M (kg)</a:t>
                </a:r>
              </a:p>
            </c:rich>
          </c:tx>
          <c:layout>
            <c:manualLayout>
              <c:xMode val="edge"/>
              <c:yMode val="edge"/>
              <c:x val="0.35770456531291511"/>
              <c:y val="0.9203522346749633"/>
            </c:manualLayout>
          </c:layout>
          <c:overlay val="0"/>
          <c:spPr>
            <a:noFill/>
            <a:ln>
              <a:noFill/>
            </a:ln>
            <a:effectLst/>
          </c:spPr>
          <c:txPr>
            <a:bodyPr rot="0" spcFirstLastPara="1" vertOverflow="ellipsis" vert="horz" wrap="square" anchor="ctr" anchorCtr="1"/>
            <a:lstStyle/>
            <a:p>
              <a:pPr>
                <a:defRPr sz="8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title>
        <c:numFmt formatCode="General" sourceLinked="1"/>
        <c:majorTickMark val="out"/>
        <c:minorTickMark val="in"/>
        <c:tickLblPos val="nextTo"/>
        <c:spPr>
          <a:noFill/>
          <a:ln w="9525" cap="flat" cmpd="sng" algn="ctr">
            <a:solidFill>
              <a:schemeClr val="tx1"/>
            </a:solidFill>
            <a:round/>
          </a:ln>
          <a:effectLst/>
        </c:spPr>
        <c:txPr>
          <a:bodyPr rot="-60000000" spcFirstLastPara="1" vertOverflow="ellipsis" vert="horz" wrap="square" anchor="ctr" anchorCtr="1"/>
          <a:lstStyle/>
          <a:p>
            <a:pPr>
              <a:defRPr sz="8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355199232"/>
        <c:crosses val="autoZero"/>
        <c:crossBetween val="midCat"/>
        <c:majorUnit val="50"/>
      </c:valAx>
      <c:valAx>
        <c:axId val="355199232"/>
        <c:scaling>
          <c:orientation val="minMax"/>
          <c:max val="4.5"/>
          <c:min val="1"/>
        </c:scaling>
        <c:delete val="0"/>
        <c:axPos val="r"/>
        <c:majorGridlines>
          <c:spPr>
            <a:ln w="3175" cap="flat" cmpd="sng" algn="ctr">
              <a:solidFill>
                <a:schemeClr val="bg1">
                  <a:lumMod val="75000"/>
                </a:schemeClr>
              </a:solidFill>
              <a:prstDash val="dash"/>
              <a:round/>
            </a:ln>
            <a:effectLst/>
          </c:spPr>
        </c:majorGridlines>
        <c:title>
          <c:tx>
            <c:rich>
              <a:bodyPr rot="0" spcFirstLastPara="1" vertOverflow="ellipsis" wrap="square" anchor="ctr" anchorCtr="1"/>
              <a:lstStyle/>
              <a:p>
                <a:pPr>
                  <a:defRPr sz="800" b="0"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en-GB">
                    <a:solidFill>
                      <a:srgbClr val="0000FF"/>
                    </a:solidFill>
                  </a:rPr>
                  <a:t>R(m)</a:t>
                </a:r>
              </a:p>
            </c:rich>
          </c:tx>
          <c:layout>
            <c:manualLayout>
              <c:xMode val="edge"/>
              <c:yMode val="edge"/>
              <c:x val="0.84753046824887746"/>
              <c:y val="0.16087134393640179"/>
            </c:manualLayout>
          </c:layout>
          <c:overlay val="0"/>
          <c:spPr>
            <a:noFill/>
            <a:ln>
              <a:noFill/>
            </a:ln>
            <a:effectLst/>
          </c:spPr>
          <c:txPr>
            <a:bodyPr rot="0" spcFirstLastPara="1" vertOverflow="ellipsis" wrap="square" anchor="ctr" anchorCtr="1"/>
            <a:lstStyle/>
            <a:p>
              <a:pPr>
                <a:defRPr sz="8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title>
        <c:numFmt formatCode="General" sourceLinked="1"/>
        <c:majorTickMark val="out"/>
        <c:minorTickMark val="in"/>
        <c:tickLblPos val="nextTo"/>
        <c:spPr>
          <a:noFill/>
          <a:ln w="9525" cap="flat" cmpd="sng" algn="ctr">
            <a:solidFill>
              <a:schemeClr val="tx1"/>
            </a:solidFill>
            <a:round/>
          </a:ln>
          <a:effectLst/>
        </c:spPr>
        <c:txPr>
          <a:bodyPr rot="-60000000" spcFirstLastPara="1" vertOverflow="ellipsis" vert="horz" wrap="square" anchor="ctr" anchorCtr="1"/>
          <a:lstStyle/>
          <a:p>
            <a:pPr>
              <a:defRPr sz="8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355198840"/>
        <c:crosses val="autoZero"/>
        <c:crossBetween val="midCat"/>
        <c:majorUnit val="0.5"/>
      </c:valAx>
      <c:spPr>
        <a:noFill/>
        <a:ln w="6350">
          <a:solidFill>
            <a:schemeClr val="tx1"/>
          </a:solidFill>
        </a:ln>
        <a:effectLst/>
      </c:spPr>
    </c:plotArea>
    <c:plotVisOnly val="1"/>
    <c:dispBlanksAs val="gap"/>
    <c:showDLblsOverMax val="0"/>
  </c:chart>
  <c:spPr>
    <a:solidFill>
      <a:schemeClr val="bg1"/>
    </a:solidFill>
    <a:ln w="9525" cap="flat" cmpd="sng" algn="ctr">
      <a:noFill/>
      <a:round/>
    </a:ln>
    <a:effectLst/>
  </c:spPr>
  <c:txPr>
    <a:bodyPr/>
    <a:lstStyle/>
    <a:p>
      <a:pPr>
        <a:defRPr sz="800">
          <a:solidFill>
            <a:sysClr val="windowText" lastClr="000000"/>
          </a:solidFill>
          <a:latin typeface="Arial" panose="020B0604020202020204" pitchFamily="34" charset="0"/>
          <a:cs typeface="Arial" panose="020B0604020202020204" pitchFamily="34" charset="0"/>
        </a:defRPr>
      </a:pPr>
      <a:endParaRPr lang="en-US"/>
    </a:p>
  </c:txPr>
  <c:externalData r:id="rId3">
    <c:autoUpdate val="0"/>
  </c:externalData>
  <c:userShapes r:id="rId4"/>
</c:chartSpace>
</file>

<file path=word/charts/chart2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96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en-GB" sz="1000" b="1">
                <a:solidFill>
                  <a:srgbClr val="0000FF"/>
                </a:solidFill>
              </a:rPr>
              <a:t>B-2</a:t>
            </a:r>
          </a:p>
        </c:rich>
      </c:tx>
      <c:layout>
        <c:manualLayout>
          <c:xMode val="edge"/>
          <c:yMode val="edge"/>
          <c:x val="0.10782552918537523"/>
          <c:y val="0.69916613213598455"/>
        </c:manualLayout>
      </c:layout>
      <c:overlay val="0"/>
      <c:spPr>
        <a:solidFill>
          <a:schemeClr val="bg1"/>
        </a:solidFill>
        <a:ln>
          <a:noFill/>
        </a:ln>
        <a:effectLst/>
      </c:spPr>
      <c:txPr>
        <a:bodyPr rot="0" spcFirstLastPara="1" vertOverflow="ellipsis" vert="horz" wrap="square" anchor="ctr" anchorCtr="1"/>
        <a:lstStyle/>
        <a:p>
          <a:pPr>
            <a:defRPr sz="96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en-US"/>
        </a:p>
      </c:txPr>
    </c:title>
    <c:autoTitleDeleted val="0"/>
    <c:plotArea>
      <c:layout>
        <c:manualLayout>
          <c:layoutTarget val="inner"/>
          <c:xMode val="edge"/>
          <c:yMode val="edge"/>
          <c:x val="8.9449263443339866E-2"/>
          <c:y val="7.7628793225123505E-2"/>
          <c:w val="0.68115181791408042"/>
          <c:h val="0.74409559955323157"/>
        </c:manualLayout>
      </c:layout>
      <c:scatterChart>
        <c:scatterStyle val="lineMarker"/>
        <c:varyColors val="0"/>
        <c:ser>
          <c:idx val="0"/>
          <c:order val="0"/>
          <c:spPr>
            <a:ln w="19050" cap="rnd">
              <a:solidFill>
                <a:srgbClr val="0000FF"/>
              </a:solidFill>
              <a:prstDash val="sysDash"/>
              <a:round/>
            </a:ln>
            <a:effectLst/>
          </c:spPr>
          <c:marker>
            <c:symbol val="none"/>
          </c:marker>
          <c:xVal>
            <c:numRef>
              <c:f>Sheet1!$B$1:$B$81</c:f>
              <c:numCache>
                <c:formatCode>General</c:formatCode>
                <c:ptCount val="81"/>
                <c:pt idx="0">
                  <c:v>27.503877899999999</c:v>
                </c:pt>
                <c:pt idx="1">
                  <c:v>27.335486</c:v>
                </c:pt>
                <c:pt idx="2">
                  <c:v>27.163475200000001</c:v>
                </c:pt>
                <c:pt idx="3">
                  <c:v>26.987761800000001</c:v>
                </c:pt>
                <c:pt idx="4">
                  <c:v>26.808260400000002</c:v>
                </c:pt>
                <c:pt idx="5">
                  <c:v>26.624884300000002</c:v>
                </c:pt>
                <c:pt idx="6">
                  <c:v>26.437545700000001</c:v>
                </c:pt>
                <c:pt idx="7">
                  <c:v>26.2461552</c:v>
                </c:pt>
                <c:pt idx="8">
                  <c:v>26.111111099999999</c:v>
                </c:pt>
                <c:pt idx="9">
                  <c:v>26.049790099999999</c:v>
                </c:pt>
                <c:pt idx="10">
                  <c:v>25.847274500000001</c:v>
                </c:pt>
                <c:pt idx="11">
                  <c:v>25.640373400000001</c:v>
                </c:pt>
                <c:pt idx="12">
                  <c:v>25.4289922</c:v>
                </c:pt>
                <c:pt idx="13">
                  <c:v>25.213035699999999</c:v>
                </c:pt>
                <c:pt idx="14">
                  <c:v>24.992408000000001</c:v>
                </c:pt>
                <c:pt idx="15">
                  <c:v>24.7670128</c:v>
                </c:pt>
                <c:pt idx="16">
                  <c:v>24.5367535</c:v>
                </c:pt>
                <c:pt idx="17">
                  <c:v>24.301533500000001</c:v>
                </c:pt>
                <c:pt idx="18">
                  <c:v>24.061256499999999</c:v>
                </c:pt>
                <c:pt idx="19">
                  <c:v>23.815826600000001</c:v>
                </c:pt>
                <c:pt idx="20">
                  <c:v>23.565148300000001</c:v>
                </c:pt>
                <c:pt idx="21">
                  <c:v>23.309127700000001</c:v>
                </c:pt>
                <c:pt idx="22">
                  <c:v>23.047671699999999</c:v>
                </c:pt>
                <c:pt idx="23">
                  <c:v>22.780689299999999</c:v>
                </c:pt>
                <c:pt idx="24">
                  <c:v>22.508091400000001</c:v>
                </c:pt>
                <c:pt idx="25">
                  <c:v>22.2297917</c:v>
                </c:pt>
                <c:pt idx="26">
                  <c:v>22.0833333</c:v>
                </c:pt>
                <c:pt idx="27">
                  <c:v>21.943491699999999</c:v>
                </c:pt>
                <c:pt idx="28">
                  <c:v>21.648875100000001</c:v>
                </c:pt>
                <c:pt idx="29">
                  <c:v>21.348222100000001</c:v>
                </c:pt>
                <c:pt idx="30">
                  <c:v>21.041460600000001</c:v>
                </c:pt>
                <c:pt idx="31">
                  <c:v>20.728523899999999</c:v>
                </c:pt>
                <c:pt idx="32">
                  <c:v>20.409351699999998</c:v>
                </c:pt>
                <c:pt idx="33">
                  <c:v>20.0838903</c:v>
                </c:pt>
                <c:pt idx="34">
                  <c:v>19.752094100000001</c:v>
                </c:pt>
                <c:pt idx="35">
                  <c:v>19.413926100000001</c:v>
                </c:pt>
                <c:pt idx="36">
                  <c:v>19.0693588</c:v>
                </c:pt>
                <c:pt idx="37">
                  <c:v>18.718375300000002</c:v>
                </c:pt>
                <c:pt idx="38">
                  <c:v>18.360970600000002</c:v>
                </c:pt>
                <c:pt idx="39">
                  <c:v>18.055555600000002</c:v>
                </c:pt>
                <c:pt idx="40">
                  <c:v>17.996020099999999</c:v>
                </c:pt>
                <c:pt idx="41">
                  <c:v>17.618634</c:v>
                </c:pt>
                <c:pt idx="42">
                  <c:v>17.234769499999999</c:v>
                </c:pt>
                <c:pt idx="43">
                  <c:v>16.844481200000001</c:v>
                </c:pt>
                <c:pt idx="44">
                  <c:v>16.447841799999999</c:v>
                </c:pt>
                <c:pt idx="45">
                  <c:v>16.044943799999999</c:v>
                </c:pt>
                <c:pt idx="46">
                  <c:v>15.635900899999999</c:v>
                </c:pt>
                <c:pt idx="47">
                  <c:v>15.220849599999999</c:v>
                </c:pt>
                <c:pt idx="48">
                  <c:v>14.7999508</c:v>
                </c:pt>
                <c:pt idx="49">
                  <c:v>14.3733915</c:v>
                </c:pt>
                <c:pt idx="50">
                  <c:v>14.027777800000001</c:v>
                </c:pt>
                <c:pt idx="51">
                  <c:v>13.939280399999999</c:v>
                </c:pt>
                <c:pt idx="52">
                  <c:v>13.4914152</c:v>
                </c:pt>
                <c:pt idx="53">
                  <c:v>13.038503199999999</c:v>
                </c:pt>
                <c:pt idx="54">
                  <c:v>12.5808597</c:v>
                </c:pt>
                <c:pt idx="55">
                  <c:v>12.118835000000001</c:v>
                </c:pt>
                <c:pt idx="56">
                  <c:v>11.652816400000001</c:v>
                </c:pt>
                <c:pt idx="57">
                  <c:v>11.183229600000001</c:v>
                </c:pt>
                <c:pt idx="58">
                  <c:v>10.710539900000001</c:v>
                </c:pt>
                <c:pt idx="59">
                  <c:v>10.235253699999999</c:v>
                </c:pt>
                <c:pt idx="60">
                  <c:v>10</c:v>
                </c:pt>
                <c:pt idx="61">
                  <c:v>10</c:v>
                </c:pt>
              </c:numCache>
            </c:numRef>
          </c:xVal>
          <c:yVal>
            <c:numRef>
              <c:f>Sheet1!$C$1:$C$81</c:f>
              <c:numCache>
                <c:formatCode>General</c:formatCode>
                <c:ptCount val="81"/>
                <c:pt idx="0">
                  <c:v>4.5</c:v>
                </c:pt>
                <c:pt idx="1">
                  <c:v>4.45</c:v>
                </c:pt>
                <c:pt idx="2">
                  <c:v>4.4000000000000004</c:v>
                </c:pt>
                <c:pt idx="3">
                  <c:v>4.3499999999999996</c:v>
                </c:pt>
                <c:pt idx="4">
                  <c:v>4.3</c:v>
                </c:pt>
                <c:pt idx="5">
                  <c:v>4.25</c:v>
                </c:pt>
                <c:pt idx="6">
                  <c:v>4.2</c:v>
                </c:pt>
                <c:pt idx="7">
                  <c:v>4.1500000000000004</c:v>
                </c:pt>
                <c:pt idx="8">
                  <c:v>4.1155476000000002</c:v>
                </c:pt>
                <c:pt idx="9">
                  <c:v>4.0999999999999996</c:v>
                </c:pt>
                <c:pt idx="10">
                  <c:v>4.05</c:v>
                </c:pt>
                <c:pt idx="11">
                  <c:v>4</c:v>
                </c:pt>
                <c:pt idx="12">
                  <c:v>3.95</c:v>
                </c:pt>
                <c:pt idx="13">
                  <c:v>3.9</c:v>
                </c:pt>
                <c:pt idx="14">
                  <c:v>3.85</c:v>
                </c:pt>
                <c:pt idx="15">
                  <c:v>3.8</c:v>
                </c:pt>
                <c:pt idx="16">
                  <c:v>3.75</c:v>
                </c:pt>
                <c:pt idx="17">
                  <c:v>3.7</c:v>
                </c:pt>
                <c:pt idx="18">
                  <c:v>3.65</c:v>
                </c:pt>
                <c:pt idx="19">
                  <c:v>3.6</c:v>
                </c:pt>
                <c:pt idx="20">
                  <c:v>3.55</c:v>
                </c:pt>
                <c:pt idx="21">
                  <c:v>3.5</c:v>
                </c:pt>
                <c:pt idx="22">
                  <c:v>3.45</c:v>
                </c:pt>
                <c:pt idx="23">
                  <c:v>3.4</c:v>
                </c:pt>
                <c:pt idx="24">
                  <c:v>3.35</c:v>
                </c:pt>
                <c:pt idx="25">
                  <c:v>3.3</c:v>
                </c:pt>
                <c:pt idx="26">
                  <c:v>3.2743807999999999</c:v>
                </c:pt>
                <c:pt idx="27">
                  <c:v>3.25</c:v>
                </c:pt>
                <c:pt idx="28">
                  <c:v>3.2</c:v>
                </c:pt>
                <c:pt idx="29">
                  <c:v>3.15</c:v>
                </c:pt>
                <c:pt idx="30">
                  <c:v>3.1</c:v>
                </c:pt>
                <c:pt idx="31">
                  <c:v>3.05</c:v>
                </c:pt>
                <c:pt idx="32">
                  <c:v>3</c:v>
                </c:pt>
                <c:pt idx="33">
                  <c:v>2.95</c:v>
                </c:pt>
                <c:pt idx="34">
                  <c:v>2.9</c:v>
                </c:pt>
                <c:pt idx="35">
                  <c:v>2.85</c:v>
                </c:pt>
                <c:pt idx="36">
                  <c:v>2.8</c:v>
                </c:pt>
                <c:pt idx="37">
                  <c:v>2.75</c:v>
                </c:pt>
                <c:pt idx="38">
                  <c:v>2.7</c:v>
                </c:pt>
                <c:pt idx="39">
                  <c:v>2.6581568999999998</c:v>
                </c:pt>
                <c:pt idx="40">
                  <c:v>2.65</c:v>
                </c:pt>
                <c:pt idx="41">
                  <c:v>2.6</c:v>
                </c:pt>
                <c:pt idx="42">
                  <c:v>2.5499999999999998</c:v>
                </c:pt>
                <c:pt idx="43">
                  <c:v>2.5</c:v>
                </c:pt>
                <c:pt idx="44">
                  <c:v>2.4500000000000002</c:v>
                </c:pt>
                <c:pt idx="45">
                  <c:v>2.4</c:v>
                </c:pt>
                <c:pt idx="46">
                  <c:v>2.35</c:v>
                </c:pt>
                <c:pt idx="47">
                  <c:v>2.2999999999999998</c:v>
                </c:pt>
                <c:pt idx="48">
                  <c:v>2.25</c:v>
                </c:pt>
                <c:pt idx="49">
                  <c:v>2.2000000000000002</c:v>
                </c:pt>
                <c:pt idx="50">
                  <c:v>2.1602272999999999</c:v>
                </c:pt>
                <c:pt idx="51">
                  <c:v>2.15</c:v>
                </c:pt>
                <c:pt idx="52">
                  <c:v>2.1</c:v>
                </c:pt>
                <c:pt idx="53">
                  <c:v>2.0499999999999998</c:v>
                </c:pt>
                <c:pt idx="54">
                  <c:v>2</c:v>
                </c:pt>
                <c:pt idx="55">
                  <c:v>1.95</c:v>
                </c:pt>
                <c:pt idx="56">
                  <c:v>1.9</c:v>
                </c:pt>
                <c:pt idx="57">
                  <c:v>1.85</c:v>
                </c:pt>
                <c:pt idx="58">
                  <c:v>1.8</c:v>
                </c:pt>
                <c:pt idx="59">
                  <c:v>1.75</c:v>
                </c:pt>
                <c:pt idx="60">
                  <c:v>1.7258777000000001</c:v>
                </c:pt>
                <c:pt idx="61">
                  <c:v>1.75</c:v>
                </c:pt>
              </c:numCache>
            </c:numRef>
          </c:yVal>
          <c:smooth val="0"/>
        </c:ser>
        <c:ser>
          <c:idx val="1"/>
          <c:order val="1"/>
          <c:spPr>
            <a:ln w="19050" cap="rnd">
              <a:solidFill>
                <a:srgbClr val="FF00FF"/>
              </a:solidFill>
              <a:round/>
            </a:ln>
            <a:effectLst/>
          </c:spPr>
          <c:marker>
            <c:symbol val="none"/>
          </c:marker>
          <c:xVal>
            <c:numRef>
              <c:f>Sheet1!$E$1:$E$89</c:f>
              <c:numCache>
                <c:formatCode>General</c:formatCode>
                <c:ptCount val="89"/>
                <c:pt idx="0">
                  <c:v>54.157807200000001</c:v>
                </c:pt>
                <c:pt idx="1">
                  <c:v>53.839397499999997</c:v>
                </c:pt>
                <c:pt idx="2">
                  <c:v>53.514145200000002</c:v>
                </c:pt>
                <c:pt idx="3">
                  <c:v>53.181891499999999</c:v>
                </c:pt>
                <c:pt idx="4">
                  <c:v>52.842475200000003</c:v>
                </c:pt>
                <c:pt idx="5">
                  <c:v>52.495732400000001</c:v>
                </c:pt>
                <c:pt idx="6">
                  <c:v>52.141496699999998</c:v>
                </c:pt>
                <c:pt idx="7">
                  <c:v>51.779599599999997</c:v>
                </c:pt>
                <c:pt idx="8">
                  <c:v>51.409870099999999</c:v>
                </c:pt>
                <c:pt idx="9">
                  <c:v>51.032135400000001</c:v>
                </c:pt>
                <c:pt idx="10">
                  <c:v>50.646220800000002</c:v>
                </c:pt>
                <c:pt idx="11">
                  <c:v>50.277777800000003</c:v>
                </c:pt>
                <c:pt idx="12">
                  <c:v>50.251759499999999</c:v>
                </c:pt>
                <c:pt idx="13">
                  <c:v>49.845985900000002</c:v>
                </c:pt>
                <c:pt idx="14">
                  <c:v>49.431435200000003</c:v>
                </c:pt>
                <c:pt idx="15">
                  <c:v>49.007926500000004</c:v>
                </c:pt>
                <c:pt idx="16">
                  <c:v>48.575278500000003</c:v>
                </c:pt>
                <c:pt idx="17">
                  <c:v>48.133309599999997</c:v>
                </c:pt>
                <c:pt idx="18">
                  <c:v>47.6818387</c:v>
                </c:pt>
                <c:pt idx="19">
                  <c:v>47.220685600000003</c:v>
                </c:pt>
                <c:pt idx="20">
                  <c:v>46.749671200000002</c:v>
                </c:pt>
                <c:pt idx="21">
                  <c:v>46.268618500000002</c:v>
                </c:pt>
                <c:pt idx="22">
                  <c:v>46.25</c:v>
                </c:pt>
                <c:pt idx="23">
                  <c:v>45.773577600000003</c:v>
                </c:pt>
                <c:pt idx="24">
                  <c:v>45.267921000000001</c:v>
                </c:pt>
                <c:pt idx="25">
                  <c:v>44.7516289</c:v>
                </c:pt>
                <c:pt idx="26">
                  <c:v>44.224537699999999</c:v>
                </c:pt>
                <c:pt idx="27">
                  <c:v>43.686489399999999</c:v>
                </c:pt>
                <c:pt idx="28">
                  <c:v>43.137332800000003</c:v>
                </c:pt>
                <c:pt idx="29">
                  <c:v>42.576924499999997</c:v>
                </c:pt>
                <c:pt idx="30">
                  <c:v>42.222222199999997</c:v>
                </c:pt>
                <c:pt idx="31">
                  <c:v>42.003237300000002</c:v>
                </c:pt>
                <c:pt idx="32">
                  <c:v>41.414846599999997</c:v>
                </c:pt>
                <c:pt idx="33">
                  <c:v>40.814731600000002</c:v>
                </c:pt>
                <c:pt idx="34">
                  <c:v>40.202791699999999</c:v>
                </c:pt>
                <c:pt idx="35">
                  <c:v>39.578940899999999</c:v>
                </c:pt>
                <c:pt idx="36">
                  <c:v>38.9431096</c:v>
                </c:pt>
                <c:pt idx="37">
                  <c:v>38.295246200000001</c:v>
                </c:pt>
                <c:pt idx="38">
                  <c:v>38.194444400000002</c:v>
                </c:pt>
                <c:pt idx="39">
                  <c:v>37.629952400000001</c:v>
                </c:pt>
                <c:pt idx="40">
                  <c:v>36.951501800000003</c:v>
                </c:pt>
                <c:pt idx="41">
                  <c:v>36.260876400000001</c:v>
                </c:pt>
                <c:pt idx="42">
                  <c:v>35.558117199999998</c:v>
                </c:pt>
                <c:pt idx="43">
                  <c:v>34.843294200000003</c:v>
                </c:pt>
                <c:pt idx="44">
                  <c:v>34.1666667</c:v>
                </c:pt>
                <c:pt idx="45">
                  <c:v>34.115973599999997</c:v>
                </c:pt>
                <c:pt idx="46">
                  <c:v>33.3694773</c:v>
                </c:pt>
                <c:pt idx="47">
                  <c:v>32.611201899999998</c:v>
                </c:pt>
                <c:pt idx="48">
                  <c:v>31.841361500000001</c:v>
                </c:pt>
                <c:pt idx="49">
                  <c:v>31.060213000000001</c:v>
                </c:pt>
                <c:pt idx="50">
                  <c:v>30.268059300000001</c:v>
                </c:pt>
                <c:pt idx="51">
                  <c:v>30.138888900000001</c:v>
                </c:pt>
                <c:pt idx="52">
                  <c:v>29.457153099999999</c:v>
                </c:pt>
                <c:pt idx="53">
                  <c:v>28.634321199999999</c:v>
                </c:pt>
                <c:pt idx="54">
                  <c:v>27.801581500000001</c:v>
                </c:pt>
                <c:pt idx="55">
                  <c:v>26.9594579</c:v>
                </c:pt>
                <c:pt idx="56">
                  <c:v>26.111111099999999</c:v>
                </c:pt>
                <c:pt idx="57">
                  <c:v>26.108501199999999</c:v>
                </c:pt>
                <c:pt idx="58">
                  <c:v>25.2376106</c:v>
                </c:pt>
                <c:pt idx="59">
                  <c:v>24.359191899999999</c:v>
                </c:pt>
                <c:pt idx="60">
                  <c:v>23.4740471</c:v>
                </c:pt>
                <c:pt idx="61">
                  <c:v>22.583053499999998</c:v>
                </c:pt>
                <c:pt idx="62">
                  <c:v>22.0833333</c:v>
                </c:pt>
                <c:pt idx="63">
                  <c:v>21.680789699999998</c:v>
                </c:pt>
                <c:pt idx="64">
                  <c:v>20.766561100000001</c:v>
                </c:pt>
                <c:pt idx="65">
                  <c:v>19.849544300000002</c:v>
                </c:pt>
                <c:pt idx="66">
                  <c:v>18.930957200000002</c:v>
                </c:pt>
                <c:pt idx="67">
                  <c:v>18.055555600000002</c:v>
                </c:pt>
                <c:pt idx="68">
                  <c:v>18.011260700000001</c:v>
                </c:pt>
                <c:pt idx="69">
                  <c:v>17.075739800000001</c:v>
                </c:pt>
                <c:pt idx="70">
                  <c:v>16.1428653</c:v>
                </c:pt>
                <c:pt idx="71">
                  <c:v>15.214226</c:v>
                </c:pt>
                <c:pt idx="72">
                  <c:v>14.291495599999999</c:v>
                </c:pt>
                <c:pt idx="73">
                  <c:v>14.027777800000001</c:v>
                </c:pt>
                <c:pt idx="74">
                  <c:v>13.3605509</c:v>
                </c:pt>
                <c:pt idx="75">
                  <c:v>12.432907</c:v>
                </c:pt>
                <c:pt idx="76">
                  <c:v>11.516947399999999</c:v>
                </c:pt>
                <c:pt idx="77">
                  <c:v>10.614697</c:v>
                </c:pt>
                <c:pt idx="78">
                  <c:v>10</c:v>
                </c:pt>
                <c:pt idx="79">
                  <c:v>10</c:v>
                </c:pt>
              </c:numCache>
            </c:numRef>
          </c:xVal>
          <c:yVal>
            <c:numRef>
              <c:f>Sheet1!$F$1:$F$89</c:f>
              <c:numCache>
                <c:formatCode>General</c:formatCode>
                <c:ptCount val="89"/>
                <c:pt idx="0">
                  <c:v>4.5</c:v>
                </c:pt>
                <c:pt idx="1">
                  <c:v>4.45</c:v>
                </c:pt>
                <c:pt idx="2">
                  <c:v>4.4000000000000004</c:v>
                </c:pt>
                <c:pt idx="3">
                  <c:v>4.3499999999999996</c:v>
                </c:pt>
                <c:pt idx="4">
                  <c:v>4.3</c:v>
                </c:pt>
                <c:pt idx="5">
                  <c:v>4.25</c:v>
                </c:pt>
                <c:pt idx="6">
                  <c:v>4.2</c:v>
                </c:pt>
                <c:pt idx="7">
                  <c:v>4.1500000000000004</c:v>
                </c:pt>
                <c:pt idx="8">
                  <c:v>4.0999999999999996</c:v>
                </c:pt>
                <c:pt idx="9">
                  <c:v>4.05</c:v>
                </c:pt>
                <c:pt idx="10">
                  <c:v>4</c:v>
                </c:pt>
                <c:pt idx="11">
                  <c:v>3.9533005000000001</c:v>
                </c:pt>
                <c:pt idx="12">
                  <c:v>3.95</c:v>
                </c:pt>
                <c:pt idx="13">
                  <c:v>3.9</c:v>
                </c:pt>
                <c:pt idx="14">
                  <c:v>3.85</c:v>
                </c:pt>
                <c:pt idx="15">
                  <c:v>3.8</c:v>
                </c:pt>
                <c:pt idx="16">
                  <c:v>3.75</c:v>
                </c:pt>
                <c:pt idx="17">
                  <c:v>3.7</c:v>
                </c:pt>
                <c:pt idx="18">
                  <c:v>3.65</c:v>
                </c:pt>
                <c:pt idx="19">
                  <c:v>3.6</c:v>
                </c:pt>
                <c:pt idx="20">
                  <c:v>3.55</c:v>
                </c:pt>
                <c:pt idx="21">
                  <c:v>3.5</c:v>
                </c:pt>
                <c:pt idx="22">
                  <c:v>3.4981252</c:v>
                </c:pt>
                <c:pt idx="23">
                  <c:v>3.45</c:v>
                </c:pt>
                <c:pt idx="24">
                  <c:v>3.4</c:v>
                </c:pt>
                <c:pt idx="25">
                  <c:v>3.35</c:v>
                </c:pt>
                <c:pt idx="26">
                  <c:v>3.3</c:v>
                </c:pt>
                <c:pt idx="27">
                  <c:v>3.25</c:v>
                </c:pt>
                <c:pt idx="28">
                  <c:v>3.2</c:v>
                </c:pt>
                <c:pt idx="29">
                  <c:v>3.15</c:v>
                </c:pt>
                <c:pt idx="30">
                  <c:v>3.1191483999999998</c:v>
                </c:pt>
                <c:pt idx="31">
                  <c:v>3.1</c:v>
                </c:pt>
                <c:pt idx="32">
                  <c:v>3.05</c:v>
                </c:pt>
                <c:pt idx="33">
                  <c:v>3</c:v>
                </c:pt>
                <c:pt idx="34">
                  <c:v>2.95</c:v>
                </c:pt>
                <c:pt idx="35">
                  <c:v>2.9</c:v>
                </c:pt>
                <c:pt idx="36">
                  <c:v>2.85</c:v>
                </c:pt>
                <c:pt idx="37">
                  <c:v>2.8</c:v>
                </c:pt>
                <c:pt idx="38">
                  <c:v>2.7924775999999998</c:v>
                </c:pt>
                <c:pt idx="39">
                  <c:v>2.75</c:v>
                </c:pt>
                <c:pt idx="40">
                  <c:v>2.7</c:v>
                </c:pt>
                <c:pt idx="41">
                  <c:v>2.65</c:v>
                </c:pt>
                <c:pt idx="42">
                  <c:v>2.6</c:v>
                </c:pt>
                <c:pt idx="43">
                  <c:v>2.5499999999999998</c:v>
                </c:pt>
                <c:pt idx="44">
                  <c:v>2.5035204000000002</c:v>
                </c:pt>
                <c:pt idx="45">
                  <c:v>2.5</c:v>
                </c:pt>
                <c:pt idx="46">
                  <c:v>2.4500000000000002</c:v>
                </c:pt>
                <c:pt idx="47">
                  <c:v>2.4</c:v>
                </c:pt>
                <c:pt idx="48">
                  <c:v>2.35</c:v>
                </c:pt>
                <c:pt idx="49">
                  <c:v>2.2999999999999998</c:v>
                </c:pt>
                <c:pt idx="50">
                  <c:v>2.25</c:v>
                </c:pt>
                <c:pt idx="51">
                  <c:v>2.242137</c:v>
                </c:pt>
                <c:pt idx="52">
                  <c:v>2.2000000000000002</c:v>
                </c:pt>
                <c:pt idx="53">
                  <c:v>2.15</c:v>
                </c:pt>
                <c:pt idx="54">
                  <c:v>2.1</c:v>
                </c:pt>
                <c:pt idx="55">
                  <c:v>2.0499999999999998</c:v>
                </c:pt>
                <c:pt idx="56">
                  <c:v>2.0001562000000002</c:v>
                </c:pt>
                <c:pt idx="57">
                  <c:v>2</c:v>
                </c:pt>
                <c:pt idx="58">
                  <c:v>1.95</c:v>
                </c:pt>
                <c:pt idx="59">
                  <c:v>1.9</c:v>
                </c:pt>
                <c:pt idx="60">
                  <c:v>1.85</c:v>
                </c:pt>
                <c:pt idx="61">
                  <c:v>1.8</c:v>
                </c:pt>
                <c:pt idx="62">
                  <c:v>1.7726023</c:v>
                </c:pt>
                <c:pt idx="63">
                  <c:v>1.75</c:v>
                </c:pt>
                <c:pt idx="64">
                  <c:v>1.7</c:v>
                </c:pt>
                <c:pt idx="65">
                  <c:v>1.65</c:v>
                </c:pt>
                <c:pt idx="66">
                  <c:v>1.6</c:v>
                </c:pt>
                <c:pt idx="67">
                  <c:v>1.5524747000000001</c:v>
                </c:pt>
                <c:pt idx="68">
                  <c:v>1.55</c:v>
                </c:pt>
                <c:pt idx="69">
                  <c:v>1.5</c:v>
                </c:pt>
                <c:pt idx="70">
                  <c:v>1.45</c:v>
                </c:pt>
                <c:pt idx="71">
                  <c:v>1.4</c:v>
                </c:pt>
                <c:pt idx="72">
                  <c:v>1.35</c:v>
                </c:pt>
                <c:pt idx="73">
                  <c:v>1.3362107000000001</c:v>
                </c:pt>
                <c:pt idx="74">
                  <c:v>1.3</c:v>
                </c:pt>
                <c:pt idx="75">
                  <c:v>1.25</c:v>
                </c:pt>
                <c:pt idx="76">
                  <c:v>1.2</c:v>
                </c:pt>
                <c:pt idx="77">
                  <c:v>1.1499999999999999</c:v>
                </c:pt>
                <c:pt idx="78">
                  <c:v>1.1161498000000001</c:v>
                </c:pt>
                <c:pt idx="79">
                  <c:v>1.1499999999999999</c:v>
                </c:pt>
              </c:numCache>
            </c:numRef>
          </c:yVal>
          <c:smooth val="0"/>
        </c:ser>
        <c:ser>
          <c:idx val="2"/>
          <c:order val="2"/>
          <c:spPr>
            <a:ln w="19050" cap="rnd">
              <a:solidFill>
                <a:srgbClr val="FF3300"/>
              </a:solidFill>
              <a:prstDash val="lgDash"/>
              <a:round/>
            </a:ln>
            <a:effectLst/>
          </c:spPr>
          <c:marker>
            <c:symbol val="none"/>
          </c:marker>
          <c:xVal>
            <c:numRef>
              <c:f>Sheet1!$H$1:$H$100</c:f>
              <c:numCache>
                <c:formatCode>General</c:formatCode>
                <c:ptCount val="100"/>
                <c:pt idx="0">
                  <c:v>104.30140710000001</c:v>
                </c:pt>
                <c:pt idx="1">
                  <c:v>103.7042699</c:v>
                </c:pt>
                <c:pt idx="2">
                  <c:v>103.0943</c:v>
                </c:pt>
                <c:pt idx="3">
                  <c:v>102.6388889</c:v>
                </c:pt>
                <c:pt idx="4">
                  <c:v>102.47058370000001</c:v>
                </c:pt>
                <c:pt idx="5">
                  <c:v>101.83171129999999</c:v>
                </c:pt>
                <c:pt idx="6">
                  <c:v>101.1790484</c:v>
                </c:pt>
                <c:pt idx="7">
                  <c:v>100.51228209999999</c:v>
                </c:pt>
                <c:pt idx="8">
                  <c:v>99.831094800000002</c:v>
                </c:pt>
                <c:pt idx="9">
                  <c:v>99.135164900000007</c:v>
                </c:pt>
                <c:pt idx="10">
                  <c:v>98.611111100000002</c:v>
                </c:pt>
                <c:pt idx="11">
                  <c:v>98.423452400000002</c:v>
                </c:pt>
                <c:pt idx="12">
                  <c:v>97.694280699999993</c:v>
                </c:pt>
                <c:pt idx="13">
                  <c:v>96.949320099999994</c:v>
                </c:pt>
                <c:pt idx="14">
                  <c:v>96.188234800000004</c:v>
                </c:pt>
                <c:pt idx="15">
                  <c:v>95.410686999999996</c:v>
                </c:pt>
                <c:pt idx="16">
                  <c:v>94.616337299999998</c:v>
                </c:pt>
                <c:pt idx="17">
                  <c:v>94.583333300000007</c:v>
                </c:pt>
                <c:pt idx="18">
                  <c:v>93.8017447</c:v>
                </c:pt>
                <c:pt idx="19">
                  <c:v>92.969468599999999</c:v>
                </c:pt>
                <c:pt idx="20">
                  <c:v>92.119299100000006</c:v>
                </c:pt>
                <c:pt idx="21">
                  <c:v>91.250896800000007</c:v>
                </c:pt>
                <c:pt idx="22">
                  <c:v>90.555555600000005</c:v>
                </c:pt>
                <c:pt idx="23">
                  <c:v>90.3631283</c:v>
                </c:pt>
                <c:pt idx="24">
                  <c:v>89.453487800000005</c:v>
                </c:pt>
                <c:pt idx="25">
                  <c:v>88.524535700000001</c:v>
                </c:pt>
                <c:pt idx="26">
                  <c:v>87.575948299999993</c:v>
                </c:pt>
                <c:pt idx="27">
                  <c:v>86.607409200000006</c:v>
                </c:pt>
                <c:pt idx="28">
                  <c:v>86.527777799999996</c:v>
                </c:pt>
                <c:pt idx="29">
                  <c:v>85.614660200000003</c:v>
                </c:pt>
                <c:pt idx="30">
                  <c:v>84.600920900000006</c:v>
                </c:pt>
                <c:pt idx="31">
                  <c:v>83.566252399999996</c:v>
                </c:pt>
                <c:pt idx="32">
                  <c:v>82.510384500000001</c:v>
                </c:pt>
                <c:pt idx="33">
                  <c:v>82.5</c:v>
                </c:pt>
                <c:pt idx="34">
                  <c:v>81.428205899999995</c:v>
                </c:pt>
                <c:pt idx="35">
                  <c:v>80.324194599999998</c:v>
                </c:pt>
                <c:pt idx="36">
                  <c:v>79.198184600000005</c:v>
                </c:pt>
                <c:pt idx="37">
                  <c:v>78.472222200000004</c:v>
                </c:pt>
                <c:pt idx="38">
                  <c:v>78.047968299999994</c:v>
                </c:pt>
                <c:pt idx="39">
                  <c:v>76.871824899999993</c:v>
                </c:pt>
                <c:pt idx="40">
                  <c:v>75.673094699999993</c:v>
                </c:pt>
                <c:pt idx="41">
                  <c:v>74.451680400000001</c:v>
                </c:pt>
                <c:pt idx="42">
                  <c:v>74.444444399999995</c:v>
                </c:pt>
                <c:pt idx="43">
                  <c:v>73.201295200000004</c:v>
                </c:pt>
                <c:pt idx="44">
                  <c:v>71.927996899999997</c:v>
                </c:pt>
                <c:pt idx="45">
                  <c:v>70.631849200000005</c:v>
                </c:pt>
                <c:pt idx="46">
                  <c:v>70.416666699999993</c:v>
                </c:pt>
                <c:pt idx="47">
                  <c:v>69.307062799999997</c:v>
                </c:pt>
                <c:pt idx="48">
                  <c:v>67.958371299999996</c:v>
                </c:pt>
                <c:pt idx="49">
                  <c:v>66.587109900000002</c:v>
                </c:pt>
                <c:pt idx="50">
                  <c:v>66.388888899999998</c:v>
                </c:pt>
                <c:pt idx="51">
                  <c:v>65.1868056</c:v>
                </c:pt>
                <c:pt idx="52">
                  <c:v>63.763272399999998</c:v>
                </c:pt>
                <c:pt idx="53">
                  <c:v>62.361111100000002</c:v>
                </c:pt>
                <c:pt idx="54">
                  <c:v>62.317770000000003</c:v>
                </c:pt>
                <c:pt idx="55">
                  <c:v>60.842523399999997</c:v>
                </c:pt>
                <c:pt idx="56">
                  <c:v>59.3464928</c:v>
                </c:pt>
                <c:pt idx="57">
                  <c:v>58.3333333</c:v>
                </c:pt>
                <c:pt idx="58">
                  <c:v>57.827131999999999</c:v>
                </c:pt>
                <c:pt idx="59">
                  <c:v>56.281824200000003</c:v>
                </c:pt>
                <c:pt idx="60">
                  <c:v>54.7179091</c:v>
                </c:pt>
                <c:pt idx="61">
                  <c:v>54.305555599999998</c:v>
                </c:pt>
                <c:pt idx="62">
                  <c:v>53.1283721</c:v>
                </c:pt>
                <c:pt idx="63">
                  <c:v>51.5193789</c:v>
                </c:pt>
                <c:pt idx="64">
                  <c:v>50.277777800000003</c:v>
                </c:pt>
                <c:pt idx="65">
                  <c:v>49.892161100000003</c:v>
                </c:pt>
                <c:pt idx="66">
                  <c:v>48.241647299999997</c:v>
                </c:pt>
                <c:pt idx="67">
                  <c:v>46.578495599999997</c:v>
                </c:pt>
                <c:pt idx="68">
                  <c:v>46.25</c:v>
                </c:pt>
                <c:pt idx="69">
                  <c:v>44.8936049</c:v>
                </c:pt>
                <c:pt idx="70">
                  <c:v>43.196820600000002</c:v>
                </c:pt>
                <c:pt idx="71">
                  <c:v>42.222222199999997</c:v>
                </c:pt>
                <c:pt idx="72">
                  <c:v>41.486364999999999</c:v>
                </c:pt>
                <c:pt idx="73">
                  <c:v>39.762168899999999</c:v>
                </c:pt>
                <c:pt idx="74">
                  <c:v>38.194444400000002</c:v>
                </c:pt>
                <c:pt idx="75">
                  <c:v>38.033490100000002</c:v>
                </c:pt>
                <c:pt idx="76">
                  <c:v>36.289256899999998</c:v>
                </c:pt>
                <c:pt idx="77">
                  <c:v>34.547153000000002</c:v>
                </c:pt>
                <c:pt idx="78">
                  <c:v>34.1666667</c:v>
                </c:pt>
                <c:pt idx="79">
                  <c:v>32.795495299999999</c:v>
                </c:pt>
                <c:pt idx="80">
                  <c:v>31.047747099999999</c:v>
                </c:pt>
                <c:pt idx="81">
                  <c:v>30.138888900000001</c:v>
                </c:pt>
                <c:pt idx="82">
                  <c:v>29.301167400000001</c:v>
                </c:pt>
                <c:pt idx="83">
                  <c:v>27.5582584</c:v>
                </c:pt>
                <c:pt idx="84">
                  <c:v>26.111111099999999</c:v>
                </c:pt>
                <c:pt idx="85">
                  <c:v>25.829618799999999</c:v>
                </c:pt>
                <c:pt idx="86">
                  <c:v>24.103086300000001</c:v>
                </c:pt>
                <c:pt idx="87">
                  <c:v>22.402394999999999</c:v>
                </c:pt>
                <c:pt idx="88">
                  <c:v>22.0833333</c:v>
                </c:pt>
                <c:pt idx="89">
                  <c:v>20.709724699999999</c:v>
                </c:pt>
                <c:pt idx="90">
                  <c:v>19.0462846</c:v>
                </c:pt>
                <c:pt idx="91">
                  <c:v>18.055555600000002</c:v>
                </c:pt>
                <c:pt idx="92">
                  <c:v>17.409116300000001</c:v>
                </c:pt>
                <c:pt idx="93">
                  <c:v>14.027777800000001</c:v>
                </c:pt>
              </c:numCache>
            </c:numRef>
          </c:xVal>
          <c:yVal>
            <c:numRef>
              <c:f>Sheet1!$I$1:$I$100</c:f>
              <c:numCache>
                <c:formatCode>General</c:formatCode>
                <c:ptCount val="100"/>
                <c:pt idx="0">
                  <c:v>4.5</c:v>
                </c:pt>
                <c:pt idx="1">
                  <c:v>4.45</c:v>
                </c:pt>
                <c:pt idx="2">
                  <c:v>4.4000000000000004</c:v>
                </c:pt>
                <c:pt idx="3">
                  <c:v>4.3635199</c:v>
                </c:pt>
                <c:pt idx="4">
                  <c:v>4.3499999999999996</c:v>
                </c:pt>
                <c:pt idx="5">
                  <c:v>4.3</c:v>
                </c:pt>
                <c:pt idx="6">
                  <c:v>4.25</c:v>
                </c:pt>
                <c:pt idx="7">
                  <c:v>4.2</c:v>
                </c:pt>
                <c:pt idx="8">
                  <c:v>4.1500000000000004</c:v>
                </c:pt>
                <c:pt idx="9">
                  <c:v>4.0999999999999996</c:v>
                </c:pt>
                <c:pt idx="10">
                  <c:v>4.0632213000000004</c:v>
                </c:pt>
                <c:pt idx="11">
                  <c:v>4.05</c:v>
                </c:pt>
                <c:pt idx="12">
                  <c:v>4</c:v>
                </c:pt>
                <c:pt idx="13">
                  <c:v>3.95</c:v>
                </c:pt>
                <c:pt idx="14">
                  <c:v>3.9</c:v>
                </c:pt>
                <c:pt idx="15">
                  <c:v>3.85</c:v>
                </c:pt>
                <c:pt idx="16">
                  <c:v>3.8</c:v>
                </c:pt>
                <c:pt idx="17">
                  <c:v>3.7979843</c:v>
                </c:pt>
                <c:pt idx="18">
                  <c:v>3.75</c:v>
                </c:pt>
                <c:pt idx="19">
                  <c:v>3.7</c:v>
                </c:pt>
                <c:pt idx="20">
                  <c:v>3.65</c:v>
                </c:pt>
                <c:pt idx="21">
                  <c:v>3.6</c:v>
                </c:pt>
                <c:pt idx="22">
                  <c:v>3.5608909999999998</c:v>
                </c:pt>
                <c:pt idx="23">
                  <c:v>3.55</c:v>
                </c:pt>
                <c:pt idx="24">
                  <c:v>3.5</c:v>
                </c:pt>
                <c:pt idx="25">
                  <c:v>3.45</c:v>
                </c:pt>
                <c:pt idx="26">
                  <c:v>3.4</c:v>
                </c:pt>
                <c:pt idx="27">
                  <c:v>3.35</c:v>
                </c:pt>
                <c:pt idx="28">
                  <c:v>3.3460184000000002</c:v>
                </c:pt>
                <c:pt idx="29">
                  <c:v>3.3</c:v>
                </c:pt>
                <c:pt idx="30">
                  <c:v>3.25</c:v>
                </c:pt>
                <c:pt idx="31">
                  <c:v>3.2</c:v>
                </c:pt>
                <c:pt idx="32">
                  <c:v>3.15</c:v>
                </c:pt>
                <c:pt idx="33">
                  <c:v>3.1495247000000002</c:v>
                </c:pt>
                <c:pt idx="34">
                  <c:v>3.1</c:v>
                </c:pt>
                <c:pt idx="35">
                  <c:v>3.05</c:v>
                </c:pt>
                <c:pt idx="36">
                  <c:v>3</c:v>
                </c:pt>
                <c:pt idx="37">
                  <c:v>2.9685676000000001</c:v>
                </c:pt>
                <c:pt idx="38">
                  <c:v>2.95</c:v>
                </c:pt>
                <c:pt idx="39">
                  <c:v>2.9</c:v>
                </c:pt>
                <c:pt idx="40">
                  <c:v>2.85</c:v>
                </c:pt>
                <c:pt idx="41">
                  <c:v>2.8</c:v>
                </c:pt>
                <c:pt idx="42">
                  <c:v>2.7997143000000002</c:v>
                </c:pt>
                <c:pt idx="43">
                  <c:v>2.75</c:v>
                </c:pt>
                <c:pt idx="44">
                  <c:v>2.7</c:v>
                </c:pt>
                <c:pt idx="45">
                  <c:v>2.65</c:v>
                </c:pt>
                <c:pt idx="46">
                  <c:v>2.6419777999999998</c:v>
                </c:pt>
                <c:pt idx="47">
                  <c:v>2.6</c:v>
                </c:pt>
                <c:pt idx="48">
                  <c:v>2.5499999999999998</c:v>
                </c:pt>
                <c:pt idx="49">
                  <c:v>2.5</c:v>
                </c:pt>
                <c:pt idx="50">
                  <c:v>2.4930232999999999</c:v>
                </c:pt>
                <c:pt idx="51">
                  <c:v>2.4500000000000002</c:v>
                </c:pt>
                <c:pt idx="52">
                  <c:v>2.4</c:v>
                </c:pt>
                <c:pt idx="53">
                  <c:v>2.3515258000000001</c:v>
                </c:pt>
                <c:pt idx="54">
                  <c:v>2.35</c:v>
                </c:pt>
                <c:pt idx="55">
                  <c:v>2.2999999999999998</c:v>
                </c:pt>
                <c:pt idx="56">
                  <c:v>2.25</c:v>
                </c:pt>
                <c:pt idx="57">
                  <c:v>2.2168906000000002</c:v>
                </c:pt>
                <c:pt idx="58">
                  <c:v>2.2000000000000002</c:v>
                </c:pt>
                <c:pt idx="59">
                  <c:v>2.15</c:v>
                </c:pt>
                <c:pt idx="60">
                  <c:v>2.1</c:v>
                </c:pt>
                <c:pt idx="61">
                  <c:v>2.0872576</c:v>
                </c:pt>
                <c:pt idx="62">
                  <c:v>2.0499999999999998</c:v>
                </c:pt>
                <c:pt idx="63">
                  <c:v>2</c:v>
                </c:pt>
                <c:pt idx="64">
                  <c:v>1.9620865000000001</c:v>
                </c:pt>
                <c:pt idx="65">
                  <c:v>1.95</c:v>
                </c:pt>
                <c:pt idx="66">
                  <c:v>1.9</c:v>
                </c:pt>
                <c:pt idx="67">
                  <c:v>1.85</c:v>
                </c:pt>
                <c:pt idx="68">
                  <c:v>1.8404859</c:v>
                </c:pt>
                <c:pt idx="69">
                  <c:v>1.8</c:v>
                </c:pt>
                <c:pt idx="70">
                  <c:v>1.75</c:v>
                </c:pt>
                <c:pt idx="71">
                  <c:v>1.7219154000000001</c:v>
                </c:pt>
                <c:pt idx="72">
                  <c:v>1.7</c:v>
                </c:pt>
                <c:pt idx="73">
                  <c:v>1.65</c:v>
                </c:pt>
                <c:pt idx="74">
                  <c:v>1.6048100999999999</c:v>
                </c:pt>
                <c:pt idx="75">
                  <c:v>1.6</c:v>
                </c:pt>
                <c:pt idx="76">
                  <c:v>1.55</c:v>
                </c:pt>
                <c:pt idx="77">
                  <c:v>1.5</c:v>
                </c:pt>
                <c:pt idx="78">
                  <c:v>1.4894927</c:v>
                </c:pt>
                <c:pt idx="79">
                  <c:v>1.45</c:v>
                </c:pt>
                <c:pt idx="80">
                  <c:v>1.4</c:v>
                </c:pt>
                <c:pt idx="81">
                  <c:v>1.3745596</c:v>
                </c:pt>
                <c:pt idx="82">
                  <c:v>1.35</c:v>
                </c:pt>
                <c:pt idx="83">
                  <c:v>1.3</c:v>
                </c:pt>
                <c:pt idx="84">
                  <c:v>1.2584951</c:v>
                </c:pt>
                <c:pt idx="85">
                  <c:v>1.25</c:v>
                </c:pt>
                <c:pt idx="86">
                  <c:v>1.2</c:v>
                </c:pt>
                <c:pt idx="87">
                  <c:v>1.1499999999999999</c:v>
                </c:pt>
                <c:pt idx="88">
                  <c:v>1.1410271999999999</c:v>
                </c:pt>
                <c:pt idx="89">
                  <c:v>1.1000000000000001</c:v>
                </c:pt>
                <c:pt idx="90">
                  <c:v>1.05</c:v>
                </c:pt>
                <c:pt idx="91">
                  <c:v>1.0205424999999999</c:v>
                </c:pt>
                <c:pt idx="92">
                  <c:v>1</c:v>
                </c:pt>
                <c:pt idx="93">
                  <c:v>1</c:v>
                </c:pt>
              </c:numCache>
            </c:numRef>
          </c:yVal>
          <c:smooth val="0"/>
        </c:ser>
        <c:ser>
          <c:idx val="3"/>
          <c:order val="3"/>
          <c:spPr>
            <a:ln w="19050" cap="rnd">
              <a:solidFill>
                <a:srgbClr val="00CC00"/>
              </a:solidFill>
              <a:prstDash val="lgDashDot"/>
              <a:round/>
            </a:ln>
            <a:effectLst/>
          </c:spPr>
          <c:marker>
            <c:symbol val="none"/>
          </c:marker>
          <c:xVal>
            <c:numRef>
              <c:f>Sheet1!$K$1:$K$119</c:f>
              <c:numCache>
                <c:formatCode>General</c:formatCode>
                <c:ptCount val="119"/>
                <c:pt idx="0">
                  <c:v>198.68990170000001</c:v>
                </c:pt>
                <c:pt idx="1">
                  <c:v>197.56472070000001</c:v>
                </c:pt>
                <c:pt idx="2">
                  <c:v>196.41535930000001</c:v>
                </c:pt>
                <c:pt idx="3">
                  <c:v>195.2777778</c:v>
                </c:pt>
                <c:pt idx="4">
                  <c:v>195.24118569999999</c:v>
                </c:pt>
                <c:pt idx="5">
                  <c:v>194.03943530000001</c:v>
                </c:pt>
                <c:pt idx="6">
                  <c:v>192.81174440000001</c:v>
                </c:pt>
                <c:pt idx="7">
                  <c:v>191.557524</c:v>
                </c:pt>
                <c:pt idx="8">
                  <c:v>191.25</c:v>
                </c:pt>
                <c:pt idx="9">
                  <c:v>190.27424020000001</c:v>
                </c:pt>
                <c:pt idx="10">
                  <c:v>188.9625581</c:v>
                </c:pt>
                <c:pt idx="11">
                  <c:v>187.62247600000001</c:v>
                </c:pt>
                <c:pt idx="12">
                  <c:v>187.2222222</c:v>
                </c:pt>
                <c:pt idx="13">
                  <c:v>186.2514061</c:v>
                </c:pt>
                <c:pt idx="14">
                  <c:v>184.84981740000001</c:v>
                </c:pt>
                <c:pt idx="15">
                  <c:v>183.4178915</c:v>
                </c:pt>
                <c:pt idx="16">
                  <c:v>183.19444440000001</c:v>
                </c:pt>
                <c:pt idx="17">
                  <c:v>181.9524198</c:v>
                </c:pt>
                <c:pt idx="18">
                  <c:v>180.45480710000001</c:v>
                </c:pt>
                <c:pt idx="19">
                  <c:v>179.16666670000001</c:v>
                </c:pt>
                <c:pt idx="20">
                  <c:v>178.92436269999999</c:v>
                </c:pt>
                <c:pt idx="21">
                  <c:v>177.3581547</c:v>
                </c:pt>
                <c:pt idx="22">
                  <c:v>175.7582745</c:v>
                </c:pt>
                <c:pt idx="23">
                  <c:v>175.13888890000001</c:v>
                </c:pt>
                <c:pt idx="24">
                  <c:v>174.12188090000001</c:v>
                </c:pt>
                <c:pt idx="25">
                  <c:v>172.44912210000001</c:v>
                </c:pt>
                <c:pt idx="26">
                  <c:v>171.11111109999999</c:v>
                </c:pt>
                <c:pt idx="27">
                  <c:v>170.73989090000001</c:v>
                </c:pt>
                <c:pt idx="28">
                  <c:v>168.99133850000001</c:v>
                </c:pt>
                <c:pt idx="29">
                  <c:v>167.20582669999999</c:v>
                </c:pt>
                <c:pt idx="30">
                  <c:v>167.08333329999999</c:v>
                </c:pt>
                <c:pt idx="31">
                  <c:v>165.378894</c:v>
                </c:pt>
                <c:pt idx="32">
                  <c:v>163.51346340000001</c:v>
                </c:pt>
                <c:pt idx="33">
                  <c:v>163.05555559999999</c:v>
                </c:pt>
                <c:pt idx="34">
                  <c:v>161.605886</c:v>
                </c:pt>
                <c:pt idx="35">
                  <c:v>159.65783719999999</c:v>
                </c:pt>
                <c:pt idx="36">
                  <c:v>159.0277778</c:v>
                </c:pt>
                <c:pt idx="37">
                  <c:v>157.66663299999999</c:v>
                </c:pt>
                <c:pt idx="38">
                  <c:v>155.6334378</c:v>
                </c:pt>
                <c:pt idx="39">
                  <c:v>155</c:v>
                </c:pt>
                <c:pt idx="40">
                  <c:v>153.55578629999999</c:v>
                </c:pt>
                <c:pt idx="41">
                  <c:v>151.43515339999999</c:v>
                </c:pt>
                <c:pt idx="42">
                  <c:v>150.9722222</c:v>
                </c:pt>
                <c:pt idx="43">
                  <c:v>149.2684634</c:v>
                </c:pt>
                <c:pt idx="44">
                  <c:v>147.05841469999999</c:v>
                </c:pt>
                <c:pt idx="45">
                  <c:v>146.94444440000001</c:v>
                </c:pt>
                <c:pt idx="46">
                  <c:v>144.80040389999999</c:v>
                </c:pt>
                <c:pt idx="47">
                  <c:v>142.91666670000001</c:v>
                </c:pt>
                <c:pt idx="48">
                  <c:v>142.49825680000001</c:v>
                </c:pt>
                <c:pt idx="49">
                  <c:v>140.14815100000001</c:v>
                </c:pt>
                <c:pt idx="50">
                  <c:v>138.88888890000001</c:v>
                </c:pt>
                <c:pt idx="51">
                  <c:v>137.7519556</c:v>
                </c:pt>
                <c:pt idx="52">
                  <c:v>135.30926220000001</c:v>
                </c:pt>
                <c:pt idx="53">
                  <c:v>134.86111109999999</c:v>
                </c:pt>
                <c:pt idx="54">
                  <c:v>132.81792849999999</c:v>
                </c:pt>
                <c:pt idx="55">
                  <c:v>130.83333329999999</c:v>
                </c:pt>
                <c:pt idx="56">
                  <c:v>130.28095300000001</c:v>
                </c:pt>
                <c:pt idx="57">
                  <c:v>127.6956811</c:v>
                </c:pt>
                <c:pt idx="58">
                  <c:v>126.80555560000001</c:v>
                </c:pt>
                <c:pt idx="59">
                  <c:v>125.0631535</c:v>
                </c:pt>
                <c:pt idx="60">
                  <c:v>122.7777778</c:v>
                </c:pt>
                <c:pt idx="61">
                  <c:v>122.3851815</c:v>
                </c:pt>
                <c:pt idx="62">
                  <c:v>119.65921539999999</c:v>
                </c:pt>
                <c:pt idx="63">
                  <c:v>118.75</c:v>
                </c:pt>
                <c:pt idx="64">
                  <c:v>116.8872944</c:v>
                </c:pt>
                <c:pt idx="65">
                  <c:v>114.7222222</c:v>
                </c:pt>
                <c:pt idx="66">
                  <c:v>114.071247</c:v>
                </c:pt>
                <c:pt idx="67">
                  <c:v>111.21009840000001</c:v>
                </c:pt>
                <c:pt idx="68">
                  <c:v>110.69444439999999</c:v>
                </c:pt>
                <c:pt idx="69">
                  <c:v>108.3042926</c:v>
                </c:pt>
                <c:pt idx="70">
                  <c:v>106.66666669999999</c:v>
                </c:pt>
                <c:pt idx="71">
                  <c:v>105.3570981</c:v>
                </c:pt>
                <c:pt idx="72">
                  <c:v>102.6388889</c:v>
                </c:pt>
                <c:pt idx="73">
                  <c:v>102.36984579999999</c:v>
                </c:pt>
                <c:pt idx="74">
                  <c:v>99.341289799999998</c:v>
                </c:pt>
                <c:pt idx="75">
                  <c:v>98.611111100000002</c:v>
                </c:pt>
                <c:pt idx="76">
                  <c:v>96.274843000000004</c:v>
                </c:pt>
                <c:pt idx="77">
                  <c:v>94.583333300000007</c:v>
                </c:pt>
                <c:pt idx="78">
                  <c:v>93.173480400000003</c:v>
                </c:pt>
                <c:pt idx="79">
                  <c:v>90.555555600000005</c:v>
                </c:pt>
                <c:pt idx="80">
                  <c:v>90.039445900000004</c:v>
                </c:pt>
                <c:pt idx="81">
                  <c:v>86.8737493</c:v>
                </c:pt>
                <c:pt idx="82">
                  <c:v>86.527777799999996</c:v>
                </c:pt>
                <c:pt idx="83">
                  <c:v>83.678333600000002</c:v>
                </c:pt>
                <c:pt idx="84">
                  <c:v>82.5</c:v>
                </c:pt>
                <c:pt idx="85">
                  <c:v>80.458386300000001</c:v>
                </c:pt>
                <c:pt idx="86">
                  <c:v>78.472222200000004</c:v>
                </c:pt>
                <c:pt idx="87">
                  <c:v>77.217264</c:v>
                </c:pt>
                <c:pt idx="88">
                  <c:v>74.444444399999995</c:v>
                </c:pt>
                <c:pt idx="89">
                  <c:v>73.958644199999995</c:v>
                </c:pt>
                <c:pt idx="90">
                  <c:v>70.685113099999995</c:v>
                </c:pt>
                <c:pt idx="91">
                  <c:v>70.416666699999993</c:v>
                </c:pt>
                <c:pt idx="92">
                  <c:v>67.399627199999998</c:v>
                </c:pt>
                <c:pt idx="93">
                  <c:v>66.388888899999998</c:v>
                </c:pt>
                <c:pt idx="94">
                  <c:v>64.109251799999996</c:v>
                </c:pt>
                <c:pt idx="95">
                  <c:v>62.361111100000002</c:v>
                </c:pt>
                <c:pt idx="96">
                  <c:v>60.818980699999997</c:v>
                </c:pt>
                <c:pt idx="97">
                  <c:v>58.3333333</c:v>
                </c:pt>
                <c:pt idx="98">
                  <c:v>57.534185299999997</c:v>
                </c:pt>
                <c:pt idx="99">
                  <c:v>54.305555599999998</c:v>
                </c:pt>
                <c:pt idx="100">
                  <c:v>54.260634199999998</c:v>
                </c:pt>
                <c:pt idx="101">
                  <c:v>50.999203700000002</c:v>
                </c:pt>
                <c:pt idx="102">
                  <c:v>50.277777800000003</c:v>
                </c:pt>
                <c:pt idx="103">
                  <c:v>47.760435200000003</c:v>
                </c:pt>
                <c:pt idx="104">
                  <c:v>46.25</c:v>
                </c:pt>
                <c:pt idx="105">
                  <c:v>44.551443200000001</c:v>
                </c:pt>
                <c:pt idx="106">
                  <c:v>42.222222199999997</c:v>
                </c:pt>
                <c:pt idx="107">
                  <c:v>41.379499899999999</c:v>
                </c:pt>
                <c:pt idx="108">
                  <c:v>38.251861499999997</c:v>
                </c:pt>
                <c:pt idx="109">
                  <c:v>38.194444400000002</c:v>
                </c:pt>
                <c:pt idx="110">
                  <c:v>35.167958599999999</c:v>
                </c:pt>
                <c:pt idx="111">
                  <c:v>34.1666667</c:v>
                </c:pt>
              </c:numCache>
            </c:numRef>
          </c:xVal>
          <c:yVal>
            <c:numRef>
              <c:f>Sheet1!$L$1:$L$119</c:f>
              <c:numCache>
                <c:formatCode>General</c:formatCode>
                <c:ptCount val="119"/>
                <c:pt idx="0">
                  <c:v>4.5</c:v>
                </c:pt>
                <c:pt idx="1">
                  <c:v>4.45</c:v>
                </c:pt>
                <c:pt idx="2">
                  <c:v>4.4000000000000004</c:v>
                </c:pt>
                <c:pt idx="3">
                  <c:v>4.3515651000000002</c:v>
                </c:pt>
                <c:pt idx="4">
                  <c:v>4.3499999999999996</c:v>
                </c:pt>
                <c:pt idx="5">
                  <c:v>4.3</c:v>
                </c:pt>
                <c:pt idx="6">
                  <c:v>4.25</c:v>
                </c:pt>
                <c:pt idx="7">
                  <c:v>4.2</c:v>
                </c:pt>
                <c:pt idx="8">
                  <c:v>4.1880661000000003</c:v>
                </c:pt>
                <c:pt idx="9">
                  <c:v>4.1500000000000004</c:v>
                </c:pt>
                <c:pt idx="10">
                  <c:v>4.0999999999999996</c:v>
                </c:pt>
                <c:pt idx="11">
                  <c:v>4.05</c:v>
                </c:pt>
                <c:pt idx="12">
                  <c:v>4.0354644000000004</c:v>
                </c:pt>
                <c:pt idx="13">
                  <c:v>4</c:v>
                </c:pt>
                <c:pt idx="14">
                  <c:v>3.95</c:v>
                </c:pt>
                <c:pt idx="15">
                  <c:v>3.9</c:v>
                </c:pt>
                <c:pt idx="16">
                  <c:v>3.8924186999999999</c:v>
                </c:pt>
                <c:pt idx="17">
                  <c:v>3.85</c:v>
                </c:pt>
                <c:pt idx="18">
                  <c:v>3.8</c:v>
                </c:pt>
                <c:pt idx="19">
                  <c:v>3.7579634</c:v>
                </c:pt>
                <c:pt idx="20">
                  <c:v>3.75</c:v>
                </c:pt>
                <c:pt idx="21">
                  <c:v>3.7</c:v>
                </c:pt>
                <c:pt idx="22">
                  <c:v>3.65</c:v>
                </c:pt>
                <c:pt idx="23">
                  <c:v>3.6311678000000001</c:v>
                </c:pt>
                <c:pt idx="24">
                  <c:v>3.6</c:v>
                </c:pt>
                <c:pt idx="25">
                  <c:v>3.55</c:v>
                </c:pt>
                <c:pt idx="26">
                  <c:v>3.5109319999999999</c:v>
                </c:pt>
                <c:pt idx="27">
                  <c:v>3.5</c:v>
                </c:pt>
                <c:pt idx="28">
                  <c:v>3.45</c:v>
                </c:pt>
                <c:pt idx="29">
                  <c:v>3.4</c:v>
                </c:pt>
                <c:pt idx="30">
                  <c:v>3.3966774000000002</c:v>
                </c:pt>
                <c:pt idx="31">
                  <c:v>3.35</c:v>
                </c:pt>
                <c:pt idx="32">
                  <c:v>3.3</c:v>
                </c:pt>
                <c:pt idx="33">
                  <c:v>3.2880915000000002</c:v>
                </c:pt>
                <c:pt idx="34">
                  <c:v>3.25</c:v>
                </c:pt>
                <c:pt idx="35">
                  <c:v>3.2</c:v>
                </c:pt>
                <c:pt idx="36">
                  <c:v>3.1842991</c:v>
                </c:pt>
                <c:pt idx="37">
                  <c:v>3.15</c:v>
                </c:pt>
                <c:pt idx="38">
                  <c:v>3.1</c:v>
                </c:pt>
                <c:pt idx="39">
                  <c:v>3.0848830999999999</c:v>
                </c:pt>
                <c:pt idx="40">
                  <c:v>3.05</c:v>
                </c:pt>
                <c:pt idx="41">
                  <c:v>3</c:v>
                </c:pt>
                <c:pt idx="42">
                  <c:v>2.9894259000000001</c:v>
                </c:pt>
                <c:pt idx="43">
                  <c:v>2.95</c:v>
                </c:pt>
                <c:pt idx="44">
                  <c:v>2.9</c:v>
                </c:pt>
                <c:pt idx="45">
                  <c:v>2.8975097999999999</c:v>
                </c:pt>
                <c:pt idx="46">
                  <c:v>2.85</c:v>
                </c:pt>
                <c:pt idx="47">
                  <c:v>2.8091963999999998</c:v>
                </c:pt>
                <c:pt idx="48">
                  <c:v>2.8</c:v>
                </c:pt>
                <c:pt idx="49">
                  <c:v>2.75</c:v>
                </c:pt>
                <c:pt idx="50">
                  <c:v>2.7239209999999998</c:v>
                </c:pt>
                <c:pt idx="51">
                  <c:v>2.7</c:v>
                </c:pt>
                <c:pt idx="52">
                  <c:v>2.65</c:v>
                </c:pt>
                <c:pt idx="53">
                  <c:v>2.6411316</c:v>
                </c:pt>
                <c:pt idx="54">
                  <c:v>2.6</c:v>
                </c:pt>
                <c:pt idx="55">
                  <c:v>2.5610392000000002</c:v>
                </c:pt>
                <c:pt idx="56">
                  <c:v>2.5499999999999998</c:v>
                </c:pt>
                <c:pt idx="57">
                  <c:v>2.5</c:v>
                </c:pt>
                <c:pt idx="58">
                  <c:v>2.4833097999999998</c:v>
                </c:pt>
                <c:pt idx="59">
                  <c:v>2.4500000000000002</c:v>
                </c:pt>
                <c:pt idx="60">
                  <c:v>2.4074570999999998</c:v>
                </c:pt>
                <c:pt idx="61">
                  <c:v>2.4</c:v>
                </c:pt>
                <c:pt idx="62">
                  <c:v>2.35</c:v>
                </c:pt>
                <c:pt idx="63">
                  <c:v>2.3338402999999999</c:v>
                </c:pt>
                <c:pt idx="64">
                  <c:v>2.2999999999999998</c:v>
                </c:pt>
                <c:pt idx="65">
                  <c:v>2.2617625000000001</c:v>
                </c:pt>
                <c:pt idx="66">
                  <c:v>2.25</c:v>
                </c:pt>
                <c:pt idx="67">
                  <c:v>2.2000000000000002</c:v>
                </c:pt>
                <c:pt idx="68">
                  <c:v>2.1913075000000002</c:v>
                </c:pt>
                <c:pt idx="69">
                  <c:v>2.15</c:v>
                </c:pt>
                <c:pt idx="70">
                  <c:v>2.1225382000000002</c:v>
                </c:pt>
                <c:pt idx="71">
                  <c:v>2.1</c:v>
                </c:pt>
                <c:pt idx="72">
                  <c:v>2.0546153999999999</c:v>
                </c:pt>
                <c:pt idx="73">
                  <c:v>2.0499999999999998</c:v>
                </c:pt>
                <c:pt idx="74">
                  <c:v>2</c:v>
                </c:pt>
                <c:pt idx="75">
                  <c:v>1.9883607000000001</c:v>
                </c:pt>
                <c:pt idx="76">
                  <c:v>1.95</c:v>
                </c:pt>
                <c:pt idx="77">
                  <c:v>1.9231134000000001</c:v>
                </c:pt>
                <c:pt idx="78">
                  <c:v>1.9</c:v>
                </c:pt>
                <c:pt idx="79">
                  <c:v>1.8584585</c:v>
                </c:pt>
                <c:pt idx="80">
                  <c:v>1.85</c:v>
                </c:pt>
                <c:pt idx="81">
                  <c:v>1.8</c:v>
                </c:pt>
                <c:pt idx="82">
                  <c:v>1.7947553000000001</c:v>
                </c:pt>
                <c:pt idx="83">
                  <c:v>1.75</c:v>
                </c:pt>
                <c:pt idx="84">
                  <c:v>1.7321308</c:v>
                </c:pt>
                <c:pt idx="85">
                  <c:v>1.7</c:v>
                </c:pt>
                <c:pt idx="86">
                  <c:v>1.6698223999999999</c:v>
                </c:pt>
                <c:pt idx="87">
                  <c:v>1.65</c:v>
                </c:pt>
                <c:pt idx="88">
                  <c:v>1.6077155000000001</c:v>
                </c:pt>
                <c:pt idx="89">
                  <c:v>1.6</c:v>
                </c:pt>
                <c:pt idx="90">
                  <c:v>1.55</c:v>
                </c:pt>
                <c:pt idx="91">
                  <c:v>1.5460799000000001</c:v>
                </c:pt>
                <c:pt idx="92">
                  <c:v>1.5</c:v>
                </c:pt>
                <c:pt idx="93">
                  <c:v>1.4851373000000001</c:v>
                </c:pt>
                <c:pt idx="94">
                  <c:v>1.45</c:v>
                </c:pt>
                <c:pt idx="95">
                  <c:v>1.4240505999999999</c:v>
                </c:pt>
                <c:pt idx="96">
                  <c:v>1.4</c:v>
                </c:pt>
                <c:pt idx="97">
                  <c:v>1.3626480000000001</c:v>
                </c:pt>
                <c:pt idx="98">
                  <c:v>1.35</c:v>
                </c:pt>
                <c:pt idx="99">
                  <c:v>1.300724</c:v>
                </c:pt>
                <c:pt idx="100">
                  <c:v>1.3</c:v>
                </c:pt>
                <c:pt idx="101">
                  <c:v>1.25</c:v>
                </c:pt>
                <c:pt idx="102">
                  <c:v>1.2393802</c:v>
                </c:pt>
                <c:pt idx="103">
                  <c:v>1.2</c:v>
                </c:pt>
                <c:pt idx="104">
                  <c:v>1.1772617999999999</c:v>
                </c:pt>
                <c:pt idx="105">
                  <c:v>1.1499999999999999</c:v>
                </c:pt>
                <c:pt idx="106">
                  <c:v>1.1139528999999999</c:v>
                </c:pt>
                <c:pt idx="107">
                  <c:v>1.1000000000000001</c:v>
                </c:pt>
                <c:pt idx="108">
                  <c:v>1.05</c:v>
                </c:pt>
                <c:pt idx="109">
                  <c:v>1.0491362</c:v>
                </c:pt>
                <c:pt idx="110">
                  <c:v>1</c:v>
                </c:pt>
                <c:pt idx="111">
                  <c:v>1</c:v>
                </c:pt>
              </c:numCache>
            </c:numRef>
          </c:yVal>
          <c:smooth val="0"/>
        </c:ser>
        <c:dLbls>
          <c:showLegendKey val="0"/>
          <c:showVal val="0"/>
          <c:showCatName val="0"/>
          <c:showSerName val="0"/>
          <c:showPercent val="0"/>
          <c:showBubbleSize val="0"/>
        </c:dLbls>
        <c:axId val="355200016"/>
        <c:axId val="355200408"/>
      </c:scatterChart>
      <c:valAx>
        <c:axId val="355200016"/>
        <c:scaling>
          <c:orientation val="maxMin"/>
          <c:max val="300"/>
        </c:scaling>
        <c:delete val="0"/>
        <c:axPos val="b"/>
        <c:majorGridlines>
          <c:spPr>
            <a:ln w="3175" cap="flat" cmpd="sng" algn="ctr">
              <a:solidFill>
                <a:schemeClr val="bg1">
                  <a:lumMod val="75000"/>
                </a:schemeClr>
              </a:solidFill>
              <a:prstDash val="dash"/>
              <a:round/>
            </a:ln>
            <a:effectLst/>
          </c:spPr>
        </c:majorGridlines>
        <c:title>
          <c:tx>
            <c:rich>
              <a:bodyPr rot="0" spcFirstLastPara="1" vertOverflow="ellipsis" vert="horz" wrap="square" anchor="ctr" anchorCtr="1"/>
              <a:lstStyle/>
              <a:p>
                <a:pPr>
                  <a:defRPr sz="800" b="0"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en-GB">
                    <a:solidFill>
                      <a:srgbClr val="0000FF"/>
                    </a:solidFill>
                  </a:rPr>
                  <a:t>M (kg)</a:t>
                </a:r>
              </a:p>
            </c:rich>
          </c:tx>
          <c:layout>
            <c:manualLayout>
              <c:xMode val="edge"/>
              <c:yMode val="edge"/>
              <c:x val="0.35770456531291511"/>
              <c:y val="0.9203522346749633"/>
            </c:manualLayout>
          </c:layout>
          <c:overlay val="0"/>
          <c:spPr>
            <a:noFill/>
            <a:ln>
              <a:noFill/>
            </a:ln>
            <a:effectLst/>
          </c:spPr>
          <c:txPr>
            <a:bodyPr rot="0" spcFirstLastPara="1" vertOverflow="ellipsis" vert="horz" wrap="square" anchor="ctr" anchorCtr="1"/>
            <a:lstStyle/>
            <a:p>
              <a:pPr>
                <a:defRPr sz="8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title>
        <c:numFmt formatCode="General" sourceLinked="1"/>
        <c:majorTickMark val="out"/>
        <c:minorTickMark val="in"/>
        <c:tickLblPos val="nextTo"/>
        <c:spPr>
          <a:noFill/>
          <a:ln w="9525" cap="flat" cmpd="sng" algn="ctr">
            <a:solidFill>
              <a:schemeClr val="tx1"/>
            </a:solidFill>
            <a:round/>
          </a:ln>
          <a:effectLst/>
        </c:spPr>
        <c:txPr>
          <a:bodyPr rot="-60000000" spcFirstLastPara="1" vertOverflow="ellipsis" vert="horz" wrap="square" anchor="ctr" anchorCtr="1"/>
          <a:lstStyle/>
          <a:p>
            <a:pPr>
              <a:defRPr sz="8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355200408"/>
        <c:crosses val="autoZero"/>
        <c:crossBetween val="midCat"/>
        <c:majorUnit val="50"/>
      </c:valAx>
      <c:valAx>
        <c:axId val="355200408"/>
        <c:scaling>
          <c:orientation val="minMax"/>
          <c:max val="4.5"/>
          <c:min val="1"/>
        </c:scaling>
        <c:delete val="0"/>
        <c:axPos val="r"/>
        <c:majorGridlines>
          <c:spPr>
            <a:ln w="3175" cap="flat" cmpd="sng" algn="ctr">
              <a:solidFill>
                <a:schemeClr val="bg1">
                  <a:lumMod val="75000"/>
                </a:schemeClr>
              </a:solidFill>
              <a:prstDash val="dash"/>
              <a:round/>
            </a:ln>
            <a:effectLst/>
          </c:spPr>
        </c:majorGridlines>
        <c:title>
          <c:tx>
            <c:rich>
              <a:bodyPr rot="0" spcFirstLastPara="1" vertOverflow="ellipsis" wrap="square" anchor="ctr" anchorCtr="1"/>
              <a:lstStyle/>
              <a:p>
                <a:pPr>
                  <a:defRPr sz="800" b="0"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en-GB">
                    <a:solidFill>
                      <a:srgbClr val="0000FF"/>
                    </a:solidFill>
                  </a:rPr>
                  <a:t>R(m)</a:t>
                </a:r>
              </a:p>
            </c:rich>
          </c:tx>
          <c:layout>
            <c:manualLayout>
              <c:xMode val="edge"/>
              <c:yMode val="edge"/>
              <c:x val="0.84753046824887746"/>
              <c:y val="0.16087134393640179"/>
            </c:manualLayout>
          </c:layout>
          <c:overlay val="0"/>
          <c:spPr>
            <a:noFill/>
            <a:ln>
              <a:noFill/>
            </a:ln>
            <a:effectLst/>
          </c:spPr>
          <c:txPr>
            <a:bodyPr rot="0" spcFirstLastPara="1" vertOverflow="ellipsis" wrap="square" anchor="ctr" anchorCtr="1"/>
            <a:lstStyle/>
            <a:p>
              <a:pPr>
                <a:defRPr sz="8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title>
        <c:numFmt formatCode="General" sourceLinked="1"/>
        <c:majorTickMark val="out"/>
        <c:minorTickMark val="in"/>
        <c:tickLblPos val="nextTo"/>
        <c:spPr>
          <a:noFill/>
          <a:ln w="9525" cap="flat" cmpd="sng" algn="ctr">
            <a:solidFill>
              <a:schemeClr val="tx1"/>
            </a:solidFill>
            <a:round/>
          </a:ln>
          <a:effectLst/>
        </c:spPr>
        <c:txPr>
          <a:bodyPr rot="-60000000" spcFirstLastPara="1" vertOverflow="ellipsis" vert="horz" wrap="square" anchor="ctr" anchorCtr="1"/>
          <a:lstStyle/>
          <a:p>
            <a:pPr>
              <a:defRPr sz="8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355200016"/>
        <c:crosses val="autoZero"/>
        <c:crossBetween val="midCat"/>
        <c:majorUnit val="0.5"/>
      </c:valAx>
      <c:spPr>
        <a:noFill/>
        <a:ln w="6350">
          <a:solidFill>
            <a:schemeClr val="tx1"/>
          </a:solidFill>
        </a:ln>
        <a:effectLst/>
      </c:spPr>
    </c:plotArea>
    <c:plotVisOnly val="1"/>
    <c:dispBlanksAs val="gap"/>
    <c:showDLblsOverMax val="0"/>
  </c:chart>
  <c:spPr>
    <a:solidFill>
      <a:schemeClr val="bg1"/>
    </a:solidFill>
    <a:ln w="9525" cap="flat" cmpd="sng" algn="ctr">
      <a:noFill/>
      <a:round/>
    </a:ln>
    <a:effectLst/>
  </c:spPr>
  <c:txPr>
    <a:bodyPr/>
    <a:lstStyle/>
    <a:p>
      <a:pPr>
        <a:defRPr sz="800">
          <a:solidFill>
            <a:sysClr val="windowText" lastClr="000000"/>
          </a:solidFill>
          <a:latin typeface="Arial" panose="020B0604020202020204" pitchFamily="34" charset="0"/>
          <a:cs typeface="Arial" panose="020B0604020202020204" pitchFamily="34" charset="0"/>
        </a:defRPr>
      </a:pPr>
      <a:endParaRPr lang="en-US"/>
    </a:p>
  </c:txPr>
  <c:externalData r:id="rId3">
    <c:autoUpdate val="0"/>
  </c:externalData>
  <c:userShapes r:id="rId4"/>
</c:chartSpace>
</file>

<file path=word/charts/chart2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96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en-GB" sz="1000" b="1">
                <a:solidFill>
                  <a:srgbClr val="0000FF"/>
                </a:solidFill>
              </a:rPr>
              <a:t>B-3</a:t>
            </a:r>
          </a:p>
        </c:rich>
      </c:tx>
      <c:layout>
        <c:manualLayout>
          <c:xMode val="edge"/>
          <c:yMode val="edge"/>
          <c:x val="0.10782552918537523"/>
          <c:y val="0.69916613213598455"/>
        </c:manualLayout>
      </c:layout>
      <c:overlay val="0"/>
      <c:spPr>
        <a:solidFill>
          <a:schemeClr val="bg1"/>
        </a:solidFill>
        <a:ln>
          <a:noFill/>
        </a:ln>
        <a:effectLst/>
      </c:spPr>
      <c:txPr>
        <a:bodyPr rot="0" spcFirstLastPara="1" vertOverflow="ellipsis" vert="horz" wrap="square" anchor="ctr" anchorCtr="1"/>
        <a:lstStyle/>
        <a:p>
          <a:pPr>
            <a:defRPr sz="96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en-US"/>
        </a:p>
      </c:txPr>
    </c:title>
    <c:autoTitleDeleted val="0"/>
    <c:plotArea>
      <c:layout>
        <c:manualLayout>
          <c:layoutTarget val="inner"/>
          <c:xMode val="edge"/>
          <c:yMode val="edge"/>
          <c:x val="8.9449263443339866E-2"/>
          <c:y val="7.7628793225123505E-2"/>
          <c:w val="0.68115181791408042"/>
          <c:h val="0.74409559955323157"/>
        </c:manualLayout>
      </c:layout>
      <c:scatterChart>
        <c:scatterStyle val="lineMarker"/>
        <c:varyColors val="0"/>
        <c:ser>
          <c:idx val="0"/>
          <c:order val="0"/>
          <c:spPr>
            <a:ln w="19050" cap="rnd">
              <a:solidFill>
                <a:srgbClr val="0000FF"/>
              </a:solidFill>
              <a:prstDash val="sysDash"/>
              <a:round/>
            </a:ln>
            <a:effectLst/>
          </c:spPr>
          <c:marker>
            <c:symbol val="none"/>
          </c:marker>
          <c:xVal>
            <c:numRef>
              <c:f>Sheet1!$B$1:$B$75</c:f>
              <c:numCache>
                <c:formatCode>General</c:formatCode>
                <c:ptCount val="75"/>
                <c:pt idx="0">
                  <c:v>42.497689100000002</c:v>
                </c:pt>
                <c:pt idx="1">
                  <c:v>42.2462838</c:v>
                </c:pt>
                <c:pt idx="2">
                  <c:v>42.222222199999997</c:v>
                </c:pt>
                <c:pt idx="3">
                  <c:v>41.987446400000003</c:v>
                </c:pt>
                <c:pt idx="4">
                  <c:v>41.722822899999997</c:v>
                </c:pt>
                <c:pt idx="5">
                  <c:v>41.452494700000003</c:v>
                </c:pt>
                <c:pt idx="6">
                  <c:v>41.176331300000001</c:v>
                </c:pt>
                <c:pt idx="7">
                  <c:v>40.894200300000001</c:v>
                </c:pt>
                <c:pt idx="8">
                  <c:v>40.605967300000003</c:v>
                </c:pt>
                <c:pt idx="9">
                  <c:v>40.311496200000001</c:v>
                </c:pt>
                <c:pt idx="10">
                  <c:v>40.010649399999998</c:v>
                </c:pt>
                <c:pt idx="11">
                  <c:v>39.703287600000003</c:v>
                </c:pt>
                <c:pt idx="12">
                  <c:v>39.389270500000002</c:v>
                </c:pt>
                <c:pt idx="13">
                  <c:v>39.068456500000003</c:v>
                </c:pt>
                <c:pt idx="14">
                  <c:v>38.740703199999999</c:v>
                </c:pt>
                <c:pt idx="15">
                  <c:v>38.405867499999999</c:v>
                </c:pt>
                <c:pt idx="16">
                  <c:v>38.194444400000002</c:v>
                </c:pt>
                <c:pt idx="17">
                  <c:v>38.062552199999999</c:v>
                </c:pt>
                <c:pt idx="18">
                  <c:v>37.709767499999998</c:v>
                </c:pt>
                <c:pt idx="19">
                  <c:v>37.349398200000003</c:v>
                </c:pt>
                <c:pt idx="20">
                  <c:v>36.981300400000002</c:v>
                </c:pt>
                <c:pt idx="21">
                  <c:v>36.605331300000003</c:v>
                </c:pt>
                <c:pt idx="22">
                  <c:v>36.221349500000002</c:v>
                </c:pt>
                <c:pt idx="23">
                  <c:v>35.8292158</c:v>
                </c:pt>
                <c:pt idx="24">
                  <c:v>35.428793499999998</c:v>
                </c:pt>
                <c:pt idx="25">
                  <c:v>35.019949199999999</c:v>
                </c:pt>
                <c:pt idx="26">
                  <c:v>34.602553100000002</c:v>
                </c:pt>
                <c:pt idx="27">
                  <c:v>34.176480300000001</c:v>
                </c:pt>
                <c:pt idx="28">
                  <c:v>34.1666667</c:v>
                </c:pt>
                <c:pt idx="29">
                  <c:v>33.737073799999997</c:v>
                </c:pt>
                <c:pt idx="30">
                  <c:v>33.288557400000002</c:v>
                </c:pt>
                <c:pt idx="31">
                  <c:v>32.830928299999997</c:v>
                </c:pt>
                <c:pt idx="32">
                  <c:v>32.364086999999998</c:v>
                </c:pt>
                <c:pt idx="33">
                  <c:v>31.887943499999999</c:v>
                </c:pt>
                <c:pt idx="34">
                  <c:v>31.402417799999998</c:v>
                </c:pt>
                <c:pt idx="35">
                  <c:v>30.907441800000001</c:v>
                </c:pt>
                <c:pt idx="36">
                  <c:v>30.402960100000001</c:v>
                </c:pt>
                <c:pt idx="37">
                  <c:v>30.138888900000001</c:v>
                </c:pt>
                <c:pt idx="38">
                  <c:v>29.8859268</c:v>
                </c:pt>
                <c:pt idx="39">
                  <c:v>29.3560318</c:v>
                </c:pt>
                <c:pt idx="40">
                  <c:v>28.816442299999999</c:v>
                </c:pt>
                <c:pt idx="41">
                  <c:v>28.267169899999999</c:v>
                </c:pt>
                <c:pt idx="42">
                  <c:v>27.708247100000001</c:v>
                </c:pt>
                <c:pt idx="43">
                  <c:v>27.139729800000001</c:v>
                </c:pt>
                <c:pt idx="44">
                  <c:v>26.561698499999999</c:v>
                </c:pt>
                <c:pt idx="45">
                  <c:v>26.111111099999999</c:v>
                </c:pt>
                <c:pt idx="46">
                  <c:v>25.972377600000002</c:v>
                </c:pt>
                <c:pt idx="47">
                  <c:v>25.3674584</c:v>
                </c:pt>
                <c:pt idx="48">
                  <c:v>24.753313200000001</c:v>
                </c:pt>
                <c:pt idx="49">
                  <c:v>24.130146799999999</c:v>
                </c:pt>
                <c:pt idx="50">
                  <c:v>23.498200900000001</c:v>
                </c:pt>
                <c:pt idx="51">
                  <c:v>22.857756200000001</c:v>
                </c:pt>
                <c:pt idx="52">
                  <c:v>22.209135</c:v>
                </c:pt>
                <c:pt idx="53">
                  <c:v>22.0833333</c:v>
                </c:pt>
                <c:pt idx="54">
                  <c:v>21.544163600000001</c:v>
                </c:pt>
                <c:pt idx="55">
                  <c:v>20.8696512</c:v>
                </c:pt>
                <c:pt idx="56">
                  <c:v>20.1880922</c:v>
                </c:pt>
                <c:pt idx="57">
                  <c:v>19.500008600000001</c:v>
                </c:pt>
                <c:pt idx="58">
                  <c:v>18.805976900000001</c:v>
                </c:pt>
                <c:pt idx="59">
                  <c:v>18.106631100000001</c:v>
                </c:pt>
                <c:pt idx="60">
                  <c:v>18.055555600000002</c:v>
                </c:pt>
                <c:pt idx="61">
                  <c:v>17.390009299999999</c:v>
                </c:pt>
                <c:pt idx="62">
                  <c:v>16.668455699999999</c:v>
                </c:pt>
                <c:pt idx="63">
                  <c:v>15.943793299999999</c:v>
                </c:pt>
                <c:pt idx="64">
                  <c:v>15.216920699999999</c:v>
                </c:pt>
                <c:pt idx="65">
                  <c:v>14.4888034</c:v>
                </c:pt>
                <c:pt idx="66">
                  <c:v>14.027777800000001</c:v>
                </c:pt>
                <c:pt idx="67">
                  <c:v>13.7539582</c:v>
                </c:pt>
                <c:pt idx="68">
                  <c:v>13.0087849</c:v>
                </c:pt>
                <c:pt idx="69">
                  <c:v>12.265719499999999</c:v>
                </c:pt>
                <c:pt idx="70">
                  <c:v>11.526027600000001</c:v>
                </c:pt>
                <c:pt idx="71">
                  <c:v>10.791042300000001</c:v>
                </c:pt>
                <c:pt idx="72">
                  <c:v>10.0621618</c:v>
                </c:pt>
                <c:pt idx="73">
                  <c:v>10</c:v>
                </c:pt>
                <c:pt idx="74">
                  <c:v>10</c:v>
                </c:pt>
              </c:numCache>
            </c:numRef>
          </c:xVal>
          <c:yVal>
            <c:numRef>
              <c:f>Sheet1!$C$1:$C$75</c:f>
              <c:numCache>
                <c:formatCode>General</c:formatCode>
                <c:ptCount val="75"/>
                <c:pt idx="0">
                  <c:v>4.5</c:v>
                </c:pt>
                <c:pt idx="1">
                  <c:v>4.45</c:v>
                </c:pt>
                <c:pt idx="2">
                  <c:v>4.4453420000000001</c:v>
                </c:pt>
                <c:pt idx="3">
                  <c:v>4.4000000000000004</c:v>
                </c:pt>
                <c:pt idx="4">
                  <c:v>4.3499999999999996</c:v>
                </c:pt>
                <c:pt idx="5">
                  <c:v>4.3</c:v>
                </c:pt>
                <c:pt idx="6">
                  <c:v>4.25</c:v>
                </c:pt>
                <c:pt idx="7">
                  <c:v>4.2</c:v>
                </c:pt>
                <c:pt idx="8">
                  <c:v>4.1500000000000004</c:v>
                </c:pt>
                <c:pt idx="9">
                  <c:v>4.0999999999999996</c:v>
                </c:pt>
                <c:pt idx="10">
                  <c:v>4.05</c:v>
                </c:pt>
                <c:pt idx="11">
                  <c:v>4</c:v>
                </c:pt>
                <c:pt idx="12">
                  <c:v>3.95</c:v>
                </c:pt>
                <c:pt idx="13">
                  <c:v>3.9</c:v>
                </c:pt>
                <c:pt idx="14">
                  <c:v>3.85</c:v>
                </c:pt>
                <c:pt idx="15">
                  <c:v>3.8</c:v>
                </c:pt>
                <c:pt idx="16">
                  <c:v>3.7692044999999998</c:v>
                </c:pt>
                <c:pt idx="17">
                  <c:v>3.75</c:v>
                </c:pt>
                <c:pt idx="18">
                  <c:v>3.7</c:v>
                </c:pt>
                <c:pt idx="19">
                  <c:v>3.65</c:v>
                </c:pt>
                <c:pt idx="20">
                  <c:v>3.6</c:v>
                </c:pt>
                <c:pt idx="21">
                  <c:v>3.55</c:v>
                </c:pt>
                <c:pt idx="22">
                  <c:v>3.5</c:v>
                </c:pt>
                <c:pt idx="23">
                  <c:v>3.45</c:v>
                </c:pt>
                <c:pt idx="24">
                  <c:v>3.4</c:v>
                </c:pt>
                <c:pt idx="25">
                  <c:v>3.35</c:v>
                </c:pt>
                <c:pt idx="26">
                  <c:v>3.3</c:v>
                </c:pt>
                <c:pt idx="27">
                  <c:v>3.25</c:v>
                </c:pt>
                <c:pt idx="28">
                  <c:v>3.2488860000000002</c:v>
                </c:pt>
                <c:pt idx="29">
                  <c:v>3.2</c:v>
                </c:pt>
                <c:pt idx="30">
                  <c:v>3.15</c:v>
                </c:pt>
                <c:pt idx="31">
                  <c:v>3.1</c:v>
                </c:pt>
                <c:pt idx="32">
                  <c:v>3.05</c:v>
                </c:pt>
                <c:pt idx="33">
                  <c:v>3</c:v>
                </c:pt>
                <c:pt idx="34">
                  <c:v>2.95</c:v>
                </c:pt>
                <c:pt idx="35">
                  <c:v>2.9</c:v>
                </c:pt>
                <c:pt idx="36">
                  <c:v>2.85</c:v>
                </c:pt>
                <c:pt idx="37">
                  <c:v>2.8245290000000001</c:v>
                </c:pt>
                <c:pt idx="38">
                  <c:v>2.8</c:v>
                </c:pt>
                <c:pt idx="39">
                  <c:v>2.75</c:v>
                </c:pt>
                <c:pt idx="40">
                  <c:v>2.7</c:v>
                </c:pt>
                <c:pt idx="41">
                  <c:v>2.65</c:v>
                </c:pt>
                <c:pt idx="42">
                  <c:v>2.6</c:v>
                </c:pt>
                <c:pt idx="43">
                  <c:v>2.5499999999999998</c:v>
                </c:pt>
                <c:pt idx="44">
                  <c:v>2.5</c:v>
                </c:pt>
                <c:pt idx="45">
                  <c:v>2.4618489000000001</c:v>
                </c:pt>
                <c:pt idx="46">
                  <c:v>2.4500000000000002</c:v>
                </c:pt>
                <c:pt idx="47">
                  <c:v>2.4</c:v>
                </c:pt>
                <c:pt idx="48">
                  <c:v>2.35</c:v>
                </c:pt>
                <c:pt idx="49">
                  <c:v>2.2999999999999998</c:v>
                </c:pt>
                <c:pt idx="50">
                  <c:v>2.25</c:v>
                </c:pt>
                <c:pt idx="51">
                  <c:v>2.2000000000000002</c:v>
                </c:pt>
                <c:pt idx="52">
                  <c:v>2.15</c:v>
                </c:pt>
                <c:pt idx="53">
                  <c:v>2.1406442000000001</c:v>
                </c:pt>
                <c:pt idx="54">
                  <c:v>2.1</c:v>
                </c:pt>
                <c:pt idx="55">
                  <c:v>2.0499999999999998</c:v>
                </c:pt>
                <c:pt idx="56">
                  <c:v>2</c:v>
                </c:pt>
                <c:pt idx="57">
                  <c:v>1.95</c:v>
                </c:pt>
                <c:pt idx="58">
                  <c:v>1.9</c:v>
                </c:pt>
                <c:pt idx="59">
                  <c:v>1.85</c:v>
                </c:pt>
                <c:pt idx="60">
                  <c:v>1.8464982999999999</c:v>
                </c:pt>
                <c:pt idx="61">
                  <c:v>1.8</c:v>
                </c:pt>
                <c:pt idx="62">
                  <c:v>1.75</c:v>
                </c:pt>
                <c:pt idx="63">
                  <c:v>1.7</c:v>
                </c:pt>
                <c:pt idx="64">
                  <c:v>1.65</c:v>
                </c:pt>
                <c:pt idx="65">
                  <c:v>1.6</c:v>
                </c:pt>
                <c:pt idx="66">
                  <c:v>1.5689097000000001</c:v>
                </c:pt>
                <c:pt idx="67">
                  <c:v>1.55</c:v>
                </c:pt>
                <c:pt idx="68">
                  <c:v>1.5</c:v>
                </c:pt>
                <c:pt idx="69">
                  <c:v>1.45</c:v>
                </c:pt>
                <c:pt idx="70">
                  <c:v>1.4</c:v>
                </c:pt>
                <c:pt idx="71">
                  <c:v>1.35</c:v>
                </c:pt>
                <c:pt idx="72">
                  <c:v>1.3</c:v>
                </c:pt>
                <c:pt idx="73">
                  <c:v>1.2959387</c:v>
                </c:pt>
                <c:pt idx="74">
                  <c:v>1.3</c:v>
                </c:pt>
              </c:numCache>
            </c:numRef>
          </c:yVal>
          <c:smooth val="0"/>
        </c:ser>
        <c:ser>
          <c:idx val="1"/>
          <c:order val="1"/>
          <c:spPr>
            <a:ln w="19050" cap="rnd">
              <a:solidFill>
                <a:srgbClr val="FF00FF"/>
              </a:solidFill>
              <a:round/>
            </a:ln>
            <a:effectLst/>
          </c:spPr>
          <c:marker>
            <c:symbol val="none"/>
          </c:marker>
          <c:xVal>
            <c:numRef>
              <c:f>Sheet1!$E$1:$E$89</c:f>
              <c:numCache>
                <c:formatCode>General</c:formatCode>
                <c:ptCount val="89"/>
                <c:pt idx="0">
                  <c:v>82.360464199999996</c:v>
                </c:pt>
                <c:pt idx="1">
                  <c:v>81.884633399999998</c:v>
                </c:pt>
                <c:pt idx="2">
                  <c:v>81.398577000000003</c:v>
                </c:pt>
                <c:pt idx="3">
                  <c:v>80.9020577</c:v>
                </c:pt>
                <c:pt idx="4">
                  <c:v>80.394834599999996</c:v>
                </c:pt>
                <c:pt idx="5">
                  <c:v>79.876662699999997</c:v>
                </c:pt>
                <c:pt idx="6">
                  <c:v>79.3472936</c:v>
                </c:pt>
                <c:pt idx="7">
                  <c:v>78.806475199999994</c:v>
                </c:pt>
                <c:pt idx="8">
                  <c:v>78.472222200000004</c:v>
                </c:pt>
                <c:pt idx="9">
                  <c:v>78.252908399999995</c:v>
                </c:pt>
                <c:pt idx="10">
                  <c:v>77.685723100000004</c:v>
                </c:pt>
                <c:pt idx="11">
                  <c:v>77.106255300000001</c:v>
                </c:pt>
                <c:pt idx="12">
                  <c:v>76.514240099999995</c:v>
                </c:pt>
                <c:pt idx="13">
                  <c:v>75.909410800000003</c:v>
                </c:pt>
                <c:pt idx="14">
                  <c:v>75.291498799999999</c:v>
                </c:pt>
                <c:pt idx="15">
                  <c:v>74.660234500000001</c:v>
                </c:pt>
                <c:pt idx="16">
                  <c:v>74.444444399999995</c:v>
                </c:pt>
                <c:pt idx="17">
                  <c:v>74.013187000000002</c:v>
                </c:pt>
                <c:pt idx="18">
                  <c:v>73.351089999999999</c:v>
                </c:pt>
                <c:pt idx="19">
                  <c:v>72.674758400000002</c:v>
                </c:pt>
                <c:pt idx="20">
                  <c:v>71.983922199999995</c:v>
                </c:pt>
                <c:pt idx="21">
                  <c:v>71.278313199999999</c:v>
                </c:pt>
                <c:pt idx="22">
                  <c:v>70.557666299999994</c:v>
                </c:pt>
                <c:pt idx="23">
                  <c:v>70.416666699999993</c:v>
                </c:pt>
                <c:pt idx="24">
                  <c:v>69.818557900000002</c:v>
                </c:pt>
                <c:pt idx="25">
                  <c:v>69.063061500000003</c:v>
                </c:pt>
                <c:pt idx="26">
                  <c:v>68.291674799999996</c:v>
                </c:pt>
                <c:pt idx="27">
                  <c:v>67.504153200000005</c:v>
                </c:pt>
                <c:pt idx="28">
                  <c:v>66.700260700000001</c:v>
                </c:pt>
                <c:pt idx="29">
                  <c:v>66.388888899999998</c:v>
                </c:pt>
                <c:pt idx="30">
                  <c:v>65.876905600000001</c:v>
                </c:pt>
                <c:pt idx="31">
                  <c:v>65.034892200000002</c:v>
                </c:pt>
                <c:pt idx="32">
                  <c:v>64.175771299999994</c:v>
                </c:pt>
                <c:pt idx="33">
                  <c:v>63.299356099999997</c:v>
                </c:pt>
                <c:pt idx="34">
                  <c:v>62.405477400000002</c:v>
                </c:pt>
                <c:pt idx="35">
                  <c:v>62.361111100000002</c:v>
                </c:pt>
                <c:pt idx="36">
                  <c:v>61.488797900000002</c:v>
                </c:pt>
                <c:pt idx="37">
                  <c:v>60.554005500000002</c:v>
                </c:pt>
                <c:pt idx="38">
                  <c:v>59.601261200000003</c:v>
                </c:pt>
                <c:pt idx="39">
                  <c:v>58.630487700000003</c:v>
                </c:pt>
                <c:pt idx="40">
                  <c:v>58.3333333</c:v>
                </c:pt>
                <c:pt idx="41">
                  <c:v>57.637222600000001</c:v>
                </c:pt>
                <c:pt idx="42">
                  <c:v>56.623854199999997</c:v>
                </c:pt>
                <c:pt idx="43">
                  <c:v>55.592300799999997</c:v>
                </c:pt>
                <c:pt idx="44">
                  <c:v>54.542623800000001</c:v>
                </c:pt>
                <c:pt idx="45">
                  <c:v>54.305555599999998</c:v>
                </c:pt>
                <c:pt idx="46">
                  <c:v>53.469245399999998</c:v>
                </c:pt>
                <c:pt idx="47">
                  <c:v>52.376255399999998</c:v>
                </c:pt>
                <c:pt idx="48">
                  <c:v>51.265479300000003</c:v>
                </c:pt>
                <c:pt idx="49">
                  <c:v>50.277777800000003</c:v>
                </c:pt>
                <c:pt idx="50">
                  <c:v>50.136139900000003</c:v>
                </c:pt>
                <c:pt idx="51">
                  <c:v>48.9821855</c:v>
                </c:pt>
                <c:pt idx="52">
                  <c:v>47.811280699999998</c:v>
                </c:pt>
                <c:pt idx="53">
                  <c:v>46.623879600000002</c:v>
                </c:pt>
                <c:pt idx="54">
                  <c:v>46.25</c:v>
                </c:pt>
                <c:pt idx="55">
                  <c:v>45.413883499999997</c:v>
                </c:pt>
                <c:pt idx="56">
                  <c:v>44.185414600000001</c:v>
                </c:pt>
                <c:pt idx="57">
                  <c:v>42.942153599999997</c:v>
                </c:pt>
                <c:pt idx="58">
                  <c:v>42.222222199999997</c:v>
                </c:pt>
                <c:pt idx="59">
                  <c:v>41.680197399999997</c:v>
                </c:pt>
                <c:pt idx="60">
                  <c:v>40.398714499999997</c:v>
                </c:pt>
                <c:pt idx="61">
                  <c:v>39.1049638</c:v>
                </c:pt>
                <c:pt idx="62">
                  <c:v>38.194444400000002</c:v>
                </c:pt>
                <c:pt idx="63">
                  <c:v>37.7962439</c:v>
                </c:pt>
                <c:pt idx="64">
                  <c:v>36.468696899999998</c:v>
                </c:pt>
                <c:pt idx="65">
                  <c:v>35.132377900000002</c:v>
                </c:pt>
                <c:pt idx="66">
                  <c:v>34.1666667</c:v>
                </c:pt>
                <c:pt idx="67">
                  <c:v>33.784684200000001</c:v>
                </c:pt>
                <c:pt idx="68">
                  <c:v>32.420831200000002</c:v>
                </c:pt>
                <c:pt idx="69">
                  <c:v>31.052818599999998</c:v>
                </c:pt>
                <c:pt idx="70">
                  <c:v>30.138888900000001</c:v>
                </c:pt>
                <c:pt idx="71">
                  <c:v>29.676975899999999</c:v>
                </c:pt>
                <c:pt idx="72">
                  <c:v>28.2897417</c:v>
                </c:pt>
                <c:pt idx="73">
                  <c:v>26.904201</c:v>
                </c:pt>
                <c:pt idx="74">
                  <c:v>26.111111099999999</c:v>
                </c:pt>
                <c:pt idx="75">
                  <c:v>25.514479600000001</c:v>
                </c:pt>
                <c:pt idx="76">
                  <c:v>24.120201999999999</c:v>
                </c:pt>
                <c:pt idx="77">
                  <c:v>22.734795999999999</c:v>
                </c:pt>
                <c:pt idx="78">
                  <c:v>22.0833333</c:v>
                </c:pt>
                <c:pt idx="79">
                  <c:v>21.349270000000001</c:v>
                </c:pt>
                <c:pt idx="80">
                  <c:v>19.967749399999999</c:v>
                </c:pt>
                <c:pt idx="81">
                  <c:v>18.603629999999999</c:v>
                </c:pt>
                <c:pt idx="82">
                  <c:v>18.055555600000002</c:v>
                </c:pt>
                <c:pt idx="83">
                  <c:v>17.244505799999999</c:v>
                </c:pt>
                <c:pt idx="84">
                  <c:v>15.898741899999999</c:v>
                </c:pt>
                <c:pt idx="85">
                  <c:v>14.580217599999999</c:v>
                </c:pt>
                <c:pt idx="86">
                  <c:v>14.027777800000001</c:v>
                </c:pt>
                <c:pt idx="87">
                  <c:v>13.274330300000001</c:v>
                </c:pt>
                <c:pt idx="88">
                  <c:v>10</c:v>
                </c:pt>
              </c:numCache>
            </c:numRef>
          </c:xVal>
          <c:yVal>
            <c:numRef>
              <c:f>Sheet1!$F$1:$F$89</c:f>
              <c:numCache>
                <c:formatCode>General</c:formatCode>
                <c:ptCount val="89"/>
                <c:pt idx="0">
                  <c:v>4.5</c:v>
                </c:pt>
                <c:pt idx="1">
                  <c:v>4.45</c:v>
                </c:pt>
                <c:pt idx="2">
                  <c:v>4.4000000000000004</c:v>
                </c:pt>
                <c:pt idx="3">
                  <c:v>4.3499999999999996</c:v>
                </c:pt>
                <c:pt idx="4">
                  <c:v>4.3</c:v>
                </c:pt>
                <c:pt idx="5">
                  <c:v>4.25</c:v>
                </c:pt>
                <c:pt idx="6">
                  <c:v>4.2</c:v>
                </c:pt>
                <c:pt idx="7">
                  <c:v>4.1500000000000004</c:v>
                </c:pt>
                <c:pt idx="8">
                  <c:v>4.1198414999999997</c:v>
                </c:pt>
                <c:pt idx="9">
                  <c:v>4.0999999999999996</c:v>
                </c:pt>
                <c:pt idx="10">
                  <c:v>4.05</c:v>
                </c:pt>
                <c:pt idx="11">
                  <c:v>4</c:v>
                </c:pt>
                <c:pt idx="12">
                  <c:v>3.95</c:v>
                </c:pt>
                <c:pt idx="13">
                  <c:v>3.9</c:v>
                </c:pt>
                <c:pt idx="14">
                  <c:v>3.85</c:v>
                </c:pt>
                <c:pt idx="15">
                  <c:v>3.8</c:v>
                </c:pt>
                <c:pt idx="16">
                  <c:v>3.7833714000000001</c:v>
                </c:pt>
                <c:pt idx="17">
                  <c:v>3.75</c:v>
                </c:pt>
                <c:pt idx="18">
                  <c:v>3.7</c:v>
                </c:pt>
                <c:pt idx="19">
                  <c:v>3.65</c:v>
                </c:pt>
                <c:pt idx="20">
                  <c:v>3.6</c:v>
                </c:pt>
                <c:pt idx="21">
                  <c:v>3.55</c:v>
                </c:pt>
                <c:pt idx="22">
                  <c:v>3.5</c:v>
                </c:pt>
                <c:pt idx="23">
                  <c:v>3.4905062</c:v>
                </c:pt>
                <c:pt idx="24">
                  <c:v>3.45</c:v>
                </c:pt>
                <c:pt idx="25">
                  <c:v>3.4</c:v>
                </c:pt>
                <c:pt idx="26">
                  <c:v>3.35</c:v>
                </c:pt>
                <c:pt idx="27">
                  <c:v>3.3</c:v>
                </c:pt>
                <c:pt idx="28">
                  <c:v>3.25</c:v>
                </c:pt>
                <c:pt idx="29">
                  <c:v>3.2311789000000002</c:v>
                </c:pt>
                <c:pt idx="30">
                  <c:v>3.2</c:v>
                </c:pt>
                <c:pt idx="31">
                  <c:v>3.15</c:v>
                </c:pt>
                <c:pt idx="32">
                  <c:v>3.1</c:v>
                </c:pt>
                <c:pt idx="33">
                  <c:v>3.05</c:v>
                </c:pt>
                <c:pt idx="34">
                  <c:v>3</c:v>
                </c:pt>
                <c:pt idx="35">
                  <c:v>2.9976018999999998</c:v>
                </c:pt>
                <c:pt idx="36">
                  <c:v>2.95</c:v>
                </c:pt>
                <c:pt idx="37">
                  <c:v>2.9</c:v>
                </c:pt>
                <c:pt idx="38">
                  <c:v>2.85</c:v>
                </c:pt>
                <c:pt idx="39">
                  <c:v>2.8</c:v>
                </c:pt>
                <c:pt idx="40">
                  <c:v>2.7851620000000001</c:v>
                </c:pt>
                <c:pt idx="41">
                  <c:v>2.75</c:v>
                </c:pt>
                <c:pt idx="42">
                  <c:v>2.7</c:v>
                </c:pt>
                <c:pt idx="43">
                  <c:v>2.65</c:v>
                </c:pt>
                <c:pt idx="44">
                  <c:v>2.6</c:v>
                </c:pt>
                <c:pt idx="45">
                  <c:v>2.5890761000000002</c:v>
                </c:pt>
                <c:pt idx="46">
                  <c:v>2.5499999999999998</c:v>
                </c:pt>
                <c:pt idx="47">
                  <c:v>2.5</c:v>
                </c:pt>
                <c:pt idx="48">
                  <c:v>2.4500000000000002</c:v>
                </c:pt>
                <c:pt idx="49">
                  <c:v>2.4063585000000001</c:v>
                </c:pt>
                <c:pt idx="50">
                  <c:v>2.4</c:v>
                </c:pt>
                <c:pt idx="51">
                  <c:v>2.35</c:v>
                </c:pt>
                <c:pt idx="52">
                  <c:v>2.2999999999999998</c:v>
                </c:pt>
                <c:pt idx="53">
                  <c:v>2.25</c:v>
                </c:pt>
                <c:pt idx="54">
                  <c:v>2.2347549999999998</c:v>
                </c:pt>
                <c:pt idx="55">
                  <c:v>2.2000000000000002</c:v>
                </c:pt>
                <c:pt idx="56">
                  <c:v>2.15</c:v>
                </c:pt>
                <c:pt idx="57">
                  <c:v>2.1</c:v>
                </c:pt>
                <c:pt idx="58">
                  <c:v>2.0717463</c:v>
                </c:pt>
                <c:pt idx="59">
                  <c:v>2.0499999999999998</c:v>
                </c:pt>
                <c:pt idx="60">
                  <c:v>2</c:v>
                </c:pt>
                <c:pt idx="61">
                  <c:v>1.95</c:v>
                </c:pt>
                <c:pt idx="62">
                  <c:v>1.915483</c:v>
                </c:pt>
                <c:pt idx="63">
                  <c:v>1.9</c:v>
                </c:pt>
                <c:pt idx="64">
                  <c:v>1.85</c:v>
                </c:pt>
                <c:pt idx="65">
                  <c:v>1.8</c:v>
                </c:pt>
                <c:pt idx="66">
                  <c:v>1.76447</c:v>
                </c:pt>
                <c:pt idx="67">
                  <c:v>1.75</c:v>
                </c:pt>
                <c:pt idx="68">
                  <c:v>1.7</c:v>
                </c:pt>
                <c:pt idx="69">
                  <c:v>1.65</c:v>
                </c:pt>
                <c:pt idx="70">
                  <c:v>1.6171644000000001</c:v>
                </c:pt>
                <c:pt idx="71">
                  <c:v>1.6</c:v>
                </c:pt>
                <c:pt idx="72">
                  <c:v>1.55</c:v>
                </c:pt>
                <c:pt idx="73">
                  <c:v>1.5</c:v>
                </c:pt>
                <c:pt idx="74">
                  <c:v>1.4719450999999999</c:v>
                </c:pt>
                <c:pt idx="75">
                  <c:v>1.45</c:v>
                </c:pt>
                <c:pt idx="76">
                  <c:v>1.4</c:v>
                </c:pt>
                <c:pt idx="77">
                  <c:v>1.35</c:v>
                </c:pt>
                <c:pt idx="78">
                  <c:v>1.3270541</c:v>
                </c:pt>
                <c:pt idx="79">
                  <c:v>1.3</c:v>
                </c:pt>
                <c:pt idx="80">
                  <c:v>1.25</c:v>
                </c:pt>
                <c:pt idx="81">
                  <c:v>1.2</c:v>
                </c:pt>
                <c:pt idx="82">
                  <c:v>1.1804692999999999</c:v>
                </c:pt>
                <c:pt idx="83">
                  <c:v>1.1499999999999999</c:v>
                </c:pt>
                <c:pt idx="84">
                  <c:v>1.1000000000000001</c:v>
                </c:pt>
                <c:pt idx="85">
                  <c:v>1.05</c:v>
                </c:pt>
                <c:pt idx="86">
                  <c:v>1.0295964</c:v>
                </c:pt>
                <c:pt idx="87">
                  <c:v>1</c:v>
                </c:pt>
                <c:pt idx="88">
                  <c:v>1</c:v>
                </c:pt>
              </c:numCache>
            </c:numRef>
          </c:yVal>
          <c:smooth val="0"/>
        </c:ser>
        <c:ser>
          <c:idx val="2"/>
          <c:order val="2"/>
          <c:spPr>
            <a:ln w="19050" cap="rnd">
              <a:solidFill>
                <a:srgbClr val="FF3300"/>
              </a:solidFill>
              <a:prstDash val="lgDash"/>
              <a:round/>
            </a:ln>
            <a:effectLst/>
          </c:spPr>
          <c:marker>
            <c:symbol val="none"/>
          </c:marker>
          <c:xVal>
            <c:numRef>
              <c:f>Sheet1!$H$1:$H$104</c:f>
              <c:numCache>
                <c:formatCode>General</c:formatCode>
                <c:ptCount val="104"/>
                <c:pt idx="0">
                  <c:v>157.38488630000001</c:v>
                </c:pt>
                <c:pt idx="1">
                  <c:v>156.49093550000001</c:v>
                </c:pt>
                <c:pt idx="2">
                  <c:v>155.57777350000001</c:v>
                </c:pt>
                <c:pt idx="3">
                  <c:v>155</c:v>
                </c:pt>
                <c:pt idx="4">
                  <c:v>154.64408539999999</c:v>
                </c:pt>
                <c:pt idx="5">
                  <c:v>153.68882379999999</c:v>
                </c:pt>
                <c:pt idx="6">
                  <c:v>152.71294230000001</c:v>
                </c:pt>
                <c:pt idx="7">
                  <c:v>151.7159728</c:v>
                </c:pt>
                <c:pt idx="8">
                  <c:v>150.9722222</c:v>
                </c:pt>
                <c:pt idx="9">
                  <c:v>150.6967501</c:v>
                </c:pt>
                <c:pt idx="10">
                  <c:v>149.65355919999999</c:v>
                </c:pt>
                <c:pt idx="11">
                  <c:v>148.5877816</c:v>
                </c:pt>
                <c:pt idx="12">
                  <c:v>147.49892439999999</c:v>
                </c:pt>
                <c:pt idx="13">
                  <c:v>146.94444440000001</c:v>
                </c:pt>
                <c:pt idx="14">
                  <c:v>146.38504979999999</c:v>
                </c:pt>
                <c:pt idx="15">
                  <c:v>145.24560310000001</c:v>
                </c:pt>
                <c:pt idx="16">
                  <c:v>144.08150989999999</c:v>
                </c:pt>
                <c:pt idx="17">
                  <c:v>142.91666670000001</c:v>
                </c:pt>
                <c:pt idx="18">
                  <c:v>142.8921971</c:v>
                </c:pt>
                <c:pt idx="19">
                  <c:v>141.67406170000001</c:v>
                </c:pt>
                <c:pt idx="20">
                  <c:v>140.42968300000001</c:v>
                </c:pt>
                <c:pt idx="21">
                  <c:v>139.15855120000001</c:v>
                </c:pt>
                <c:pt idx="22">
                  <c:v>138.88888890000001</c:v>
                </c:pt>
                <c:pt idx="23">
                  <c:v>137.8573513</c:v>
                </c:pt>
                <c:pt idx="24">
                  <c:v>136.52757500000001</c:v>
                </c:pt>
                <c:pt idx="25">
                  <c:v>135.16945849999999</c:v>
                </c:pt>
                <c:pt idx="26">
                  <c:v>134.86111109999999</c:v>
                </c:pt>
                <c:pt idx="27">
                  <c:v>133.7794791</c:v>
                </c:pt>
                <c:pt idx="28">
                  <c:v>132.3592348</c:v>
                </c:pt>
                <c:pt idx="29">
                  <c:v>130.90911869999999</c:v>
                </c:pt>
                <c:pt idx="30">
                  <c:v>130.83333329999999</c:v>
                </c:pt>
                <c:pt idx="31">
                  <c:v>129.4246047</c:v>
                </c:pt>
                <c:pt idx="32">
                  <c:v>127.909007</c:v>
                </c:pt>
                <c:pt idx="33">
                  <c:v>126.80555560000001</c:v>
                </c:pt>
                <c:pt idx="34">
                  <c:v>126.3607952</c:v>
                </c:pt>
                <c:pt idx="35">
                  <c:v>124.7775005</c:v>
                </c:pt>
                <c:pt idx="36">
                  <c:v>123.16203729999999</c:v>
                </c:pt>
                <c:pt idx="37">
                  <c:v>122.7777778</c:v>
                </c:pt>
                <c:pt idx="38">
                  <c:v>121.51016</c:v>
                </c:pt>
                <c:pt idx="39">
                  <c:v>119.8241596</c:v>
                </c:pt>
                <c:pt idx="40">
                  <c:v>118.75</c:v>
                </c:pt>
                <c:pt idx="41">
                  <c:v>118.1028831</c:v>
                </c:pt>
                <c:pt idx="42">
                  <c:v>116.3446162</c:v>
                </c:pt>
                <c:pt idx="43">
                  <c:v>114.7222222</c:v>
                </c:pt>
                <c:pt idx="44">
                  <c:v>114.55202420000001</c:v>
                </c:pt>
                <c:pt idx="45">
                  <c:v>112.72006380000001</c:v>
                </c:pt>
                <c:pt idx="46">
                  <c:v>110.8539907</c:v>
                </c:pt>
                <c:pt idx="47">
                  <c:v>110.69444439999999</c:v>
                </c:pt>
                <c:pt idx="48">
                  <c:v>108.9478373</c:v>
                </c:pt>
                <c:pt idx="49">
                  <c:v>107.0069237</c:v>
                </c:pt>
                <c:pt idx="50">
                  <c:v>106.66666669999999</c:v>
                </c:pt>
                <c:pt idx="51">
                  <c:v>105.02612379999999</c:v>
                </c:pt>
                <c:pt idx="52">
                  <c:v>103.010096</c:v>
                </c:pt>
                <c:pt idx="53">
                  <c:v>102.6388889</c:v>
                </c:pt>
                <c:pt idx="54">
                  <c:v>100.9541607</c:v>
                </c:pt>
                <c:pt idx="55">
                  <c:v>98.863382900000005</c:v>
                </c:pt>
                <c:pt idx="56">
                  <c:v>98.611111100000002</c:v>
                </c:pt>
                <c:pt idx="57">
                  <c:v>96.732459399999996</c:v>
                </c:pt>
                <c:pt idx="58">
                  <c:v>94.583333300000007</c:v>
                </c:pt>
                <c:pt idx="59">
                  <c:v>94.567995499999995</c:v>
                </c:pt>
                <c:pt idx="60">
                  <c:v>92.363052699999997</c:v>
                </c:pt>
                <c:pt idx="61">
                  <c:v>90.555555600000005</c:v>
                </c:pt>
                <c:pt idx="62">
                  <c:v>90.125264299999998</c:v>
                </c:pt>
                <c:pt idx="63">
                  <c:v>87.849767</c:v>
                </c:pt>
                <c:pt idx="64">
                  <c:v>86.527777799999996</c:v>
                </c:pt>
                <c:pt idx="65">
                  <c:v>85.540948299999997</c:v>
                </c:pt>
                <c:pt idx="66">
                  <c:v>83.198514299999999</c:v>
                </c:pt>
                <c:pt idx="67">
                  <c:v>82.5</c:v>
                </c:pt>
                <c:pt idx="68">
                  <c:v>80.822078399999995</c:v>
                </c:pt>
                <c:pt idx="69">
                  <c:v>78.472222200000004</c:v>
                </c:pt>
                <c:pt idx="70">
                  <c:v>78.417340800000005</c:v>
                </c:pt>
                <c:pt idx="71">
                  <c:v>75.978237800000002</c:v>
                </c:pt>
                <c:pt idx="72">
                  <c:v>74.444444399999995</c:v>
                </c:pt>
                <c:pt idx="73">
                  <c:v>73.513386699999998</c:v>
                </c:pt>
                <c:pt idx="74">
                  <c:v>71.021881500000006</c:v>
                </c:pt>
                <c:pt idx="75">
                  <c:v>70.416666699999993</c:v>
                </c:pt>
                <c:pt idx="76">
                  <c:v>68.503799599999994</c:v>
                </c:pt>
                <c:pt idx="77">
                  <c:v>66.388888899999998</c:v>
                </c:pt>
                <c:pt idx="78">
                  <c:v>65.966286100000005</c:v>
                </c:pt>
                <c:pt idx="79">
                  <c:v>63.405883699999997</c:v>
                </c:pt>
                <c:pt idx="80">
                  <c:v>62.361111100000002</c:v>
                </c:pt>
                <c:pt idx="81">
                  <c:v>60.828558600000001</c:v>
                </c:pt>
                <c:pt idx="82">
                  <c:v>58.3333333</c:v>
                </c:pt>
                <c:pt idx="83">
                  <c:v>58.239967100000001</c:v>
                </c:pt>
                <c:pt idx="84">
                  <c:v>55.634691400000001</c:v>
                </c:pt>
                <c:pt idx="85">
                  <c:v>54.305555599999998</c:v>
                </c:pt>
                <c:pt idx="86">
                  <c:v>53.023887700000003</c:v>
                </c:pt>
                <c:pt idx="87">
                  <c:v>50.411402099999997</c:v>
                </c:pt>
                <c:pt idx="88">
                  <c:v>50.277777800000003</c:v>
                </c:pt>
                <c:pt idx="89">
                  <c:v>47.792594899999997</c:v>
                </c:pt>
                <c:pt idx="90">
                  <c:v>46.25</c:v>
                </c:pt>
                <c:pt idx="91">
                  <c:v>45.181000500000003</c:v>
                </c:pt>
                <c:pt idx="92">
                  <c:v>42.578877800000001</c:v>
                </c:pt>
                <c:pt idx="93">
                  <c:v>42.222222199999997</c:v>
                </c:pt>
                <c:pt idx="94">
                  <c:v>39.984420900000003</c:v>
                </c:pt>
                <c:pt idx="95">
                  <c:v>38.194444400000002</c:v>
                </c:pt>
                <c:pt idx="96">
                  <c:v>37.412134899999998</c:v>
                </c:pt>
                <c:pt idx="97">
                  <c:v>34.861424900000003</c:v>
                </c:pt>
                <c:pt idx="98">
                  <c:v>34.1666667</c:v>
                </c:pt>
                <c:pt idx="99">
                  <c:v>32.336042200000001</c:v>
                </c:pt>
                <c:pt idx="100">
                  <c:v>30.138888900000001</c:v>
                </c:pt>
                <c:pt idx="101">
                  <c:v>29.851090599999999</c:v>
                </c:pt>
                <c:pt idx="102">
                  <c:v>27.3979438</c:v>
                </c:pt>
                <c:pt idx="103">
                  <c:v>26.111111099999999</c:v>
                </c:pt>
              </c:numCache>
            </c:numRef>
          </c:xVal>
          <c:yVal>
            <c:numRef>
              <c:f>Sheet1!$I$1:$I$104</c:f>
              <c:numCache>
                <c:formatCode>General</c:formatCode>
                <c:ptCount val="104"/>
                <c:pt idx="0">
                  <c:v>4.5</c:v>
                </c:pt>
                <c:pt idx="1">
                  <c:v>4.45</c:v>
                </c:pt>
                <c:pt idx="2">
                  <c:v>4.4000000000000004</c:v>
                </c:pt>
                <c:pt idx="3">
                  <c:v>4.3691072999999996</c:v>
                </c:pt>
                <c:pt idx="4">
                  <c:v>4.3499999999999996</c:v>
                </c:pt>
                <c:pt idx="5">
                  <c:v>4.3</c:v>
                </c:pt>
                <c:pt idx="6">
                  <c:v>4.25</c:v>
                </c:pt>
                <c:pt idx="7">
                  <c:v>4.2</c:v>
                </c:pt>
                <c:pt idx="8">
                  <c:v>4.1635606999999997</c:v>
                </c:pt>
                <c:pt idx="9">
                  <c:v>4.1500000000000004</c:v>
                </c:pt>
                <c:pt idx="10">
                  <c:v>4.0999999999999996</c:v>
                </c:pt>
                <c:pt idx="11">
                  <c:v>4.05</c:v>
                </c:pt>
                <c:pt idx="12">
                  <c:v>4</c:v>
                </c:pt>
                <c:pt idx="13">
                  <c:v>3.9751801000000002</c:v>
                </c:pt>
                <c:pt idx="14">
                  <c:v>3.95</c:v>
                </c:pt>
                <c:pt idx="15">
                  <c:v>3.9</c:v>
                </c:pt>
                <c:pt idx="16">
                  <c:v>3.85</c:v>
                </c:pt>
                <c:pt idx="17">
                  <c:v>3.8010351</c:v>
                </c:pt>
                <c:pt idx="18">
                  <c:v>3.8</c:v>
                </c:pt>
                <c:pt idx="19">
                  <c:v>3.75</c:v>
                </c:pt>
                <c:pt idx="20">
                  <c:v>3.7</c:v>
                </c:pt>
                <c:pt idx="21">
                  <c:v>3.65</c:v>
                </c:pt>
                <c:pt idx="22">
                  <c:v>3.6396983000000001</c:v>
                </c:pt>
                <c:pt idx="23">
                  <c:v>3.6</c:v>
                </c:pt>
                <c:pt idx="24">
                  <c:v>3.55</c:v>
                </c:pt>
                <c:pt idx="25">
                  <c:v>3.5</c:v>
                </c:pt>
                <c:pt idx="26">
                  <c:v>3.4889796</c:v>
                </c:pt>
                <c:pt idx="27">
                  <c:v>3.45</c:v>
                </c:pt>
                <c:pt idx="28">
                  <c:v>3.4</c:v>
                </c:pt>
                <c:pt idx="29">
                  <c:v>3.35</c:v>
                </c:pt>
                <c:pt idx="30">
                  <c:v>3.3474699999999999</c:v>
                </c:pt>
                <c:pt idx="31">
                  <c:v>3.3</c:v>
                </c:pt>
                <c:pt idx="32">
                  <c:v>3.25</c:v>
                </c:pt>
                <c:pt idx="33">
                  <c:v>3.2144672000000001</c:v>
                </c:pt>
                <c:pt idx="34">
                  <c:v>3.2</c:v>
                </c:pt>
                <c:pt idx="35">
                  <c:v>3.15</c:v>
                </c:pt>
                <c:pt idx="36">
                  <c:v>3.1</c:v>
                </c:pt>
                <c:pt idx="37">
                  <c:v>3.0884703999999998</c:v>
                </c:pt>
                <c:pt idx="38">
                  <c:v>3.05</c:v>
                </c:pt>
                <c:pt idx="39">
                  <c:v>3</c:v>
                </c:pt>
                <c:pt idx="40">
                  <c:v>2.9689424999999998</c:v>
                </c:pt>
                <c:pt idx="41">
                  <c:v>2.95</c:v>
                </c:pt>
                <c:pt idx="42">
                  <c:v>2.9</c:v>
                </c:pt>
                <c:pt idx="43">
                  <c:v>2.8548049</c:v>
                </c:pt>
                <c:pt idx="44">
                  <c:v>2.85</c:v>
                </c:pt>
                <c:pt idx="45">
                  <c:v>2.8</c:v>
                </c:pt>
                <c:pt idx="46">
                  <c:v>2.75</c:v>
                </c:pt>
                <c:pt idx="47">
                  <c:v>2.7458726000000002</c:v>
                </c:pt>
                <c:pt idx="48">
                  <c:v>2.7</c:v>
                </c:pt>
                <c:pt idx="49">
                  <c:v>2.65</c:v>
                </c:pt>
                <c:pt idx="50">
                  <c:v>2.6415272999999999</c:v>
                </c:pt>
                <c:pt idx="51">
                  <c:v>2.6</c:v>
                </c:pt>
                <c:pt idx="52">
                  <c:v>2.5499999999999998</c:v>
                </c:pt>
                <c:pt idx="53">
                  <c:v>2.5411036</c:v>
                </c:pt>
                <c:pt idx="54">
                  <c:v>2.5</c:v>
                </c:pt>
                <c:pt idx="55">
                  <c:v>2.4500000000000002</c:v>
                </c:pt>
                <c:pt idx="56">
                  <c:v>2.4441812000000001</c:v>
                </c:pt>
                <c:pt idx="57">
                  <c:v>2.4</c:v>
                </c:pt>
                <c:pt idx="58">
                  <c:v>2.3503615</c:v>
                </c:pt>
                <c:pt idx="59">
                  <c:v>2.35</c:v>
                </c:pt>
                <c:pt idx="60">
                  <c:v>2.2999999999999998</c:v>
                </c:pt>
                <c:pt idx="61">
                  <c:v>2.2597860000000001</c:v>
                </c:pt>
                <c:pt idx="62">
                  <c:v>2.25</c:v>
                </c:pt>
                <c:pt idx="63">
                  <c:v>2.2000000000000002</c:v>
                </c:pt>
                <c:pt idx="64">
                  <c:v>2.1716647999999998</c:v>
                </c:pt>
                <c:pt idx="65">
                  <c:v>2.15</c:v>
                </c:pt>
                <c:pt idx="66">
                  <c:v>2.1</c:v>
                </c:pt>
                <c:pt idx="67">
                  <c:v>2.0855736999999999</c:v>
                </c:pt>
                <c:pt idx="68">
                  <c:v>2.0499999999999998</c:v>
                </c:pt>
                <c:pt idx="69">
                  <c:v>2.0011719000000001</c:v>
                </c:pt>
                <c:pt idx="70">
                  <c:v>2</c:v>
                </c:pt>
                <c:pt idx="71">
                  <c:v>1.95</c:v>
                </c:pt>
                <c:pt idx="72">
                  <c:v>1.9192391</c:v>
                </c:pt>
                <c:pt idx="73">
                  <c:v>1.9</c:v>
                </c:pt>
                <c:pt idx="74">
                  <c:v>1.85</c:v>
                </c:pt>
                <c:pt idx="75">
                  <c:v>1.8382792999999999</c:v>
                </c:pt>
                <c:pt idx="76">
                  <c:v>1.8</c:v>
                </c:pt>
                <c:pt idx="77">
                  <c:v>1.7585671</c:v>
                </c:pt>
                <c:pt idx="78">
                  <c:v>1.75</c:v>
                </c:pt>
                <c:pt idx="79">
                  <c:v>1.7</c:v>
                </c:pt>
                <c:pt idx="80">
                  <c:v>1.6801832000000001</c:v>
                </c:pt>
                <c:pt idx="81">
                  <c:v>1.65</c:v>
                </c:pt>
                <c:pt idx="82">
                  <c:v>1.6018730000000001</c:v>
                </c:pt>
                <c:pt idx="83">
                  <c:v>1.6</c:v>
                </c:pt>
                <c:pt idx="84">
                  <c:v>1.55</c:v>
                </c:pt>
                <c:pt idx="85">
                  <c:v>1.5250876</c:v>
                </c:pt>
                <c:pt idx="86">
                  <c:v>1.5</c:v>
                </c:pt>
                <c:pt idx="87">
                  <c:v>1.45</c:v>
                </c:pt>
                <c:pt idx="88">
                  <c:v>1.4475625000000001</c:v>
                </c:pt>
                <c:pt idx="89">
                  <c:v>1.4</c:v>
                </c:pt>
                <c:pt idx="90">
                  <c:v>1.3710766999999999</c:v>
                </c:pt>
                <c:pt idx="91">
                  <c:v>1.35</c:v>
                </c:pt>
                <c:pt idx="92">
                  <c:v>1.3</c:v>
                </c:pt>
                <c:pt idx="93">
                  <c:v>1.2934513999999999</c:v>
                </c:pt>
                <c:pt idx="94">
                  <c:v>1.25</c:v>
                </c:pt>
                <c:pt idx="95">
                  <c:v>1.2158336999999999</c:v>
                </c:pt>
                <c:pt idx="96">
                  <c:v>1.2</c:v>
                </c:pt>
                <c:pt idx="97">
                  <c:v>1.1499999999999999</c:v>
                </c:pt>
                <c:pt idx="98">
                  <c:v>1.1368886</c:v>
                </c:pt>
                <c:pt idx="99">
                  <c:v>1.1000000000000001</c:v>
                </c:pt>
                <c:pt idx="100">
                  <c:v>1.0561524</c:v>
                </c:pt>
                <c:pt idx="101">
                  <c:v>1.05</c:v>
                </c:pt>
                <c:pt idx="102">
                  <c:v>1</c:v>
                </c:pt>
                <c:pt idx="103">
                  <c:v>1</c:v>
                </c:pt>
              </c:numCache>
            </c:numRef>
          </c:yVal>
          <c:smooth val="0"/>
        </c:ser>
        <c:ser>
          <c:idx val="3"/>
          <c:order val="3"/>
          <c:spPr>
            <a:ln w="19050" cap="rnd">
              <a:solidFill>
                <a:srgbClr val="00CC00"/>
              </a:solidFill>
              <a:prstDash val="lgDashDot"/>
              <a:round/>
            </a:ln>
            <a:effectLst/>
          </c:spPr>
          <c:marker>
            <c:symbol val="none"/>
          </c:marker>
          <c:xVal>
            <c:numRef>
              <c:f>Sheet1!$K$1:$K$133</c:f>
              <c:numCache>
                <c:formatCode>General</c:formatCode>
                <c:ptCount val="133"/>
                <c:pt idx="0">
                  <c:v>298.6204075</c:v>
                </c:pt>
                <c:pt idx="1">
                  <c:v>296.93749250000002</c:v>
                </c:pt>
                <c:pt idx="2">
                  <c:v>295.97222219999998</c:v>
                </c:pt>
                <c:pt idx="3">
                  <c:v>295.21743900000001</c:v>
                </c:pt>
                <c:pt idx="4">
                  <c:v>293.45908809999997</c:v>
                </c:pt>
                <c:pt idx="5">
                  <c:v>291.94444440000001</c:v>
                </c:pt>
                <c:pt idx="6">
                  <c:v>291.662463</c:v>
                </c:pt>
                <c:pt idx="7">
                  <c:v>289.82503359999998</c:v>
                </c:pt>
                <c:pt idx="8">
                  <c:v>287.94789900000001</c:v>
                </c:pt>
                <c:pt idx="9">
                  <c:v>287.91666670000001</c:v>
                </c:pt>
                <c:pt idx="10">
                  <c:v>286.02766459999998</c:v>
                </c:pt>
                <c:pt idx="11">
                  <c:v>284.06582939999998</c:v>
                </c:pt>
                <c:pt idx="12">
                  <c:v>283.88888889999998</c:v>
                </c:pt>
                <c:pt idx="13">
                  <c:v>282.05906110000001</c:v>
                </c:pt>
                <c:pt idx="14">
                  <c:v>280.00859270000001</c:v>
                </c:pt>
                <c:pt idx="15">
                  <c:v>279.86111110000002</c:v>
                </c:pt>
                <c:pt idx="16">
                  <c:v>277.91107019999998</c:v>
                </c:pt>
                <c:pt idx="17">
                  <c:v>275.83333329999999</c:v>
                </c:pt>
                <c:pt idx="18">
                  <c:v>275.76785089999998</c:v>
                </c:pt>
                <c:pt idx="19">
                  <c:v>273.57533690000002</c:v>
                </c:pt>
                <c:pt idx="20">
                  <c:v>271.80555559999999</c:v>
                </c:pt>
                <c:pt idx="21">
                  <c:v>271.33478539999999</c:v>
                </c:pt>
                <c:pt idx="22">
                  <c:v>269.04334469999998</c:v>
                </c:pt>
                <c:pt idx="23">
                  <c:v>267.77777780000002</c:v>
                </c:pt>
                <c:pt idx="24">
                  <c:v>266.70100619999999</c:v>
                </c:pt>
                <c:pt idx="25">
                  <c:v>264.30646760000002</c:v>
                </c:pt>
                <c:pt idx="26">
                  <c:v>263.75</c:v>
                </c:pt>
                <c:pt idx="27">
                  <c:v>261.85784319999999</c:v>
                </c:pt>
                <c:pt idx="28">
                  <c:v>259.72222219999998</c:v>
                </c:pt>
                <c:pt idx="29">
                  <c:v>259.35549809999998</c:v>
                </c:pt>
                <c:pt idx="30">
                  <c:v>256.79662029999997</c:v>
                </c:pt>
                <c:pt idx="31">
                  <c:v>255.69444440000001</c:v>
                </c:pt>
                <c:pt idx="32">
                  <c:v>254.18116409999999</c:v>
                </c:pt>
                <c:pt idx="33">
                  <c:v>251.66666670000001</c:v>
                </c:pt>
                <c:pt idx="34">
                  <c:v>251.50850700000001</c:v>
                </c:pt>
                <c:pt idx="35">
                  <c:v>248.77574609999999</c:v>
                </c:pt>
                <c:pt idx="36">
                  <c:v>247.63888890000001</c:v>
                </c:pt>
                <c:pt idx="37">
                  <c:v>245.98327990000001</c:v>
                </c:pt>
                <c:pt idx="38">
                  <c:v>243.61111109999999</c:v>
                </c:pt>
                <c:pt idx="39">
                  <c:v>243.1302264</c:v>
                </c:pt>
                <c:pt idx="40">
                  <c:v>240.2144816</c:v>
                </c:pt>
                <c:pt idx="41">
                  <c:v>239.58333329999999</c:v>
                </c:pt>
                <c:pt idx="42">
                  <c:v>237.23526670000001</c:v>
                </c:pt>
                <c:pt idx="43">
                  <c:v>235.55555559999999</c:v>
                </c:pt>
                <c:pt idx="44">
                  <c:v>234.19229519999999</c:v>
                </c:pt>
                <c:pt idx="45">
                  <c:v>231.5277778</c:v>
                </c:pt>
                <c:pt idx="46">
                  <c:v>231.0845679</c:v>
                </c:pt>
                <c:pt idx="47">
                  <c:v>227.91044299999999</c:v>
                </c:pt>
                <c:pt idx="48">
                  <c:v>227.5</c:v>
                </c:pt>
                <c:pt idx="49">
                  <c:v>224.66904099999999</c:v>
                </c:pt>
                <c:pt idx="50">
                  <c:v>223.4722222</c:v>
                </c:pt>
                <c:pt idx="51">
                  <c:v>221.36025319999999</c:v>
                </c:pt>
                <c:pt idx="52">
                  <c:v>219.44444440000001</c:v>
                </c:pt>
                <c:pt idx="53">
                  <c:v>217.98331210000001</c:v>
                </c:pt>
                <c:pt idx="54">
                  <c:v>215.41666670000001</c:v>
                </c:pt>
                <c:pt idx="55">
                  <c:v>214.5375282</c:v>
                </c:pt>
                <c:pt idx="56">
                  <c:v>211.38888890000001</c:v>
                </c:pt>
                <c:pt idx="57">
                  <c:v>211.02229990000001</c:v>
                </c:pt>
                <c:pt idx="58">
                  <c:v>207.43698509999999</c:v>
                </c:pt>
                <c:pt idx="59">
                  <c:v>207.36111109999999</c:v>
                </c:pt>
                <c:pt idx="60">
                  <c:v>203.78077060000001</c:v>
                </c:pt>
                <c:pt idx="61">
                  <c:v>203.33333329999999</c:v>
                </c:pt>
                <c:pt idx="62">
                  <c:v>200.05405049999999</c:v>
                </c:pt>
                <c:pt idx="63">
                  <c:v>199.30555559999999</c:v>
                </c:pt>
                <c:pt idx="64">
                  <c:v>196.25669429999999</c:v>
                </c:pt>
                <c:pt idx="65">
                  <c:v>195.2777778</c:v>
                </c:pt>
                <c:pt idx="66">
                  <c:v>192.38871950000001</c:v>
                </c:pt>
                <c:pt idx="67">
                  <c:v>191.25</c:v>
                </c:pt>
                <c:pt idx="68">
                  <c:v>188.4503058</c:v>
                </c:pt>
                <c:pt idx="69">
                  <c:v>187.2222222</c:v>
                </c:pt>
                <c:pt idx="70">
                  <c:v>184.44181</c:v>
                </c:pt>
                <c:pt idx="71">
                  <c:v>183.19444440000001</c:v>
                </c:pt>
                <c:pt idx="72">
                  <c:v>180.36378160000001</c:v>
                </c:pt>
                <c:pt idx="73">
                  <c:v>179.16666670000001</c:v>
                </c:pt>
                <c:pt idx="74">
                  <c:v>176.21697900000001</c:v>
                </c:pt>
                <c:pt idx="75">
                  <c:v>175.13888890000001</c:v>
                </c:pt>
                <c:pt idx="76">
                  <c:v>172.00238640000001</c:v>
                </c:pt>
                <c:pt idx="77">
                  <c:v>171.11111109999999</c:v>
                </c:pt>
                <c:pt idx="78">
                  <c:v>167.72123149999999</c:v>
                </c:pt>
                <c:pt idx="79">
                  <c:v>167.08333329999999</c:v>
                </c:pt>
                <c:pt idx="80">
                  <c:v>163.3750028</c:v>
                </c:pt>
                <c:pt idx="81">
                  <c:v>163.05555559999999</c:v>
                </c:pt>
                <c:pt idx="82">
                  <c:v>159.0277778</c:v>
                </c:pt>
                <c:pt idx="83">
                  <c:v>158.96532020000001</c:v>
                </c:pt>
                <c:pt idx="84">
                  <c:v>155</c:v>
                </c:pt>
                <c:pt idx="85">
                  <c:v>154.4934591</c:v>
                </c:pt>
                <c:pt idx="86">
                  <c:v>150.9722222</c:v>
                </c:pt>
                <c:pt idx="87">
                  <c:v>149.96253809999999</c:v>
                </c:pt>
                <c:pt idx="88">
                  <c:v>146.94444440000001</c:v>
                </c:pt>
                <c:pt idx="89">
                  <c:v>145.3752672</c:v>
                </c:pt>
                <c:pt idx="90">
                  <c:v>142.91666670000001</c:v>
                </c:pt>
                <c:pt idx="91">
                  <c:v>140.7347115</c:v>
                </c:pt>
                <c:pt idx="92">
                  <c:v>138.88888890000001</c:v>
                </c:pt>
                <c:pt idx="93">
                  <c:v>136.0443089</c:v>
                </c:pt>
                <c:pt idx="94">
                  <c:v>134.86111109999999</c:v>
                </c:pt>
                <c:pt idx="95">
                  <c:v>131.3078884</c:v>
                </c:pt>
                <c:pt idx="96">
                  <c:v>130.83333329999999</c:v>
                </c:pt>
                <c:pt idx="97">
                  <c:v>126.80555560000001</c:v>
                </c:pt>
                <c:pt idx="98">
                  <c:v>126.5288633</c:v>
                </c:pt>
                <c:pt idx="99">
                  <c:v>122.7777778</c:v>
                </c:pt>
                <c:pt idx="100">
                  <c:v>121.71108839999999</c:v>
                </c:pt>
                <c:pt idx="101">
                  <c:v>118.75</c:v>
                </c:pt>
                <c:pt idx="102">
                  <c:v>116.8610278</c:v>
                </c:pt>
                <c:pt idx="103">
                  <c:v>114.7222222</c:v>
                </c:pt>
                <c:pt idx="104">
                  <c:v>111.98422429999999</c:v>
                </c:pt>
                <c:pt idx="105">
                  <c:v>110.69444439999999</c:v>
                </c:pt>
                <c:pt idx="106">
                  <c:v>107.0866836</c:v>
                </c:pt>
                <c:pt idx="107">
                  <c:v>106.66666669999999</c:v>
                </c:pt>
                <c:pt idx="108">
                  <c:v>102.6388889</c:v>
                </c:pt>
                <c:pt idx="109">
                  <c:v>102.1731782</c:v>
                </c:pt>
                <c:pt idx="110">
                  <c:v>98.611111100000002</c:v>
                </c:pt>
                <c:pt idx="111">
                  <c:v>97.250599300000005</c:v>
                </c:pt>
                <c:pt idx="112">
                  <c:v>94.583333300000007</c:v>
                </c:pt>
                <c:pt idx="113">
                  <c:v>92.327865200000005</c:v>
                </c:pt>
                <c:pt idx="114">
                  <c:v>90.555555600000005</c:v>
                </c:pt>
                <c:pt idx="115">
                  <c:v>87.4128896</c:v>
                </c:pt>
                <c:pt idx="116">
                  <c:v>86.527777799999996</c:v>
                </c:pt>
                <c:pt idx="117">
                  <c:v>82.514064700000006</c:v>
                </c:pt>
                <c:pt idx="118">
                  <c:v>82.5</c:v>
                </c:pt>
                <c:pt idx="119">
                  <c:v>78.472222200000004</c:v>
                </c:pt>
                <c:pt idx="120">
                  <c:v>77.636274700000001</c:v>
                </c:pt>
                <c:pt idx="121">
                  <c:v>74.444444399999995</c:v>
                </c:pt>
                <c:pt idx="122">
                  <c:v>72.792500899999993</c:v>
                </c:pt>
                <c:pt idx="123">
                  <c:v>70.416666699999993</c:v>
                </c:pt>
                <c:pt idx="124">
                  <c:v>67.992579300000003</c:v>
                </c:pt>
                <c:pt idx="125">
                  <c:v>66.388888899999998</c:v>
                </c:pt>
                <c:pt idx="126">
                  <c:v>63.246706699999997</c:v>
                </c:pt>
                <c:pt idx="127">
                  <c:v>62.361111100000002</c:v>
                </c:pt>
                <c:pt idx="128">
                  <c:v>58.565479099999997</c:v>
                </c:pt>
                <c:pt idx="129">
                  <c:v>58.3333333</c:v>
                </c:pt>
                <c:pt idx="130">
                  <c:v>54.305555599999998</c:v>
                </c:pt>
                <c:pt idx="131">
                  <c:v>53.957498100000002</c:v>
                </c:pt>
                <c:pt idx="132">
                  <c:v>50.277777800000003</c:v>
                </c:pt>
              </c:numCache>
            </c:numRef>
          </c:xVal>
          <c:yVal>
            <c:numRef>
              <c:f>Sheet1!$L$1:$L$133</c:f>
              <c:numCache>
                <c:formatCode>General</c:formatCode>
                <c:ptCount val="133"/>
                <c:pt idx="0">
                  <c:v>4.5</c:v>
                </c:pt>
                <c:pt idx="1">
                  <c:v>4.45</c:v>
                </c:pt>
                <c:pt idx="2">
                  <c:v>4.4220024999999996</c:v>
                </c:pt>
                <c:pt idx="3">
                  <c:v>4.4000000000000004</c:v>
                </c:pt>
                <c:pt idx="4">
                  <c:v>4.3499999999999996</c:v>
                </c:pt>
                <c:pt idx="5">
                  <c:v>4.3078830999999997</c:v>
                </c:pt>
                <c:pt idx="6">
                  <c:v>4.3</c:v>
                </c:pt>
                <c:pt idx="7">
                  <c:v>4.25</c:v>
                </c:pt>
                <c:pt idx="8">
                  <c:v>4.2</c:v>
                </c:pt>
                <c:pt idx="9">
                  <c:v>4.1991915000000004</c:v>
                </c:pt>
                <c:pt idx="10">
                  <c:v>4.1500000000000004</c:v>
                </c:pt>
                <c:pt idx="11">
                  <c:v>4.0999999999999996</c:v>
                </c:pt>
                <c:pt idx="12">
                  <c:v>4.0956168999999996</c:v>
                </c:pt>
                <c:pt idx="13">
                  <c:v>4.05</c:v>
                </c:pt>
                <c:pt idx="14">
                  <c:v>4</c:v>
                </c:pt>
                <c:pt idx="15">
                  <c:v>3.9965065000000002</c:v>
                </c:pt>
                <c:pt idx="16">
                  <c:v>3.95</c:v>
                </c:pt>
                <c:pt idx="17">
                  <c:v>3.9015380999999998</c:v>
                </c:pt>
                <c:pt idx="18">
                  <c:v>3.9</c:v>
                </c:pt>
                <c:pt idx="19">
                  <c:v>3.85</c:v>
                </c:pt>
                <c:pt idx="20">
                  <c:v>3.8105682000000001</c:v>
                </c:pt>
                <c:pt idx="21">
                  <c:v>3.8</c:v>
                </c:pt>
                <c:pt idx="22">
                  <c:v>3.75</c:v>
                </c:pt>
                <c:pt idx="23">
                  <c:v>3.7230851</c:v>
                </c:pt>
                <c:pt idx="24">
                  <c:v>3.7</c:v>
                </c:pt>
                <c:pt idx="25">
                  <c:v>3.65</c:v>
                </c:pt>
                <c:pt idx="26">
                  <c:v>3.6387128999999998</c:v>
                </c:pt>
                <c:pt idx="27">
                  <c:v>3.6</c:v>
                </c:pt>
                <c:pt idx="28">
                  <c:v>3.5573838000000002</c:v>
                </c:pt>
                <c:pt idx="29">
                  <c:v>3.55</c:v>
                </c:pt>
                <c:pt idx="30">
                  <c:v>3.5</c:v>
                </c:pt>
                <c:pt idx="31">
                  <c:v>3.4790466000000002</c:v>
                </c:pt>
                <c:pt idx="32">
                  <c:v>3.45</c:v>
                </c:pt>
                <c:pt idx="33">
                  <c:v>3.4029867</c:v>
                </c:pt>
                <c:pt idx="34">
                  <c:v>3.4</c:v>
                </c:pt>
                <c:pt idx="35">
                  <c:v>3.35</c:v>
                </c:pt>
                <c:pt idx="36">
                  <c:v>3.3297732</c:v>
                </c:pt>
                <c:pt idx="37">
                  <c:v>3.3</c:v>
                </c:pt>
                <c:pt idx="38">
                  <c:v>3.2585055000000001</c:v>
                </c:pt>
                <c:pt idx="39">
                  <c:v>3.25</c:v>
                </c:pt>
                <c:pt idx="40">
                  <c:v>3.2</c:v>
                </c:pt>
                <c:pt idx="41">
                  <c:v>3.1895066999999999</c:v>
                </c:pt>
                <c:pt idx="42">
                  <c:v>3.15</c:v>
                </c:pt>
                <c:pt idx="43">
                  <c:v>3.1225532</c:v>
                </c:pt>
                <c:pt idx="44">
                  <c:v>3.1</c:v>
                </c:pt>
                <c:pt idx="45">
                  <c:v>3.0572096000000002</c:v>
                </c:pt>
                <c:pt idx="46">
                  <c:v>3.05</c:v>
                </c:pt>
                <c:pt idx="47">
                  <c:v>3</c:v>
                </c:pt>
                <c:pt idx="48">
                  <c:v>2.9937448999999998</c:v>
                </c:pt>
                <c:pt idx="49">
                  <c:v>2.95</c:v>
                </c:pt>
                <c:pt idx="50">
                  <c:v>2.93208</c:v>
                </c:pt>
                <c:pt idx="51">
                  <c:v>2.9</c:v>
                </c:pt>
                <c:pt idx="52">
                  <c:v>2.8718170999999999</c:v>
                </c:pt>
                <c:pt idx="53">
                  <c:v>2.85</c:v>
                </c:pt>
                <c:pt idx="54">
                  <c:v>2.8129043999999999</c:v>
                </c:pt>
                <c:pt idx="55">
                  <c:v>2.8</c:v>
                </c:pt>
                <c:pt idx="56">
                  <c:v>2.7552899000000002</c:v>
                </c:pt>
                <c:pt idx="57">
                  <c:v>2.75</c:v>
                </c:pt>
                <c:pt idx="58">
                  <c:v>2.7</c:v>
                </c:pt>
                <c:pt idx="59">
                  <c:v>2.6989798999999999</c:v>
                </c:pt>
                <c:pt idx="60">
                  <c:v>2.65</c:v>
                </c:pt>
                <c:pt idx="61">
                  <c:v>2.6440918</c:v>
                </c:pt>
                <c:pt idx="62">
                  <c:v>2.6</c:v>
                </c:pt>
                <c:pt idx="63">
                  <c:v>2.5902924999999999</c:v>
                </c:pt>
                <c:pt idx="64">
                  <c:v>2.5499999999999998</c:v>
                </c:pt>
                <c:pt idx="65">
                  <c:v>2.5375299999999998</c:v>
                </c:pt>
                <c:pt idx="66">
                  <c:v>2.5</c:v>
                </c:pt>
                <c:pt idx="67">
                  <c:v>2.4857518000000001</c:v>
                </c:pt>
                <c:pt idx="68">
                  <c:v>2.4500000000000002</c:v>
                </c:pt>
                <c:pt idx="69">
                  <c:v>2.4349058000000001</c:v>
                </c:pt>
                <c:pt idx="70">
                  <c:v>2.4</c:v>
                </c:pt>
                <c:pt idx="71">
                  <c:v>2.3849396</c:v>
                </c:pt>
                <c:pt idx="72">
                  <c:v>2.35</c:v>
                </c:pt>
                <c:pt idx="73">
                  <c:v>2.3358007000000001</c:v>
                </c:pt>
                <c:pt idx="74">
                  <c:v>2.2999999999999998</c:v>
                </c:pt>
                <c:pt idx="75">
                  <c:v>2.2874367000000002</c:v>
                </c:pt>
                <c:pt idx="76">
                  <c:v>2.25</c:v>
                </c:pt>
                <c:pt idx="77">
                  <c:v>2.2397950999999998</c:v>
                </c:pt>
                <c:pt idx="78">
                  <c:v>2.2000000000000002</c:v>
                </c:pt>
                <c:pt idx="79">
                  <c:v>2.1928231</c:v>
                </c:pt>
                <c:pt idx="80">
                  <c:v>2.15</c:v>
                </c:pt>
                <c:pt idx="81">
                  <c:v>2.146468</c:v>
                </c:pt>
                <c:pt idx="82">
                  <c:v>2.1007272000000001</c:v>
                </c:pt>
                <c:pt idx="83">
                  <c:v>2.1</c:v>
                </c:pt>
                <c:pt idx="84">
                  <c:v>2.0558073000000001</c:v>
                </c:pt>
                <c:pt idx="85">
                  <c:v>2.0499999999999998</c:v>
                </c:pt>
                <c:pt idx="86">
                  <c:v>2.0114000999999999</c:v>
                </c:pt>
                <c:pt idx="87">
                  <c:v>2</c:v>
                </c:pt>
                <c:pt idx="88">
                  <c:v>1.9674525</c:v>
                </c:pt>
                <c:pt idx="89">
                  <c:v>1.95</c:v>
                </c:pt>
                <c:pt idx="90">
                  <c:v>1.9239116999999999</c:v>
                </c:pt>
                <c:pt idx="91">
                  <c:v>1.9</c:v>
                </c:pt>
                <c:pt idx="92">
                  <c:v>1.8807243</c:v>
                </c:pt>
                <c:pt idx="93">
                  <c:v>1.85</c:v>
                </c:pt>
                <c:pt idx="94">
                  <c:v>1.8378372000000001</c:v>
                </c:pt>
                <c:pt idx="95">
                  <c:v>1.8</c:v>
                </c:pt>
                <c:pt idx="96">
                  <c:v>1.7951969000000001</c:v>
                </c:pt>
                <c:pt idx="97">
                  <c:v>1.7529961000000001</c:v>
                </c:pt>
                <c:pt idx="98">
                  <c:v>1.75</c:v>
                </c:pt>
                <c:pt idx="99">
                  <c:v>1.7114062999999999</c:v>
                </c:pt>
                <c:pt idx="100">
                  <c:v>1.7</c:v>
                </c:pt>
                <c:pt idx="101">
                  <c:v>1.6699561999999999</c:v>
                </c:pt>
                <c:pt idx="102">
                  <c:v>1.65</c:v>
                </c:pt>
                <c:pt idx="103">
                  <c:v>1.6285917000000001</c:v>
                </c:pt>
                <c:pt idx="104">
                  <c:v>1.6</c:v>
                </c:pt>
                <c:pt idx="105">
                  <c:v>1.5872588999999999</c:v>
                </c:pt>
                <c:pt idx="106">
                  <c:v>1.55</c:v>
                </c:pt>
                <c:pt idx="107">
                  <c:v>1.5459033</c:v>
                </c:pt>
                <c:pt idx="108">
                  <c:v>1.5049410000000001</c:v>
                </c:pt>
                <c:pt idx="109">
                  <c:v>1.5</c:v>
                </c:pt>
                <c:pt idx="110">
                  <c:v>1.4643131</c:v>
                </c:pt>
                <c:pt idx="111">
                  <c:v>1.45</c:v>
                </c:pt>
                <c:pt idx="112">
                  <c:v>1.4235477999999999</c:v>
                </c:pt>
                <c:pt idx="113">
                  <c:v>1.4</c:v>
                </c:pt>
                <c:pt idx="114">
                  <c:v>1.3825889</c:v>
                </c:pt>
                <c:pt idx="115">
                  <c:v>1.35</c:v>
                </c:pt>
                <c:pt idx="116">
                  <c:v>1.34138</c:v>
                </c:pt>
                <c:pt idx="117">
                  <c:v>1.3</c:v>
                </c:pt>
                <c:pt idx="118">
                  <c:v>1.2998641</c:v>
                </c:pt>
                <c:pt idx="119">
                  <c:v>1.259002</c:v>
                </c:pt>
                <c:pt idx="120">
                  <c:v>1.25</c:v>
                </c:pt>
                <c:pt idx="121">
                  <c:v>1.2177686000000001</c:v>
                </c:pt>
                <c:pt idx="122">
                  <c:v>1.2</c:v>
                </c:pt>
                <c:pt idx="123">
                  <c:v>1.1760845</c:v>
                </c:pt>
                <c:pt idx="124">
                  <c:v>1.1499999999999999</c:v>
                </c:pt>
                <c:pt idx="125">
                  <c:v>1.1338846</c:v>
                </c:pt>
                <c:pt idx="126">
                  <c:v>1.1000000000000001</c:v>
                </c:pt>
                <c:pt idx="127">
                  <c:v>1.0911012</c:v>
                </c:pt>
                <c:pt idx="128">
                  <c:v>1.05</c:v>
                </c:pt>
                <c:pt idx="129">
                  <c:v>1.047663</c:v>
                </c:pt>
                <c:pt idx="130">
                  <c:v>1.0040602000000001</c:v>
                </c:pt>
                <c:pt idx="131">
                  <c:v>1</c:v>
                </c:pt>
                <c:pt idx="132">
                  <c:v>1</c:v>
                </c:pt>
              </c:numCache>
            </c:numRef>
          </c:yVal>
          <c:smooth val="0"/>
        </c:ser>
        <c:dLbls>
          <c:showLegendKey val="0"/>
          <c:showVal val="0"/>
          <c:showCatName val="0"/>
          <c:showSerName val="0"/>
          <c:showPercent val="0"/>
          <c:showBubbleSize val="0"/>
        </c:dLbls>
        <c:axId val="355201192"/>
        <c:axId val="355201584"/>
      </c:scatterChart>
      <c:valAx>
        <c:axId val="355201192"/>
        <c:scaling>
          <c:orientation val="maxMin"/>
          <c:max val="300"/>
        </c:scaling>
        <c:delete val="0"/>
        <c:axPos val="b"/>
        <c:majorGridlines>
          <c:spPr>
            <a:ln w="3175" cap="flat" cmpd="sng" algn="ctr">
              <a:solidFill>
                <a:schemeClr val="bg1">
                  <a:lumMod val="75000"/>
                </a:schemeClr>
              </a:solidFill>
              <a:prstDash val="dash"/>
              <a:round/>
            </a:ln>
            <a:effectLst/>
          </c:spPr>
        </c:majorGridlines>
        <c:title>
          <c:tx>
            <c:rich>
              <a:bodyPr rot="0" spcFirstLastPara="1" vertOverflow="ellipsis" vert="horz" wrap="square" anchor="ctr" anchorCtr="1"/>
              <a:lstStyle/>
              <a:p>
                <a:pPr>
                  <a:defRPr sz="800" b="0"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en-GB">
                    <a:solidFill>
                      <a:srgbClr val="0000FF"/>
                    </a:solidFill>
                  </a:rPr>
                  <a:t>M (kg)</a:t>
                </a:r>
              </a:p>
            </c:rich>
          </c:tx>
          <c:layout>
            <c:manualLayout>
              <c:xMode val="edge"/>
              <c:yMode val="edge"/>
              <c:x val="0.35770456531291511"/>
              <c:y val="0.9203522346749633"/>
            </c:manualLayout>
          </c:layout>
          <c:overlay val="0"/>
          <c:spPr>
            <a:noFill/>
            <a:ln>
              <a:noFill/>
            </a:ln>
            <a:effectLst/>
          </c:spPr>
          <c:txPr>
            <a:bodyPr rot="0" spcFirstLastPara="1" vertOverflow="ellipsis" vert="horz" wrap="square" anchor="ctr" anchorCtr="1"/>
            <a:lstStyle/>
            <a:p>
              <a:pPr>
                <a:defRPr sz="8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title>
        <c:numFmt formatCode="General" sourceLinked="1"/>
        <c:majorTickMark val="out"/>
        <c:minorTickMark val="in"/>
        <c:tickLblPos val="nextTo"/>
        <c:spPr>
          <a:noFill/>
          <a:ln w="9525" cap="flat" cmpd="sng" algn="ctr">
            <a:solidFill>
              <a:schemeClr val="tx1"/>
            </a:solidFill>
            <a:round/>
          </a:ln>
          <a:effectLst/>
        </c:spPr>
        <c:txPr>
          <a:bodyPr rot="-60000000" spcFirstLastPara="1" vertOverflow="ellipsis" vert="horz" wrap="square" anchor="ctr" anchorCtr="1"/>
          <a:lstStyle/>
          <a:p>
            <a:pPr>
              <a:defRPr sz="8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355201584"/>
        <c:crosses val="autoZero"/>
        <c:crossBetween val="midCat"/>
        <c:majorUnit val="50"/>
      </c:valAx>
      <c:valAx>
        <c:axId val="355201584"/>
        <c:scaling>
          <c:orientation val="minMax"/>
          <c:max val="4.5"/>
          <c:min val="1"/>
        </c:scaling>
        <c:delete val="0"/>
        <c:axPos val="r"/>
        <c:majorGridlines>
          <c:spPr>
            <a:ln w="3175" cap="flat" cmpd="sng" algn="ctr">
              <a:solidFill>
                <a:schemeClr val="bg1">
                  <a:lumMod val="75000"/>
                </a:schemeClr>
              </a:solidFill>
              <a:prstDash val="dash"/>
              <a:round/>
            </a:ln>
            <a:effectLst/>
          </c:spPr>
        </c:majorGridlines>
        <c:title>
          <c:tx>
            <c:rich>
              <a:bodyPr rot="0" spcFirstLastPara="1" vertOverflow="ellipsis" wrap="square" anchor="ctr" anchorCtr="1"/>
              <a:lstStyle/>
              <a:p>
                <a:pPr>
                  <a:defRPr sz="800" b="0"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en-GB">
                    <a:solidFill>
                      <a:srgbClr val="0000FF"/>
                    </a:solidFill>
                  </a:rPr>
                  <a:t>R(m)</a:t>
                </a:r>
              </a:p>
            </c:rich>
          </c:tx>
          <c:layout>
            <c:manualLayout>
              <c:xMode val="edge"/>
              <c:yMode val="edge"/>
              <c:x val="0.84753046824887746"/>
              <c:y val="0.16087134393640179"/>
            </c:manualLayout>
          </c:layout>
          <c:overlay val="0"/>
          <c:spPr>
            <a:noFill/>
            <a:ln>
              <a:noFill/>
            </a:ln>
            <a:effectLst/>
          </c:spPr>
          <c:txPr>
            <a:bodyPr rot="0" spcFirstLastPara="1" vertOverflow="ellipsis" wrap="square" anchor="ctr" anchorCtr="1"/>
            <a:lstStyle/>
            <a:p>
              <a:pPr>
                <a:defRPr sz="8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title>
        <c:numFmt formatCode="General" sourceLinked="1"/>
        <c:majorTickMark val="out"/>
        <c:minorTickMark val="in"/>
        <c:tickLblPos val="nextTo"/>
        <c:spPr>
          <a:noFill/>
          <a:ln w="9525" cap="flat" cmpd="sng" algn="ctr">
            <a:solidFill>
              <a:schemeClr val="tx1"/>
            </a:solidFill>
            <a:round/>
          </a:ln>
          <a:effectLst/>
        </c:spPr>
        <c:txPr>
          <a:bodyPr rot="-60000000" spcFirstLastPara="1" vertOverflow="ellipsis" vert="horz" wrap="square" anchor="ctr" anchorCtr="1"/>
          <a:lstStyle/>
          <a:p>
            <a:pPr>
              <a:defRPr sz="8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355201192"/>
        <c:crosses val="autoZero"/>
        <c:crossBetween val="midCat"/>
        <c:majorUnit val="0.5"/>
      </c:valAx>
      <c:spPr>
        <a:noFill/>
        <a:ln w="6350">
          <a:solidFill>
            <a:schemeClr val="tx1"/>
          </a:solidFill>
        </a:ln>
        <a:effectLst/>
      </c:spPr>
    </c:plotArea>
    <c:plotVisOnly val="1"/>
    <c:dispBlanksAs val="gap"/>
    <c:showDLblsOverMax val="0"/>
  </c:chart>
  <c:spPr>
    <a:solidFill>
      <a:schemeClr val="bg1"/>
    </a:solidFill>
    <a:ln w="9525" cap="flat" cmpd="sng" algn="ctr">
      <a:noFill/>
      <a:round/>
    </a:ln>
    <a:effectLst/>
  </c:spPr>
  <c:txPr>
    <a:bodyPr/>
    <a:lstStyle/>
    <a:p>
      <a:pPr>
        <a:defRPr sz="800">
          <a:solidFill>
            <a:sysClr val="windowText" lastClr="000000"/>
          </a:solidFill>
          <a:latin typeface="Arial" panose="020B0604020202020204" pitchFamily="34" charset="0"/>
          <a:cs typeface="Arial" panose="020B0604020202020204" pitchFamily="34" charset="0"/>
        </a:defRPr>
      </a:pPr>
      <a:endParaRPr lang="en-US"/>
    </a:p>
  </c:txPr>
  <c:externalData r:id="rId3">
    <c:autoUpdate val="0"/>
  </c:externalData>
  <c:userShapes r:id="rId4"/>
</c:chartSpace>
</file>

<file path=word/charts/chart2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96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en-GB" sz="1000" b="1">
                <a:solidFill>
                  <a:srgbClr val="0000FF"/>
                </a:solidFill>
              </a:rPr>
              <a:t>B-4</a:t>
            </a:r>
          </a:p>
        </c:rich>
      </c:tx>
      <c:layout>
        <c:manualLayout>
          <c:xMode val="edge"/>
          <c:yMode val="edge"/>
          <c:x val="0.10782552918537523"/>
          <c:y val="0.69916613213598455"/>
        </c:manualLayout>
      </c:layout>
      <c:overlay val="0"/>
      <c:spPr>
        <a:solidFill>
          <a:schemeClr val="bg1"/>
        </a:solidFill>
        <a:ln>
          <a:noFill/>
        </a:ln>
        <a:effectLst/>
      </c:spPr>
      <c:txPr>
        <a:bodyPr rot="0" spcFirstLastPara="1" vertOverflow="ellipsis" vert="horz" wrap="square" anchor="ctr" anchorCtr="1"/>
        <a:lstStyle/>
        <a:p>
          <a:pPr>
            <a:defRPr sz="96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en-US"/>
        </a:p>
      </c:txPr>
    </c:title>
    <c:autoTitleDeleted val="0"/>
    <c:plotArea>
      <c:layout>
        <c:manualLayout>
          <c:layoutTarget val="inner"/>
          <c:xMode val="edge"/>
          <c:yMode val="edge"/>
          <c:x val="8.9449263443339866E-2"/>
          <c:y val="7.7628793225123505E-2"/>
          <c:w val="0.68115181791408042"/>
          <c:h val="0.74409559955323157"/>
        </c:manualLayout>
      </c:layout>
      <c:scatterChart>
        <c:scatterStyle val="lineMarker"/>
        <c:varyColors val="0"/>
        <c:ser>
          <c:idx val="0"/>
          <c:order val="0"/>
          <c:spPr>
            <a:ln w="19050" cap="rnd">
              <a:solidFill>
                <a:srgbClr val="0000FF"/>
              </a:solidFill>
              <a:prstDash val="sysDash"/>
              <a:round/>
            </a:ln>
            <a:effectLst/>
          </c:spPr>
          <c:marker>
            <c:symbol val="none"/>
          </c:marker>
          <c:xVal>
            <c:numRef>
              <c:f>Sheet1!$B$1:$B$81</c:f>
              <c:numCache>
                <c:formatCode>General</c:formatCode>
                <c:ptCount val="81"/>
                <c:pt idx="0">
                  <c:v>35.883121600000003</c:v>
                </c:pt>
                <c:pt idx="1">
                  <c:v>35.6678335</c:v>
                </c:pt>
                <c:pt idx="2">
                  <c:v>35.447918799999997</c:v>
                </c:pt>
                <c:pt idx="3">
                  <c:v>35.223270200000002</c:v>
                </c:pt>
                <c:pt idx="4">
                  <c:v>34.993778800000001</c:v>
                </c:pt>
                <c:pt idx="5">
                  <c:v>34.759333599999998</c:v>
                </c:pt>
                <c:pt idx="6">
                  <c:v>34.5198222</c:v>
                </c:pt>
                <c:pt idx="7">
                  <c:v>34.275130599999997</c:v>
                </c:pt>
                <c:pt idx="8">
                  <c:v>34.1666667</c:v>
                </c:pt>
                <c:pt idx="9">
                  <c:v>34.0236327</c:v>
                </c:pt>
                <c:pt idx="10">
                  <c:v>33.765506600000002</c:v>
                </c:pt>
                <c:pt idx="11">
                  <c:v>33.501790700000001</c:v>
                </c:pt>
                <c:pt idx="12">
                  <c:v>33.232364500000003</c:v>
                </c:pt>
                <c:pt idx="13">
                  <c:v>32.957106600000003</c:v>
                </c:pt>
                <c:pt idx="14">
                  <c:v>32.675894800000002</c:v>
                </c:pt>
                <c:pt idx="15">
                  <c:v>32.388606299999999</c:v>
                </c:pt>
                <c:pt idx="16">
                  <c:v>32.095118100000001</c:v>
                </c:pt>
                <c:pt idx="17">
                  <c:v>31.795307000000001</c:v>
                </c:pt>
                <c:pt idx="18">
                  <c:v>31.489050200000001</c:v>
                </c:pt>
                <c:pt idx="19">
                  <c:v>31.176225500000001</c:v>
                </c:pt>
                <c:pt idx="20">
                  <c:v>30.856711300000001</c:v>
                </c:pt>
                <c:pt idx="21">
                  <c:v>30.530387600000001</c:v>
                </c:pt>
                <c:pt idx="22">
                  <c:v>30.197136199999999</c:v>
                </c:pt>
                <c:pt idx="23">
                  <c:v>30.138888900000001</c:v>
                </c:pt>
                <c:pt idx="24">
                  <c:v>29.853449600000001</c:v>
                </c:pt>
                <c:pt idx="25">
                  <c:v>29.501819300000001</c:v>
                </c:pt>
                <c:pt idx="26">
                  <c:v>29.142834000000001</c:v>
                </c:pt>
                <c:pt idx="27">
                  <c:v>28.776386200000001</c:v>
                </c:pt>
                <c:pt idx="28">
                  <c:v>28.4023729</c:v>
                </c:pt>
                <c:pt idx="29">
                  <c:v>28.020696399999999</c:v>
                </c:pt>
                <c:pt idx="30">
                  <c:v>27.631265200000001</c:v>
                </c:pt>
                <c:pt idx="31">
                  <c:v>27.233994800000001</c:v>
                </c:pt>
                <c:pt idx="32">
                  <c:v>26.828808299999999</c:v>
                </c:pt>
                <c:pt idx="33">
                  <c:v>26.415637799999999</c:v>
                </c:pt>
                <c:pt idx="34">
                  <c:v>26.111111099999999</c:v>
                </c:pt>
                <c:pt idx="35">
                  <c:v>25.992819399999998</c:v>
                </c:pt>
                <c:pt idx="36">
                  <c:v>25.5576094</c:v>
                </c:pt>
                <c:pt idx="37">
                  <c:v>25.1141638</c:v>
                </c:pt>
                <c:pt idx="38">
                  <c:v>24.662460899999999</c:v>
                </c:pt>
                <c:pt idx="39">
                  <c:v>24.202494000000002</c:v>
                </c:pt>
                <c:pt idx="40">
                  <c:v>23.734273000000002</c:v>
                </c:pt>
                <c:pt idx="41">
                  <c:v>23.257825700000001</c:v>
                </c:pt>
                <c:pt idx="42">
                  <c:v>22.7731995</c:v>
                </c:pt>
                <c:pt idx="43">
                  <c:v>22.280463399999999</c:v>
                </c:pt>
                <c:pt idx="44">
                  <c:v>22.0833333</c:v>
                </c:pt>
                <c:pt idx="45">
                  <c:v>21.774822400000001</c:v>
                </c:pt>
                <c:pt idx="46">
                  <c:v>21.25798</c:v>
                </c:pt>
                <c:pt idx="47">
                  <c:v>20.733254899999999</c:v>
                </c:pt>
                <c:pt idx="48">
                  <c:v>20.200822200000001</c:v>
                </c:pt>
                <c:pt idx="49">
                  <c:v>19.6608883</c:v>
                </c:pt>
                <c:pt idx="50">
                  <c:v>19.113693000000001</c:v>
                </c:pt>
                <c:pt idx="51">
                  <c:v>18.559511700000002</c:v>
                </c:pt>
                <c:pt idx="52">
                  <c:v>18.055555600000002</c:v>
                </c:pt>
                <c:pt idx="53">
                  <c:v>17.997554600000001</c:v>
                </c:pt>
                <c:pt idx="54">
                  <c:v>17.4193867</c:v>
                </c:pt>
                <c:pt idx="55">
                  <c:v>16.835178800000001</c:v>
                </c:pt>
                <c:pt idx="56">
                  <c:v>16.2453781</c:v>
                </c:pt>
                <c:pt idx="57">
                  <c:v>15.650479000000001</c:v>
                </c:pt>
                <c:pt idx="58">
                  <c:v>15.0510248</c:v>
                </c:pt>
                <c:pt idx="59">
                  <c:v>14.4476095</c:v>
                </c:pt>
                <c:pt idx="60">
                  <c:v>14.027777800000001</c:v>
                </c:pt>
                <c:pt idx="61">
                  <c:v>13.8363236</c:v>
                </c:pt>
                <c:pt idx="62">
                  <c:v>13.2121253</c:v>
                </c:pt>
                <c:pt idx="63">
                  <c:v>12.5860232</c:v>
                </c:pt>
                <c:pt idx="64">
                  <c:v>11.958849000000001</c:v>
                </c:pt>
                <c:pt idx="65">
                  <c:v>11.3314924</c:v>
                </c:pt>
                <c:pt idx="66">
                  <c:v>10.704901700000001</c:v>
                </c:pt>
                <c:pt idx="67">
                  <c:v>10.080083399999999</c:v>
                </c:pt>
                <c:pt idx="68">
                  <c:v>10</c:v>
                </c:pt>
                <c:pt idx="69">
                  <c:v>10</c:v>
                </c:pt>
              </c:numCache>
            </c:numRef>
          </c:xVal>
          <c:yVal>
            <c:numRef>
              <c:f>Sheet1!$C$1:$C$81</c:f>
              <c:numCache>
                <c:formatCode>General</c:formatCode>
                <c:ptCount val="81"/>
                <c:pt idx="0">
                  <c:v>4.5</c:v>
                </c:pt>
                <c:pt idx="1">
                  <c:v>4.45</c:v>
                </c:pt>
                <c:pt idx="2">
                  <c:v>4.4000000000000004</c:v>
                </c:pt>
                <c:pt idx="3">
                  <c:v>4.3499999999999996</c:v>
                </c:pt>
                <c:pt idx="4">
                  <c:v>4.3</c:v>
                </c:pt>
                <c:pt idx="5">
                  <c:v>4.25</c:v>
                </c:pt>
                <c:pt idx="6">
                  <c:v>4.2</c:v>
                </c:pt>
                <c:pt idx="7">
                  <c:v>4.1500000000000004</c:v>
                </c:pt>
                <c:pt idx="8">
                  <c:v>4.1283978000000001</c:v>
                </c:pt>
                <c:pt idx="9">
                  <c:v>4.0999999999999996</c:v>
                </c:pt>
                <c:pt idx="10">
                  <c:v>4.05</c:v>
                </c:pt>
                <c:pt idx="11">
                  <c:v>4</c:v>
                </c:pt>
                <c:pt idx="12">
                  <c:v>3.95</c:v>
                </c:pt>
                <c:pt idx="13">
                  <c:v>3.9</c:v>
                </c:pt>
                <c:pt idx="14">
                  <c:v>3.85</c:v>
                </c:pt>
                <c:pt idx="15">
                  <c:v>3.8</c:v>
                </c:pt>
                <c:pt idx="16">
                  <c:v>3.75</c:v>
                </c:pt>
                <c:pt idx="17">
                  <c:v>3.7</c:v>
                </c:pt>
                <c:pt idx="18">
                  <c:v>3.65</c:v>
                </c:pt>
                <c:pt idx="19">
                  <c:v>3.6</c:v>
                </c:pt>
                <c:pt idx="20">
                  <c:v>3.55</c:v>
                </c:pt>
                <c:pt idx="21">
                  <c:v>3.5</c:v>
                </c:pt>
                <c:pt idx="22">
                  <c:v>3.45</c:v>
                </c:pt>
                <c:pt idx="23">
                  <c:v>3.4415227000000002</c:v>
                </c:pt>
                <c:pt idx="24">
                  <c:v>3.4</c:v>
                </c:pt>
                <c:pt idx="25">
                  <c:v>3.35</c:v>
                </c:pt>
                <c:pt idx="26">
                  <c:v>3.3</c:v>
                </c:pt>
                <c:pt idx="27">
                  <c:v>3.25</c:v>
                </c:pt>
                <c:pt idx="28">
                  <c:v>3.2</c:v>
                </c:pt>
                <c:pt idx="29">
                  <c:v>3.15</c:v>
                </c:pt>
                <c:pt idx="30">
                  <c:v>3.1</c:v>
                </c:pt>
                <c:pt idx="31">
                  <c:v>3.05</c:v>
                </c:pt>
                <c:pt idx="32">
                  <c:v>3</c:v>
                </c:pt>
                <c:pt idx="33">
                  <c:v>2.95</c:v>
                </c:pt>
                <c:pt idx="34">
                  <c:v>2.9140126</c:v>
                </c:pt>
                <c:pt idx="35">
                  <c:v>2.9</c:v>
                </c:pt>
                <c:pt idx="36">
                  <c:v>2.85</c:v>
                </c:pt>
                <c:pt idx="37">
                  <c:v>2.8</c:v>
                </c:pt>
                <c:pt idx="38">
                  <c:v>2.75</c:v>
                </c:pt>
                <c:pt idx="39">
                  <c:v>2.7</c:v>
                </c:pt>
                <c:pt idx="40">
                  <c:v>2.65</c:v>
                </c:pt>
                <c:pt idx="41">
                  <c:v>2.6</c:v>
                </c:pt>
                <c:pt idx="42">
                  <c:v>2.5499999999999998</c:v>
                </c:pt>
                <c:pt idx="43">
                  <c:v>2.5</c:v>
                </c:pt>
                <c:pt idx="44">
                  <c:v>2.4805828000000001</c:v>
                </c:pt>
                <c:pt idx="45">
                  <c:v>2.4500000000000002</c:v>
                </c:pt>
                <c:pt idx="46">
                  <c:v>2.4</c:v>
                </c:pt>
                <c:pt idx="47">
                  <c:v>2.35</c:v>
                </c:pt>
                <c:pt idx="48">
                  <c:v>2.2999999999999998</c:v>
                </c:pt>
                <c:pt idx="49">
                  <c:v>2.25</c:v>
                </c:pt>
                <c:pt idx="50">
                  <c:v>2.2000000000000002</c:v>
                </c:pt>
                <c:pt idx="51">
                  <c:v>2.15</c:v>
                </c:pt>
                <c:pt idx="52">
                  <c:v>2.1052084999999998</c:v>
                </c:pt>
                <c:pt idx="53">
                  <c:v>2.1</c:v>
                </c:pt>
                <c:pt idx="54">
                  <c:v>2.0499999999999998</c:v>
                </c:pt>
                <c:pt idx="55">
                  <c:v>2</c:v>
                </c:pt>
                <c:pt idx="56">
                  <c:v>1.95</c:v>
                </c:pt>
                <c:pt idx="57">
                  <c:v>1.9</c:v>
                </c:pt>
                <c:pt idx="58">
                  <c:v>1.85</c:v>
                </c:pt>
                <c:pt idx="59">
                  <c:v>1.8</c:v>
                </c:pt>
                <c:pt idx="60">
                  <c:v>1.7658294999999999</c:v>
                </c:pt>
                <c:pt idx="61">
                  <c:v>1.75</c:v>
                </c:pt>
                <c:pt idx="62">
                  <c:v>1.7</c:v>
                </c:pt>
                <c:pt idx="63">
                  <c:v>1.65</c:v>
                </c:pt>
                <c:pt idx="64">
                  <c:v>1.6</c:v>
                </c:pt>
                <c:pt idx="65">
                  <c:v>1.55</c:v>
                </c:pt>
                <c:pt idx="66">
                  <c:v>1.5</c:v>
                </c:pt>
                <c:pt idx="67">
                  <c:v>1.45</c:v>
                </c:pt>
                <c:pt idx="68">
                  <c:v>1.4438664000000001</c:v>
                </c:pt>
                <c:pt idx="69">
                  <c:v>1.45</c:v>
                </c:pt>
              </c:numCache>
            </c:numRef>
          </c:yVal>
          <c:smooth val="0"/>
        </c:ser>
        <c:ser>
          <c:idx val="1"/>
          <c:order val="1"/>
          <c:spPr>
            <a:ln w="19050" cap="rnd">
              <a:solidFill>
                <a:srgbClr val="FF00FF"/>
              </a:solidFill>
              <a:round/>
            </a:ln>
            <a:effectLst/>
          </c:spPr>
          <c:marker>
            <c:symbol val="none"/>
          </c:marker>
          <c:xVal>
            <c:numRef>
              <c:f>Sheet1!$E$1:$E$89</c:f>
              <c:numCache>
                <c:formatCode>General</c:formatCode>
                <c:ptCount val="89"/>
                <c:pt idx="0">
                  <c:v>69.920264500000002</c:v>
                </c:pt>
                <c:pt idx="1">
                  <c:v>69.514069899999996</c:v>
                </c:pt>
                <c:pt idx="2">
                  <c:v>69.099146099999999</c:v>
                </c:pt>
                <c:pt idx="3">
                  <c:v>68.675290599999997</c:v>
                </c:pt>
                <c:pt idx="4">
                  <c:v>68.242297800000003</c:v>
                </c:pt>
                <c:pt idx="5">
                  <c:v>67.799958599999997</c:v>
                </c:pt>
                <c:pt idx="6">
                  <c:v>67.348060799999999</c:v>
                </c:pt>
                <c:pt idx="7">
                  <c:v>66.886389199999996</c:v>
                </c:pt>
                <c:pt idx="8">
                  <c:v>66.414725899999993</c:v>
                </c:pt>
                <c:pt idx="9">
                  <c:v>66.388888899999998</c:v>
                </c:pt>
                <c:pt idx="10">
                  <c:v>65.930283399999993</c:v>
                </c:pt>
                <c:pt idx="11">
                  <c:v>65.435201599999999</c:v>
                </c:pt>
                <c:pt idx="12">
                  <c:v>64.929399700000005</c:v>
                </c:pt>
                <c:pt idx="13">
                  <c:v>64.412649700000003</c:v>
                </c:pt>
                <c:pt idx="14">
                  <c:v>63.884722199999999</c:v>
                </c:pt>
                <c:pt idx="15">
                  <c:v>63.3453868</c:v>
                </c:pt>
                <c:pt idx="16">
                  <c:v>62.7944125</c:v>
                </c:pt>
                <c:pt idx="17">
                  <c:v>62.361111100000002</c:v>
                </c:pt>
                <c:pt idx="18">
                  <c:v>62.230793200000001</c:v>
                </c:pt>
                <c:pt idx="19">
                  <c:v>61.652408600000001</c:v>
                </c:pt>
                <c:pt idx="20">
                  <c:v>61.061619899999997</c:v>
                </c:pt>
                <c:pt idx="21">
                  <c:v>60.458197900000002</c:v>
                </c:pt>
                <c:pt idx="22">
                  <c:v>59.841915800000002</c:v>
                </c:pt>
                <c:pt idx="23">
                  <c:v>59.212550100000001</c:v>
                </c:pt>
                <c:pt idx="24">
                  <c:v>58.569881299999999</c:v>
                </c:pt>
                <c:pt idx="25">
                  <c:v>58.3333333</c:v>
                </c:pt>
                <c:pt idx="26">
                  <c:v>57.911016799999999</c:v>
                </c:pt>
                <c:pt idx="27">
                  <c:v>57.236829499999999</c:v>
                </c:pt>
                <c:pt idx="28">
                  <c:v>56.5486273</c:v>
                </c:pt>
                <c:pt idx="29">
                  <c:v>55.846216900000002</c:v>
                </c:pt>
                <c:pt idx="30">
                  <c:v>55.129414699999998</c:v>
                </c:pt>
                <c:pt idx="31">
                  <c:v>54.398049</c:v>
                </c:pt>
                <c:pt idx="32">
                  <c:v>54.305555599999998</c:v>
                </c:pt>
                <c:pt idx="33">
                  <c:v>53.647489499999999</c:v>
                </c:pt>
                <c:pt idx="34">
                  <c:v>52.881328799999999</c:v>
                </c:pt>
                <c:pt idx="35">
                  <c:v>52.100071499999999</c:v>
                </c:pt>
                <c:pt idx="36">
                  <c:v>51.303607599999999</c:v>
                </c:pt>
                <c:pt idx="37">
                  <c:v>50.491848400000002</c:v>
                </c:pt>
                <c:pt idx="38">
                  <c:v>50.277777800000003</c:v>
                </c:pt>
                <c:pt idx="39">
                  <c:v>49.660209500000001</c:v>
                </c:pt>
                <c:pt idx="40">
                  <c:v>48.811477699999998</c:v>
                </c:pt>
                <c:pt idx="41">
                  <c:v>47.947218200000002</c:v>
                </c:pt>
                <c:pt idx="42">
                  <c:v>47.067449600000003</c:v>
                </c:pt>
                <c:pt idx="43">
                  <c:v>46.25</c:v>
                </c:pt>
                <c:pt idx="44">
                  <c:v>46.171602800000002</c:v>
                </c:pt>
                <c:pt idx="45">
                  <c:v>45.2537357</c:v>
                </c:pt>
                <c:pt idx="46">
                  <c:v>44.3205083</c:v>
                </c:pt>
                <c:pt idx="47">
                  <c:v>43.372094699999998</c:v>
                </c:pt>
                <c:pt idx="48">
                  <c:v>42.408715999999998</c:v>
                </c:pt>
                <c:pt idx="49">
                  <c:v>42.222222199999997</c:v>
                </c:pt>
                <c:pt idx="50">
                  <c:v>41.423741999999997</c:v>
                </c:pt>
                <c:pt idx="51">
                  <c:v>40.422649700000001</c:v>
                </c:pt>
                <c:pt idx="52">
                  <c:v>39.407453599999997</c:v>
                </c:pt>
                <c:pt idx="53">
                  <c:v>38.3786044</c:v>
                </c:pt>
                <c:pt idx="54">
                  <c:v>38.194444400000002</c:v>
                </c:pt>
                <c:pt idx="55">
                  <c:v>37.328386500000001</c:v>
                </c:pt>
                <c:pt idx="56">
                  <c:v>36.263733799999997</c:v>
                </c:pt>
                <c:pt idx="57">
                  <c:v>35.187083899999998</c:v>
                </c:pt>
                <c:pt idx="58">
                  <c:v>34.1666667</c:v>
                </c:pt>
                <c:pt idx="59">
                  <c:v>34.098465900000001</c:v>
                </c:pt>
                <c:pt idx="60">
                  <c:v>32.988429799999999</c:v>
                </c:pt>
                <c:pt idx="61">
                  <c:v>31.868798200000001</c:v>
                </c:pt>
                <c:pt idx="62">
                  <c:v>30.740593799999999</c:v>
                </c:pt>
                <c:pt idx="63">
                  <c:v>30.138888900000001</c:v>
                </c:pt>
                <c:pt idx="64">
                  <c:v>29.598514699999999</c:v>
                </c:pt>
                <c:pt idx="65">
                  <c:v>28.442888199999999</c:v>
                </c:pt>
                <c:pt idx="66">
                  <c:v>27.2822827</c:v>
                </c:pt>
                <c:pt idx="67">
                  <c:v>26.1181375</c:v>
                </c:pt>
                <c:pt idx="68">
                  <c:v>26.111111099999999</c:v>
                </c:pt>
                <c:pt idx="69">
                  <c:v>24.936046000000001</c:v>
                </c:pt>
                <c:pt idx="70">
                  <c:v>23.753513999999999</c:v>
                </c:pt>
                <c:pt idx="71">
                  <c:v>22.5724257</c:v>
                </c:pt>
                <c:pt idx="72">
                  <c:v>22.0833333</c:v>
                </c:pt>
                <c:pt idx="73">
                  <c:v>21.383594800000001</c:v>
                </c:pt>
                <c:pt idx="74">
                  <c:v>20.192325400000001</c:v>
                </c:pt>
                <c:pt idx="75">
                  <c:v>19.008635900000002</c:v>
                </c:pt>
                <c:pt idx="76">
                  <c:v>18.055555600000002</c:v>
                </c:pt>
                <c:pt idx="77">
                  <c:v>17.830498800000001</c:v>
                </c:pt>
                <c:pt idx="78">
                  <c:v>16.6463088</c:v>
                </c:pt>
                <c:pt idx="79">
                  <c:v>15.477034400000001</c:v>
                </c:pt>
                <c:pt idx="80">
                  <c:v>14.3252606</c:v>
                </c:pt>
                <c:pt idx="81">
                  <c:v>14.027777800000001</c:v>
                </c:pt>
                <c:pt idx="82">
                  <c:v>13.173319599999999</c:v>
                </c:pt>
                <c:pt idx="83">
                  <c:v>12.0375899</c:v>
                </c:pt>
                <c:pt idx="84">
                  <c:v>10.928189700000001</c:v>
                </c:pt>
                <c:pt idx="85">
                  <c:v>10</c:v>
                </c:pt>
              </c:numCache>
            </c:numRef>
          </c:xVal>
          <c:yVal>
            <c:numRef>
              <c:f>Sheet1!$F$1:$F$89</c:f>
              <c:numCache>
                <c:formatCode>General</c:formatCode>
                <c:ptCount val="89"/>
                <c:pt idx="0">
                  <c:v>4.5</c:v>
                </c:pt>
                <c:pt idx="1">
                  <c:v>4.45</c:v>
                </c:pt>
                <c:pt idx="2">
                  <c:v>4.4000000000000004</c:v>
                </c:pt>
                <c:pt idx="3">
                  <c:v>4.3499999999999996</c:v>
                </c:pt>
                <c:pt idx="4">
                  <c:v>4.3</c:v>
                </c:pt>
                <c:pt idx="5">
                  <c:v>4.25</c:v>
                </c:pt>
                <c:pt idx="6">
                  <c:v>4.2</c:v>
                </c:pt>
                <c:pt idx="7">
                  <c:v>4.1500000000000004</c:v>
                </c:pt>
                <c:pt idx="8">
                  <c:v>4.0999999999999996</c:v>
                </c:pt>
                <c:pt idx="9">
                  <c:v>4.0973385999999996</c:v>
                </c:pt>
                <c:pt idx="10">
                  <c:v>4.05</c:v>
                </c:pt>
                <c:pt idx="11">
                  <c:v>4</c:v>
                </c:pt>
                <c:pt idx="12">
                  <c:v>3.95</c:v>
                </c:pt>
                <c:pt idx="13">
                  <c:v>3.9</c:v>
                </c:pt>
                <c:pt idx="14">
                  <c:v>3.85</c:v>
                </c:pt>
                <c:pt idx="15">
                  <c:v>3.8</c:v>
                </c:pt>
                <c:pt idx="16">
                  <c:v>3.75</c:v>
                </c:pt>
                <c:pt idx="17">
                  <c:v>3.7115922000000001</c:v>
                </c:pt>
                <c:pt idx="18">
                  <c:v>3.7</c:v>
                </c:pt>
                <c:pt idx="19">
                  <c:v>3.65</c:v>
                </c:pt>
                <c:pt idx="20">
                  <c:v>3.6</c:v>
                </c:pt>
                <c:pt idx="21">
                  <c:v>3.55</c:v>
                </c:pt>
                <c:pt idx="22">
                  <c:v>3.5</c:v>
                </c:pt>
                <c:pt idx="23">
                  <c:v>3.45</c:v>
                </c:pt>
                <c:pt idx="24">
                  <c:v>3.4</c:v>
                </c:pt>
                <c:pt idx="25">
                  <c:v>3.3821118000000001</c:v>
                </c:pt>
                <c:pt idx="26">
                  <c:v>3.35</c:v>
                </c:pt>
                <c:pt idx="27">
                  <c:v>3.3</c:v>
                </c:pt>
                <c:pt idx="28">
                  <c:v>3.25</c:v>
                </c:pt>
                <c:pt idx="29">
                  <c:v>3.2</c:v>
                </c:pt>
                <c:pt idx="30">
                  <c:v>3.15</c:v>
                </c:pt>
                <c:pt idx="31">
                  <c:v>3.1</c:v>
                </c:pt>
                <c:pt idx="32">
                  <c:v>3.0938796000000002</c:v>
                </c:pt>
                <c:pt idx="33">
                  <c:v>3.05</c:v>
                </c:pt>
                <c:pt idx="34">
                  <c:v>3</c:v>
                </c:pt>
                <c:pt idx="35">
                  <c:v>2.95</c:v>
                </c:pt>
                <c:pt idx="36">
                  <c:v>2.9</c:v>
                </c:pt>
                <c:pt idx="37">
                  <c:v>2.85</c:v>
                </c:pt>
                <c:pt idx="38">
                  <c:v>2.837224</c:v>
                </c:pt>
                <c:pt idx="39">
                  <c:v>2.8</c:v>
                </c:pt>
                <c:pt idx="40">
                  <c:v>2.75</c:v>
                </c:pt>
                <c:pt idx="41">
                  <c:v>2.7</c:v>
                </c:pt>
                <c:pt idx="42">
                  <c:v>2.65</c:v>
                </c:pt>
                <c:pt idx="43">
                  <c:v>2.6044238000000002</c:v>
                </c:pt>
                <c:pt idx="44">
                  <c:v>2.6</c:v>
                </c:pt>
                <c:pt idx="45">
                  <c:v>2.5499999999999998</c:v>
                </c:pt>
                <c:pt idx="46">
                  <c:v>2.5</c:v>
                </c:pt>
                <c:pt idx="47">
                  <c:v>2.4500000000000002</c:v>
                </c:pt>
                <c:pt idx="48">
                  <c:v>2.4</c:v>
                </c:pt>
                <c:pt idx="49">
                  <c:v>2.3906512000000002</c:v>
                </c:pt>
                <c:pt idx="50">
                  <c:v>2.35</c:v>
                </c:pt>
                <c:pt idx="51">
                  <c:v>2.2999999999999998</c:v>
                </c:pt>
                <c:pt idx="52">
                  <c:v>2.25</c:v>
                </c:pt>
                <c:pt idx="53">
                  <c:v>2.2000000000000002</c:v>
                </c:pt>
                <c:pt idx="54">
                  <c:v>2.1913670999999999</c:v>
                </c:pt>
                <c:pt idx="55">
                  <c:v>2.15</c:v>
                </c:pt>
                <c:pt idx="56">
                  <c:v>2.1</c:v>
                </c:pt>
                <c:pt idx="57">
                  <c:v>2.0499999999999998</c:v>
                </c:pt>
                <c:pt idx="58">
                  <c:v>2.003196</c:v>
                </c:pt>
                <c:pt idx="59">
                  <c:v>2</c:v>
                </c:pt>
                <c:pt idx="60">
                  <c:v>1.95</c:v>
                </c:pt>
                <c:pt idx="61">
                  <c:v>1.9</c:v>
                </c:pt>
                <c:pt idx="62">
                  <c:v>1.85</c:v>
                </c:pt>
                <c:pt idx="63">
                  <c:v>1.8239833000000001</c:v>
                </c:pt>
                <c:pt idx="64">
                  <c:v>1.8</c:v>
                </c:pt>
                <c:pt idx="65">
                  <c:v>1.75</c:v>
                </c:pt>
                <c:pt idx="66">
                  <c:v>1.7</c:v>
                </c:pt>
                <c:pt idx="67">
                  <c:v>1.65</c:v>
                </c:pt>
                <c:pt idx="68">
                  <c:v>1.6497120999999999</c:v>
                </c:pt>
                <c:pt idx="69">
                  <c:v>1.6</c:v>
                </c:pt>
                <c:pt idx="70">
                  <c:v>1.55</c:v>
                </c:pt>
                <c:pt idx="71">
                  <c:v>1.5</c:v>
                </c:pt>
                <c:pt idx="72">
                  <c:v>1.4798728000000001</c:v>
                </c:pt>
                <c:pt idx="73">
                  <c:v>1.45</c:v>
                </c:pt>
                <c:pt idx="74">
                  <c:v>1.4</c:v>
                </c:pt>
                <c:pt idx="75">
                  <c:v>1.35</c:v>
                </c:pt>
                <c:pt idx="76">
                  <c:v>1.3098809</c:v>
                </c:pt>
                <c:pt idx="77">
                  <c:v>1.3</c:v>
                </c:pt>
                <c:pt idx="78">
                  <c:v>1.25</c:v>
                </c:pt>
                <c:pt idx="79">
                  <c:v>1.2</c:v>
                </c:pt>
                <c:pt idx="80">
                  <c:v>1.1499999999999999</c:v>
                </c:pt>
                <c:pt idx="81">
                  <c:v>1.1375805000000001</c:v>
                </c:pt>
                <c:pt idx="82">
                  <c:v>1.1000000000000001</c:v>
                </c:pt>
                <c:pt idx="83">
                  <c:v>1.05</c:v>
                </c:pt>
                <c:pt idx="84">
                  <c:v>1</c:v>
                </c:pt>
                <c:pt idx="85">
                  <c:v>1</c:v>
                </c:pt>
              </c:numCache>
            </c:numRef>
          </c:yVal>
          <c:smooth val="0"/>
        </c:ser>
        <c:ser>
          <c:idx val="2"/>
          <c:order val="2"/>
          <c:spPr>
            <a:ln w="19050" cap="rnd">
              <a:solidFill>
                <a:srgbClr val="FF3300"/>
              </a:solidFill>
              <a:prstDash val="lgDash"/>
              <a:round/>
            </a:ln>
            <a:effectLst/>
          </c:spPr>
          <c:marker>
            <c:symbol val="none"/>
          </c:marker>
          <c:xVal>
            <c:numRef>
              <c:f>Sheet1!$H$1:$H$100</c:f>
              <c:numCache>
                <c:formatCode>General</c:formatCode>
                <c:ptCount val="100"/>
                <c:pt idx="0">
                  <c:v>133.97067559999999</c:v>
                </c:pt>
                <c:pt idx="1">
                  <c:v>133.20707759999999</c:v>
                </c:pt>
                <c:pt idx="2">
                  <c:v>132.42706960000001</c:v>
                </c:pt>
                <c:pt idx="3">
                  <c:v>131.6302713</c:v>
                </c:pt>
                <c:pt idx="4">
                  <c:v>130.83333329999999</c:v>
                </c:pt>
                <c:pt idx="5">
                  <c:v>130.81624640000001</c:v>
                </c:pt>
                <c:pt idx="6">
                  <c:v>129.98229370000001</c:v>
                </c:pt>
                <c:pt idx="7">
                  <c:v>129.13031989999999</c:v>
                </c:pt>
                <c:pt idx="8">
                  <c:v>128.2599194</c:v>
                </c:pt>
                <c:pt idx="9">
                  <c:v>127.3706814</c:v>
                </c:pt>
                <c:pt idx="10">
                  <c:v>126.80555560000001</c:v>
                </c:pt>
                <c:pt idx="11">
                  <c:v>126.46116499999999</c:v>
                </c:pt>
                <c:pt idx="12">
                  <c:v>125.53022919999999</c:v>
                </c:pt>
                <c:pt idx="13">
                  <c:v>124.57913569999999</c:v>
                </c:pt>
                <c:pt idx="14">
                  <c:v>123.6074558</c:v>
                </c:pt>
                <c:pt idx="15">
                  <c:v>122.7777778</c:v>
                </c:pt>
                <c:pt idx="16">
                  <c:v>122.6142557</c:v>
                </c:pt>
                <c:pt idx="17">
                  <c:v>121.5969815</c:v>
                </c:pt>
                <c:pt idx="18">
                  <c:v>120.5577545</c:v>
                </c:pt>
                <c:pt idx="19">
                  <c:v>119.4961385</c:v>
                </c:pt>
                <c:pt idx="20">
                  <c:v>118.75</c:v>
                </c:pt>
                <c:pt idx="21">
                  <c:v>118.4106213</c:v>
                </c:pt>
                <c:pt idx="22">
                  <c:v>117.2993968</c:v>
                </c:pt>
                <c:pt idx="23">
                  <c:v>116.1644101</c:v>
                </c:pt>
                <c:pt idx="24">
                  <c:v>115.0052345</c:v>
                </c:pt>
                <c:pt idx="25">
                  <c:v>114.7222222</c:v>
                </c:pt>
                <c:pt idx="26">
                  <c:v>113.81848189999999</c:v>
                </c:pt>
                <c:pt idx="27">
                  <c:v>112.6056925</c:v>
                </c:pt>
                <c:pt idx="28">
                  <c:v>111.3673946</c:v>
                </c:pt>
                <c:pt idx="29">
                  <c:v>110.69444439999999</c:v>
                </c:pt>
                <c:pt idx="30">
                  <c:v>110.10117769999999</c:v>
                </c:pt>
                <c:pt idx="31">
                  <c:v>108.8062947</c:v>
                </c:pt>
                <c:pt idx="32">
                  <c:v>107.4846781</c:v>
                </c:pt>
                <c:pt idx="33">
                  <c:v>106.66666669999999</c:v>
                </c:pt>
                <c:pt idx="34">
                  <c:v>106.1341048</c:v>
                </c:pt>
                <c:pt idx="35">
                  <c:v>104.7531371</c:v>
                </c:pt>
                <c:pt idx="36">
                  <c:v>103.3443704</c:v>
                </c:pt>
                <c:pt idx="37">
                  <c:v>102.6388889</c:v>
                </c:pt>
                <c:pt idx="38">
                  <c:v>101.9048442</c:v>
                </c:pt>
                <c:pt idx="39">
                  <c:v>100.4343087</c:v>
                </c:pt>
                <c:pt idx="40">
                  <c:v>98.935150500000006</c:v>
                </c:pt>
                <c:pt idx="41">
                  <c:v>98.611111100000002</c:v>
                </c:pt>
                <c:pt idx="42">
                  <c:v>97.402599600000002</c:v>
                </c:pt>
                <c:pt idx="43">
                  <c:v>95.839785300000003</c:v>
                </c:pt>
                <c:pt idx="44">
                  <c:v>94.583333300000007</c:v>
                </c:pt>
                <c:pt idx="45">
                  <c:v>94.246533900000003</c:v>
                </c:pt>
                <c:pt idx="46">
                  <c:v>92.619038000000003</c:v>
                </c:pt>
                <c:pt idx="47">
                  <c:v>90.9623366</c:v>
                </c:pt>
                <c:pt idx="48">
                  <c:v>90.555555600000005</c:v>
                </c:pt>
                <c:pt idx="49">
                  <c:v>89.271212000000006</c:v>
                </c:pt>
                <c:pt idx="50">
                  <c:v>87.549337399999999</c:v>
                </c:pt>
                <c:pt idx="51">
                  <c:v>86.527777799999996</c:v>
                </c:pt>
                <c:pt idx="52">
                  <c:v>85.795479</c:v>
                </c:pt>
                <c:pt idx="53">
                  <c:v>84.008568400000001</c:v>
                </c:pt>
                <c:pt idx="54">
                  <c:v>82.5</c:v>
                </c:pt>
                <c:pt idx="55">
                  <c:v>82.192066199999999</c:v>
                </c:pt>
                <c:pt idx="56">
                  <c:v>80.340885099999994</c:v>
                </c:pt>
                <c:pt idx="57">
                  <c:v>78.472222200000004</c:v>
                </c:pt>
                <c:pt idx="58">
                  <c:v>78.462465800000004</c:v>
                </c:pt>
                <c:pt idx="59">
                  <c:v>76.548520499999995</c:v>
                </c:pt>
                <c:pt idx="60">
                  <c:v>74.608835400000004</c:v>
                </c:pt>
                <c:pt idx="61">
                  <c:v>74.444444399999995</c:v>
                </c:pt>
                <c:pt idx="62">
                  <c:v>72.635324100000005</c:v>
                </c:pt>
                <c:pt idx="63">
                  <c:v>70.637212000000005</c:v>
                </c:pt>
                <c:pt idx="64">
                  <c:v>70.416666699999993</c:v>
                </c:pt>
                <c:pt idx="65">
                  <c:v>68.607016000000002</c:v>
                </c:pt>
                <c:pt idx="66">
                  <c:v>66.554426100000001</c:v>
                </c:pt>
                <c:pt idx="67">
                  <c:v>66.388888899999998</c:v>
                </c:pt>
                <c:pt idx="68">
                  <c:v>64.471453600000004</c:v>
                </c:pt>
                <c:pt idx="69">
                  <c:v>62.369535499999998</c:v>
                </c:pt>
                <c:pt idx="70">
                  <c:v>62.361111100000002</c:v>
                </c:pt>
                <c:pt idx="71">
                  <c:v>60.238902899999999</c:v>
                </c:pt>
                <c:pt idx="72">
                  <c:v>58.3333333</c:v>
                </c:pt>
                <c:pt idx="73">
                  <c:v>58.0926142</c:v>
                </c:pt>
                <c:pt idx="74">
                  <c:v>55.922305999999999</c:v>
                </c:pt>
                <c:pt idx="75">
                  <c:v>54.305555599999998</c:v>
                </c:pt>
                <c:pt idx="76">
                  <c:v>53.738796299999997</c:v>
                </c:pt>
                <c:pt idx="77">
                  <c:v>51.537533000000003</c:v>
                </c:pt>
                <c:pt idx="78">
                  <c:v>50.277777800000003</c:v>
                </c:pt>
                <c:pt idx="79">
                  <c:v>49.325533200000002</c:v>
                </c:pt>
                <c:pt idx="80">
                  <c:v>47.103602799999997</c:v>
                </c:pt>
                <c:pt idx="81">
                  <c:v>46.25</c:v>
                </c:pt>
                <c:pt idx="82">
                  <c:v>44.873476099999998</c:v>
                </c:pt>
                <c:pt idx="83">
                  <c:v>42.642858199999999</c:v>
                </c:pt>
                <c:pt idx="84">
                  <c:v>42.222222199999997</c:v>
                </c:pt>
                <c:pt idx="85">
                  <c:v>40.4066738</c:v>
                </c:pt>
                <c:pt idx="86">
                  <c:v>38.194444400000002</c:v>
                </c:pt>
                <c:pt idx="87">
                  <c:v>38.180945299999998</c:v>
                </c:pt>
                <c:pt idx="88">
                  <c:v>35.952646600000001</c:v>
                </c:pt>
                <c:pt idx="89">
                  <c:v>34.1666667</c:v>
                </c:pt>
                <c:pt idx="90">
                  <c:v>33.743002599999997</c:v>
                </c:pt>
                <c:pt idx="91">
                  <c:v>31.542366399999999</c:v>
                </c:pt>
                <c:pt idx="92">
                  <c:v>30.138888900000001</c:v>
                </c:pt>
                <c:pt idx="93">
                  <c:v>29.365479100000002</c:v>
                </c:pt>
                <c:pt idx="94">
                  <c:v>27.210129299999998</c:v>
                </c:pt>
                <c:pt idx="95">
                  <c:v>26.111111099999999</c:v>
                </c:pt>
                <c:pt idx="96">
                  <c:v>25.084468099999999</c:v>
                </c:pt>
                <c:pt idx="97">
                  <c:v>22.9933111</c:v>
                </c:pt>
                <c:pt idx="98">
                  <c:v>22.0833333</c:v>
                </c:pt>
              </c:numCache>
            </c:numRef>
          </c:xVal>
          <c:yVal>
            <c:numRef>
              <c:f>Sheet1!$I$1:$I$100</c:f>
              <c:numCache>
                <c:formatCode>General</c:formatCode>
                <c:ptCount val="100"/>
                <c:pt idx="0">
                  <c:v>4.5</c:v>
                </c:pt>
                <c:pt idx="1">
                  <c:v>4.45</c:v>
                </c:pt>
                <c:pt idx="2">
                  <c:v>4.4000000000000004</c:v>
                </c:pt>
                <c:pt idx="3">
                  <c:v>4.3499999999999996</c:v>
                </c:pt>
                <c:pt idx="4">
                  <c:v>4.3010533999999998</c:v>
                </c:pt>
                <c:pt idx="5">
                  <c:v>4.3</c:v>
                </c:pt>
                <c:pt idx="6">
                  <c:v>4.25</c:v>
                </c:pt>
                <c:pt idx="7">
                  <c:v>4.2</c:v>
                </c:pt>
                <c:pt idx="8">
                  <c:v>4.1500000000000004</c:v>
                </c:pt>
                <c:pt idx="9">
                  <c:v>4.0999999999999996</c:v>
                </c:pt>
                <c:pt idx="10">
                  <c:v>4.0689881000000003</c:v>
                </c:pt>
                <c:pt idx="11">
                  <c:v>4.05</c:v>
                </c:pt>
                <c:pt idx="12">
                  <c:v>4</c:v>
                </c:pt>
                <c:pt idx="13">
                  <c:v>3.95</c:v>
                </c:pt>
                <c:pt idx="14">
                  <c:v>3.9</c:v>
                </c:pt>
                <c:pt idx="15">
                  <c:v>3.8582705000000002</c:v>
                </c:pt>
                <c:pt idx="16">
                  <c:v>3.85</c:v>
                </c:pt>
                <c:pt idx="17">
                  <c:v>3.8</c:v>
                </c:pt>
                <c:pt idx="18">
                  <c:v>3.75</c:v>
                </c:pt>
                <c:pt idx="19">
                  <c:v>3.7</c:v>
                </c:pt>
                <c:pt idx="20">
                  <c:v>3.6657031999999998</c:v>
                </c:pt>
                <c:pt idx="21">
                  <c:v>3.65</c:v>
                </c:pt>
                <c:pt idx="22">
                  <c:v>3.6</c:v>
                </c:pt>
                <c:pt idx="23">
                  <c:v>3.55</c:v>
                </c:pt>
                <c:pt idx="24">
                  <c:v>3.5</c:v>
                </c:pt>
                <c:pt idx="25">
                  <c:v>3.4881470000000001</c:v>
                </c:pt>
                <c:pt idx="26">
                  <c:v>3.45</c:v>
                </c:pt>
                <c:pt idx="27">
                  <c:v>3.4</c:v>
                </c:pt>
                <c:pt idx="28">
                  <c:v>3.35</c:v>
                </c:pt>
                <c:pt idx="29">
                  <c:v>3.3235367</c:v>
                </c:pt>
                <c:pt idx="30">
                  <c:v>3.3</c:v>
                </c:pt>
                <c:pt idx="31">
                  <c:v>3.25</c:v>
                </c:pt>
                <c:pt idx="32">
                  <c:v>3.2</c:v>
                </c:pt>
                <c:pt idx="33">
                  <c:v>3.1698355999999999</c:v>
                </c:pt>
                <c:pt idx="34">
                  <c:v>3.15</c:v>
                </c:pt>
                <c:pt idx="35">
                  <c:v>3.1</c:v>
                </c:pt>
                <c:pt idx="36">
                  <c:v>3.05</c:v>
                </c:pt>
                <c:pt idx="37">
                  <c:v>3.0256373999999999</c:v>
                </c:pt>
                <c:pt idx="38">
                  <c:v>3</c:v>
                </c:pt>
                <c:pt idx="39">
                  <c:v>2.95</c:v>
                </c:pt>
                <c:pt idx="40">
                  <c:v>2.9</c:v>
                </c:pt>
                <c:pt idx="41">
                  <c:v>2.8895346000000002</c:v>
                </c:pt>
                <c:pt idx="42">
                  <c:v>2.85</c:v>
                </c:pt>
                <c:pt idx="43">
                  <c:v>2.8</c:v>
                </c:pt>
                <c:pt idx="44">
                  <c:v>2.7606858999999999</c:v>
                </c:pt>
                <c:pt idx="45">
                  <c:v>2.75</c:v>
                </c:pt>
                <c:pt idx="46">
                  <c:v>2.7</c:v>
                </c:pt>
                <c:pt idx="47">
                  <c:v>2.65</c:v>
                </c:pt>
                <c:pt idx="48">
                  <c:v>2.6381169</c:v>
                </c:pt>
                <c:pt idx="49">
                  <c:v>2.6</c:v>
                </c:pt>
                <c:pt idx="50">
                  <c:v>2.5499999999999998</c:v>
                </c:pt>
                <c:pt idx="51">
                  <c:v>2.5210859999999999</c:v>
                </c:pt>
                <c:pt idx="52">
                  <c:v>2.5</c:v>
                </c:pt>
                <c:pt idx="53">
                  <c:v>2.4500000000000002</c:v>
                </c:pt>
                <c:pt idx="54">
                  <c:v>2.4086083</c:v>
                </c:pt>
                <c:pt idx="55">
                  <c:v>2.4</c:v>
                </c:pt>
                <c:pt idx="56">
                  <c:v>2.35</c:v>
                </c:pt>
                <c:pt idx="57">
                  <c:v>2.300265</c:v>
                </c:pt>
                <c:pt idx="58">
                  <c:v>2.2999999999999998</c:v>
                </c:pt>
                <c:pt idx="59">
                  <c:v>2.25</c:v>
                </c:pt>
                <c:pt idx="60">
                  <c:v>2.2000000000000002</c:v>
                </c:pt>
                <c:pt idx="61">
                  <c:v>2.1959230999999999</c:v>
                </c:pt>
                <c:pt idx="62">
                  <c:v>2.15</c:v>
                </c:pt>
                <c:pt idx="63">
                  <c:v>2.1</c:v>
                </c:pt>
                <c:pt idx="64">
                  <c:v>2.0946902999999999</c:v>
                </c:pt>
                <c:pt idx="65">
                  <c:v>2.0499999999999998</c:v>
                </c:pt>
                <c:pt idx="66">
                  <c:v>2</c:v>
                </c:pt>
                <c:pt idx="67">
                  <c:v>1.996127</c:v>
                </c:pt>
                <c:pt idx="68">
                  <c:v>1.95</c:v>
                </c:pt>
                <c:pt idx="69">
                  <c:v>1.9</c:v>
                </c:pt>
                <c:pt idx="70">
                  <c:v>1.8998082000000001</c:v>
                </c:pt>
                <c:pt idx="71">
                  <c:v>1.85</c:v>
                </c:pt>
                <c:pt idx="72">
                  <c:v>1.8057677000000001</c:v>
                </c:pt>
                <c:pt idx="73">
                  <c:v>1.8</c:v>
                </c:pt>
                <c:pt idx="74">
                  <c:v>1.75</c:v>
                </c:pt>
                <c:pt idx="75">
                  <c:v>1.7133156</c:v>
                </c:pt>
                <c:pt idx="76">
                  <c:v>1.7</c:v>
                </c:pt>
                <c:pt idx="77">
                  <c:v>1.65</c:v>
                </c:pt>
                <c:pt idx="78">
                  <c:v>1.6219953</c:v>
                </c:pt>
                <c:pt idx="79">
                  <c:v>1.6</c:v>
                </c:pt>
                <c:pt idx="80">
                  <c:v>1.55</c:v>
                </c:pt>
                <c:pt idx="81">
                  <c:v>1.5313584</c:v>
                </c:pt>
                <c:pt idx="82">
                  <c:v>1.5</c:v>
                </c:pt>
                <c:pt idx="83">
                  <c:v>1.45</c:v>
                </c:pt>
                <c:pt idx="84">
                  <c:v>1.4409460000000001</c:v>
                </c:pt>
                <c:pt idx="85">
                  <c:v>1.4</c:v>
                </c:pt>
                <c:pt idx="86">
                  <c:v>1.3503183000000001</c:v>
                </c:pt>
                <c:pt idx="87">
                  <c:v>1.35</c:v>
                </c:pt>
                <c:pt idx="88">
                  <c:v>1.3</c:v>
                </c:pt>
                <c:pt idx="89">
                  <c:v>1.2600119000000001</c:v>
                </c:pt>
                <c:pt idx="90">
                  <c:v>1.25</c:v>
                </c:pt>
                <c:pt idx="91">
                  <c:v>1.2</c:v>
                </c:pt>
                <c:pt idx="92">
                  <c:v>1.1684578000000001</c:v>
                </c:pt>
                <c:pt idx="93">
                  <c:v>1.1499999999999999</c:v>
                </c:pt>
                <c:pt idx="94">
                  <c:v>1.1000000000000001</c:v>
                </c:pt>
                <c:pt idx="95">
                  <c:v>1.0749868</c:v>
                </c:pt>
                <c:pt idx="96">
                  <c:v>1.05</c:v>
                </c:pt>
                <c:pt idx="97">
                  <c:v>1</c:v>
                </c:pt>
                <c:pt idx="98">
                  <c:v>1</c:v>
                </c:pt>
              </c:numCache>
            </c:numRef>
          </c:yVal>
          <c:smooth val="0"/>
        </c:ser>
        <c:ser>
          <c:idx val="3"/>
          <c:order val="3"/>
          <c:spPr>
            <a:ln w="19050" cap="rnd">
              <a:solidFill>
                <a:srgbClr val="00CC00"/>
              </a:solidFill>
              <a:prstDash val="lgDashDot"/>
              <a:round/>
            </a:ln>
            <a:effectLst/>
          </c:spPr>
          <c:marker>
            <c:symbol val="none"/>
          </c:marker>
          <c:xVal>
            <c:numRef>
              <c:f>Sheet1!$K$1:$K$119</c:f>
              <c:numCache>
                <c:formatCode>General</c:formatCode>
                <c:ptCount val="119"/>
                <c:pt idx="0">
                  <c:v>254.54093109999999</c:v>
                </c:pt>
                <c:pt idx="1">
                  <c:v>253.10409859999999</c:v>
                </c:pt>
                <c:pt idx="2">
                  <c:v>251.66666670000001</c:v>
                </c:pt>
                <c:pt idx="3">
                  <c:v>251.63634239999999</c:v>
                </c:pt>
                <c:pt idx="4">
                  <c:v>250.13476660000001</c:v>
                </c:pt>
                <c:pt idx="5">
                  <c:v>248.60082019999999</c:v>
                </c:pt>
                <c:pt idx="6">
                  <c:v>247.63888890000001</c:v>
                </c:pt>
                <c:pt idx="7">
                  <c:v>247.03283110000001</c:v>
                </c:pt>
                <c:pt idx="8">
                  <c:v>245.42944610000001</c:v>
                </c:pt>
                <c:pt idx="9">
                  <c:v>243.79138270000001</c:v>
                </c:pt>
                <c:pt idx="10">
                  <c:v>243.61111109999999</c:v>
                </c:pt>
                <c:pt idx="11">
                  <c:v>242.1155311</c:v>
                </c:pt>
                <c:pt idx="12">
                  <c:v>240.4031066</c:v>
                </c:pt>
                <c:pt idx="13">
                  <c:v>239.58333329999999</c:v>
                </c:pt>
                <c:pt idx="14">
                  <c:v>238.65212</c:v>
                </c:pt>
                <c:pt idx="15">
                  <c:v>236.86188670000001</c:v>
                </c:pt>
                <c:pt idx="16">
                  <c:v>235.55555559999999</c:v>
                </c:pt>
                <c:pt idx="17">
                  <c:v>235.03205819999999</c:v>
                </c:pt>
                <c:pt idx="18">
                  <c:v>233.1604907</c:v>
                </c:pt>
                <c:pt idx="19">
                  <c:v>231.5277778</c:v>
                </c:pt>
                <c:pt idx="20">
                  <c:v>231.24802109999999</c:v>
                </c:pt>
                <c:pt idx="21">
                  <c:v>229.29153500000001</c:v>
                </c:pt>
                <c:pt idx="22">
                  <c:v>227.5</c:v>
                </c:pt>
                <c:pt idx="23">
                  <c:v>227.29255209999999</c:v>
                </c:pt>
                <c:pt idx="24">
                  <c:v>225.2475278</c:v>
                </c:pt>
                <c:pt idx="25">
                  <c:v>223.4722222</c:v>
                </c:pt>
                <c:pt idx="26">
                  <c:v>223.15811120000001</c:v>
                </c:pt>
                <c:pt idx="27">
                  <c:v>221.02092400000001</c:v>
                </c:pt>
                <c:pt idx="28">
                  <c:v>219.44444440000001</c:v>
                </c:pt>
                <c:pt idx="29">
                  <c:v>218.8371368</c:v>
                </c:pt>
                <c:pt idx="30">
                  <c:v>216.6041936</c:v>
                </c:pt>
                <c:pt idx="31">
                  <c:v>215.41666670000001</c:v>
                </c:pt>
                <c:pt idx="32">
                  <c:v>214.32212079999999</c:v>
                </c:pt>
                <c:pt idx="33">
                  <c:v>211.9899058</c:v>
                </c:pt>
                <c:pt idx="34">
                  <c:v>211.38888890000001</c:v>
                </c:pt>
                <c:pt idx="35">
                  <c:v>209.60570229999999</c:v>
                </c:pt>
                <c:pt idx="36">
                  <c:v>207.36111109999999</c:v>
                </c:pt>
                <c:pt idx="37">
                  <c:v>207.1704819</c:v>
                </c:pt>
                <c:pt idx="38">
                  <c:v>204.68077940000001</c:v>
                </c:pt>
                <c:pt idx="39">
                  <c:v>203.33333329999999</c:v>
                </c:pt>
                <c:pt idx="40">
                  <c:v>202.13783169999999</c:v>
                </c:pt>
                <c:pt idx="41">
                  <c:v>199.5406442</c:v>
                </c:pt>
                <c:pt idx="42">
                  <c:v>199.30555559999999</c:v>
                </c:pt>
                <c:pt idx="43">
                  <c:v>196.88656499999999</c:v>
                </c:pt>
                <c:pt idx="44">
                  <c:v>195.2777778</c:v>
                </c:pt>
                <c:pt idx="45">
                  <c:v>194.17700189999999</c:v>
                </c:pt>
                <c:pt idx="46">
                  <c:v>191.41085219999999</c:v>
                </c:pt>
                <c:pt idx="47">
                  <c:v>191.25</c:v>
                </c:pt>
                <c:pt idx="48">
                  <c:v>188.58557279999999</c:v>
                </c:pt>
                <c:pt idx="49">
                  <c:v>187.2222222</c:v>
                </c:pt>
                <c:pt idx="50">
                  <c:v>185.70262959999999</c:v>
                </c:pt>
                <c:pt idx="51">
                  <c:v>183.19444440000001</c:v>
                </c:pt>
                <c:pt idx="52">
                  <c:v>182.76141229999999</c:v>
                </c:pt>
                <c:pt idx="53">
                  <c:v>179.76012410000001</c:v>
                </c:pt>
                <c:pt idx="54">
                  <c:v>179.16666670000001</c:v>
                </c:pt>
                <c:pt idx="55">
                  <c:v>176.6987015</c:v>
                </c:pt>
                <c:pt idx="56">
                  <c:v>175.13888890000001</c:v>
                </c:pt>
                <c:pt idx="57">
                  <c:v>173.57767920000001</c:v>
                </c:pt>
                <c:pt idx="58">
                  <c:v>171.11111109999999</c:v>
                </c:pt>
                <c:pt idx="59">
                  <c:v>170.3967959</c:v>
                </c:pt>
                <c:pt idx="60">
                  <c:v>167.15573739999999</c:v>
                </c:pt>
                <c:pt idx="61">
                  <c:v>167.08333329999999</c:v>
                </c:pt>
                <c:pt idx="62">
                  <c:v>163.85311350000001</c:v>
                </c:pt>
                <c:pt idx="63">
                  <c:v>163.05555559999999</c:v>
                </c:pt>
                <c:pt idx="64">
                  <c:v>160.4906192</c:v>
                </c:pt>
                <c:pt idx="65">
                  <c:v>159.0277778</c:v>
                </c:pt>
                <c:pt idx="66">
                  <c:v>157.0685144</c:v>
                </c:pt>
                <c:pt idx="67">
                  <c:v>155</c:v>
                </c:pt>
                <c:pt idx="68">
                  <c:v>153.58721990000001</c:v>
                </c:pt>
                <c:pt idx="69">
                  <c:v>150.9722222</c:v>
                </c:pt>
                <c:pt idx="70">
                  <c:v>150.0473308</c:v>
                </c:pt>
                <c:pt idx="71">
                  <c:v>146.94444440000001</c:v>
                </c:pt>
                <c:pt idx="72">
                  <c:v>146.4496312</c:v>
                </c:pt>
                <c:pt idx="73">
                  <c:v>142.91666670000001</c:v>
                </c:pt>
                <c:pt idx="74">
                  <c:v>142.79510880000001</c:v>
                </c:pt>
                <c:pt idx="75">
                  <c:v>139.08443639999999</c:v>
                </c:pt>
                <c:pt idx="76">
                  <c:v>138.88888890000001</c:v>
                </c:pt>
                <c:pt idx="77">
                  <c:v>135.31936870000001</c:v>
                </c:pt>
                <c:pt idx="78">
                  <c:v>134.86111109999999</c:v>
                </c:pt>
                <c:pt idx="79">
                  <c:v>131.5019231</c:v>
                </c:pt>
                <c:pt idx="80">
                  <c:v>130.83333329999999</c:v>
                </c:pt>
                <c:pt idx="81">
                  <c:v>127.6340616</c:v>
                </c:pt>
                <c:pt idx="82">
                  <c:v>126.80555560000001</c:v>
                </c:pt>
                <c:pt idx="83">
                  <c:v>123.7180287</c:v>
                </c:pt>
                <c:pt idx="84">
                  <c:v>122.7777778</c:v>
                </c:pt>
                <c:pt idx="85">
                  <c:v>119.75636729999999</c:v>
                </c:pt>
                <c:pt idx="86">
                  <c:v>118.75</c:v>
                </c:pt>
                <c:pt idx="87">
                  <c:v>115.7519343</c:v>
                </c:pt>
                <c:pt idx="88">
                  <c:v>114.7222222</c:v>
                </c:pt>
                <c:pt idx="89">
                  <c:v>111.707916</c:v>
                </c:pt>
                <c:pt idx="90">
                  <c:v>110.69444439999999</c:v>
                </c:pt>
                <c:pt idx="91">
                  <c:v>107.62784329999999</c:v>
                </c:pt>
                <c:pt idx="92">
                  <c:v>106.66666669999999</c:v>
                </c:pt>
                <c:pt idx="93">
                  <c:v>103.5156049</c:v>
                </c:pt>
                <c:pt idx="94">
                  <c:v>102.6388889</c:v>
                </c:pt>
                <c:pt idx="95">
                  <c:v>99.375460700000005</c:v>
                </c:pt>
                <c:pt idx="96">
                  <c:v>98.611111100000002</c:v>
                </c:pt>
                <c:pt idx="97">
                  <c:v>95.212052999999997</c:v>
                </c:pt>
                <c:pt idx="98">
                  <c:v>94.583333300000007</c:v>
                </c:pt>
                <c:pt idx="99">
                  <c:v>91.030417099999994</c:v>
                </c:pt>
                <c:pt idx="100">
                  <c:v>90.555555600000005</c:v>
                </c:pt>
                <c:pt idx="101">
                  <c:v>86.835988599999993</c:v>
                </c:pt>
                <c:pt idx="102">
                  <c:v>86.527777799999996</c:v>
                </c:pt>
                <c:pt idx="103">
                  <c:v>82.634610499999994</c:v>
                </c:pt>
                <c:pt idx="104">
                  <c:v>82.5</c:v>
                </c:pt>
                <c:pt idx="105">
                  <c:v>78.472222200000004</c:v>
                </c:pt>
                <c:pt idx="106">
                  <c:v>78.4323464</c:v>
                </c:pt>
                <c:pt idx="107">
                  <c:v>74.444444399999995</c:v>
                </c:pt>
                <c:pt idx="108">
                  <c:v>74.235384100000005</c:v>
                </c:pt>
                <c:pt idx="109">
                  <c:v>70.416666699999993</c:v>
                </c:pt>
                <c:pt idx="110">
                  <c:v>70.051440799999995</c:v>
                </c:pt>
                <c:pt idx="111">
                  <c:v>66.388888899999998</c:v>
                </c:pt>
                <c:pt idx="112">
                  <c:v>65.888036</c:v>
                </c:pt>
                <c:pt idx="113">
                  <c:v>62.361111100000002</c:v>
                </c:pt>
                <c:pt idx="114">
                  <c:v>61.753099499999998</c:v>
                </c:pt>
                <c:pt idx="115">
                  <c:v>58.3333333</c:v>
                </c:pt>
                <c:pt idx="116">
                  <c:v>57.654964900000003</c:v>
                </c:pt>
                <c:pt idx="117">
                  <c:v>54.305555599999998</c:v>
                </c:pt>
                <c:pt idx="118">
                  <c:v>53.602362599999999</c:v>
                </c:pt>
              </c:numCache>
            </c:numRef>
          </c:xVal>
          <c:yVal>
            <c:numRef>
              <c:f>Sheet1!$L$1:$L$119</c:f>
              <c:numCache>
                <c:formatCode>General</c:formatCode>
                <c:ptCount val="119"/>
                <c:pt idx="0">
                  <c:v>4.5</c:v>
                </c:pt>
                <c:pt idx="1">
                  <c:v>4.45</c:v>
                </c:pt>
                <c:pt idx="2">
                  <c:v>4.4010379000000004</c:v>
                </c:pt>
                <c:pt idx="3">
                  <c:v>4.4000000000000004</c:v>
                </c:pt>
                <c:pt idx="4">
                  <c:v>4.3499999999999996</c:v>
                </c:pt>
                <c:pt idx="5">
                  <c:v>4.3</c:v>
                </c:pt>
                <c:pt idx="6">
                  <c:v>4.2693890999999997</c:v>
                </c:pt>
                <c:pt idx="7">
                  <c:v>4.25</c:v>
                </c:pt>
                <c:pt idx="8">
                  <c:v>4.2</c:v>
                </c:pt>
                <c:pt idx="9">
                  <c:v>4.1500000000000004</c:v>
                </c:pt>
                <c:pt idx="10">
                  <c:v>4.1446497999999998</c:v>
                </c:pt>
                <c:pt idx="11">
                  <c:v>4.0999999999999996</c:v>
                </c:pt>
                <c:pt idx="12">
                  <c:v>4.05</c:v>
                </c:pt>
                <c:pt idx="13">
                  <c:v>4.0266698999999999</c:v>
                </c:pt>
                <c:pt idx="14">
                  <c:v>4</c:v>
                </c:pt>
                <c:pt idx="15">
                  <c:v>3.95</c:v>
                </c:pt>
                <c:pt idx="16">
                  <c:v>3.914374</c:v>
                </c:pt>
                <c:pt idx="17">
                  <c:v>3.9</c:v>
                </c:pt>
                <c:pt idx="18">
                  <c:v>3.85</c:v>
                </c:pt>
                <c:pt idx="19">
                  <c:v>3.8073595999999998</c:v>
                </c:pt>
                <c:pt idx="20">
                  <c:v>3.8</c:v>
                </c:pt>
                <c:pt idx="21">
                  <c:v>3.75</c:v>
                </c:pt>
                <c:pt idx="22">
                  <c:v>3.7052252999999999</c:v>
                </c:pt>
                <c:pt idx="23">
                  <c:v>3.7</c:v>
                </c:pt>
                <c:pt idx="24">
                  <c:v>3.65</c:v>
                </c:pt>
                <c:pt idx="25">
                  <c:v>3.6075705</c:v>
                </c:pt>
                <c:pt idx="26">
                  <c:v>3.6</c:v>
                </c:pt>
                <c:pt idx="27">
                  <c:v>3.55</c:v>
                </c:pt>
                <c:pt idx="28">
                  <c:v>3.5139955999999999</c:v>
                </c:pt>
                <c:pt idx="29">
                  <c:v>3.5</c:v>
                </c:pt>
                <c:pt idx="30">
                  <c:v>3.45</c:v>
                </c:pt>
                <c:pt idx="31">
                  <c:v>3.4241024000000002</c:v>
                </c:pt>
                <c:pt idx="32">
                  <c:v>3.4</c:v>
                </c:pt>
                <c:pt idx="33">
                  <c:v>3.35</c:v>
                </c:pt>
                <c:pt idx="34">
                  <c:v>3.337494</c:v>
                </c:pt>
                <c:pt idx="35">
                  <c:v>3.3</c:v>
                </c:pt>
                <c:pt idx="36">
                  <c:v>3.2539532000000002</c:v>
                </c:pt>
                <c:pt idx="37">
                  <c:v>3.25</c:v>
                </c:pt>
                <c:pt idx="38">
                  <c:v>3.2</c:v>
                </c:pt>
                <c:pt idx="39">
                  <c:v>3.1736513999999998</c:v>
                </c:pt>
                <c:pt idx="40">
                  <c:v>3.15</c:v>
                </c:pt>
                <c:pt idx="41">
                  <c:v>3.1</c:v>
                </c:pt>
                <c:pt idx="42">
                  <c:v>3.0956215999999999</c:v>
                </c:pt>
                <c:pt idx="43">
                  <c:v>3.05</c:v>
                </c:pt>
                <c:pt idx="44">
                  <c:v>3.0204702000000001</c:v>
                </c:pt>
                <c:pt idx="45">
                  <c:v>3</c:v>
                </c:pt>
                <c:pt idx="46">
                  <c:v>2.95</c:v>
                </c:pt>
                <c:pt idx="47">
                  <c:v>2.9471908999999998</c:v>
                </c:pt>
                <c:pt idx="48">
                  <c:v>2.9</c:v>
                </c:pt>
                <c:pt idx="49">
                  <c:v>2.8765369000000001</c:v>
                </c:pt>
                <c:pt idx="50">
                  <c:v>2.85</c:v>
                </c:pt>
                <c:pt idx="51">
                  <c:v>2.8074572</c:v>
                </c:pt>
                <c:pt idx="52">
                  <c:v>2.8</c:v>
                </c:pt>
                <c:pt idx="53">
                  <c:v>2.75</c:v>
                </c:pt>
                <c:pt idx="54">
                  <c:v>2.7404351999999998</c:v>
                </c:pt>
                <c:pt idx="55">
                  <c:v>2.7</c:v>
                </c:pt>
                <c:pt idx="56">
                  <c:v>2.6752245000000001</c:v>
                </c:pt>
                <c:pt idx="57">
                  <c:v>2.65</c:v>
                </c:pt>
                <c:pt idx="58">
                  <c:v>2.6113835000000001</c:v>
                </c:pt>
                <c:pt idx="59">
                  <c:v>2.6</c:v>
                </c:pt>
                <c:pt idx="60">
                  <c:v>2.5499999999999998</c:v>
                </c:pt>
                <c:pt idx="61">
                  <c:v>2.5489242999999999</c:v>
                </c:pt>
                <c:pt idx="62">
                  <c:v>2.5</c:v>
                </c:pt>
                <c:pt idx="63">
                  <c:v>2.4883206000000002</c:v>
                </c:pt>
                <c:pt idx="64">
                  <c:v>2.4500000000000002</c:v>
                </c:pt>
                <c:pt idx="65">
                  <c:v>2.4288812000000002</c:v>
                </c:pt>
                <c:pt idx="66">
                  <c:v>2.4</c:v>
                </c:pt>
                <c:pt idx="67">
                  <c:v>2.3705531999999998</c:v>
                </c:pt>
                <c:pt idx="68">
                  <c:v>2.35</c:v>
                </c:pt>
                <c:pt idx="69">
                  <c:v>2.3132831</c:v>
                </c:pt>
                <c:pt idx="70">
                  <c:v>2.2999999999999998</c:v>
                </c:pt>
                <c:pt idx="71">
                  <c:v>2.2570177</c:v>
                </c:pt>
                <c:pt idx="72">
                  <c:v>2.25</c:v>
                </c:pt>
                <c:pt idx="73">
                  <c:v>2.2017030000000002</c:v>
                </c:pt>
                <c:pt idx="74">
                  <c:v>2.2000000000000002</c:v>
                </c:pt>
                <c:pt idx="75">
                  <c:v>2.15</c:v>
                </c:pt>
                <c:pt idx="76">
                  <c:v>2.1474682999999999</c:v>
                </c:pt>
                <c:pt idx="77">
                  <c:v>2.1</c:v>
                </c:pt>
                <c:pt idx="78">
                  <c:v>2.0941437999999999</c:v>
                </c:pt>
                <c:pt idx="79">
                  <c:v>2.0499999999999998</c:v>
                </c:pt>
                <c:pt idx="80">
                  <c:v>2.0415635999999999</c:v>
                </c:pt>
                <c:pt idx="81">
                  <c:v>2</c:v>
                </c:pt>
                <c:pt idx="82">
                  <c:v>1.9896734</c:v>
                </c:pt>
                <c:pt idx="83">
                  <c:v>1.95</c:v>
                </c:pt>
                <c:pt idx="84">
                  <c:v>1.9384186999999999</c:v>
                </c:pt>
                <c:pt idx="85">
                  <c:v>1.9</c:v>
                </c:pt>
                <c:pt idx="86">
                  <c:v>1.8877447000000001</c:v>
                </c:pt>
                <c:pt idx="87">
                  <c:v>1.85</c:v>
                </c:pt>
                <c:pt idx="88">
                  <c:v>1.837596</c:v>
                </c:pt>
                <c:pt idx="89">
                  <c:v>1.8</c:v>
                </c:pt>
                <c:pt idx="90">
                  <c:v>1.7879168999999999</c:v>
                </c:pt>
                <c:pt idx="91">
                  <c:v>1.75</c:v>
                </c:pt>
                <c:pt idx="92">
                  <c:v>1.7386509999999999</c:v>
                </c:pt>
                <c:pt idx="93">
                  <c:v>1.7</c:v>
                </c:pt>
                <c:pt idx="94">
                  <c:v>1.6897412999999999</c:v>
                </c:pt>
                <c:pt idx="95">
                  <c:v>1.65</c:v>
                </c:pt>
                <c:pt idx="96">
                  <c:v>1.64113</c:v>
                </c:pt>
                <c:pt idx="97">
                  <c:v>1.6</c:v>
                </c:pt>
                <c:pt idx="98">
                  <c:v>1.5927583000000001</c:v>
                </c:pt>
                <c:pt idx="99">
                  <c:v>1.55</c:v>
                </c:pt>
                <c:pt idx="100">
                  <c:v>1.5445663999999999</c:v>
                </c:pt>
                <c:pt idx="101">
                  <c:v>1.5</c:v>
                </c:pt>
                <c:pt idx="102">
                  <c:v>1.4964930000000001</c:v>
                </c:pt>
                <c:pt idx="103">
                  <c:v>1.45</c:v>
                </c:pt>
                <c:pt idx="104">
                  <c:v>1.4484752000000001</c:v>
                </c:pt>
                <c:pt idx="105">
                  <c:v>1.4004988</c:v>
                </c:pt>
                <c:pt idx="106">
                  <c:v>1.4</c:v>
                </c:pt>
                <c:pt idx="107">
                  <c:v>1.3526195999999999</c:v>
                </c:pt>
                <c:pt idx="108">
                  <c:v>1.35</c:v>
                </c:pt>
                <c:pt idx="109">
                  <c:v>1.3045929000000001</c:v>
                </c:pt>
                <c:pt idx="110">
                  <c:v>1.3</c:v>
                </c:pt>
                <c:pt idx="111">
                  <c:v>1.2563340999999999</c:v>
                </c:pt>
                <c:pt idx="112">
                  <c:v>1.25</c:v>
                </c:pt>
                <c:pt idx="113">
                  <c:v>1.2077507999999999</c:v>
                </c:pt>
                <c:pt idx="114">
                  <c:v>1.2</c:v>
                </c:pt>
                <c:pt idx="115">
                  <c:v>1.1587400000000001</c:v>
                </c:pt>
                <c:pt idx="116">
                  <c:v>1.1499999999999999</c:v>
                </c:pt>
                <c:pt idx="117">
                  <c:v>1.1091846000000001</c:v>
                </c:pt>
                <c:pt idx="118">
                  <c:v>1.1000000000000001</c:v>
                </c:pt>
              </c:numCache>
            </c:numRef>
          </c:yVal>
          <c:smooth val="0"/>
        </c:ser>
        <c:dLbls>
          <c:showLegendKey val="0"/>
          <c:showVal val="0"/>
          <c:showCatName val="0"/>
          <c:showSerName val="0"/>
          <c:showPercent val="0"/>
          <c:showBubbleSize val="0"/>
        </c:dLbls>
        <c:axId val="355202368"/>
        <c:axId val="355202760"/>
      </c:scatterChart>
      <c:valAx>
        <c:axId val="355202368"/>
        <c:scaling>
          <c:orientation val="maxMin"/>
          <c:max val="300"/>
        </c:scaling>
        <c:delete val="0"/>
        <c:axPos val="b"/>
        <c:majorGridlines>
          <c:spPr>
            <a:ln w="3175" cap="flat" cmpd="sng" algn="ctr">
              <a:solidFill>
                <a:schemeClr val="bg1">
                  <a:lumMod val="75000"/>
                </a:schemeClr>
              </a:solidFill>
              <a:prstDash val="dash"/>
              <a:round/>
            </a:ln>
            <a:effectLst/>
          </c:spPr>
        </c:majorGridlines>
        <c:title>
          <c:tx>
            <c:rich>
              <a:bodyPr rot="0" spcFirstLastPara="1" vertOverflow="ellipsis" vert="horz" wrap="square" anchor="ctr" anchorCtr="1"/>
              <a:lstStyle/>
              <a:p>
                <a:pPr>
                  <a:defRPr sz="800" b="0"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en-GB">
                    <a:solidFill>
                      <a:srgbClr val="0000FF"/>
                    </a:solidFill>
                  </a:rPr>
                  <a:t>M (kg)</a:t>
                </a:r>
              </a:p>
            </c:rich>
          </c:tx>
          <c:layout>
            <c:manualLayout>
              <c:xMode val="edge"/>
              <c:yMode val="edge"/>
              <c:x val="0.35770456531291511"/>
              <c:y val="0.9203522346749633"/>
            </c:manualLayout>
          </c:layout>
          <c:overlay val="0"/>
          <c:spPr>
            <a:noFill/>
            <a:ln>
              <a:noFill/>
            </a:ln>
            <a:effectLst/>
          </c:spPr>
          <c:txPr>
            <a:bodyPr rot="0" spcFirstLastPara="1" vertOverflow="ellipsis" vert="horz" wrap="square" anchor="ctr" anchorCtr="1"/>
            <a:lstStyle/>
            <a:p>
              <a:pPr>
                <a:defRPr sz="8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title>
        <c:numFmt formatCode="General" sourceLinked="1"/>
        <c:majorTickMark val="out"/>
        <c:minorTickMark val="in"/>
        <c:tickLblPos val="nextTo"/>
        <c:spPr>
          <a:noFill/>
          <a:ln w="9525" cap="flat" cmpd="sng" algn="ctr">
            <a:solidFill>
              <a:schemeClr val="tx1"/>
            </a:solidFill>
            <a:round/>
          </a:ln>
          <a:effectLst/>
        </c:spPr>
        <c:txPr>
          <a:bodyPr rot="-60000000" spcFirstLastPara="1" vertOverflow="ellipsis" vert="horz" wrap="square" anchor="ctr" anchorCtr="1"/>
          <a:lstStyle/>
          <a:p>
            <a:pPr>
              <a:defRPr sz="8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355202760"/>
        <c:crosses val="autoZero"/>
        <c:crossBetween val="midCat"/>
        <c:majorUnit val="50"/>
      </c:valAx>
      <c:valAx>
        <c:axId val="355202760"/>
        <c:scaling>
          <c:orientation val="minMax"/>
          <c:max val="4.5"/>
          <c:min val="1"/>
        </c:scaling>
        <c:delete val="0"/>
        <c:axPos val="r"/>
        <c:majorGridlines>
          <c:spPr>
            <a:ln w="3175" cap="flat" cmpd="sng" algn="ctr">
              <a:solidFill>
                <a:schemeClr val="bg1">
                  <a:lumMod val="75000"/>
                </a:schemeClr>
              </a:solidFill>
              <a:prstDash val="dash"/>
              <a:round/>
            </a:ln>
            <a:effectLst/>
          </c:spPr>
        </c:majorGridlines>
        <c:title>
          <c:tx>
            <c:rich>
              <a:bodyPr rot="0" spcFirstLastPara="1" vertOverflow="ellipsis" wrap="square" anchor="ctr" anchorCtr="1"/>
              <a:lstStyle/>
              <a:p>
                <a:pPr>
                  <a:defRPr sz="800" b="0"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en-GB">
                    <a:solidFill>
                      <a:srgbClr val="0000FF"/>
                    </a:solidFill>
                  </a:rPr>
                  <a:t>R(m)</a:t>
                </a:r>
              </a:p>
            </c:rich>
          </c:tx>
          <c:layout>
            <c:manualLayout>
              <c:xMode val="edge"/>
              <c:yMode val="edge"/>
              <c:x val="0.84753046824887746"/>
              <c:y val="0.16087134393640179"/>
            </c:manualLayout>
          </c:layout>
          <c:overlay val="0"/>
          <c:spPr>
            <a:noFill/>
            <a:ln>
              <a:noFill/>
            </a:ln>
            <a:effectLst/>
          </c:spPr>
          <c:txPr>
            <a:bodyPr rot="0" spcFirstLastPara="1" vertOverflow="ellipsis" wrap="square" anchor="ctr" anchorCtr="1"/>
            <a:lstStyle/>
            <a:p>
              <a:pPr>
                <a:defRPr sz="8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title>
        <c:numFmt formatCode="General" sourceLinked="1"/>
        <c:majorTickMark val="out"/>
        <c:minorTickMark val="in"/>
        <c:tickLblPos val="nextTo"/>
        <c:spPr>
          <a:noFill/>
          <a:ln w="9525" cap="flat" cmpd="sng" algn="ctr">
            <a:solidFill>
              <a:schemeClr val="tx1"/>
            </a:solidFill>
            <a:round/>
          </a:ln>
          <a:effectLst/>
        </c:spPr>
        <c:txPr>
          <a:bodyPr rot="-60000000" spcFirstLastPara="1" vertOverflow="ellipsis" vert="horz" wrap="square" anchor="ctr" anchorCtr="1"/>
          <a:lstStyle/>
          <a:p>
            <a:pPr>
              <a:defRPr sz="8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355202368"/>
        <c:crosses val="autoZero"/>
        <c:crossBetween val="midCat"/>
        <c:majorUnit val="0.5"/>
      </c:valAx>
      <c:spPr>
        <a:noFill/>
        <a:ln w="6350">
          <a:solidFill>
            <a:schemeClr val="tx1"/>
          </a:solidFill>
        </a:ln>
        <a:effectLst/>
      </c:spPr>
    </c:plotArea>
    <c:plotVisOnly val="1"/>
    <c:dispBlanksAs val="gap"/>
    <c:showDLblsOverMax val="0"/>
  </c:chart>
  <c:spPr>
    <a:solidFill>
      <a:schemeClr val="bg1"/>
    </a:solidFill>
    <a:ln w="9525" cap="flat" cmpd="sng" algn="ctr">
      <a:noFill/>
      <a:round/>
    </a:ln>
    <a:effectLst/>
  </c:spPr>
  <c:txPr>
    <a:bodyPr/>
    <a:lstStyle/>
    <a:p>
      <a:pPr>
        <a:defRPr sz="800">
          <a:solidFill>
            <a:sysClr val="windowText" lastClr="000000"/>
          </a:solidFill>
          <a:latin typeface="Arial" panose="020B0604020202020204" pitchFamily="34" charset="0"/>
          <a:cs typeface="Arial" panose="020B0604020202020204" pitchFamily="34" charset="0"/>
        </a:defRPr>
      </a:pPr>
      <a:endParaRPr lang="en-US"/>
    </a:p>
  </c:txPr>
  <c:externalData r:id="rId3">
    <c:autoUpdate val="0"/>
  </c:externalData>
  <c:userShapes r:id="rId4"/>
</c:chartSpace>
</file>

<file path=word/charts/chart2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96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en-GB" sz="1000" b="1">
                <a:solidFill>
                  <a:srgbClr val="0000FF"/>
                </a:solidFill>
              </a:rPr>
              <a:t>B-5</a:t>
            </a:r>
          </a:p>
        </c:rich>
      </c:tx>
      <c:layout>
        <c:manualLayout>
          <c:xMode val="edge"/>
          <c:yMode val="edge"/>
          <c:x val="0.10782552918537523"/>
          <c:y val="0.69916613213598455"/>
        </c:manualLayout>
      </c:layout>
      <c:overlay val="0"/>
      <c:spPr>
        <a:solidFill>
          <a:schemeClr val="bg1"/>
        </a:solidFill>
        <a:ln>
          <a:noFill/>
        </a:ln>
        <a:effectLst/>
      </c:spPr>
      <c:txPr>
        <a:bodyPr rot="0" spcFirstLastPara="1" vertOverflow="ellipsis" vert="horz" wrap="square" anchor="ctr" anchorCtr="1"/>
        <a:lstStyle/>
        <a:p>
          <a:pPr>
            <a:defRPr sz="96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en-US"/>
        </a:p>
      </c:txPr>
    </c:title>
    <c:autoTitleDeleted val="0"/>
    <c:plotArea>
      <c:layout>
        <c:manualLayout>
          <c:layoutTarget val="inner"/>
          <c:xMode val="edge"/>
          <c:yMode val="edge"/>
          <c:x val="8.9449263443339866E-2"/>
          <c:y val="7.7628793225123505E-2"/>
          <c:w val="0.68115181791408042"/>
          <c:h val="0.74409559955323157"/>
        </c:manualLayout>
      </c:layout>
      <c:scatterChart>
        <c:scatterStyle val="lineMarker"/>
        <c:varyColors val="0"/>
        <c:ser>
          <c:idx val="0"/>
          <c:order val="0"/>
          <c:spPr>
            <a:ln w="19050" cap="rnd">
              <a:solidFill>
                <a:srgbClr val="0000FF"/>
              </a:solidFill>
              <a:prstDash val="sysDash"/>
              <a:round/>
            </a:ln>
            <a:effectLst/>
          </c:spPr>
          <c:marker>
            <c:symbol val="none"/>
          </c:marker>
          <c:xVal>
            <c:numRef>
              <c:f>Sheet1!$B$1:$B$79</c:f>
              <c:numCache>
                <c:formatCode>General</c:formatCode>
                <c:ptCount val="79"/>
                <c:pt idx="0">
                  <c:v>51.310727900000003</c:v>
                </c:pt>
                <c:pt idx="1">
                  <c:v>51.009740100000002</c:v>
                </c:pt>
                <c:pt idx="2">
                  <c:v>50.702283999999999</c:v>
                </c:pt>
                <c:pt idx="3">
                  <c:v>50.388209600000003</c:v>
                </c:pt>
                <c:pt idx="4">
                  <c:v>50.277777800000003</c:v>
                </c:pt>
                <c:pt idx="5">
                  <c:v>50.0658137</c:v>
                </c:pt>
                <c:pt idx="6">
                  <c:v>49.735627200000003</c:v>
                </c:pt>
                <c:pt idx="7">
                  <c:v>49.3983056</c:v>
                </c:pt>
                <c:pt idx="8">
                  <c:v>49.053688299999997</c:v>
                </c:pt>
                <c:pt idx="9">
                  <c:v>48.701612699999998</c:v>
                </c:pt>
                <c:pt idx="10">
                  <c:v>48.341914099999997</c:v>
                </c:pt>
                <c:pt idx="11">
                  <c:v>47.974426200000003</c:v>
                </c:pt>
                <c:pt idx="12">
                  <c:v>47.598981000000002</c:v>
                </c:pt>
                <c:pt idx="13">
                  <c:v>47.215409299999997</c:v>
                </c:pt>
                <c:pt idx="14">
                  <c:v>46.823540800000004</c:v>
                </c:pt>
                <c:pt idx="15">
                  <c:v>46.423204499999997</c:v>
                </c:pt>
                <c:pt idx="16">
                  <c:v>46.25</c:v>
                </c:pt>
                <c:pt idx="17">
                  <c:v>46.012345400000001</c:v>
                </c:pt>
                <c:pt idx="18">
                  <c:v>45.591221500000003</c:v>
                </c:pt>
                <c:pt idx="19">
                  <c:v>45.161043800000002</c:v>
                </c:pt>
                <c:pt idx="20">
                  <c:v>44.721640499999999</c:v>
                </c:pt>
                <c:pt idx="21">
                  <c:v>44.272841</c:v>
                </c:pt>
                <c:pt idx="22">
                  <c:v>43.8144767</c:v>
                </c:pt>
                <c:pt idx="23">
                  <c:v>43.346381299999997</c:v>
                </c:pt>
                <c:pt idx="24">
                  <c:v>42.868391799999998</c:v>
                </c:pt>
                <c:pt idx="25">
                  <c:v>42.380348699999999</c:v>
                </c:pt>
                <c:pt idx="26">
                  <c:v>42.222222199999997</c:v>
                </c:pt>
                <c:pt idx="27">
                  <c:v>41.879131600000001</c:v>
                </c:pt>
                <c:pt idx="28">
                  <c:v>41.366087899999997</c:v>
                </c:pt>
                <c:pt idx="29">
                  <c:v>40.842452100000003</c:v>
                </c:pt>
                <c:pt idx="30">
                  <c:v>40.3080876</c:v>
                </c:pt>
                <c:pt idx="31">
                  <c:v>39.762866099999997</c:v>
                </c:pt>
                <c:pt idx="32">
                  <c:v>39.206669300000001</c:v>
                </c:pt>
                <c:pt idx="33">
                  <c:v>38.639389600000001</c:v>
                </c:pt>
                <c:pt idx="34">
                  <c:v>38.194444400000002</c:v>
                </c:pt>
                <c:pt idx="35">
                  <c:v>38.059650599999998</c:v>
                </c:pt>
                <c:pt idx="36">
                  <c:v>37.4642737</c:v>
                </c:pt>
                <c:pt idx="37">
                  <c:v>36.857463000000003</c:v>
                </c:pt>
                <c:pt idx="38">
                  <c:v>36.239169400000002</c:v>
                </c:pt>
                <c:pt idx="39">
                  <c:v>35.609362699999998</c:v>
                </c:pt>
                <c:pt idx="40">
                  <c:v>34.968033499999997</c:v>
                </c:pt>
                <c:pt idx="41">
                  <c:v>34.315195699999997</c:v>
                </c:pt>
                <c:pt idx="42">
                  <c:v>34.1666667</c:v>
                </c:pt>
                <c:pt idx="43">
                  <c:v>33.645382499999997</c:v>
                </c:pt>
                <c:pt idx="44">
                  <c:v>32.962458400000003</c:v>
                </c:pt>
                <c:pt idx="45">
                  <c:v>32.268105800000001</c:v>
                </c:pt>
                <c:pt idx="46">
                  <c:v>31.5624541</c:v>
                </c:pt>
                <c:pt idx="47">
                  <c:v>30.845667800000001</c:v>
                </c:pt>
                <c:pt idx="48">
                  <c:v>30.138888900000001</c:v>
                </c:pt>
                <c:pt idx="49">
                  <c:v>30.1176976</c:v>
                </c:pt>
                <c:pt idx="50">
                  <c:v>29.370411799999999</c:v>
                </c:pt>
                <c:pt idx="51">
                  <c:v>28.612597900000001</c:v>
                </c:pt>
                <c:pt idx="52">
                  <c:v>27.8445924</c:v>
                </c:pt>
                <c:pt idx="53">
                  <c:v>27.066781899999999</c:v>
                </c:pt>
                <c:pt idx="54">
                  <c:v>26.2796056</c:v>
                </c:pt>
                <c:pt idx="55">
                  <c:v>26.111111099999999</c:v>
                </c:pt>
                <c:pt idx="56">
                  <c:v>25.474921899999998</c:v>
                </c:pt>
                <c:pt idx="57">
                  <c:v>24.659488499999998</c:v>
                </c:pt>
                <c:pt idx="58">
                  <c:v>23.8362488</c:v>
                </c:pt>
                <c:pt idx="59">
                  <c:v>23.005892800000002</c:v>
                </c:pt>
                <c:pt idx="60">
                  <c:v>22.169178800000001</c:v>
                </c:pt>
                <c:pt idx="61">
                  <c:v>22.0833333</c:v>
                </c:pt>
                <c:pt idx="62">
                  <c:v>21.314762300000002</c:v>
                </c:pt>
                <c:pt idx="63">
                  <c:v>20.454263300000001</c:v>
                </c:pt>
                <c:pt idx="64">
                  <c:v>19.590056799999999</c:v>
                </c:pt>
                <c:pt idx="65">
                  <c:v>18.7232147</c:v>
                </c:pt>
                <c:pt idx="66">
                  <c:v>18.055555600000002</c:v>
                </c:pt>
                <c:pt idx="67">
                  <c:v>17.8509986</c:v>
                </c:pt>
                <c:pt idx="68">
                  <c:v>16.965583899999999</c:v>
                </c:pt>
                <c:pt idx="69">
                  <c:v>16.081250199999999</c:v>
                </c:pt>
                <c:pt idx="70">
                  <c:v>15.1994179</c:v>
                </c:pt>
                <c:pt idx="71">
                  <c:v>14.321589299999999</c:v>
                </c:pt>
                <c:pt idx="72">
                  <c:v>14.027777800000001</c:v>
                </c:pt>
                <c:pt idx="73">
                  <c:v>13.435245200000001</c:v>
                </c:pt>
                <c:pt idx="74">
                  <c:v>12.5491601</c:v>
                </c:pt>
                <c:pt idx="75">
                  <c:v>11.672272299999999</c:v>
                </c:pt>
                <c:pt idx="76">
                  <c:v>10.8064296</c:v>
                </c:pt>
                <c:pt idx="77">
                  <c:v>10</c:v>
                </c:pt>
                <c:pt idx="78">
                  <c:v>10</c:v>
                </c:pt>
              </c:numCache>
            </c:numRef>
          </c:xVal>
          <c:yVal>
            <c:numRef>
              <c:f>Sheet1!$C$1:$C$79</c:f>
              <c:numCache>
                <c:formatCode>General</c:formatCode>
                <c:ptCount val="79"/>
                <c:pt idx="0">
                  <c:v>4.5</c:v>
                </c:pt>
                <c:pt idx="1">
                  <c:v>4.45</c:v>
                </c:pt>
                <c:pt idx="2">
                  <c:v>4.4000000000000004</c:v>
                </c:pt>
                <c:pt idx="3">
                  <c:v>4.3499999999999996</c:v>
                </c:pt>
                <c:pt idx="4">
                  <c:v>4.3328657000000002</c:v>
                </c:pt>
                <c:pt idx="5">
                  <c:v>4.3</c:v>
                </c:pt>
                <c:pt idx="6">
                  <c:v>4.25</c:v>
                </c:pt>
                <c:pt idx="7">
                  <c:v>4.2</c:v>
                </c:pt>
                <c:pt idx="8">
                  <c:v>4.1500000000000004</c:v>
                </c:pt>
                <c:pt idx="9">
                  <c:v>4.0999999999999996</c:v>
                </c:pt>
                <c:pt idx="10">
                  <c:v>4.05</c:v>
                </c:pt>
                <c:pt idx="11">
                  <c:v>4</c:v>
                </c:pt>
                <c:pt idx="12">
                  <c:v>3.95</c:v>
                </c:pt>
                <c:pt idx="13">
                  <c:v>3.9</c:v>
                </c:pt>
                <c:pt idx="14">
                  <c:v>3.85</c:v>
                </c:pt>
                <c:pt idx="15">
                  <c:v>3.8</c:v>
                </c:pt>
                <c:pt idx="16">
                  <c:v>3.7789367999999999</c:v>
                </c:pt>
                <c:pt idx="17">
                  <c:v>3.75</c:v>
                </c:pt>
                <c:pt idx="18">
                  <c:v>3.7</c:v>
                </c:pt>
                <c:pt idx="19">
                  <c:v>3.65</c:v>
                </c:pt>
                <c:pt idx="20">
                  <c:v>3.6</c:v>
                </c:pt>
                <c:pt idx="21">
                  <c:v>3.55</c:v>
                </c:pt>
                <c:pt idx="22">
                  <c:v>3.5</c:v>
                </c:pt>
                <c:pt idx="23">
                  <c:v>3.45</c:v>
                </c:pt>
                <c:pt idx="24">
                  <c:v>3.4</c:v>
                </c:pt>
                <c:pt idx="25">
                  <c:v>3.35</c:v>
                </c:pt>
                <c:pt idx="26">
                  <c:v>3.3342641</c:v>
                </c:pt>
                <c:pt idx="27">
                  <c:v>3.3</c:v>
                </c:pt>
                <c:pt idx="28">
                  <c:v>3.25</c:v>
                </c:pt>
                <c:pt idx="29">
                  <c:v>3.2</c:v>
                </c:pt>
                <c:pt idx="30">
                  <c:v>3.15</c:v>
                </c:pt>
                <c:pt idx="31">
                  <c:v>3.1</c:v>
                </c:pt>
                <c:pt idx="32">
                  <c:v>3.05</c:v>
                </c:pt>
                <c:pt idx="33">
                  <c:v>3</c:v>
                </c:pt>
                <c:pt idx="34">
                  <c:v>2.9616785999999999</c:v>
                </c:pt>
                <c:pt idx="35">
                  <c:v>2.95</c:v>
                </c:pt>
                <c:pt idx="36">
                  <c:v>2.9</c:v>
                </c:pt>
                <c:pt idx="37">
                  <c:v>2.85</c:v>
                </c:pt>
                <c:pt idx="38">
                  <c:v>2.8</c:v>
                </c:pt>
                <c:pt idx="39">
                  <c:v>2.75</c:v>
                </c:pt>
                <c:pt idx="40">
                  <c:v>2.7</c:v>
                </c:pt>
                <c:pt idx="41">
                  <c:v>2.65</c:v>
                </c:pt>
                <c:pt idx="42">
                  <c:v>2.6389931</c:v>
                </c:pt>
                <c:pt idx="43">
                  <c:v>2.6</c:v>
                </c:pt>
                <c:pt idx="44">
                  <c:v>2.5499999999999998</c:v>
                </c:pt>
                <c:pt idx="45">
                  <c:v>2.5</c:v>
                </c:pt>
                <c:pt idx="46">
                  <c:v>2.4500000000000002</c:v>
                </c:pt>
                <c:pt idx="47">
                  <c:v>2.4</c:v>
                </c:pt>
                <c:pt idx="48">
                  <c:v>2.3514727999999998</c:v>
                </c:pt>
                <c:pt idx="49">
                  <c:v>2.35</c:v>
                </c:pt>
                <c:pt idx="50">
                  <c:v>2.2999999999999998</c:v>
                </c:pt>
                <c:pt idx="51">
                  <c:v>2.25</c:v>
                </c:pt>
                <c:pt idx="52">
                  <c:v>2.2000000000000002</c:v>
                </c:pt>
                <c:pt idx="53">
                  <c:v>2.15</c:v>
                </c:pt>
                <c:pt idx="54">
                  <c:v>2.1</c:v>
                </c:pt>
                <c:pt idx="55">
                  <c:v>2.0896710000000001</c:v>
                </c:pt>
                <c:pt idx="56">
                  <c:v>2.0499999999999998</c:v>
                </c:pt>
                <c:pt idx="57">
                  <c:v>2</c:v>
                </c:pt>
                <c:pt idx="58">
                  <c:v>1.95</c:v>
                </c:pt>
                <c:pt idx="59">
                  <c:v>1.9</c:v>
                </c:pt>
                <c:pt idx="60">
                  <c:v>1.85</c:v>
                </c:pt>
                <c:pt idx="61">
                  <c:v>1.8450754</c:v>
                </c:pt>
                <c:pt idx="62">
                  <c:v>1.8</c:v>
                </c:pt>
                <c:pt idx="63">
                  <c:v>1.75</c:v>
                </c:pt>
                <c:pt idx="64">
                  <c:v>1.7</c:v>
                </c:pt>
                <c:pt idx="65">
                  <c:v>1.65</c:v>
                </c:pt>
                <c:pt idx="66">
                  <c:v>1.6119654000000001</c:v>
                </c:pt>
                <c:pt idx="67">
                  <c:v>1.6</c:v>
                </c:pt>
                <c:pt idx="68">
                  <c:v>1.55</c:v>
                </c:pt>
                <c:pt idx="69">
                  <c:v>1.5</c:v>
                </c:pt>
                <c:pt idx="70">
                  <c:v>1.45</c:v>
                </c:pt>
                <c:pt idx="71">
                  <c:v>1.4</c:v>
                </c:pt>
                <c:pt idx="72">
                  <c:v>1.3838017</c:v>
                </c:pt>
                <c:pt idx="73">
                  <c:v>1.35</c:v>
                </c:pt>
                <c:pt idx="74">
                  <c:v>1.3</c:v>
                </c:pt>
                <c:pt idx="75">
                  <c:v>1.25</c:v>
                </c:pt>
                <c:pt idx="76">
                  <c:v>1.2</c:v>
                </c:pt>
                <c:pt idx="77">
                  <c:v>1.1529148</c:v>
                </c:pt>
                <c:pt idx="78">
                  <c:v>1.2</c:v>
                </c:pt>
              </c:numCache>
            </c:numRef>
          </c:yVal>
          <c:smooth val="0"/>
        </c:ser>
        <c:ser>
          <c:idx val="1"/>
          <c:order val="1"/>
          <c:spPr>
            <a:ln w="19050" cap="rnd">
              <a:solidFill>
                <a:srgbClr val="FF00FF"/>
              </a:solidFill>
              <a:round/>
            </a:ln>
            <a:effectLst/>
          </c:spPr>
          <c:marker>
            <c:symbol val="none"/>
          </c:marker>
          <c:xVal>
            <c:numRef>
              <c:f>Sheet1!$E$1:$E$93</c:f>
              <c:numCache>
                <c:formatCode>General</c:formatCode>
                <c:ptCount val="93"/>
                <c:pt idx="0">
                  <c:v>98.948552899999996</c:v>
                </c:pt>
                <c:pt idx="1">
                  <c:v>98.611111100000002</c:v>
                </c:pt>
                <c:pt idx="2">
                  <c:v>98.3811374</c:v>
                </c:pt>
                <c:pt idx="3">
                  <c:v>97.800210199999995</c:v>
                </c:pt>
                <c:pt idx="4">
                  <c:v>97.206778</c:v>
                </c:pt>
                <c:pt idx="5">
                  <c:v>96.600552699999994</c:v>
                </c:pt>
                <c:pt idx="6">
                  <c:v>95.981241699999998</c:v>
                </c:pt>
                <c:pt idx="7">
                  <c:v>95.348547800000006</c:v>
                </c:pt>
                <c:pt idx="8">
                  <c:v>94.702169900000001</c:v>
                </c:pt>
                <c:pt idx="9">
                  <c:v>94.583333300000007</c:v>
                </c:pt>
                <c:pt idx="10">
                  <c:v>94.039646099999999</c:v>
                </c:pt>
                <c:pt idx="11">
                  <c:v>93.362293899999997</c:v>
                </c:pt>
                <c:pt idx="12">
                  <c:v>92.670273600000002</c:v>
                </c:pt>
                <c:pt idx="13">
                  <c:v>91.963268900000003</c:v>
                </c:pt>
                <c:pt idx="14">
                  <c:v>91.240961100000007</c:v>
                </c:pt>
                <c:pt idx="15">
                  <c:v>90.555555600000005</c:v>
                </c:pt>
                <c:pt idx="16">
                  <c:v>90.502811100000002</c:v>
                </c:pt>
                <c:pt idx="17">
                  <c:v>89.745800200000005</c:v>
                </c:pt>
                <c:pt idx="18">
                  <c:v>88.972452799999999</c:v>
                </c:pt>
                <c:pt idx="19">
                  <c:v>88.182444599999997</c:v>
                </c:pt>
                <c:pt idx="20">
                  <c:v>87.375451900000002</c:v>
                </c:pt>
                <c:pt idx="21">
                  <c:v>86.551152299999998</c:v>
                </c:pt>
                <c:pt idx="22">
                  <c:v>86.527777799999996</c:v>
                </c:pt>
                <c:pt idx="23">
                  <c:v>85.705668700000004</c:v>
                </c:pt>
                <c:pt idx="24">
                  <c:v>84.842062299999995</c:v>
                </c:pt>
                <c:pt idx="25">
                  <c:v>83.960121700000002</c:v>
                </c:pt>
                <c:pt idx="26">
                  <c:v>83.059539299999997</c:v>
                </c:pt>
                <c:pt idx="27">
                  <c:v>82.5</c:v>
                </c:pt>
                <c:pt idx="28">
                  <c:v>82.138375800000006</c:v>
                </c:pt>
                <c:pt idx="29">
                  <c:v>81.195343399999999</c:v>
                </c:pt>
                <c:pt idx="30">
                  <c:v>80.232707399999995</c:v>
                </c:pt>
                <c:pt idx="31">
                  <c:v>79.250197299999996</c:v>
                </c:pt>
                <c:pt idx="32">
                  <c:v>78.472222200000004</c:v>
                </c:pt>
                <c:pt idx="33">
                  <c:v>78.246482200000003</c:v>
                </c:pt>
                <c:pt idx="34">
                  <c:v>77.218578399999998</c:v>
                </c:pt>
                <c:pt idx="35">
                  <c:v>76.1699828</c:v>
                </c:pt>
                <c:pt idx="36">
                  <c:v>75.100492700000004</c:v>
                </c:pt>
                <c:pt idx="37">
                  <c:v>74.444444399999995</c:v>
                </c:pt>
                <c:pt idx="38">
                  <c:v>74.007741499999995</c:v>
                </c:pt>
                <c:pt idx="39">
                  <c:v>72.890353700000006</c:v>
                </c:pt>
                <c:pt idx="40">
                  <c:v>71.751507399999994</c:v>
                </c:pt>
                <c:pt idx="41">
                  <c:v>70.591110200000003</c:v>
                </c:pt>
                <c:pt idx="42">
                  <c:v>70.416666699999993</c:v>
                </c:pt>
                <c:pt idx="43">
                  <c:v>69.403750200000005</c:v>
                </c:pt>
                <c:pt idx="44">
                  <c:v>68.1937231</c:v>
                </c:pt>
                <c:pt idx="45">
                  <c:v>66.961982000000006</c:v>
                </c:pt>
                <c:pt idx="46">
                  <c:v>66.388888899999998</c:v>
                </c:pt>
                <c:pt idx="47">
                  <c:v>65.704770800000006</c:v>
                </c:pt>
                <c:pt idx="48">
                  <c:v>64.422696700000003</c:v>
                </c:pt>
                <c:pt idx="49">
                  <c:v>63.119167599999997</c:v>
                </c:pt>
                <c:pt idx="50">
                  <c:v>62.361111100000002</c:v>
                </c:pt>
                <c:pt idx="51">
                  <c:v>61.791036200000001</c:v>
                </c:pt>
                <c:pt idx="52">
                  <c:v>60.437341699999998</c:v>
                </c:pt>
                <c:pt idx="53">
                  <c:v>59.063000899999999</c:v>
                </c:pt>
                <c:pt idx="54">
                  <c:v>58.3333333</c:v>
                </c:pt>
                <c:pt idx="55">
                  <c:v>57.664228799999997</c:v>
                </c:pt>
                <c:pt idx="56">
                  <c:v>56.241027000000003</c:v>
                </c:pt>
                <c:pt idx="57">
                  <c:v>54.798685200000001</c:v>
                </c:pt>
                <c:pt idx="58">
                  <c:v>54.305555599999998</c:v>
                </c:pt>
                <c:pt idx="59">
                  <c:v>53.331309300000001</c:v>
                </c:pt>
                <c:pt idx="60">
                  <c:v>51.842850400000003</c:v>
                </c:pt>
                <c:pt idx="61">
                  <c:v>50.337618599999999</c:v>
                </c:pt>
                <c:pt idx="62">
                  <c:v>50.277777800000003</c:v>
                </c:pt>
                <c:pt idx="63">
                  <c:v>48.805892700000001</c:v>
                </c:pt>
                <c:pt idx="64">
                  <c:v>47.259058099999997</c:v>
                </c:pt>
                <c:pt idx="65">
                  <c:v>46.25</c:v>
                </c:pt>
                <c:pt idx="66">
                  <c:v>45.694449599999999</c:v>
                </c:pt>
                <c:pt idx="67">
                  <c:v>44.109738700000001</c:v>
                </c:pt>
                <c:pt idx="68">
                  <c:v>42.514556399999996</c:v>
                </c:pt>
                <c:pt idx="69">
                  <c:v>42.222222199999997</c:v>
                </c:pt>
                <c:pt idx="70">
                  <c:v>40.899175399999997</c:v>
                </c:pt>
                <c:pt idx="71">
                  <c:v>39.274274599999998</c:v>
                </c:pt>
                <c:pt idx="72">
                  <c:v>38.194444400000002</c:v>
                </c:pt>
                <c:pt idx="73">
                  <c:v>37.639138799999998</c:v>
                </c:pt>
                <c:pt idx="74">
                  <c:v>35.990820800000002</c:v>
                </c:pt>
                <c:pt idx="75">
                  <c:v>34.342023500000003</c:v>
                </c:pt>
                <c:pt idx="76">
                  <c:v>34.1666667</c:v>
                </c:pt>
                <c:pt idx="77">
                  <c:v>32.679532399999999</c:v>
                </c:pt>
                <c:pt idx="78">
                  <c:v>31.0198775</c:v>
                </c:pt>
                <c:pt idx="79">
                  <c:v>30.138888900000001</c:v>
                </c:pt>
                <c:pt idx="80">
                  <c:v>29.358486299999999</c:v>
                </c:pt>
                <c:pt idx="81">
                  <c:v>27.697141500000001</c:v>
                </c:pt>
                <c:pt idx="82">
                  <c:v>26.111111099999999</c:v>
                </c:pt>
                <c:pt idx="83">
                  <c:v>26.048749300000001</c:v>
                </c:pt>
                <c:pt idx="84">
                  <c:v>24.395865100000002</c:v>
                </c:pt>
                <c:pt idx="85">
                  <c:v>22.763800100000001</c:v>
                </c:pt>
                <c:pt idx="86">
                  <c:v>22.0833333</c:v>
                </c:pt>
                <c:pt idx="87">
                  <c:v>21.14124</c:v>
                </c:pt>
                <c:pt idx="88">
                  <c:v>19.536330199999998</c:v>
                </c:pt>
                <c:pt idx="89">
                  <c:v>18.055555600000002</c:v>
                </c:pt>
                <c:pt idx="90">
                  <c:v>17.9621289</c:v>
                </c:pt>
                <c:pt idx="91">
                  <c:v>16.396386</c:v>
                </c:pt>
                <c:pt idx="92">
                  <c:v>14.027777800000001</c:v>
                </c:pt>
              </c:numCache>
            </c:numRef>
          </c:xVal>
          <c:yVal>
            <c:numRef>
              <c:f>Sheet1!$F$1:$F$93</c:f>
              <c:numCache>
                <c:formatCode>General</c:formatCode>
                <c:ptCount val="93"/>
                <c:pt idx="0">
                  <c:v>4.5</c:v>
                </c:pt>
                <c:pt idx="1">
                  <c:v>4.4702929999999999</c:v>
                </c:pt>
                <c:pt idx="2">
                  <c:v>4.45</c:v>
                </c:pt>
                <c:pt idx="3">
                  <c:v>4.4000000000000004</c:v>
                </c:pt>
                <c:pt idx="4">
                  <c:v>4.3499999999999996</c:v>
                </c:pt>
                <c:pt idx="5">
                  <c:v>4.3</c:v>
                </c:pt>
                <c:pt idx="6">
                  <c:v>4.25</c:v>
                </c:pt>
                <c:pt idx="7">
                  <c:v>4.2</c:v>
                </c:pt>
                <c:pt idx="8">
                  <c:v>4.1500000000000004</c:v>
                </c:pt>
                <c:pt idx="9">
                  <c:v>4.1410571999999997</c:v>
                </c:pt>
                <c:pt idx="10">
                  <c:v>4.0999999999999996</c:v>
                </c:pt>
                <c:pt idx="11">
                  <c:v>4.05</c:v>
                </c:pt>
                <c:pt idx="12">
                  <c:v>4</c:v>
                </c:pt>
                <c:pt idx="13">
                  <c:v>3.95</c:v>
                </c:pt>
                <c:pt idx="14">
                  <c:v>3.9</c:v>
                </c:pt>
                <c:pt idx="15">
                  <c:v>3.8535876999999998</c:v>
                </c:pt>
                <c:pt idx="16">
                  <c:v>3.85</c:v>
                </c:pt>
                <c:pt idx="17">
                  <c:v>3.8</c:v>
                </c:pt>
                <c:pt idx="18">
                  <c:v>3.75</c:v>
                </c:pt>
                <c:pt idx="19">
                  <c:v>3.7</c:v>
                </c:pt>
                <c:pt idx="20">
                  <c:v>3.65</c:v>
                </c:pt>
                <c:pt idx="21">
                  <c:v>3.6</c:v>
                </c:pt>
                <c:pt idx="22">
                  <c:v>3.5986258000000002</c:v>
                </c:pt>
                <c:pt idx="23">
                  <c:v>3.55</c:v>
                </c:pt>
                <c:pt idx="24">
                  <c:v>3.5</c:v>
                </c:pt>
                <c:pt idx="25">
                  <c:v>3.45</c:v>
                </c:pt>
                <c:pt idx="26">
                  <c:v>3.4</c:v>
                </c:pt>
                <c:pt idx="27">
                  <c:v>3.3697157999999998</c:v>
                </c:pt>
                <c:pt idx="28">
                  <c:v>3.35</c:v>
                </c:pt>
                <c:pt idx="29">
                  <c:v>3.3</c:v>
                </c:pt>
                <c:pt idx="30">
                  <c:v>3.25</c:v>
                </c:pt>
                <c:pt idx="31">
                  <c:v>3.2</c:v>
                </c:pt>
                <c:pt idx="32">
                  <c:v>3.1613216999999998</c:v>
                </c:pt>
                <c:pt idx="33">
                  <c:v>3.15</c:v>
                </c:pt>
                <c:pt idx="34">
                  <c:v>3.1</c:v>
                </c:pt>
                <c:pt idx="35">
                  <c:v>3.05</c:v>
                </c:pt>
                <c:pt idx="36">
                  <c:v>3</c:v>
                </c:pt>
                <c:pt idx="37">
                  <c:v>2.9701078000000001</c:v>
                </c:pt>
                <c:pt idx="38">
                  <c:v>2.95</c:v>
                </c:pt>
                <c:pt idx="39">
                  <c:v>2.9</c:v>
                </c:pt>
                <c:pt idx="40">
                  <c:v>2.85</c:v>
                </c:pt>
                <c:pt idx="41">
                  <c:v>2.8</c:v>
                </c:pt>
                <c:pt idx="42">
                  <c:v>2.7927325999999999</c:v>
                </c:pt>
                <c:pt idx="43">
                  <c:v>2.75</c:v>
                </c:pt>
                <c:pt idx="44">
                  <c:v>2.7</c:v>
                </c:pt>
                <c:pt idx="45">
                  <c:v>2.65</c:v>
                </c:pt>
                <c:pt idx="46">
                  <c:v>2.6273856000000002</c:v>
                </c:pt>
                <c:pt idx="47">
                  <c:v>2.6</c:v>
                </c:pt>
                <c:pt idx="48">
                  <c:v>2.5499999999999998</c:v>
                </c:pt>
                <c:pt idx="49">
                  <c:v>2.5</c:v>
                </c:pt>
                <c:pt idx="50">
                  <c:v>2.4716624999999999</c:v>
                </c:pt>
                <c:pt idx="51">
                  <c:v>2.4500000000000002</c:v>
                </c:pt>
                <c:pt idx="52">
                  <c:v>2.4</c:v>
                </c:pt>
                <c:pt idx="53">
                  <c:v>2.35</c:v>
                </c:pt>
                <c:pt idx="54">
                  <c:v>2.3241516</c:v>
                </c:pt>
                <c:pt idx="55">
                  <c:v>2.2999999999999998</c:v>
                </c:pt>
                <c:pt idx="56">
                  <c:v>2.25</c:v>
                </c:pt>
                <c:pt idx="57">
                  <c:v>2.2000000000000002</c:v>
                </c:pt>
                <c:pt idx="58">
                  <c:v>2.1834359000000001</c:v>
                </c:pt>
                <c:pt idx="59">
                  <c:v>2.15</c:v>
                </c:pt>
                <c:pt idx="60">
                  <c:v>2.1</c:v>
                </c:pt>
                <c:pt idx="61">
                  <c:v>2.0499999999999998</c:v>
                </c:pt>
                <c:pt idx="62">
                  <c:v>2.0480925000000001</c:v>
                </c:pt>
                <c:pt idx="63">
                  <c:v>2</c:v>
                </c:pt>
                <c:pt idx="64">
                  <c:v>1.95</c:v>
                </c:pt>
                <c:pt idx="65">
                  <c:v>1.9180633</c:v>
                </c:pt>
                <c:pt idx="66">
                  <c:v>1.9</c:v>
                </c:pt>
                <c:pt idx="67">
                  <c:v>1.85</c:v>
                </c:pt>
                <c:pt idx="68">
                  <c:v>1.8</c:v>
                </c:pt>
                <c:pt idx="69">
                  <c:v>1.7911798999999999</c:v>
                </c:pt>
                <c:pt idx="70">
                  <c:v>1.75</c:v>
                </c:pt>
                <c:pt idx="71">
                  <c:v>1.7</c:v>
                </c:pt>
                <c:pt idx="72">
                  <c:v>1.6673640999999999</c:v>
                </c:pt>
                <c:pt idx="73">
                  <c:v>1.65</c:v>
                </c:pt>
                <c:pt idx="74">
                  <c:v>1.6</c:v>
                </c:pt>
                <c:pt idx="75">
                  <c:v>1.55</c:v>
                </c:pt>
                <c:pt idx="76">
                  <c:v>1.5449098999999999</c:v>
                </c:pt>
                <c:pt idx="77">
                  <c:v>1.5</c:v>
                </c:pt>
                <c:pt idx="78">
                  <c:v>1.45</c:v>
                </c:pt>
                <c:pt idx="79">
                  <c:v>1.4240276999999999</c:v>
                </c:pt>
                <c:pt idx="80">
                  <c:v>1.4</c:v>
                </c:pt>
                <c:pt idx="81">
                  <c:v>1.35</c:v>
                </c:pt>
                <c:pt idx="82">
                  <c:v>1.3019802</c:v>
                </c:pt>
                <c:pt idx="83">
                  <c:v>1.3</c:v>
                </c:pt>
                <c:pt idx="84">
                  <c:v>1.25</c:v>
                </c:pt>
                <c:pt idx="85">
                  <c:v>1.2</c:v>
                </c:pt>
                <c:pt idx="86">
                  <c:v>1.1797101999999999</c:v>
                </c:pt>
                <c:pt idx="87">
                  <c:v>1.1499999999999999</c:v>
                </c:pt>
                <c:pt idx="88">
                  <c:v>1.1000000000000001</c:v>
                </c:pt>
                <c:pt idx="89">
                  <c:v>1.0531439</c:v>
                </c:pt>
                <c:pt idx="90">
                  <c:v>1.05</c:v>
                </c:pt>
                <c:pt idx="91">
                  <c:v>1</c:v>
                </c:pt>
                <c:pt idx="92">
                  <c:v>1</c:v>
                </c:pt>
              </c:numCache>
            </c:numRef>
          </c:yVal>
          <c:smooth val="0"/>
        </c:ser>
        <c:ser>
          <c:idx val="2"/>
          <c:order val="2"/>
          <c:spPr>
            <a:ln w="19050" cap="rnd">
              <a:solidFill>
                <a:srgbClr val="FF3300"/>
              </a:solidFill>
              <a:prstDash val="lgDash"/>
              <a:round/>
            </a:ln>
            <a:effectLst/>
          </c:spPr>
          <c:marker>
            <c:symbol val="none"/>
          </c:marker>
          <c:xVal>
            <c:numRef>
              <c:f>Sheet1!$H$1:$H$111</c:f>
              <c:numCache>
                <c:formatCode>General</c:formatCode>
                <c:ptCount val="111"/>
                <c:pt idx="0">
                  <c:v>188.61083350000001</c:v>
                </c:pt>
                <c:pt idx="1">
                  <c:v>187.54302490000001</c:v>
                </c:pt>
                <c:pt idx="2">
                  <c:v>187.2222222</c:v>
                </c:pt>
                <c:pt idx="3">
                  <c:v>186.45070469999999</c:v>
                </c:pt>
                <c:pt idx="4">
                  <c:v>185.33420559999999</c:v>
                </c:pt>
                <c:pt idx="5">
                  <c:v>184.19363730000001</c:v>
                </c:pt>
                <c:pt idx="6">
                  <c:v>183.19444440000001</c:v>
                </c:pt>
                <c:pt idx="7">
                  <c:v>183.02810450000001</c:v>
                </c:pt>
                <c:pt idx="8">
                  <c:v>181.8352668</c:v>
                </c:pt>
                <c:pt idx="9">
                  <c:v>180.6166302</c:v>
                </c:pt>
                <c:pt idx="10">
                  <c:v>179.37161929999999</c:v>
                </c:pt>
                <c:pt idx="11">
                  <c:v>179.16666670000001</c:v>
                </c:pt>
                <c:pt idx="12">
                  <c:v>178.097388</c:v>
                </c:pt>
                <c:pt idx="13">
                  <c:v>176.79511869999999</c:v>
                </c:pt>
                <c:pt idx="14">
                  <c:v>175.4646511</c:v>
                </c:pt>
                <c:pt idx="15">
                  <c:v>175.13888890000001</c:v>
                </c:pt>
                <c:pt idx="16">
                  <c:v>174.1031428</c:v>
                </c:pt>
                <c:pt idx="17">
                  <c:v>172.71146239999999</c:v>
                </c:pt>
                <c:pt idx="18">
                  <c:v>171.2897093</c:v>
                </c:pt>
                <c:pt idx="19">
                  <c:v>171.11111109999999</c:v>
                </c:pt>
                <c:pt idx="20">
                  <c:v>169.83444589999999</c:v>
                </c:pt>
                <c:pt idx="21">
                  <c:v>168.34742550000001</c:v>
                </c:pt>
                <c:pt idx="22">
                  <c:v>167.08333329999999</c:v>
                </c:pt>
                <c:pt idx="23">
                  <c:v>166.8278559</c:v>
                </c:pt>
                <c:pt idx="24">
                  <c:v>165.27276180000001</c:v>
                </c:pt>
                <c:pt idx="25">
                  <c:v>163.68441379999999</c:v>
                </c:pt>
                <c:pt idx="26">
                  <c:v>163.05555559999999</c:v>
                </c:pt>
                <c:pt idx="27">
                  <c:v>162.05990130000001</c:v>
                </c:pt>
                <c:pt idx="28">
                  <c:v>160.39940480000001</c:v>
                </c:pt>
                <c:pt idx="29">
                  <c:v>159.0277778</c:v>
                </c:pt>
                <c:pt idx="30">
                  <c:v>158.70303670000001</c:v>
                </c:pt>
                <c:pt idx="31">
                  <c:v>156.96764540000001</c:v>
                </c:pt>
                <c:pt idx="32">
                  <c:v>155.1959554</c:v>
                </c:pt>
                <c:pt idx="33">
                  <c:v>155</c:v>
                </c:pt>
                <c:pt idx="34">
                  <c:v>153.3834871</c:v>
                </c:pt>
                <c:pt idx="35">
                  <c:v>151.53310970000001</c:v>
                </c:pt>
                <c:pt idx="36">
                  <c:v>150.9722222</c:v>
                </c:pt>
                <c:pt idx="37">
                  <c:v>149.6414839</c:v>
                </c:pt>
                <c:pt idx="38">
                  <c:v>147.7099868</c:v>
                </c:pt>
                <c:pt idx="39">
                  <c:v>146.94444440000001</c:v>
                </c:pt>
                <c:pt idx="40">
                  <c:v>145.73649839999999</c:v>
                </c:pt>
                <c:pt idx="41">
                  <c:v>143.7216707</c:v>
                </c:pt>
                <c:pt idx="42">
                  <c:v>142.91666670000001</c:v>
                </c:pt>
                <c:pt idx="43">
                  <c:v>141.6638269</c:v>
                </c:pt>
                <c:pt idx="44">
                  <c:v>139.56375180000001</c:v>
                </c:pt>
                <c:pt idx="45">
                  <c:v>138.88888890000001</c:v>
                </c:pt>
                <c:pt idx="46">
                  <c:v>137.41934699999999</c:v>
                </c:pt>
                <c:pt idx="47">
                  <c:v>135.23248620000001</c:v>
                </c:pt>
                <c:pt idx="48">
                  <c:v>134.86111109999999</c:v>
                </c:pt>
                <c:pt idx="49">
                  <c:v>132.99968939999999</c:v>
                </c:pt>
                <c:pt idx="50">
                  <c:v>130.83333329999999</c:v>
                </c:pt>
                <c:pt idx="51">
                  <c:v>130.72466729999999</c:v>
                </c:pt>
                <c:pt idx="52">
                  <c:v>128.40243630000001</c:v>
                </c:pt>
                <c:pt idx="53">
                  <c:v>126.80555560000001</c:v>
                </c:pt>
                <c:pt idx="54">
                  <c:v>126.0371184</c:v>
                </c:pt>
                <c:pt idx="55">
                  <c:v>123.6263479</c:v>
                </c:pt>
                <c:pt idx="56">
                  <c:v>122.7777778</c:v>
                </c:pt>
                <c:pt idx="57">
                  <c:v>121.1702952</c:v>
                </c:pt>
                <c:pt idx="58">
                  <c:v>118.75</c:v>
                </c:pt>
                <c:pt idx="59">
                  <c:v>118.67136840000001</c:v>
                </c:pt>
                <c:pt idx="60">
                  <c:v>116.1251812</c:v>
                </c:pt>
                <c:pt idx="61">
                  <c:v>114.7222222</c:v>
                </c:pt>
                <c:pt idx="62">
                  <c:v>113.5362655</c:v>
                </c:pt>
                <c:pt idx="63">
                  <c:v>110.90463130000001</c:v>
                </c:pt>
                <c:pt idx="64">
                  <c:v>110.69444439999999</c:v>
                </c:pt>
                <c:pt idx="65">
                  <c:v>108.22753109999999</c:v>
                </c:pt>
                <c:pt idx="66">
                  <c:v>106.66666669999999</c:v>
                </c:pt>
                <c:pt idx="67">
                  <c:v>105.5096199</c:v>
                </c:pt>
                <c:pt idx="68">
                  <c:v>102.75141429999999</c:v>
                </c:pt>
                <c:pt idx="69">
                  <c:v>102.6388889</c:v>
                </c:pt>
                <c:pt idx="70">
                  <c:v>99.9501499</c:v>
                </c:pt>
                <c:pt idx="71">
                  <c:v>98.611111100000002</c:v>
                </c:pt>
                <c:pt idx="72">
                  <c:v>97.111187999999999</c:v>
                </c:pt>
                <c:pt idx="73">
                  <c:v>94.583333300000007</c:v>
                </c:pt>
                <c:pt idx="74">
                  <c:v>94.236016800000002</c:v>
                </c:pt>
                <c:pt idx="75">
                  <c:v>91.323156600000004</c:v>
                </c:pt>
                <c:pt idx="76">
                  <c:v>90.555555600000005</c:v>
                </c:pt>
                <c:pt idx="77">
                  <c:v>88.376095500000005</c:v>
                </c:pt>
                <c:pt idx="78">
                  <c:v>86.527777799999996</c:v>
                </c:pt>
                <c:pt idx="79">
                  <c:v>85.398366899999999</c:v>
                </c:pt>
                <c:pt idx="80">
                  <c:v>82.5</c:v>
                </c:pt>
                <c:pt idx="81">
                  <c:v>82.392388699999998</c:v>
                </c:pt>
                <c:pt idx="82">
                  <c:v>79.356628499999999</c:v>
                </c:pt>
                <c:pt idx="83">
                  <c:v>78.472222200000004</c:v>
                </c:pt>
                <c:pt idx="84">
                  <c:v>76.297438799999995</c:v>
                </c:pt>
                <c:pt idx="85">
                  <c:v>74.444444399999995</c:v>
                </c:pt>
                <c:pt idx="86">
                  <c:v>73.218536</c:v>
                </c:pt>
                <c:pt idx="87">
                  <c:v>70.416666699999993</c:v>
                </c:pt>
                <c:pt idx="88">
                  <c:v>70.123465899999999</c:v>
                </c:pt>
                <c:pt idx="89">
                  <c:v>67.012599100000003</c:v>
                </c:pt>
                <c:pt idx="90">
                  <c:v>66.388888899999998</c:v>
                </c:pt>
                <c:pt idx="91">
                  <c:v>63.891551300000003</c:v>
                </c:pt>
                <c:pt idx="92">
                  <c:v>62.361111100000002</c:v>
                </c:pt>
                <c:pt idx="93">
                  <c:v>60.7663473</c:v>
                </c:pt>
                <c:pt idx="94">
                  <c:v>58.3333333</c:v>
                </c:pt>
                <c:pt idx="95">
                  <c:v>57.641832200000003</c:v>
                </c:pt>
                <c:pt idx="96">
                  <c:v>54.521766999999997</c:v>
                </c:pt>
                <c:pt idx="97">
                  <c:v>54.305555599999998</c:v>
                </c:pt>
                <c:pt idx="98">
                  <c:v>51.407928800000001</c:v>
                </c:pt>
                <c:pt idx="99">
                  <c:v>50.277777800000003</c:v>
                </c:pt>
                <c:pt idx="100">
                  <c:v>48.3105549</c:v>
                </c:pt>
                <c:pt idx="101">
                  <c:v>46.25</c:v>
                </c:pt>
                <c:pt idx="102">
                  <c:v>45.2359334</c:v>
                </c:pt>
                <c:pt idx="103">
                  <c:v>42.222222199999997</c:v>
                </c:pt>
                <c:pt idx="104">
                  <c:v>42.190844900000002</c:v>
                </c:pt>
                <c:pt idx="105">
                  <c:v>39.173256600000002</c:v>
                </c:pt>
                <c:pt idx="106">
                  <c:v>38.194444400000002</c:v>
                </c:pt>
                <c:pt idx="107">
                  <c:v>36.197764900000003</c:v>
                </c:pt>
                <c:pt idx="108">
                  <c:v>34.1666667</c:v>
                </c:pt>
                <c:pt idx="109">
                  <c:v>33.272634600000004</c:v>
                </c:pt>
                <c:pt idx="110">
                  <c:v>30.138888900000001</c:v>
                </c:pt>
              </c:numCache>
            </c:numRef>
          </c:xVal>
          <c:yVal>
            <c:numRef>
              <c:f>Sheet1!$I$1:$I$111</c:f>
              <c:numCache>
                <c:formatCode>General</c:formatCode>
                <c:ptCount val="111"/>
                <c:pt idx="0">
                  <c:v>4.5</c:v>
                </c:pt>
                <c:pt idx="1">
                  <c:v>4.45</c:v>
                </c:pt>
                <c:pt idx="2">
                  <c:v>4.4353598999999999</c:v>
                </c:pt>
                <c:pt idx="3">
                  <c:v>4.4000000000000004</c:v>
                </c:pt>
                <c:pt idx="4">
                  <c:v>4.3499999999999996</c:v>
                </c:pt>
                <c:pt idx="5">
                  <c:v>4.3</c:v>
                </c:pt>
                <c:pt idx="6">
                  <c:v>4.2571650999999999</c:v>
                </c:pt>
                <c:pt idx="7">
                  <c:v>4.25</c:v>
                </c:pt>
                <c:pt idx="8">
                  <c:v>4.2</c:v>
                </c:pt>
                <c:pt idx="9">
                  <c:v>4.1500000000000004</c:v>
                </c:pt>
                <c:pt idx="10">
                  <c:v>4.0999999999999996</c:v>
                </c:pt>
                <c:pt idx="11">
                  <c:v>4.0919952999999998</c:v>
                </c:pt>
                <c:pt idx="12">
                  <c:v>4.05</c:v>
                </c:pt>
                <c:pt idx="13">
                  <c:v>4</c:v>
                </c:pt>
                <c:pt idx="14">
                  <c:v>3.95</c:v>
                </c:pt>
                <c:pt idx="15">
                  <c:v>3.9380934000000001</c:v>
                </c:pt>
                <c:pt idx="16">
                  <c:v>3.9</c:v>
                </c:pt>
                <c:pt idx="17">
                  <c:v>3.85</c:v>
                </c:pt>
                <c:pt idx="18">
                  <c:v>3.8</c:v>
                </c:pt>
                <c:pt idx="19">
                  <c:v>3.7939012000000001</c:v>
                </c:pt>
                <c:pt idx="20">
                  <c:v>3.75</c:v>
                </c:pt>
                <c:pt idx="21">
                  <c:v>3.7</c:v>
                </c:pt>
                <c:pt idx="22">
                  <c:v>3.6584588999999998</c:v>
                </c:pt>
                <c:pt idx="23">
                  <c:v>3.65</c:v>
                </c:pt>
                <c:pt idx="24">
                  <c:v>3.6</c:v>
                </c:pt>
                <c:pt idx="25">
                  <c:v>3.55</c:v>
                </c:pt>
                <c:pt idx="26">
                  <c:v>3.5307445999999998</c:v>
                </c:pt>
                <c:pt idx="27">
                  <c:v>3.5</c:v>
                </c:pt>
                <c:pt idx="28">
                  <c:v>3.45</c:v>
                </c:pt>
                <c:pt idx="29">
                  <c:v>3.4096421000000001</c:v>
                </c:pt>
                <c:pt idx="30">
                  <c:v>3.4</c:v>
                </c:pt>
                <c:pt idx="31">
                  <c:v>3.35</c:v>
                </c:pt>
                <c:pt idx="32">
                  <c:v>3.3</c:v>
                </c:pt>
                <c:pt idx="33">
                  <c:v>3.2946431999999999</c:v>
                </c:pt>
                <c:pt idx="34">
                  <c:v>3.25</c:v>
                </c:pt>
                <c:pt idx="35">
                  <c:v>3.2</c:v>
                </c:pt>
                <c:pt idx="36">
                  <c:v>3.1852890999999999</c:v>
                </c:pt>
                <c:pt idx="37">
                  <c:v>3.15</c:v>
                </c:pt>
                <c:pt idx="38">
                  <c:v>3.1</c:v>
                </c:pt>
                <c:pt idx="39">
                  <c:v>3.0807454000000001</c:v>
                </c:pt>
                <c:pt idx="40">
                  <c:v>3.05</c:v>
                </c:pt>
                <c:pt idx="41">
                  <c:v>3</c:v>
                </c:pt>
                <c:pt idx="42">
                  <c:v>2.9805934999999999</c:v>
                </c:pt>
                <c:pt idx="43">
                  <c:v>2.95</c:v>
                </c:pt>
                <c:pt idx="44">
                  <c:v>2.9</c:v>
                </c:pt>
                <c:pt idx="45">
                  <c:v>2.8844143</c:v>
                </c:pt>
                <c:pt idx="46">
                  <c:v>2.85</c:v>
                </c:pt>
                <c:pt idx="47">
                  <c:v>2.8</c:v>
                </c:pt>
                <c:pt idx="48">
                  <c:v>2.7917876000000001</c:v>
                </c:pt>
                <c:pt idx="49">
                  <c:v>2.75</c:v>
                </c:pt>
                <c:pt idx="50">
                  <c:v>2.7024241</c:v>
                </c:pt>
                <c:pt idx="51">
                  <c:v>2.7</c:v>
                </c:pt>
                <c:pt idx="52">
                  <c:v>2.65</c:v>
                </c:pt>
                <c:pt idx="53">
                  <c:v>2.6164306000000002</c:v>
                </c:pt>
                <c:pt idx="54">
                  <c:v>2.6</c:v>
                </c:pt>
                <c:pt idx="55">
                  <c:v>2.5499999999999998</c:v>
                </c:pt>
                <c:pt idx="56">
                  <c:v>2.5329328000000002</c:v>
                </c:pt>
                <c:pt idx="57">
                  <c:v>2.5</c:v>
                </c:pt>
                <c:pt idx="58">
                  <c:v>2.4516027999999999</c:v>
                </c:pt>
                <c:pt idx="59">
                  <c:v>2.4500000000000002</c:v>
                </c:pt>
                <c:pt idx="60">
                  <c:v>2.4</c:v>
                </c:pt>
                <c:pt idx="61">
                  <c:v>2.3731635999999998</c:v>
                </c:pt>
                <c:pt idx="62">
                  <c:v>2.35</c:v>
                </c:pt>
                <c:pt idx="63">
                  <c:v>2.2999999999999998</c:v>
                </c:pt>
                <c:pt idx="64">
                  <c:v>2.2961558000000002</c:v>
                </c:pt>
                <c:pt idx="65">
                  <c:v>2.25</c:v>
                </c:pt>
                <c:pt idx="66">
                  <c:v>2.2215753</c:v>
                </c:pt>
                <c:pt idx="67">
                  <c:v>2.2000000000000002</c:v>
                </c:pt>
                <c:pt idx="68">
                  <c:v>2.15</c:v>
                </c:pt>
                <c:pt idx="69">
                  <c:v>2.1480407000000001</c:v>
                </c:pt>
                <c:pt idx="70">
                  <c:v>2.1</c:v>
                </c:pt>
                <c:pt idx="71">
                  <c:v>2.0767519999999999</c:v>
                </c:pt>
                <c:pt idx="72">
                  <c:v>2.0499999999999998</c:v>
                </c:pt>
                <c:pt idx="73">
                  <c:v>2.0061906</c:v>
                </c:pt>
                <c:pt idx="74">
                  <c:v>2</c:v>
                </c:pt>
                <c:pt idx="75">
                  <c:v>1.95</c:v>
                </c:pt>
                <c:pt idx="76">
                  <c:v>1.9372708000000001</c:v>
                </c:pt>
                <c:pt idx="77">
                  <c:v>1.9</c:v>
                </c:pt>
                <c:pt idx="78">
                  <c:v>1.8693436999999999</c:v>
                </c:pt>
                <c:pt idx="79">
                  <c:v>1.85</c:v>
                </c:pt>
                <c:pt idx="80">
                  <c:v>1.8018487000000001</c:v>
                </c:pt>
                <c:pt idx="81">
                  <c:v>1.8</c:v>
                </c:pt>
                <c:pt idx="82">
                  <c:v>1.75</c:v>
                </c:pt>
                <c:pt idx="83">
                  <c:v>1.735921</c:v>
                </c:pt>
                <c:pt idx="84">
                  <c:v>1.7</c:v>
                </c:pt>
                <c:pt idx="85">
                  <c:v>1.670372</c:v>
                </c:pt>
                <c:pt idx="86">
                  <c:v>1.65</c:v>
                </c:pt>
                <c:pt idx="87">
                  <c:v>1.6049123999999999</c:v>
                </c:pt>
                <c:pt idx="88">
                  <c:v>1.6</c:v>
                </c:pt>
                <c:pt idx="89">
                  <c:v>1.55</c:v>
                </c:pt>
                <c:pt idx="90">
                  <c:v>1.5403595999999999</c:v>
                </c:pt>
                <c:pt idx="91">
                  <c:v>1.5</c:v>
                </c:pt>
                <c:pt idx="92">
                  <c:v>1.4760979999999999</c:v>
                </c:pt>
                <c:pt idx="93">
                  <c:v>1.45</c:v>
                </c:pt>
                <c:pt idx="94">
                  <c:v>1.4114937000000001</c:v>
                </c:pt>
                <c:pt idx="95">
                  <c:v>1.4</c:v>
                </c:pt>
                <c:pt idx="96">
                  <c:v>1.35</c:v>
                </c:pt>
                <c:pt idx="97">
                  <c:v>1.3467001000000001</c:v>
                </c:pt>
                <c:pt idx="98">
                  <c:v>1.3</c:v>
                </c:pt>
                <c:pt idx="99">
                  <c:v>1.2824144</c:v>
                </c:pt>
                <c:pt idx="100">
                  <c:v>1.25</c:v>
                </c:pt>
                <c:pt idx="101">
                  <c:v>1.217163</c:v>
                </c:pt>
                <c:pt idx="102">
                  <c:v>1.2</c:v>
                </c:pt>
                <c:pt idx="103">
                  <c:v>1.1505485</c:v>
                </c:pt>
                <c:pt idx="104">
                  <c:v>1.1499999999999999</c:v>
                </c:pt>
                <c:pt idx="105">
                  <c:v>1.1000000000000001</c:v>
                </c:pt>
                <c:pt idx="106">
                  <c:v>1.084328</c:v>
                </c:pt>
                <c:pt idx="107">
                  <c:v>1.05</c:v>
                </c:pt>
                <c:pt idx="108">
                  <c:v>1.0160901</c:v>
                </c:pt>
                <c:pt idx="109">
                  <c:v>1</c:v>
                </c:pt>
                <c:pt idx="110">
                  <c:v>1</c:v>
                </c:pt>
              </c:numCache>
            </c:numRef>
          </c:yVal>
          <c:smooth val="0"/>
        </c:ser>
        <c:ser>
          <c:idx val="3"/>
          <c:order val="3"/>
          <c:spPr>
            <a:ln w="19050" cap="rnd">
              <a:solidFill>
                <a:srgbClr val="00CC00"/>
              </a:solidFill>
              <a:prstDash val="lgDashDot"/>
              <a:round/>
            </a:ln>
            <a:effectLst/>
          </c:spPr>
          <c:marker>
            <c:symbol val="none"/>
          </c:marker>
          <c:xVal>
            <c:numRef>
              <c:f>Sheet1!$K$1:$K$119</c:f>
              <c:numCache>
                <c:formatCode>General</c:formatCode>
                <c:ptCount val="119"/>
                <c:pt idx="0">
                  <c:v>300</c:v>
                </c:pt>
                <c:pt idx="1">
                  <c:v>297.83492690000003</c:v>
                </c:pt>
                <c:pt idx="2">
                  <c:v>295.97222219999998</c:v>
                </c:pt>
                <c:pt idx="3">
                  <c:v>294.49771700000002</c:v>
                </c:pt>
                <c:pt idx="4">
                  <c:v>291.94444440000001</c:v>
                </c:pt>
                <c:pt idx="5">
                  <c:v>291.08756260000001</c:v>
                </c:pt>
                <c:pt idx="6">
                  <c:v>287.91666670000001</c:v>
                </c:pt>
                <c:pt idx="7">
                  <c:v>287.60318189999998</c:v>
                </c:pt>
                <c:pt idx="8">
                  <c:v>284.04312049999999</c:v>
                </c:pt>
                <c:pt idx="9">
                  <c:v>283.88888889999998</c:v>
                </c:pt>
                <c:pt idx="10">
                  <c:v>280.40605240000002</c:v>
                </c:pt>
                <c:pt idx="11">
                  <c:v>279.86111110000002</c:v>
                </c:pt>
                <c:pt idx="12">
                  <c:v>276.69124199999999</c:v>
                </c:pt>
                <c:pt idx="13">
                  <c:v>275.83333329999999</c:v>
                </c:pt>
                <c:pt idx="14">
                  <c:v>272.89759709999998</c:v>
                </c:pt>
                <c:pt idx="15">
                  <c:v>271.80555559999999</c:v>
                </c:pt>
                <c:pt idx="16">
                  <c:v>269.02409219999998</c:v>
                </c:pt>
                <c:pt idx="17">
                  <c:v>267.77777780000002</c:v>
                </c:pt>
                <c:pt idx="18">
                  <c:v>265.06977819999997</c:v>
                </c:pt>
                <c:pt idx="19">
                  <c:v>263.75</c:v>
                </c:pt>
                <c:pt idx="20">
                  <c:v>261.03379310000003</c:v>
                </c:pt>
                <c:pt idx="21">
                  <c:v>259.72222219999998</c:v>
                </c:pt>
                <c:pt idx="22">
                  <c:v>256.91537319999998</c:v>
                </c:pt>
                <c:pt idx="23">
                  <c:v>255.69444440000001</c:v>
                </c:pt>
                <c:pt idx="24">
                  <c:v>252.7138645</c:v>
                </c:pt>
                <c:pt idx="25">
                  <c:v>251.66666670000001</c:v>
                </c:pt>
                <c:pt idx="26">
                  <c:v>248.42873639999999</c:v>
                </c:pt>
                <c:pt idx="27">
                  <c:v>247.63888890000001</c:v>
                </c:pt>
                <c:pt idx="28">
                  <c:v>244.0595945</c:v>
                </c:pt>
                <c:pt idx="29">
                  <c:v>243.61111109999999</c:v>
                </c:pt>
                <c:pt idx="30">
                  <c:v>239.60619600000001</c:v>
                </c:pt>
                <c:pt idx="31">
                  <c:v>239.58333329999999</c:v>
                </c:pt>
                <c:pt idx="32">
                  <c:v>235.55555559999999</c:v>
                </c:pt>
                <c:pt idx="33">
                  <c:v>235.06767619999999</c:v>
                </c:pt>
                <c:pt idx="34">
                  <c:v>231.5277778</c:v>
                </c:pt>
                <c:pt idx="35">
                  <c:v>230.44472619999999</c:v>
                </c:pt>
                <c:pt idx="36">
                  <c:v>227.5</c:v>
                </c:pt>
                <c:pt idx="37">
                  <c:v>225.7376807</c:v>
                </c:pt>
                <c:pt idx="38">
                  <c:v>223.4722222</c:v>
                </c:pt>
                <c:pt idx="39">
                  <c:v>220.94705569999999</c:v>
                </c:pt>
                <c:pt idx="40">
                  <c:v>219.44444440000001</c:v>
                </c:pt>
                <c:pt idx="41">
                  <c:v>216.0736043</c:v>
                </c:pt>
                <c:pt idx="42">
                  <c:v>215.41666670000001</c:v>
                </c:pt>
                <c:pt idx="43">
                  <c:v>211.38888890000001</c:v>
                </c:pt>
                <c:pt idx="44">
                  <c:v>211.11784840000001</c:v>
                </c:pt>
                <c:pt idx="45">
                  <c:v>207.36111109999999</c:v>
                </c:pt>
                <c:pt idx="46">
                  <c:v>206.0801889</c:v>
                </c:pt>
                <c:pt idx="47">
                  <c:v>203.33333329999999</c:v>
                </c:pt>
                <c:pt idx="48">
                  <c:v>200.96336220000001</c:v>
                </c:pt>
                <c:pt idx="49">
                  <c:v>199.30555559999999</c:v>
                </c:pt>
                <c:pt idx="50">
                  <c:v>195.7692624</c:v>
                </c:pt>
                <c:pt idx="51">
                  <c:v>195.2777778</c:v>
                </c:pt>
                <c:pt idx="52">
                  <c:v>191.25</c:v>
                </c:pt>
                <c:pt idx="53">
                  <c:v>190.4986341</c:v>
                </c:pt>
                <c:pt idx="54">
                  <c:v>187.2222222</c:v>
                </c:pt>
                <c:pt idx="55">
                  <c:v>185.15436</c:v>
                </c:pt>
                <c:pt idx="56">
                  <c:v>183.19444440000001</c:v>
                </c:pt>
                <c:pt idx="57">
                  <c:v>179.7403745</c:v>
                </c:pt>
                <c:pt idx="58">
                  <c:v>179.16666670000001</c:v>
                </c:pt>
                <c:pt idx="59">
                  <c:v>175.13888890000001</c:v>
                </c:pt>
                <c:pt idx="60">
                  <c:v>174.25815700000001</c:v>
                </c:pt>
                <c:pt idx="61">
                  <c:v>171.11111109999999</c:v>
                </c:pt>
                <c:pt idx="62">
                  <c:v>168.71193170000001</c:v>
                </c:pt>
                <c:pt idx="63">
                  <c:v>167.08333329999999</c:v>
                </c:pt>
                <c:pt idx="64">
                  <c:v>163.10717779999999</c:v>
                </c:pt>
                <c:pt idx="65">
                  <c:v>163.05555559999999</c:v>
                </c:pt>
                <c:pt idx="66">
                  <c:v>159.0277778</c:v>
                </c:pt>
                <c:pt idx="67">
                  <c:v>157.4448634</c:v>
                </c:pt>
                <c:pt idx="68">
                  <c:v>155</c:v>
                </c:pt>
                <c:pt idx="69">
                  <c:v>151.73355330000001</c:v>
                </c:pt>
                <c:pt idx="70">
                  <c:v>150.9722222</c:v>
                </c:pt>
                <c:pt idx="71">
                  <c:v>146.94444440000001</c:v>
                </c:pt>
                <c:pt idx="72">
                  <c:v>145.9766146</c:v>
                </c:pt>
                <c:pt idx="73">
                  <c:v>142.91666670000001</c:v>
                </c:pt>
                <c:pt idx="74">
                  <c:v>140.18055419999999</c:v>
                </c:pt>
                <c:pt idx="75">
                  <c:v>138.88888890000001</c:v>
                </c:pt>
                <c:pt idx="76">
                  <c:v>134.86111109999999</c:v>
                </c:pt>
                <c:pt idx="77">
                  <c:v>134.35267020000001</c:v>
                </c:pt>
                <c:pt idx="78">
                  <c:v>130.83333329999999</c:v>
                </c:pt>
                <c:pt idx="79">
                  <c:v>128.49786610000001</c:v>
                </c:pt>
                <c:pt idx="80">
                  <c:v>126.80555560000001</c:v>
                </c:pt>
                <c:pt idx="81">
                  <c:v>122.7777778</c:v>
                </c:pt>
                <c:pt idx="82">
                  <c:v>122.6271363</c:v>
                </c:pt>
                <c:pt idx="83">
                  <c:v>118.75</c:v>
                </c:pt>
                <c:pt idx="84">
                  <c:v>116.74401349999999</c:v>
                </c:pt>
                <c:pt idx="85">
                  <c:v>114.7222222</c:v>
                </c:pt>
                <c:pt idx="86">
                  <c:v>110.8626344</c:v>
                </c:pt>
                <c:pt idx="87">
                  <c:v>110.69444439999999</c:v>
                </c:pt>
                <c:pt idx="88">
                  <c:v>106.66666669999999</c:v>
                </c:pt>
                <c:pt idx="89">
                  <c:v>104.98674200000001</c:v>
                </c:pt>
                <c:pt idx="90">
                  <c:v>102.6388889</c:v>
                </c:pt>
                <c:pt idx="91">
                  <c:v>99.131511000000003</c:v>
                </c:pt>
                <c:pt idx="92">
                  <c:v>98.611111100000002</c:v>
                </c:pt>
                <c:pt idx="93">
                  <c:v>94.583333300000007</c:v>
                </c:pt>
                <c:pt idx="94">
                  <c:v>93.303241</c:v>
                </c:pt>
                <c:pt idx="95">
                  <c:v>90.555555600000005</c:v>
                </c:pt>
                <c:pt idx="96">
                  <c:v>87.515941100000006</c:v>
                </c:pt>
                <c:pt idx="97">
                  <c:v>86.527777799999996</c:v>
                </c:pt>
                <c:pt idx="98">
                  <c:v>82.5</c:v>
                </c:pt>
                <c:pt idx="99">
                  <c:v>81.780218399999995</c:v>
                </c:pt>
                <c:pt idx="100">
                  <c:v>78.472222200000004</c:v>
                </c:pt>
                <c:pt idx="101">
                  <c:v>76.106989900000002</c:v>
                </c:pt>
                <c:pt idx="102">
                  <c:v>74.444444399999995</c:v>
                </c:pt>
                <c:pt idx="103">
                  <c:v>70.513403299999993</c:v>
                </c:pt>
                <c:pt idx="104">
                  <c:v>70.416666699999993</c:v>
                </c:pt>
                <c:pt idx="105">
                  <c:v>66.388888899999998</c:v>
                </c:pt>
                <c:pt idx="106">
                  <c:v>65.004999999999995</c:v>
                </c:pt>
                <c:pt idx="107">
                  <c:v>62.361111100000002</c:v>
                </c:pt>
              </c:numCache>
            </c:numRef>
          </c:xVal>
          <c:yVal>
            <c:numRef>
              <c:f>Sheet1!$L$1:$L$119</c:f>
              <c:numCache>
                <c:formatCode>General</c:formatCode>
                <c:ptCount val="119"/>
                <c:pt idx="0">
                  <c:v>3.3832678</c:v>
                </c:pt>
                <c:pt idx="1">
                  <c:v>3.35</c:v>
                </c:pt>
                <c:pt idx="2">
                  <c:v>3.3222269999999998</c:v>
                </c:pt>
                <c:pt idx="3">
                  <c:v>3.3</c:v>
                </c:pt>
                <c:pt idx="4">
                  <c:v>3.2626707000000001</c:v>
                </c:pt>
                <c:pt idx="5">
                  <c:v>3.25</c:v>
                </c:pt>
                <c:pt idx="6">
                  <c:v>3.2045468000000001</c:v>
                </c:pt>
                <c:pt idx="7">
                  <c:v>3.2</c:v>
                </c:pt>
                <c:pt idx="8">
                  <c:v>3.15</c:v>
                </c:pt>
                <c:pt idx="9">
                  <c:v>3.1479053000000001</c:v>
                </c:pt>
                <c:pt idx="10">
                  <c:v>3.1</c:v>
                </c:pt>
                <c:pt idx="11">
                  <c:v>3.0927470000000001</c:v>
                </c:pt>
                <c:pt idx="12">
                  <c:v>3.05</c:v>
                </c:pt>
                <c:pt idx="13">
                  <c:v>3.0388114000000002</c:v>
                </c:pt>
                <c:pt idx="14">
                  <c:v>3</c:v>
                </c:pt>
                <c:pt idx="15">
                  <c:v>2.9860460999999998</c:v>
                </c:pt>
                <c:pt idx="16">
                  <c:v>2.95</c:v>
                </c:pt>
                <c:pt idx="17">
                  <c:v>2.9343987</c:v>
                </c:pt>
                <c:pt idx="18">
                  <c:v>2.9</c:v>
                </c:pt>
                <c:pt idx="19">
                  <c:v>2.8838167000000001</c:v>
                </c:pt>
                <c:pt idx="20">
                  <c:v>2.85</c:v>
                </c:pt>
                <c:pt idx="21">
                  <c:v>2.8342475</c:v>
                </c:pt>
                <c:pt idx="22">
                  <c:v>2.8</c:v>
                </c:pt>
                <c:pt idx="23">
                  <c:v>2.7856386999999998</c:v>
                </c:pt>
                <c:pt idx="24">
                  <c:v>2.75</c:v>
                </c:pt>
                <c:pt idx="25">
                  <c:v>2.7379376</c:v>
                </c:pt>
                <c:pt idx="26">
                  <c:v>2.7</c:v>
                </c:pt>
                <c:pt idx="27">
                  <c:v>2.6910913999999999</c:v>
                </c:pt>
                <c:pt idx="28">
                  <c:v>2.65</c:v>
                </c:pt>
                <c:pt idx="29">
                  <c:v>2.6450474000000002</c:v>
                </c:pt>
                <c:pt idx="30">
                  <c:v>2.6</c:v>
                </c:pt>
                <c:pt idx="31">
                  <c:v>2.5997528000000001</c:v>
                </c:pt>
                <c:pt idx="32">
                  <c:v>2.5554671999999998</c:v>
                </c:pt>
                <c:pt idx="33">
                  <c:v>2.5499999999999998</c:v>
                </c:pt>
                <c:pt idx="34">
                  <c:v>2.5118930000000002</c:v>
                </c:pt>
                <c:pt idx="35">
                  <c:v>2.5</c:v>
                </c:pt>
                <c:pt idx="36">
                  <c:v>2.4689627999999999</c:v>
                </c:pt>
                <c:pt idx="37">
                  <c:v>2.4500000000000002</c:v>
                </c:pt>
                <c:pt idx="38">
                  <c:v>2.4266234</c:v>
                </c:pt>
                <c:pt idx="39">
                  <c:v>2.4</c:v>
                </c:pt>
                <c:pt idx="40">
                  <c:v>2.3848216999999998</c:v>
                </c:pt>
                <c:pt idx="41">
                  <c:v>2.35</c:v>
                </c:pt>
                <c:pt idx="42">
                  <c:v>2.3435044</c:v>
                </c:pt>
                <c:pt idx="43">
                  <c:v>2.3027948</c:v>
                </c:pt>
                <c:pt idx="44">
                  <c:v>2.2999999999999998</c:v>
                </c:pt>
                <c:pt idx="45">
                  <c:v>2.2629451999999999</c:v>
                </c:pt>
                <c:pt idx="46">
                  <c:v>2.25</c:v>
                </c:pt>
                <c:pt idx="47">
                  <c:v>2.2234737</c:v>
                </c:pt>
                <c:pt idx="48">
                  <c:v>2.2000000000000002</c:v>
                </c:pt>
                <c:pt idx="49">
                  <c:v>2.1843270000000001</c:v>
                </c:pt>
                <c:pt idx="50">
                  <c:v>2.15</c:v>
                </c:pt>
                <c:pt idx="51">
                  <c:v>2.1454513999999998</c:v>
                </c:pt>
                <c:pt idx="52">
                  <c:v>2.1072962999999998</c:v>
                </c:pt>
                <c:pt idx="53">
                  <c:v>2.1</c:v>
                </c:pt>
                <c:pt idx="54">
                  <c:v>2.0696881999999999</c:v>
                </c:pt>
                <c:pt idx="55">
                  <c:v>2.0499999999999998</c:v>
                </c:pt>
                <c:pt idx="56">
                  <c:v>2.0322442999999999</c:v>
                </c:pt>
                <c:pt idx="57">
                  <c:v>2</c:v>
                </c:pt>
                <c:pt idx="58">
                  <c:v>1.9949106999999999</c:v>
                </c:pt>
                <c:pt idx="59">
                  <c:v>1.9582439</c:v>
                </c:pt>
                <c:pt idx="60">
                  <c:v>1.95</c:v>
                </c:pt>
                <c:pt idx="61">
                  <c:v>1.9220309</c:v>
                </c:pt>
                <c:pt idx="62">
                  <c:v>1.9</c:v>
                </c:pt>
                <c:pt idx="63">
                  <c:v>1.885821</c:v>
                </c:pt>
                <c:pt idx="64">
                  <c:v>1.85</c:v>
                </c:pt>
                <c:pt idx="65">
                  <c:v>1.8495596999999999</c:v>
                </c:pt>
                <c:pt idx="66">
                  <c:v>1.8143396000000001</c:v>
                </c:pt>
                <c:pt idx="67">
                  <c:v>1.8</c:v>
                </c:pt>
                <c:pt idx="68">
                  <c:v>1.7790524000000001</c:v>
                </c:pt>
                <c:pt idx="69">
                  <c:v>1.75</c:v>
                </c:pt>
                <c:pt idx="70">
                  <c:v>1.7436062000000001</c:v>
                </c:pt>
                <c:pt idx="71">
                  <c:v>1.7086796</c:v>
                </c:pt>
                <c:pt idx="72">
                  <c:v>1.7</c:v>
                </c:pt>
                <c:pt idx="73">
                  <c:v>1.6741138</c:v>
                </c:pt>
                <c:pt idx="74">
                  <c:v>1.65</c:v>
                </c:pt>
                <c:pt idx="75">
                  <c:v>1.6392814</c:v>
                </c:pt>
                <c:pt idx="76">
                  <c:v>1.604533</c:v>
                </c:pt>
                <c:pt idx="77">
                  <c:v>1.6</c:v>
                </c:pt>
                <c:pt idx="78">
                  <c:v>1.5704861999999999</c:v>
                </c:pt>
                <c:pt idx="79">
                  <c:v>1.55</c:v>
                </c:pt>
                <c:pt idx="80">
                  <c:v>1.5360651999999999</c:v>
                </c:pt>
                <c:pt idx="81">
                  <c:v>1.5013421</c:v>
                </c:pt>
                <c:pt idx="82">
                  <c:v>1.5</c:v>
                </c:pt>
                <c:pt idx="83">
                  <c:v>1.4676092000000001</c:v>
                </c:pt>
                <c:pt idx="84">
                  <c:v>1.45</c:v>
                </c:pt>
                <c:pt idx="85">
                  <c:v>1.4333944000000001</c:v>
                </c:pt>
                <c:pt idx="86">
                  <c:v>1.4</c:v>
                </c:pt>
                <c:pt idx="87">
                  <c:v>1.3986417</c:v>
                </c:pt>
                <c:pt idx="88">
                  <c:v>1.3648583999999999</c:v>
                </c:pt>
                <c:pt idx="89">
                  <c:v>1.35</c:v>
                </c:pt>
                <c:pt idx="90">
                  <c:v>1.3306387</c:v>
                </c:pt>
                <c:pt idx="91">
                  <c:v>1.3</c:v>
                </c:pt>
                <c:pt idx="92">
                  <c:v>1.2957729</c:v>
                </c:pt>
                <c:pt idx="93">
                  <c:v>1.2615061999999999</c:v>
                </c:pt>
                <c:pt idx="94">
                  <c:v>1.25</c:v>
                </c:pt>
                <c:pt idx="95">
                  <c:v>1.2270576</c:v>
                </c:pt>
                <c:pt idx="96">
                  <c:v>1.2</c:v>
                </c:pt>
                <c:pt idx="97">
                  <c:v>1.1918531000000001</c:v>
                </c:pt>
                <c:pt idx="98">
                  <c:v>1.1566493</c:v>
                </c:pt>
                <c:pt idx="99">
                  <c:v>1.1499999999999999</c:v>
                </c:pt>
                <c:pt idx="100">
                  <c:v>1.1217185000000001</c:v>
                </c:pt>
                <c:pt idx="101">
                  <c:v>1.1000000000000001</c:v>
                </c:pt>
                <c:pt idx="102">
                  <c:v>1.0859173</c:v>
                </c:pt>
                <c:pt idx="103">
                  <c:v>1.05</c:v>
                </c:pt>
                <c:pt idx="104">
                  <c:v>1.0491874999999999</c:v>
                </c:pt>
                <c:pt idx="105">
                  <c:v>1.0133287</c:v>
                </c:pt>
                <c:pt idx="106">
                  <c:v>1</c:v>
                </c:pt>
                <c:pt idx="107">
                  <c:v>1</c:v>
                </c:pt>
              </c:numCache>
            </c:numRef>
          </c:yVal>
          <c:smooth val="0"/>
        </c:ser>
        <c:dLbls>
          <c:showLegendKey val="0"/>
          <c:showVal val="0"/>
          <c:showCatName val="0"/>
          <c:showSerName val="0"/>
          <c:showPercent val="0"/>
          <c:showBubbleSize val="0"/>
        </c:dLbls>
        <c:axId val="391904240"/>
        <c:axId val="391904632"/>
      </c:scatterChart>
      <c:valAx>
        <c:axId val="391904240"/>
        <c:scaling>
          <c:orientation val="maxMin"/>
          <c:max val="300"/>
        </c:scaling>
        <c:delete val="0"/>
        <c:axPos val="b"/>
        <c:majorGridlines>
          <c:spPr>
            <a:ln w="3175" cap="flat" cmpd="sng" algn="ctr">
              <a:solidFill>
                <a:schemeClr val="bg1">
                  <a:lumMod val="75000"/>
                </a:schemeClr>
              </a:solidFill>
              <a:prstDash val="dash"/>
              <a:round/>
            </a:ln>
            <a:effectLst/>
          </c:spPr>
        </c:majorGridlines>
        <c:title>
          <c:tx>
            <c:rich>
              <a:bodyPr rot="0" spcFirstLastPara="1" vertOverflow="ellipsis" vert="horz" wrap="square" anchor="ctr" anchorCtr="1"/>
              <a:lstStyle/>
              <a:p>
                <a:pPr>
                  <a:defRPr sz="800" b="0"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en-GB">
                    <a:solidFill>
                      <a:srgbClr val="0000FF"/>
                    </a:solidFill>
                  </a:rPr>
                  <a:t>M (kg)</a:t>
                </a:r>
              </a:p>
            </c:rich>
          </c:tx>
          <c:layout>
            <c:manualLayout>
              <c:xMode val="edge"/>
              <c:yMode val="edge"/>
              <c:x val="0.35770456531291511"/>
              <c:y val="0.9203522346749633"/>
            </c:manualLayout>
          </c:layout>
          <c:overlay val="0"/>
          <c:spPr>
            <a:noFill/>
            <a:ln>
              <a:noFill/>
            </a:ln>
            <a:effectLst/>
          </c:spPr>
          <c:txPr>
            <a:bodyPr rot="0" spcFirstLastPara="1" vertOverflow="ellipsis" vert="horz" wrap="square" anchor="ctr" anchorCtr="1"/>
            <a:lstStyle/>
            <a:p>
              <a:pPr>
                <a:defRPr sz="8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title>
        <c:numFmt formatCode="General" sourceLinked="1"/>
        <c:majorTickMark val="out"/>
        <c:minorTickMark val="in"/>
        <c:tickLblPos val="nextTo"/>
        <c:spPr>
          <a:noFill/>
          <a:ln w="9525" cap="flat" cmpd="sng" algn="ctr">
            <a:solidFill>
              <a:schemeClr val="tx1"/>
            </a:solidFill>
            <a:round/>
          </a:ln>
          <a:effectLst/>
        </c:spPr>
        <c:txPr>
          <a:bodyPr rot="-60000000" spcFirstLastPara="1" vertOverflow="ellipsis" vert="horz" wrap="square" anchor="ctr" anchorCtr="1"/>
          <a:lstStyle/>
          <a:p>
            <a:pPr>
              <a:defRPr sz="8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391904632"/>
        <c:crosses val="autoZero"/>
        <c:crossBetween val="midCat"/>
        <c:majorUnit val="50"/>
      </c:valAx>
      <c:valAx>
        <c:axId val="391904632"/>
        <c:scaling>
          <c:orientation val="minMax"/>
          <c:max val="4.5"/>
          <c:min val="1"/>
        </c:scaling>
        <c:delete val="0"/>
        <c:axPos val="r"/>
        <c:majorGridlines>
          <c:spPr>
            <a:ln w="3175" cap="flat" cmpd="sng" algn="ctr">
              <a:solidFill>
                <a:schemeClr val="bg1">
                  <a:lumMod val="75000"/>
                </a:schemeClr>
              </a:solidFill>
              <a:prstDash val="dash"/>
              <a:round/>
            </a:ln>
            <a:effectLst/>
          </c:spPr>
        </c:majorGridlines>
        <c:title>
          <c:tx>
            <c:rich>
              <a:bodyPr rot="0" spcFirstLastPara="1" vertOverflow="ellipsis" wrap="square" anchor="ctr" anchorCtr="1"/>
              <a:lstStyle/>
              <a:p>
                <a:pPr>
                  <a:defRPr sz="800" b="0"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en-GB">
                    <a:solidFill>
                      <a:srgbClr val="0000FF"/>
                    </a:solidFill>
                  </a:rPr>
                  <a:t>R(m)</a:t>
                </a:r>
              </a:p>
            </c:rich>
          </c:tx>
          <c:layout>
            <c:manualLayout>
              <c:xMode val="edge"/>
              <c:yMode val="edge"/>
              <c:x val="0.84753046824887746"/>
              <c:y val="0.16087134393640179"/>
            </c:manualLayout>
          </c:layout>
          <c:overlay val="0"/>
          <c:spPr>
            <a:noFill/>
            <a:ln>
              <a:noFill/>
            </a:ln>
            <a:effectLst/>
          </c:spPr>
          <c:txPr>
            <a:bodyPr rot="0" spcFirstLastPara="1" vertOverflow="ellipsis" wrap="square" anchor="ctr" anchorCtr="1"/>
            <a:lstStyle/>
            <a:p>
              <a:pPr>
                <a:defRPr sz="8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title>
        <c:numFmt formatCode="General" sourceLinked="1"/>
        <c:majorTickMark val="out"/>
        <c:minorTickMark val="in"/>
        <c:tickLblPos val="nextTo"/>
        <c:spPr>
          <a:noFill/>
          <a:ln w="9525" cap="flat" cmpd="sng" algn="ctr">
            <a:solidFill>
              <a:schemeClr val="tx1"/>
            </a:solidFill>
            <a:round/>
          </a:ln>
          <a:effectLst/>
        </c:spPr>
        <c:txPr>
          <a:bodyPr rot="-60000000" spcFirstLastPara="1" vertOverflow="ellipsis" vert="horz" wrap="square" anchor="ctr" anchorCtr="1"/>
          <a:lstStyle/>
          <a:p>
            <a:pPr>
              <a:defRPr sz="8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391904240"/>
        <c:crosses val="autoZero"/>
        <c:crossBetween val="midCat"/>
        <c:majorUnit val="0.5"/>
      </c:valAx>
      <c:spPr>
        <a:noFill/>
        <a:ln w="6350">
          <a:solidFill>
            <a:schemeClr val="tx1"/>
          </a:solidFill>
        </a:ln>
        <a:effectLst/>
      </c:spPr>
    </c:plotArea>
    <c:plotVisOnly val="1"/>
    <c:dispBlanksAs val="gap"/>
    <c:showDLblsOverMax val="0"/>
  </c:chart>
  <c:spPr>
    <a:solidFill>
      <a:schemeClr val="bg1"/>
    </a:solidFill>
    <a:ln w="9525" cap="flat" cmpd="sng" algn="ctr">
      <a:noFill/>
      <a:round/>
    </a:ln>
    <a:effectLst/>
  </c:spPr>
  <c:txPr>
    <a:bodyPr/>
    <a:lstStyle/>
    <a:p>
      <a:pPr>
        <a:defRPr sz="800">
          <a:solidFill>
            <a:sysClr val="windowText" lastClr="000000"/>
          </a:solidFill>
          <a:latin typeface="Arial" panose="020B0604020202020204" pitchFamily="34" charset="0"/>
          <a:cs typeface="Arial" panose="020B0604020202020204" pitchFamily="34" charset="0"/>
        </a:defRPr>
      </a:pPr>
      <a:endParaRPr lang="en-US"/>
    </a:p>
  </c:txPr>
  <c:externalData r:id="rId3">
    <c:autoUpdate val="0"/>
  </c:externalData>
  <c:userShapes r:id="rId4"/>
</c:chartSpace>
</file>

<file path=word/charts/chart28.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96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en-GB" sz="1000" b="1">
                <a:solidFill>
                  <a:srgbClr val="0000FF"/>
                </a:solidFill>
              </a:rPr>
              <a:t>B-6</a:t>
            </a:r>
          </a:p>
        </c:rich>
      </c:tx>
      <c:layout>
        <c:manualLayout>
          <c:xMode val="edge"/>
          <c:yMode val="edge"/>
          <c:x val="0.10782552918537523"/>
          <c:y val="0.69916613213598455"/>
        </c:manualLayout>
      </c:layout>
      <c:overlay val="0"/>
      <c:spPr>
        <a:solidFill>
          <a:schemeClr val="bg1"/>
        </a:solidFill>
        <a:ln>
          <a:noFill/>
        </a:ln>
        <a:effectLst/>
      </c:spPr>
      <c:txPr>
        <a:bodyPr rot="0" spcFirstLastPara="1" vertOverflow="ellipsis" vert="horz" wrap="square" anchor="ctr" anchorCtr="1"/>
        <a:lstStyle/>
        <a:p>
          <a:pPr>
            <a:defRPr sz="96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en-US"/>
        </a:p>
      </c:txPr>
    </c:title>
    <c:autoTitleDeleted val="0"/>
    <c:plotArea>
      <c:layout>
        <c:manualLayout>
          <c:layoutTarget val="inner"/>
          <c:xMode val="edge"/>
          <c:yMode val="edge"/>
          <c:x val="8.9449263443339866E-2"/>
          <c:y val="7.7628793225123505E-2"/>
          <c:w val="0.68115181791408042"/>
          <c:h val="0.74409559955323157"/>
        </c:manualLayout>
      </c:layout>
      <c:scatterChart>
        <c:scatterStyle val="lineMarker"/>
        <c:varyColors val="0"/>
        <c:ser>
          <c:idx val="0"/>
          <c:order val="0"/>
          <c:spPr>
            <a:ln w="19050" cap="rnd">
              <a:solidFill>
                <a:srgbClr val="0000FF"/>
              </a:solidFill>
              <a:prstDash val="sysDash"/>
              <a:round/>
            </a:ln>
            <a:effectLst/>
          </c:spPr>
          <c:marker>
            <c:symbol val="none"/>
          </c:marker>
          <c:xVal>
            <c:numRef>
              <c:f>Sheet1!$B$1:$B$73</c:f>
              <c:numCache>
                <c:formatCode>General</c:formatCode>
                <c:ptCount val="73"/>
                <c:pt idx="0">
                  <c:v>42.108382300000002</c:v>
                </c:pt>
                <c:pt idx="1">
                  <c:v>41.857181799999999</c:v>
                </c:pt>
                <c:pt idx="2">
                  <c:v>41.600583</c:v>
                </c:pt>
                <c:pt idx="3">
                  <c:v>41.338460699999999</c:v>
                </c:pt>
                <c:pt idx="4">
                  <c:v>41.070687599999999</c:v>
                </c:pt>
                <c:pt idx="5">
                  <c:v>40.797134499999999</c:v>
                </c:pt>
                <c:pt idx="6">
                  <c:v>40.517670099999997</c:v>
                </c:pt>
                <c:pt idx="7">
                  <c:v>40.232161400000003</c:v>
                </c:pt>
                <c:pt idx="8">
                  <c:v>39.940473500000003</c:v>
                </c:pt>
                <c:pt idx="9">
                  <c:v>39.642470199999998</c:v>
                </c:pt>
                <c:pt idx="10">
                  <c:v>39.338013599999996</c:v>
                </c:pt>
                <c:pt idx="11">
                  <c:v>39.026964499999998</c:v>
                </c:pt>
                <c:pt idx="12">
                  <c:v>38.709182800000001</c:v>
                </c:pt>
                <c:pt idx="13">
                  <c:v>38.384527300000002</c:v>
                </c:pt>
                <c:pt idx="14">
                  <c:v>38.194444400000002</c:v>
                </c:pt>
                <c:pt idx="15">
                  <c:v>38.051497400000002</c:v>
                </c:pt>
                <c:pt idx="16">
                  <c:v>37.709416900000001</c:v>
                </c:pt>
                <c:pt idx="17">
                  <c:v>37.3599666</c:v>
                </c:pt>
                <c:pt idx="18">
                  <c:v>37.003003499999998</c:v>
                </c:pt>
                <c:pt idx="19">
                  <c:v>36.638384899999998</c:v>
                </c:pt>
                <c:pt idx="20">
                  <c:v>36.265969300000002</c:v>
                </c:pt>
                <c:pt idx="21">
                  <c:v>35.885616800000001</c:v>
                </c:pt>
                <c:pt idx="22">
                  <c:v>35.497189499999998</c:v>
                </c:pt>
                <c:pt idx="23">
                  <c:v>35.100551899999999</c:v>
                </c:pt>
                <c:pt idx="24">
                  <c:v>34.695571800000003</c:v>
                </c:pt>
                <c:pt idx="25">
                  <c:v>34.282120900000002</c:v>
                </c:pt>
                <c:pt idx="26">
                  <c:v>34.1666667</c:v>
                </c:pt>
                <c:pt idx="27">
                  <c:v>33.856802500000001</c:v>
                </c:pt>
                <c:pt idx="28">
                  <c:v>33.421445400000003</c:v>
                </c:pt>
                <c:pt idx="29">
                  <c:v>32.977168300000002</c:v>
                </c:pt>
                <c:pt idx="30">
                  <c:v>32.523864500000002</c:v>
                </c:pt>
                <c:pt idx="31">
                  <c:v>32.061435799999998</c:v>
                </c:pt>
                <c:pt idx="32">
                  <c:v>31.589792599999999</c:v>
                </c:pt>
                <c:pt idx="33">
                  <c:v>31.108855999999999</c:v>
                </c:pt>
                <c:pt idx="34">
                  <c:v>30.6185583</c:v>
                </c:pt>
                <c:pt idx="35">
                  <c:v>30.138888900000001</c:v>
                </c:pt>
                <c:pt idx="36">
                  <c:v>30.118604000000001</c:v>
                </c:pt>
                <c:pt idx="37">
                  <c:v>29.603312599999999</c:v>
                </c:pt>
                <c:pt idx="38">
                  <c:v>29.078426</c:v>
                </c:pt>
                <c:pt idx="39">
                  <c:v>28.543936599999999</c:v>
                </c:pt>
                <c:pt idx="40">
                  <c:v>27.999855700000001</c:v>
                </c:pt>
                <c:pt idx="41">
                  <c:v>27.446215800000001</c:v>
                </c:pt>
                <c:pt idx="42">
                  <c:v>26.883071999999999</c:v>
                </c:pt>
                <c:pt idx="43">
                  <c:v>26.310504099999999</c:v>
                </c:pt>
                <c:pt idx="44">
                  <c:v>26.111111099999999</c:v>
                </c:pt>
                <c:pt idx="45">
                  <c:v>25.723354700000002</c:v>
                </c:pt>
                <c:pt idx="46">
                  <c:v>25.124153100000001</c:v>
                </c:pt>
                <c:pt idx="47">
                  <c:v>24.5158126</c:v>
                </c:pt>
                <c:pt idx="48">
                  <c:v>23.898536199999999</c:v>
                </c:pt>
                <c:pt idx="49">
                  <c:v>23.272563300000002</c:v>
                </c:pt>
                <c:pt idx="50">
                  <c:v>22.638172000000001</c:v>
                </c:pt>
                <c:pt idx="51">
                  <c:v>22.0833333</c:v>
                </c:pt>
                <c:pt idx="52">
                  <c:v>21.994270700000001</c:v>
                </c:pt>
                <c:pt idx="53">
                  <c:v>21.333578800000002</c:v>
                </c:pt>
                <c:pt idx="54">
                  <c:v>20.6654418</c:v>
                </c:pt>
                <c:pt idx="55">
                  <c:v>19.990324699999999</c:v>
                </c:pt>
                <c:pt idx="56">
                  <c:v>19.308744600000001</c:v>
                </c:pt>
                <c:pt idx="57">
                  <c:v>18.6212728</c:v>
                </c:pt>
                <c:pt idx="58">
                  <c:v>18.055555600000002</c:v>
                </c:pt>
                <c:pt idx="59">
                  <c:v>17.926075099999998</c:v>
                </c:pt>
                <c:pt idx="60">
                  <c:v>17.215245899999999</c:v>
                </c:pt>
                <c:pt idx="61">
                  <c:v>16.5005123</c:v>
                </c:pt>
                <c:pt idx="62">
                  <c:v>15.7826992</c:v>
                </c:pt>
                <c:pt idx="63">
                  <c:v>15.062696799999999</c:v>
                </c:pt>
                <c:pt idx="64">
                  <c:v>14.341461499999999</c:v>
                </c:pt>
                <c:pt idx="65">
                  <c:v>14.027777800000001</c:v>
                </c:pt>
                <c:pt idx="66">
                  <c:v>13.6100762</c:v>
                </c:pt>
                <c:pt idx="67">
                  <c:v>12.871946100000001</c:v>
                </c:pt>
                <c:pt idx="68">
                  <c:v>12.135903900000001</c:v>
                </c:pt>
                <c:pt idx="69">
                  <c:v>11.4032035</c:v>
                </c:pt>
                <c:pt idx="70">
                  <c:v>10.675165099999999</c:v>
                </c:pt>
                <c:pt idx="71">
                  <c:v>10</c:v>
                </c:pt>
                <c:pt idx="72">
                  <c:v>10</c:v>
                </c:pt>
              </c:numCache>
            </c:numRef>
          </c:xVal>
          <c:yVal>
            <c:numRef>
              <c:f>Sheet1!$C$1:$C$73</c:f>
              <c:numCache>
                <c:formatCode>General</c:formatCode>
                <c:ptCount val="73"/>
                <c:pt idx="0">
                  <c:v>4.5</c:v>
                </c:pt>
                <c:pt idx="1">
                  <c:v>4.45</c:v>
                </c:pt>
                <c:pt idx="2">
                  <c:v>4.4000000000000004</c:v>
                </c:pt>
                <c:pt idx="3">
                  <c:v>4.3499999999999996</c:v>
                </c:pt>
                <c:pt idx="4">
                  <c:v>4.3</c:v>
                </c:pt>
                <c:pt idx="5">
                  <c:v>4.25</c:v>
                </c:pt>
                <c:pt idx="6">
                  <c:v>4.2</c:v>
                </c:pt>
                <c:pt idx="7">
                  <c:v>4.1500000000000004</c:v>
                </c:pt>
                <c:pt idx="8">
                  <c:v>4.0999999999999996</c:v>
                </c:pt>
                <c:pt idx="9">
                  <c:v>4.05</c:v>
                </c:pt>
                <c:pt idx="10">
                  <c:v>4</c:v>
                </c:pt>
                <c:pt idx="11">
                  <c:v>3.95</c:v>
                </c:pt>
                <c:pt idx="12">
                  <c:v>3.9</c:v>
                </c:pt>
                <c:pt idx="13">
                  <c:v>3.85</c:v>
                </c:pt>
                <c:pt idx="14">
                  <c:v>3.8214538999999998</c:v>
                </c:pt>
                <c:pt idx="15">
                  <c:v>3.8</c:v>
                </c:pt>
                <c:pt idx="16">
                  <c:v>3.75</c:v>
                </c:pt>
                <c:pt idx="17">
                  <c:v>3.7</c:v>
                </c:pt>
                <c:pt idx="18">
                  <c:v>3.65</c:v>
                </c:pt>
                <c:pt idx="19">
                  <c:v>3.6</c:v>
                </c:pt>
                <c:pt idx="20">
                  <c:v>3.55</c:v>
                </c:pt>
                <c:pt idx="21">
                  <c:v>3.5</c:v>
                </c:pt>
                <c:pt idx="22">
                  <c:v>3.45</c:v>
                </c:pt>
                <c:pt idx="23">
                  <c:v>3.4</c:v>
                </c:pt>
                <c:pt idx="24">
                  <c:v>3.35</c:v>
                </c:pt>
                <c:pt idx="25">
                  <c:v>3.3</c:v>
                </c:pt>
                <c:pt idx="26">
                  <c:v>3.2864474000000001</c:v>
                </c:pt>
                <c:pt idx="27">
                  <c:v>3.25</c:v>
                </c:pt>
                <c:pt idx="28">
                  <c:v>3.2</c:v>
                </c:pt>
                <c:pt idx="29">
                  <c:v>3.15</c:v>
                </c:pt>
                <c:pt idx="30">
                  <c:v>3.1</c:v>
                </c:pt>
                <c:pt idx="31">
                  <c:v>3.05</c:v>
                </c:pt>
                <c:pt idx="32">
                  <c:v>3</c:v>
                </c:pt>
                <c:pt idx="33">
                  <c:v>2.95</c:v>
                </c:pt>
                <c:pt idx="34">
                  <c:v>2.9</c:v>
                </c:pt>
                <c:pt idx="35">
                  <c:v>2.8520378000000002</c:v>
                </c:pt>
                <c:pt idx="36">
                  <c:v>2.85</c:v>
                </c:pt>
                <c:pt idx="37">
                  <c:v>2.8</c:v>
                </c:pt>
                <c:pt idx="38">
                  <c:v>2.75</c:v>
                </c:pt>
                <c:pt idx="39">
                  <c:v>2.7</c:v>
                </c:pt>
                <c:pt idx="40">
                  <c:v>2.65</c:v>
                </c:pt>
                <c:pt idx="41">
                  <c:v>2.6</c:v>
                </c:pt>
                <c:pt idx="42">
                  <c:v>2.5499999999999998</c:v>
                </c:pt>
                <c:pt idx="43">
                  <c:v>2.5</c:v>
                </c:pt>
                <c:pt idx="44">
                  <c:v>2.4831175000000001</c:v>
                </c:pt>
                <c:pt idx="45">
                  <c:v>2.4500000000000002</c:v>
                </c:pt>
                <c:pt idx="46">
                  <c:v>2.4</c:v>
                </c:pt>
                <c:pt idx="47">
                  <c:v>2.35</c:v>
                </c:pt>
                <c:pt idx="48">
                  <c:v>2.2999999999999998</c:v>
                </c:pt>
                <c:pt idx="49">
                  <c:v>2.25</c:v>
                </c:pt>
                <c:pt idx="50">
                  <c:v>2.2000000000000002</c:v>
                </c:pt>
                <c:pt idx="51">
                  <c:v>2.1569897999999998</c:v>
                </c:pt>
                <c:pt idx="52">
                  <c:v>2.15</c:v>
                </c:pt>
                <c:pt idx="53">
                  <c:v>2.1</c:v>
                </c:pt>
                <c:pt idx="54">
                  <c:v>2.0499999999999998</c:v>
                </c:pt>
                <c:pt idx="55">
                  <c:v>2</c:v>
                </c:pt>
                <c:pt idx="56">
                  <c:v>1.95</c:v>
                </c:pt>
                <c:pt idx="57">
                  <c:v>1.9</c:v>
                </c:pt>
                <c:pt idx="58">
                  <c:v>1.8594439</c:v>
                </c:pt>
                <c:pt idx="59">
                  <c:v>1.85</c:v>
                </c:pt>
                <c:pt idx="60">
                  <c:v>1.8</c:v>
                </c:pt>
                <c:pt idx="61">
                  <c:v>1.75</c:v>
                </c:pt>
                <c:pt idx="62">
                  <c:v>1.7</c:v>
                </c:pt>
                <c:pt idx="63">
                  <c:v>1.65</c:v>
                </c:pt>
                <c:pt idx="64">
                  <c:v>1.6</c:v>
                </c:pt>
                <c:pt idx="65">
                  <c:v>1.578846</c:v>
                </c:pt>
                <c:pt idx="66">
                  <c:v>1.55</c:v>
                </c:pt>
                <c:pt idx="67">
                  <c:v>1.5</c:v>
                </c:pt>
                <c:pt idx="68">
                  <c:v>1.45</c:v>
                </c:pt>
                <c:pt idx="69">
                  <c:v>1.4</c:v>
                </c:pt>
                <c:pt idx="70">
                  <c:v>1.35</c:v>
                </c:pt>
                <c:pt idx="71">
                  <c:v>1.3034338000000001</c:v>
                </c:pt>
                <c:pt idx="72">
                  <c:v>1.35</c:v>
                </c:pt>
              </c:numCache>
            </c:numRef>
          </c:yVal>
          <c:smooth val="0"/>
        </c:ser>
        <c:ser>
          <c:idx val="1"/>
          <c:order val="1"/>
          <c:spPr>
            <a:ln w="19050" cap="rnd">
              <a:solidFill>
                <a:srgbClr val="FF00FF"/>
              </a:solidFill>
              <a:round/>
            </a:ln>
            <a:effectLst/>
          </c:spPr>
          <c:marker>
            <c:symbol val="none"/>
          </c:marker>
          <c:xVal>
            <c:numRef>
              <c:f>Sheet1!$E$1:$E$93</c:f>
              <c:numCache>
                <c:formatCode>General</c:formatCode>
                <c:ptCount val="93"/>
                <c:pt idx="0">
                  <c:v>98.948552899999996</c:v>
                </c:pt>
                <c:pt idx="1">
                  <c:v>98.611111100000002</c:v>
                </c:pt>
                <c:pt idx="2">
                  <c:v>98.3811374</c:v>
                </c:pt>
                <c:pt idx="3">
                  <c:v>97.800210199999995</c:v>
                </c:pt>
                <c:pt idx="4">
                  <c:v>97.206778</c:v>
                </c:pt>
                <c:pt idx="5">
                  <c:v>96.600552699999994</c:v>
                </c:pt>
                <c:pt idx="6">
                  <c:v>95.981241699999998</c:v>
                </c:pt>
                <c:pt idx="7">
                  <c:v>95.348547800000006</c:v>
                </c:pt>
                <c:pt idx="8">
                  <c:v>94.702169900000001</c:v>
                </c:pt>
                <c:pt idx="9">
                  <c:v>94.583333300000007</c:v>
                </c:pt>
                <c:pt idx="10">
                  <c:v>94.039646099999999</c:v>
                </c:pt>
                <c:pt idx="11">
                  <c:v>93.362293899999997</c:v>
                </c:pt>
                <c:pt idx="12">
                  <c:v>92.670273600000002</c:v>
                </c:pt>
                <c:pt idx="13">
                  <c:v>91.963268900000003</c:v>
                </c:pt>
                <c:pt idx="14">
                  <c:v>91.240961100000007</c:v>
                </c:pt>
                <c:pt idx="15">
                  <c:v>90.555555600000005</c:v>
                </c:pt>
                <c:pt idx="16">
                  <c:v>90.502811100000002</c:v>
                </c:pt>
                <c:pt idx="17">
                  <c:v>89.745800200000005</c:v>
                </c:pt>
                <c:pt idx="18">
                  <c:v>88.972452799999999</c:v>
                </c:pt>
                <c:pt idx="19">
                  <c:v>88.182444599999997</c:v>
                </c:pt>
                <c:pt idx="20">
                  <c:v>87.375451900000002</c:v>
                </c:pt>
                <c:pt idx="21">
                  <c:v>86.551152299999998</c:v>
                </c:pt>
                <c:pt idx="22">
                  <c:v>86.527777799999996</c:v>
                </c:pt>
                <c:pt idx="23">
                  <c:v>85.705668700000004</c:v>
                </c:pt>
                <c:pt idx="24">
                  <c:v>84.842062299999995</c:v>
                </c:pt>
                <c:pt idx="25">
                  <c:v>83.960121700000002</c:v>
                </c:pt>
                <c:pt idx="26">
                  <c:v>83.059539299999997</c:v>
                </c:pt>
                <c:pt idx="27">
                  <c:v>82.5</c:v>
                </c:pt>
                <c:pt idx="28">
                  <c:v>82.138375800000006</c:v>
                </c:pt>
                <c:pt idx="29">
                  <c:v>81.195343399999999</c:v>
                </c:pt>
                <c:pt idx="30">
                  <c:v>80.232707399999995</c:v>
                </c:pt>
                <c:pt idx="31">
                  <c:v>79.250197299999996</c:v>
                </c:pt>
                <c:pt idx="32">
                  <c:v>78.472222200000004</c:v>
                </c:pt>
                <c:pt idx="33">
                  <c:v>78.246482200000003</c:v>
                </c:pt>
                <c:pt idx="34">
                  <c:v>77.218578399999998</c:v>
                </c:pt>
                <c:pt idx="35">
                  <c:v>76.1699828</c:v>
                </c:pt>
                <c:pt idx="36">
                  <c:v>75.100492700000004</c:v>
                </c:pt>
                <c:pt idx="37">
                  <c:v>74.444444399999995</c:v>
                </c:pt>
                <c:pt idx="38">
                  <c:v>74.007741499999995</c:v>
                </c:pt>
                <c:pt idx="39">
                  <c:v>72.890353700000006</c:v>
                </c:pt>
                <c:pt idx="40">
                  <c:v>71.751507399999994</c:v>
                </c:pt>
                <c:pt idx="41">
                  <c:v>70.591110200000003</c:v>
                </c:pt>
                <c:pt idx="42">
                  <c:v>70.416666699999993</c:v>
                </c:pt>
                <c:pt idx="43">
                  <c:v>69.403750200000005</c:v>
                </c:pt>
                <c:pt idx="44">
                  <c:v>68.1937231</c:v>
                </c:pt>
                <c:pt idx="45">
                  <c:v>66.961982000000006</c:v>
                </c:pt>
                <c:pt idx="46">
                  <c:v>66.388888899999998</c:v>
                </c:pt>
                <c:pt idx="47">
                  <c:v>65.704770800000006</c:v>
                </c:pt>
                <c:pt idx="48">
                  <c:v>64.422696700000003</c:v>
                </c:pt>
                <c:pt idx="49">
                  <c:v>63.119167599999997</c:v>
                </c:pt>
                <c:pt idx="50">
                  <c:v>62.361111100000002</c:v>
                </c:pt>
                <c:pt idx="51">
                  <c:v>61.791036200000001</c:v>
                </c:pt>
                <c:pt idx="52">
                  <c:v>60.437341699999998</c:v>
                </c:pt>
                <c:pt idx="53">
                  <c:v>59.063000899999999</c:v>
                </c:pt>
                <c:pt idx="54">
                  <c:v>58.3333333</c:v>
                </c:pt>
                <c:pt idx="55">
                  <c:v>57.664228799999997</c:v>
                </c:pt>
                <c:pt idx="56">
                  <c:v>56.241027000000003</c:v>
                </c:pt>
                <c:pt idx="57">
                  <c:v>54.798685200000001</c:v>
                </c:pt>
                <c:pt idx="58">
                  <c:v>54.305555599999998</c:v>
                </c:pt>
                <c:pt idx="59">
                  <c:v>53.331309300000001</c:v>
                </c:pt>
                <c:pt idx="60">
                  <c:v>51.842850400000003</c:v>
                </c:pt>
                <c:pt idx="61">
                  <c:v>50.337618599999999</c:v>
                </c:pt>
                <c:pt idx="62">
                  <c:v>50.277777800000003</c:v>
                </c:pt>
                <c:pt idx="63">
                  <c:v>48.805892700000001</c:v>
                </c:pt>
                <c:pt idx="64">
                  <c:v>47.259058099999997</c:v>
                </c:pt>
                <c:pt idx="65">
                  <c:v>46.25</c:v>
                </c:pt>
                <c:pt idx="66">
                  <c:v>45.694449599999999</c:v>
                </c:pt>
                <c:pt idx="67">
                  <c:v>44.109738700000001</c:v>
                </c:pt>
                <c:pt idx="68">
                  <c:v>42.514556399999996</c:v>
                </c:pt>
                <c:pt idx="69">
                  <c:v>42.222222199999997</c:v>
                </c:pt>
                <c:pt idx="70">
                  <c:v>40.899175399999997</c:v>
                </c:pt>
                <c:pt idx="71">
                  <c:v>39.274274599999998</c:v>
                </c:pt>
                <c:pt idx="72">
                  <c:v>38.194444400000002</c:v>
                </c:pt>
                <c:pt idx="73">
                  <c:v>37.639138799999998</c:v>
                </c:pt>
                <c:pt idx="74">
                  <c:v>35.990820800000002</c:v>
                </c:pt>
                <c:pt idx="75">
                  <c:v>34.342023500000003</c:v>
                </c:pt>
                <c:pt idx="76">
                  <c:v>34.1666667</c:v>
                </c:pt>
                <c:pt idx="77">
                  <c:v>32.679532399999999</c:v>
                </c:pt>
                <c:pt idx="78">
                  <c:v>31.0198775</c:v>
                </c:pt>
                <c:pt idx="79">
                  <c:v>30.138888900000001</c:v>
                </c:pt>
                <c:pt idx="80">
                  <c:v>29.358486299999999</c:v>
                </c:pt>
                <c:pt idx="81">
                  <c:v>27.697141500000001</c:v>
                </c:pt>
                <c:pt idx="82">
                  <c:v>26.111111099999999</c:v>
                </c:pt>
                <c:pt idx="83">
                  <c:v>26.048749300000001</c:v>
                </c:pt>
                <c:pt idx="84">
                  <c:v>24.395865100000002</c:v>
                </c:pt>
                <c:pt idx="85">
                  <c:v>22.763800100000001</c:v>
                </c:pt>
                <c:pt idx="86">
                  <c:v>22.0833333</c:v>
                </c:pt>
                <c:pt idx="87">
                  <c:v>21.14124</c:v>
                </c:pt>
                <c:pt idx="88">
                  <c:v>19.536330199999998</c:v>
                </c:pt>
                <c:pt idx="89">
                  <c:v>18.055555600000002</c:v>
                </c:pt>
                <c:pt idx="90">
                  <c:v>17.9621289</c:v>
                </c:pt>
                <c:pt idx="91">
                  <c:v>16.396386</c:v>
                </c:pt>
                <c:pt idx="92">
                  <c:v>14.027777800000001</c:v>
                </c:pt>
              </c:numCache>
            </c:numRef>
          </c:xVal>
          <c:yVal>
            <c:numRef>
              <c:f>Sheet1!$F$1:$F$93</c:f>
              <c:numCache>
                <c:formatCode>General</c:formatCode>
                <c:ptCount val="93"/>
                <c:pt idx="0">
                  <c:v>4.5</c:v>
                </c:pt>
                <c:pt idx="1">
                  <c:v>4.4702929999999999</c:v>
                </c:pt>
                <c:pt idx="2">
                  <c:v>4.45</c:v>
                </c:pt>
                <c:pt idx="3">
                  <c:v>4.4000000000000004</c:v>
                </c:pt>
                <c:pt idx="4">
                  <c:v>4.3499999999999996</c:v>
                </c:pt>
                <c:pt idx="5">
                  <c:v>4.3</c:v>
                </c:pt>
                <c:pt idx="6">
                  <c:v>4.25</c:v>
                </c:pt>
                <c:pt idx="7">
                  <c:v>4.2</c:v>
                </c:pt>
                <c:pt idx="8">
                  <c:v>4.1500000000000004</c:v>
                </c:pt>
                <c:pt idx="9">
                  <c:v>4.1410571999999997</c:v>
                </c:pt>
                <c:pt idx="10">
                  <c:v>4.0999999999999996</c:v>
                </c:pt>
                <c:pt idx="11">
                  <c:v>4.05</c:v>
                </c:pt>
                <c:pt idx="12">
                  <c:v>4</c:v>
                </c:pt>
                <c:pt idx="13">
                  <c:v>3.95</c:v>
                </c:pt>
                <c:pt idx="14">
                  <c:v>3.9</c:v>
                </c:pt>
                <c:pt idx="15">
                  <c:v>3.8535876999999998</c:v>
                </c:pt>
                <c:pt idx="16">
                  <c:v>3.85</c:v>
                </c:pt>
                <c:pt idx="17">
                  <c:v>3.8</c:v>
                </c:pt>
                <c:pt idx="18">
                  <c:v>3.75</c:v>
                </c:pt>
                <c:pt idx="19">
                  <c:v>3.7</c:v>
                </c:pt>
                <c:pt idx="20">
                  <c:v>3.65</c:v>
                </c:pt>
                <c:pt idx="21">
                  <c:v>3.6</c:v>
                </c:pt>
                <c:pt idx="22">
                  <c:v>3.5986258000000002</c:v>
                </c:pt>
                <c:pt idx="23">
                  <c:v>3.55</c:v>
                </c:pt>
                <c:pt idx="24">
                  <c:v>3.5</c:v>
                </c:pt>
                <c:pt idx="25">
                  <c:v>3.45</c:v>
                </c:pt>
                <c:pt idx="26">
                  <c:v>3.4</c:v>
                </c:pt>
                <c:pt idx="27">
                  <c:v>3.3697157999999998</c:v>
                </c:pt>
                <c:pt idx="28">
                  <c:v>3.35</c:v>
                </c:pt>
                <c:pt idx="29">
                  <c:v>3.3</c:v>
                </c:pt>
                <c:pt idx="30">
                  <c:v>3.25</c:v>
                </c:pt>
                <c:pt idx="31">
                  <c:v>3.2</c:v>
                </c:pt>
                <c:pt idx="32">
                  <c:v>3.1613216999999998</c:v>
                </c:pt>
                <c:pt idx="33">
                  <c:v>3.15</c:v>
                </c:pt>
                <c:pt idx="34">
                  <c:v>3.1</c:v>
                </c:pt>
                <c:pt idx="35">
                  <c:v>3.05</c:v>
                </c:pt>
                <c:pt idx="36">
                  <c:v>3</c:v>
                </c:pt>
                <c:pt idx="37">
                  <c:v>2.9701078000000001</c:v>
                </c:pt>
                <c:pt idx="38">
                  <c:v>2.95</c:v>
                </c:pt>
                <c:pt idx="39">
                  <c:v>2.9</c:v>
                </c:pt>
                <c:pt idx="40">
                  <c:v>2.85</c:v>
                </c:pt>
                <c:pt idx="41">
                  <c:v>2.8</c:v>
                </c:pt>
                <c:pt idx="42">
                  <c:v>2.7927325999999999</c:v>
                </c:pt>
                <c:pt idx="43">
                  <c:v>2.75</c:v>
                </c:pt>
                <c:pt idx="44">
                  <c:v>2.7</c:v>
                </c:pt>
                <c:pt idx="45">
                  <c:v>2.65</c:v>
                </c:pt>
                <c:pt idx="46">
                  <c:v>2.6273856000000002</c:v>
                </c:pt>
                <c:pt idx="47">
                  <c:v>2.6</c:v>
                </c:pt>
                <c:pt idx="48">
                  <c:v>2.5499999999999998</c:v>
                </c:pt>
                <c:pt idx="49">
                  <c:v>2.5</c:v>
                </c:pt>
                <c:pt idx="50">
                  <c:v>2.4716624999999999</c:v>
                </c:pt>
                <c:pt idx="51">
                  <c:v>2.4500000000000002</c:v>
                </c:pt>
                <c:pt idx="52">
                  <c:v>2.4</c:v>
                </c:pt>
                <c:pt idx="53">
                  <c:v>2.35</c:v>
                </c:pt>
                <c:pt idx="54">
                  <c:v>2.3241516</c:v>
                </c:pt>
                <c:pt idx="55">
                  <c:v>2.2999999999999998</c:v>
                </c:pt>
                <c:pt idx="56">
                  <c:v>2.25</c:v>
                </c:pt>
                <c:pt idx="57">
                  <c:v>2.2000000000000002</c:v>
                </c:pt>
                <c:pt idx="58">
                  <c:v>2.1834359000000001</c:v>
                </c:pt>
                <c:pt idx="59">
                  <c:v>2.15</c:v>
                </c:pt>
                <c:pt idx="60">
                  <c:v>2.1</c:v>
                </c:pt>
                <c:pt idx="61">
                  <c:v>2.0499999999999998</c:v>
                </c:pt>
                <c:pt idx="62">
                  <c:v>2.0480925000000001</c:v>
                </c:pt>
                <c:pt idx="63">
                  <c:v>2</c:v>
                </c:pt>
                <c:pt idx="64">
                  <c:v>1.95</c:v>
                </c:pt>
                <c:pt idx="65">
                  <c:v>1.9180633</c:v>
                </c:pt>
                <c:pt idx="66">
                  <c:v>1.9</c:v>
                </c:pt>
                <c:pt idx="67">
                  <c:v>1.85</c:v>
                </c:pt>
                <c:pt idx="68">
                  <c:v>1.8</c:v>
                </c:pt>
                <c:pt idx="69">
                  <c:v>1.7911798999999999</c:v>
                </c:pt>
                <c:pt idx="70">
                  <c:v>1.75</c:v>
                </c:pt>
                <c:pt idx="71">
                  <c:v>1.7</c:v>
                </c:pt>
                <c:pt idx="72">
                  <c:v>1.6673640999999999</c:v>
                </c:pt>
                <c:pt idx="73">
                  <c:v>1.65</c:v>
                </c:pt>
                <c:pt idx="74">
                  <c:v>1.6</c:v>
                </c:pt>
                <c:pt idx="75">
                  <c:v>1.55</c:v>
                </c:pt>
                <c:pt idx="76">
                  <c:v>1.5449098999999999</c:v>
                </c:pt>
                <c:pt idx="77">
                  <c:v>1.5</c:v>
                </c:pt>
                <c:pt idx="78">
                  <c:v>1.45</c:v>
                </c:pt>
                <c:pt idx="79">
                  <c:v>1.4240276999999999</c:v>
                </c:pt>
                <c:pt idx="80">
                  <c:v>1.4</c:v>
                </c:pt>
                <c:pt idx="81">
                  <c:v>1.35</c:v>
                </c:pt>
                <c:pt idx="82">
                  <c:v>1.3019802</c:v>
                </c:pt>
                <c:pt idx="83">
                  <c:v>1.3</c:v>
                </c:pt>
                <c:pt idx="84">
                  <c:v>1.25</c:v>
                </c:pt>
                <c:pt idx="85">
                  <c:v>1.2</c:v>
                </c:pt>
                <c:pt idx="86">
                  <c:v>1.1797101999999999</c:v>
                </c:pt>
                <c:pt idx="87">
                  <c:v>1.1499999999999999</c:v>
                </c:pt>
                <c:pt idx="88">
                  <c:v>1.1000000000000001</c:v>
                </c:pt>
                <c:pt idx="89">
                  <c:v>1.0531439</c:v>
                </c:pt>
                <c:pt idx="90">
                  <c:v>1.05</c:v>
                </c:pt>
                <c:pt idx="91">
                  <c:v>1</c:v>
                </c:pt>
                <c:pt idx="92">
                  <c:v>1</c:v>
                </c:pt>
              </c:numCache>
            </c:numRef>
          </c:yVal>
          <c:smooth val="0"/>
        </c:ser>
        <c:ser>
          <c:idx val="2"/>
          <c:order val="2"/>
          <c:spPr>
            <a:ln w="19050" cap="rnd">
              <a:solidFill>
                <a:srgbClr val="FF3300"/>
              </a:solidFill>
              <a:prstDash val="lgDash"/>
              <a:round/>
            </a:ln>
            <a:effectLst/>
          </c:spPr>
          <c:marker>
            <c:symbol val="none"/>
          </c:marker>
          <c:xVal>
            <c:numRef>
              <c:f>Sheet1!$H$1:$H$110</c:f>
              <c:numCache>
                <c:formatCode>General</c:formatCode>
                <c:ptCount val="110"/>
                <c:pt idx="0">
                  <c:v>156.00408210000001</c:v>
                </c:pt>
                <c:pt idx="1">
                  <c:v>155.11858079999999</c:v>
                </c:pt>
                <c:pt idx="2">
                  <c:v>155</c:v>
                </c:pt>
                <c:pt idx="3">
                  <c:v>154.2121252</c:v>
                </c:pt>
                <c:pt idx="4">
                  <c:v>153.28586060000001</c:v>
                </c:pt>
                <c:pt idx="5">
                  <c:v>152.33962790000001</c:v>
                </c:pt>
                <c:pt idx="6">
                  <c:v>151.3729702</c:v>
                </c:pt>
                <c:pt idx="7">
                  <c:v>150.9722222</c:v>
                </c:pt>
                <c:pt idx="8">
                  <c:v>150.3839491</c:v>
                </c:pt>
                <c:pt idx="9">
                  <c:v>149.3725082</c:v>
                </c:pt>
                <c:pt idx="10">
                  <c:v>148.33917729999999</c:v>
                </c:pt>
                <c:pt idx="11">
                  <c:v>147.2834732</c:v>
                </c:pt>
                <c:pt idx="12">
                  <c:v>146.94444440000001</c:v>
                </c:pt>
                <c:pt idx="13">
                  <c:v>146.20299869999999</c:v>
                </c:pt>
                <c:pt idx="14">
                  <c:v>145.0982344</c:v>
                </c:pt>
                <c:pt idx="15">
                  <c:v>143.96955750000001</c:v>
                </c:pt>
                <c:pt idx="16">
                  <c:v>142.91666670000001</c:v>
                </c:pt>
                <c:pt idx="17">
                  <c:v>142.8162011</c:v>
                </c:pt>
                <c:pt idx="18">
                  <c:v>141.63506820000001</c:v>
                </c:pt>
                <c:pt idx="19">
                  <c:v>140.42844629999999</c:v>
                </c:pt>
                <c:pt idx="20">
                  <c:v>139.19582930000001</c:v>
                </c:pt>
                <c:pt idx="21">
                  <c:v>138.88888890000001</c:v>
                </c:pt>
                <c:pt idx="22">
                  <c:v>137.9341134</c:v>
                </c:pt>
                <c:pt idx="23">
                  <c:v>136.6444831</c:v>
                </c:pt>
                <c:pt idx="24">
                  <c:v>135.32727550000001</c:v>
                </c:pt>
                <c:pt idx="25">
                  <c:v>134.86111109999999</c:v>
                </c:pt>
                <c:pt idx="26">
                  <c:v>133.9795258</c:v>
                </c:pt>
                <c:pt idx="27">
                  <c:v>132.60182610000001</c:v>
                </c:pt>
                <c:pt idx="28">
                  <c:v>131.1950056</c:v>
                </c:pt>
                <c:pt idx="29">
                  <c:v>130.83333329999999</c:v>
                </c:pt>
                <c:pt idx="30">
                  <c:v>129.75548459999999</c:v>
                </c:pt>
                <c:pt idx="31">
                  <c:v>128.28478459999999</c:v>
                </c:pt>
                <c:pt idx="32">
                  <c:v>126.80555560000001</c:v>
                </c:pt>
                <c:pt idx="33">
                  <c:v>126.78344610000001</c:v>
                </c:pt>
                <c:pt idx="34">
                  <c:v>125.2466046</c:v>
                </c:pt>
                <c:pt idx="35">
                  <c:v>123.6782748</c:v>
                </c:pt>
                <c:pt idx="36">
                  <c:v>122.7777778</c:v>
                </c:pt>
                <c:pt idx="37">
                  <c:v>122.0759242</c:v>
                </c:pt>
                <c:pt idx="38">
                  <c:v>120.4384872</c:v>
                </c:pt>
                <c:pt idx="39">
                  <c:v>118.7684223</c:v>
                </c:pt>
                <c:pt idx="40">
                  <c:v>118.75</c:v>
                </c:pt>
                <c:pt idx="41">
                  <c:v>117.06008509999999</c:v>
                </c:pt>
                <c:pt idx="42">
                  <c:v>115.3184368</c:v>
                </c:pt>
                <c:pt idx="43">
                  <c:v>114.7222222</c:v>
                </c:pt>
                <c:pt idx="44">
                  <c:v>113.53945760000001</c:v>
                </c:pt>
                <c:pt idx="45">
                  <c:v>111.7248124</c:v>
                </c:pt>
                <c:pt idx="46">
                  <c:v>110.69444439999999</c:v>
                </c:pt>
                <c:pt idx="47">
                  <c:v>109.87358519999999</c:v>
                </c:pt>
                <c:pt idx="48">
                  <c:v>107.98490889999999</c:v>
                </c:pt>
                <c:pt idx="49">
                  <c:v>106.66666669999999</c:v>
                </c:pt>
                <c:pt idx="50">
                  <c:v>106.0602014</c:v>
                </c:pt>
                <c:pt idx="51">
                  <c:v>104.09693059999999</c:v>
                </c:pt>
                <c:pt idx="52">
                  <c:v>102.6388889</c:v>
                </c:pt>
                <c:pt idx="53">
                  <c:v>102.09797690000001</c:v>
                </c:pt>
                <c:pt idx="54">
                  <c:v>100.0601222</c:v>
                </c:pt>
                <c:pt idx="55">
                  <c:v>98.611111100000002</c:v>
                </c:pt>
                <c:pt idx="56">
                  <c:v>97.986727799999997</c:v>
                </c:pt>
                <c:pt idx="57">
                  <c:v>95.874989900000003</c:v>
                </c:pt>
                <c:pt idx="58">
                  <c:v>94.583333300000007</c:v>
                </c:pt>
                <c:pt idx="59">
                  <c:v>93.727649799999995</c:v>
                </c:pt>
                <c:pt idx="60">
                  <c:v>91.543547500000003</c:v>
                </c:pt>
                <c:pt idx="61">
                  <c:v>90.555555600000005</c:v>
                </c:pt>
                <c:pt idx="62">
                  <c:v>89.323574899999997</c:v>
                </c:pt>
                <c:pt idx="63">
                  <c:v>87.069585000000004</c:v>
                </c:pt>
                <c:pt idx="64">
                  <c:v>86.527777799999996</c:v>
                </c:pt>
                <c:pt idx="65">
                  <c:v>84.779252400000004</c:v>
                </c:pt>
                <c:pt idx="66">
                  <c:v>82.5</c:v>
                </c:pt>
                <c:pt idx="67">
                  <c:v>82.458771600000006</c:v>
                </c:pt>
                <c:pt idx="68">
                  <c:v>80.101646599999995</c:v>
                </c:pt>
                <c:pt idx="69">
                  <c:v>78.472222200000004</c:v>
                </c:pt>
                <c:pt idx="70">
                  <c:v>77.716299100000001</c:v>
                </c:pt>
                <c:pt idx="71">
                  <c:v>75.300249899999997</c:v>
                </c:pt>
                <c:pt idx="72">
                  <c:v>74.444444399999995</c:v>
                </c:pt>
                <c:pt idx="73">
                  <c:v>72.855355599999996</c:v>
                </c:pt>
                <c:pt idx="74">
                  <c:v>70.416666699999993</c:v>
                </c:pt>
                <c:pt idx="75">
                  <c:v>70.387243900000001</c:v>
                </c:pt>
                <c:pt idx="76">
                  <c:v>67.889775999999998</c:v>
                </c:pt>
                <c:pt idx="77">
                  <c:v>66.388888899999998</c:v>
                </c:pt>
                <c:pt idx="78">
                  <c:v>65.372902600000003</c:v>
                </c:pt>
                <c:pt idx="79">
                  <c:v>62.836700399999998</c:v>
                </c:pt>
                <c:pt idx="80">
                  <c:v>62.361111100000002</c:v>
                </c:pt>
                <c:pt idx="81">
                  <c:v>60.280389700000001</c:v>
                </c:pt>
                <c:pt idx="82">
                  <c:v>58.3333333</c:v>
                </c:pt>
                <c:pt idx="83">
                  <c:v>57.712916499999999</c:v>
                </c:pt>
                <c:pt idx="84">
                  <c:v>55.132265199999999</c:v>
                </c:pt>
                <c:pt idx="85">
                  <c:v>54.305555599999998</c:v>
                </c:pt>
                <c:pt idx="86">
                  <c:v>52.542786999999997</c:v>
                </c:pt>
                <c:pt idx="87">
                  <c:v>50.277777800000003</c:v>
                </c:pt>
                <c:pt idx="88">
                  <c:v>49.9526149</c:v>
                </c:pt>
                <c:pt idx="89">
                  <c:v>47.357584500000002</c:v>
                </c:pt>
                <c:pt idx="90">
                  <c:v>46.25</c:v>
                </c:pt>
                <c:pt idx="91">
                  <c:v>44.767315699999997</c:v>
                </c:pt>
                <c:pt idx="92">
                  <c:v>42.222222199999997</c:v>
                </c:pt>
                <c:pt idx="93">
                  <c:v>42.189504900000003</c:v>
                </c:pt>
                <c:pt idx="94">
                  <c:v>39.616489700000002</c:v>
                </c:pt>
                <c:pt idx="95">
                  <c:v>38.194444400000002</c:v>
                </c:pt>
                <c:pt idx="96">
                  <c:v>37.065147099999997</c:v>
                </c:pt>
                <c:pt idx="97">
                  <c:v>34.538545900000003</c:v>
                </c:pt>
                <c:pt idx="98">
                  <c:v>34.1666667</c:v>
                </c:pt>
                <c:pt idx="99">
                  <c:v>32.033656000000001</c:v>
                </c:pt>
                <c:pt idx="100">
                  <c:v>30.138888900000001</c:v>
                </c:pt>
                <c:pt idx="101">
                  <c:v>29.568805699999999</c:v>
                </c:pt>
                <c:pt idx="102">
                  <c:v>27.138845400000001</c:v>
                </c:pt>
              </c:numCache>
            </c:numRef>
          </c:xVal>
          <c:yVal>
            <c:numRef>
              <c:f>Sheet1!$I$1:$I$110</c:f>
              <c:numCache>
                <c:formatCode>General</c:formatCode>
                <c:ptCount val="110"/>
                <c:pt idx="0">
                  <c:v>4.5</c:v>
                </c:pt>
                <c:pt idx="1">
                  <c:v>4.45</c:v>
                </c:pt>
                <c:pt idx="2">
                  <c:v>4.4434810000000002</c:v>
                </c:pt>
                <c:pt idx="3">
                  <c:v>4.4000000000000004</c:v>
                </c:pt>
                <c:pt idx="4">
                  <c:v>4.3499999999999996</c:v>
                </c:pt>
                <c:pt idx="5">
                  <c:v>4.3</c:v>
                </c:pt>
                <c:pt idx="6">
                  <c:v>4.25</c:v>
                </c:pt>
                <c:pt idx="7">
                  <c:v>4.2297948999999999</c:v>
                </c:pt>
                <c:pt idx="8">
                  <c:v>4.2</c:v>
                </c:pt>
                <c:pt idx="9">
                  <c:v>4.1500000000000004</c:v>
                </c:pt>
                <c:pt idx="10">
                  <c:v>4.0999999999999996</c:v>
                </c:pt>
                <c:pt idx="11">
                  <c:v>4.05</c:v>
                </c:pt>
                <c:pt idx="12">
                  <c:v>4.0343685999999996</c:v>
                </c:pt>
                <c:pt idx="13">
                  <c:v>4</c:v>
                </c:pt>
                <c:pt idx="14">
                  <c:v>3.95</c:v>
                </c:pt>
                <c:pt idx="15">
                  <c:v>3.9</c:v>
                </c:pt>
                <c:pt idx="16">
                  <c:v>3.8543793000000002</c:v>
                </c:pt>
                <c:pt idx="17">
                  <c:v>3.85</c:v>
                </c:pt>
                <c:pt idx="18">
                  <c:v>3.8</c:v>
                </c:pt>
                <c:pt idx="19">
                  <c:v>3.75</c:v>
                </c:pt>
                <c:pt idx="20">
                  <c:v>3.7</c:v>
                </c:pt>
                <c:pt idx="21">
                  <c:v>3.6879013</c:v>
                </c:pt>
                <c:pt idx="22">
                  <c:v>3.65</c:v>
                </c:pt>
                <c:pt idx="23">
                  <c:v>3.6</c:v>
                </c:pt>
                <c:pt idx="24">
                  <c:v>3.55</c:v>
                </c:pt>
                <c:pt idx="25">
                  <c:v>3.5327956</c:v>
                </c:pt>
                <c:pt idx="26">
                  <c:v>3.5</c:v>
                </c:pt>
                <c:pt idx="27">
                  <c:v>3.45</c:v>
                </c:pt>
                <c:pt idx="28">
                  <c:v>3.4</c:v>
                </c:pt>
                <c:pt idx="29">
                  <c:v>3.3875218</c:v>
                </c:pt>
                <c:pt idx="30">
                  <c:v>3.35</c:v>
                </c:pt>
                <c:pt idx="31">
                  <c:v>3.3</c:v>
                </c:pt>
                <c:pt idx="32">
                  <c:v>3.2507434000000002</c:v>
                </c:pt>
                <c:pt idx="33">
                  <c:v>3.25</c:v>
                </c:pt>
                <c:pt idx="34">
                  <c:v>3.2</c:v>
                </c:pt>
                <c:pt idx="35">
                  <c:v>3.15</c:v>
                </c:pt>
                <c:pt idx="36">
                  <c:v>3.1220351000000002</c:v>
                </c:pt>
                <c:pt idx="37">
                  <c:v>3.1</c:v>
                </c:pt>
                <c:pt idx="38">
                  <c:v>3.05</c:v>
                </c:pt>
                <c:pt idx="39">
                  <c:v>3</c:v>
                </c:pt>
                <c:pt idx="40">
                  <c:v>2.9994673000000001</c:v>
                </c:pt>
                <c:pt idx="41">
                  <c:v>2.95</c:v>
                </c:pt>
                <c:pt idx="42">
                  <c:v>2.9</c:v>
                </c:pt>
                <c:pt idx="43">
                  <c:v>2.8833912000000002</c:v>
                </c:pt>
                <c:pt idx="44">
                  <c:v>2.85</c:v>
                </c:pt>
                <c:pt idx="45">
                  <c:v>2.8</c:v>
                </c:pt>
                <c:pt idx="46">
                  <c:v>2.7723494</c:v>
                </c:pt>
                <c:pt idx="47">
                  <c:v>2.75</c:v>
                </c:pt>
                <c:pt idx="48">
                  <c:v>2.7</c:v>
                </c:pt>
                <c:pt idx="49">
                  <c:v>2.6659247000000001</c:v>
                </c:pt>
                <c:pt idx="50">
                  <c:v>2.65</c:v>
                </c:pt>
                <c:pt idx="51">
                  <c:v>2.6</c:v>
                </c:pt>
                <c:pt idx="52">
                  <c:v>2.5636988000000001</c:v>
                </c:pt>
                <c:pt idx="53">
                  <c:v>2.5499999999999998</c:v>
                </c:pt>
                <c:pt idx="54">
                  <c:v>2.5</c:v>
                </c:pt>
                <c:pt idx="55">
                  <c:v>2.4652528</c:v>
                </c:pt>
                <c:pt idx="56">
                  <c:v>2.4500000000000002</c:v>
                </c:pt>
                <c:pt idx="57">
                  <c:v>2.4</c:v>
                </c:pt>
                <c:pt idx="58">
                  <c:v>2.3701664999999998</c:v>
                </c:pt>
                <c:pt idx="59">
                  <c:v>2.35</c:v>
                </c:pt>
                <c:pt idx="60">
                  <c:v>2.2999999999999998</c:v>
                </c:pt>
                <c:pt idx="61">
                  <c:v>2.2780187000000001</c:v>
                </c:pt>
                <c:pt idx="62">
                  <c:v>2.25</c:v>
                </c:pt>
                <c:pt idx="63">
                  <c:v>2.2000000000000002</c:v>
                </c:pt>
                <c:pt idx="64">
                  <c:v>2.1883870000000001</c:v>
                </c:pt>
                <c:pt idx="65">
                  <c:v>2.15</c:v>
                </c:pt>
                <c:pt idx="66">
                  <c:v>2.1009104000000001</c:v>
                </c:pt>
                <c:pt idx="67">
                  <c:v>2.1</c:v>
                </c:pt>
                <c:pt idx="68">
                  <c:v>2.0499999999999998</c:v>
                </c:pt>
                <c:pt idx="69">
                  <c:v>2.0161419</c:v>
                </c:pt>
                <c:pt idx="70">
                  <c:v>2</c:v>
                </c:pt>
                <c:pt idx="71">
                  <c:v>1.95</c:v>
                </c:pt>
                <c:pt idx="72">
                  <c:v>1.9328364</c:v>
                </c:pt>
                <c:pt idx="73">
                  <c:v>1.9</c:v>
                </c:pt>
                <c:pt idx="74">
                  <c:v>1.8506146999999999</c:v>
                </c:pt>
                <c:pt idx="75">
                  <c:v>1.85</c:v>
                </c:pt>
                <c:pt idx="76">
                  <c:v>1.8</c:v>
                </c:pt>
                <c:pt idx="77">
                  <c:v>1.7705964000000001</c:v>
                </c:pt>
                <c:pt idx="78">
                  <c:v>1.75</c:v>
                </c:pt>
                <c:pt idx="79">
                  <c:v>1.7</c:v>
                </c:pt>
                <c:pt idx="80">
                  <c:v>1.6909791999999999</c:v>
                </c:pt>
                <c:pt idx="81">
                  <c:v>1.65</c:v>
                </c:pt>
                <c:pt idx="82">
                  <c:v>1.6124459</c:v>
                </c:pt>
                <c:pt idx="83">
                  <c:v>1.6</c:v>
                </c:pt>
                <c:pt idx="84">
                  <c:v>1.55</c:v>
                </c:pt>
                <c:pt idx="85">
                  <c:v>1.5345047000000001</c:v>
                </c:pt>
                <c:pt idx="86">
                  <c:v>1.5</c:v>
                </c:pt>
                <c:pt idx="87">
                  <c:v>1.4565300000000001</c:v>
                </c:pt>
                <c:pt idx="88">
                  <c:v>1.45</c:v>
                </c:pt>
                <c:pt idx="89">
                  <c:v>1.4</c:v>
                </c:pt>
                <c:pt idx="90">
                  <c:v>1.3792331</c:v>
                </c:pt>
                <c:pt idx="91">
                  <c:v>1.35</c:v>
                </c:pt>
                <c:pt idx="92">
                  <c:v>1.3006683999999999</c:v>
                </c:pt>
                <c:pt idx="93">
                  <c:v>1.3</c:v>
                </c:pt>
                <c:pt idx="94">
                  <c:v>1.25</c:v>
                </c:pt>
                <c:pt idx="95">
                  <c:v>1.2228566000000001</c:v>
                </c:pt>
                <c:pt idx="96">
                  <c:v>1.2</c:v>
                </c:pt>
                <c:pt idx="97">
                  <c:v>1.1499999999999999</c:v>
                </c:pt>
                <c:pt idx="98">
                  <c:v>1.1429819000000001</c:v>
                </c:pt>
                <c:pt idx="99">
                  <c:v>1.1000000000000001</c:v>
                </c:pt>
                <c:pt idx="100">
                  <c:v>1.062187</c:v>
                </c:pt>
                <c:pt idx="101">
                  <c:v>1.05</c:v>
                </c:pt>
                <c:pt idx="102">
                  <c:v>1</c:v>
                </c:pt>
              </c:numCache>
            </c:numRef>
          </c:yVal>
          <c:smooth val="0"/>
        </c:ser>
        <c:ser>
          <c:idx val="3"/>
          <c:order val="3"/>
          <c:spPr>
            <a:ln w="19050" cap="rnd">
              <a:solidFill>
                <a:srgbClr val="00CC00"/>
              </a:solidFill>
              <a:prstDash val="lgDashDot"/>
              <a:round/>
            </a:ln>
            <a:effectLst/>
          </c:spPr>
          <c:marker>
            <c:symbol val="none"/>
          </c:marker>
          <c:xVal>
            <c:numRef>
              <c:f>Sheet1!$K$1:$K$133</c:f>
              <c:numCache>
                <c:formatCode>General</c:formatCode>
                <c:ptCount val="133"/>
                <c:pt idx="0">
                  <c:v>296.02096230000001</c:v>
                </c:pt>
                <c:pt idx="1">
                  <c:v>295.97222219999998</c:v>
                </c:pt>
                <c:pt idx="2">
                  <c:v>294.35186679999998</c:v>
                </c:pt>
                <c:pt idx="3">
                  <c:v>292.64683769999999</c:v>
                </c:pt>
                <c:pt idx="4">
                  <c:v>291.94444440000001</c:v>
                </c:pt>
                <c:pt idx="5">
                  <c:v>290.90374759999997</c:v>
                </c:pt>
                <c:pt idx="6">
                  <c:v>289.12214219999998</c:v>
                </c:pt>
                <c:pt idx="7">
                  <c:v>287.91666670000001</c:v>
                </c:pt>
                <c:pt idx="8">
                  <c:v>287.30126510000002</c:v>
                </c:pt>
                <c:pt idx="9">
                  <c:v>285.43940789999999</c:v>
                </c:pt>
                <c:pt idx="10">
                  <c:v>283.88888889999998</c:v>
                </c:pt>
                <c:pt idx="11">
                  <c:v>283.5368095</c:v>
                </c:pt>
                <c:pt idx="12">
                  <c:v>281.5909049</c:v>
                </c:pt>
                <c:pt idx="13">
                  <c:v>279.86111110000002</c:v>
                </c:pt>
                <c:pt idx="14">
                  <c:v>279.60251629999999</c:v>
                </c:pt>
                <c:pt idx="15">
                  <c:v>277.56865920000001</c:v>
                </c:pt>
                <c:pt idx="16">
                  <c:v>275.83333329999999</c:v>
                </c:pt>
                <c:pt idx="17">
                  <c:v>275.4902889</c:v>
                </c:pt>
                <c:pt idx="18">
                  <c:v>273.36448000000001</c:v>
                </c:pt>
                <c:pt idx="19">
                  <c:v>271.80555559999999</c:v>
                </c:pt>
                <c:pt idx="20">
                  <c:v>271.19182899999998</c:v>
                </c:pt>
                <c:pt idx="21">
                  <c:v>268.96999399999999</c:v>
                </c:pt>
                <c:pt idx="22">
                  <c:v>267.77777780000002</c:v>
                </c:pt>
                <c:pt idx="23">
                  <c:v>266.69867649999998</c:v>
                </c:pt>
                <c:pt idx="24">
                  <c:v>264.3766913</c:v>
                </c:pt>
                <c:pt idx="25">
                  <c:v>263.75</c:v>
                </c:pt>
                <c:pt idx="26">
                  <c:v>262.00226149999997</c:v>
                </c:pt>
                <c:pt idx="27">
                  <c:v>259.72222219999998</c:v>
                </c:pt>
                <c:pt idx="28">
                  <c:v>259.57576899999998</c:v>
                </c:pt>
                <c:pt idx="29">
                  <c:v>257.0939692</c:v>
                </c:pt>
                <c:pt idx="30">
                  <c:v>255.69444440000001</c:v>
                </c:pt>
                <c:pt idx="31">
                  <c:v>254.5575843</c:v>
                </c:pt>
                <c:pt idx="32">
                  <c:v>251.96522060000001</c:v>
                </c:pt>
                <c:pt idx="33">
                  <c:v>251.66666670000001</c:v>
                </c:pt>
                <c:pt idx="34">
                  <c:v>249.31450340000001</c:v>
                </c:pt>
                <c:pt idx="35">
                  <c:v>247.63888890000001</c:v>
                </c:pt>
                <c:pt idx="36">
                  <c:v>246.60598429999999</c:v>
                </c:pt>
                <c:pt idx="37">
                  <c:v>243.838178</c:v>
                </c:pt>
                <c:pt idx="38">
                  <c:v>243.61111109999999</c:v>
                </c:pt>
                <c:pt idx="39">
                  <c:v>241.00876940000001</c:v>
                </c:pt>
                <c:pt idx="40">
                  <c:v>239.58333329999999</c:v>
                </c:pt>
                <c:pt idx="41">
                  <c:v>238.1182565</c:v>
                </c:pt>
                <c:pt idx="42">
                  <c:v>235.55555559999999</c:v>
                </c:pt>
                <c:pt idx="43">
                  <c:v>235.16557589999999</c:v>
                </c:pt>
                <c:pt idx="44">
                  <c:v>232.14867390000001</c:v>
                </c:pt>
                <c:pt idx="45">
                  <c:v>231.5277778</c:v>
                </c:pt>
                <c:pt idx="46">
                  <c:v>229.06699810000001</c:v>
                </c:pt>
                <c:pt idx="47">
                  <c:v>227.5</c:v>
                </c:pt>
                <c:pt idx="48">
                  <c:v>225.92023320000001</c:v>
                </c:pt>
                <c:pt idx="49">
                  <c:v>223.4722222</c:v>
                </c:pt>
                <c:pt idx="50">
                  <c:v>222.7074858</c:v>
                </c:pt>
                <c:pt idx="51">
                  <c:v>219.44444440000001</c:v>
                </c:pt>
                <c:pt idx="52">
                  <c:v>219.4279224</c:v>
                </c:pt>
                <c:pt idx="53">
                  <c:v>216.07960550000001</c:v>
                </c:pt>
                <c:pt idx="54">
                  <c:v>215.41666670000001</c:v>
                </c:pt>
                <c:pt idx="55">
                  <c:v>212.66306779999999</c:v>
                </c:pt>
                <c:pt idx="56">
                  <c:v>211.38888890000001</c:v>
                </c:pt>
                <c:pt idx="57">
                  <c:v>209.17774199999999</c:v>
                </c:pt>
                <c:pt idx="58">
                  <c:v>207.36111109999999</c:v>
                </c:pt>
                <c:pt idx="59">
                  <c:v>205.62312969999999</c:v>
                </c:pt>
                <c:pt idx="60">
                  <c:v>203.33333329999999</c:v>
                </c:pt>
                <c:pt idx="61">
                  <c:v>201.99884159999999</c:v>
                </c:pt>
                <c:pt idx="62">
                  <c:v>199.30555559999999</c:v>
                </c:pt>
                <c:pt idx="63">
                  <c:v>198.30460830000001</c:v>
                </c:pt>
                <c:pt idx="64">
                  <c:v>195.2777778</c:v>
                </c:pt>
                <c:pt idx="65">
                  <c:v>194.54029399999999</c:v>
                </c:pt>
                <c:pt idx="66">
                  <c:v>191.25</c:v>
                </c:pt>
                <c:pt idx="67">
                  <c:v>190.7059089</c:v>
                </c:pt>
                <c:pt idx="68">
                  <c:v>187.2222222</c:v>
                </c:pt>
                <c:pt idx="69">
                  <c:v>186.80162390000001</c:v>
                </c:pt>
                <c:pt idx="70">
                  <c:v>183.19444440000001</c:v>
                </c:pt>
                <c:pt idx="71">
                  <c:v>182.82778479999999</c:v>
                </c:pt>
                <c:pt idx="72">
                  <c:v>179.16666670000001</c:v>
                </c:pt>
                <c:pt idx="73">
                  <c:v>178.78492800000001</c:v>
                </c:pt>
                <c:pt idx="74">
                  <c:v>175.13888890000001</c:v>
                </c:pt>
                <c:pt idx="75">
                  <c:v>174.67379690000001</c:v>
                </c:pt>
                <c:pt idx="76">
                  <c:v>171.11111109999999</c:v>
                </c:pt>
                <c:pt idx="77">
                  <c:v>170.49535779999999</c:v>
                </c:pt>
                <c:pt idx="78">
                  <c:v>167.08333329999999</c:v>
                </c:pt>
                <c:pt idx="79">
                  <c:v>166.25081829999999</c:v>
                </c:pt>
                <c:pt idx="80">
                  <c:v>163.05555559999999</c:v>
                </c:pt>
                <c:pt idx="81">
                  <c:v>161.94164420000001</c:v>
                </c:pt>
                <c:pt idx="82">
                  <c:v>159.0277778</c:v>
                </c:pt>
                <c:pt idx="83">
                  <c:v>157.5695781</c:v>
                </c:pt>
                <c:pt idx="84">
                  <c:v>155</c:v>
                </c:pt>
                <c:pt idx="85">
                  <c:v>153.13665800000001</c:v>
                </c:pt>
                <c:pt idx="86">
                  <c:v>150.9722222</c:v>
                </c:pt>
                <c:pt idx="87">
                  <c:v>148.64523579999999</c:v>
                </c:pt>
                <c:pt idx="88">
                  <c:v>146.94444440000001</c:v>
                </c:pt>
                <c:pt idx="89">
                  <c:v>144.09799609999999</c:v>
                </c:pt>
                <c:pt idx="90">
                  <c:v>142.91666670000001</c:v>
                </c:pt>
                <c:pt idx="91">
                  <c:v>139.49797469999999</c:v>
                </c:pt>
                <c:pt idx="92">
                  <c:v>138.88888890000001</c:v>
                </c:pt>
                <c:pt idx="93">
                  <c:v>134.86111109999999</c:v>
                </c:pt>
                <c:pt idx="94">
                  <c:v>134.84854200000001</c:v>
                </c:pt>
                <c:pt idx="95">
                  <c:v>130.83333329999999</c:v>
                </c:pt>
                <c:pt idx="96">
                  <c:v>130.15162860000001</c:v>
                </c:pt>
                <c:pt idx="97">
                  <c:v>126.80555560000001</c:v>
                </c:pt>
                <c:pt idx="98">
                  <c:v>125.4130842</c:v>
                </c:pt>
                <c:pt idx="99">
                  <c:v>122.7777778</c:v>
                </c:pt>
                <c:pt idx="100">
                  <c:v>120.6375164</c:v>
                </c:pt>
                <c:pt idx="101">
                  <c:v>118.75</c:v>
                </c:pt>
                <c:pt idx="102">
                  <c:v>115.8299675</c:v>
                </c:pt>
                <c:pt idx="103">
                  <c:v>114.7222222</c:v>
                </c:pt>
                <c:pt idx="104">
                  <c:v>110.9959278</c:v>
                </c:pt>
                <c:pt idx="105">
                  <c:v>110.69444439999999</c:v>
                </c:pt>
                <c:pt idx="106">
                  <c:v>106.66666669999999</c:v>
                </c:pt>
                <c:pt idx="107">
                  <c:v>106.1394871</c:v>
                </c:pt>
                <c:pt idx="108">
                  <c:v>102.6388889</c:v>
                </c:pt>
                <c:pt idx="109">
                  <c:v>101.2676178</c:v>
                </c:pt>
                <c:pt idx="110">
                  <c:v>98.611111100000002</c:v>
                </c:pt>
                <c:pt idx="111">
                  <c:v>96.388232500000001</c:v>
                </c:pt>
                <c:pt idx="112">
                  <c:v>94.583333300000007</c:v>
                </c:pt>
                <c:pt idx="113">
                  <c:v>91.508692600000003</c:v>
                </c:pt>
                <c:pt idx="114">
                  <c:v>90.555555600000005</c:v>
                </c:pt>
                <c:pt idx="115">
                  <c:v>86.636836900000006</c:v>
                </c:pt>
                <c:pt idx="116">
                  <c:v>86.527777799999996</c:v>
                </c:pt>
                <c:pt idx="117">
                  <c:v>82.5</c:v>
                </c:pt>
                <c:pt idx="118">
                  <c:v>81.777704099999994</c:v>
                </c:pt>
                <c:pt idx="119">
                  <c:v>78.472222200000004</c:v>
                </c:pt>
                <c:pt idx="120">
                  <c:v>76.942615500000002</c:v>
                </c:pt>
                <c:pt idx="121">
                  <c:v>74.444444399999995</c:v>
                </c:pt>
                <c:pt idx="122">
                  <c:v>72.1412835</c:v>
                </c:pt>
                <c:pt idx="123">
                  <c:v>70.416666699999993</c:v>
                </c:pt>
                <c:pt idx="124">
                  <c:v>67.383387600000006</c:v>
                </c:pt>
                <c:pt idx="125">
                  <c:v>66.388888899999998</c:v>
                </c:pt>
                <c:pt idx="126">
                  <c:v>62.679027900000001</c:v>
                </c:pt>
                <c:pt idx="127">
                  <c:v>62.361111100000002</c:v>
                </c:pt>
                <c:pt idx="128">
                  <c:v>58.3333333</c:v>
                </c:pt>
                <c:pt idx="129">
                  <c:v>58.036819600000001</c:v>
                </c:pt>
                <c:pt idx="130">
                  <c:v>54.305555599999998</c:v>
                </c:pt>
                <c:pt idx="131">
                  <c:v>53.467573100000003</c:v>
                </c:pt>
                <c:pt idx="132">
                  <c:v>50.277777800000003</c:v>
                </c:pt>
              </c:numCache>
            </c:numRef>
          </c:xVal>
          <c:yVal>
            <c:numRef>
              <c:f>Sheet1!$L$1:$L$133</c:f>
              <c:numCache>
                <c:formatCode>General</c:formatCode>
                <c:ptCount val="133"/>
                <c:pt idx="0">
                  <c:v>4.5</c:v>
                </c:pt>
                <c:pt idx="1">
                  <c:v>4.4985467999999997</c:v>
                </c:pt>
                <c:pt idx="2">
                  <c:v>4.45</c:v>
                </c:pt>
                <c:pt idx="3">
                  <c:v>4.4000000000000004</c:v>
                </c:pt>
                <c:pt idx="4">
                  <c:v>4.3799143000000003</c:v>
                </c:pt>
                <c:pt idx="5">
                  <c:v>4.3499999999999996</c:v>
                </c:pt>
                <c:pt idx="6">
                  <c:v>4.3</c:v>
                </c:pt>
                <c:pt idx="7">
                  <c:v>4.2669604999999997</c:v>
                </c:pt>
                <c:pt idx="8">
                  <c:v>4.25</c:v>
                </c:pt>
                <c:pt idx="9">
                  <c:v>4.2</c:v>
                </c:pt>
                <c:pt idx="10">
                  <c:v>4.1592973000000004</c:v>
                </c:pt>
                <c:pt idx="11">
                  <c:v>4.1500000000000004</c:v>
                </c:pt>
                <c:pt idx="12">
                  <c:v>4.0999999999999996</c:v>
                </c:pt>
                <c:pt idx="13">
                  <c:v>4.0565385000000003</c:v>
                </c:pt>
                <c:pt idx="14">
                  <c:v>4.05</c:v>
                </c:pt>
                <c:pt idx="15">
                  <c:v>4</c:v>
                </c:pt>
                <c:pt idx="16">
                  <c:v>3.9582994999999999</c:v>
                </c:pt>
                <c:pt idx="17">
                  <c:v>3.95</c:v>
                </c:pt>
                <c:pt idx="18">
                  <c:v>3.9</c:v>
                </c:pt>
                <c:pt idx="19">
                  <c:v>3.8641975999999998</c:v>
                </c:pt>
                <c:pt idx="20">
                  <c:v>3.85</c:v>
                </c:pt>
                <c:pt idx="21">
                  <c:v>3.8</c:v>
                </c:pt>
                <c:pt idx="22">
                  <c:v>3.7738520000000002</c:v>
                </c:pt>
                <c:pt idx="23">
                  <c:v>3.75</c:v>
                </c:pt>
                <c:pt idx="24">
                  <c:v>3.7</c:v>
                </c:pt>
                <c:pt idx="25">
                  <c:v>3.6868842000000002</c:v>
                </c:pt>
                <c:pt idx="26">
                  <c:v>3.65</c:v>
                </c:pt>
                <c:pt idx="27">
                  <c:v>3.6030424000000001</c:v>
                </c:pt>
                <c:pt idx="28">
                  <c:v>3.6</c:v>
                </c:pt>
                <c:pt idx="29">
                  <c:v>3.55</c:v>
                </c:pt>
                <c:pt idx="30">
                  <c:v>3.5225255999999998</c:v>
                </c:pt>
                <c:pt idx="31">
                  <c:v>3.5</c:v>
                </c:pt>
                <c:pt idx="32">
                  <c:v>3.45</c:v>
                </c:pt>
                <c:pt idx="33">
                  <c:v>3.4444180000000002</c:v>
                </c:pt>
                <c:pt idx="34">
                  <c:v>3.4</c:v>
                </c:pt>
                <c:pt idx="35">
                  <c:v>3.3691893999999998</c:v>
                </c:pt>
                <c:pt idx="36">
                  <c:v>3.35</c:v>
                </c:pt>
                <c:pt idx="37">
                  <c:v>3.3</c:v>
                </c:pt>
                <c:pt idx="38">
                  <c:v>3.2960281</c:v>
                </c:pt>
                <c:pt idx="39">
                  <c:v>3.25</c:v>
                </c:pt>
                <c:pt idx="40">
                  <c:v>3.2254863999999999</c:v>
                </c:pt>
                <c:pt idx="41">
                  <c:v>3.2</c:v>
                </c:pt>
                <c:pt idx="42">
                  <c:v>3.1566724000000002</c:v>
                </c:pt>
                <c:pt idx="43">
                  <c:v>3.15</c:v>
                </c:pt>
                <c:pt idx="44">
                  <c:v>3.1</c:v>
                </c:pt>
                <c:pt idx="45">
                  <c:v>3.0900287999999998</c:v>
                </c:pt>
                <c:pt idx="46">
                  <c:v>3.05</c:v>
                </c:pt>
                <c:pt idx="47">
                  <c:v>3.0252678</c:v>
                </c:pt>
                <c:pt idx="48">
                  <c:v>3</c:v>
                </c:pt>
                <c:pt idx="49">
                  <c:v>2.9620272999999999</c:v>
                </c:pt>
                <c:pt idx="50">
                  <c:v>2.95</c:v>
                </c:pt>
                <c:pt idx="51">
                  <c:v>2.9002555000000001</c:v>
                </c:pt>
                <c:pt idx="52">
                  <c:v>2.9</c:v>
                </c:pt>
                <c:pt idx="53">
                  <c:v>2.85</c:v>
                </c:pt>
                <c:pt idx="54">
                  <c:v>2.8404186</c:v>
                </c:pt>
                <c:pt idx="55">
                  <c:v>2.8</c:v>
                </c:pt>
                <c:pt idx="56">
                  <c:v>2.7819069000000001</c:v>
                </c:pt>
                <c:pt idx="57">
                  <c:v>2.75</c:v>
                </c:pt>
                <c:pt idx="58">
                  <c:v>2.7246556000000002</c:v>
                </c:pt>
                <c:pt idx="59">
                  <c:v>2.7</c:v>
                </c:pt>
                <c:pt idx="60">
                  <c:v>2.6686128</c:v>
                </c:pt>
                <c:pt idx="61">
                  <c:v>2.65</c:v>
                </c:pt>
                <c:pt idx="62">
                  <c:v>2.6137264999999998</c:v>
                </c:pt>
                <c:pt idx="63">
                  <c:v>2.6</c:v>
                </c:pt>
                <c:pt idx="64">
                  <c:v>2.5599444</c:v>
                </c:pt>
                <c:pt idx="65">
                  <c:v>2.5499999999999998</c:v>
                </c:pt>
                <c:pt idx="66">
                  <c:v>2.5072146000000002</c:v>
                </c:pt>
                <c:pt idx="67">
                  <c:v>2.5</c:v>
                </c:pt>
                <c:pt idx="68">
                  <c:v>2.4554847999999998</c:v>
                </c:pt>
                <c:pt idx="69">
                  <c:v>2.4500000000000002</c:v>
                </c:pt>
                <c:pt idx="70">
                  <c:v>2.4047027999999999</c:v>
                </c:pt>
                <c:pt idx="71">
                  <c:v>2.4</c:v>
                </c:pt>
                <c:pt idx="72">
                  <c:v>2.3548162000000001</c:v>
                </c:pt>
                <c:pt idx="73">
                  <c:v>2.35</c:v>
                </c:pt>
                <c:pt idx="74">
                  <c:v>2.3057726000000001</c:v>
                </c:pt>
                <c:pt idx="75">
                  <c:v>2.2999999999999998</c:v>
                </c:pt>
                <c:pt idx="76">
                  <c:v>2.2575197</c:v>
                </c:pt>
                <c:pt idx="77">
                  <c:v>2.25</c:v>
                </c:pt>
                <c:pt idx="78">
                  <c:v>2.2100048999999999</c:v>
                </c:pt>
                <c:pt idx="79">
                  <c:v>2.2000000000000002</c:v>
                </c:pt>
                <c:pt idx="80">
                  <c:v>2.1631754999999999</c:v>
                </c:pt>
                <c:pt idx="81">
                  <c:v>2.15</c:v>
                </c:pt>
                <c:pt idx="82">
                  <c:v>2.1169790000000002</c:v>
                </c:pt>
                <c:pt idx="83">
                  <c:v>2.1</c:v>
                </c:pt>
                <c:pt idx="84">
                  <c:v>2.0713626000000001</c:v>
                </c:pt>
                <c:pt idx="85">
                  <c:v>2.0499999999999998</c:v>
                </c:pt>
                <c:pt idx="86">
                  <c:v>2.0262734</c:v>
                </c:pt>
                <c:pt idx="87">
                  <c:v>2</c:v>
                </c:pt>
                <c:pt idx="88">
                  <c:v>1.9816585</c:v>
                </c:pt>
                <c:pt idx="89">
                  <c:v>1.95</c:v>
                </c:pt>
                <c:pt idx="90">
                  <c:v>1.9374648999999999</c:v>
                </c:pt>
                <c:pt idx="91">
                  <c:v>1.9</c:v>
                </c:pt>
                <c:pt idx="92">
                  <c:v>1.8936394000000001</c:v>
                </c:pt>
                <c:pt idx="93">
                  <c:v>1.8501396999999999</c:v>
                </c:pt>
                <c:pt idx="94">
                  <c:v>1.85</c:v>
                </c:pt>
                <c:pt idx="95">
                  <c:v>1.8074779999999999</c:v>
                </c:pt>
                <c:pt idx="96">
                  <c:v>1.8</c:v>
                </c:pt>
                <c:pt idx="97">
                  <c:v>1.7650779999999999</c:v>
                </c:pt>
                <c:pt idx="98">
                  <c:v>1.75</c:v>
                </c:pt>
                <c:pt idx="99">
                  <c:v>1.7228862</c:v>
                </c:pt>
                <c:pt idx="100">
                  <c:v>1.7</c:v>
                </c:pt>
                <c:pt idx="101">
                  <c:v>1.6808487999999999</c:v>
                </c:pt>
                <c:pt idx="102">
                  <c:v>1.65</c:v>
                </c:pt>
                <c:pt idx="103">
                  <c:v>1.6389121</c:v>
                </c:pt>
                <c:pt idx="104">
                  <c:v>1.6</c:v>
                </c:pt>
                <c:pt idx="105">
                  <c:v>1.5970218</c:v>
                </c:pt>
                <c:pt idx="106">
                  <c:v>1.5556445999999999</c:v>
                </c:pt>
                <c:pt idx="107">
                  <c:v>1.55</c:v>
                </c:pt>
                <c:pt idx="108">
                  <c:v>1.5145485000000001</c:v>
                </c:pt>
                <c:pt idx="109">
                  <c:v>1.5</c:v>
                </c:pt>
                <c:pt idx="110">
                  <c:v>1.4733856000000001</c:v>
                </c:pt>
                <c:pt idx="111">
                  <c:v>1.45</c:v>
                </c:pt>
                <c:pt idx="112">
                  <c:v>1.4321002</c:v>
                </c:pt>
                <c:pt idx="113">
                  <c:v>1.4</c:v>
                </c:pt>
                <c:pt idx="114">
                  <c:v>1.3906364</c:v>
                </c:pt>
                <c:pt idx="115">
                  <c:v>1.35</c:v>
                </c:pt>
                <c:pt idx="116">
                  <c:v>1.3489378999999999</c:v>
                </c:pt>
                <c:pt idx="117">
                  <c:v>1.3077979</c:v>
                </c:pt>
                <c:pt idx="118">
                  <c:v>1.3</c:v>
                </c:pt>
                <c:pt idx="119">
                  <c:v>1.2664717000000001</c:v>
                </c:pt>
                <c:pt idx="120">
                  <c:v>1.25</c:v>
                </c:pt>
                <c:pt idx="121">
                  <c:v>1.2247733000000001</c:v>
                </c:pt>
                <c:pt idx="122">
                  <c:v>1.2</c:v>
                </c:pt>
                <c:pt idx="123">
                  <c:v>1.1826398</c:v>
                </c:pt>
                <c:pt idx="124">
                  <c:v>1.1499999999999999</c:v>
                </c:pt>
                <c:pt idx="125">
                  <c:v>1.1400063</c:v>
                </c:pt>
                <c:pt idx="126">
                  <c:v>1.1000000000000001</c:v>
                </c:pt>
                <c:pt idx="127">
                  <c:v>1.0968055000000001</c:v>
                </c:pt>
                <c:pt idx="128">
                  <c:v>1.0534220000000001</c:v>
                </c:pt>
                <c:pt idx="129">
                  <c:v>1.05</c:v>
                </c:pt>
                <c:pt idx="130">
                  <c:v>1.0097754000000001</c:v>
                </c:pt>
                <c:pt idx="131">
                  <c:v>1</c:v>
                </c:pt>
                <c:pt idx="132">
                  <c:v>1</c:v>
                </c:pt>
              </c:numCache>
            </c:numRef>
          </c:yVal>
          <c:smooth val="0"/>
        </c:ser>
        <c:dLbls>
          <c:showLegendKey val="0"/>
          <c:showVal val="0"/>
          <c:showCatName val="0"/>
          <c:showSerName val="0"/>
          <c:showPercent val="0"/>
          <c:showBubbleSize val="0"/>
        </c:dLbls>
        <c:axId val="391906200"/>
        <c:axId val="391906592"/>
      </c:scatterChart>
      <c:valAx>
        <c:axId val="391906200"/>
        <c:scaling>
          <c:orientation val="maxMin"/>
          <c:max val="300"/>
        </c:scaling>
        <c:delete val="0"/>
        <c:axPos val="b"/>
        <c:majorGridlines>
          <c:spPr>
            <a:ln w="3175" cap="flat" cmpd="sng" algn="ctr">
              <a:solidFill>
                <a:schemeClr val="bg1">
                  <a:lumMod val="75000"/>
                </a:schemeClr>
              </a:solidFill>
              <a:prstDash val="dash"/>
              <a:round/>
            </a:ln>
            <a:effectLst/>
          </c:spPr>
        </c:majorGridlines>
        <c:title>
          <c:tx>
            <c:rich>
              <a:bodyPr rot="0" spcFirstLastPara="1" vertOverflow="ellipsis" vert="horz" wrap="square" anchor="ctr" anchorCtr="1"/>
              <a:lstStyle/>
              <a:p>
                <a:pPr>
                  <a:defRPr sz="800" b="0"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en-GB">
                    <a:solidFill>
                      <a:srgbClr val="0000FF"/>
                    </a:solidFill>
                  </a:rPr>
                  <a:t>M (kg)</a:t>
                </a:r>
              </a:p>
            </c:rich>
          </c:tx>
          <c:layout>
            <c:manualLayout>
              <c:xMode val="edge"/>
              <c:yMode val="edge"/>
              <c:x val="0.35770456531291511"/>
              <c:y val="0.9203522346749633"/>
            </c:manualLayout>
          </c:layout>
          <c:overlay val="0"/>
          <c:spPr>
            <a:noFill/>
            <a:ln>
              <a:noFill/>
            </a:ln>
            <a:effectLst/>
          </c:spPr>
          <c:txPr>
            <a:bodyPr rot="0" spcFirstLastPara="1" vertOverflow="ellipsis" vert="horz" wrap="square" anchor="ctr" anchorCtr="1"/>
            <a:lstStyle/>
            <a:p>
              <a:pPr>
                <a:defRPr sz="8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title>
        <c:numFmt formatCode="General" sourceLinked="1"/>
        <c:majorTickMark val="out"/>
        <c:minorTickMark val="in"/>
        <c:tickLblPos val="nextTo"/>
        <c:spPr>
          <a:noFill/>
          <a:ln w="9525" cap="flat" cmpd="sng" algn="ctr">
            <a:solidFill>
              <a:schemeClr val="tx1"/>
            </a:solidFill>
            <a:round/>
          </a:ln>
          <a:effectLst/>
        </c:spPr>
        <c:txPr>
          <a:bodyPr rot="-60000000" spcFirstLastPara="1" vertOverflow="ellipsis" vert="horz" wrap="square" anchor="ctr" anchorCtr="1"/>
          <a:lstStyle/>
          <a:p>
            <a:pPr>
              <a:defRPr sz="8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391906592"/>
        <c:crosses val="autoZero"/>
        <c:crossBetween val="midCat"/>
        <c:majorUnit val="50"/>
      </c:valAx>
      <c:valAx>
        <c:axId val="391906592"/>
        <c:scaling>
          <c:orientation val="minMax"/>
          <c:max val="4.5"/>
          <c:min val="1"/>
        </c:scaling>
        <c:delete val="0"/>
        <c:axPos val="r"/>
        <c:majorGridlines>
          <c:spPr>
            <a:ln w="3175" cap="flat" cmpd="sng" algn="ctr">
              <a:solidFill>
                <a:schemeClr val="bg1">
                  <a:lumMod val="75000"/>
                </a:schemeClr>
              </a:solidFill>
              <a:prstDash val="dash"/>
              <a:round/>
            </a:ln>
            <a:effectLst/>
          </c:spPr>
        </c:majorGridlines>
        <c:title>
          <c:tx>
            <c:rich>
              <a:bodyPr rot="0" spcFirstLastPara="1" vertOverflow="ellipsis" wrap="square" anchor="ctr" anchorCtr="1"/>
              <a:lstStyle/>
              <a:p>
                <a:pPr>
                  <a:defRPr sz="800" b="0"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en-GB">
                    <a:solidFill>
                      <a:srgbClr val="0000FF"/>
                    </a:solidFill>
                  </a:rPr>
                  <a:t>R(m)</a:t>
                </a:r>
              </a:p>
            </c:rich>
          </c:tx>
          <c:layout>
            <c:manualLayout>
              <c:xMode val="edge"/>
              <c:yMode val="edge"/>
              <c:x val="0.84753046824887746"/>
              <c:y val="0.16087134393640179"/>
            </c:manualLayout>
          </c:layout>
          <c:overlay val="0"/>
          <c:spPr>
            <a:noFill/>
            <a:ln>
              <a:noFill/>
            </a:ln>
            <a:effectLst/>
          </c:spPr>
          <c:txPr>
            <a:bodyPr rot="0" spcFirstLastPara="1" vertOverflow="ellipsis" wrap="square" anchor="ctr" anchorCtr="1"/>
            <a:lstStyle/>
            <a:p>
              <a:pPr>
                <a:defRPr sz="8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title>
        <c:numFmt formatCode="General" sourceLinked="1"/>
        <c:majorTickMark val="out"/>
        <c:minorTickMark val="in"/>
        <c:tickLblPos val="nextTo"/>
        <c:spPr>
          <a:noFill/>
          <a:ln w="9525" cap="flat" cmpd="sng" algn="ctr">
            <a:solidFill>
              <a:schemeClr val="tx1"/>
            </a:solidFill>
            <a:round/>
          </a:ln>
          <a:effectLst/>
        </c:spPr>
        <c:txPr>
          <a:bodyPr rot="-60000000" spcFirstLastPara="1" vertOverflow="ellipsis" vert="horz" wrap="square" anchor="ctr" anchorCtr="1"/>
          <a:lstStyle/>
          <a:p>
            <a:pPr>
              <a:defRPr sz="8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391906200"/>
        <c:crosses val="autoZero"/>
        <c:crossBetween val="midCat"/>
        <c:majorUnit val="0.5"/>
      </c:valAx>
      <c:spPr>
        <a:noFill/>
        <a:ln w="6350">
          <a:solidFill>
            <a:schemeClr val="tx1"/>
          </a:solidFill>
        </a:ln>
        <a:effectLst/>
      </c:spPr>
    </c:plotArea>
    <c:plotVisOnly val="1"/>
    <c:dispBlanksAs val="gap"/>
    <c:showDLblsOverMax val="0"/>
  </c:chart>
  <c:spPr>
    <a:solidFill>
      <a:schemeClr val="bg1"/>
    </a:solidFill>
    <a:ln w="9525" cap="flat" cmpd="sng" algn="ctr">
      <a:noFill/>
      <a:round/>
    </a:ln>
    <a:effectLst/>
  </c:spPr>
  <c:txPr>
    <a:bodyPr/>
    <a:lstStyle/>
    <a:p>
      <a:pPr>
        <a:defRPr sz="800">
          <a:solidFill>
            <a:sysClr val="windowText" lastClr="000000"/>
          </a:solidFill>
          <a:latin typeface="Arial" panose="020B0604020202020204" pitchFamily="34" charset="0"/>
          <a:cs typeface="Arial" panose="020B0604020202020204" pitchFamily="34" charset="0"/>
        </a:defRPr>
      </a:pPr>
      <a:endParaRPr lang="en-US"/>
    </a:p>
  </c:txPr>
  <c:externalData r:id="rId3">
    <c:autoUpdate val="0"/>
  </c:externalData>
  <c:userShapes r:id="rId4"/>
</c:chartSpace>
</file>

<file path=word/charts/chart29.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96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en-GB" sz="1000" b="1">
                <a:solidFill>
                  <a:srgbClr val="0000FF"/>
                </a:solidFill>
              </a:rPr>
              <a:t>B-1</a:t>
            </a:r>
          </a:p>
        </c:rich>
      </c:tx>
      <c:layout>
        <c:manualLayout>
          <c:xMode val="edge"/>
          <c:yMode val="edge"/>
          <c:x val="0.10782552918537523"/>
          <c:y val="0.69916613213598455"/>
        </c:manualLayout>
      </c:layout>
      <c:overlay val="0"/>
      <c:spPr>
        <a:solidFill>
          <a:schemeClr val="bg1"/>
        </a:solidFill>
        <a:ln>
          <a:noFill/>
        </a:ln>
        <a:effectLst/>
      </c:spPr>
      <c:txPr>
        <a:bodyPr rot="0" spcFirstLastPara="1" vertOverflow="ellipsis" vert="horz" wrap="square" anchor="ctr" anchorCtr="1"/>
        <a:lstStyle/>
        <a:p>
          <a:pPr>
            <a:defRPr sz="96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en-US"/>
        </a:p>
      </c:txPr>
    </c:title>
    <c:autoTitleDeleted val="0"/>
    <c:plotArea>
      <c:layout>
        <c:manualLayout>
          <c:layoutTarget val="inner"/>
          <c:xMode val="edge"/>
          <c:yMode val="edge"/>
          <c:x val="8.9449263443339866E-2"/>
          <c:y val="7.7628793225123505E-2"/>
          <c:w val="0.68115181791408042"/>
          <c:h val="0.74409559955323157"/>
        </c:manualLayout>
      </c:layout>
      <c:scatterChart>
        <c:scatterStyle val="lineMarker"/>
        <c:varyColors val="0"/>
        <c:ser>
          <c:idx val="0"/>
          <c:order val="0"/>
          <c:spPr>
            <a:ln w="19050" cap="rnd">
              <a:solidFill>
                <a:srgbClr val="0000FF"/>
              </a:solidFill>
              <a:prstDash val="sysDash"/>
              <a:round/>
            </a:ln>
            <a:effectLst/>
          </c:spPr>
          <c:marker>
            <c:symbol val="none"/>
          </c:marker>
          <c:xVal>
            <c:numRef>
              <c:f>Sheet1!$B$1:$B$81</c:f>
              <c:numCache>
                <c:formatCode>General</c:formatCode>
                <c:ptCount val="81"/>
                <c:pt idx="0">
                  <c:v>18.742592999999999</c:v>
                </c:pt>
                <c:pt idx="1">
                  <c:v>18.618320199999999</c:v>
                </c:pt>
                <c:pt idx="2">
                  <c:v>18.491376800000001</c:v>
                </c:pt>
                <c:pt idx="3">
                  <c:v>18.361700800000001</c:v>
                </c:pt>
                <c:pt idx="4">
                  <c:v>18.2292293</c:v>
                </c:pt>
                <c:pt idx="5">
                  <c:v>18.093898299999999</c:v>
                </c:pt>
                <c:pt idx="6">
                  <c:v>18.055555600000002</c:v>
                </c:pt>
                <c:pt idx="7">
                  <c:v>17.957730999999999</c:v>
                </c:pt>
                <c:pt idx="8">
                  <c:v>17.819437300000001</c:v>
                </c:pt>
                <c:pt idx="9">
                  <c:v>17.678150599999999</c:v>
                </c:pt>
                <c:pt idx="10">
                  <c:v>17.5338049</c:v>
                </c:pt>
                <c:pt idx="11">
                  <c:v>17.386333199999999</c:v>
                </c:pt>
                <c:pt idx="12">
                  <c:v>17.235668400000002</c:v>
                </c:pt>
                <c:pt idx="13">
                  <c:v>17.0817424</c:v>
                </c:pt>
                <c:pt idx="14">
                  <c:v>16.924486999999999</c:v>
                </c:pt>
                <c:pt idx="15">
                  <c:v>16.763833399999999</c:v>
                </c:pt>
                <c:pt idx="16">
                  <c:v>16.5997129</c:v>
                </c:pt>
                <c:pt idx="17">
                  <c:v>16.432056599999999</c:v>
                </c:pt>
                <c:pt idx="18">
                  <c:v>16.260795900000002</c:v>
                </c:pt>
                <c:pt idx="19">
                  <c:v>16.085862299999999</c:v>
                </c:pt>
                <c:pt idx="20">
                  <c:v>15.9071879</c:v>
                </c:pt>
                <c:pt idx="21">
                  <c:v>15.7247056</c:v>
                </c:pt>
                <c:pt idx="22">
                  <c:v>15.538349200000001</c:v>
                </c:pt>
                <c:pt idx="23">
                  <c:v>15.348053800000001</c:v>
                </c:pt>
                <c:pt idx="24">
                  <c:v>15.1537559</c:v>
                </c:pt>
                <c:pt idx="25">
                  <c:v>14.955394</c:v>
                </c:pt>
                <c:pt idx="26">
                  <c:v>14.7529085</c:v>
                </c:pt>
                <c:pt idx="27">
                  <c:v>14.546242599999999</c:v>
                </c:pt>
                <c:pt idx="28">
                  <c:v>14.335342300000001</c:v>
                </c:pt>
                <c:pt idx="29">
                  <c:v>14.1201571</c:v>
                </c:pt>
                <c:pt idx="30">
                  <c:v>14.027777800000001</c:v>
                </c:pt>
                <c:pt idx="31">
                  <c:v>13.9039661</c:v>
                </c:pt>
                <c:pt idx="32">
                  <c:v>13.6859321</c:v>
                </c:pt>
                <c:pt idx="33">
                  <c:v>13.4636019</c:v>
                </c:pt>
                <c:pt idx="34">
                  <c:v>13.236944299999999</c:v>
                </c:pt>
                <c:pt idx="35">
                  <c:v>13.0059339</c:v>
                </c:pt>
                <c:pt idx="36">
                  <c:v>12.770551899999999</c:v>
                </c:pt>
                <c:pt idx="37">
                  <c:v>12.530787</c:v>
                </c:pt>
                <c:pt idx="38">
                  <c:v>12.286635499999999</c:v>
                </c:pt>
                <c:pt idx="39">
                  <c:v>12.0381027</c:v>
                </c:pt>
                <c:pt idx="40">
                  <c:v>11.7852034</c:v>
                </c:pt>
                <c:pt idx="41">
                  <c:v>11.527962799999999</c:v>
                </c:pt>
                <c:pt idx="42">
                  <c:v>11.266417300000001</c:v>
                </c:pt>
                <c:pt idx="43">
                  <c:v>11.0006158</c:v>
                </c:pt>
                <c:pt idx="44">
                  <c:v>10.730620099999999</c:v>
                </c:pt>
                <c:pt idx="45">
                  <c:v>10.4565065</c:v>
                </c:pt>
                <c:pt idx="46">
                  <c:v>10.178366499999999</c:v>
                </c:pt>
                <c:pt idx="47">
                  <c:v>10</c:v>
                </c:pt>
                <c:pt idx="48">
                  <c:v>10</c:v>
                </c:pt>
              </c:numCache>
            </c:numRef>
          </c:xVal>
          <c:yVal>
            <c:numRef>
              <c:f>Sheet1!$C$1:$C$81</c:f>
              <c:numCache>
                <c:formatCode>General</c:formatCode>
                <c:ptCount val="81"/>
                <c:pt idx="0">
                  <c:v>4.5</c:v>
                </c:pt>
                <c:pt idx="1">
                  <c:v>4.45</c:v>
                </c:pt>
                <c:pt idx="2">
                  <c:v>4.4000000000000004</c:v>
                </c:pt>
                <c:pt idx="3">
                  <c:v>4.3499999999999996</c:v>
                </c:pt>
                <c:pt idx="4">
                  <c:v>4.3</c:v>
                </c:pt>
                <c:pt idx="5">
                  <c:v>4.25</c:v>
                </c:pt>
                <c:pt idx="6">
                  <c:v>4.2362039999999999</c:v>
                </c:pt>
                <c:pt idx="7">
                  <c:v>4.2</c:v>
                </c:pt>
                <c:pt idx="8">
                  <c:v>4.1500000000000004</c:v>
                </c:pt>
                <c:pt idx="9">
                  <c:v>4.0999999999999996</c:v>
                </c:pt>
                <c:pt idx="10">
                  <c:v>4.05</c:v>
                </c:pt>
                <c:pt idx="11">
                  <c:v>4</c:v>
                </c:pt>
                <c:pt idx="12">
                  <c:v>3.95</c:v>
                </c:pt>
                <c:pt idx="13">
                  <c:v>3.9</c:v>
                </c:pt>
                <c:pt idx="14">
                  <c:v>3.85</c:v>
                </c:pt>
                <c:pt idx="15">
                  <c:v>3.8</c:v>
                </c:pt>
                <c:pt idx="16">
                  <c:v>3.75</c:v>
                </c:pt>
                <c:pt idx="17">
                  <c:v>3.7</c:v>
                </c:pt>
                <c:pt idx="18">
                  <c:v>3.65</c:v>
                </c:pt>
                <c:pt idx="19">
                  <c:v>3.6</c:v>
                </c:pt>
                <c:pt idx="20">
                  <c:v>3.55</c:v>
                </c:pt>
                <c:pt idx="21">
                  <c:v>3.5</c:v>
                </c:pt>
                <c:pt idx="22">
                  <c:v>3.45</c:v>
                </c:pt>
                <c:pt idx="23">
                  <c:v>3.4</c:v>
                </c:pt>
                <c:pt idx="24">
                  <c:v>3.35</c:v>
                </c:pt>
                <c:pt idx="25">
                  <c:v>3.3</c:v>
                </c:pt>
                <c:pt idx="26">
                  <c:v>3.25</c:v>
                </c:pt>
                <c:pt idx="27">
                  <c:v>3.2</c:v>
                </c:pt>
                <c:pt idx="28">
                  <c:v>3.15</c:v>
                </c:pt>
                <c:pt idx="29">
                  <c:v>3.1</c:v>
                </c:pt>
                <c:pt idx="30">
                  <c:v>3.0791347</c:v>
                </c:pt>
                <c:pt idx="31">
                  <c:v>3.05</c:v>
                </c:pt>
                <c:pt idx="32">
                  <c:v>3</c:v>
                </c:pt>
                <c:pt idx="33">
                  <c:v>2.95</c:v>
                </c:pt>
                <c:pt idx="34">
                  <c:v>2.9</c:v>
                </c:pt>
                <c:pt idx="35">
                  <c:v>2.85</c:v>
                </c:pt>
                <c:pt idx="36">
                  <c:v>2.8</c:v>
                </c:pt>
                <c:pt idx="37">
                  <c:v>2.75</c:v>
                </c:pt>
                <c:pt idx="38">
                  <c:v>2.7</c:v>
                </c:pt>
                <c:pt idx="39">
                  <c:v>2.65</c:v>
                </c:pt>
                <c:pt idx="40">
                  <c:v>2.6</c:v>
                </c:pt>
                <c:pt idx="41">
                  <c:v>2.5499999999999998</c:v>
                </c:pt>
                <c:pt idx="42">
                  <c:v>2.5</c:v>
                </c:pt>
                <c:pt idx="43">
                  <c:v>2.4500000000000002</c:v>
                </c:pt>
                <c:pt idx="44">
                  <c:v>2.4</c:v>
                </c:pt>
                <c:pt idx="45">
                  <c:v>2.35</c:v>
                </c:pt>
                <c:pt idx="46">
                  <c:v>2.2999999999999998</c:v>
                </c:pt>
                <c:pt idx="47">
                  <c:v>2.2686860000000002</c:v>
                </c:pt>
                <c:pt idx="48">
                  <c:v>2.2999999999999998</c:v>
                </c:pt>
              </c:numCache>
            </c:numRef>
          </c:yVal>
          <c:smooth val="0"/>
        </c:ser>
        <c:ser>
          <c:idx val="1"/>
          <c:order val="1"/>
          <c:spPr>
            <a:ln w="19050" cap="rnd">
              <a:solidFill>
                <a:srgbClr val="FF00FF"/>
              </a:solidFill>
              <a:round/>
            </a:ln>
            <a:effectLst/>
          </c:spPr>
          <c:marker>
            <c:symbol val="none"/>
          </c:marker>
          <c:xVal>
            <c:numRef>
              <c:f>Sheet1!$E$1:$E$89</c:f>
              <c:numCache>
                <c:formatCode>General</c:formatCode>
                <c:ptCount val="89"/>
                <c:pt idx="0">
                  <c:v>39.758063</c:v>
                </c:pt>
                <c:pt idx="1">
                  <c:v>39.492050399999997</c:v>
                </c:pt>
                <c:pt idx="2">
                  <c:v>39.2203211</c:v>
                </c:pt>
                <c:pt idx="3">
                  <c:v>38.942742600000003</c:v>
                </c:pt>
                <c:pt idx="4">
                  <c:v>38.6591801</c:v>
                </c:pt>
                <c:pt idx="5">
                  <c:v>38.369496699999999</c:v>
                </c:pt>
                <c:pt idx="6">
                  <c:v>38.194444400000002</c:v>
                </c:pt>
                <c:pt idx="7">
                  <c:v>38.0748167</c:v>
                </c:pt>
                <c:pt idx="8">
                  <c:v>37.775632000000002</c:v>
                </c:pt>
                <c:pt idx="9">
                  <c:v>37.4699721</c:v>
                </c:pt>
                <c:pt idx="10">
                  <c:v>37.157694300000003</c:v>
                </c:pt>
                <c:pt idx="11">
                  <c:v>36.838653999999998</c:v>
                </c:pt>
                <c:pt idx="12">
                  <c:v>36.512705500000003</c:v>
                </c:pt>
                <c:pt idx="13">
                  <c:v>36.179701899999998</c:v>
                </c:pt>
                <c:pt idx="14">
                  <c:v>35.839495200000002</c:v>
                </c:pt>
                <c:pt idx="15">
                  <c:v>35.491937100000001</c:v>
                </c:pt>
                <c:pt idx="16">
                  <c:v>35.136878600000003</c:v>
                </c:pt>
                <c:pt idx="17">
                  <c:v>34.774170900000001</c:v>
                </c:pt>
                <c:pt idx="18">
                  <c:v>34.403665199999999</c:v>
                </c:pt>
                <c:pt idx="19">
                  <c:v>34.1666667</c:v>
                </c:pt>
                <c:pt idx="20">
                  <c:v>34.026855599999998</c:v>
                </c:pt>
                <c:pt idx="21">
                  <c:v>33.644798199999997</c:v>
                </c:pt>
                <c:pt idx="22">
                  <c:v>33.254598399999999</c:v>
                </c:pt>
                <c:pt idx="23">
                  <c:v>32.8561148</c:v>
                </c:pt>
                <c:pt idx="24">
                  <c:v>32.449208300000002</c:v>
                </c:pt>
                <c:pt idx="25">
                  <c:v>32.033743299999998</c:v>
                </c:pt>
                <c:pt idx="26">
                  <c:v>31.609588200000001</c:v>
                </c:pt>
                <c:pt idx="27">
                  <c:v>31.1766158</c:v>
                </c:pt>
                <c:pt idx="28">
                  <c:v>30.734704399999998</c:v>
                </c:pt>
                <c:pt idx="29">
                  <c:v>30.283738799999998</c:v>
                </c:pt>
                <c:pt idx="30">
                  <c:v>30.138888900000001</c:v>
                </c:pt>
                <c:pt idx="31">
                  <c:v>29.827727200000002</c:v>
                </c:pt>
                <c:pt idx="32">
                  <c:v>29.364465500000001</c:v>
                </c:pt>
                <c:pt idx="33">
                  <c:v>28.8919727</c:v>
                </c:pt>
                <c:pt idx="34">
                  <c:v>28.410169799999998</c:v>
                </c:pt>
                <c:pt idx="35">
                  <c:v>27.918989</c:v>
                </c:pt>
                <c:pt idx="36">
                  <c:v>27.4183755</c:v>
                </c:pt>
                <c:pt idx="37">
                  <c:v>26.9082887</c:v>
                </c:pt>
                <c:pt idx="38">
                  <c:v>26.388703599999999</c:v>
                </c:pt>
                <c:pt idx="39">
                  <c:v>26.111111099999999</c:v>
                </c:pt>
                <c:pt idx="40">
                  <c:v>25.8633652</c:v>
                </c:pt>
                <c:pt idx="41">
                  <c:v>25.332815799999999</c:v>
                </c:pt>
                <c:pt idx="42">
                  <c:v>24.792945100000001</c:v>
                </c:pt>
                <c:pt idx="43">
                  <c:v>24.243806899999999</c:v>
                </c:pt>
                <c:pt idx="44">
                  <c:v>23.685479000000001</c:v>
                </c:pt>
                <c:pt idx="45">
                  <c:v>23.1180655</c:v>
                </c:pt>
                <c:pt idx="46">
                  <c:v>22.541698799999999</c:v>
                </c:pt>
                <c:pt idx="47">
                  <c:v>22.0833333</c:v>
                </c:pt>
                <c:pt idx="48">
                  <c:v>21.958748700000001</c:v>
                </c:pt>
                <c:pt idx="49">
                  <c:v>21.375332400000001</c:v>
                </c:pt>
                <c:pt idx="50">
                  <c:v>20.783696599999999</c:v>
                </c:pt>
                <c:pt idx="51">
                  <c:v>20.184104099999999</c:v>
                </c:pt>
                <c:pt idx="52">
                  <c:v>19.5768567</c:v>
                </c:pt>
                <c:pt idx="53">
                  <c:v>18.962297299999999</c:v>
                </c:pt>
                <c:pt idx="54">
                  <c:v>18.3408126</c:v>
                </c:pt>
                <c:pt idx="55">
                  <c:v>18.055555600000002</c:v>
                </c:pt>
                <c:pt idx="56">
                  <c:v>17.719997800000002</c:v>
                </c:pt>
                <c:pt idx="57">
                  <c:v>17.099258500000001</c:v>
                </c:pt>
                <c:pt idx="58">
                  <c:v>16.473153400000001</c:v>
                </c:pt>
                <c:pt idx="59">
                  <c:v>15.842254199999999</c:v>
                </c:pt>
                <c:pt idx="60">
                  <c:v>15.207186200000001</c:v>
                </c:pt>
                <c:pt idx="61">
                  <c:v>14.5686298</c:v>
                </c:pt>
                <c:pt idx="62">
                  <c:v>14.027777800000001</c:v>
                </c:pt>
                <c:pt idx="63">
                  <c:v>13.9299502</c:v>
                </c:pt>
                <c:pt idx="64">
                  <c:v>13.303514699999999</c:v>
                </c:pt>
                <c:pt idx="65">
                  <c:v>12.676006599999999</c:v>
                </c:pt>
                <c:pt idx="66">
                  <c:v>12.0483159</c:v>
                </c:pt>
                <c:pt idx="67">
                  <c:v>11.4213916</c:v>
                </c:pt>
                <c:pt idx="68">
                  <c:v>10.796240600000001</c:v>
                </c:pt>
                <c:pt idx="69">
                  <c:v>10.1739278</c:v>
                </c:pt>
                <c:pt idx="70">
                  <c:v>10</c:v>
                </c:pt>
              </c:numCache>
            </c:numRef>
          </c:xVal>
          <c:yVal>
            <c:numRef>
              <c:f>Sheet1!$F$1:$F$89</c:f>
              <c:numCache>
                <c:formatCode>General</c:formatCode>
                <c:ptCount val="89"/>
                <c:pt idx="0">
                  <c:v>4.5</c:v>
                </c:pt>
                <c:pt idx="1">
                  <c:v>4.45</c:v>
                </c:pt>
                <c:pt idx="2">
                  <c:v>4.4000000000000004</c:v>
                </c:pt>
                <c:pt idx="3">
                  <c:v>4.3499999999999996</c:v>
                </c:pt>
                <c:pt idx="4">
                  <c:v>4.3</c:v>
                </c:pt>
                <c:pt idx="5">
                  <c:v>4.25</c:v>
                </c:pt>
                <c:pt idx="6">
                  <c:v>4.22051</c:v>
                </c:pt>
                <c:pt idx="7">
                  <c:v>4.2</c:v>
                </c:pt>
                <c:pt idx="8">
                  <c:v>4.1500000000000004</c:v>
                </c:pt>
                <c:pt idx="9">
                  <c:v>4.0999999999999996</c:v>
                </c:pt>
                <c:pt idx="10">
                  <c:v>4.05</c:v>
                </c:pt>
                <c:pt idx="11">
                  <c:v>4</c:v>
                </c:pt>
                <c:pt idx="12">
                  <c:v>3.95</c:v>
                </c:pt>
                <c:pt idx="13">
                  <c:v>3.9</c:v>
                </c:pt>
                <c:pt idx="14">
                  <c:v>3.85</c:v>
                </c:pt>
                <c:pt idx="15">
                  <c:v>3.8</c:v>
                </c:pt>
                <c:pt idx="16">
                  <c:v>3.75</c:v>
                </c:pt>
                <c:pt idx="17">
                  <c:v>3.7</c:v>
                </c:pt>
                <c:pt idx="18">
                  <c:v>3.65</c:v>
                </c:pt>
                <c:pt idx="19">
                  <c:v>3.6188066999999999</c:v>
                </c:pt>
                <c:pt idx="20">
                  <c:v>3.6</c:v>
                </c:pt>
                <c:pt idx="21">
                  <c:v>3.55</c:v>
                </c:pt>
                <c:pt idx="22">
                  <c:v>3.5</c:v>
                </c:pt>
                <c:pt idx="23">
                  <c:v>3.45</c:v>
                </c:pt>
                <c:pt idx="24">
                  <c:v>3.4</c:v>
                </c:pt>
                <c:pt idx="25">
                  <c:v>3.35</c:v>
                </c:pt>
                <c:pt idx="26">
                  <c:v>3.3</c:v>
                </c:pt>
                <c:pt idx="27">
                  <c:v>3.25</c:v>
                </c:pt>
                <c:pt idx="28">
                  <c:v>3.2</c:v>
                </c:pt>
                <c:pt idx="29">
                  <c:v>3.15</c:v>
                </c:pt>
                <c:pt idx="30">
                  <c:v>3.1344102999999999</c:v>
                </c:pt>
                <c:pt idx="31">
                  <c:v>3.1</c:v>
                </c:pt>
                <c:pt idx="32">
                  <c:v>3.05</c:v>
                </c:pt>
                <c:pt idx="33">
                  <c:v>3</c:v>
                </c:pt>
                <c:pt idx="34">
                  <c:v>2.95</c:v>
                </c:pt>
                <c:pt idx="35">
                  <c:v>2.9</c:v>
                </c:pt>
                <c:pt idx="36">
                  <c:v>2.85</c:v>
                </c:pt>
                <c:pt idx="37">
                  <c:v>2.8</c:v>
                </c:pt>
                <c:pt idx="38">
                  <c:v>2.75</c:v>
                </c:pt>
                <c:pt idx="39">
                  <c:v>2.7239984000000002</c:v>
                </c:pt>
                <c:pt idx="40">
                  <c:v>2.7</c:v>
                </c:pt>
                <c:pt idx="41">
                  <c:v>2.65</c:v>
                </c:pt>
                <c:pt idx="42">
                  <c:v>2.6</c:v>
                </c:pt>
                <c:pt idx="43">
                  <c:v>2.5499999999999998</c:v>
                </c:pt>
                <c:pt idx="44">
                  <c:v>2.5</c:v>
                </c:pt>
                <c:pt idx="45">
                  <c:v>2.4500000000000002</c:v>
                </c:pt>
                <c:pt idx="46">
                  <c:v>2.4</c:v>
                </c:pt>
                <c:pt idx="47">
                  <c:v>2.3610403</c:v>
                </c:pt>
                <c:pt idx="48">
                  <c:v>2.35</c:v>
                </c:pt>
                <c:pt idx="49">
                  <c:v>2.2999999999999998</c:v>
                </c:pt>
                <c:pt idx="50">
                  <c:v>2.25</c:v>
                </c:pt>
                <c:pt idx="51">
                  <c:v>2.2000000000000002</c:v>
                </c:pt>
                <c:pt idx="52">
                  <c:v>2.15</c:v>
                </c:pt>
                <c:pt idx="53">
                  <c:v>2.1</c:v>
                </c:pt>
                <c:pt idx="54">
                  <c:v>2.0499999999999998</c:v>
                </c:pt>
                <c:pt idx="55">
                  <c:v>2.0276843000000002</c:v>
                </c:pt>
                <c:pt idx="56">
                  <c:v>2</c:v>
                </c:pt>
                <c:pt idx="57">
                  <c:v>1.95</c:v>
                </c:pt>
                <c:pt idx="58">
                  <c:v>1.9</c:v>
                </c:pt>
                <c:pt idx="59">
                  <c:v>1.85</c:v>
                </c:pt>
                <c:pt idx="60">
                  <c:v>1.8</c:v>
                </c:pt>
                <c:pt idx="61">
                  <c:v>1.75</c:v>
                </c:pt>
                <c:pt idx="62">
                  <c:v>1.7081111</c:v>
                </c:pt>
                <c:pt idx="63">
                  <c:v>1.7</c:v>
                </c:pt>
                <c:pt idx="64">
                  <c:v>1.65</c:v>
                </c:pt>
                <c:pt idx="65">
                  <c:v>1.6</c:v>
                </c:pt>
                <c:pt idx="66">
                  <c:v>1.55</c:v>
                </c:pt>
                <c:pt idx="67">
                  <c:v>1.5</c:v>
                </c:pt>
                <c:pt idx="68">
                  <c:v>1.45</c:v>
                </c:pt>
                <c:pt idx="69">
                  <c:v>1.4</c:v>
                </c:pt>
                <c:pt idx="70">
                  <c:v>1.3865171999999999</c:v>
                </c:pt>
              </c:numCache>
            </c:numRef>
          </c:yVal>
          <c:smooth val="0"/>
        </c:ser>
        <c:ser>
          <c:idx val="2"/>
          <c:order val="2"/>
          <c:spPr>
            <a:ln w="19050" cap="rnd">
              <a:solidFill>
                <a:srgbClr val="FF3300"/>
              </a:solidFill>
              <a:prstDash val="lgDash"/>
              <a:round/>
            </a:ln>
            <a:effectLst/>
          </c:spPr>
          <c:marker>
            <c:symbol val="none"/>
          </c:marker>
          <c:xVal>
            <c:numRef>
              <c:f>Sheet1!$H$1:$H$100</c:f>
              <c:numCache>
                <c:formatCode>General</c:formatCode>
                <c:ptCount val="100"/>
                <c:pt idx="0">
                  <c:v>85.0838672</c:v>
                </c:pt>
                <c:pt idx="1">
                  <c:v>84.510302300000006</c:v>
                </c:pt>
                <c:pt idx="2">
                  <c:v>83.924411399999997</c:v>
                </c:pt>
                <c:pt idx="3">
                  <c:v>83.325908600000005</c:v>
                </c:pt>
                <c:pt idx="4">
                  <c:v>82.714503500000006</c:v>
                </c:pt>
                <c:pt idx="5">
                  <c:v>82.5</c:v>
                </c:pt>
                <c:pt idx="6">
                  <c:v>82.091944100000006</c:v>
                </c:pt>
                <c:pt idx="7">
                  <c:v>81.457023699999993</c:v>
                </c:pt>
                <c:pt idx="8">
                  <c:v>80.808370999999994</c:v>
                </c:pt>
                <c:pt idx="9">
                  <c:v>80.145679900000005</c:v>
                </c:pt>
                <c:pt idx="10">
                  <c:v>79.468640600000001</c:v>
                </c:pt>
                <c:pt idx="11">
                  <c:v>78.776939799999994</c:v>
                </c:pt>
                <c:pt idx="12">
                  <c:v>78.472222200000004</c:v>
                </c:pt>
                <c:pt idx="13">
                  <c:v>78.072364199999996</c:v>
                </c:pt>
                <c:pt idx="14">
                  <c:v>77.354166800000002</c:v>
                </c:pt>
                <c:pt idx="15">
                  <c:v>76.620434399999994</c:v>
                </c:pt>
                <c:pt idx="16">
                  <c:v>75.870846999999998</c:v>
                </c:pt>
                <c:pt idx="17">
                  <c:v>75.105083300000004</c:v>
                </c:pt>
                <c:pt idx="18">
                  <c:v>74.444444399999995</c:v>
                </c:pt>
                <c:pt idx="19">
                  <c:v>74.323491799999999</c:v>
                </c:pt>
                <c:pt idx="20">
                  <c:v>73.528812599999995</c:v>
                </c:pt>
                <c:pt idx="21">
                  <c:v>72.717090499999998</c:v>
                </c:pt>
                <c:pt idx="22">
                  <c:v>71.888010699999995</c:v>
                </c:pt>
                <c:pt idx="23">
                  <c:v>71.041261599999999</c:v>
                </c:pt>
                <c:pt idx="24">
                  <c:v>70.416666699999993</c:v>
                </c:pt>
                <c:pt idx="25">
                  <c:v>70.177931599999994</c:v>
                </c:pt>
                <c:pt idx="26">
                  <c:v>69.300059700000006</c:v>
                </c:pt>
                <c:pt idx="27">
                  <c:v>68.403723600000006</c:v>
                </c:pt>
                <c:pt idx="28">
                  <c:v>67.488639000000006</c:v>
                </c:pt>
                <c:pt idx="29">
                  <c:v>66.554531800000007</c:v>
                </c:pt>
                <c:pt idx="30">
                  <c:v>66.388888899999998</c:v>
                </c:pt>
                <c:pt idx="31">
                  <c:v>65.605986200000004</c:v>
                </c:pt>
                <c:pt idx="32">
                  <c:v>64.639045899999999</c:v>
                </c:pt>
                <c:pt idx="33">
                  <c:v>63.652459800000003</c:v>
                </c:pt>
                <c:pt idx="34">
                  <c:v>62.646013699999997</c:v>
                </c:pt>
                <c:pt idx="35">
                  <c:v>62.361111100000002</c:v>
                </c:pt>
                <c:pt idx="36">
                  <c:v>61.6243604</c:v>
                </c:pt>
                <c:pt idx="37">
                  <c:v>60.584474899999996</c:v>
                </c:pt>
                <c:pt idx="38">
                  <c:v>59.524349100000002</c:v>
                </c:pt>
                <c:pt idx="39">
                  <c:v>58.443864400000002</c:v>
                </c:pt>
                <c:pt idx="40">
                  <c:v>58.3333333</c:v>
                </c:pt>
                <c:pt idx="41">
                  <c:v>57.349837700000002</c:v>
                </c:pt>
                <c:pt idx="42">
                  <c:v>56.236224100000001</c:v>
                </c:pt>
                <c:pt idx="43">
                  <c:v>55.102236900000001</c:v>
                </c:pt>
                <c:pt idx="44">
                  <c:v>54.305555599999998</c:v>
                </c:pt>
                <c:pt idx="45">
                  <c:v>53.9505713</c:v>
                </c:pt>
                <c:pt idx="46">
                  <c:v>52.784726200000001</c:v>
                </c:pt>
                <c:pt idx="47">
                  <c:v>51.598867900000002</c:v>
                </c:pt>
                <c:pt idx="48">
                  <c:v>50.393164599999999</c:v>
                </c:pt>
                <c:pt idx="49">
                  <c:v>50.277777800000003</c:v>
                </c:pt>
                <c:pt idx="50">
                  <c:v>49.176766899999997</c:v>
                </c:pt>
                <c:pt idx="51">
                  <c:v>47.942118000000001</c:v>
                </c:pt>
                <c:pt idx="52">
                  <c:v>46.688638500000003</c:v>
                </c:pt>
                <c:pt idx="53">
                  <c:v>46.25</c:v>
                </c:pt>
                <c:pt idx="54">
                  <c:v>45.424004699999998</c:v>
                </c:pt>
                <c:pt idx="55">
                  <c:v>44.145428699999997</c:v>
                </c:pt>
                <c:pt idx="56">
                  <c:v>42.849657499999999</c:v>
                </c:pt>
                <c:pt idx="57">
                  <c:v>42.222222199999997</c:v>
                </c:pt>
                <c:pt idx="58">
                  <c:v>41.5438501</c:v>
                </c:pt>
                <c:pt idx="59">
                  <c:v>40.228352200000003</c:v>
                </c:pt>
                <c:pt idx="60">
                  <c:v>38.898030200000001</c:v>
                </c:pt>
                <c:pt idx="61">
                  <c:v>38.194444400000002</c:v>
                </c:pt>
                <c:pt idx="62">
                  <c:v>37.560504399999999</c:v>
                </c:pt>
                <c:pt idx="63">
                  <c:v>36.217596299999997</c:v>
                </c:pt>
                <c:pt idx="64">
                  <c:v>34.8630797</c:v>
                </c:pt>
                <c:pt idx="65">
                  <c:v>34.1666667</c:v>
                </c:pt>
                <c:pt idx="66">
                  <c:v>33.5059513</c:v>
                </c:pt>
                <c:pt idx="67">
                  <c:v>32.147992700000003</c:v>
                </c:pt>
                <c:pt idx="68">
                  <c:v>30.782574799999999</c:v>
                </c:pt>
                <c:pt idx="69">
                  <c:v>30.138888900000001</c:v>
                </c:pt>
                <c:pt idx="70">
                  <c:v>29.420774600000001</c:v>
                </c:pt>
                <c:pt idx="71">
                  <c:v>28.0632512</c:v>
                </c:pt>
                <c:pt idx="72">
                  <c:v>26.7034032</c:v>
                </c:pt>
                <c:pt idx="73">
                  <c:v>26.111111099999999</c:v>
                </c:pt>
                <c:pt idx="74">
                  <c:v>25.354618200000001</c:v>
                </c:pt>
                <c:pt idx="75">
                  <c:v>24.016306499999999</c:v>
                </c:pt>
                <c:pt idx="76">
                  <c:v>22.681780499999999</c:v>
                </c:pt>
                <c:pt idx="77">
                  <c:v>22.0833333</c:v>
                </c:pt>
                <c:pt idx="78">
                  <c:v>21.3660219</c:v>
                </c:pt>
                <c:pt idx="79">
                  <c:v>20.068987100000001</c:v>
                </c:pt>
                <c:pt idx="80">
                  <c:v>18.782725500000002</c:v>
                </c:pt>
                <c:pt idx="81">
                  <c:v>18.055555600000002</c:v>
                </c:pt>
                <c:pt idx="82">
                  <c:v>17.521220499999998</c:v>
                </c:pt>
                <c:pt idx="83">
                  <c:v>16.290610600000001</c:v>
                </c:pt>
                <c:pt idx="84">
                  <c:v>15.0784194</c:v>
                </c:pt>
                <c:pt idx="85">
                  <c:v>14.027777800000001</c:v>
                </c:pt>
                <c:pt idx="86">
                  <c:v>13.8911239</c:v>
                </c:pt>
                <c:pt idx="87">
                  <c:v>12.7547894</c:v>
                </c:pt>
                <c:pt idx="88">
                  <c:v>11.6447985</c:v>
                </c:pt>
              </c:numCache>
            </c:numRef>
          </c:xVal>
          <c:yVal>
            <c:numRef>
              <c:f>Sheet1!$I$1:$I$100</c:f>
              <c:numCache>
                <c:formatCode>General</c:formatCode>
                <c:ptCount val="100"/>
                <c:pt idx="0">
                  <c:v>4.5</c:v>
                </c:pt>
                <c:pt idx="1">
                  <c:v>4.45</c:v>
                </c:pt>
                <c:pt idx="2">
                  <c:v>4.4000000000000004</c:v>
                </c:pt>
                <c:pt idx="3">
                  <c:v>4.3499999999999996</c:v>
                </c:pt>
                <c:pt idx="4">
                  <c:v>4.3</c:v>
                </c:pt>
                <c:pt idx="5">
                  <c:v>4.2829060999999999</c:v>
                </c:pt>
                <c:pt idx="6">
                  <c:v>4.25</c:v>
                </c:pt>
                <c:pt idx="7">
                  <c:v>4.2</c:v>
                </c:pt>
                <c:pt idx="8">
                  <c:v>4.1500000000000004</c:v>
                </c:pt>
                <c:pt idx="9">
                  <c:v>4.0999999999999996</c:v>
                </c:pt>
                <c:pt idx="10">
                  <c:v>4.05</c:v>
                </c:pt>
                <c:pt idx="11">
                  <c:v>4</c:v>
                </c:pt>
                <c:pt idx="12">
                  <c:v>3.9785401</c:v>
                </c:pt>
                <c:pt idx="13">
                  <c:v>3.95</c:v>
                </c:pt>
                <c:pt idx="14">
                  <c:v>3.9</c:v>
                </c:pt>
                <c:pt idx="15">
                  <c:v>3.85</c:v>
                </c:pt>
                <c:pt idx="16">
                  <c:v>3.8</c:v>
                </c:pt>
                <c:pt idx="17">
                  <c:v>3.75</c:v>
                </c:pt>
                <c:pt idx="18">
                  <c:v>3.7078362999999999</c:v>
                </c:pt>
                <c:pt idx="19">
                  <c:v>3.7</c:v>
                </c:pt>
                <c:pt idx="20">
                  <c:v>3.65</c:v>
                </c:pt>
                <c:pt idx="21">
                  <c:v>3.6</c:v>
                </c:pt>
                <c:pt idx="22">
                  <c:v>3.55</c:v>
                </c:pt>
                <c:pt idx="23">
                  <c:v>3.5</c:v>
                </c:pt>
                <c:pt idx="24">
                  <c:v>3.4639964000000001</c:v>
                </c:pt>
                <c:pt idx="25">
                  <c:v>3.45</c:v>
                </c:pt>
                <c:pt idx="26">
                  <c:v>3.4</c:v>
                </c:pt>
                <c:pt idx="27">
                  <c:v>3.35</c:v>
                </c:pt>
                <c:pt idx="28">
                  <c:v>3.3</c:v>
                </c:pt>
                <c:pt idx="29">
                  <c:v>3.25</c:v>
                </c:pt>
                <c:pt idx="30">
                  <c:v>3.2414063999999998</c:v>
                </c:pt>
                <c:pt idx="31">
                  <c:v>3.2</c:v>
                </c:pt>
                <c:pt idx="32">
                  <c:v>3.15</c:v>
                </c:pt>
                <c:pt idx="33">
                  <c:v>3.1</c:v>
                </c:pt>
                <c:pt idx="34">
                  <c:v>3.05</c:v>
                </c:pt>
                <c:pt idx="35">
                  <c:v>3.0362722999999998</c:v>
                </c:pt>
                <c:pt idx="36">
                  <c:v>3</c:v>
                </c:pt>
                <c:pt idx="37">
                  <c:v>2.95</c:v>
                </c:pt>
                <c:pt idx="38">
                  <c:v>2.9</c:v>
                </c:pt>
                <c:pt idx="39">
                  <c:v>2.85</c:v>
                </c:pt>
                <c:pt idx="40">
                  <c:v>2.8450574999999998</c:v>
                </c:pt>
                <c:pt idx="41">
                  <c:v>2.8</c:v>
                </c:pt>
                <c:pt idx="42">
                  <c:v>2.75</c:v>
                </c:pt>
                <c:pt idx="43">
                  <c:v>2.7</c:v>
                </c:pt>
                <c:pt idx="44">
                  <c:v>2.6656982</c:v>
                </c:pt>
                <c:pt idx="45">
                  <c:v>2.65</c:v>
                </c:pt>
                <c:pt idx="46">
                  <c:v>2.6</c:v>
                </c:pt>
                <c:pt idx="47">
                  <c:v>2.5499999999999998</c:v>
                </c:pt>
                <c:pt idx="48">
                  <c:v>2.5</c:v>
                </c:pt>
                <c:pt idx="49">
                  <c:v>2.4953859999999999</c:v>
                </c:pt>
                <c:pt idx="50">
                  <c:v>2.4500000000000002</c:v>
                </c:pt>
                <c:pt idx="51">
                  <c:v>2.4</c:v>
                </c:pt>
                <c:pt idx="52">
                  <c:v>2.35</c:v>
                </c:pt>
                <c:pt idx="53">
                  <c:v>2.3330389999999999</c:v>
                </c:pt>
                <c:pt idx="54">
                  <c:v>2.2999999999999998</c:v>
                </c:pt>
                <c:pt idx="55">
                  <c:v>2.25</c:v>
                </c:pt>
                <c:pt idx="56">
                  <c:v>2.2000000000000002</c:v>
                </c:pt>
                <c:pt idx="57">
                  <c:v>2.1764473999999998</c:v>
                </c:pt>
                <c:pt idx="58">
                  <c:v>2.15</c:v>
                </c:pt>
                <c:pt idx="59">
                  <c:v>2.1</c:v>
                </c:pt>
                <c:pt idx="60">
                  <c:v>2.0499999999999998</c:v>
                </c:pt>
                <c:pt idx="61">
                  <c:v>2.0242293</c:v>
                </c:pt>
                <c:pt idx="62">
                  <c:v>2</c:v>
                </c:pt>
                <c:pt idx="63">
                  <c:v>1.95</c:v>
                </c:pt>
                <c:pt idx="64">
                  <c:v>1.9</c:v>
                </c:pt>
                <c:pt idx="65">
                  <c:v>1.8749437</c:v>
                </c:pt>
                <c:pt idx="66">
                  <c:v>1.85</c:v>
                </c:pt>
                <c:pt idx="67">
                  <c:v>1.8</c:v>
                </c:pt>
                <c:pt idx="68">
                  <c:v>1.75</c:v>
                </c:pt>
                <c:pt idx="69">
                  <c:v>1.7270479000000001</c:v>
                </c:pt>
                <c:pt idx="70">
                  <c:v>1.7</c:v>
                </c:pt>
                <c:pt idx="71">
                  <c:v>1.65</c:v>
                </c:pt>
                <c:pt idx="72">
                  <c:v>1.6</c:v>
                </c:pt>
                <c:pt idx="73">
                  <c:v>1.5788146999999999</c:v>
                </c:pt>
                <c:pt idx="74">
                  <c:v>1.55</c:v>
                </c:pt>
                <c:pt idx="75">
                  <c:v>1.5</c:v>
                </c:pt>
                <c:pt idx="76">
                  <c:v>1.45</c:v>
                </c:pt>
                <c:pt idx="77">
                  <c:v>1.4281592000000001</c:v>
                </c:pt>
                <c:pt idx="78">
                  <c:v>1.4</c:v>
                </c:pt>
                <c:pt idx="79">
                  <c:v>1.35</c:v>
                </c:pt>
                <c:pt idx="80">
                  <c:v>1.3</c:v>
                </c:pt>
                <c:pt idx="81">
                  <c:v>1.2722312</c:v>
                </c:pt>
                <c:pt idx="82">
                  <c:v>1.25</c:v>
                </c:pt>
                <c:pt idx="83">
                  <c:v>1.2</c:v>
                </c:pt>
                <c:pt idx="84">
                  <c:v>1.1499999999999999</c:v>
                </c:pt>
                <c:pt idx="85">
                  <c:v>1.1062989000000001</c:v>
                </c:pt>
                <c:pt idx="86">
                  <c:v>1.1000000000000001</c:v>
                </c:pt>
                <c:pt idx="87">
                  <c:v>1.05</c:v>
                </c:pt>
                <c:pt idx="88">
                  <c:v>1</c:v>
                </c:pt>
              </c:numCache>
            </c:numRef>
          </c:yVal>
          <c:smooth val="0"/>
        </c:ser>
        <c:ser>
          <c:idx val="3"/>
          <c:order val="3"/>
          <c:spPr>
            <a:ln w="19050" cap="rnd">
              <a:solidFill>
                <a:srgbClr val="00CC00"/>
              </a:solidFill>
              <a:prstDash val="lgDashDot"/>
              <a:round/>
            </a:ln>
            <a:effectLst/>
          </c:spPr>
          <c:marker>
            <c:symbol val="none"/>
          </c:marker>
          <c:xVal>
            <c:numRef>
              <c:f>Sheet1!$K$1:$K$119</c:f>
              <c:numCache>
                <c:formatCode>General</c:formatCode>
                <c:ptCount val="119"/>
                <c:pt idx="0">
                  <c:v>183.1153425</c:v>
                </c:pt>
                <c:pt idx="1">
                  <c:v>181.8743939</c:v>
                </c:pt>
                <c:pt idx="2">
                  <c:v>180.60677699999999</c:v>
                </c:pt>
                <c:pt idx="3">
                  <c:v>179.31187349999999</c:v>
                </c:pt>
                <c:pt idx="4">
                  <c:v>179.16666670000001</c:v>
                </c:pt>
                <c:pt idx="5">
                  <c:v>177.99179580000001</c:v>
                </c:pt>
                <c:pt idx="6">
                  <c:v>176.64356860000001</c:v>
                </c:pt>
                <c:pt idx="7">
                  <c:v>175.26620740000001</c:v>
                </c:pt>
                <c:pt idx="8">
                  <c:v>175.13888890000001</c:v>
                </c:pt>
                <c:pt idx="9">
                  <c:v>173.8621028</c:v>
                </c:pt>
                <c:pt idx="10">
                  <c:v>172.42791969999999</c:v>
                </c:pt>
                <c:pt idx="11">
                  <c:v>171.11111109999999</c:v>
                </c:pt>
                <c:pt idx="12">
                  <c:v>170.9630458</c:v>
                </c:pt>
                <c:pt idx="13">
                  <c:v>169.4697266</c:v>
                </c:pt>
                <c:pt idx="14">
                  <c:v>167.94407240000001</c:v>
                </c:pt>
                <c:pt idx="15">
                  <c:v>167.08333329999999</c:v>
                </c:pt>
                <c:pt idx="16">
                  <c:v>166.38713580000001</c:v>
                </c:pt>
                <c:pt idx="17">
                  <c:v>164.79871499999999</c:v>
                </c:pt>
                <c:pt idx="18">
                  <c:v>163.1759701</c:v>
                </c:pt>
                <c:pt idx="19">
                  <c:v>163.05555559999999</c:v>
                </c:pt>
                <c:pt idx="20">
                  <c:v>161.52213320000001</c:v>
                </c:pt>
                <c:pt idx="21">
                  <c:v>159.83298070000001</c:v>
                </c:pt>
                <c:pt idx="22">
                  <c:v>159.0277778</c:v>
                </c:pt>
                <c:pt idx="23">
                  <c:v>158.1099222</c:v>
                </c:pt>
                <c:pt idx="24">
                  <c:v>156.3520643</c:v>
                </c:pt>
                <c:pt idx="25">
                  <c:v>155</c:v>
                </c:pt>
                <c:pt idx="26">
                  <c:v>154.55780709999999</c:v>
                </c:pt>
                <c:pt idx="27">
                  <c:v>152.72901880000001</c:v>
                </c:pt>
                <c:pt idx="28">
                  <c:v>150.9722222</c:v>
                </c:pt>
                <c:pt idx="29">
                  <c:v>150.86171089999999</c:v>
                </c:pt>
                <c:pt idx="30">
                  <c:v>148.9598771</c:v>
                </c:pt>
                <c:pt idx="31">
                  <c:v>147.0180422</c:v>
                </c:pt>
                <c:pt idx="32">
                  <c:v>146.94444440000001</c:v>
                </c:pt>
                <c:pt idx="33">
                  <c:v>145.0409928</c:v>
                </c:pt>
                <c:pt idx="34">
                  <c:v>143.02305759999999</c:v>
                </c:pt>
                <c:pt idx="35">
                  <c:v>142.91666670000001</c:v>
                </c:pt>
                <c:pt idx="36">
                  <c:v>140.96914240000001</c:v>
                </c:pt>
                <c:pt idx="37">
                  <c:v>138.88888890000001</c:v>
                </c:pt>
                <c:pt idx="38">
                  <c:v>138.87350660000001</c:v>
                </c:pt>
                <c:pt idx="39">
                  <c:v>136.74164289999999</c:v>
                </c:pt>
                <c:pt idx="40">
                  <c:v>134.86111109999999</c:v>
                </c:pt>
                <c:pt idx="41">
                  <c:v>134.56777070000001</c:v>
                </c:pt>
                <c:pt idx="42">
                  <c:v>132.35648860000001</c:v>
                </c:pt>
                <c:pt idx="43">
                  <c:v>130.83333329999999</c:v>
                </c:pt>
                <c:pt idx="44">
                  <c:v>130.10395600000001</c:v>
                </c:pt>
                <c:pt idx="45">
                  <c:v>127.81250679999999</c:v>
                </c:pt>
                <c:pt idx="46">
                  <c:v>126.80555560000001</c:v>
                </c:pt>
                <c:pt idx="47">
                  <c:v>125.4813989</c:v>
                </c:pt>
                <c:pt idx="48">
                  <c:v>123.1095354</c:v>
                </c:pt>
                <c:pt idx="49">
                  <c:v>122.7777778</c:v>
                </c:pt>
                <c:pt idx="50">
                  <c:v>120.7005451</c:v>
                </c:pt>
                <c:pt idx="51">
                  <c:v>118.75</c:v>
                </c:pt>
                <c:pt idx="52">
                  <c:v>118.2503727</c:v>
                </c:pt>
                <c:pt idx="53">
                  <c:v>115.76316079999999</c:v>
                </c:pt>
                <c:pt idx="54">
                  <c:v>114.7222222</c:v>
                </c:pt>
                <c:pt idx="55">
                  <c:v>113.23762910000001</c:v>
                </c:pt>
                <c:pt idx="56">
                  <c:v>110.69444439999999</c:v>
                </c:pt>
                <c:pt idx="57">
                  <c:v>110.6726475</c:v>
                </c:pt>
                <c:pt idx="58">
                  <c:v>108.074409</c:v>
                </c:pt>
                <c:pt idx="59">
                  <c:v>106.66666669999999</c:v>
                </c:pt>
                <c:pt idx="60">
                  <c:v>105.4386691</c:v>
                </c:pt>
                <c:pt idx="61">
                  <c:v>102.7668834</c:v>
                </c:pt>
                <c:pt idx="62">
                  <c:v>102.6388889</c:v>
                </c:pt>
                <c:pt idx="63">
                  <c:v>100.064753</c:v>
                </c:pt>
                <c:pt idx="64">
                  <c:v>98.611111100000002</c:v>
                </c:pt>
                <c:pt idx="65">
                  <c:v>97.328845000000001</c:v>
                </c:pt>
                <c:pt idx="66">
                  <c:v>94.583333300000007</c:v>
                </c:pt>
                <c:pt idx="67">
                  <c:v>94.560662800000003</c:v>
                </c:pt>
                <c:pt idx="68">
                  <c:v>91.767385899999994</c:v>
                </c:pt>
                <c:pt idx="69">
                  <c:v>90.555555600000005</c:v>
                </c:pt>
                <c:pt idx="70">
                  <c:v>88.945805199999995</c:v>
                </c:pt>
                <c:pt idx="71">
                  <c:v>86.527777799999996</c:v>
                </c:pt>
                <c:pt idx="72">
                  <c:v>86.097884199999996</c:v>
                </c:pt>
                <c:pt idx="73">
                  <c:v>83.229501799999994</c:v>
                </c:pt>
                <c:pt idx="74">
                  <c:v>82.5</c:v>
                </c:pt>
                <c:pt idx="75">
                  <c:v>80.34196</c:v>
                </c:pt>
                <c:pt idx="76">
                  <c:v>78.472222200000004</c:v>
                </c:pt>
                <c:pt idx="77">
                  <c:v>77.435894500000003</c:v>
                </c:pt>
                <c:pt idx="78">
                  <c:v>74.514573999999996</c:v>
                </c:pt>
                <c:pt idx="79">
                  <c:v>74.444444399999995</c:v>
                </c:pt>
                <c:pt idx="80">
                  <c:v>71.586707399999995</c:v>
                </c:pt>
                <c:pt idx="81">
                  <c:v>70.416666699999993</c:v>
                </c:pt>
                <c:pt idx="82">
                  <c:v>68.650208399999997</c:v>
                </c:pt>
                <c:pt idx="83">
                  <c:v>66.388888899999998</c:v>
                </c:pt>
                <c:pt idx="84">
                  <c:v>65.708627800000002</c:v>
                </c:pt>
                <c:pt idx="85">
                  <c:v>62.768346399999999</c:v>
                </c:pt>
                <c:pt idx="86">
                  <c:v>62.361111100000002</c:v>
                </c:pt>
                <c:pt idx="87">
                  <c:v>59.835713300000002</c:v>
                </c:pt>
                <c:pt idx="88">
                  <c:v>58.3333333</c:v>
                </c:pt>
                <c:pt idx="89">
                  <c:v>56.910711800000001</c:v>
                </c:pt>
                <c:pt idx="90">
                  <c:v>54.305555599999998</c:v>
                </c:pt>
                <c:pt idx="91">
                  <c:v>53.997653300000003</c:v>
                </c:pt>
                <c:pt idx="92">
                  <c:v>51.107583300000002</c:v>
                </c:pt>
                <c:pt idx="93">
                  <c:v>50.277777800000003</c:v>
                </c:pt>
                <c:pt idx="94">
                  <c:v>48.242190399999998</c:v>
                </c:pt>
                <c:pt idx="95">
                  <c:v>46.25</c:v>
                </c:pt>
                <c:pt idx="96">
                  <c:v>45.403884099999999</c:v>
                </c:pt>
                <c:pt idx="97">
                  <c:v>42.600879800000001</c:v>
                </c:pt>
                <c:pt idx="98">
                  <c:v>42.222222199999997</c:v>
                </c:pt>
                <c:pt idx="99">
                  <c:v>39.843969000000001</c:v>
                </c:pt>
                <c:pt idx="100">
                  <c:v>38.194444400000002</c:v>
                </c:pt>
                <c:pt idx="101">
                  <c:v>37.130469300000001</c:v>
                </c:pt>
                <c:pt idx="102">
                  <c:v>34.468166500000002</c:v>
                </c:pt>
                <c:pt idx="103">
                  <c:v>34.1666667</c:v>
                </c:pt>
                <c:pt idx="104">
                  <c:v>31.872651999999999</c:v>
                </c:pt>
                <c:pt idx="105">
                  <c:v>30.138888900000001</c:v>
                </c:pt>
                <c:pt idx="106">
                  <c:v>29.336635699999999</c:v>
                </c:pt>
                <c:pt idx="107">
                  <c:v>26.874130300000001</c:v>
                </c:pt>
                <c:pt idx="108">
                  <c:v>26.111111099999999</c:v>
                </c:pt>
                <c:pt idx="109">
                  <c:v>24.493219100000001</c:v>
                </c:pt>
              </c:numCache>
            </c:numRef>
          </c:xVal>
          <c:yVal>
            <c:numRef>
              <c:f>Sheet1!$L$1:$L$119</c:f>
              <c:numCache>
                <c:formatCode>General</c:formatCode>
                <c:ptCount val="119"/>
                <c:pt idx="0">
                  <c:v>4.5</c:v>
                </c:pt>
                <c:pt idx="1">
                  <c:v>4.45</c:v>
                </c:pt>
                <c:pt idx="2">
                  <c:v>4.4000000000000004</c:v>
                </c:pt>
                <c:pt idx="3">
                  <c:v>4.3499999999999996</c:v>
                </c:pt>
                <c:pt idx="4">
                  <c:v>4.344544</c:v>
                </c:pt>
                <c:pt idx="5">
                  <c:v>4.3</c:v>
                </c:pt>
                <c:pt idx="6">
                  <c:v>4.25</c:v>
                </c:pt>
                <c:pt idx="7">
                  <c:v>4.2</c:v>
                </c:pt>
                <c:pt idx="8">
                  <c:v>4.1955058000000003</c:v>
                </c:pt>
                <c:pt idx="9">
                  <c:v>4.1500000000000004</c:v>
                </c:pt>
                <c:pt idx="10">
                  <c:v>4.0999999999999996</c:v>
                </c:pt>
                <c:pt idx="11">
                  <c:v>4.0551000999999998</c:v>
                </c:pt>
                <c:pt idx="12">
                  <c:v>4.05</c:v>
                </c:pt>
                <c:pt idx="13">
                  <c:v>4</c:v>
                </c:pt>
                <c:pt idx="14">
                  <c:v>3.95</c:v>
                </c:pt>
                <c:pt idx="15">
                  <c:v>3.9224926999999998</c:v>
                </c:pt>
                <c:pt idx="16">
                  <c:v>3.9</c:v>
                </c:pt>
                <c:pt idx="17">
                  <c:v>3.85</c:v>
                </c:pt>
                <c:pt idx="18">
                  <c:v>3.8</c:v>
                </c:pt>
                <c:pt idx="19">
                  <c:v>3.7963990000000001</c:v>
                </c:pt>
                <c:pt idx="20">
                  <c:v>3.75</c:v>
                </c:pt>
                <c:pt idx="21">
                  <c:v>3.7</c:v>
                </c:pt>
                <c:pt idx="22">
                  <c:v>3.6767888000000002</c:v>
                </c:pt>
                <c:pt idx="23">
                  <c:v>3.65</c:v>
                </c:pt>
                <c:pt idx="24">
                  <c:v>3.6</c:v>
                </c:pt>
                <c:pt idx="25">
                  <c:v>3.5624444999999998</c:v>
                </c:pt>
                <c:pt idx="26">
                  <c:v>3.55</c:v>
                </c:pt>
                <c:pt idx="27">
                  <c:v>3.5</c:v>
                </c:pt>
                <c:pt idx="28">
                  <c:v>3.4529979000000002</c:v>
                </c:pt>
                <c:pt idx="29">
                  <c:v>3.45</c:v>
                </c:pt>
                <c:pt idx="30">
                  <c:v>3.4</c:v>
                </c:pt>
                <c:pt idx="31">
                  <c:v>3.35</c:v>
                </c:pt>
                <c:pt idx="32">
                  <c:v>3.3481654999999999</c:v>
                </c:pt>
                <c:pt idx="33">
                  <c:v>3.3</c:v>
                </c:pt>
                <c:pt idx="34">
                  <c:v>3.25</c:v>
                </c:pt>
                <c:pt idx="35">
                  <c:v>3.247449</c:v>
                </c:pt>
                <c:pt idx="36">
                  <c:v>3.2</c:v>
                </c:pt>
                <c:pt idx="37">
                  <c:v>3.1503730999999999</c:v>
                </c:pt>
                <c:pt idx="38">
                  <c:v>3.15</c:v>
                </c:pt>
                <c:pt idx="39">
                  <c:v>3.1</c:v>
                </c:pt>
                <c:pt idx="40">
                  <c:v>3.0568501000000001</c:v>
                </c:pt>
                <c:pt idx="41">
                  <c:v>3.05</c:v>
                </c:pt>
                <c:pt idx="42">
                  <c:v>3</c:v>
                </c:pt>
                <c:pt idx="43">
                  <c:v>2.9663954000000001</c:v>
                </c:pt>
                <c:pt idx="44">
                  <c:v>2.95</c:v>
                </c:pt>
                <c:pt idx="45">
                  <c:v>2.9</c:v>
                </c:pt>
                <c:pt idx="46">
                  <c:v>2.8786459</c:v>
                </c:pt>
                <c:pt idx="47">
                  <c:v>2.85</c:v>
                </c:pt>
                <c:pt idx="48">
                  <c:v>2.8</c:v>
                </c:pt>
                <c:pt idx="49">
                  <c:v>2.7932394999999999</c:v>
                </c:pt>
                <c:pt idx="50">
                  <c:v>2.75</c:v>
                </c:pt>
                <c:pt idx="51">
                  <c:v>2.7103758</c:v>
                </c:pt>
                <c:pt idx="52">
                  <c:v>2.7</c:v>
                </c:pt>
                <c:pt idx="53">
                  <c:v>2.65</c:v>
                </c:pt>
                <c:pt idx="54">
                  <c:v>2.6296767000000001</c:v>
                </c:pt>
                <c:pt idx="55">
                  <c:v>2.6</c:v>
                </c:pt>
                <c:pt idx="56">
                  <c:v>2.5504353000000002</c:v>
                </c:pt>
                <c:pt idx="57">
                  <c:v>2.5499999999999998</c:v>
                </c:pt>
                <c:pt idx="58">
                  <c:v>2.5</c:v>
                </c:pt>
                <c:pt idx="59">
                  <c:v>2.4736218000000001</c:v>
                </c:pt>
                <c:pt idx="60">
                  <c:v>2.4500000000000002</c:v>
                </c:pt>
                <c:pt idx="61">
                  <c:v>2.4</c:v>
                </c:pt>
                <c:pt idx="62">
                  <c:v>2.3976943999999998</c:v>
                </c:pt>
                <c:pt idx="63">
                  <c:v>2.35</c:v>
                </c:pt>
                <c:pt idx="64">
                  <c:v>2.3237991999999998</c:v>
                </c:pt>
                <c:pt idx="65">
                  <c:v>2.2999999999999998</c:v>
                </c:pt>
                <c:pt idx="66">
                  <c:v>2.2504221000000002</c:v>
                </c:pt>
                <c:pt idx="67">
                  <c:v>2.25</c:v>
                </c:pt>
                <c:pt idx="68">
                  <c:v>2.2000000000000002</c:v>
                </c:pt>
                <c:pt idx="69">
                  <c:v>2.1789274999999999</c:v>
                </c:pt>
                <c:pt idx="70">
                  <c:v>2.15</c:v>
                </c:pt>
                <c:pt idx="71">
                  <c:v>2.1077697</c:v>
                </c:pt>
                <c:pt idx="72">
                  <c:v>2.1</c:v>
                </c:pt>
                <c:pt idx="73">
                  <c:v>2.0499999999999998</c:v>
                </c:pt>
                <c:pt idx="74">
                  <c:v>2.0377147</c:v>
                </c:pt>
                <c:pt idx="75">
                  <c:v>2</c:v>
                </c:pt>
                <c:pt idx="76">
                  <c:v>1.9682766</c:v>
                </c:pt>
                <c:pt idx="77">
                  <c:v>1.95</c:v>
                </c:pt>
                <c:pt idx="78">
                  <c:v>1.9</c:v>
                </c:pt>
                <c:pt idx="79">
                  <c:v>1.8988505</c:v>
                </c:pt>
                <c:pt idx="80">
                  <c:v>1.85</c:v>
                </c:pt>
                <c:pt idx="81">
                  <c:v>1.8306013999999999</c:v>
                </c:pt>
                <c:pt idx="82">
                  <c:v>1.8</c:v>
                </c:pt>
                <c:pt idx="83">
                  <c:v>1.7619765999999999</c:v>
                </c:pt>
                <c:pt idx="84">
                  <c:v>1.75</c:v>
                </c:pt>
                <c:pt idx="85">
                  <c:v>1.7</c:v>
                </c:pt>
                <c:pt idx="86">
                  <c:v>1.6933511999999999</c:v>
                </c:pt>
                <c:pt idx="87">
                  <c:v>1.65</c:v>
                </c:pt>
                <c:pt idx="88">
                  <c:v>1.6249762000000001</c:v>
                </c:pt>
                <c:pt idx="89">
                  <c:v>1.6</c:v>
                </c:pt>
                <c:pt idx="90">
                  <c:v>1.5555521999999999</c:v>
                </c:pt>
                <c:pt idx="91">
                  <c:v>1.55</c:v>
                </c:pt>
                <c:pt idx="92">
                  <c:v>1.5</c:v>
                </c:pt>
                <c:pt idx="93">
                  <c:v>1.4861371999999999</c:v>
                </c:pt>
                <c:pt idx="94">
                  <c:v>1.45</c:v>
                </c:pt>
                <c:pt idx="95">
                  <c:v>1.4155846000000001</c:v>
                </c:pt>
                <c:pt idx="96">
                  <c:v>1.4</c:v>
                </c:pt>
                <c:pt idx="97">
                  <c:v>1.35</c:v>
                </c:pt>
                <c:pt idx="98">
                  <c:v>1.3435416</c:v>
                </c:pt>
                <c:pt idx="99">
                  <c:v>1.3</c:v>
                </c:pt>
                <c:pt idx="100">
                  <c:v>1.2705070999999999</c:v>
                </c:pt>
                <c:pt idx="101">
                  <c:v>1.25</c:v>
                </c:pt>
                <c:pt idx="102">
                  <c:v>1.2</c:v>
                </c:pt>
                <c:pt idx="103">
                  <c:v>1.1946079000000001</c:v>
                </c:pt>
                <c:pt idx="104">
                  <c:v>1.1499999999999999</c:v>
                </c:pt>
                <c:pt idx="105">
                  <c:v>1.1167986999999999</c:v>
                </c:pt>
                <c:pt idx="106">
                  <c:v>1.1000000000000001</c:v>
                </c:pt>
                <c:pt idx="107">
                  <c:v>1.05</c:v>
                </c:pt>
                <c:pt idx="108">
                  <c:v>1.0350528999999999</c:v>
                </c:pt>
                <c:pt idx="109">
                  <c:v>1</c:v>
                </c:pt>
              </c:numCache>
            </c:numRef>
          </c:yVal>
          <c:smooth val="0"/>
        </c:ser>
        <c:dLbls>
          <c:showLegendKey val="0"/>
          <c:showVal val="0"/>
          <c:showCatName val="0"/>
          <c:showSerName val="0"/>
          <c:showPercent val="0"/>
          <c:showBubbleSize val="0"/>
        </c:dLbls>
        <c:axId val="391907376"/>
        <c:axId val="391907768"/>
      </c:scatterChart>
      <c:valAx>
        <c:axId val="391907376"/>
        <c:scaling>
          <c:orientation val="maxMin"/>
          <c:max val="300"/>
        </c:scaling>
        <c:delete val="0"/>
        <c:axPos val="b"/>
        <c:majorGridlines>
          <c:spPr>
            <a:ln w="3175" cap="flat" cmpd="sng" algn="ctr">
              <a:solidFill>
                <a:schemeClr val="bg1">
                  <a:lumMod val="75000"/>
                </a:schemeClr>
              </a:solidFill>
              <a:prstDash val="dash"/>
              <a:round/>
            </a:ln>
            <a:effectLst/>
          </c:spPr>
        </c:majorGridlines>
        <c:title>
          <c:tx>
            <c:rich>
              <a:bodyPr rot="0" spcFirstLastPara="1" vertOverflow="ellipsis" vert="horz" wrap="square" anchor="ctr" anchorCtr="1"/>
              <a:lstStyle/>
              <a:p>
                <a:pPr>
                  <a:defRPr sz="800" b="0"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en-GB">
                    <a:solidFill>
                      <a:srgbClr val="0000FF"/>
                    </a:solidFill>
                  </a:rPr>
                  <a:t>M (kg)</a:t>
                </a:r>
              </a:p>
            </c:rich>
          </c:tx>
          <c:layout>
            <c:manualLayout>
              <c:xMode val="edge"/>
              <c:yMode val="edge"/>
              <c:x val="0.35770456531291511"/>
              <c:y val="0.9203522346749633"/>
            </c:manualLayout>
          </c:layout>
          <c:overlay val="0"/>
          <c:spPr>
            <a:noFill/>
            <a:ln>
              <a:noFill/>
            </a:ln>
            <a:effectLst/>
          </c:spPr>
          <c:txPr>
            <a:bodyPr rot="0" spcFirstLastPara="1" vertOverflow="ellipsis" vert="horz" wrap="square" anchor="ctr" anchorCtr="1"/>
            <a:lstStyle/>
            <a:p>
              <a:pPr>
                <a:defRPr sz="8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title>
        <c:numFmt formatCode="General" sourceLinked="1"/>
        <c:majorTickMark val="out"/>
        <c:minorTickMark val="in"/>
        <c:tickLblPos val="nextTo"/>
        <c:spPr>
          <a:noFill/>
          <a:ln w="9525" cap="flat" cmpd="sng" algn="ctr">
            <a:solidFill>
              <a:schemeClr val="tx1"/>
            </a:solidFill>
            <a:round/>
          </a:ln>
          <a:effectLst/>
        </c:spPr>
        <c:txPr>
          <a:bodyPr rot="-60000000" spcFirstLastPara="1" vertOverflow="ellipsis" vert="horz" wrap="square" anchor="ctr" anchorCtr="1"/>
          <a:lstStyle/>
          <a:p>
            <a:pPr>
              <a:defRPr sz="8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391907768"/>
        <c:crosses val="autoZero"/>
        <c:crossBetween val="midCat"/>
        <c:majorUnit val="50"/>
      </c:valAx>
      <c:valAx>
        <c:axId val="391907768"/>
        <c:scaling>
          <c:orientation val="minMax"/>
          <c:max val="4.5"/>
          <c:min val="1"/>
        </c:scaling>
        <c:delete val="0"/>
        <c:axPos val="r"/>
        <c:majorGridlines>
          <c:spPr>
            <a:ln w="3175" cap="flat" cmpd="sng" algn="ctr">
              <a:solidFill>
                <a:schemeClr val="bg1">
                  <a:lumMod val="75000"/>
                </a:schemeClr>
              </a:solidFill>
              <a:prstDash val="dash"/>
              <a:round/>
            </a:ln>
            <a:effectLst/>
          </c:spPr>
        </c:majorGridlines>
        <c:title>
          <c:tx>
            <c:rich>
              <a:bodyPr rot="0" spcFirstLastPara="1" vertOverflow="ellipsis" wrap="square" anchor="ctr" anchorCtr="1"/>
              <a:lstStyle/>
              <a:p>
                <a:pPr>
                  <a:defRPr sz="800" b="0"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en-GB">
                    <a:solidFill>
                      <a:srgbClr val="0000FF"/>
                    </a:solidFill>
                  </a:rPr>
                  <a:t>R(m)</a:t>
                </a:r>
              </a:p>
            </c:rich>
          </c:tx>
          <c:layout>
            <c:manualLayout>
              <c:xMode val="edge"/>
              <c:yMode val="edge"/>
              <c:x val="0.84753046824887746"/>
              <c:y val="0.16087134393640179"/>
            </c:manualLayout>
          </c:layout>
          <c:overlay val="0"/>
          <c:spPr>
            <a:noFill/>
            <a:ln>
              <a:noFill/>
            </a:ln>
            <a:effectLst/>
          </c:spPr>
          <c:txPr>
            <a:bodyPr rot="0" spcFirstLastPara="1" vertOverflow="ellipsis" wrap="square" anchor="ctr" anchorCtr="1"/>
            <a:lstStyle/>
            <a:p>
              <a:pPr>
                <a:defRPr sz="8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title>
        <c:numFmt formatCode="General" sourceLinked="1"/>
        <c:majorTickMark val="out"/>
        <c:minorTickMark val="in"/>
        <c:tickLblPos val="nextTo"/>
        <c:spPr>
          <a:noFill/>
          <a:ln w="9525" cap="flat" cmpd="sng" algn="ctr">
            <a:solidFill>
              <a:schemeClr val="tx1"/>
            </a:solidFill>
            <a:round/>
          </a:ln>
          <a:effectLst/>
        </c:spPr>
        <c:txPr>
          <a:bodyPr rot="-60000000" spcFirstLastPara="1" vertOverflow="ellipsis" vert="horz" wrap="square" anchor="ctr" anchorCtr="1"/>
          <a:lstStyle/>
          <a:p>
            <a:pPr>
              <a:defRPr sz="8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391907376"/>
        <c:crosses val="autoZero"/>
        <c:crossBetween val="midCat"/>
        <c:majorUnit val="0.5"/>
      </c:valAx>
      <c:spPr>
        <a:noFill/>
        <a:ln w="6350">
          <a:solidFill>
            <a:schemeClr val="tx1"/>
          </a:solidFill>
        </a:ln>
        <a:effectLst/>
      </c:spPr>
    </c:plotArea>
    <c:plotVisOnly val="1"/>
    <c:dispBlanksAs val="gap"/>
    <c:showDLblsOverMax val="0"/>
  </c:chart>
  <c:spPr>
    <a:solidFill>
      <a:schemeClr val="bg1"/>
    </a:solidFill>
    <a:ln w="9525" cap="flat" cmpd="sng" algn="ctr">
      <a:noFill/>
      <a:round/>
    </a:ln>
    <a:effectLst/>
  </c:spPr>
  <c:txPr>
    <a:bodyPr/>
    <a:lstStyle/>
    <a:p>
      <a:pPr>
        <a:defRPr sz="800">
          <a:solidFill>
            <a:sysClr val="windowText" lastClr="000000"/>
          </a:solidFill>
          <a:latin typeface="Arial" panose="020B0604020202020204" pitchFamily="34" charset="0"/>
          <a:cs typeface="Arial" panose="020B0604020202020204" pitchFamily="34" charset="0"/>
        </a:defRPr>
      </a:pPr>
      <a:endParaRPr lang="en-US"/>
    </a:p>
  </c:txPr>
  <c:externalData r:id="rId3">
    <c:autoUpdate val="0"/>
  </c:externalData>
  <c:userShapes r:id="rId4"/>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GB" sz="1000" b="1">
                <a:latin typeface="Arial" panose="020B0604020202020204" pitchFamily="34" charset="0"/>
                <a:cs typeface="Arial" panose="020B0604020202020204" pitchFamily="34" charset="0"/>
              </a:rPr>
              <a:t>(c)</a:t>
            </a:r>
          </a:p>
        </c:rich>
      </c:tx>
      <c:layout>
        <c:manualLayout>
          <c:xMode val="edge"/>
          <c:yMode val="edge"/>
          <c:x val="0.2349290122518469"/>
          <c:y val="0"/>
        </c:manualLayout>
      </c:layout>
      <c:overlay val="0"/>
    </c:title>
    <c:autoTitleDeleted val="0"/>
    <c:plotArea>
      <c:layout>
        <c:manualLayout>
          <c:layoutTarget val="inner"/>
          <c:xMode val="edge"/>
          <c:yMode val="edge"/>
          <c:x val="0.15199787089550867"/>
          <c:y val="3.1368303606950441E-2"/>
          <c:w val="0.68780757300442341"/>
          <c:h val="0.93726339278609916"/>
        </c:manualLayout>
      </c:layout>
      <c:scatterChart>
        <c:scatterStyle val="lineMarker"/>
        <c:varyColors val="0"/>
        <c:ser>
          <c:idx val="1"/>
          <c:order val="0"/>
          <c:tx>
            <c:v>P_Air3D</c:v>
          </c:tx>
          <c:spPr>
            <a:ln w="19050">
              <a:solidFill>
                <a:srgbClr val="0000FF"/>
              </a:solidFill>
              <a:prstDash val="solid"/>
            </a:ln>
          </c:spPr>
          <c:marker>
            <c:symbol val="none"/>
          </c:marker>
          <c:xVal>
            <c:numRef>
              <c:f>'C05-G2-F1@0.7m'!$H$3:$H$2627</c:f>
              <c:numCache>
                <c:formatCode>0.000</c:formatCode>
                <c:ptCount val="2625"/>
                <c:pt idx="0">
                  <c:v>0</c:v>
                </c:pt>
                <c:pt idx="1">
                  <c:v>0.68608499999999994</c:v>
                </c:pt>
                <c:pt idx="2">
                  <c:v>0.68608499999999994</c:v>
                </c:pt>
                <c:pt idx="3">
                  <c:v>0.68867250000000002</c:v>
                </c:pt>
                <c:pt idx="4">
                  <c:v>0.69566249999999996</c:v>
                </c:pt>
                <c:pt idx="5">
                  <c:v>0.70267250000000003</c:v>
                </c:pt>
                <c:pt idx="6">
                  <c:v>0.70971000000000006</c:v>
                </c:pt>
                <c:pt idx="7">
                  <c:v>0.71677250000000003</c:v>
                </c:pt>
                <c:pt idx="8">
                  <c:v>0.72385250000000001</c:v>
                </c:pt>
                <c:pt idx="9">
                  <c:v>0.73096000000000005</c:v>
                </c:pt>
                <c:pt idx="10">
                  <c:v>0.73808499999999999</c:v>
                </c:pt>
                <c:pt idx="11">
                  <c:v>0.74523499999999998</c:v>
                </c:pt>
                <c:pt idx="12">
                  <c:v>0.75241749999999996</c:v>
                </c:pt>
                <c:pt idx="13">
                  <c:v>0.75961500000000004</c:v>
                </c:pt>
                <c:pt idx="14">
                  <c:v>0.76684250000000009</c:v>
                </c:pt>
                <c:pt idx="15">
                  <c:v>0.77409000000000006</c:v>
                </c:pt>
                <c:pt idx="16">
                  <c:v>0.78136249999999996</c:v>
                </c:pt>
                <c:pt idx="17">
                  <c:v>0.78866249999999993</c:v>
                </c:pt>
                <c:pt idx="18">
                  <c:v>0.79597999999999991</c:v>
                </c:pt>
                <c:pt idx="19">
                  <c:v>0.80332749999999997</c:v>
                </c:pt>
                <c:pt idx="20">
                  <c:v>0.81069499999999994</c:v>
                </c:pt>
                <c:pt idx="21">
                  <c:v>0.81808750000000008</c:v>
                </c:pt>
                <c:pt idx="22">
                  <c:v>0.82551249999999998</c:v>
                </c:pt>
                <c:pt idx="23">
                  <c:v>0.832955</c:v>
                </c:pt>
                <c:pt idx="24">
                  <c:v>0.84043000000000001</c:v>
                </c:pt>
                <c:pt idx="25">
                  <c:v>0.84793000000000007</c:v>
                </c:pt>
                <c:pt idx="26">
                  <c:v>0.85545250000000006</c:v>
                </c:pt>
                <c:pt idx="27">
                  <c:v>0.86300999999999994</c:v>
                </c:pt>
                <c:pt idx="28">
                  <c:v>0.87058749999999996</c:v>
                </c:pt>
                <c:pt idx="29">
                  <c:v>0.87819749999999996</c:v>
                </c:pt>
                <c:pt idx="30">
                  <c:v>0.88583499999999993</c:v>
                </c:pt>
                <c:pt idx="31">
                  <c:v>0.89349749999999994</c:v>
                </c:pt>
                <c:pt idx="32">
                  <c:v>0.90118999999999994</c:v>
                </c:pt>
                <c:pt idx="33">
                  <c:v>0.90890999999999988</c:v>
                </c:pt>
                <c:pt idx="34">
                  <c:v>0.91666000000000003</c:v>
                </c:pt>
                <c:pt idx="35">
                  <c:v>0.92443750000000013</c:v>
                </c:pt>
                <c:pt idx="36">
                  <c:v>0.93224250000000008</c:v>
                </c:pt>
                <c:pt idx="37">
                  <c:v>0.94008000000000003</c:v>
                </c:pt>
                <c:pt idx="38">
                  <c:v>0.94794749999999994</c:v>
                </c:pt>
                <c:pt idx="39">
                  <c:v>0.95584250000000004</c:v>
                </c:pt>
                <c:pt idx="40">
                  <c:v>0.9637675</c:v>
                </c:pt>
                <c:pt idx="41">
                  <c:v>0.97172500000000006</c:v>
                </c:pt>
                <c:pt idx="42">
                  <c:v>0.97970999999999997</c:v>
                </c:pt>
                <c:pt idx="43">
                  <c:v>0.98772749999999998</c:v>
                </c:pt>
                <c:pt idx="44">
                  <c:v>0.99577250000000006</c:v>
                </c:pt>
                <c:pt idx="45">
                  <c:v>1.0038475</c:v>
                </c:pt>
                <c:pt idx="46">
                  <c:v>1.0119549999999999</c:v>
                </c:pt>
                <c:pt idx="47">
                  <c:v>1.0200900000000002</c:v>
                </c:pt>
                <c:pt idx="48">
                  <c:v>1.0282575</c:v>
                </c:pt>
                <c:pt idx="49">
                  <c:v>1.0364574999999998</c:v>
                </c:pt>
                <c:pt idx="50">
                  <c:v>1.0446850000000001</c:v>
                </c:pt>
                <c:pt idx="51">
                  <c:v>1.052945</c:v>
                </c:pt>
                <c:pt idx="52">
                  <c:v>1.0612250000000001</c:v>
                </c:pt>
                <c:pt idx="53">
                  <c:v>1.0694725</c:v>
                </c:pt>
                <c:pt idx="54">
                  <c:v>1.0776950000000001</c:v>
                </c:pt>
                <c:pt idx="55">
                  <c:v>1.0859075</c:v>
                </c:pt>
                <c:pt idx="56">
                  <c:v>1.0941174999999999</c:v>
                </c:pt>
                <c:pt idx="57">
                  <c:v>1.1023375</c:v>
                </c:pt>
                <c:pt idx="58">
                  <c:v>1.1105500000000001</c:v>
                </c:pt>
                <c:pt idx="59">
                  <c:v>1.1187624999999999</c:v>
                </c:pt>
                <c:pt idx="60">
                  <c:v>1.1269899999999999</c:v>
                </c:pt>
                <c:pt idx="61">
                  <c:v>1.1352325000000001</c:v>
                </c:pt>
                <c:pt idx="62">
                  <c:v>1.1434850000000001</c:v>
                </c:pt>
                <c:pt idx="63">
                  <c:v>1.1517474999999999</c:v>
                </c:pt>
                <c:pt idx="64">
                  <c:v>1.1600275</c:v>
                </c:pt>
                <c:pt idx="65">
                  <c:v>1.1683300000000001</c:v>
                </c:pt>
                <c:pt idx="66">
                  <c:v>1.1766475000000001</c:v>
                </c:pt>
                <c:pt idx="67">
                  <c:v>1.184985</c:v>
                </c:pt>
                <c:pt idx="68">
                  <c:v>1.1933450000000001</c:v>
                </c:pt>
                <c:pt idx="69">
                  <c:v>1.20173</c:v>
                </c:pt>
                <c:pt idx="70">
                  <c:v>1.210135</c:v>
                </c:pt>
                <c:pt idx="71">
                  <c:v>1.2185599999999999</c:v>
                </c:pt>
                <c:pt idx="72">
                  <c:v>1.2270174999999999</c:v>
                </c:pt>
                <c:pt idx="73">
                  <c:v>1.2354975000000001</c:v>
                </c:pt>
                <c:pt idx="74">
                  <c:v>1.244</c:v>
                </c:pt>
                <c:pt idx="75">
                  <c:v>1.2525375000000001</c:v>
                </c:pt>
                <c:pt idx="76">
                  <c:v>1.2611025</c:v>
                </c:pt>
                <c:pt idx="77">
                  <c:v>1.269695</c:v>
                </c:pt>
                <c:pt idx="78">
                  <c:v>1.2783249999999999</c:v>
                </c:pt>
                <c:pt idx="79">
                  <c:v>1.286985</c:v>
                </c:pt>
                <c:pt idx="80">
                  <c:v>1.2956749999999999</c:v>
                </c:pt>
                <c:pt idx="81">
                  <c:v>1.3043974999999999</c:v>
                </c:pt>
                <c:pt idx="82">
                  <c:v>1.3131550000000001</c:v>
                </c:pt>
                <c:pt idx="83">
                  <c:v>1.3219425</c:v>
                </c:pt>
                <c:pt idx="84">
                  <c:v>1.3307625000000001</c:v>
                </c:pt>
                <c:pt idx="85">
                  <c:v>1.33962</c:v>
                </c:pt>
                <c:pt idx="86">
                  <c:v>1.3485075</c:v>
                </c:pt>
                <c:pt idx="87">
                  <c:v>1.3574275</c:v>
                </c:pt>
                <c:pt idx="88">
                  <c:v>1.366385</c:v>
                </c:pt>
                <c:pt idx="89">
                  <c:v>1.375375</c:v>
                </c:pt>
                <c:pt idx="90">
                  <c:v>1.3843974999999999</c:v>
                </c:pt>
                <c:pt idx="91">
                  <c:v>1.3934599999999999</c:v>
                </c:pt>
                <c:pt idx="92">
                  <c:v>1.402555</c:v>
                </c:pt>
                <c:pt idx="93">
                  <c:v>1.4116825</c:v>
                </c:pt>
                <c:pt idx="94">
                  <c:v>1.4207375</c:v>
                </c:pt>
                <c:pt idx="95">
                  <c:v>1.42971</c:v>
                </c:pt>
                <c:pt idx="96">
                  <c:v>1.4385300000000001</c:v>
                </c:pt>
                <c:pt idx="97">
                  <c:v>1.44729</c:v>
                </c:pt>
                <c:pt idx="98">
                  <c:v>1.45604</c:v>
                </c:pt>
                <c:pt idx="99">
                  <c:v>1.4646975</c:v>
                </c:pt>
                <c:pt idx="100">
                  <c:v>1.4733000000000001</c:v>
                </c:pt>
                <c:pt idx="101">
                  <c:v>1.4818625000000001</c:v>
                </c:pt>
                <c:pt idx="102">
                  <c:v>1.4903825000000002</c:v>
                </c:pt>
                <c:pt idx="103">
                  <c:v>1.4988349999999999</c:v>
                </c:pt>
                <c:pt idx="104">
                  <c:v>1.5072775</c:v>
                </c:pt>
                <c:pt idx="105">
                  <c:v>1.5157175000000001</c:v>
                </c:pt>
                <c:pt idx="106">
                  <c:v>1.5240975000000001</c:v>
                </c:pt>
                <c:pt idx="107">
                  <c:v>1.5324325000000001</c:v>
                </c:pt>
                <c:pt idx="108">
                  <c:v>1.5407575</c:v>
                </c:pt>
                <c:pt idx="109">
                  <c:v>1.5490699999999999</c:v>
                </c:pt>
                <c:pt idx="110">
                  <c:v>1.5573575</c:v>
                </c:pt>
                <c:pt idx="111">
                  <c:v>1.5656050000000001</c:v>
                </c:pt>
                <c:pt idx="112">
                  <c:v>1.5738325000000002</c:v>
                </c:pt>
                <c:pt idx="113">
                  <c:v>1.5820675</c:v>
                </c:pt>
                <c:pt idx="114">
                  <c:v>1.590265</c:v>
                </c:pt>
                <c:pt idx="115">
                  <c:v>1.598455</c:v>
                </c:pt>
                <c:pt idx="116">
                  <c:v>1.6066150000000001</c:v>
                </c:pt>
                <c:pt idx="117">
                  <c:v>1.6147849999999999</c:v>
                </c:pt>
                <c:pt idx="118">
                  <c:v>1.6229324999999999</c:v>
                </c:pt>
                <c:pt idx="119">
                  <c:v>1.6310624999999999</c:v>
                </c:pt>
                <c:pt idx="120">
                  <c:v>1.6392</c:v>
                </c:pt>
                <c:pt idx="121">
                  <c:v>1.6473200000000001</c:v>
                </c:pt>
                <c:pt idx="122">
                  <c:v>1.65544</c:v>
                </c:pt>
                <c:pt idx="123">
                  <c:v>1.6635324999999999</c:v>
                </c:pt>
                <c:pt idx="124">
                  <c:v>1.6716374999999999</c:v>
                </c:pt>
                <c:pt idx="125">
                  <c:v>1.6797550000000001</c:v>
                </c:pt>
                <c:pt idx="126">
                  <c:v>1.6878625</c:v>
                </c:pt>
                <c:pt idx="127">
                  <c:v>1.6959599999999999</c:v>
                </c:pt>
                <c:pt idx="128">
                  <c:v>1.704035</c:v>
                </c:pt>
                <c:pt idx="129">
                  <c:v>1.712135</c:v>
                </c:pt>
                <c:pt idx="130">
                  <c:v>1.7202225000000002</c:v>
                </c:pt>
                <c:pt idx="131">
                  <c:v>1.7283074999999999</c:v>
                </c:pt>
                <c:pt idx="132">
                  <c:v>1.7364000000000002</c:v>
                </c:pt>
                <c:pt idx="133">
                  <c:v>1.7444999999999999</c:v>
                </c:pt>
                <c:pt idx="134">
                  <c:v>1.7525949999999999</c:v>
                </c:pt>
                <c:pt idx="135">
                  <c:v>1.7606799999999998</c:v>
                </c:pt>
                <c:pt idx="136">
                  <c:v>1.7687725000000001</c:v>
                </c:pt>
                <c:pt idx="137">
                  <c:v>1.7768875</c:v>
                </c:pt>
                <c:pt idx="138">
                  <c:v>1.784985</c:v>
                </c:pt>
                <c:pt idx="139">
                  <c:v>1.7930850000000003</c:v>
                </c:pt>
                <c:pt idx="140">
                  <c:v>1.8012050000000002</c:v>
                </c:pt>
                <c:pt idx="141">
                  <c:v>1.8093250000000001</c:v>
                </c:pt>
                <c:pt idx="142">
                  <c:v>1.8174399999999999</c:v>
                </c:pt>
                <c:pt idx="143">
                  <c:v>1.8255574999999999</c:v>
                </c:pt>
                <c:pt idx="144">
                  <c:v>1.8336924999999999</c:v>
                </c:pt>
                <c:pt idx="145">
                  <c:v>1.84182</c:v>
                </c:pt>
                <c:pt idx="146">
                  <c:v>1.8499475000000001</c:v>
                </c:pt>
                <c:pt idx="147">
                  <c:v>1.85809</c:v>
                </c:pt>
                <c:pt idx="148">
                  <c:v>1.8662450000000002</c:v>
                </c:pt>
                <c:pt idx="149">
                  <c:v>1.8743925000000001</c:v>
                </c:pt>
                <c:pt idx="150">
                  <c:v>1.8825524999999999</c:v>
                </c:pt>
                <c:pt idx="151">
                  <c:v>1.8907275000000001</c:v>
                </c:pt>
                <c:pt idx="152">
                  <c:v>1.8989075000000002</c:v>
                </c:pt>
                <c:pt idx="153">
                  <c:v>1.9070849999999999</c:v>
                </c:pt>
                <c:pt idx="154">
                  <c:v>1.9152800000000001</c:v>
                </c:pt>
                <c:pt idx="155">
                  <c:v>1.9234899999999999</c:v>
                </c:pt>
                <c:pt idx="156">
                  <c:v>1.9316924999999998</c:v>
                </c:pt>
                <c:pt idx="157">
                  <c:v>1.9399025000000001</c:v>
                </c:pt>
                <c:pt idx="158">
                  <c:v>1.9481325</c:v>
                </c:pt>
                <c:pt idx="159">
                  <c:v>1.9563774999999999</c:v>
                </c:pt>
                <c:pt idx="160">
                  <c:v>1.9646250000000001</c:v>
                </c:pt>
                <c:pt idx="161">
                  <c:v>1.9728824999999999</c:v>
                </c:pt>
                <c:pt idx="162">
                  <c:v>1.9811624999999999</c:v>
                </c:pt>
                <c:pt idx="163">
                  <c:v>1.989455</c:v>
                </c:pt>
                <c:pt idx="164">
                  <c:v>1.9977575000000001</c:v>
                </c:pt>
                <c:pt idx="165">
                  <c:v>2.0060725000000001</c:v>
                </c:pt>
                <c:pt idx="166">
                  <c:v>2.0144100000000003</c:v>
                </c:pt>
                <c:pt idx="167">
                  <c:v>2.0227525000000002</c:v>
                </c:pt>
                <c:pt idx="168">
                  <c:v>2.0311075000000001</c:v>
                </c:pt>
                <c:pt idx="169">
                  <c:v>2.0394824999999996</c:v>
                </c:pt>
                <c:pt idx="170">
                  <c:v>2.0478749999999999</c:v>
                </c:pt>
                <c:pt idx="171">
                  <c:v>2.0562724999999999</c:v>
                </c:pt>
                <c:pt idx="172">
                  <c:v>2.0646825</c:v>
                </c:pt>
                <c:pt idx="173">
                  <c:v>2.0731125000000001</c:v>
                </c:pt>
                <c:pt idx="174">
                  <c:v>2.0815524999999999</c:v>
                </c:pt>
                <c:pt idx="175">
                  <c:v>2.0900024999999998</c:v>
                </c:pt>
                <c:pt idx="176">
                  <c:v>2.0984674999999999</c:v>
                </c:pt>
                <c:pt idx="177">
                  <c:v>2.1069500000000003</c:v>
                </c:pt>
                <c:pt idx="178">
                  <c:v>2.11544</c:v>
                </c:pt>
                <c:pt idx="179">
                  <c:v>2.1239425000000001</c:v>
                </c:pt>
                <c:pt idx="180">
                  <c:v>2.1324624999999999</c:v>
                </c:pt>
                <c:pt idx="181">
                  <c:v>2.1409924999999999</c:v>
                </c:pt>
                <c:pt idx="182">
                  <c:v>2.1495299999999999</c:v>
                </c:pt>
                <c:pt idx="183">
                  <c:v>2.1580825000000003</c:v>
                </c:pt>
                <c:pt idx="184">
                  <c:v>2.1666525000000001</c:v>
                </c:pt>
                <c:pt idx="185">
                  <c:v>2.17523</c:v>
                </c:pt>
                <c:pt idx="186">
                  <c:v>2.1838099999999998</c:v>
                </c:pt>
                <c:pt idx="187">
                  <c:v>2.1924000000000001</c:v>
                </c:pt>
                <c:pt idx="188">
                  <c:v>2.2009975000000002</c:v>
                </c:pt>
                <c:pt idx="189">
                  <c:v>2.2096149999999999</c:v>
                </c:pt>
                <c:pt idx="190">
                  <c:v>2.2182650000000002</c:v>
                </c:pt>
                <c:pt idx="191">
                  <c:v>2.226925</c:v>
                </c:pt>
                <c:pt idx="192">
                  <c:v>2.2356000000000003</c:v>
                </c:pt>
                <c:pt idx="193">
                  <c:v>2.2443024999999999</c:v>
                </c:pt>
                <c:pt idx="194">
                  <c:v>2.2530399999999999</c:v>
                </c:pt>
                <c:pt idx="195">
                  <c:v>2.261825</c:v>
                </c:pt>
                <c:pt idx="196">
                  <c:v>2.2706474999999999</c:v>
                </c:pt>
                <c:pt idx="197">
                  <c:v>2.2794924999999999</c:v>
                </c:pt>
                <c:pt idx="198">
                  <c:v>2.2883549999999997</c:v>
                </c:pt>
                <c:pt idx="199">
                  <c:v>2.2972324999999998</c:v>
                </c:pt>
                <c:pt idx="200">
                  <c:v>2.30613</c:v>
                </c:pt>
                <c:pt idx="201">
                  <c:v>2.3150500000000003</c:v>
                </c:pt>
                <c:pt idx="202">
                  <c:v>2.323995</c:v>
                </c:pt>
                <c:pt idx="203">
                  <c:v>2.3329675000000001</c:v>
                </c:pt>
                <c:pt idx="204">
                  <c:v>2.3419724999999998</c:v>
                </c:pt>
                <c:pt idx="205">
                  <c:v>2.3510074999999997</c:v>
                </c:pt>
                <c:pt idx="206">
                  <c:v>2.3600775000000001</c:v>
                </c:pt>
                <c:pt idx="207">
                  <c:v>2.3691825</c:v>
                </c:pt>
                <c:pt idx="208">
                  <c:v>2.3783175000000001</c:v>
                </c:pt>
                <c:pt idx="209">
                  <c:v>2.3874849999999999</c:v>
                </c:pt>
                <c:pt idx="210">
                  <c:v>2.3966825000000003</c:v>
                </c:pt>
                <c:pt idx="211">
                  <c:v>2.4059174999999997</c:v>
                </c:pt>
                <c:pt idx="212">
                  <c:v>2.4151824999999998</c:v>
                </c:pt>
                <c:pt idx="213">
                  <c:v>2.4244775000000001</c:v>
                </c:pt>
                <c:pt idx="214">
                  <c:v>2.4338074999999999</c:v>
                </c:pt>
                <c:pt idx="215">
                  <c:v>2.4431700000000003</c:v>
                </c:pt>
                <c:pt idx="216">
                  <c:v>2.4525575000000002</c:v>
                </c:pt>
                <c:pt idx="217">
                  <c:v>2.4619675000000001</c:v>
                </c:pt>
                <c:pt idx="218">
                  <c:v>2.4714024999999999</c:v>
                </c:pt>
                <c:pt idx="219">
                  <c:v>2.4808650000000001</c:v>
                </c:pt>
                <c:pt idx="220">
                  <c:v>2.4903550000000001</c:v>
                </c:pt>
                <c:pt idx="221">
                  <c:v>2.4998775000000002</c:v>
                </c:pt>
                <c:pt idx="222">
                  <c:v>2.5094249999999998</c:v>
                </c:pt>
                <c:pt idx="223">
                  <c:v>2.5190250000000001</c:v>
                </c:pt>
                <c:pt idx="224">
                  <c:v>2.5286499999999998</c:v>
                </c:pt>
                <c:pt idx="225">
                  <c:v>2.5383</c:v>
                </c:pt>
                <c:pt idx="226">
                  <c:v>2.548</c:v>
                </c:pt>
                <c:pt idx="227">
                  <c:v>2.55775</c:v>
                </c:pt>
                <c:pt idx="228">
                  <c:v>2.5675249999999998</c:v>
                </c:pt>
                <c:pt idx="229">
                  <c:v>2.57735</c:v>
                </c:pt>
                <c:pt idx="230">
                  <c:v>2.5872250000000001</c:v>
                </c:pt>
                <c:pt idx="231">
                  <c:v>2.5971500000000001</c:v>
                </c:pt>
                <c:pt idx="232">
                  <c:v>2.6071</c:v>
                </c:pt>
                <c:pt idx="233">
                  <c:v>2.6170749999999998</c:v>
                </c:pt>
                <c:pt idx="234">
                  <c:v>2.6270249999999997</c:v>
                </c:pt>
                <c:pt idx="235">
                  <c:v>2.6369750000000001</c:v>
                </c:pt>
                <c:pt idx="236">
                  <c:v>2.6469499999999999</c:v>
                </c:pt>
                <c:pt idx="237">
                  <c:v>2.6568999999999998</c:v>
                </c:pt>
                <c:pt idx="238">
                  <c:v>2.6668500000000002</c:v>
                </c:pt>
                <c:pt idx="239">
                  <c:v>2.676825</c:v>
                </c:pt>
                <c:pt idx="240">
                  <c:v>2.6867749999999999</c:v>
                </c:pt>
                <c:pt idx="241">
                  <c:v>2.6967250000000003</c:v>
                </c:pt>
                <c:pt idx="242">
                  <c:v>2.7066750000000002</c:v>
                </c:pt>
                <c:pt idx="243">
                  <c:v>2.7166250000000001</c:v>
                </c:pt>
                <c:pt idx="244">
                  <c:v>2.726575</c:v>
                </c:pt>
                <c:pt idx="245">
                  <c:v>2.7365249999999999</c:v>
                </c:pt>
                <c:pt idx="246">
                  <c:v>2.7464749999999998</c:v>
                </c:pt>
                <c:pt idx="247">
                  <c:v>2.7564249999999997</c:v>
                </c:pt>
                <c:pt idx="248">
                  <c:v>2.7663500000000001</c:v>
                </c:pt>
                <c:pt idx="249">
                  <c:v>2.7763</c:v>
                </c:pt>
                <c:pt idx="250">
                  <c:v>2.786225</c:v>
                </c:pt>
                <c:pt idx="251">
                  <c:v>2.7961749999999999</c:v>
                </c:pt>
                <c:pt idx="252">
                  <c:v>2.8060999999999998</c:v>
                </c:pt>
                <c:pt idx="253">
                  <c:v>2.8160000000000003</c:v>
                </c:pt>
                <c:pt idx="254">
                  <c:v>2.8259249999999998</c:v>
                </c:pt>
                <c:pt idx="255">
                  <c:v>2.8358749999999997</c:v>
                </c:pt>
                <c:pt idx="256">
                  <c:v>2.8457750000000002</c:v>
                </c:pt>
                <c:pt idx="257">
                  <c:v>2.8556749999999997</c:v>
                </c:pt>
                <c:pt idx="258">
                  <c:v>2.8656000000000001</c:v>
                </c:pt>
                <c:pt idx="259">
                  <c:v>2.8754999999999997</c:v>
                </c:pt>
                <c:pt idx="260">
                  <c:v>2.8854000000000002</c:v>
                </c:pt>
                <c:pt idx="261">
                  <c:v>2.8952999999999998</c:v>
                </c:pt>
                <c:pt idx="262">
                  <c:v>2.9052250000000002</c:v>
                </c:pt>
                <c:pt idx="263">
                  <c:v>2.9151500000000001</c:v>
                </c:pt>
                <c:pt idx="264">
                  <c:v>2.9250750000000001</c:v>
                </c:pt>
                <c:pt idx="265">
                  <c:v>2.935025</c:v>
                </c:pt>
                <c:pt idx="266">
                  <c:v>2.9449999999999998</c:v>
                </c:pt>
                <c:pt idx="267">
                  <c:v>2.9550000000000001</c:v>
                </c:pt>
                <c:pt idx="268">
                  <c:v>2.9650249999999998</c:v>
                </c:pt>
                <c:pt idx="269">
                  <c:v>2.97505</c:v>
                </c:pt>
                <c:pt idx="270">
                  <c:v>2.9850249999999998</c:v>
                </c:pt>
                <c:pt idx="271">
                  <c:v>2.994875</c:v>
                </c:pt>
                <c:pt idx="272">
                  <c:v>3.0046750000000002</c:v>
                </c:pt>
                <c:pt idx="273">
                  <c:v>3.0144000000000002</c:v>
                </c:pt>
                <c:pt idx="274">
                  <c:v>3.0240749999999998</c:v>
                </c:pt>
                <c:pt idx="275">
                  <c:v>3.0337000000000001</c:v>
                </c:pt>
                <c:pt idx="276">
                  <c:v>3.0433749999999997</c:v>
                </c:pt>
                <c:pt idx="277">
                  <c:v>3.0529000000000002</c:v>
                </c:pt>
                <c:pt idx="278">
                  <c:v>3.0624500000000001</c:v>
                </c:pt>
                <c:pt idx="279">
                  <c:v>3.0720499999999999</c:v>
                </c:pt>
                <c:pt idx="280">
                  <c:v>3.0816249999999998</c:v>
                </c:pt>
                <c:pt idx="281">
                  <c:v>3.0911500000000003</c:v>
                </c:pt>
                <c:pt idx="282">
                  <c:v>3.1006999999999998</c:v>
                </c:pt>
                <c:pt idx="283">
                  <c:v>3.110325</c:v>
                </c:pt>
                <c:pt idx="284">
                  <c:v>3.1198999999999999</c:v>
                </c:pt>
                <c:pt idx="285">
                  <c:v>3.1295000000000002</c:v>
                </c:pt>
                <c:pt idx="286">
                  <c:v>3.1391250000000004</c:v>
                </c:pt>
                <c:pt idx="287">
                  <c:v>3.1488</c:v>
                </c:pt>
                <c:pt idx="288">
                  <c:v>3.1584500000000002</c:v>
                </c:pt>
                <c:pt idx="289">
                  <c:v>3.1681250000000003</c:v>
                </c:pt>
                <c:pt idx="290">
                  <c:v>3.1778500000000003</c:v>
                </c:pt>
                <c:pt idx="291">
                  <c:v>3.1875499999999999</c:v>
                </c:pt>
                <c:pt idx="292">
                  <c:v>3.1972499999999999</c:v>
                </c:pt>
                <c:pt idx="293">
                  <c:v>3.2068750000000001</c:v>
                </c:pt>
                <c:pt idx="294">
                  <c:v>3.216475</c:v>
                </c:pt>
                <c:pt idx="295">
                  <c:v>3.2260499999999999</c:v>
                </c:pt>
                <c:pt idx="296">
                  <c:v>3.2355750000000003</c:v>
                </c:pt>
                <c:pt idx="297">
                  <c:v>3.24505</c:v>
                </c:pt>
                <c:pt idx="298">
                  <c:v>3.2544999999999997</c:v>
                </c:pt>
                <c:pt idx="299">
                  <c:v>3.263925</c:v>
                </c:pt>
                <c:pt idx="300">
                  <c:v>3.2733499999999998</c:v>
                </c:pt>
                <c:pt idx="301">
                  <c:v>3.2827500000000001</c:v>
                </c:pt>
                <c:pt idx="302">
                  <c:v>3.2921499999999999</c:v>
                </c:pt>
                <c:pt idx="303">
                  <c:v>3.3015750000000001</c:v>
                </c:pt>
                <c:pt idx="304">
                  <c:v>3.3110500000000003</c:v>
                </c:pt>
                <c:pt idx="305">
                  <c:v>3.3205</c:v>
                </c:pt>
                <c:pt idx="306">
                  <c:v>3.3299750000000001</c:v>
                </c:pt>
                <c:pt idx="307">
                  <c:v>3.3394750000000002</c:v>
                </c:pt>
                <c:pt idx="308">
                  <c:v>3.3489</c:v>
                </c:pt>
                <c:pt idx="309">
                  <c:v>3.3583000000000003</c:v>
                </c:pt>
                <c:pt idx="310">
                  <c:v>3.3676749999999998</c:v>
                </c:pt>
                <c:pt idx="311">
                  <c:v>3.376925</c:v>
                </c:pt>
                <c:pt idx="312">
                  <c:v>3.3861750000000002</c:v>
                </c:pt>
                <c:pt idx="313">
                  <c:v>3.3953249999999997</c:v>
                </c:pt>
                <c:pt idx="314">
                  <c:v>3.4044249999999998</c:v>
                </c:pt>
                <c:pt idx="315">
                  <c:v>3.4134249999999997</c:v>
                </c:pt>
                <c:pt idx="316">
                  <c:v>3.4224249999999996</c:v>
                </c:pt>
                <c:pt idx="317">
                  <c:v>3.4313499999999997</c:v>
                </c:pt>
                <c:pt idx="318">
                  <c:v>3.4402250000000003</c:v>
                </c:pt>
                <c:pt idx="319">
                  <c:v>3.4490500000000002</c:v>
                </c:pt>
                <c:pt idx="320">
                  <c:v>3.4578499999999996</c:v>
                </c:pt>
                <c:pt idx="321">
                  <c:v>3.4666250000000001</c:v>
                </c:pt>
                <c:pt idx="322">
                  <c:v>3.4753750000000001</c:v>
                </c:pt>
                <c:pt idx="323">
                  <c:v>3.4840500000000003</c:v>
                </c:pt>
                <c:pt idx="324">
                  <c:v>3.492775</c:v>
                </c:pt>
                <c:pt idx="325">
                  <c:v>3.5014499999999997</c:v>
                </c:pt>
                <c:pt idx="326">
                  <c:v>3.5101249999999999</c:v>
                </c:pt>
                <c:pt idx="327">
                  <c:v>3.5187250000000003</c:v>
                </c:pt>
                <c:pt idx="328">
                  <c:v>3.5273750000000001</c:v>
                </c:pt>
                <c:pt idx="329">
                  <c:v>3.5359750000000001</c:v>
                </c:pt>
                <c:pt idx="330">
                  <c:v>3.5446</c:v>
                </c:pt>
                <c:pt idx="331">
                  <c:v>3.553175</c:v>
                </c:pt>
                <c:pt idx="332">
                  <c:v>3.5617749999999995</c:v>
                </c:pt>
                <c:pt idx="333">
                  <c:v>3.5703499999999999</c:v>
                </c:pt>
                <c:pt idx="334">
                  <c:v>3.5789500000000003</c:v>
                </c:pt>
                <c:pt idx="335">
                  <c:v>3.5875249999999999</c:v>
                </c:pt>
                <c:pt idx="336">
                  <c:v>3.5960749999999999</c:v>
                </c:pt>
                <c:pt idx="337">
                  <c:v>3.6046500000000004</c:v>
                </c:pt>
                <c:pt idx="338">
                  <c:v>3.6132249999999999</c:v>
                </c:pt>
                <c:pt idx="339">
                  <c:v>3.6217999999999999</c:v>
                </c:pt>
                <c:pt idx="340">
                  <c:v>3.6303750000000004</c:v>
                </c:pt>
                <c:pt idx="341">
                  <c:v>3.638925</c:v>
                </c:pt>
                <c:pt idx="342">
                  <c:v>3.6475249999999999</c:v>
                </c:pt>
                <c:pt idx="343">
                  <c:v>3.6561000000000003</c:v>
                </c:pt>
                <c:pt idx="344">
                  <c:v>3.6646749999999999</c:v>
                </c:pt>
                <c:pt idx="345">
                  <c:v>3.6732500000000003</c:v>
                </c:pt>
                <c:pt idx="346">
                  <c:v>3.6818499999999998</c:v>
                </c:pt>
                <c:pt idx="347">
                  <c:v>3.6904249999999998</c:v>
                </c:pt>
                <c:pt idx="348">
                  <c:v>3.6990500000000002</c:v>
                </c:pt>
                <c:pt idx="349">
                  <c:v>3.7076499999999997</c:v>
                </c:pt>
                <c:pt idx="350">
                  <c:v>3.716275</c:v>
                </c:pt>
                <c:pt idx="351">
                  <c:v>3.7248999999999999</c:v>
                </c:pt>
                <c:pt idx="352">
                  <c:v>3.7336</c:v>
                </c:pt>
                <c:pt idx="353">
                  <c:v>3.742375</c:v>
                </c:pt>
                <c:pt idx="354">
                  <c:v>3.7512249999999998</c:v>
                </c:pt>
                <c:pt idx="355">
                  <c:v>3.7601750000000003</c:v>
                </c:pt>
                <c:pt idx="356">
                  <c:v>3.7692249999999996</c:v>
                </c:pt>
                <c:pt idx="357">
                  <c:v>3.7783499999999997</c:v>
                </c:pt>
                <c:pt idx="358">
                  <c:v>3.7874499999999998</c:v>
                </c:pt>
                <c:pt idx="359">
                  <c:v>3.7965</c:v>
                </c:pt>
                <c:pt idx="360">
                  <c:v>3.8055249999999998</c:v>
                </c:pt>
                <c:pt idx="361">
                  <c:v>3.8144749999999998</c:v>
                </c:pt>
                <c:pt idx="362">
                  <c:v>3.8233999999999999</c:v>
                </c:pt>
                <c:pt idx="363">
                  <c:v>3.8323000000000005</c:v>
                </c:pt>
                <c:pt idx="364">
                  <c:v>3.8412250000000001</c:v>
                </c:pt>
                <c:pt idx="365">
                  <c:v>3.8500999999999999</c:v>
                </c:pt>
                <c:pt idx="366">
                  <c:v>3.8589249999999997</c:v>
                </c:pt>
                <c:pt idx="367">
                  <c:v>3.8677000000000001</c:v>
                </c:pt>
                <c:pt idx="368">
                  <c:v>3.8764750000000001</c:v>
                </c:pt>
                <c:pt idx="369">
                  <c:v>3.8852249999999997</c:v>
                </c:pt>
                <c:pt idx="370">
                  <c:v>3.8939500000000002</c:v>
                </c:pt>
                <c:pt idx="371">
                  <c:v>3.9026749999999999</c:v>
                </c:pt>
                <c:pt idx="372">
                  <c:v>3.9114000000000004</c:v>
                </c:pt>
                <c:pt idx="373">
                  <c:v>3.92015</c:v>
                </c:pt>
                <c:pt idx="374">
                  <c:v>3.9288999999999996</c:v>
                </c:pt>
                <c:pt idx="375">
                  <c:v>3.937675</c:v>
                </c:pt>
                <c:pt idx="376">
                  <c:v>3.9464999999999999</c:v>
                </c:pt>
                <c:pt idx="377">
                  <c:v>3.9553249999999998</c:v>
                </c:pt>
                <c:pt idx="378">
                  <c:v>3.9641750000000004</c:v>
                </c:pt>
                <c:pt idx="379">
                  <c:v>3.9730750000000001</c:v>
                </c:pt>
                <c:pt idx="380">
                  <c:v>3.9820000000000002</c:v>
                </c:pt>
                <c:pt idx="381">
                  <c:v>3.9909500000000002</c:v>
                </c:pt>
                <c:pt idx="382">
                  <c:v>3.9999250000000002</c:v>
                </c:pt>
                <c:pt idx="383">
                  <c:v>4.0089249999999996</c:v>
                </c:pt>
                <c:pt idx="384">
                  <c:v>4.017925</c:v>
                </c:pt>
                <c:pt idx="385">
                  <c:v>4.0269750000000002</c:v>
                </c:pt>
                <c:pt idx="386">
                  <c:v>4.0360500000000004</c:v>
                </c:pt>
                <c:pt idx="387">
                  <c:v>4.0451500000000005</c:v>
                </c:pt>
                <c:pt idx="388">
                  <c:v>4.0543000000000005</c:v>
                </c:pt>
                <c:pt idx="389">
                  <c:v>4.0634999999999994</c:v>
                </c:pt>
                <c:pt idx="390">
                  <c:v>4.0727500000000001</c:v>
                </c:pt>
                <c:pt idx="391">
                  <c:v>4.0820500000000006</c:v>
                </c:pt>
                <c:pt idx="392">
                  <c:v>4.0913750000000002</c:v>
                </c:pt>
                <c:pt idx="393">
                  <c:v>4.1007750000000005</c:v>
                </c:pt>
                <c:pt idx="394">
                  <c:v>4.1102249999999998</c:v>
                </c:pt>
                <c:pt idx="395">
                  <c:v>4.1197499999999998</c:v>
                </c:pt>
                <c:pt idx="396">
                  <c:v>4.1293000000000006</c:v>
                </c:pt>
                <c:pt idx="397">
                  <c:v>4.1388750000000005</c:v>
                </c:pt>
                <c:pt idx="398">
                  <c:v>4.1485250000000002</c:v>
                </c:pt>
                <c:pt idx="399">
                  <c:v>4.1581999999999999</c:v>
                </c:pt>
                <c:pt idx="400">
                  <c:v>4.1679250000000003</c:v>
                </c:pt>
                <c:pt idx="401">
                  <c:v>4.1776999999999997</c:v>
                </c:pt>
                <c:pt idx="402">
                  <c:v>4.1875249999999999</c:v>
                </c:pt>
                <c:pt idx="403">
                  <c:v>4.1974</c:v>
                </c:pt>
                <c:pt idx="404">
                  <c:v>4.2073499999999999</c:v>
                </c:pt>
                <c:pt idx="405">
                  <c:v>4.2173500000000006</c:v>
                </c:pt>
                <c:pt idx="406">
                  <c:v>4.2274000000000003</c:v>
                </c:pt>
                <c:pt idx="407">
                  <c:v>4.2375000000000007</c:v>
                </c:pt>
                <c:pt idx="408">
                  <c:v>4.2476750000000001</c:v>
                </c:pt>
                <c:pt idx="409">
                  <c:v>4.2578750000000003</c:v>
                </c:pt>
                <c:pt idx="410">
                  <c:v>4.2680500000000006</c:v>
                </c:pt>
                <c:pt idx="411">
                  <c:v>4.2782999999999998</c:v>
                </c:pt>
                <c:pt idx="412">
                  <c:v>4.2885249999999999</c:v>
                </c:pt>
                <c:pt idx="413">
                  <c:v>4.2988</c:v>
                </c:pt>
                <c:pt idx="414">
                  <c:v>4.309075</c:v>
                </c:pt>
                <c:pt idx="415">
                  <c:v>4.31935</c:v>
                </c:pt>
                <c:pt idx="416">
                  <c:v>4.3296749999999999</c:v>
                </c:pt>
                <c:pt idx="417">
                  <c:v>4.34</c:v>
                </c:pt>
                <c:pt idx="418">
                  <c:v>4.3503499999999997</c:v>
                </c:pt>
                <c:pt idx="419">
                  <c:v>4.3607250000000004</c:v>
                </c:pt>
                <c:pt idx="420">
                  <c:v>4.3711000000000002</c:v>
                </c:pt>
                <c:pt idx="421">
                  <c:v>4.3815249999999999</c:v>
                </c:pt>
                <c:pt idx="422">
                  <c:v>4.3919499999999996</c:v>
                </c:pt>
                <c:pt idx="423">
                  <c:v>4.4024000000000001</c:v>
                </c:pt>
                <c:pt idx="424">
                  <c:v>4.4128750000000005</c:v>
                </c:pt>
                <c:pt idx="425">
                  <c:v>4.4233500000000001</c:v>
                </c:pt>
                <c:pt idx="426">
                  <c:v>4.4338500000000005</c:v>
                </c:pt>
                <c:pt idx="427">
                  <c:v>4.4443999999999999</c:v>
                </c:pt>
                <c:pt idx="428">
                  <c:v>4.4549500000000002</c:v>
                </c:pt>
                <c:pt idx="429">
                  <c:v>4.4655250000000004</c:v>
                </c:pt>
                <c:pt idx="430">
                  <c:v>4.4761250000000006</c:v>
                </c:pt>
                <c:pt idx="431">
                  <c:v>4.4867249999999999</c:v>
                </c:pt>
                <c:pt idx="432">
                  <c:v>4.4973749999999999</c:v>
                </c:pt>
                <c:pt idx="433">
                  <c:v>4.508</c:v>
                </c:pt>
                <c:pt idx="434">
                  <c:v>4.5185999999999993</c:v>
                </c:pt>
                <c:pt idx="435">
                  <c:v>4.5291749999999995</c:v>
                </c:pt>
                <c:pt idx="436">
                  <c:v>4.5397249999999998</c:v>
                </c:pt>
                <c:pt idx="437">
                  <c:v>4.5502500000000001</c:v>
                </c:pt>
                <c:pt idx="438">
                  <c:v>4.5607750000000005</c:v>
                </c:pt>
                <c:pt idx="439">
                  <c:v>4.571275</c:v>
                </c:pt>
                <c:pt idx="440">
                  <c:v>4.5817499999999995</c:v>
                </c:pt>
                <c:pt idx="441">
                  <c:v>4.592225</c:v>
                </c:pt>
                <c:pt idx="442">
                  <c:v>4.6026999999999996</c:v>
                </c:pt>
                <c:pt idx="443">
                  <c:v>4.6131500000000001</c:v>
                </c:pt>
                <c:pt idx="444">
                  <c:v>4.6235999999999997</c:v>
                </c:pt>
                <c:pt idx="445">
                  <c:v>4.6340250000000003</c:v>
                </c:pt>
                <c:pt idx="446">
                  <c:v>4.64445</c:v>
                </c:pt>
                <c:pt idx="447">
                  <c:v>4.6548749999999997</c:v>
                </c:pt>
                <c:pt idx="448">
                  <c:v>4.6653000000000002</c:v>
                </c:pt>
                <c:pt idx="449">
                  <c:v>4.6757</c:v>
                </c:pt>
                <c:pt idx="450">
                  <c:v>4.6861249999999997</c:v>
                </c:pt>
                <c:pt idx="451">
                  <c:v>4.6965250000000003</c:v>
                </c:pt>
                <c:pt idx="452">
                  <c:v>4.70695</c:v>
                </c:pt>
                <c:pt idx="453">
                  <c:v>4.7173499999999997</c:v>
                </c:pt>
                <c:pt idx="454">
                  <c:v>4.7277750000000003</c:v>
                </c:pt>
                <c:pt idx="455">
                  <c:v>4.738175</c:v>
                </c:pt>
                <c:pt idx="456">
                  <c:v>4.7485749999999998</c:v>
                </c:pt>
                <c:pt idx="457">
                  <c:v>4.7589750000000004</c:v>
                </c:pt>
                <c:pt idx="458">
                  <c:v>4.7694000000000001</c:v>
                </c:pt>
                <c:pt idx="459">
                  <c:v>4.7797999999999998</c:v>
                </c:pt>
                <c:pt idx="460">
                  <c:v>4.7902000000000005</c:v>
                </c:pt>
                <c:pt idx="461">
                  <c:v>4.8006250000000001</c:v>
                </c:pt>
                <c:pt idx="462">
                  <c:v>4.8110499999999998</c:v>
                </c:pt>
                <c:pt idx="463">
                  <c:v>4.8214750000000004</c:v>
                </c:pt>
                <c:pt idx="464">
                  <c:v>4.8319000000000001</c:v>
                </c:pt>
                <c:pt idx="465">
                  <c:v>4.8423499999999997</c:v>
                </c:pt>
                <c:pt idx="466">
                  <c:v>4.8528000000000002</c:v>
                </c:pt>
                <c:pt idx="467">
                  <c:v>4.8632499999999999</c:v>
                </c:pt>
                <c:pt idx="468">
                  <c:v>4.8737250000000003</c:v>
                </c:pt>
                <c:pt idx="469">
                  <c:v>4.8842000000000008</c:v>
                </c:pt>
                <c:pt idx="470">
                  <c:v>4.8946999999999994</c:v>
                </c:pt>
                <c:pt idx="471">
                  <c:v>4.9051999999999998</c:v>
                </c:pt>
                <c:pt idx="472">
                  <c:v>4.9157250000000001</c:v>
                </c:pt>
                <c:pt idx="473">
                  <c:v>4.9262500000000005</c:v>
                </c:pt>
                <c:pt idx="474">
                  <c:v>4.9367999999999999</c:v>
                </c:pt>
                <c:pt idx="475">
                  <c:v>4.9473750000000001</c:v>
                </c:pt>
                <c:pt idx="476">
                  <c:v>4.9579500000000003</c:v>
                </c:pt>
                <c:pt idx="477">
                  <c:v>4.9685500000000005</c:v>
                </c:pt>
                <c:pt idx="478">
                  <c:v>4.9791750000000006</c:v>
                </c:pt>
                <c:pt idx="479">
                  <c:v>4.9898249999999997</c:v>
                </c:pt>
                <c:pt idx="480">
                  <c:v>5.0004749999999998</c:v>
                </c:pt>
                <c:pt idx="481">
                  <c:v>5.0111500000000007</c:v>
                </c:pt>
                <c:pt idx="482">
                  <c:v>5.0218499999999997</c:v>
                </c:pt>
                <c:pt idx="483">
                  <c:v>5.0325750000000005</c:v>
                </c:pt>
                <c:pt idx="484">
                  <c:v>5.0432999999999995</c:v>
                </c:pt>
                <c:pt idx="485">
                  <c:v>5.0540500000000002</c:v>
                </c:pt>
                <c:pt idx="486">
                  <c:v>5.0648499999999999</c:v>
                </c:pt>
                <c:pt idx="487">
                  <c:v>5.0756500000000004</c:v>
                </c:pt>
                <c:pt idx="488">
                  <c:v>5.0864750000000001</c:v>
                </c:pt>
                <c:pt idx="489">
                  <c:v>5.0973249999999997</c:v>
                </c:pt>
                <c:pt idx="490">
                  <c:v>5.1081750000000001</c:v>
                </c:pt>
                <c:pt idx="491">
                  <c:v>5.1190749999999996</c:v>
                </c:pt>
                <c:pt idx="492">
                  <c:v>5.13</c:v>
                </c:pt>
                <c:pt idx="493">
                  <c:v>5.1409249999999993</c:v>
                </c:pt>
                <c:pt idx="494">
                  <c:v>5.1519000000000004</c:v>
                </c:pt>
                <c:pt idx="495">
                  <c:v>5.1628749999999997</c:v>
                </c:pt>
                <c:pt idx="496">
                  <c:v>5.1738999999999997</c:v>
                </c:pt>
                <c:pt idx="497">
                  <c:v>5.1849249999999998</c:v>
                </c:pt>
                <c:pt idx="498">
                  <c:v>5.1959999999999997</c:v>
                </c:pt>
                <c:pt idx="499">
                  <c:v>5.2070749999999997</c:v>
                </c:pt>
                <c:pt idx="500">
                  <c:v>5.2181999999999995</c:v>
                </c:pt>
                <c:pt idx="501">
                  <c:v>5.2293500000000002</c:v>
                </c:pt>
                <c:pt idx="502">
                  <c:v>5.2404999999999999</c:v>
                </c:pt>
                <c:pt idx="503">
                  <c:v>5.2517000000000005</c:v>
                </c:pt>
                <c:pt idx="504">
                  <c:v>5.2629000000000001</c:v>
                </c:pt>
                <c:pt idx="505">
                  <c:v>5.2741499999999997</c:v>
                </c:pt>
                <c:pt idx="506">
                  <c:v>5.285425</c:v>
                </c:pt>
                <c:pt idx="507">
                  <c:v>5.2967250000000003</c:v>
                </c:pt>
                <c:pt idx="508">
                  <c:v>5.3080500000000006</c:v>
                </c:pt>
                <c:pt idx="509">
                  <c:v>5.3194249999999998</c:v>
                </c:pt>
                <c:pt idx="510">
                  <c:v>5.3308</c:v>
                </c:pt>
                <c:pt idx="511">
                  <c:v>5.342225</c:v>
                </c:pt>
                <c:pt idx="512">
                  <c:v>5.35365</c:v>
                </c:pt>
                <c:pt idx="513">
                  <c:v>5.3651249999999999</c:v>
                </c:pt>
                <c:pt idx="514">
                  <c:v>5.3766249999999998</c:v>
                </c:pt>
                <c:pt idx="515">
                  <c:v>5.3881749999999995</c:v>
                </c:pt>
                <c:pt idx="516">
                  <c:v>5.3997250000000001</c:v>
                </c:pt>
                <c:pt idx="517">
                  <c:v>5.4113249999999997</c:v>
                </c:pt>
                <c:pt idx="518">
                  <c:v>5.4229750000000001</c:v>
                </c:pt>
                <c:pt idx="519">
                  <c:v>5.4346249999999996</c:v>
                </c:pt>
                <c:pt idx="520">
                  <c:v>5.4463249999999999</c:v>
                </c:pt>
                <c:pt idx="521">
                  <c:v>5.4580500000000001</c:v>
                </c:pt>
                <c:pt idx="522">
                  <c:v>5.4698249999999993</c:v>
                </c:pt>
                <c:pt idx="523">
                  <c:v>5.4816249999999993</c:v>
                </c:pt>
                <c:pt idx="524">
                  <c:v>5.4934499999999993</c:v>
                </c:pt>
                <c:pt idx="525">
                  <c:v>5.505325</c:v>
                </c:pt>
                <c:pt idx="526">
                  <c:v>5.5172499999999998</c:v>
                </c:pt>
                <c:pt idx="527">
                  <c:v>5.5292000000000003</c:v>
                </c:pt>
                <c:pt idx="528">
                  <c:v>5.5411999999999999</c:v>
                </c:pt>
                <c:pt idx="529">
                  <c:v>5.5532249999999994</c:v>
                </c:pt>
                <c:pt idx="530">
                  <c:v>5.5652749999999997</c:v>
                </c:pt>
                <c:pt idx="531">
                  <c:v>5.5773999999999999</c:v>
                </c:pt>
                <c:pt idx="532">
                  <c:v>5.5895250000000001</c:v>
                </c:pt>
                <c:pt idx="533">
                  <c:v>5.6016749999999993</c:v>
                </c:pt>
                <c:pt idx="534">
                  <c:v>5.6138500000000002</c:v>
                </c:pt>
                <c:pt idx="535">
                  <c:v>5.6260500000000002</c:v>
                </c:pt>
                <c:pt idx="536">
                  <c:v>5.6382750000000001</c:v>
                </c:pt>
                <c:pt idx="537">
                  <c:v>5.650525</c:v>
                </c:pt>
                <c:pt idx="538">
                  <c:v>5.6627999999999998</c:v>
                </c:pt>
                <c:pt idx="539">
                  <c:v>5.6751000000000005</c:v>
                </c:pt>
                <c:pt idx="540">
                  <c:v>5.6874250000000002</c:v>
                </c:pt>
                <c:pt idx="541">
                  <c:v>5.6997999999999998</c:v>
                </c:pt>
                <c:pt idx="542">
                  <c:v>5.7122000000000002</c:v>
                </c:pt>
                <c:pt idx="543">
                  <c:v>5.7246249999999996</c:v>
                </c:pt>
                <c:pt idx="544">
                  <c:v>5.7370749999999999</c:v>
                </c:pt>
                <c:pt idx="545">
                  <c:v>5.7495750000000001</c:v>
                </c:pt>
                <c:pt idx="546">
                  <c:v>5.7621000000000002</c:v>
                </c:pt>
                <c:pt idx="547">
                  <c:v>5.7746500000000003</c:v>
                </c:pt>
                <c:pt idx="548">
                  <c:v>5.7872500000000002</c:v>
                </c:pt>
                <c:pt idx="549">
                  <c:v>5.7998750000000001</c:v>
                </c:pt>
                <c:pt idx="550">
                  <c:v>5.8125249999999999</c:v>
                </c:pt>
                <c:pt idx="551">
                  <c:v>5.8252249999999997</c:v>
                </c:pt>
                <c:pt idx="552">
                  <c:v>5.8379500000000002</c:v>
                </c:pt>
                <c:pt idx="553">
                  <c:v>5.8507000000000007</c:v>
                </c:pt>
                <c:pt idx="554">
                  <c:v>5.8635000000000002</c:v>
                </c:pt>
                <c:pt idx="555">
                  <c:v>5.8763250000000005</c:v>
                </c:pt>
                <c:pt idx="556">
                  <c:v>5.8891249999999999</c:v>
                </c:pt>
                <c:pt idx="557">
                  <c:v>5.9019250000000003</c:v>
                </c:pt>
                <c:pt idx="558">
                  <c:v>5.9146999999999998</c:v>
                </c:pt>
                <c:pt idx="559">
                  <c:v>5.9274750000000003</c:v>
                </c:pt>
                <c:pt idx="560">
                  <c:v>5.9402499999999998</c:v>
                </c:pt>
                <c:pt idx="561">
                  <c:v>5.9529750000000003</c:v>
                </c:pt>
                <c:pt idx="562">
                  <c:v>5.9657249999999999</c:v>
                </c:pt>
                <c:pt idx="563">
                  <c:v>5.9784499999999996</c:v>
                </c:pt>
                <c:pt idx="564">
                  <c:v>5.9911750000000001</c:v>
                </c:pt>
                <c:pt idx="565">
                  <c:v>6.0038999999999998</c:v>
                </c:pt>
                <c:pt idx="566">
                  <c:v>6.0165999999999995</c:v>
                </c:pt>
                <c:pt idx="567">
                  <c:v>6.0293000000000001</c:v>
                </c:pt>
                <c:pt idx="568">
                  <c:v>6.0419749999999999</c:v>
                </c:pt>
                <c:pt idx="569">
                  <c:v>6.0546500000000005</c:v>
                </c:pt>
                <c:pt idx="570">
                  <c:v>6.0672999999999995</c:v>
                </c:pt>
                <c:pt idx="571">
                  <c:v>6.0799750000000001</c:v>
                </c:pt>
                <c:pt idx="572">
                  <c:v>6.0926</c:v>
                </c:pt>
                <c:pt idx="573">
                  <c:v>6.1052499999999998</c:v>
                </c:pt>
                <c:pt idx="574">
                  <c:v>6.1178999999999997</c:v>
                </c:pt>
                <c:pt idx="575">
                  <c:v>6.1305499999999995</c:v>
                </c:pt>
                <c:pt idx="576">
                  <c:v>6.1432000000000002</c:v>
                </c:pt>
                <c:pt idx="577">
                  <c:v>6.15585</c:v>
                </c:pt>
                <c:pt idx="578">
                  <c:v>6.1685249999999998</c:v>
                </c:pt>
                <c:pt idx="579">
                  <c:v>6.1811749999999996</c:v>
                </c:pt>
                <c:pt idx="580">
                  <c:v>6.1938250000000004</c:v>
                </c:pt>
                <c:pt idx="581">
                  <c:v>6.2064500000000002</c:v>
                </c:pt>
                <c:pt idx="582">
                  <c:v>6.2190500000000002</c:v>
                </c:pt>
                <c:pt idx="583">
                  <c:v>6.2316500000000001</c:v>
                </c:pt>
                <c:pt idx="584">
                  <c:v>6.2442250000000001</c:v>
                </c:pt>
                <c:pt idx="585">
                  <c:v>6.2568000000000001</c:v>
                </c:pt>
                <c:pt idx="586">
                  <c:v>6.2694000000000001</c:v>
                </c:pt>
                <c:pt idx="587">
                  <c:v>6.2819749999999992</c:v>
                </c:pt>
                <c:pt idx="588">
                  <c:v>6.2945749999999991</c:v>
                </c:pt>
                <c:pt idx="589">
                  <c:v>6.30715</c:v>
                </c:pt>
                <c:pt idx="590">
                  <c:v>6.3197749999999999</c:v>
                </c:pt>
                <c:pt idx="591">
                  <c:v>6.3323749999999999</c:v>
                </c:pt>
                <c:pt idx="592">
                  <c:v>6.3450000000000006</c:v>
                </c:pt>
                <c:pt idx="593">
                  <c:v>6.3576250000000005</c:v>
                </c:pt>
                <c:pt idx="594">
                  <c:v>6.3702750000000004</c:v>
                </c:pt>
                <c:pt idx="595">
                  <c:v>6.3829500000000001</c:v>
                </c:pt>
                <c:pt idx="596">
                  <c:v>6.3956</c:v>
                </c:pt>
                <c:pt idx="597">
                  <c:v>6.4082499999999998</c:v>
                </c:pt>
                <c:pt idx="598">
                  <c:v>6.4209000000000005</c:v>
                </c:pt>
                <c:pt idx="599">
                  <c:v>6.4335500000000003</c:v>
                </c:pt>
                <c:pt idx="600">
                  <c:v>6.4462000000000002</c:v>
                </c:pt>
                <c:pt idx="601">
                  <c:v>6.4588499999999991</c:v>
                </c:pt>
                <c:pt idx="602">
                  <c:v>6.4715249999999997</c:v>
                </c:pt>
                <c:pt idx="603">
                  <c:v>6.4841750000000005</c:v>
                </c:pt>
                <c:pt idx="604">
                  <c:v>6.4968750000000002</c:v>
                </c:pt>
                <c:pt idx="605">
                  <c:v>6.509574999999999</c:v>
                </c:pt>
                <c:pt idx="606">
                  <c:v>6.5223000000000004</c:v>
                </c:pt>
                <c:pt idx="607">
                  <c:v>6.5350500000000009</c:v>
                </c:pt>
                <c:pt idx="608">
                  <c:v>6.5478499999999995</c:v>
                </c:pt>
                <c:pt idx="609">
                  <c:v>6.5606750000000007</c:v>
                </c:pt>
                <c:pt idx="610">
                  <c:v>6.5735000000000001</c:v>
                </c:pt>
                <c:pt idx="611">
                  <c:v>6.5863750000000003</c:v>
                </c:pt>
                <c:pt idx="612">
                  <c:v>6.5992999999999995</c:v>
                </c:pt>
                <c:pt idx="613">
                  <c:v>6.6122249999999996</c:v>
                </c:pt>
                <c:pt idx="614">
                  <c:v>6.6252000000000004</c:v>
                </c:pt>
                <c:pt idx="615">
                  <c:v>6.6381750000000004</c:v>
                </c:pt>
                <c:pt idx="616">
                  <c:v>6.6512000000000002</c:v>
                </c:pt>
                <c:pt idx="617">
                  <c:v>6.6642499999999991</c:v>
                </c:pt>
                <c:pt idx="618">
                  <c:v>6.6773499999999997</c:v>
                </c:pt>
                <c:pt idx="619">
                  <c:v>6.6904500000000002</c:v>
                </c:pt>
                <c:pt idx="620">
                  <c:v>6.7036250000000006</c:v>
                </c:pt>
                <c:pt idx="621">
                  <c:v>6.7168500000000009</c:v>
                </c:pt>
                <c:pt idx="622">
                  <c:v>6.730125000000001</c:v>
                </c:pt>
                <c:pt idx="623">
                  <c:v>6.7434250000000002</c:v>
                </c:pt>
                <c:pt idx="624">
                  <c:v>6.7567249999999994</c:v>
                </c:pt>
                <c:pt idx="625">
                  <c:v>6.7699750000000005</c:v>
                </c:pt>
                <c:pt idx="626">
                  <c:v>6.7832249999999998</c:v>
                </c:pt>
                <c:pt idx="627">
                  <c:v>6.7964500000000001</c:v>
                </c:pt>
                <c:pt idx="628">
                  <c:v>6.8096500000000004</c:v>
                </c:pt>
                <c:pt idx="629">
                  <c:v>6.8228250000000008</c:v>
                </c:pt>
                <c:pt idx="630">
                  <c:v>6.8360249999999994</c:v>
                </c:pt>
                <c:pt idx="631">
                  <c:v>6.8491999999999997</c:v>
                </c:pt>
                <c:pt idx="632">
                  <c:v>6.8623750000000001</c:v>
                </c:pt>
                <c:pt idx="633">
                  <c:v>6.8755499999999996</c:v>
                </c:pt>
                <c:pt idx="634">
                  <c:v>6.8887500000000008</c:v>
                </c:pt>
                <c:pt idx="635">
                  <c:v>6.9019250000000003</c:v>
                </c:pt>
                <c:pt idx="636">
                  <c:v>6.9151500000000006</c:v>
                </c:pt>
                <c:pt idx="637">
                  <c:v>6.92835</c:v>
                </c:pt>
                <c:pt idx="638">
                  <c:v>6.9416000000000002</c:v>
                </c:pt>
                <c:pt idx="639">
                  <c:v>6.9548499999999995</c:v>
                </c:pt>
                <c:pt idx="640">
                  <c:v>6.9681249999999997</c:v>
                </c:pt>
                <c:pt idx="641">
                  <c:v>6.9813499999999999</c:v>
                </c:pt>
                <c:pt idx="642">
                  <c:v>6.9945250000000003</c:v>
                </c:pt>
                <c:pt idx="643">
                  <c:v>7.0076250000000009</c:v>
                </c:pt>
                <c:pt idx="644">
                  <c:v>7.0206000000000008</c:v>
                </c:pt>
                <c:pt idx="645">
                  <c:v>7.033525</c:v>
                </c:pt>
                <c:pt idx="646">
                  <c:v>7.0463250000000004</c:v>
                </c:pt>
                <c:pt idx="647">
                  <c:v>7.0589750000000002</c:v>
                </c:pt>
                <c:pt idx="648">
                  <c:v>7.0716249999999992</c:v>
                </c:pt>
                <c:pt idx="649">
                  <c:v>7.0841249999999993</c:v>
                </c:pt>
                <c:pt idx="650">
                  <c:v>7.0966000000000005</c:v>
                </c:pt>
                <c:pt idx="651">
                  <c:v>7.109</c:v>
                </c:pt>
                <c:pt idx="652">
                  <c:v>7.1212750000000007</c:v>
                </c:pt>
                <c:pt idx="653">
                  <c:v>7.1335750000000004</c:v>
                </c:pt>
                <c:pt idx="654">
                  <c:v>7.1457000000000006</c:v>
                </c:pt>
                <c:pt idx="655">
                  <c:v>7.1578500000000007</c:v>
                </c:pt>
                <c:pt idx="656">
                  <c:v>7.1699750000000009</c:v>
                </c:pt>
                <c:pt idx="657">
                  <c:v>7.1820250000000003</c:v>
                </c:pt>
                <c:pt idx="658">
                  <c:v>7.1940500000000007</c:v>
                </c:pt>
                <c:pt idx="659">
                  <c:v>7.2059999999999995</c:v>
                </c:pt>
                <c:pt idx="660">
                  <c:v>7.2179999999999991</c:v>
                </c:pt>
                <c:pt idx="661">
                  <c:v>7.2299749999999996</c:v>
                </c:pt>
                <c:pt idx="662">
                  <c:v>7.2418999999999993</c:v>
                </c:pt>
                <c:pt idx="663">
                  <c:v>7.2539000000000007</c:v>
                </c:pt>
                <c:pt idx="664">
                  <c:v>7.2658749999999994</c:v>
                </c:pt>
                <c:pt idx="665">
                  <c:v>7.2778499999999999</c:v>
                </c:pt>
                <c:pt idx="666">
                  <c:v>7.2898000000000005</c:v>
                </c:pt>
                <c:pt idx="667">
                  <c:v>7.3018000000000001</c:v>
                </c:pt>
                <c:pt idx="668">
                  <c:v>7.3137499999999998</c:v>
                </c:pt>
                <c:pt idx="669">
                  <c:v>7.3256500000000004</c:v>
                </c:pt>
                <c:pt idx="670">
                  <c:v>7.3375750000000002</c:v>
                </c:pt>
                <c:pt idx="671">
                  <c:v>7.349475</c:v>
                </c:pt>
                <c:pt idx="672">
                  <c:v>7.3613999999999997</c:v>
                </c:pt>
                <c:pt idx="673">
                  <c:v>7.3733499999999994</c:v>
                </c:pt>
                <c:pt idx="674">
                  <c:v>7.3852749999999991</c:v>
                </c:pt>
                <c:pt idx="675">
                  <c:v>7.397125</c:v>
                </c:pt>
                <c:pt idx="676">
                  <c:v>7.4089749999999999</c:v>
                </c:pt>
                <c:pt idx="677">
                  <c:v>7.4207749999999999</c:v>
                </c:pt>
                <c:pt idx="678">
                  <c:v>7.4325249999999992</c:v>
                </c:pt>
                <c:pt idx="679">
                  <c:v>7.4442750000000002</c:v>
                </c:pt>
                <c:pt idx="680">
                  <c:v>7.4559499999999996</c:v>
                </c:pt>
                <c:pt idx="681">
                  <c:v>7.4676000000000009</c:v>
                </c:pt>
                <c:pt idx="682">
                  <c:v>7.4791750000000006</c:v>
                </c:pt>
                <c:pt idx="683">
                  <c:v>7.4907000000000004</c:v>
                </c:pt>
                <c:pt idx="684">
                  <c:v>7.5023000000000009</c:v>
                </c:pt>
                <c:pt idx="685">
                  <c:v>7.5138250000000006</c:v>
                </c:pt>
                <c:pt idx="686">
                  <c:v>7.5253749999999995</c:v>
                </c:pt>
                <c:pt idx="687">
                  <c:v>7.5369500000000009</c:v>
                </c:pt>
                <c:pt idx="688">
                  <c:v>7.5484249999999999</c:v>
                </c:pt>
                <c:pt idx="689">
                  <c:v>7.5599499999999997</c:v>
                </c:pt>
                <c:pt idx="690">
                  <c:v>7.5715000000000003</c:v>
                </c:pt>
                <c:pt idx="691">
                  <c:v>7.5830499999999992</c:v>
                </c:pt>
                <c:pt idx="692">
                  <c:v>7.5945750000000007</c:v>
                </c:pt>
                <c:pt idx="693">
                  <c:v>7.6059749999999999</c:v>
                </c:pt>
                <c:pt idx="694">
                  <c:v>7.6173500000000001</c:v>
                </c:pt>
                <c:pt idx="695">
                  <c:v>7.6286000000000005</c:v>
                </c:pt>
                <c:pt idx="696">
                  <c:v>7.6398250000000001</c:v>
                </c:pt>
                <c:pt idx="697">
                  <c:v>7.650949999999999</c:v>
                </c:pt>
                <c:pt idx="698">
                  <c:v>7.6619250000000001</c:v>
                </c:pt>
                <c:pt idx="699">
                  <c:v>7.6728500000000004</c:v>
                </c:pt>
                <c:pt idx="700">
                  <c:v>7.6838000000000006</c:v>
                </c:pt>
                <c:pt idx="701">
                  <c:v>7.6946500000000002</c:v>
                </c:pt>
                <c:pt idx="702">
                  <c:v>7.7053499999999993</c:v>
                </c:pt>
                <c:pt idx="703">
                  <c:v>7.716075</c:v>
                </c:pt>
                <c:pt idx="704">
                  <c:v>7.7268000000000008</c:v>
                </c:pt>
                <c:pt idx="705">
                  <c:v>7.7374750000000008</c:v>
                </c:pt>
                <c:pt idx="706">
                  <c:v>7.7479999999999993</c:v>
                </c:pt>
                <c:pt idx="707">
                  <c:v>7.7584749999999998</c:v>
                </c:pt>
                <c:pt idx="708">
                  <c:v>7.7689499999999994</c:v>
                </c:pt>
                <c:pt idx="709">
                  <c:v>7.7793999999999999</c:v>
                </c:pt>
                <c:pt idx="710">
                  <c:v>7.7897499999999997</c:v>
                </c:pt>
                <c:pt idx="711">
                  <c:v>7.8</c:v>
                </c:pt>
                <c:pt idx="712">
                  <c:v>7.8103249999999997</c:v>
                </c:pt>
                <c:pt idx="713">
                  <c:v>7.8206750000000005</c:v>
                </c:pt>
                <c:pt idx="714">
                  <c:v>7.8311250000000001</c:v>
                </c:pt>
                <c:pt idx="715">
                  <c:v>7.8417749999999993</c:v>
                </c:pt>
                <c:pt idx="716">
                  <c:v>7.8525250000000009</c:v>
                </c:pt>
                <c:pt idx="717">
                  <c:v>7.8633750000000004</c:v>
                </c:pt>
                <c:pt idx="718">
                  <c:v>7.874299999999999</c:v>
                </c:pt>
                <c:pt idx="719">
                  <c:v>7.8853999999999997</c:v>
                </c:pt>
                <c:pt idx="720">
                  <c:v>7.8965250000000005</c:v>
                </c:pt>
                <c:pt idx="721">
                  <c:v>7.9076999999999993</c:v>
                </c:pt>
                <c:pt idx="722">
                  <c:v>7.9189750000000005</c:v>
                </c:pt>
                <c:pt idx="723">
                  <c:v>7.9302999999999999</c:v>
                </c:pt>
                <c:pt idx="724">
                  <c:v>7.9417249999999999</c:v>
                </c:pt>
                <c:pt idx="725">
                  <c:v>7.953125</c:v>
                </c:pt>
                <c:pt idx="726">
                  <c:v>7.9647250000000005</c:v>
                </c:pt>
                <c:pt idx="727">
                  <c:v>7.9763999999999999</c:v>
                </c:pt>
                <c:pt idx="728">
                  <c:v>7.9882249999999999</c:v>
                </c:pt>
                <c:pt idx="729">
                  <c:v>8.0001999999999995</c:v>
                </c:pt>
                <c:pt idx="730">
                  <c:v>8.0122</c:v>
                </c:pt>
                <c:pt idx="731">
                  <c:v>8.0242749999999994</c:v>
                </c:pt>
                <c:pt idx="732">
                  <c:v>8.0364000000000004</c:v>
                </c:pt>
                <c:pt idx="733">
                  <c:v>8.0484500000000008</c:v>
                </c:pt>
                <c:pt idx="734">
                  <c:v>8.0603999999999996</c:v>
                </c:pt>
                <c:pt idx="735">
                  <c:v>8.0722500000000004</c:v>
                </c:pt>
                <c:pt idx="736">
                  <c:v>8.0840499999999995</c:v>
                </c:pt>
                <c:pt idx="737">
                  <c:v>8.0958000000000006</c:v>
                </c:pt>
                <c:pt idx="738">
                  <c:v>8.1075250000000008</c:v>
                </c:pt>
                <c:pt idx="739">
                  <c:v>8.1192250000000001</c:v>
                </c:pt>
                <c:pt idx="740">
                  <c:v>8.1308500000000006</c:v>
                </c:pt>
                <c:pt idx="741">
                  <c:v>8.142475000000001</c:v>
                </c:pt>
                <c:pt idx="742">
                  <c:v>8.1541249999999987</c:v>
                </c:pt>
                <c:pt idx="743">
                  <c:v>8.1656999999999993</c:v>
                </c:pt>
                <c:pt idx="744">
                  <c:v>8.177225</c:v>
                </c:pt>
                <c:pt idx="745">
                  <c:v>8.1888500000000004</c:v>
                </c:pt>
                <c:pt idx="746">
                  <c:v>8.2004000000000001</c:v>
                </c:pt>
                <c:pt idx="747">
                  <c:v>8.2118500000000001</c:v>
                </c:pt>
                <c:pt idx="748">
                  <c:v>8.2232500000000002</c:v>
                </c:pt>
                <c:pt idx="749">
                  <c:v>8.2346249999999994</c:v>
                </c:pt>
                <c:pt idx="750">
                  <c:v>8.2459500000000006</c:v>
                </c:pt>
                <c:pt idx="751">
                  <c:v>8.2572749999999999</c:v>
                </c:pt>
                <c:pt idx="752">
                  <c:v>8.2685750000000002</c:v>
                </c:pt>
                <c:pt idx="753">
                  <c:v>8.2798999999999996</c:v>
                </c:pt>
                <c:pt idx="754">
                  <c:v>8.2911999999999999</c:v>
                </c:pt>
                <c:pt idx="755">
                  <c:v>8.3025000000000002</c:v>
                </c:pt>
                <c:pt idx="756">
                  <c:v>8.3137749999999997</c:v>
                </c:pt>
                <c:pt idx="757">
                  <c:v>8.325075</c:v>
                </c:pt>
                <c:pt idx="758">
                  <c:v>8.3363499999999995</c:v>
                </c:pt>
                <c:pt idx="759">
                  <c:v>8.3476499999999998</c:v>
                </c:pt>
                <c:pt idx="760">
                  <c:v>8.3589500000000001</c:v>
                </c:pt>
                <c:pt idx="761">
                  <c:v>8.3702750000000012</c:v>
                </c:pt>
                <c:pt idx="762">
                  <c:v>8.3816249999999997</c:v>
                </c:pt>
                <c:pt idx="763">
                  <c:v>8.3929500000000008</c:v>
                </c:pt>
                <c:pt idx="764">
                  <c:v>8.4042750000000002</c:v>
                </c:pt>
                <c:pt idx="765">
                  <c:v>8.4155999999999995</c:v>
                </c:pt>
                <c:pt idx="766">
                  <c:v>8.4269250000000007</c:v>
                </c:pt>
                <c:pt idx="767">
                  <c:v>8.43825</c:v>
                </c:pt>
                <c:pt idx="768">
                  <c:v>8.4495500000000003</c:v>
                </c:pt>
                <c:pt idx="769">
                  <c:v>8.4608500000000006</c:v>
                </c:pt>
                <c:pt idx="770">
                  <c:v>8.4721250000000001</c:v>
                </c:pt>
                <c:pt idx="771">
                  <c:v>8.4834250000000004</c:v>
                </c:pt>
                <c:pt idx="772">
                  <c:v>8.4946999999999999</c:v>
                </c:pt>
                <c:pt idx="773">
                  <c:v>8.5059750000000012</c:v>
                </c:pt>
                <c:pt idx="774">
                  <c:v>8.5172500000000007</c:v>
                </c:pt>
                <c:pt idx="775">
                  <c:v>8.5285250000000001</c:v>
                </c:pt>
                <c:pt idx="776">
                  <c:v>8.5397999999999996</c:v>
                </c:pt>
                <c:pt idx="777">
                  <c:v>8.5510999999999999</c:v>
                </c:pt>
                <c:pt idx="778">
                  <c:v>8.5623749999999994</c:v>
                </c:pt>
                <c:pt idx="779">
                  <c:v>8.5736499999999989</c:v>
                </c:pt>
                <c:pt idx="780">
                  <c:v>8.5849250000000001</c:v>
                </c:pt>
                <c:pt idx="781">
                  <c:v>8.5961999999999996</c:v>
                </c:pt>
                <c:pt idx="782">
                  <c:v>8.6074750000000009</c:v>
                </c:pt>
                <c:pt idx="783">
                  <c:v>8.6187500000000004</c:v>
                </c:pt>
                <c:pt idx="784">
                  <c:v>8.6300249999999998</c:v>
                </c:pt>
                <c:pt idx="785">
                  <c:v>8.6411749999999987</c:v>
                </c:pt>
                <c:pt idx="786">
                  <c:v>8.6522749999999995</c:v>
                </c:pt>
                <c:pt idx="787">
                  <c:v>8.6634250000000002</c:v>
                </c:pt>
                <c:pt idx="788">
                  <c:v>8.6743249999999996</c:v>
                </c:pt>
                <c:pt idx="789">
                  <c:v>8.6852750000000007</c:v>
                </c:pt>
                <c:pt idx="790">
                  <c:v>8.6962250000000001</c:v>
                </c:pt>
                <c:pt idx="791">
                  <c:v>8.7070249999999998</c:v>
                </c:pt>
                <c:pt idx="792">
                  <c:v>8.7178500000000003</c:v>
                </c:pt>
                <c:pt idx="793">
                  <c:v>8.728724999999999</c:v>
                </c:pt>
                <c:pt idx="794">
                  <c:v>8.7394250000000007</c:v>
                </c:pt>
                <c:pt idx="795">
                  <c:v>8.7501999999999995</c:v>
                </c:pt>
                <c:pt idx="796">
                  <c:v>8.7610499999999991</c:v>
                </c:pt>
                <c:pt idx="797">
                  <c:v>8.7717749999999999</c:v>
                </c:pt>
                <c:pt idx="798">
                  <c:v>8.7824749999999998</c:v>
                </c:pt>
                <c:pt idx="799">
                  <c:v>8.7933250000000012</c:v>
                </c:pt>
                <c:pt idx="800">
                  <c:v>8.8039749999999994</c:v>
                </c:pt>
                <c:pt idx="801">
                  <c:v>8.8146000000000004</c:v>
                </c:pt>
                <c:pt idx="802">
                  <c:v>8.8253500000000003</c:v>
                </c:pt>
                <c:pt idx="803">
                  <c:v>8.8361999999999998</c:v>
                </c:pt>
                <c:pt idx="804">
                  <c:v>8.8470750000000002</c:v>
                </c:pt>
                <c:pt idx="805">
                  <c:v>8.8580249999999996</c:v>
                </c:pt>
                <c:pt idx="806">
                  <c:v>8.8690750000000005</c:v>
                </c:pt>
                <c:pt idx="807">
                  <c:v>8.8800749999999997</c:v>
                </c:pt>
                <c:pt idx="808">
                  <c:v>8.8910999999999998</c:v>
                </c:pt>
                <c:pt idx="809">
                  <c:v>8.9022249999999996</c:v>
                </c:pt>
                <c:pt idx="810">
                  <c:v>8.9132999999999996</c:v>
                </c:pt>
                <c:pt idx="811">
                  <c:v>8.9243749999999995</c:v>
                </c:pt>
                <c:pt idx="812">
                  <c:v>8.9355000000000011</c:v>
                </c:pt>
                <c:pt idx="813">
                  <c:v>8.9465749999999993</c:v>
                </c:pt>
                <c:pt idx="814">
                  <c:v>8.9575250000000004</c:v>
                </c:pt>
                <c:pt idx="815">
                  <c:v>8.9685000000000006</c:v>
                </c:pt>
                <c:pt idx="816">
                  <c:v>8.9795749999999988</c:v>
                </c:pt>
                <c:pt idx="817">
                  <c:v>8.9904250000000001</c:v>
                </c:pt>
                <c:pt idx="818">
                  <c:v>9.0012249999999998</c:v>
                </c:pt>
                <c:pt idx="819">
                  <c:v>9.0121000000000002</c:v>
                </c:pt>
                <c:pt idx="820">
                  <c:v>9.02285</c:v>
                </c:pt>
                <c:pt idx="821">
                  <c:v>9.0335000000000001</c:v>
                </c:pt>
                <c:pt idx="822">
                  <c:v>9.044175000000001</c:v>
                </c:pt>
                <c:pt idx="823">
                  <c:v>9.0548749999999991</c:v>
                </c:pt>
                <c:pt idx="824">
                  <c:v>9.0654500000000002</c:v>
                </c:pt>
                <c:pt idx="825">
                  <c:v>9.0759999999999987</c:v>
                </c:pt>
                <c:pt idx="826">
                  <c:v>9.0866249999999997</c:v>
                </c:pt>
                <c:pt idx="827">
                  <c:v>9.0971250000000001</c:v>
                </c:pt>
                <c:pt idx="828">
                  <c:v>9.1075749999999989</c:v>
                </c:pt>
                <c:pt idx="829">
                  <c:v>9.1181000000000001</c:v>
                </c:pt>
                <c:pt idx="830">
                  <c:v>9.1285500000000006</c:v>
                </c:pt>
                <c:pt idx="831">
                  <c:v>9.1389250000000004</c:v>
                </c:pt>
                <c:pt idx="832">
                  <c:v>9.1493500000000001</c:v>
                </c:pt>
                <c:pt idx="833">
                  <c:v>9.1597499999999989</c:v>
                </c:pt>
                <c:pt idx="834">
                  <c:v>9.1700750000000006</c:v>
                </c:pt>
                <c:pt idx="835">
                  <c:v>9.1804500000000004</c:v>
                </c:pt>
                <c:pt idx="836">
                  <c:v>9.1907499999999995</c:v>
                </c:pt>
                <c:pt idx="837">
                  <c:v>9.2010499999999986</c:v>
                </c:pt>
                <c:pt idx="838">
                  <c:v>9.2113750000000003</c:v>
                </c:pt>
                <c:pt idx="839">
                  <c:v>9.2216249999999995</c:v>
                </c:pt>
                <c:pt idx="840">
                  <c:v>9.2318750000000005</c:v>
                </c:pt>
                <c:pt idx="841">
                  <c:v>9.2421749999999996</c:v>
                </c:pt>
                <c:pt idx="842">
                  <c:v>9.2523750000000007</c:v>
                </c:pt>
                <c:pt idx="843">
                  <c:v>9.2625499999999992</c:v>
                </c:pt>
                <c:pt idx="844">
                  <c:v>9.2728249999999992</c:v>
                </c:pt>
                <c:pt idx="845">
                  <c:v>9.2829999999999995</c:v>
                </c:pt>
                <c:pt idx="846">
                  <c:v>9.2931500000000007</c:v>
                </c:pt>
                <c:pt idx="847">
                  <c:v>9.30335</c:v>
                </c:pt>
                <c:pt idx="848">
                  <c:v>9.3135499999999993</c:v>
                </c:pt>
                <c:pt idx="849">
                  <c:v>9.3236500000000007</c:v>
                </c:pt>
                <c:pt idx="850">
                  <c:v>9.3338000000000001</c:v>
                </c:pt>
                <c:pt idx="851">
                  <c:v>9.3440499999999993</c:v>
                </c:pt>
                <c:pt idx="852">
                  <c:v>9.3541500000000006</c:v>
                </c:pt>
                <c:pt idx="853">
                  <c:v>9.3642749999999992</c:v>
                </c:pt>
                <c:pt idx="854">
                  <c:v>9.3744999999999994</c:v>
                </c:pt>
                <c:pt idx="855">
                  <c:v>9.3846249999999998</c:v>
                </c:pt>
                <c:pt idx="856">
                  <c:v>9.3947749999999992</c:v>
                </c:pt>
                <c:pt idx="857">
                  <c:v>9.4049750000000003</c:v>
                </c:pt>
                <c:pt idx="858">
                  <c:v>9.4152500000000003</c:v>
                </c:pt>
                <c:pt idx="859">
                  <c:v>9.4254750000000005</c:v>
                </c:pt>
                <c:pt idx="860">
                  <c:v>9.4357500000000005</c:v>
                </c:pt>
                <c:pt idx="861">
                  <c:v>9.4461750000000002</c:v>
                </c:pt>
                <c:pt idx="862">
                  <c:v>9.4566999999999997</c:v>
                </c:pt>
                <c:pt idx="863">
                  <c:v>9.4672999999999998</c:v>
                </c:pt>
                <c:pt idx="864">
                  <c:v>9.4780249999999988</c:v>
                </c:pt>
                <c:pt idx="865">
                  <c:v>9.4889250000000001</c:v>
                </c:pt>
                <c:pt idx="866">
                  <c:v>9.4998750000000012</c:v>
                </c:pt>
                <c:pt idx="867">
                  <c:v>9.5108999999999995</c:v>
                </c:pt>
                <c:pt idx="868">
                  <c:v>9.5220250000000011</c:v>
                </c:pt>
                <c:pt idx="869">
                  <c:v>9.5332249999999998</c:v>
                </c:pt>
                <c:pt idx="870">
                  <c:v>9.5444750000000003</c:v>
                </c:pt>
                <c:pt idx="871">
                  <c:v>9.5557999999999996</c:v>
                </c:pt>
                <c:pt idx="872">
                  <c:v>9.5672250000000005</c:v>
                </c:pt>
                <c:pt idx="873">
                  <c:v>9.5787250000000004</c:v>
                </c:pt>
                <c:pt idx="874">
                  <c:v>9.5902500000000011</c:v>
                </c:pt>
                <c:pt idx="875">
                  <c:v>9.6017749999999999</c:v>
                </c:pt>
                <c:pt idx="876">
                  <c:v>9.6133249999999997</c:v>
                </c:pt>
                <c:pt idx="877">
                  <c:v>9.6248749999999994</c:v>
                </c:pt>
                <c:pt idx="878">
                  <c:v>9.6364750000000008</c:v>
                </c:pt>
                <c:pt idx="879">
                  <c:v>9.6480499999999996</c:v>
                </c:pt>
                <c:pt idx="880">
                  <c:v>9.659650000000001</c:v>
                </c:pt>
                <c:pt idx="881">
                  <c:v>9.6712749999999996</c:v>
                </c:pt>
                <c:pt idx="882">
                  <c:v>9.682875000000001</c:v>
                </c:pt>
                <c:pt idx="883">
                  <c:v>9.6944999999999997</c:v>
                </c:pt>
                <c:pt idx="884">
                  <c:v>9.7061499999999992</c:v>
                </c:pt>
                <c:pt idx="885">
                  <c:v>9.7178000000000004</c:v>
                </c:pt>
                <c:pt idx="886">
                  <c:v>9.7294249999999991</c:v>
                </c:pt>
                <c:pt idx="887">
                  <c:v>9.7410499999999995</c:v>
                </c:pt>
                <c:pt idx="888">
                  <c:v>9.7526250000000001</c:v>
                </c:pt>
                <c:pt idx="889">
                  <c:v>9.7642000000000007</c:v>
                </c:pt>
                <c:pt idx="890">
                  <c:v>9.7757249999999996</c:v>
                </c:pt>
                <c:pt idx="891">
                  <c:v>9.7872500000000002</c:v>
                </c:pt>
                <c:pt idx="892">
                  <c:v>9.7987500000000001</c:v>
                </c:pt>
                <c:pt idx="893">
                  <c:v>9.8102</c:v>
                </c:pt>
                <c:pt idx="894">
                  <c:v>9.8216250000000009</c:v>
                </c:pt>
                <c:pt idx="895">
                  <c:v>9.8330000000000002</c:v>
                </c:pt>
                <c:pt idx="896">
                  <c:v>9.8444000000000003</c:v>
                </c:pt>
                <c:pt idx="897">
                  <c:v>9.8557500000000005</c:v>
                </c:pt>
                <c:pt idx="898">
                  <c:v>9.8670749999999998</c:v>
                </c:pt>
                <c:pt idx="899">
                  <c:v>9.8783999999999992</c:v>
                </c:pt>
                <c:pt idx="900">
                  <c:v>9.8896999999999995</c:v>
                </c:pt>
                <c:pt idx="901">
                  <c:v>9.9009999999999998</c:v>
                </c:pt>
                <c:pt idx="902">
                  <c:v>9.9123000000000001</c:v>
                </c:pt>
                <c:pt idx="903">
                  <c:v>9.9235500000000005</c:v>
                </c:pt>
                <c:pt idx="904">
                  <c:v>9.934800000000001</c:v>
                </c:pt>
                <c:pt idx="905">
                  <c:v>9.9460499999999996</c:v>
                </c:pt>
                <c:pt idx="906">
                  <c:v>9.9573250000000009</c:v>
                </c:pt>
                <c:pt idx="907">
                  <c:v>9.9686000000000003</c:v>
                </c:pt>
                <c:pt idx="908">
                  <c:v>9.9798749999999998</c:v>
                </c:pt>
                <c:pt idx="909">
                  <c:v>9.9911499999999993</c:v>
                </c:pt>
                <c:pt idx="910">
                  <c:v>10.002475</c:v>
                </c:pt>
                <c:pt idx="911">
                  <c:v>10.013774999999999</c:v>
                </c:pt>
                <c:pt idx="912">
                  <c:v>10.0251</c:v>
                </c:pt>
                <c:pt idx="913">
                  <c:v>10.03645</c:v>
                </c:pt>
                <c:pt idx="914">
                  <c:v>10.047800000000001</c:v>
                </c:pt>
                <c:pt idx="915">
                  <c:v>10.059225</c:v>
                </c:pt>
                <c:pt idx="916">
                  <c:v>10.070650000000001</c:v>
                </c:pt>
                <c:pt idx="917">
                  <c:v>10.082075</c:v>
                </c:pt>
                <c:pt idx="918">
                  <c:v>10.09355</c:v>
                </c:pt>
                <c:pt idx="919">
                  <c:v>10.105024999999999</c:v>
                </c:pt>
                <c:pt idx="920">
                  <c:v>10.11655</c:v>
                </c:pt>
                <c:pt idx="921">
                  <c:v>10.128125000000001</c:v>
                </c:pt>
                <c:pt idx="922">
                  <c:v>10.139749999999999</c:v>
                </c:pt>
                <c:pt idx="923">
                  <c:v>10.151399999999999</c:v>
                </c:pt>
                <c:pt idx="924">
                  <c:v>10.163075000000001</c:v>
                </c:pt>
                <c:pt idx="925">
                  <c:v>10.174775</c:v>
                </c:pt>
                <c:pt idx="926">
                  <c:v>10.186525</c:v>
                </c:pt>
                <c:pt idx="927">
                  <c:v>10.1983</c:v>
                </c:pt>
                <c:pt idx="928">
                  <c:v>10.210125</c:v>
                </c:pt>
                <c:pt idx="929">
                  <c:v>10.222000000000001</c:v>
                </c:pt>
                <c:pt idx="930">
                  <c:v>10.2339</c:v>
                </c:pt>
                <c:pt idx="931">
                  <c:v>10.245825</c:v>
                </c:pt>
                <c:pt idx="932">
                  <c:v>10.257774999999999</c:v>
                </c:pt>
                <c:pt idx="933">
                  <c:v>10.269775000000001</c:v>
                </c:pt>
                <c:pt idx="934">
                  <c:v>10.281825</c:v>
                </c:pt>
                <c:pt idx="935">
                  <c:v>10.293925</c:v>
                </c:pt>
                <c:pt idx="936">
                  <c:v>10.306049999999999</c:v>
                </c:pt>
                <c:pt idx="937">
                  <c:v>10.318199999999999</c:v>
                </c:pt>
                <c:pt idx="938">
                  <c:v>10.330375</c:v>
                </c:pt>
                <c:pt idx="939">
                  <c:v>10.342575</c:v>
                </c:pt>
                <c:pt idx="940">
                  <c:v>10.354800000000001</c:v>
                </c:pt>
                <c:pt idx="941">
                  <c:v>10.367075</c:v>
                </c:pt>
                <c:pt idx="942">
                  <c:v>10.379375</c:v>
                </c:pt>
                <c:pt idx="943">
                  <c:v>10.3917</c:v>
                </c:pt>
                <c:pt idx="944">
                  <c:v>10.40405</c:v>
                </c:pt>
                <c:pt idx="945">
                  <c:v>10.416449999999999</c:v>
                </c:pt>
                <c:pt idx="946">
                  <c:v>10.428850000000001</c:v>
                </c:pt>
                <c:pt idx="947">
                  <c:v>10.4413</c:v>
                </c:pt>
                <c:pt idx="948">
                  <c:v>10.453800000000001</c:v>
                </c:pt>
                <c:pt idx="949">
                  <c:v>10.4663</c:v>
                </c:pt>
                <c:pt idx="950">
                  <c:v>10.478775000000001</c:v>
                </c:pt>
                <c:pt idx="951">
                  <c:v>10.491175</c:v>
                </c:pt>
                <c:pt idx="952">
                  <c:v>10.5036</c:v>
                </c:pt>
                <c:pt idx="953">
                  <c:v>10.516</c:v>
                </c:pt>
                <c:pt idx="954">
                  <c:v>10.528324999999999</c:v>
                </c:pt>
                <c:pt idx="955">
                  <c:v>10.540575</c:v>
                </c:pt>
                <c:pt idx="956">
                  <c:v>10.552849999999999</c:v>
                </c:pt>
                <c:pt idx="957">
                  <c:v>10.565075</c:v>
                </c:pt>
                <c:pt idx="958">
                  <c:v>10.577250000000001</c:v>
                </c:pt>
                <c:pt idx="959">
                  <c:v>10.589425</c:v>
                </c:pt>
                <c:pt idx="960">
                  <c:v>10.601599999999999</c:v>
                </c:pt>
                <c:pt idx="961">
                  <c:v>10.61375</c:v>
                </c:pt>
                <c:pt idx="962">
                  <c:v>10.62585</c:v>
                </c:pt>
                <c:pt idx="963">
                  <c:v>10.63795</c:v>
                </c:pt>
                <c:pt idx="964">
                  <c:v>10.650075000000001</c:v>
                </c:pt>
                <c:pt idx="965">
                  <c:v>10.662199999999999</c:v>
                </c:pt>
                <c:pt idx="966">
                  <c:v>10.674300000000001</c:v>
                </c:pt>
                <c:pt idx="967">
                  <c:v>10.686375</c:v>
                </c:pt>
                <c:pt idx="968">
                  <c:v>10.698475</c:v>
                </c:pt>
                <c:pt idx="969">
                  <c:v>10.710600000000001</c:v>
                </c:pt>
                <c:pt idx="970">
                  <c:v>10.722725000000001</c:v>
                </c:pt>
                <c:pt idx="971">
                  <c:v>10.734825000000001</c:v>
                </c:pt>
                <c:pt idx="972">
                  <c:v>10.74695</c:v>
                </c:pt>
                <c:pt idx="973">
                  <c:v>10.759</c:v>
                </c:pt>
                <c:pt idx="974">
                  <c:v>10.771075</c:v>
                </c:pt>
                <c:pt idx="975">
                  <c:v>10.7828</c:v>
                </c:pt>
                <c:pt idx="976">
                  <c:v>10.794525</c:v>
                </c:pt>
                <c:pt idx="977">
                  <c:v>10.806025</c:v>
                </c:pt>
                <c:pt idx="978">
                  <c:v>10.817450000000001</c:v>
                </c:pt>
                <c:pt idx="979">
                  <c:v>10.828725</c:v>
                </c:pt>
                <c:pt idx="980">
                  <c:v>10.839925000000001</c:v>
                </c:pt>
                <c:pt idx="981">
                  <c:v>10.850999999999999</c:v>
                </c:pt>
                <c:pt idx="982">
                  <c:v>10.861974999999999</c:v>
                </c:pt>
                <c:pt idx="983">
                  <c:v>10.872825000000001</c:v>
                </c:pt>
                <c:pt idx="984">
                  <c:v>10.883599999999999</c:v>
                </c:pt>
                <c:pt idx="985">
                  <c:v>10.894225</c:v>
                </c:pt>
                <c:pt idx="986">
                  <c:v>10.904775000000001</c:v>
                </c:pt>
                <c:pt idx="987">
                  <c:v>10.915175000000001</c:v>
                </c:pt>
                <c:pt idx="988">
                  <c:v>10.925500000000001</c:v>
                </c:pt>
                <c:pt idx="989">
                  <c:v>10.935675</c:v>
                </c:pt>
                <c:pt idx="990">
                  <c:v>10.945725000000001</c:v>
                </c:pt>
                <c:pt idx="991">
                  <c:v>10.9556</c:v>
                </c:pt>
                <c:pt idx="992">
                  <c:v>10.965350000000001</c:v>
                </c:pt>
                <c:pt idx="993">
                  <c:v>10.97485</c:v>
                </c:pt>
                <c:pt idx="994">
                  <c:v>10.984349999999999</c:v>
                </c:pt>
                <c:pt idx="995">
                  <c:v>10.993450000000001</c:v>
                </c:pt>
                <c:pt idx="996">
                  <c:v>11.002700000000001</c:v>
                </c:pt>
                <c:pt idx="997">
                  <c:v>11.0114</c:v>
                </c:pt>
                <c:pt idx="998">
                  <c:v>11.020099999999999</c:v>
                </c:pt>
                <c:pt idx="999">
                  <c:v>11.02875</c:v>
                </c:pt>
                <c:pt idx="1000">
                  <c:v>11.037049999999999</c:v>
                </c:pt>
                <c:pt idx="1001">
                  <c:v>11.045475</c:v>
                </c:pt>
                <c:pt idx="1002">
                  <c:v>11.053749999999999</c:v>
                </c:pt>
                <c:pt idx="1003">
                  <c:v>11.061825000000001</c:v>
                </c:pt>
                <c:pt idx="1004">
                  <c:v>11.070024999999999</c:v>
                </c:pt>
                <c:pt idx="1005">
                  <c:v>11.078125</c:v>
                </c:pt>
                <c:pt idx="1006">
                  <c:v>11.0861</c:v>
                </c:pt>
                <c:pt idx="1007">
                  <c:v>11.094149999999999</c:v>
                </c:pt>
                <c:pt idx="1008">
                  <c:v>11.102125000000001</c:v>
                </c:pt>
                <c:pt idx="1009">
                  <c:v>11.110025</c:v>
                </c:pt>
                <c:pt idx="1010">
                  <c:v>11.11795</c:v>
                </c:pt>
                <c:pt idx="1011">
                  <c:v>11.125875000000001</c:v>
                </c:pt>
                <c:pt idx="1012">
                  <c:v>11.133700000000001</c:v>
                </c:pt>
                <c:pt idx="1013">
                  <c:v>11.141550000000001</c:v>
                </c:pt>
                <c:pt idx="1014">
                  <c:v>11.149425000000001</c:v>
                </c:pt>
                <c:pt idx="1015">
                  <c:v>11.1572</c:v>
                </c:pt>
                <c:pt idx="1016">
                  <c:v>11.164949999999999</c:v>
                </c:pt>
                <c:pt idx="1017">
                  <c:v>11.172799999999999</c:v>
                </c:pt>
                <c:pt idx="1018">
                  <c:v>11.180524999999999</c:v>
                </c:pt>
                <c:pt idx="1019">
                  <c:v>11.188225000000001</c:v>
                </c:pt>
                <c:pt idx="1020">
                  <c:v>11.196</c:v>
                </c:pt>
                <c:pt idx="1021">
                  <c:v>11.203725</c:v>
                </c:pt>
                <c:pt idx="1022">
                  <c:v>11.211425</c:v>
                </c:pt>
                <c:pt idx="1023">
                  <c:v>11.219225</c:v>
                </c:pt>
                <c:pt idx="1024">
                  <c:v>11.227</c:v>
                </c:pt>
                <c:pt idx="1025">
                  <c:v>11.2348</c:v>
                </c:pt>
                <c:pt idx="1026">
                  <c:v>11.242775</c:v>
                </c:pt>
                <c:pt idx="1027">
                  <c:v>11.250925000000001</c:v>
                </c:pt>
                <c:pt idx="1028">
                  <c:v>11.25915</c:v>
                </c:pt>
                <c:pt idx="1029">
                  <c:v>11.267525000000001</c:v>
                </c:pt>
                <c:pt idx="1030">
                  <c:v>11.276174999999999</c:v>
                </c:pt>
                <c:pt idx="1031">
                  <c:v>11.2851</c:v>
                </c:pt>
                <c:pt idx="1032">
                  <c:v>11.294174999999999</c:v>
                </c:pt>
                <c:pt idx="1033">
                  <c:v>11.3035</c:v>
                </c:pt>
                <c:pt idx="1034">
                  <c:v>11.313025</c:v>
                </c:pt>
                <c:pt idx="1035">
                  <c:v>11.322799999999999</c:v>
                </c:pt>
                <c:pt idx="1036">
                  <c:v>11.332775</c:v>
                </c:pt>
                <c:pt idx="1037">
                  <c:v>11.34295</c:v>
                </c:pt>
                <c:pt idx="1038">
                  <c:v>11.353349999999999</c:v>
                </c:pt>
                <c:pt idx="1039">
                  <c:v>11.363900000000001</c:v>
                </c:pt>
                <c:pt idx="1040">
                  <c:v>11.374575</c:v>
                </c:pt>
                <c:pt idx="1041">
                  <c:v>11.385349999999999</c:v>
                </c:pt>
                <c:pt idx="1042">
                  <c:v>11.39625</c:v>
                </c:pt>
                <c:pt idx="1043">
                  <c:v>11.407275</c:v>
                </c:pt>
                <c:pt idx="1044">
                  <c:v>11.418425000000001</c:v>
                </c:pt>
                <c:pt idx="1045">
                  <c:v>11.4297</c:v>
                </c:pt>
                <c:pt idx="1046">
                  <c:v>11.441075000000001</c:v>
                </c:pt>
                <c:pt idx="1047">
                  <c:v>11.452525</c:v>
                </c:pt>
                <c:pt idx="1048">
                  <c:v>11.463950000000001</c:v>
                </c:pt>
                <c:pt idx="1049">
                  <c:v>11.475399999999999</c:v>
                </c:pt>
                <c:pt idx="1050">
                  <c:v>11.486875000000001</c:v>
                </c:pt>
                <c:pt idx="1051">
                  <c:v>11.4984</c:v>
                </c:pt>
                <c:pt idx="1052">
                  <c:v>11.5099</c:v>
                </c:pt>
                <c:pt idx="1053">
                  <c:v>11.5214</c:v>
                </c:pt>
                <c:pt idx="1054">
                  <c:v>11.532874999999999</c:v>
                </c:pt>
                <c:pt idx="1055">
                  <c:v>11.544375</c:v>
                </c:pt>
                <c:pt idx="1056">
                  <c:v>11.555899999999999</c:v>
                </c:pt>
                <c:pt idx="1057">
                  <c:v>11.567449999999999</c:v>
                </c:pt>
                <c:pt idx="1058">
                  <c:v>11.579050000000001</c:v>
                </c:pt>
                <c:pt idx="1059">
                  <c:v>11.590625000000001</c:v>
                </c:pt>
                <c:pt idx="1060">
                  <c:v>11.6022</c:v>
                </c:pt>
                <c:pt idx="1061">
                  <c:v>11.613800000000001</c:v>
                </c:pt>
                <c:pt idx="1062">
                  <c:v>11.625449999999999</c:v>
                </c:pt>
                <c:pt idx="1063">
                  <c:v>11.63715</c:v>
                </c:pt>
                <c:pt idx="1064">
                  <c:v>11.648849999999999</c:v>
                </c:pt>
                <c:pt idx="1065">
                  <c:v>11.660575</c:v>
                </c:pt>
                <c:pt idx="1066">
                  <c:v>11.672325000000001</c:v>
                </c:pt>
                <c:pt idx="1067">
                  <c:v>11.684125</c:v>
                </c:pt>
                <c:pt idx="1068">
                  <c:v>11.695975000000001</c:v>
                </c:pt>
                <c:pt idx="1069">
                  <c:v>11.707825</c:v>
                </c:pt>
                <c:pt idx="1070">
                  <c:v>11.7197</c:v>
                </c:pt>
                <c:pt idx="1071">
                  <c:v>11.731624999999999</c:v>
                </c:pt>
                <c:pt idx="1072">
                  <c:v>11.743625</c:v>
                </c:pt>
                <c:pt idx="1073">
                  <c:v>11.755749999999999</c:v>
                </c:pt>
                <c:pt idx="1074">
                  <c:v>11.767950000000001</c:v>
                </c:pt>
                <c:pt idx="1075">
                  <c:v>11.780324999999999</c:v>
                </c:pt>
                <c:pt idx="1076">
                  <c:v>11.7927</c:v>
                </c:pt>
                <c:pt idx="1077">
                  <c:v>11.805075</c:v>
                </c:pt>
                <c:pt idx="1078">
                  <c:v>11.817450000000001</c:v>
                </c:pt>
                <c:pt idx="1079">
                  <c:v>11.829825</c:v>
                </c:pt>
                <c:pt idx="1080">
                  <c:v>11.842225000000001</c:v>
                </c:pt>
                <c:pt idx="1081">
                  <c:v>11.854625</c:v>
                </c:pt>
                <c:pt idx="1082">
                  <c:v>11.867049999999999</c:v>
                </c:pt>
                <c:pt idx="1083">
                  <c:v>11.87945</c:v>
                </c:pt>
                <c:pt idx="1084">
                  <c:v>11.891875000000001</c:v>
                </c:pt>
                <c:pt idx="1085">
                  <c:v>11.904299999999999</c:v>
                </c:pt>
                <c:pt idx="1086">
                  <c:v>11.91675</c:v>
                </c:pt>
                <c:pt idx="1087">
                  <c:v>11.929175000000001</c:v>
                </c:pt>
                <c:pt idx="1088">
                  <c:v>11.941625</c:v>
                </c:pt>
                <c:pt idx="1089">
                  <c:v>11.954075</c:v>
                </c:pt>
                <c:pt idx="1090">
                  <c:v>11.966525000000001</c:v>
                </c:pt>
                <c:pt idx="1091">
                  <c:v>11.978999999999999</c:v>
                </c:pt>
                <c:pt idx="1092">
                  <c:v>11.991474999999999</c:v>
                </c:pt>
                <c:pt idx="1093">
                  <c:v>12.00395</c:v>
                </c:pt>
                <c:pt idx="1094">
                  <c:v>12.016449999999999</c:v>
                </c:pt>
                <c:pt idx="1095">
                  <c:v>12.028975000000001</c:v>
                </c:pt>
                <c:pt idx="1096">
                  <c:v>12.041499999999999</c:v>
                </c:pt>
                <c:pt idx="1097">
                  <c:v>12.054024999999999</c:v>
                </c:pt>
                <c:pt idx="1098">
                  <c:v>12.066575</c:v>
                </c:pt>
                <c:pt idx="1099">
                  <c:v>12.079124999999999</c:v>
                </c:pt>
                <c:pt idx="1100">
                  <c:v>12.091675</c:v>
                </c:pt>
                <c:pt idx="1101">
                  <c:v>12.10425</c:v>
                </c:pt>
                <c:pt idx="1102">
                  <c:v>12.116825</c:v>
                </c:pt>
                <c:pt idx="1103">
                  <c:v>12.129425000000001</c:v>
                </c:pt>
                <c:pt idx="1104">
                  <c:v>12.142049999999999</c:v>
                </c:pt>
                <c:pt idx="1105">
                  <c:v>12.154674999999999</c:v>
                </c:pt>
                <c:pt idx="1106">
                  <c:v>12.167300000000001</c:v>
                </c:pt>
                <c:pt idx="1107">
                  <c:v>12.179975000000001</c:v>
                </c:pt>
                <c:pt idx="1108">
                  <c:v>12.192625</c:v>
                </c:pt>
                <c:pt idx="1109">
                  <c:v>12.205325</c:v>
                </c:pt>
                <c:pt idx="1110">
                  <c:v>12.218</c:v>
                </c:pt>
                <c:pt idx="1111">
                  <c:v>12.230725000000001</c:v>
                </c:pt>
                <c:pt idx="1112">
                  <c:v>12.243075000000001</c:v>
                </c:pt>
                <c:pt idx="1113">
                  <c:v>12.25545</c:v>
                </c:pt>
                <c:pt idx="1114">
                  <c:v>12.26745</c:v>
                </c:pt>
                <c:pt idx="1115">
                  <c:v>12.279525</c:v>
                </c:pt>
                <c:pt idx="1116">
                  <c:v>12.2913</c:v>
                </c:pt>
                <c:pt idx="1117">
                  <c:v>12.303125</c:v>
                </c:pt>
                <c:pt idx="1118">
                  <c:v>12.314724999999999</c:v>
                </c:pt>
                <c:pt idx="1119">
                  <c:v>12.32635</c:v>
                </c:pt>
                <c:pt idx="1120">
                  <c:v>12.33785</c:v>
                </c:pt>
                <c:pt idx="1121">
                  <c:v>12.349300000000001</c:v>
                </c:pt>
                <c:pt idx="1122">
                  <c:v>12.360749999999999</c:v>
                </c:pt>
                <c:pt idx="1123">
                  <c:v>12.3721</c:v>
                </c:pt>
                <c:pt idx="1124">
                  <c:v>12.383524999999999</c:v>
                </c:pt>
                <c:pt idx="1125">
                  <c:v>12.394874999999999</c:v>
                </c:pt>
                <c:pt idx="1126">
                  <c:v>12.406275000000001</c:v>
                </c:pt>
                <c:pt idx="1127">
                  <c:v>12.417675000000001</c:v>
                </c:pt>
                <c:pt idx="1128">
                  <c:v>12.429075000000001</c:v>
                </c:pt>
                <c:pt idx="1129">
                  <c:v>12.440574999999999</c:v>
                </c:pt>
                <c:pt idx="1130">
                  <c:v>12.452024999999999</c:v>
                </c:pt>
                <c:pt idx="1131">
                  <c:v>12.463525000000001</c:v>
                </c:pt>
                <c:pt idx="1132">
                  <c:v>12.475074999999999</c:v>
                </c:pt>
                <c:pt idx="1133">
                  <c:v>12.486575</c:v>
                </c:pt>
                <c:pt idx="1134">
                  <c:v>12.498149999999999</c:v>
                </c:pt>
                <c:pt idx="1135">
                  <c:v>12.509700000000002</c:v>
                </c:pt>
                <c:pt idx="1136">
                  <c:v>12.521224999999999</c:v>
                </c:pt>
                <c:pt idx="1137">
                  <c:v>12.532850000000002</c:v>
                </c:pt>
                <c:pt idx="1138">
                  <c:v>12.544449999999999</c:v>
                </c:pt>
                <c:pt idx="1139">
                  <c:v>12.556049999999999</c:v>
                </c:pt>
                <c:pt idx="1140">
                  <c:v>12.5677</c:v>
                </c:pt>
                <c:pt idx="1141">
                  <c:v>12.579425000000001</c:v>
                </c:pt>
                <c:pt idx="1142">
                  <c:v>12.591150000000001</c:v>
                </c:pt>
                <c:pt idx="1143">
                  <c:v>12.6029</c:v>
                </c:pt>
                <c:pt idx="1144">
                  <c:v>12.614700000000001</c:v>
                </c:pt>
                <c:pt idx="1145">
                  <c:v>12.62655</c:v>
                </c:pt>
                <c:pt idx="1146">
                  <c:v>12.638450000000001</c:v>
                </c:pt>
                <c:pt idx="1147">
                  <c:v>12.650375</c:v>
                </c:pt>
                <c:pt idx="1148">
                  <c:v>12.66235</c:v>
                </c:pt>
                <c:pt idx="1149">
                  <c:v>12.67435</c:v>
                </c:pt>
                <c:pt idx="1150">
                  <c:v>12.686425000000002</c:v>
                </c:pt>
                <c:pt idx="1151">
                  <c:v>12.698525</c:v>
                </c:pt>
                <c:pt idx="1152">
                  <c:v>12.710699999999999</c:v>
                </c:pt>
                <c:pt idx="1153">
                  <c:v>12.722900000000001</c:v>
                </c:pt>
                <c:pt idx="1154">
                  <c:v>12.735150000000001</c:v>
                </c:pt>
                <c:pt idx="1155">
                  <c:v>12.747449999999999</c:v>
                </c:pt>
                <c:pt idx="1156">
                  <c:v>12.759799999999998</c:v>
                </c:pt>
                <c:pt idx="1157">
                  <c:v>12.7722</c:v>
                </c:pt>
                <c:pt idx="1158">
                  <c:v>12.784549999999999</c:v>
                </c:pt>
                <c:pt idx="1159">
                  <c:v>12.796900000000001</c:v>
                </c:pt>
                <c:pt idx="1160">
                  <c:v>12.809200000000001</c:v>
                </c:pt>
                <c:pt idx="1161">
                  <c:v>12.821475</c:v>
                </c:pt>
                <c:pt idx="1162">
                  <c:v>12.833824999999999</c:v>
                </c:pt>
                <c:pt idx="1163">
                  <c:v>12.846274999999999</c:v>
                </c:pt>
                <c:pt idx="1164">
                  <c:v>12.858775</c:v>
                </c:pt>
                <c:pt idx="1165">
                  <c:v>12.871325000000001</c:v>
                </c:pt>
                <c:pt idx="1166">
                  <c:v>12.883975</c:v>
                </c:pt>
                <c:pt idx="1167">
                  <c:v>12.896650000000001</c:v>
                </c:pt>
                <c:pt idx="1168">
                  <c:v>12.909375000000001</c:v>
                </c:pt>
                <c:pt idx="1169">
                  <c:v>12.922149999999998</c:v>
                </c:pt>
                <c:pt idx="1170">
                  <c:v>12.934925</c:v>
                </c:pt>
                <c:pt idx="1171">
                  <c:v>12.947724999999998</c:v>
                </c:pt>
                <c:pt idx="1172">
                  <c:v>12.960525000000001</c:v>
                </c:pt>
                <c:pt idx="1173">
                  <c:v>12.973375000000001</c:v>
                </c:pt>
                <c:pt idx="1174">
                  <c:v>12.986225000000001</c:v>
                </c:pt>
                <c:pt idx="1175">
                  <c:v>12.999124999999999</c:v>
                </c:pt>
                <c:pt idx="1176">
                  <c:v>13.012025</c:v>
                </c:pt>
                <c:pt idx="1177">
                  <c:v>13.024925000000001</c:v>
                </c:pt>
                <c:pt idx="1178">
                  <c:v>13.037875</c:v>
                </c:pt>
                <c:pt idx="1179">
                  <c:v>13.050825</c:v>
                </c:pt>
                <c:pt idx="1180">
                  <c:v>13.063800000000001</c:v>
                </c:pt>
                <c:pt idx="1181">
                  <c:v>13.076799999999999</c:v>
                </c:pt>
                <c:pt idx="1182">
                  <c:v>13.089799999999999</c:v>
                </c:pt>
                <c:pt idx="1183">
                  <c:v>13.102825000000001</c:v>
                </c:pt>
                <c:pt idx="1184">
                  <c:v>13.115850000000002</c:v>
                </c:pt>
                <c:pt idx="1185">
                  <c:v>13.128924999999999</c:v>
                </c:pt>
                <c:pt idx="1186">
                  <c:v>13.142000000000001</c:v>
                </c:pt>
                <c:pt idx="1187">
                  <c:v>13.155100000000001</c:v>
                </c:pt>
                <c:pt idx="1188">
                  <c:v>13.168225</c:v>
                </c:pt>
                <c:pt idx="1189">
                  <c:v>13.18135</c:v>
                </c:pt>
                <c:pt idx="1190">
                  <c:v>13.194524999999999</c:v>
                </c:pt>
                <c:pt idx="1191">
                  <c:v>13.207699999999999</c:v>
                </c:pt>
                <c:pt idx="1192">
                  <c:v>13.220924999999999</c:v>
                </c:pt>
                <c:pt idx="1193">
                  <c:v>13.234175</c:v>
                </c:pt>
                <c:pt idx="1194">
                  <c:v>13.247449999999999</c:v>
                </c:pt>
                <c:pt idx="1195">
                  <c:v>13.260774999999999</c:v>
                </c:pt>
                <c:pt idx="1196">
                  <c:v>13.274100000000001</c:v>
                </c:pt>
                <c:pt idx="1197">
                  <c:v>13.287475000000001</c:v>
                </c:pt>
                <c:pt idx="1198">
                  <c:v>13.300875000000001</c:v>
                </c:pt>
                <c:pt idx="1199">
                  <c:v>13.314324999999998</c:v>
                </c:pt>
                <c:pt idx="1200">
                  <c:v>13.327775000000001</c:v>
                </c:pt>
                <c:pt idx="1201">
                  <c:v>13.341275</c:v>
                </c:pt>
                <c:pt idx="1202">
                  <c:v>13.354825</c:v>
                </c:pt>
                <c:pt idx="1203">
                  <c:v>13.368425</c:v>
                </c:pt>
                <c:pt idx="1204">
                  <c:v>13.382025000000001</c:v>
                </c:pt>
                <c:pt idx="1205">
                  <c:v>13.3957</c:v>
                </c:pt>
                <c:pt idx="1206">
                  <c:v>13.409324999999999</c:v>
                </c:pt>
                <c:pt idx="1207">
                  <c:v>13.42295</c:v>
                </c:pt>
                <c:pt idx="1208">
                  <c:v>13.436575000000001</c:v>
                </c:pt>
                <c:pt idx="1209">
                  <c:v>13.450175</c:v>
                </c:pt>
                <c:pt idx="1210">
                  <c:v>13.463749999999999</c:v>
                </c:pt>
                <c:pt idx="1211">
                  <c:v>13.477325</c:v>
                </c:pt>
                <c:pt idx="1212">
                  <c:v>13.490874999999999</c:v>
                </c:pt>
                <c:pt idx="1213">
                  <c:v>13.504450000000002</c:v>
                </c:pt>
                <c:pt idx="1214">
                  <c:v>13.517999999999999</c:v>
                </c:pt>
                <c:pt idx="1215">
                  <c:v>13.531525</c:v>
                </c:pt>
                <c:pt idx="1216">
                  <c:v>13.54505</c:v>
                </c:pt>
                <c:pt idx="1217">
                  <c:v>13.558575000000001</c:v>
                </c:pt>
                <c:pt idx="1218">
                  <c:v>13.572100000000001</c:v>
                </c:pt>
                <c:pt idx="1219">
                  <c:v>13.585600000000001</c:v>
                </c:pt>
                <c:pt idx="1220">
                  <c:v>13.5991</c:v>
                </c:pt>
                <c:pt idx="1221">
                  <c:v>13.6126</c:v>
                </c:pt>
                <c:pt idx="1222">
                  <c:v>13.626125</c:v>
                </c:pt>
                <c:pt idx="1223">
                  <c:v>13.639624999999999</c:v>
                </c:pt>
                <c:pt idx="1224">
                  <c:v>13.653124999999999</c:v>
                </c:pt>
                <c:pt idx="1225">
                  <c:v>13.666600000000001</c:v>
                </c:pt>
                <c:pt idx="1226">
                  <c:v>13.680100000000001</c:v>
                </c:pt>
                <c:pt idx="1227">
                  <c:v>13.693549999999998</c:v>
                </c:pt>
                <c:pt idx="1228">
                  <c:v>13.706999999999999</c:v>
                </c:pt>
                <c:pt idx="1229">
                  <c:v>13.720450000000001</c:v>
                </c:pt>
                <c:pt idx="1230">
                  <c:v>13.733899999999998</c:v>
                </c:pt>
                <c:pt idx="1231">
                  <c:v>13.747349999999999</c:v>
                </c:pt>
                <c:pt idx="1232">
                  <c:v>13.760800000000001</c:v>
                </c:pt>
                <c:pt idx="1233">
                  <c:v>13.774249999999999</c:v>
                </c:pt>
                <c:pt idx="1234">
                  <c:v>13.787725</c:v>
                </c:pt>
                <c:pt idx="1235">
                  <c:v>13.801174999999999</c:v>
                </c:pt>
                <c:pt idx="1236">
                  <c:v>13.814599999999999</c:v>
                </c:pt>
                <c:pt idx="1237">
                  <c:v>13.828025</c:v>
                </c:pt>
                <c:pt idx="1238">
                  <c:v>13.84145</c:v>
                </c:pt>
                <c:pt idx="1239">
                  <c:v>13.854775</c:v>
                </c:pt>
                <c:pt idx="1240">
                  <c:v>13.868025000000001</c:v>
                </c:pt>
                <c:pt idx="1241">
                  <c:v>13.881175000000001</c:v>
                </c:pt>
                <c:pt idx="1242">
                  <c:v>13.894224999999999</c:v>
                </c:pt>
                <c:pt idx="1243">
                  <c:v>13.907174999999999</c:v>
                </c:pt>
                <c:pt idx="1244">
                  <c:v>13.920024999999999</c:v>
                </c:pt>
                <c:pt idx="1245">
                  <c:v>13.932824999999999</c:v>
                </c:pt>
                <c:pt idx="1246">
                  <c:v>13.945525</c:v>
                </c:pt>
                <c:pt idx="1247">
                  <c:v>13.958175000000001</c:v>
                </c:pt>
                <c:pt idx="1248">
                  <c:v>13.970750000000001</c:v>
                </c:pt>
                <c:pt idx="1249">
                  <c:v>13.983300000000002</c:v>
                </c:pt>
                <c:pt idx="1250">
                  <c:v>13.995774999999998</c:v>
                </c:pt>
                <c:pt idx="1251">
                  <c:v>14.0082</c:v>
                </c:pt>
                <c:pt idx="1252">
                  <c:v>14.020574999999999</c:v>
                </c:pt>
                <c:pt idx="1253">
                  <c:v>14.032900000000001</c:v>
                </c:pt>
                <c:pt idx="1254">
                  <c:v>14.045199999999999</c:v>
                </c:pt>
                <c:pt idx="1255">
                  <c:v>14.057425000000002</c:v>
                </c:pt>
                <c:pt idx="1256">
                  <c:v>14.069625</c:v>
                </c:pt>
                <c:pt idx="1257">
                  <c:v>14.081774999999999</c:v>
                </c:pt>
                <c:pt idx="1258">
                  <c:v>14.093900000000001</c:v>
                </c:pt>
                <c:pt idx="1259">
                  <c:v>14.106</c:v>
                </c:pt>
                <c:pt idx="1260">
                  <c:v>14.118049999999998</c:v>
                </c:pt>
                <c:pt idx="1261">
                  <c:v>14.130075</c:v>
                </c:pt>
                <c:pt idx="1262">
                  <c:v>14.142050000000001</c:v>
                </c:pt>
                <c:pt idx="1263">
                  <c:v>14.154</c:v>
                </c:pt>
                <c:pt idx="1264">
                  <c:v>14.165924999999998</c:v>
                </c:pt>
                <c:pt idx="1265">
                  <c:v>14.1778</c:v>
                </c:pt>
                <c:pt idx="1266">
                  <c:v>14.18965</c:v>
                </c:pt>
                <c:pt idx="1267">
                  <c:v>14.201449999999999</c:v>
                </c:pt>
                <c:pt idx="1268">
                  <c:v>14.213225</c:v>
                </c:pt>
                <c:pt idx="1269">
                  <c:v>14.22495</c:v>
                </c:pt>
                <c:pt idx="1270">
                  <c:v>14.236674999999998</c:v>
                </c:pt>
                <c:pt idx="1271">
                  <c:v>14.248350000000002</c:v>
                </c:pt>
                <c:pt idx="1272">
                  <c:v>14.259974999999999</c:v>
                </c:pt>
                <c:pt idx="1273">
                  <c:v>14.271600000000001</c:v>
                </c:pt>
                <c:pt idx="1274">
                  <c:v>14.283199999999999</c:v>
                </c:pt>
                <c:pt idx="1275">
                  <c:v>14.294775000000001</c:v>
                </c:pt>
                <c:pt idx="1276">
                  <c:v>14.306350000000002</c:v>
                </c:pt>
                <c:pt idx="1277">
                  <c:v>14.3179</c:v>
                </c:pt>
                <c:pt idx="1278">
                  <c:v>14.32945</c:v>
                </c:pt>
                <c:pt idx="1279">
                  <c:v>14.341000000000001</c:v>
                </c:pt>
                <c:pt idx="1280">
                  <c:v>14.352550000000001</c:v>
                </c:pt>
                <c:pt idx="1281">
                  <c:v>14.364125</c:v>
                </c:pt>
                <c:pt idx="1282">
                  <c:v>14.375674999999999</c:v>
                </c:pt>
                <c:pt idx="1283">
                  <c:v>14.387249999999998</c:v>
                </c:pt>
                <c:pt idx="1284">
                  <c:v>14.398849999999999</c:v>
                </c:pt>
                <c:pt idx="1285">
                  <c:v>14.410449999999999</c:v>
                </c:pt>
                <c:pt idx="1286">
                  <c:v>14.42205</c:v>
                </c:pt>
                <c:pt idx="1287">
                  <c:v>14.433675000000001</c:v>
                </c:pt>
                <c:pt idx="1288">
                  <c:v>14.445325</c:v>
                </c:pt>
                <c:pt idx="1289">
                  <c:v>14.456949999999999</c:v>
                </c:pt>
                <c:pt idx="1290">
                  <c:v>14.4686</c:v>
                </c:pt>
                <c:pt idx="1291">
                  <c:v>14.48025</c:v>
                </c:pt>
                <c:pt idx="1292">
                  <c:v>14.491899999999999</c:v>
                </c:pt>
                <c:pt idx="1293">
                  <c:v>14.503575</c:v>
                </c:pt>
                <c:pt idx="1294">
                  <c:v>14.515274999999999</c:v>
                </c:pt>
                <c:pt idx="1295">
                  <c:v>14.527024999999998</c:v>
                </c:pt>
                <c:pt idx="1296">
                  <c:v>14.538775000000001</c:v>
                </c:pt>
                <c:pt idx="1297">
                  <c:v>14.550599999999999</c:v>
                </c:pt>
                <c:pt idx="1298">
                  <c:v>14.562449999999998</c:v>
                </c:pt>
                <c:pt idx="1299">
                  <c:v>14.574349999999999</c:v>
                </c:pt>
                <c:pt idx="1300">
                  <c:v>14.586325</c:v>
                </c:pt>
                <c:pt idx="1301">
                  <c:v>14.598349999999998</c:v>
                </c:pt>
                <c:pt idx="1302">
                  <c:v>14.61045</c:v>
                </c:pt>
                <c:pt idx="1303">
                  <c:v>14.622574999999999</c:v>
                </c:pt>
                <c:pt idx="1304">
                  <c:v>14.6348</c:v>
                </c:pt>
                <c:pt idx="1305">
                  <c:v>14.647075000000001</c:v>
                </c:pt>
                <c:pt idx="1306">
                  <c:v>14.659425000000001</c:v>
                </c:pt>
                <c:pt idx="1307">
                  <c:v>14.671899999999999</c:v>
                </c:pt>
                <c:pt idx="1308">
                  <c:v>14.684449999999998</c:v>
                </c:pt>
                <c:pt idx="1309">
                  <c:v>14.697125</c:v>
                </c:pt>
                <c:pt idx="1310">
                  <c:v>14.709875</c:v>
                </c:pt>
                <c:pt idx="1311">
                  <c:v>14.722674999999999</c:v>
                </c:pt>
                <c:pt idx="1312">
                  <c:v>14.73555</c:v>
                </c:pt>
                <c:pt idx="1313">
                  <c:v>14.7485</c:v>
                </c:pt>
                <c:pt idx="1314">
                  <c:v>14.761425000000001</c:v>
                </c:pt>
                <c:pt idx="1315">
                  <c:v>14.774275000000001</c:v>
                </c:pt>
                <c:pt idx="1316">
                  <c:v>14.787100000000001</c:v>
                </c:pt>
                <c:pt idx="1317">
                  <c:v>14.799899999999999</c:v>
                </c:pt>
                <c:pt idx="1318">
                  <c:v>14.812675</c:v>
                </c:pt>
                <c:pt idx="1319">
                  <c:v>14.825450000000002</c:v>
                </c:pt>
                <c:pt idx="1320">
                  <c:v>14.838225</c:v>
                </c:pt>
                <c:pt idx="1321">
                  <c:v>14.851075</c:v>
                </c:pt>
                <c:pt idx="1322">
                  <c:v>14.863974999999998</c:v>
                </c:pt>
                <c:pt idx="1323">
                  <c:v>14.876875</c:v>
                </c:pt>
                <c:pt idx="1324">
                  <c:v>14.889825000000002</c:v>
                </c:pt>
                <c:pt idx="1325">
                  <c:v>14.902799999999999</c:v>
                </c:pt>
                <c:pt idx="1326">
                  <c:v>14.915900000000001</c:v>
                </c:pt>
                <c:pt idx="1327">
                  <c:v>14.929</c:v>
                </c:pt>
                <c:pt idx="1328">
                  <c:v>14.9422</c:v>
                </c:pt>
                <c:pt idx="1329">
                  <c:v>14.955450000000001</c:v>
                </c:pt>
                <c:pt idx="1330">
                  <c:v>14.968699999999998</c:v>
                </c:pt>
                <c:pt idx="1331">
                  <c:v>14.981924999999999</c:v>
                </c:pt>
                <c:pt idx="1332">
                  <c:v>14.995175</c:v>
                </c:pt>
                <c:pt idx="1333">
                  <c:v>15.008425000000001</c:v>
                </c:pt>
                <c:pt idx="1334">
                  <c:v>15.021675000000002</c:v>
                </c:pt>
                <c:pt idx="1335">
                  <c:v>15.03495</c:v>
                </c:pt>
                <c:pt idx="1336">
                  <c:v>15.048225</c:v>
                </c:pt>
                <c:pt idx="1337">
                  <c:v>15.061500000000001</c:v>
                </c:pt>
                <c:pt idx="1338">
                  <c:v>15.0748</c:v>
                </c:pt>
                <c:pt idx="1339">
                  <c:v>15.088150000000001</c:v>
                </c:pt>
                <c:pt idx="1340">
                  <c:v>15.101500000000001</c:v>
                </c:pt>
                <c:pt idx="1341">
                  <c:v>15.114875</c:v>
                </c:pt>
                <c:pt idx="1342">
                  <c:v>15.128274999999999</c:v>
                </c:pt>
                <c:pt idx="1343">
                  <c:v>15.1417</c:v>
                </c:pt>
                <c:pt idx="1344">
                  <c:v>15.155150000000001</c:v>
                </c:pt>
                <c:pt idx="1345">
                  <c:v>15.168624999999999</c:v>
                </c:pt>
                <c:pt idx="1346">
                  <c:v>15.18215</c:v>
                </c:pt>
                <c:pt idx="1347">
                  <c:v>15.195724999999999</c:v>
                </c:pt>
                <c:pt idx="1348">
                  <c:v>15.209325000000002</c:v>
                </c:pt>
                <c:pt idx="1349">
                  <c:v>15.223000000000001</c:v>
                </c:pt>
                <c:pt idx="1350">
                  <c:v>15.236725000000002</c:v>
                </c:pt>
                <c:pt idx="1351">
                  <c:v>15.250500000000001</c:v>
                </c:pt>
                <c:pt idx="1352">
                  <c:v>15.264374999999999</c:v>
                </c:pt>
                <c:pt idx="1353">
                  <c:v>15.278274999999999</c:v>
                </c:pt>
                <c:pt idx="1354">
                  <c:v>15.292200000000001</c:v>
                </c:pt>
                <c:pt idx="1355">
                  <c:v>15.306125000000002</c:v>
                </c:pt>
                <c:pt idx="1356">
                  <c:v>15.320025000000001</c:v>
                </c:pt>
                <c:pt idx="1357">
                  <c:v>15.333925000000001</c:v>
                </c:pt>
                <c:pt idx="1358">
                  <c:v>15.347775</c:v>
                </c:pt>
                <c:pt idx="1359">
                  <c:v>15.361649999999999</c:v>
                </c:pt>
                <c:pt idx="1360">
                  <c:v>15.375575</c:v>
                </c:pt>
                <c:pt idx="1361">
                  <c:v>15.389525000000001</c:v>
                </c:pt>
                <c:pt idx="1362">
                  <c:v>15.403525000000002</c:v>
                </c:pt>
                <c:pt idx="1363">
                  <c:v>15.4176</c:v>
                </c:pt>
                <c:pt idx="1364">
                  <c:v>15.431775</c:v>
                </c:pt>
                <c:pt idx="1365">
                  <c:v>15.445975000000001</c:v>
                </c:pt>
                <c:pt idx="1366">
                  <c:v>15.460175000000001</c:v>
                </c:pt>
                <c:pt idx="1367">
                  <c:v>15.474275</c:v>
                </c:pt>
                <c:pt idx="1368">
                  <c:v>15.488325</c:v>
                </c:pt>
                <c:pt idx="1369">
                  <c:v>15.502350000000002</c:v>
                </c:pt>
                <c:pt idx="1370">
                  <c:v>15.516374999999998</c:v>
                </c:pt>
                <c:pt idx="1371">
                  <c:v>15.5304</c:v>
                </c:pt>
                <c:pt idx="1372">
                  <c:v>15.5444</c:v>
                </c:pt>
                <c:pt idx="1373">
                  <c:v>15.558400000000001</c:v>
                </c:pt>
                <c:pt idx="1374">
                  <c:v>15.572425000000001</c:v>
                </c:pt>
                <c:pt idx="1375">
                  <c:v>15.586425</c:v>
                </c:pt>
                <c:pt idx="1376">
                  <c:v>15.600425000000001</c:v>
                </c:pt>
                <c:pt idx="1377">
                  <c:v>15.6144</c:v>
                </c:pt>
                <c:pt idx="1378">
                  <c:v>15.628375</c:v>
                </c:pt>
                <c:pt idx="1379">
                  <c:v>15.642325000000001</c:v>
                </c:pt>
                <c:pt idx="1380">
                  <c:v>15.656275000000001</c:v>
                </c:pt>
                <c:pt idx="1381">
                  <c:v>15.670200000000001</c:v>
                </c:pt>
                <c:pt idx="1382">
                  <c:v>15.684124999999998</c:v>
                </c:pt>
                <c:pt idx="1383">
                  <c:v>15.698074999999999</c:v>
                </c:pt>
                <c:pt idx="1384">
                  <c:v>15.71205</c:v>
                </c:pt>
                <c:pt idx="1385">
                  <c:v>15.726049999999999</c:v>
                </c:pt>
                <c:pt idx="1386">
                  <c:v>15.740000000000002</c:v>
                </c:pt>
                <c:pt idx="1387">
                  <c:v>15.75385</c:v>
                </c:pt>
                <c:pt idx="1388">
                  <c:v>15.767575000000001</c:v>
                </c:pt>
                <c:pt idx="1389">
                  <c:v>15.7812</c:v>
                </c:pt>
                <c:pt idx="1390">
                  <c:v>15.794749999999999</c:v>
                </c:pt>
                <c:pt idx="1391">
                  <c:v>15.808225</c:v>
                </c:pt>
                <c:pt idx="1392">
                  <c:v>15.821625000000001</c:v>
                </c:pt>
                <c:pt idx="1393">
                  <c:v>15.834975000000002</c:v>
                </c:pt>
                <c:pt idx="1394">
                  <c:v>15.848324999999999</c:v>
                </c:pt>
                <c:pt idx="1395">
                  <c:v>15.861649999999999</c:v>
                </c:pt>
                <c:pt idx="1396">
                  <c:v>15.874974999999999</c:v>
                </c:pt>
                <c:pt idx="1397">
                  <c:v>15.888299999999999</c:v>
                </c:pt>
                <c:pt idx="1398">
                  <c:v>15.90165</c:v>
                </c:pt>
                <c:pt idx="1399">
                  <c:v>15.915000000000001</c:v>
                </c:pt>
                <c:pt idx="1400">
                  <c:v>15.928375000000001</c:v>
                </c:pt>
                <c:pt idx="1401">
                  <c:v>15.941775</c:v>
                </c:pt>
                <c:pt idx="1402">
                  <c:v>15.9552</c:v>
                </c:pt>
                <c:pt idx="1403">
                  <c:v>15.968674999999999</c:v>
                </c:pt>
                <c:pt idx="1404">
                  <c:v>15.982199999999999</c:v>
                </c:pt>
                <c:pt idx="1405">
                  <c:v>15.995775000000002</c:v>
                </c:pt>
                <c:pt idx="1406">
                  <c:v>16.009399999999999</c:v>
                </c:pt>
                <c:pt idx="1407">
                  <c:v>16.023075000000002</c:v>
                </c:pt>
                <c:pt idx="1408">
                  <c:v>16.036799999999999</c:v>
                </c:pt>
                <c:pt idx="1409">
                  <c:v>16.050550000000001</c:v>
                </c:pt>
                <c:pt idx="1410">
                  <c:v>16.064375000000002</c:v>
                </c:pt>
                <c:pt idx="1411">
                  <c:v>16.078225</c:v>
                </c:pt>
                <c:pt idx="1412">
                  <c:v>16.09215</c:v>
                </c:pt>
                <c:pt idx="1413">
                  <c:v>16.106124999999999</c:v>
                </c:pt>
                <c:pt idx="1414">
                  <c:v>16.120149999999999</c:v>
                </c:pt>
                <c:pt idx="1415">
                  <c:v>16.134225000000001</c:v>
                </c:pt>
                <c:pt idx="1416">
                  <c:v>16.148375000000001</c:v>
                </c:pt>
                <c:pt idx="1417">
                  <c:v>16.16255</c:v>
                </c:pt>
                <c:pt idx="1418">
                  <c:v>16.176825000000001</c:v>
                </c:pt>
                <c:pt idx="1419">
                  <c:v>16.191174999999998</c:v>
                </c:pt>
                <c:pt idx="1420">
                  <c:v>16.2056</c:v>
                </c:pt>
                <c:pt idx="1421">
                  <c:v>16.220100000000002</c:v>
                </c:pt>
                <c:pt idx="1422">
                  <c:v>16.234650000000002</c:v>
                </c:pt>
                <c:pt idx="1423">
                  <c:v>16.24925</c:v>
                </c:pt>
                <c:pt idx="1424">
                  <c:v>16.263949999999998</c:v>
                </c:pt>
                <c:pt idx="1425">
                  <c:v>16.278724999999998</c:v>
                </c:pt>
                <c:pt idx="1426">
                  <c:v>16.29355</c:v>
                </c:pt>
                <c:pt idx="1427">
                  <c:v>16.308325</c:v>
                </c:pt>
                <c:pt idx="1428">
                  <c:v>16.323074999999999</c:v>
                </c:pt>
                <c:pt idx="1429">
                  <c:v>16.337799999999998</c:v>
                </c:pt>
                <c:pt idx="1430">
                  <c:v>16.352499999999999</c:v>
                </c:pt>
                <c:pt idx="1431">
                  <c:v>16.367149999999999</c:v>
                </c:pt>
                <c:pt idx="1432">
                  <c:v>16.381775000000001</c:v>
                </c:pt>
                <c:pt idx="1433">
                  <c:v>16.396374999999999</c:v>
                </c:pt>
                <c:pt idx="1434">
                  <c:v>16.411000000000001</c:v>
                </c:pt>
                <c:pt idx="1435">
                  <c:v>16.425575000000002</c:v>
                </c:pt>
                <c:pt idx="1436">
                  <c:v>16.440149999999999</c:v>
                </c:pt>
                <c:pt idx="1437">
                  <c:v>16.454725</c:v>
                </c:pt>
                <c:pt idx="1438">
                  <c:v>16.469275</c:v>
                </c:pt>
                <c:pt idx="1439">
                  <c:v>16.48385</c:v>
                </c:pt>
                <c:pt idx="1440">
                  <c:v>16.4984</c:v>
                </c:pt>
                <c:pt idx="1441">
                  <c:v>16.51295</c:v>
                </c:pt>
                <c:pt idx="1442">
                  <c:v>16.527474999999999</c:v>
                </c:pt>
                <c:pt idx="1443">
                  <c:v>16.54205</c:v>
                </c:pt>
                <c:pt idx="1444">
                  <c:v>16.556625</c:v>
                </c:pt>
                <c:pt idx="1445">
                  <c:v>16.571200000000001</c:v>
                </c:pt>
                <c:pt idx="1446">
                  <c:v>16.585825</c:v>
                </c:pt>
                <c:pt idx="1447">
                  <c:v>16.600474999999999</c:v>
                </c:pt>
                <c:pt idx="1448">
                  <c:v>16.615124999999999</c:v>
                </c:pt>
                <c:pt idx="1449">
                  <c:v>16.629774999999999</c:v>
                </c:pt>
                <c:pt idx="1450">
                  <c:v>16.644449999999999</c:v>
                </c:pt>
                <c:pt idx="1451">
                  <c:v>16.659175000000001</c:v>
                </c:pt>
                <c:pt idx="1452">
                  <c:v>16.6739</c:v>
                </c:pt>
                <c:pt idx="1453">
                  <c:v>16.688675</c:v>
                </c:pt>
                <c:pt idx="1454">
                  <c:v>16.703475000000001</c:v>
                </c:pt>
                <c:pt idx="1455">
                  <c:v>16.718325</c:v>
                </c:pt>
                <c:pt idx="1456">
                  <c:v>16.7332</c:v>
                </c:pt>
                <c:pt idx="1457">
                  <c:v>16.748100000000001</c:v>
                </c:pt>
                <c:pt idx="1458">
                  <c:v>16.76305</c:v>
                </c:pt>
                <c:pt idx="1459">
                  <c:v>16.778025</c:v>
                </c:pt>
                <c:pt idx="1460">
                  <c:v>16.793050000000001</c:v>
                </c:pt>
                <c:pt idx="1461">
                  <c:v>16.8081</c:v>
                </c:pt>
                <c:pt idx="1462">
                  <c:v>16.823175000000003</c:v>
                </c:pt>
                <c:pt idx="1463">
                  <c:v>16.838274999999999</c:v>
                </c:pt>
                <c:pt idx="1464">
                  <c:v>16.853400000000001</c:v>
                </c:pt>
                <c:pt idx="1465">
                  <c:v>16.868575</c:v>
                </c:pt>
                <c:pt idx="1466">
                  <c:v>16.883749999999999</c:v>
                </c:pt>
                <c:pt idx="1467">
                  <c:v>16.898975</c:v>
                </c:pt>
                <c:pt idx="1468">
                  <c:v>16.914224999999998</c:v>
                </c:pt>
                <c:pt idx="1469">
                  <c:v>16.929500000000001</c:v>
                </c:pt>
                <c:pt idx="1470">
                  <c:v>16.944675</c:v>
                </c:pt>
                <c:pt idx="1471">
                  <c:v>16.959699999999998</c:v>
                </c:pt>
                <c:pt idx="1472">
                  <c:v>16.974550000000001</c:v>
                </c:pt>
                <c:pt idx="1473">
                  <c:v>16.989274999999999</c:v>
                </c:pt>
                <c:pt idx="1474">
                  <c:v>17.003874999999997</c:v>
                </c:pt>
                <c:pt idx="1475">
                  <c:v>17.018349999999998</c:v>
                </c:pt>
                <c:pt idx="1476">
                  <c:v>17.032675000000001</c:v>
                </c:pt>
                <c:pt idx="1477">
                  <c:v>17.046924999999998</c:v>
                </c:pt>
                <c:pt idx="1478">
                  <c:v>17.061050000000002</c:v>
                </c:pt>
                <c:pt idx="1479">
                  <c:v>17.075075000000002</c:v>
                </c:pt>
                <c:pt idx="1480">
                  <c:v>17.089024999999999</c:v>
                </c:pt>
                <c:pt idx="1481">
                  <c:v>17.102899999999998</c:v>
                </c:pt>
                <c:pt idx="1482">
                  <c:v>17.11665</c:v>
                </c:pt>
                <c:pt idx="1483">
                  <c:v>17.130324999999999</c:v>
                </c:pt>
                <c:pt idx="1484">
                  <c:v>17.143924999999999</c:v>
                </c:pt>
                <c:pt idx="1485">
                  <c:v>17.157474999999998</c:v>
                </c:pt>
                <c:pt idx="1486">
                  <c:v>17.170949999999998</c:v>
                </c:pt>
                <c:pt idx="1487">
                  <c:v>17.1844</c:v>
                </c:pt>
                <c:pt idx="1488">
                  <c:v>17.197825000000002</c:v>
                </c:pt>
                <c:pt idx="1489">
                  <c:v>17.211224999999999</c:v>
                </c:pt>
                <c:pt idx="1490">
                  <c:v>17.224625</c:v>
                </c:pt>
                <c:pt idx="1491">
                  <c:v>17.238</c:v>
                </c:pt>
                <c:pt idx="1492">
                  <c:v>17.2514</c:v>
                </c:pt>
                <c:pt idx="1493">
                  <c:v>17.264775</c:v>
                </c:pt>
                <c:pt idx="1494">
                  <c:v>17.278124999999999</c:v>
                </c:pt>
                <c:pt idx="1495">
                  <c:v>17.291500000000003</c:v>
                </c:pt>
                <c:pt idx="1496">
                  <c:v>17.304849999999998</c:v>
                </c:pt>
                <c:pt idx="1497">
                  <c:v>17.318225000000002</c:v>
                </c:pt>
                <c:pt idx="1498">
                  <c:v>17.331624999999999</c:v>
                </c:pt>
                <c:pt idx="1499">
                  <c:v>17.345050000000001</c:v>
                </c:pt>
                <c:pt idx="1500">
                  <c:v>17.358475000000002</c:v>
                </c:pt>
                <c:pt idx="1501">
                  <c:v>17.371949999999998</c:v>
                </c:pt>
                <c:pt idx="1502">
                  <c:v>17.385449999999999</c:v>
                </c:pt>
                <c:pt idx="1503">
                  <c:v>17.398975</c:v>
                </c:pt>
                <c:pt idx="1504">
                  <c:v>17.41255</c:v>
                </c:pt>
                <c:pt idx="1505">
                  <c:v>17.42615</c:v>
                </c:pt>
                <c:pt idx="1506">
                  <c:v>17.439774999999997</c:v>
                </c:pt>
                <c:pt idx="1507">
                  <c:v>17.453424999999999</c:v>
                </c:pt>
                <c:pt idx="1508">
                  <c:v>17.467099999999999</c:v>
                </c:pt>
                <c:pt idx="1509">
                  <c:v>17.480775000000001</c:v>
                </c:pt>
                <c:pt idx="1510">
                  <c:v>17.494499999999999</c:v>
                </c:pt>
                <c:pt idx="1511">
                  <c:v>17.50825</c:v>
                </c:pt>
                <c:pt idx="1512">
                  <c:v>17.522024999999999</c:v>
                </c:pt>
                <c:pt idx="1513">
                  <c:v>17.535775000000001</c:v>
                </c:pt>
                <c:pt idx="1514">
                  <c:v>17.54955</c:v>
                </c:pt>
                <c:pt idx="1515">
                  <c:v>17.563324999999999</c:v>
                </c:pt>
                <c:pt idx="1516">
                  <c:v>17.577100000000002</c:v>
                </c:pt>
                <c:pt idx="1517">
                  <c:v>17.590875</c:v>
                </c:pt>
                <c:pt idx="1518">
                  <c:v>17.604649999999999</c:v>
                </c:pt>
                <c:pt idx="1519">
                  <c:v>17.61835</c:v>
                </c:pt>
                <c:pt idx="1520">
                  <c:v>17.632000000000001</c:v>
                </c:pt>
                <c:pt idx="1521">
                  <c:v>17.645625000000003</c:v>
                </c:pt>
                <c:pt idx="1522">
                  <c:v>17.659199999999998</c:v>
                </c:pt>
                <c:pt idx="1523">
                  <c:v>17.672799999999999</c:v>
                </c:pt>
                <c:pt idx="1524">
                  <c:v>17.686374999999998</c:v>
                </c:pt>
                <c:pt idx="1525">
                  <c:v>17.699975000000002</c:v>
                </c:pt>
                <c:pt idx="1526">
                  <c:v>17.7136</c:v>
                </c:pt>
                <c:pt idx="1527">
                  <c:v>17.727275000000002</c:v>
                </c:pt>
                <c:pt idx="1528">
                  <c:v>17.741</c:v>
                </c:pt>
                <c:pt idx="1529">
                  <c:v>17.754750000000001</c:v>
                </c:pt>
                <c:pt idx="1530">
                  <c:v>17.768550000000001</c:v>
                </c:pt>
                <c:pt idx="1531">
                  <c:v>17.782425</c:v>
                </c:pt>
                <c:pt idx="1532">
                  <c:v>17.79635</c:v>
                </c:pt>
                <c:pt idx="1533">
                  <c:v>17.810275000000001</c:v>
                </c:pt>
                <c:pt idx="1534">
                  <c:v>17.824249999999999</c:v>
                </c:pt>
                <c:pt idx="1535">
                  <c:v>17.838249999999999</c:v>
                </c:pt>
                <c:pt idx="1536">
                  <c:v>17.852250000000002</c:v>
                </c:pt>
                <c:pt idx="1537">
                  <c:v>17.866299999999999</c:v>
                </c:pt>
                <c:pt idx="1538">
                  <c:v>17.880375000000001</c:v>
                </c:pt>
                <c:pt idx="1539">
                  <c:v>17.894475</c:v>
                </c:pt>
                <c:pt idx="1540">
                  <c:v>17.908625000000001</c:v>
                </c:pt>
                <c:pt idx="1541">
                  <c:v>17.922750000000001</c:v>
                </c:pt>
                <c:pt idx="1542">
                  <c:v>17.936925000000002</c:v>
                </c:pt>
                <c:pt idx="1543">
                  <c:v>17.951025000000001</c:v>
                </c:pt>
                <c:pt idx="1544">
                  <c:v>17.964849999999998</c:v>
                </c:pt>
                <c:pt idx="1545">
                  <c:v>17.978300000000001</c:v>
                </c:pt>
                <c:pt idx="1546">
                  <c:v>17.991475000000001</c:v>
                </c:pt>
                <c:pt idx="1547">
                  <c:v>18.004424999999998</c:v>
                </c:pt>
                <c:pt idx="1548">
                  <c:v>18.017299999999999</c:v>
                </c:pt>
                <c:pt idx="1549">
                  <c:v>18.030200000000001</c:v>
                </c:pt>
                <c:pt idx="1550">
                  <c:v>18.043075000000002</c:v>
                </c:pt>
                <c:pt idx="1551">
                  <c:v>18.055975</c:v>
                </c:pt>
                <c:pt idx="1552">
                  <c:v>18.068925</c:v>
                </c:pt>
                <c:pt idx="1553">
                  <c:v>18.081949999999999</c:v>
                </c:pt>
                <c:pt idx="1554">
                  <c:v>18.094999999999999</c:v>
                </c:pt>
                <c:pt idx="1555">
                  <c:v>18.1081</c:v>
                </c:pt>
                <c:pt idx="1556">
                  <c:v>18.121275000000001</c:v>
                </c:pt>
                <c:pt idx="1557">
                  <c:v>18.134474999999998</c:v>
                </c:pt>
                <c:pt idx="1558">
                  <c:v>18.147675</c:v>
                </c:pt>
                <c:pt idx="1559">
                  <c:v>18.160899999999998</c:v>
                </c:pt>
                <c:pt idx="1560">
                  <c:v>18.174150000000001</c:v>
                </c:pt>
                <c:pt idx="1561">
                  <c:v>18.1874</c:v>
                </c:pt>
                <c:pt idx="1562">
                  <c:v>18.20065</c:v>
                </c:pt>
                <c:pt idx="1563">
                  <c:v>18.213950000000001</c:v>
                </c:pt>
                <c:pt idx="1564">
                  <c:v>18.227225000000001</c:v>
                </c:pt>
                <c:pt idx="1565">
                  <c:v>18.240500000000001</c:v>
                </c:pt>
                <c:pt idx="1566">
                  <c:v>18.253775000000001</c:v>
                </c:pt>
                <c:pt idx="1567">
                  <c:v>18.267050000000001</c:v>
                </c:pt>
                <c:pt idx="1568">
                  <c:v>18.2803</c:v>
                </c:pt>
                <c:pt idx="1569">
                  <c:v>18.293575000000001</c:v>
                </c:pt>
                <c:pt idx="1570">
                  <c:v>18.306800000000003</c:v>
                </c:pt>
                <c:pt idx="1571">
                  <c:v>18.320049999999998</c:v>
                </c:pt>
                <c:pt idx="1572">
                  <c:v>18.333300000000001</c:v>
                </c:pt>
                <c:pt idx="1573">
                  <c:v>18.346525</c:v>
                </c:pt>
                <c:pt idx="1574">
                  <c:v>18.359749999999998</c:v>
                </c:pt>
                <c:pt idx="1575">
                  <c:v>18.373000000000001</c:v>
                </c:pt>
                <c:pt idx="1576">
                  <c:v>18.386225</c:v>
                </c:pt>
                <c:pt idx="1577">
                  <c:v>18.399475000000002</c:v>
                </c:pt>
                <c:pt idx="1578">
                  <c:v>18.412700000000001</c:v>
                </c:pt>
                <c:pt idx="1579">
                  <c:v>18.42595</c:v>
                </c:pt>
                <c:pt idx="1580">
                  <c:v>18.439174999999999</c:v>
                </c:pt>
                <c:pt idx="1581">
                  <c:v>18.452425000000002</c:v>
                </c:pt>
                <c:pt idx="1582">
                  <c:v>18.46565</c:v>
                </c:pt>
                <c:pt idx="1583">
                  <c:v>18.478899999999999</c:v>
                </c:pt>
                <c:pt idx="1584">
                  <c:v>18.492125000000001</c:v>
                </c:pt>
                <c:pt idx="1585">
                  <c:v>18.505374999999997</c:v>
                </c:pt>
                <c:pt idx="1586">
                  <c:v>18.518599999999999</c:v>
                </c:pt>
                <c:pt idx="1587">
                  <c:v>18.531849999999999</c:v>
                </c:pt>
                <c:pt idx="1588">
                  <c:v>18.545075000000001</c:v>
                </c:pt>
                <c:pt idx="1589">
                  <c:v>18.558325</c:v>
                </c:pt>
                <c:pt idx="1590">
                  <c:v>18.571575000000003</c:v>
                </c:pt>
                <c:pt idx="1591">
                  <c:v>18.584824999999999</c:v>
                </c:pt>
                <c:pt idx="1592">
                  <c:v>18.598075000000001</c:v>
                </c:pt>
                <c:pt idx="1593">
                  <c:v>18.611325000000001</c:v>
                </c:pt>
                <c:pt idx="1594">
                  <c:v>18.624600000000001</c:v>
                </c:pt>
                <c:pt idx="1595">
                  <c:v>18.63785</c:v>
                </c:pt>
                <c:pt idx="1596">
                  <c:v>18.6511</c:v>
                </c:pt>
                <c:pt idx="1597">
                  <c:v>18.664349999999999</c:v>
                </c:pt>
                <c:pt idx="1598">
                  <c:v>18.677624999999999</c:v>
                </c:pt>
                <c:pt idx="1599">
                  <c:v>18.690875000000002</c:v>
                </c:pt>
                <c:pt idx="1600">
                  <c:v>18.704124999999998</c:v>
                </c:pt>
                <c:pt idx="1601">
                  <c:v>18.717375000000001</c:v>
                </c:pt>
                <c:pt idx="1602">
                  <c:v>18.730599999999999</c:v>
                </c:pt>
                <c:pt idx="1603">
                  <c:v>18.743625000000002</c:v>
                </c:pt>
                <c:pt idx="1604">
                  <c:v>18.756450000000001</c:v>
                </c:pt>
                <c:pt idx="1605">
                  <c:v>18.76915</c:v>
                </c:pt>
                <c:pt idx="1606">
                  <c:v>18.781675</c:v>
                </c:pt>
                <c:pt idx="1607">
                  <c:v>18.7941</c:v>
                </c:pt>
                <c:pt idx="1608">
                  <c:v>18.806449999999998</c:v>
                </c:pt>
                <c:pt idx="1609">
                  <c:v>18.818725000000001</c:v>
                </c:pt>
                <c:pt idx="1610">
                  <c:v>18.830949999999998</c:v>
                </c:pt>
                <c:pt idx="1611">
                  <c:v>18.843175000000002</c:v>
                </c:pt>
                <c:pt idx="1612">
                  <c:v>18.855374999999999</c:v>
                </c:pt>
                <c:pt idx="1613">
                  <c:v>18.867599999999999</c:v>
                </c:pt>
                <c:pt idx="1614">
                  <c:v>18.879825</c:v>
                </c:pt>
                <c:pt idx="1615">
                  <c:v>18.892049999999998</c:v>
                </c:pt>
                <c:pt idx="1616">
                  <c:v>18.904299999999999</c:v>
                </c:pt>
                <c:pt idx="1617">
                  <c:v>18.916549999999997</c:v>
                </c:pt>
                <c:pt idx="1618">
                  <c:v>18.928800000000003</c:v>
                </c:pt>
                <c:pt idx="1619">
                  <c:v>18.941074999999998</c:v>
                </c:pt>
                <c:pt idx="1620">
                  <c:v>18.953325</c:v>
                </c:pt>
                <c:pt idx="1621">
                  <c:v>18.965575000000001</c:v>
                </c:pt>
                <c:pt idx="1622">
                  <c:v>18.977800000000002</c:v>
                </c:pt>
                <c:pt idx="1623">
                  <c:v>18.99005</c:v>
                </c:pt>
                <c:pt idx="1624">
                  <c:v>19.002299999999998</c:v>
                </c:pt>
                <c:pt idx="1625">
                  <c:v>19.01455</c:v>
                </c:pt>
                <c:pt idx="1626">
                  <c:v>19.026799999999998</c:v>
                </c:pt>
                <c:pt idx="1627">
                  <c:v>19.039075</c:v>
                </c:pt>
                <c:pt idx="1628">
                  <c:v>19.051349999999999</c:v>
                </c:pt>
                <c:pt idx="1629">
                  <c:v>19.063649999999999</c:v>
                </c:pt>
                <c:pt idx="1630">
                  <c:v>19.075949999999999</c:v>
                </c:pt>
                <c:pt idx="1631">
                  <c:v>19.088274999999999</c:v>
                </c:pt>
                <c:pt idx="1632">
                  <c:v>19.1006</c:v>
                </c:pt>
                <c:pt idx="1633">
                  <c:v>19.112974999999999</c:v>
                </c:pt>
                <c:pt idx="1634">
                  <c:v>19.125325</c:v>
                </c:pt>
                <c:pt idx="1635">
                  <c:v>19.137675000000002</c:v>
                </c:pt>
                <c:pt idx="1636">
                  <c:v>19.149999999999999</c:v>
                </c:pt>
                <c:pt idx="1637">
                  <c:v>19.162324999999999</c:v>
                </c:pt>
                <c:pt idx="1638">
                  <c:v>19.17465</c:v>
                </c:pt>
                <c:pt idx="1639">
                  <c:v>19.187000000000001</c:v>
                </c:pt>
                <c:pt idx="1640">
                  <c:v>19.199325000000002</c:v>
                </c:pt>
                <c:pt idx="1641">
                  <c:v>19.2117</c:v>
                </c:pt>
                <c:pt idx="1642">
                  <c:v>19.224074999999999</c:v>
                </c:pt>
                <c:pt idx="1643">
                  <c:v>19.236449999999998</c:v>
                </c:pt>
                <c:pt idx="1644">
                  <c:v>19.248874999999998</c:v>
                </c:pt>
                <c:pt idx="1645">
                  <c:v>19.261325000000003</c:v>
                </c:pt>
                <c:pt idx="1646">
                  <c:v>19.273775000000001</c:v>
                </c:pt>
                <c:pt idx="1647">
                  <c:v>19.286275</c:v>
                </c:pt>
                <c:pt idx="1648">
                  <c:v>19.298775000000003</c:v>
                </c:pt>
                <c:pt idx="1649">
                  <c:v>19.311325</c:v>
                </c:pt>
                <c:pt idx="1650">
                  <c:v>19.323899999999998</c:v>
                </c:pt>
                <c:pt idx="1651">
                  <c:v>19.336500000000001</c:v>
                </c:pt>
                <c:pt idx="1652">
                  <c:v>19.349150000000002</c:v>
                </c:pt>
                <c:pt idx="1653">
                  <c:v>19.361800000000002</c:v>
                </c:pt>
                <c:pt idx="1654">
                  <c:v>19.374525000000002</c:v>
                </c:pt>
                <c:pt idx="1655">
                  <c:v>19.387275000000002</c:v>
                </c:pt>
                <c:pt idx="1656">
                  <c:v>19.40005</c:v>
                </c:pt>
                <c:pt idx="1657">
                  <c:v>19.412850000000002</c:v>
                </c:pt>
                <c:pt idx="1658">
                  <c:v>19.425650000000001</c:v>
                </c:pt>
                <c:pt idx="1659">
                  <c:v>19.438425000000002</c:v>
                </c:pt>
                <c:pt idx="1660">
                  <c:v>19.4512</c:v>
                </c:pt>
                <c:pt idx="1661">
                  <c:v>19.463950000000001</c:v>
                </c:pt>
                <c:pt idx="1662">
                  <c:v>19.476700000000001</c:v>
                </c:pt>
                <c:pt idx="1663">
                  <c:v>19.489450000000001</c:v>
                </c:pt>
                <c:pt idx="1664">
                  <c:v>19.502175000000001</c:v>
                </c:pt>
                <c:pt idx="1665">
                  <c:v>19.514924999999998</c:v>
                </c:pt>
                <c:pt idx="1666">
                  <c:v>19.527674999999999</c:v>
                </c:pt>
                <c:pt idx="1667">
                  <c:v>19.540399999999998</c:v>
                </c:pt>
                <c:pt idx="1668">
                  <c:v>19.553124999999998</c:v>
                </c:pt>
                <c:pt idx="1669">
                  <c:v>19.565850000000001</c:v>
                </c:pt>
                <c:pt idx="1670">
                  <c:v>19.578575000000001</c:v>
                </c:pt>
                <c:pt idx="1671">
                  <c:v>19.591275</c:v>
                </c:pt>
                <c:pt idx="1672">
                  <c:v>19.603999999999999</c:v>
                </c:pt>
                <c:pt idx="1673">
                  <c:v>19.61645</c:v>
                </c:pt>
                <c:pt idx="1674">
                  <c:v>19.628699999999998</c:v>
                </c:pt>
                <c:pt idx="1675">
                  <c:v>19.640774999999998</c:v>
                </c:pt>
                <c:pt idx="1676">
                  <c:v>19.652799999999999</c:v>
                </c:pt>
                <c:pt idx="1677">
                  <c:v>19.664775000000002</c:v>
                </c:pt>
                <c:pt idx="1678">
                  <c:v>19.6767</c:v>
                </c:pt>
                <c:pt idx="1679">
                  <c:v>19.688649999999999</c:v>
                </c:pt>
                <c:pt idx="1680">
                  <c:v>19.700599999999998</c:v>
                </c:pt>
                <c:pt idx="1681">
                  <c:v>19.712574999999998</c:v>
                </c:pt>
                <c:pt idx="1682">
                  <c:v>19.724474999999998</c:v>
                </c:pt>
                <c:pt idx="1683">
                  <c:v>19.736325000000001</c:v>
                </c:pt>
                <c:pt idx="1684">
                  <c:v>19.748175</c:v>
                </c:pt>
                <c:pt idx="1685">
                  <c:v>19.759999999999998</c:v>
                </c:pt>
                <c:pt idx="1686">
                  <c:v>19.771850000000001</c:v>
                </c:pt>
                <c:pt idx="1687">
                  <c:v>19.7837</c:v>
                </c:pt>
                <c:pt idx="1688">
                  <c:v>19.795575000000003</c:v>
                </c:pt>
                <c:pt idx="1689">
                  <c:v>19.807500000000001</c:v>
                </c:pt>
                <c:pt idx="1690">
                  <c:v>19.819475000000001</c:v>
                </c:pt>
                <c:pt idx="1691">
                  <c:v>19.831475000000001</c:v>
                </c:pt>
                <c:pt idx="1692">
                  <c:v>19.843499999999999</c:v>
                </c:pt>
                <c:pt idx="1693">
                  <c:v>19.855525</c:v>
                </c:pt>
                <c:pt idx="1694">
                  <c:v>19.867625</c:v>
                </c:pt>
                <c:pt idx="1695">
                  <c:v>19.879749999999998</c:v>
                </c:pt>
                <c:pt idx="1696">
                  <c:v>19.891925000000001</c:v>
                </c:pt>
                <c:pt idx="1697">
                  <c:v>19.904150000000001</c:v>
                </c:pt>
                <c:pt idx="1698">
                  <c:v>19.916425</c:v>
                </c:pt>
                <c:pt idx="1699">
                  <c:v>19.928725</c:v>
                </c:pt>
                <c:pt idx="1700">
                  <c:v>19.941050000000001</c:v>
                </c:pt>
                <c:pt idx="1701">
                  <c:v>19.953424999999999</c:v>
                </c:pt>
                <c:pt idx="1702">
                  <c:v>19.965825000000002</c:v>
                </c:pt>
                <c:pt idx="1703">
                  <c:v>19.978275</c:v>
                </c:pt>
                <c:pt idx="1704">
                  <c:v>19.990749999999998</c:v>
                </c:pt>
                <c:pt idx="1705">
                  <c:v>20.003275000000002</c:v>
                </c:pt>
              </c:numCache>
            </c:numRef>
          </c:xVal>
          <c:yVal>
            <c:numRef>
              <c:f>'C05-G2-F1@0.7m'!$I$3:$I$2627</c:f>
              <c:numCache>
                <c:formatCode>0.000</c:formatCode>
                <c:ptCount val="2625"/>
                <c:pt idx="0">
                  <c:v>1.5625E-5</c:v>
                </c:pt>
                <c:pt idx="1">
                  <c:v>1.5625E-5</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1.5625E-5</c:v>
                </c:pt>
                <c:pt idx="25">
                  <c:v>5.4687500000000001E-5</c:v>
                </c:pt>
                <c:pt idx="26">
                  <c:v>2.3437499999999999E-4</c:v>
                </c:pt>
                <c:pt idx="27">
                  <c:v>9.6874999999999999E-4</c:v>
                </c:pt>
                <c:pt idx="28">
                  <c:v>3.9531200000000001E-3</c:v>
                </c:pt>
                <c:pt idx="29">
                  <c:v>1.58516E-2</c:v>
                </c:pt>
                <c:pt idx="30">
                  <c:v>6.2578099999999998E-2</c:v>
                </c:pt>
                <c:pt idx="31">
                  <c:v>0.24012500000000001</c:v>
                </c:pt>
                <c:pt idx="32">
                  <c:v>0.89781999999999995</c:v>
                </c:pt>
                <c:pt idx="33">
                  <c:v>3.2765399999999998</c:v>
                </c:pt>
                <c:pt idx="34">
                  <c:v>11.585900000000001</c:v>
                </c:pt>
                <c:pt idx="35">
                  <c:v>37.567100000000003</c:v>
                </c:pt>
                <c:pt idx="36">
                  <c:v>104.325</c:v>
                </c:pt>
                <c:pt idx="37">
                  <c:v>242.70400000000001</c:v>
                </c:pt>
                <c:pt idx="38">
                  <c:v>481.83100000000002</c:v>
                </c:pt>
                <c:pt idx="39">
                  <c:v>842.15800000000002</c:v>
                </c:pt>
                <c:pt idx="40">
                  <c:v>1329.89</c:v>
                </c:pt>
                <c:pt idx="41">
                  <c:v>1929.88</c:v>
                </c:pt>
                <c:pt idx="42">
                  <c:v>2604.6799999999998</c:v>
                </c:pt>
                <c:pt idx="43">
                  <c:v>3306.13</c:v>
                </c:pt>
                <c:pt idx="44">
                  <c:v>3987.01</c:v>
                </c:pt>
                <c:pt idx="45">
                  <c:v>4607.37</c:v>
                </c:pt>
                <c:pt idx="46">
                  <c:v>5148.7</c:v>
                </c:pt>
                <c:pt idx="47">
                  <c:v>5607.09</c:v>
                </c:pt>
                <c:pt idx="48">
                  <c:v>5991.6</c:v>
                </c:pt>
                <c:pt idx="49">
                  <c:v>6312.75</c:v>
                </c:pt>
                <c:pt idx="50">
                  <c:v>6592.95</c:v>
                </c:pt>
                <c:pt idx="51">
                  <c:v>6846.26</c:v>
                </c:pt>
                <c:pt idx="52">
                  <c:v>7082.87</c:v>
                </c:pt>
                <c:pt idx="53">
                  <c:v>7308.55</c:v>
                </c:pt>
                <c:pt idx="54">
                  <c:v>7525.16</c:v>
                </c:pt>
                <c:pt idx="55">
                  <c:v>7730.6</c:v>
                </c:pt>
                <c:pt idx="56">
                  <c:v>7922.35</c:v>
                </c:pt>
                <c:pt idx="57">
                  <c:v>8098.02</c:v>
                </c:pt>
                <c:pt idx="58">
                  <c:v>8257.65</c:v>
                </c:pt>
                <c:pt idx="59">
                  <c:v>8402.57</c:v>
                </c:pt>
                <c:pt idx="60">
                  <c:v>8534.76</c:v>
                </c:pt>
                <c:pt idx="61">
                  <c:v>8656.17</c:v>
                </c:pt>
                <c:pt idx="62">
                  <c:v>8767.92</c:v>
                </c:pt>
                <c:pt idx="63">
                  <c:v>8870.19</c:v>
                </c:pt>
                <c:pt idx="64">
                  <c:v>8961.7900000000009</c:v>
                </c:pt>
                <c:pt idx="65">
                  <c:v>9040.1299999999992</c:v>
                </c:pt>
                <c:pt idx="66">
                  <c:v>9101.5300000000007</c:v>
                </c:pt>
                <c:pt idx="67">
                  <c:v>9142</c:v>
                </c:pt>
                <c:pt idx="68">
                  <c:v>9157.68</c:v>
                </c:pt>
                <c:pt idx="69">
                  <c:v>9145.2000000000007</c:v>
                </c:pt>
                <c:pt idx="70">
                  <c:v>9102.33</c:v>
                </c:pt>
                <c:pt idx="71">
                  <c:v>9028.14</c:v>
                </c:pt>
                <c:pt idx="72">
                  <c:v>8923.0400000000009</c:v>
                </c:pt>
                <c:pt idx="73">
                  <c:v>8788.7800000000007</c:v>
                </c:pt>
                <c:pt idx="74">
                  <c:v>8628.14</c:v>
                </c:pt>
                <c:pt idx="75">
                  <c:v>8444.4699999999993</c:v>
                </c:pt>
                <c:pt idx="76">
                  <c:v>8241.65</c:v>
                </c:pt>
                <c:pt idx="77">
                  <c:v>8023.73</c:v>
                </c:pt>
                <c:pt idx="78">
                  <c:v>7794.47</c:v>
                </c:pt>
                <c:pt idx="79">
                  <c:v>7557.82</c:v>
                </c:pt>
                <c:pt idx="80">
                  <c:v>7316.7</c:v>
                </c:pt>
                <c:pt idx="81">
                  <c:v>7074.11</c:v>
                </c:pt>
                <c:pt idx="82">
                  <c:v>6832.71</c:v>
                </c:pt>
                <c:pt idx="83">
                  <c:v>6594.99</c:v>
                </c:pt>
                <c:pt idx="84">
                  <c:v>6362.4</c:v>
                </c:pt>
                <c:pt idx="85">
                  <c:v>6136.16</c:v>
                </c:pt>
                <c:pt idx="86">
                  <c:v>5917.42</c:v>
                </c:pt>
                <c:pt idx="87">
                  <c:v>5706.5</c:v>
                </c:pt>
                <c:pt idx="88">
                  <c:v>5503.55</c:v>
                </c:pt>
                <c:pt idx="89">
                  <c:v>5308.9</c:v>
                </c:pt>
                <c:pt idx="90">
                  <c:v>5122.34</c:v>
                </c:pt>
                <c:pt idx="91">
                  <c:v>4943.62</c:v>
                </c:pt>
                <c:pt idx="92">
                  <c:v>4772.62</c:v>
                </c:pt>
                <c:pt idx="93">
                  <c:v>4608.96</c:v>
                </c:pt>
                <c:pt idx="94">
                  <c:v>4454.13</c:v>
                </c:pt>
                <c:pt idx="95">
                  <c:v>4307.53</c:v>
                </c:pt>
                <c:pt idx="96">
                  <c:v>4169.7299999999996</c:v>
                </c:pt>
                <c:pt idx="97">
                  <c:v>4038.54</c:v>
                </c:pt>
                <c:pt idx="98">
                  <c:v>3912.78</c:v>
                </c:pt>
                <c:pt idx="99">
                  <c:v>3793.19</c:v>
                </c:pt>
                <c:pt idx="100">
                  <c:v>3678.77</c:v>
                </c:pt>
                <c:pt idx="101">
                  <c:v>3568.95</c:v>
                </c:pt>
                <c:pt idx="102">
                  <c:v>3463.44</c:v>
                </c:pt>
                <c:pt idx="103">
                  <c:v>3362.21</c:v>
                </c:pt>
                <c:pt idx="104">
                  <c:v>3264.31</c:v>
                </c:pt>
                <c:pt idx="105">
                  <c:v>3169.69</c:v>
                </c:pt>
                <c:pt idx="106">
                  <c:v>3078.46</c:v>
                </c:pt>
                <c:pt idx="107">
                  <c:v>2990.51</c:v>
                </c:pt>
                <c:pt idx="108">
                  <c:v>2904.96</c:v>
                </c:pt>
                <c:pt idx="109">
                  <c:v>2821.97</c:v>
                </c:pt>
                <c:pt idx="110">
                  <c:v>2741.32</c:v>
                </c:pt>
                <c:pt idx="111">
                  <c:v>2663.24</c:v>
                </c:pt>
                <c:pt idx="112">
                  <c:v>2587.23</c:v>
                </c:pt>
                <c:pt idx="113">
                  <c:v>2513.16</c:v>
                </c:pt>
                <c:pt idx="114">
                  <c:v>2441.17</c:v>
                </c:pt>
                <c:pt idx="115">
                  <c:v>2371.17</c:v>
                </c:pt>
                <c:pt idx="116">
                  <c:v>2303.0500000000002</c:v>
                </c:pt>
                <c:pt idx="117">
                  <c:v>2236.66</c:v>
                </c:pt>
                <c:pt idx="118">
                  <c:v>2171.9899999999998</c:v>
                </c:pt>
                <c:pt idx="119">
                  <c:v>2109.21</c:v>
                </c:pt>
                <c:pt idx="120">
                  <c:v>2047.89</c:v>
                </c:pt>
                <c:pt idx="121">
                  <c:v>1988.36</c:v>
                </c:pt>
                <c:pt idx="122">
                  <c:v>1930.29</c:v>
                </c:pt>
                <c:pt idx="123">
                  <c:v>1874.03</c:v>
                </c:pt>
                <c:pt idx="124">
                  <c:v>1819.13</c:v>
                </c:pt>
                <c:pt idx="125">
                  <c:v>1765.7</c:v>
                </c:pt>
                <c:pt idx="126">
                  <c:v>1713.75</c:v>
                </c:pt>
                <c:pt idx="127">
                  <c:v>1663.39</c:v>
                </c:pt>
                <c:pt idx="128">
                  <c:v>1614.51</c:v>
                </c:pt>
                <c:pt idx="129">
                  <c:v>1566.96</c:v>
                </c:pt>
                <c:pt idx="130">
                  <c:v>1520.91</c:v>
                </c:pt>
                <c:pt idx="131">
                  <c:v>1476.16</c:v>
                </c:pt>
                <c:pt idx="132">
                  <c:v>1432.76</c:v>
                </c:pt>
                <c:pt idx="133">
                  <c:v>1390.57</c:v>
                </c:pt>
                <c:pt idx="134">
                  <c:v>1349.72</c:v>
                </c:pt>
                <c:pt idx="135">
                  <c:v>1310.22</c:v>
                </c:pt>
                <c:pt idx="136">
                  <c:v>1271.92</c:v>
                </c:pt>
                <c:pt idx="137">
                  <c:v>1234.6400000000001</c:v>
                </c:pt>
                <c:pt idx="138">
                  <c:v>1198.6300000000001</c:v>
                </c:pt>
                <c:pt idx="139">
                  <c:v>1163.76</c:v>
                </c:pt>
                <c:pt idx="140">
                  <c:v>1129.9000000000001</c:v>
                </c:pt>
                <c:pt idx="141">
                  <c:v>1097.06</c:v>
                </c:pt>
                <c:pt idx="142">
                  <c:v>1065.28</c:v>
                </c:pt>
                <c:pt idx="143">
                  <c:v>1034.51</c:v>
                </c:pt>
                <c:pt idx="144">
                  <c:v>1004.66</c:v>
                </c:pt>
                <c:pt idx="145">
                  <c:v>975.71100000000001</c:v>
                </c:pt>
                <c:pt idx="146">
                  <c:v>947.68100000000004</c:v>
                </c:pt>
                <c:pt idx="147">
                  <c:v>920.49400000000003</c:v>
                </c:pt>
                <c:pt idx="148">
                  <c:v>894.10900000000004</c:v>
                </c:pt>
                <c:pt idx="149">
                  <c:v>868.57</c:v>
                </c:pt>
                <c:pt idx="150">
                  <c:v>843.78700000000003</c:v>
                </c:pt>
                <c:pt idx="151">
                  <c:v>819.71100000000001</c:v>
                </c:pt>
                <c:pt idx="152">
                  <c:v>796.31200000000001</c:v>
                </c:pt>
                <c:pt idx="153">
                  <c:v>773.63199999999995</c:v>
                </c:pt>
                <c:pt idx="154">
                  <c:v>751.596</c:v>
                </c:pt>
                <c:pt idx="155">
                  <c:v>730.19</c:v>
                </c:pt>
                <c:pt idx="156">
                  <c:v>709.44899999999996</c:v>
                </c:pt>
                <c:pt idx="157">
                  <c:v>689.31100000000004</c:v>
                </c:pt>
                <c:pt idx="158">
                  <c:v>669.72199999999998</c:v>
                </c:pt>
                <c:pt idx="159">
                  <c:v>650.68399999999997</c:v>
                </c:pt>
                <c:pt idx="160">
                  <c:v>632.16</c:v>
                </c:pt>
                <c:pt idx="161">
                  <c:v>614.16899999999998</c:v>
                </c:pt>
                <c:pt idx="162">
                  <c:v>596.66899999999998</c:v>
                </c:pt>
                <c:pt idx="163">
                  <c:v>579.66899999999998</c:v>
                </c:pt>
                <c:pt idx="164">
                  <c:v>563.14800000000002</c:v>
                </c:pt>
                <c:pt idx="165">
                  <c:v>547.09100000000001</c:v>
                </c:pt>
                <c:pt idx="166">
                  <c:v>531.46699999999998</c:v>
                </c:pt>
                <c:pt idx="167">
                  <c:v>516.29100000000005</c:v>
                </c:pt>
                <c:pt idx="168">
                  <c:v>501.50599999999997</c:v>
                </c:pt>
                <c:pt idx="169">
                  <c:v>487.12599999999998</c:v>
                </c:pt>
                <c:pt idx="170">
                  <c:v>473.137</c:v>
                </c:pt>
                <c:pt idx="171">
                  <c:v>459.55399999999997</c:v>
                </c:pt>
                <c:pt idx="172">
                  <c:v>446.346</c:v>
                </c:pt>
                <c:pt idx="173">
                  <c:v>433.48599999999999</c:v>
                </c:pt>
                <c:pt idx="174">
                  <c:v>420.97800000000001</c:v>
                </c:pt>
                <c:pt idx="175">
                  <c:v>408.815</c:v>
                </c:pt>
                <c:pt idx="176">
                  <c:v>396.95400000000001</c:v>
                </c:pt>
                <c:pt idx="177">
                  <c:v>385.40699999999998</c:v>
                </c:pt>
                <c:pt idx="178">
                  <c:v>374.18</c:v>
                </c:pt>
                <c:pt idx="179">
                  <c:v>363.25200000000001</c:v>
                </c:pt>
                <c:pt idx="180">
                  <c:v>352.60899999999998</c:v>
                </c:pt>
                <c:pt idx="181">
                  <c:v>342.25099999999998</c:v>
                </c:pt>
                <c:pt idx="182">
                  <c:v>332.17099999999999</c:v>
                </c:pt>
                <c:pt idx="183">
                  <c:v>322.35000000000002</c:v>
                </c:pt>
                <c:pt idx="184">
                  <c:v>312.77699999999999</c:v>
                </c:pt>
                <c:pt idx="185">
                  <c:v>303.45800000000003</c:v>
                </c:pt>
                <c:pt idx="186">
                  <c:v>294.38799999999998</c:v>
                </c:pt>
                <c:pt idx="187">
                  <c:v>285.55200000000002</c:v>
                </c:pt>
                <c:pt idx="188">
                  <c:v>276.94900000000001</c:v>
                </c:pt>
                <c:pt idx="189">
                  <c:v>268.55399999999997</c:v>
                </c:pt>
                <c:pt idx="190">
                  <c:v>260.35199999999998</c:v>
                </c:pt>
                <c:pt idx="191">
                  <c:v>252.36</c:v>
                </c:pt>
                <c:pt idx="192">
                  <c:v>244.566</c:v>
                </c:pt>
                <c:pt idx="193">
                  <c:v>236.95599999999999</c:v>
                </c:pt>
                <c:pt idx="194">
                  <c:v>229.51599999999999</c:v>
                </c:pt>
                <c:pt idx="195">
                  <c:v>222.238</c:v>
                </c:pt>
                <c:pt idx="196">
                  <c:v>215.12</c:v>
                </c:pt>
                <c:pt idx="197">
                  <c:v>208.17599999999999</c:v>
                </c:pt>
                <c:pt idx="198">
                  <c:v>201.40199999999999</c:v>
                </c:pt>
                <c:pt idx="199">
                  <c:v>194.79400000000001</c:v>
                </c:pt>
                <c:pt idx="200">
                  <c:v>188.34700000000001</c:v>
                </c:pt>
                <c:pt idx="201">
                  <c:v>182.05199999999999</c:v>
                </c:pt>
                <c:pt idx="202">
                  <c:v>175.90600000000001</c:v>
                </c:pt>
                <c:pt idx="203">
                  <c:v>169.90199999999999</c:v>
                </c:pt>
                <c:pt idx="204">
                  <c:v>164.03399999999999</c:v>
                </c:pt>
                <c:pt idx="205">
                  <c:v>158.298</c:v>
                </c:pt>
                <c:pt idx="206">
                  <c:v>152.69</c:v>
                </c:pt>
                <c:pt idx="207">
                  <c:v>147.20699999999999</c:v>
                </c:pt>
                <c:pt idx="208">
                  <c:v>141.84800000000001</c:v>
                </c:pt>
                <c:pt idx="209">
                  <c:v>136.61000000000001</c:v>
                </c:pt>
                <c:pt idx="210">
                  <c:v>131.489</c:v>
                </c:pt>
                <c:pt idx="211">
                  <c:v>126.48099999999999</c:v>
                </c:pt>
                <c:pt idx="212">
                  <c:v>121.58499999999999</c:v>
                </c:pt>
                <c:pt idx="213">
                  <c:v>116.8</c:v>
                </c:pt>
                <c:pt idx="214">
                  <c:v>112.122</c:v>
                </c:pt>
                <c:pt idx="215">
                  <c:v>107.548</c:v>
                </c:pt>
                <c:pt idx="216">
                  <c:v>103.07899999999999</c:v>
                </c:pt>
                <c:pt idx="217">
                  <c:v>98.714600000000004</c:v>
                </c:pt>
                <c:pt idx="218">
                  <c:v>94.450699999999998</c:v>
                </c:pt>
                <c:pt idx="219">
                  <c:v>90.284199999999998</c:v>
                </c:pt>
                <c:pt idx="220">
                  <c:v>86.211699999999993</c:v>
                </c:pt>
                <c:pt idx="221">
                  <c:v>82.230599999999995</c:v>
                </c:pt>
                <c:pt idx="222">
                  <c:v>78.337900000000005</c:v>
                </c:pt>
                <c:pt idx="223">
                  <c:v>74.530900000000003</c:v>
                </c:pt>
                <c:pt idx="224">
                  <c:v>70.807100000000005</c:v>
                </c:pt>
                <c:pt idx="225">
                  <c:v>67.164100000000005</c:v>
                </c:pt>
                <c:pt idx="226">
                  <c:v>63.599499999999999</c:v>
                </c:pt>
                <c:pt idx="227">
                  <c:v>60.1113</c:v>
                </c:pt>
                <c:pt idx="228">
                  <c:v>56.697299999999998</c:v>
                </c:pt>
                <c:pt idx="229">
                  <c:v>53.355600000000003</c:v>
                </c:pt>
                <c:pt idx="230">
                  <c:v>50.084400000000002</c:v>
                </c:pt>
                <c:pt idx="231">
                  <c:v>46.881799999999998</c:v>
                </c:pt>
                <c:pt idx="232">
                  <c:v>43.746200000000002</c:v>
                </c:pt>
                <c:pt idx="233">
                  <c:v>40.691499999999998</c:v>
                </c:pt>
                <c:pt idx="234">
                  <c:v>37.715699999999998</c:v>
                </c:pt>
                <c:pt idx="235">
                  <c:v>34.813400000000001</c:v>
                </c:pt>
                <c:pt idx="236">
                  <c:v>31.9818</c:v>
                </c:pt>
                <c:pt idx="237">
                  <c:v>29.226400000000002</c:v>
                </c:pt>
                <c:pt idx="238">
                  <c:v>26.541</c:v>
                </c:pt>
                <c:pt idx="239">
                  <c:v>23.9207</c:v>
                </c:pt>
                <c:pt idx="240">
                  <c:v>21.3644</c:v>
                </c:pt>
                <c:pt idx="241">
                  <c:v>18.875699999999998</c:v>
                </c:pt>
                <c:pt idx="242">
                  <c:v>16.449100000000001</c:v>
                </c:pt>
                <c:pt idx="243">
                  <c:v>14.080500000000001</c:v>
                </c:pt>
                <c:pt idx="244">
                  <c:v>11.77</c:v>
                </c:pt>
                <c:pt idx="245">
                  <c:v>9.5194799999999997</c:v>
                </c:pt>
                <c:pt idx="246">
                  <c:v>7.3242000000000003</c:v>
                </c:pt>
                <c:pt idx="247">
                  <c:v>5.1804899999999998</c:v>
                </c:pt>
                <c:pt idx="248">
                  <c:v>3.0900799999999999</c:v>
                </c:pt>
                <c:pt idx="249">
                  <c:v>1.0528</c:v>
                </c:pt>
                <c:pt idx="250">
                  <c:v>-0.93535900000000005</c:v>
                </c:pt>
                <c:pt idx="251">
                  <c:v>-2.87758</c:v>
                </c:pt>
                <c:pt idx="252">
                  <c:v>-4.7705200000000003</c:v>
                </c:pt>
                <c:pt idx="253">
                  <c:v>-6.6164100000000001</c:v>
                </c:pt>
                <c:pt idx="254">
                  <c:v>-8.4186599999999991</c:v>
                </c:pt>
                <c:pt idx="255">
                  <c:v>-10.1793</c:v>
                </c:pt>
                <c:pt idx="256">
                  <c:v>-11.8948</c:v>
                </c:pt>
                <c:pt idx="257">
                  <c:v>-13.5687</c:v>
                </c:pt>
                <c:pt idx="258">
                  <c:v>-15.204000000000001</c:v>
                </c:pt>
                <c:pt idx="259">
                  <c:v>-16.8004</c:v>
                </c:pt>
                <c:pt idx="260">
                  <c:v>-18.357399999999998</c:v>
                </c:pt>
                <c:pt idx="261">
                  <c:v>-19.8781</c:v>
                </c:pt>
                <c:pt idx="262">
                  <c:v>-21.364899999999999</c:v>
                </c:pt>
                <c:pt idx="263">
                  <c:v>-22.817900000000002</c:v>
                </c:pt>
                <c:pt idx="264">
                  <c:v>-24.236899999999999</c:v>
                </c:pt>
                <c:pt idx="265">
                  <c:v>-25.624199999999998</c:v>
                </c:pt>
                <c:pt idx="266">
                  <c:v>-26.9815</c:v>
                </c:pt>
                <c:pt idx="267">
                  <c:v>-28.310199999999998</c:v>
                </c:pt>
                <c:pt idx="268">
                  <c:v>-29.6113</c:v>
                </c:pt>
                <c:pt idx="269">
                  <c:v>-30.8782</c:v>
                </c:pt>
                <c:pt idx="270">
                  <c:v>-32.108199999999997</c:v>
                </c:pt>
                <c:pt idx="271">
                  <c:v>-33.290999999999997</c:v>
                </c:pt>
                <c:pt idx="272">
                  <c:v>-34.441200000000002</c:v>
                </c:pt>
                <c:pt idx="273">
                  <c:v>-35.554200000000002</c:v>
                </c:pt>
                <c:pt idx="274">
                  <c:v>-36.632300000000001</c:v>
                </c:pt>
                <c:pt idx="275">
                  <c:v>-37.680300000000003</c:v>
                </c:pt>
                <c:pt idx="276">
                  <c:v>-38.7057</c:v>
                </c:pt>
                <c:pt idx="277">
                  <c:v>-39.6922</c:v>
                </c:pt>
                <c:pt idx="278">
                  <c:v>-40.6539</c:v>
                </c:pt>
                <c:pt idx="279">
                  <c:v>-41.597099999999998</c:v>
                </c:pt>
                <c:pt idx="280">
                  <c:v>-42.514699999999998</c:v>
                </c:pt>
                <c:pt idx="281">
                  <c:v>-43.403199999999998</c:v>
                </c:pt>
                <c:pt idx="282">
                  <c:v>-44.269300000000001</c:v>
                </c:pt>
                <c:pt idx="283">
                  <c:v>-45.118000000000002</c:v>
                </c:pt>
                <c:pt idx="284">
                  <c:v>-45.940399999999997</c:v>
                </c:pt>
                <c:pt idx="285">
                  <c:v>-46.741300000000003</c:v>
                </c:pt>
                <c:pt idx="286">
                  <c:v>-47.521599999999999</c:v>
                </c:pt>
                <c:pt idx="287">
                  <c:v>-48.2806</c:v>
                </c:pt>
                <c:pt idx="288">
                  <c:v>-49.014200000000002</c:v>
                </c:pt>
                <c:pt idx="289">
                  <c:v>-49.723599999999998</c:v>
                </c:pt>
                <c:pt idx="290">
                  <c:v>-50.408900000000003</c:v>
                </c:pt>
                <c:pt idx="291">
                  <c:v>-51.058599999999998</c:v>
                </c:pt>
                <c:pt idx="292">
                  <c:v>-51.667299999999997</c:v>
                </c:pt>
                <c:pt idx="293">
                  <c:v>-52.217399999999998</c:v>
                </c:pt>
                <c:pt idx="294">
                  <c:v>-52.677100000000003</c:v>
                </c:pt>
                <c:pt idx="295">
                  <c:v>-52.985100000000003</c:v>
                </c:pt>
                <c:pt idx="296">
                  <c:v>-52.999899999999997</c:v>
                </c:pt>
                <c:pt idx="297">
                  <c:v>-52.417000000000002</c:v>
                </c:pt>
                <c:pt idx="298">
                  <c:v>-50.561900000000001</c:v>
                </c:pt>
                <c:pt idx="299">
                  <c:v>-46.038400000000003</c:v>
                </c:pt>
                <c:pt idx="300">
                  <c:v>-36.166400000000003</c:v>
                </c:pt>
                <c:pt idx="301">
                  <c:v>-16.604299999999999</c:v>
                </c:pt>
                <c:pt idx="302">
                  <c:v>19.529800000000002</c:v>
                </c:pt>
                <c:pt idx="303">
                  <c:v>80.933400000000006</c:v>
                </c:pt>
                <c:pt idx="304">
                  <c:v>178.04499999999999</c:v>
                </c:pt>
                <c:pt idx="305">
                  <c:v>319.56</c:v>
                </c:pt>
                <c:pt idx="306">
                  <c:v>507.80399999999997</c:v>
                </c:pt>
                <c:pt idx="307">
                  <c:v>730.96699999999998</c:v>
                </c:pt>
                <c:pt idx="308">
                  <c:v>966.03200000000004</c:v>
                </c:pt>
                <c:pt idx="309">
                  <c:v>1191.77</c:v>
                </c:pt>
                <c:pt idx="310">
                  <c:v>1391.54</c:v>
                </c:pt>
                <c:pt idx="311">
                  <c:v>1555.97</c:v>
                </c:pt>
                <c:pt idx="312">
                  <c:v>1686.04</c:v>
                </c:pt>
                <c:pt idx="313">
                  <c:v>1783.53</c:v>
                </c:pt>
                <c:pt idx="314">
                  <c:v>1854.72</c:v>
                </c:pt>
                <c:pt idx="315">
                  <c:v>1905.25</c:v>
                </c:pt>
                <c:pt idx="316">
                  <c:v>1940.51</c:v>
                </c:pt>
                <c:pt idx="317">
                  <c:v>1964.47</c:v>
                </c:pt>
                <c:pt idx="318">
                  <c:v>1980.61</c:v>
                </c:pt>
                <c:pt idx="319">
                  <c:v>1991.65</c:v>
                </c:pt>
                <c:pt idx="320">
                  <c:v>1999.68</c:v>
                </c:pt>
                <c:pt idx="321">
                  <c:v>2006.37</c:v>
                </c:pt>
                <c:pt idx="322">
                  <c:v>2012.89</c:v>
                </c:pt>
                <c:pt idx="323">
                  <c:v>2020.23</c:v>
                </c:pt>
                <c:pt idx="324">
                  <c:v>2029.13</c:v>
                </c:pt>
                <c:pt idx="325">
                  <c:v>2039.98</c:v>
                </c:pt>
                <c:pt idx="326">
                  <c:v>2053.06</c:v>
                </c:pt>
                <c:pt idx="327">
                  <c:v>2068.3200000000002</c:v>
                </c:pt>
                <c:pt idx="328">
                  <c:v>2085.67</c:v>
                </c:pt>
                <c:pt idx="329">
                  <c:v>2104.6799999999998</c:v>
                </c:pt>
                <c:pt idx="330">
                  <c:v>2124.91</c:v>
                </c:pt>
                <c:pt idx="331">
                  <c:v>2145.65</c:v>
                </c:pt>
                <c:pt idx="332">
                  <c:v>2166.3000000000002</c:v>
                </c:pt>
                <c:pt idx="333">
                  <c:v>2186.14</c:v>
                </c:pt>
                <c:pt idx="334">
                  <c:v>2204.4299999999998</c:v>
                </c:pt>
                <c:pt idx="335">
                  <c:v>2220.4899999999998</c:v>
                </c:pt>
                <c:pt idx="336">
                  <c:v>2233.73</c:v>
                </c:pt>
                <c:pt idx="337">
                  <c:v>2243.69</c:v>
                </c:pt>
                <c:pt idx="338">
                  <c:v>2249.92</c:v>
                </c:pt>
                <c:pt idx="339">
                  <c:v>2252.16</c:v>
                </c:pt>
                <c:pt idx="340">
                  <c:v>2250.23</c:v>
                </c:pt>
                <c:pt idx="341">
                  <c:v>2244.09</c:v>
                </c:pt>
                <c:pt idx="342">
                  <c:v>2233.7800000000002</c:v>
                </c:pt>
                <c:pt idx="343">
                  <c:v>2219.4499999999998</c:v>
                </c:pt>
                <c:pt idx="344">
                  <c:v>2201.33</c:v>
                </c:pt>
                <c:pt idx="345">
                  <c:v>2179.73</c:v>
                </c:pt>
                <c:pt idx="346">
                  <c:v>2154.9</c:v>
                </c:pt>
                <c:pt idx="347">
                  <c:v>2127.21</c:v>
                </c:pt>
                <c:pt idx="348">
                  <c:v>2097.0300000000002</c:v>
                </c:pt>
                <c:pt idx="349">
                  <c:v>2064.73</c:v>
                </c:pt>
                <c:pt idx="350">
                  <c:v>2030.69</c:v>
                </c:pt>
                <c:pt idx="351">
                  <c:v>1995.14</c:v>
                </c:pt>
                <c:pt idx="352">
                  <c:v>1958.31</c:v>
                </c:pt>
                <c:pt idx="353">
                  <c:v>1920.42</c:v>
                </c:pt>
                <c:pt idx="354">
                  <c:v>1881.66</c:v>
                </c:pt>
                <c:pt idx="355">
                  <c:v>1842.21</c:v>
                </c:pt>
                <c:pt idx="356">
                  <c:v>1802.42</c:v>
                </c:pt>
                <c:pt idx="357">
                  <c:v>1762.52</c:v>
                </c:pt>
                <c:pt idx="358">
                  <c:v>1723.14</c:v>
                </c:pt>
                <c:pt idx="359">
                  <c:v>1684.6</c:v>
                </c:pt>
                <c:pt idx="360">
                  <c:v>1646.89</c:v>
                </c:pt>
                <c:pt idx="361">
                  <c:v>1610.3</c:v>
                </c:pt>
                <c:pt idx="362">
                  <c:v>1574.76</c:v>
                </c:pt>
                <c:pt idx="363">
                  <c:v>1540.25</c:v>
                </c:pt>
                <c:pt idx="364">
                  <c:v>1506.73</c:v>
                </c:pt>
                <c:pt idx="365">
                  <c:v>1474.46</c:v>
                </c:pt>
                <c:pt idx="366">
                  <c:v>1443.5</c:v>
                </c:pt>
                <c:pt idx="367">
                  <c:v>1413.75</c:v>
                </c:pt>
                <c:pt idx="368">
                  <c:v>1385.13</c:v>
                </c:pt>
                <c:pt idx="369">
                  <c:v>1357.67</c:v>
                </c:pt>
                <c:pt idx="370">
                  <c:v>1331.36</c:v>
                </c:pt>
                <c:pt idx="371">
                  <c:v>1306.1300000000001</c:v>
                </c:pt>
                <c:pt idx="372">
                  <c:v>1281.9100000000001</c:v>
                </c:pt>
                <c:pt idx="373">
                  <c:v>1258.69</c:v>
                </c:pt>
                <c:pt idx="374">
                  <c:v>1236.48</c:v>
                </c:pt>
                <c:pt idx="375">
                  <c:v>1215.22</c:v>
                </c:pt>
                <c:pt idx="376">
                  <c:v>1194.8599999999999</c:v>
                </c:pt>
                <c:pt idx="377">
                  <c:v>1175.3900000000001</c:v>
                </c:pt>
                <c:pt idx="378">
                  <c:v>1156.82</c:v>
                </c:pt>
                <c:pt idx="379">
                  <c:v>1139.0899999999999</c:v>
                </c:pt>
                <c:pt idx="380">
                  <c:v>1122.18</c:v>
                </c:pt>
                <c:pt idx="381">
                  <c:v>1106.23</c:v>
                </c:pt>
                <c:pt idx="382">
                  <c:v>1091.03</c:v>
                </c:pt>
                <c:pt idx="383">
                  <c:v>1076.5899999999999</c:v>
                </c:pt>
                <c:pt idx="384">
                  <c:v>1062.9000000000001</c:v>
                </c:pt>
                <c:pt idx="385">
                  <c:v>1050.04</c:v>
                </c:pt>
                <c:pt idx="386">
                  <c:v>1037.83</c:v>
                </c:pt>
                <c:pt idx="387">
                  <c:v>1026.28</c:v>
                </c:pt>
                <c:pt idx="388">
                  <c:v>1015.4</c:v>
                </c:pt>
                <c:pt idx="389">
                  <c:v>1005.17</c:v>
                </c:pt>
                <c:pt idx="390">
                  <c:v>995.71100000000001</c:v>
                </c:pt>
                <c:pt idx="391">
                  <c:v>986.85199999999998</c:v>
                </c:pt>
                <c:pt idx="392">
                  <c:v>978.61099999999999</c:v>
                </c:pt>
                <c:pt idx="393">
                  <c:v>971.01</c:v>
                </c:pt>
                <c:pt idx="394">
                  <c:v>964.06899999999996</c:v>
                </c:pt>
                <c:pt idx="395">
                  <c:v>957.80499999999995</c:v>
                </c:pt>
                <c:pt idx="396">
                  <c:v>952.25</c:v>
                </c:pt>
                <c:pt idx="397">
                  <c:v>947.42200000000003</c:v>
                </c:pt>
                <c:pt idx="398">
                  <c:v>943.34199999999998</c:v>
                </c:pt>
                <c:pt idx="399">
                  <c:v>940.03300000000002</c:v>
                </c:pt>
                <c:pt idx="400">
                  <c:v>937.52300000000002</c:v>
                </c:pt>
                <c:pt idx="401">
                  <c:v>935.84500000000003</c:v>
                </c:pt>
                <c:pt idx="402">
                  <c:v>935.03099999999995</c:v>
                </c:pt>
                <c:pt idx="403">
                  <c:v>935.11199999999997</c:v>
                </c:pt>
                <c:pt idx="404">
                  <c:v>936.11699999999996</c:v>
                </c:pt>
                <c:pt idx="405">
                  <c:v>938.07</c:v>
                </c:pt>
                <c:pt idx="406">
                  <c:v>940.98800000000006</c:v>
                </c:pt>
                <c:pt idx="407">
                  <c:v>944.88</c:v>
                </c:pt>
                <c:pt idx="408">
                  <c:v>949.74400000000003</c:v>
                </c:pt>
                <c:pt idx="409">
                  <c:v>955.53899999999999</c:v>
                </c:pt>
                <c:pt idx="410">
                  <c:v>962.23099999999999</c:v>
                </c:pt>
                <c:pt idx="411">
                  <c:v>969.78700000000003</c:v>
                </c:pt>
                <c:pt idx="412">
                  <c:v>978.12300000000005</c:v>
                </c:pt>
                <c:pt idx="413">
                  <c:v>987.19299999999998</c:v>
                </c:pt>
                <c:pt idx="414">
                  <c:v>996.89300000000003</c:v>
                </c:pt>
                <c:pt idx="415">
                  <c:v>1007.16</c:v>
                </c:pt>
                <c:pt idx="416">
                  <c:v>1017.93</c:v>
                </c:pt>
                <c:pt idx="417">
                  <c:v>1029.0899999999999</c:v>
                </c:pt>
                <c:pt idx="418">
                  <c:v>1040.56</c:v>
                </c:pt>
                <c:pt idx="419">
                  <c:v>1052.25</c:v>
                </c:pt>
                <c:pt idx="420">
                  <c:v>1064.07</c:v>
                </c:pt>
                <c:pt idx="421">
                  <c:v>1075.95</c:v>
                </c:pt>
                <c:pt idx="422">
                  <c:v>1087.76</c:v>
                </c:pt>
                <c:pt idx="423">
                  <c:v>1099.44</c:v>
                </c:pt>
                <c:pt idx="424">
                  <c:v>1110.9000000000001</c:v>
                </c:pt>
                <c:pt idx="425">
                  <c:v>1122.04</c:v>
                </c:pt>
                <c:pt idx="426">
                  <c:v>1132.8</c:v>
                </c:pt>
                <c:pt idx="427">
                  <c:v>1143.0999999999999</c:v>
                </c:pt>
                <c:pt idx="428">
                  <c:v>1152.8699999999999</c:v>
                </c:pt>
                <c:pt idx="429">
                  <c:v>1162.07</c:v>
                </c:pt>
                <c:pt idx="430">
                  <c:v>1170.6199999999999</c:v>
                </c:pt>
                <c:pt idx="431">
                  <c:v>1178.52</c:v>
                </c:pt>
                <c:pt idx="432">
                  <c:v>1185.71</c:v>
                </c:pt>
                <c:pt idx="433">
                  <c:v>1192.1500000000001</c:v>
                </c:pt>
                <c:pt idx="434">
                  <c:v>1197.8399999999999</c:v>
                </c:pt>
                <c:pt idx="435">
                  <c:v>1202.77</c:v>
                </c:pt>
                <c:pt idx="436">
                  <c:v>1206.96</c:v>
                </c:pt>
                <c:pt idx="437">
                  <c:v>1210.3900000000001</c:v>
                </c:pt>
                <c:pt idx="438">
                  <c:v>1213.0999999999999</c:v>
                </c:pt>
                <c:pt idx="439">
                  <c:v>1215.0899999999999</c:v>
                </c:pt>
                <c:pt idx="440">
                  <c:v>1216.3900000000001</c:v>
                </c:pt>
                <c:pt idx="441">
                  <c:v>1217.02</c:v>
                </c:pt>
                <c:pt idx="442">
                  <c:v>1216.99</c:v>
                </c:pt>
                <c:pt idx="443">
                  <c:v>1216.3399999999999</c:v>
                </c:pt>
                <c:pt idx="444">
                  <c:v>1215.08</c:v>
                </c:pt>
                <c:pt idx="445">
                  <c:v>1213.26</c:v>
                </c:pt>
                <c:pt idx="446">
                  <c:v>1210.8900000000001</c:v>
                </c:pt>
                <c:pt idx="447">
                  <c:v>1207.99</c:v>
                </c:pt>
                <c:pt idx="448">
                  <c:v>1204.5999999999999</c:v>
                </c:pt>
                <c:pt idx="449">
                  <c:v>1200.74</c:v>
                </c:pt>
                <c:pt idx="450">
                  <c:v>1196.44</c:v>
                </c:pt>
                <c:pt idx="451">
                  <c:v>1191.73</c:v>
                </c:pt>
                <c:pt idx="452">
                  <c:v>1186.6199999999999</c:v>
                </c:pt>
                <c:pt idx="453">
                  <c:v>1181.1500000000001</c:v>
                </c:pt>
                <c:pt idx="454">
                  <c:v>1175.3399999999999</c:v>
                </c:pt>
                <c:pt idx="455">
                  <c:v>1169.21</c:v>
                </c:pt>
                <c:pt idx="456">
                  <c:v>1162.78</c:v>
                </c:pt>
                <c:pt idx="457">
                  <c:v>1156.07</c:v>
                </c:pt>
                <c:pt idx="458">
                  <c:v>1149.1199999999999</c:v>
                </c:pt>
                <c:pt idx="459">
                  <c:v>1141.92</c:v>
                </c:pt>
                <c:pt idx="460">
                  <c:v>1134.51</c:v>
                </c:pt>
                <c:pt idx="461">
                  <c:v>1126.8900000000001</c:v>
                </c:pt>
                <c:pt idx="462">
                  <c:v>1119.0899999999999</c:v>
                </c:pt>
                <c:pt idx="463">
                  <c:v>1111.1300000000001</c:v>
                </c:pt>
                <c:pt idx="464">
                  <c:v>1103.01</c:v>
                </c:pt>
                <c:pt idx="465">
                  <c:v>1094.74</c:v>
                </c:pt>
                <c:pt idx="466">
                  <c:v>1086.3599999999999</c:v>
                </c:pt>
                <c:pt idx="467">
                  <c:v>1077.8599999999999</c:v>
                </c:pt>
                <c:pt idx="468">
                  <c:v>1069.26</c:v>
                </c:pt>
                <c:pt idx="469">
                  <c:v>1060.71</c:v>
                </c:pt>
                <c:pt idx="470">
                  <c:v>1052.01</c:v>
                </c:pt>
                <c:pt idx="471">
                  <c:v>1043.19</c:v>
                </c:pt>
                <c:pt idx="472">
                  <c:v>1034.3</c:v>
                </c:pt>
                <c:pt idx="473">
                  <c:v>1025.48</c:v>
                </c:pt>
                <c:pt idx="474">
                  <c:v>1016.55</c:v>
                </c:pt>
                <c:pt idx="475">
                  <c:v>1007.56</c:v>
                </c:pt>
                <c:pt idx="476">
                  <c:v>998.52099999999996</c:v>
                </c:pt>
                <c:pt idx="477">
                  <c:v>989.60299999999995</c:v>
                </c:pt>
                <c:pt idx="478">
                  <c:v>980.61900000000003</c:v>
                </c:pt>
                <c:pt idx="479">
                  <c:v>971.60699999999997</c:v>
                </c:pt>
                <c:pt idx="480">
                  <c:v>962.72400000000005</c:v>
                </c:pt>
                <c:pt idx="481">
                  <c:v>953.79899999999998</c:v>
                </c:pt>
                <c:pt idx="482">
                  <c:v>944.99300000000005</c:v>
                </c:pt>
                <c:pt idx="483">
                  <c:v>936.18399999999997</c:v>
                </c:pt>
                <c:pt idx="484">
                  <c:v>927.50400000000002</c:v>
                </c:pt>
                <c:pt idx="485">
                  <c:v>918.78300000000002</c:v>
                </c:pt>
                <c:pt idx="486">
                  <c:v>910.23900000000003</c:v>
                </c:pt>
                <c:pt idx="487">
                  <c:v>901.68100000000004</c:v>
                </c:pt>
                <c:pt idx="488">
                  <c:v>893.26099999999997</c:v>
                </c:pt>
                <c:pt idx="489">
                  <c:v>884.87300000000005</c:v>
                </c:pt>
                <c:pt idx="490">
                  <c:v>876.65499999999997</c:v>
                </c:pt>
                <c:pt idx="491">
                  <c:v>868.476</c:v>
                </c:pt>
                <c:pt idx="492">
                  <c:v>860.47900000000004</c:v>
                </c:pt>
                <c:pt idx="493">
                  <c:v>852.66200000000003</c:v>
                </c:pt>
                <c:pt idx="494">
                  <c:v>844.85699999999997</c:v>
                </c:pt>
                <c:pt idx="495">
                  <c:v>837.26700000000005</c:v>
                </c:pt>
                <c:pt idx="496">
                  <c:v>829.84400000000005</c:v>
                </c:pt>
                <c:pt idx="497">
                  <c:v>822.46900000000005</c:v>
                </c:pt>
                <c:pt idx="498">
                  <c:v>815.34</c:v>
                </c:pt>
                <c:pt idx="499">
                  <c:v>808.39200000000005</c:v>
                </c:pt>
                <c:pt idx="500">
                  <c:v>801.64800000000002</c:v>
                </c:pt>
                <c:pt idx="501">
                  <c:v>794.99400000000003</c:v>
                </c:pt>
                <c:pt idx="502">
                  <c:v>788.60900000000004</c:v>
                </c:pt>
                <c:pt idx="503">
                  <c:v>782.43899999999996</c:v>
                </c:pt>
                <c:pt idx="504">
                  <c:v>776.51</c:v>
                </c:pt>
                <c:pt idx="505">
                  <c:v>770.822</c:v>
                </c:pt>
                <c:pt idx="506">
                  <c:v>765.38199999999995</c:v>
                </c:pt>
                <c:pt idx="507">
                  <c:v>760.197</c:v>
                </c:pt>
                <c:pt idx="508">
                  <c:v>755.28</c:v>
                </c:pt>
                <c:pt idx="509">
                  <c:v>750.62</c:v>
                </c:pt>
                <c:pt idx="510">
                  <c:v>746.23099999999999</c:v>
                </c:pt>
                <c:pt idx="511">
                  <c:v>742.12900000000002</c:v>
                </c:pt>
                <c:pt idx="512">
                  <c:v>738.32799999999997</c:v>
                </c:pt>
                <c:pt idx="513">
                  <c:v>734.84</c:v>
                </c:pt>
                <c:pt idx="514">
                  <c:v>731.67100000000005</c:v>
                </c:pt>
                <c:pt idx="515">
                  <c:v>728.82500000000005</c:v>
                </c:pt>
                <c:pt idx="516">
                  <c:v>726.30499999999995</c:v>
                </c:pt>
                <c:pt idx="517">
                  <c:v>724.11800000000005</c:v>
                </c:pt>
                <c:pt idx="518">
                  <c:v>722.26900000000001</c:v>
                </c:pt>
                <c:pt idx="519">
                  <c:v>720.76199999999994</c:v>
                </c:pt>
                <c:pt idx="520">
                  <c:v>719.59900000000005</c:v>
                </c:pt>
                <c:pt idx="521">
                  <c:v>718.77800000000002</c:v>
                </c:pt>
                <c:pt idx="522">
                  <c:v>718.29200000000003</c:v>
                </c:pt>
                <c:pt idx="523">
                  <c:v>718.13199999999995</c:v>
                </c:pt>
                <c:pt idx="524">
                  <c:v>718.28399999999999</c:v>
                </c:pt>
                <c:pt idx="525">
                  <c:v>718.73199999999997</c:v>
                </c:pt>
                <c:pt idx="526">
                  <c:v>719.45600000000002</c:v>
                </c:pt>
                <c:pt idx="527">
                  <c:v>720.43299999999999</c:v>
                </c:pt>
                <c:pt idx="528">
                  <c:v>721.63699999999994</c:v>
                </c:pt>
                <c:pt idx="529">
                  <c:v>723.03899999999999</c:v>
                </c:pt>
                <c:pt idx="530">
                  <c:v>724.60599999999999</c:v>
                </c:pt>
                <c:pt idx="531">
                  <c:v>722.97299999999996</c:v>
                </c:pt>
                <c:pt idx="532">
                  <c:v>721.24400000000003</c:v>
                </c:pt>
                <c:pt idx="533">
                  <c:v>719.34199999999998</c:v>
                </c:pt>
                <c:pt idx="534">
                  <c:v>717.23800000000006</c:v>
                </c:pt>
                <c:pt idx="535">
                  <c:v>715.03099999999995</c:v>
                </c:pt>
                <c:pt idx="536">
                  <c:v>713.02</c:v>
                </c:pt>
                <c:pt idx="537">
                  <c:v>711.41899999999998</c:v>
                </c:pt>
                <c:pt idx="538">
                  <c:v>710.31299999999999</c:v>
                </c:pt>
                <c:pt idx="539">
                  <c:v>709.74199999999996</c:v>
                </c:pt>
                <c:pt idx="540">
                  <c:v>709.78099999999995</c:v>
                </c:pt>
                <c:pt idx="541">
                  <c:v>710.36599999999999</c:v>
                </c:pt>
                <c:pt idx="542">
                  <c:v>711.41800000000001</c:v>
                </c:pt>
                <c:pt idx="543">
                  <c:v>712.76499999999999</c:v>
                </c:pt>
                <c:pt idx="544">
                  <c:v>714.20500000000004</c:v>
                </c:pt>
                <c:pt idx="545">
                  <c:v>715.53</c:v>
                </c:pt>
                <c:pt idx="546">
                  <c:v>716.59299999999996</c:v>
                </c:pt>
                <c:pt idx="547">
                  <c:v>717.23800000000006</c:v>
                </c:pt>
                <c:pt idx="548">
                  <c:v>717.36900000000003</c:v>
                </c:pt>
                <c:pt idx="549">
                  <c:v>716.93899999999996</c:v>
                </c:pt>
                <c:pt idx="550">
                  <c:v>715.94299999999998</c:v>
                </c:pt>
                <c:pt idx="551">
                  <c:v>714.42600000000004</c:v>
                </c:pt>
                <c:pt idx="552">
                  <c:v>712.44600000000003</c:v>
                </c:pt>
                <c:pt idx="553">
                  <c:v>710.029</c:v>
                </c:pt>
                <c:pt idx="554">
                  <c:v>707.13499999999999</c:v>
                </c:pt>
                <c:pt idx="555">
                  <c:v>703.76099999999997</c:v>
                </c:pt>
                <c:pt idx="556">
                  <c:v>700.01199999999994</c:v>
                </c:pt>
                <c:pt idx="557">
                  <c:v>695.95600000000002</c:v>
                </c:pt>
                <c:pt idx="558">
                  <c:v>691.63499999999999</c:v>
                </c:pt>
                <c:pt idx="559">
                  <c:v>687.10799999999995</c:v>
                </c:pt>
                <c:pt idx="560">
                  <c:v>682.447</c:v>
                </c:pt>
                <c:pt idx="561">
                  <c:v>677.726</c:v>
                </c:pt>
                <c:pt idx="562">
                  <c:v>673.00699999999995</c:v>
                </c:pt>
                <c:pt idx="563">
                  <c:v>668.33299999999997</c:v>
                </c:pt>
                <c:pt idx="564">
                  <c:v>663.71500000000003</c:v>
                </c:pt>
                <c:pt idx="565">
                  <c:v>659.12400000000002</c:v>
                </c:pt>
                <c:pt idx="566">
                  <c:v>654.50300000000004</c:v>
                </c:pt>
                <c:pt idx="567">
                  <c:v>649.78399999999999</c:v>
                </c:pt>
                <c:pt idx="568">
                  <c:v>644.88800000000003</c:v>
                </c:pt>
                <c:pt idx="569">
                  <c:v>639.72900000000004</c:v>
                </c:pt>
                <c:pt idx="570">
                  <c:v>634.29399999999998</c:v>
                </c:pt>
                <c:pt idx="571">
                  <c:v>628.62699999999995</c:v>
                </c:pt>
                <c:pt idx="572">
                  <c:v>622.78800000000001</c:v>
                </c:pt>
                <c:pt idx="573">
                  <c:v>616.851</c:v>
                </c:pt>
                <c:pt idx="574">
                  <c:v>610.88900000000001</c:v>
                </c:pt>
                <c:pt idx="575">
                  <c:v>604.96199999999999</c:v>
                </c:pt>
                <c:pt idx="576">
                  <c:v>599.09799999999996</c:v>
                </c:pt>
                <c:pt idx="577">
                  <c:v>593.31700000000001</c:v>
                </c:pt>
                <c:pt idx="578">
                  <c:v>587.596</c:v>
                </c:pt>
                <c:pt idx="579">
                  <c:v>581.89200000000005</c:v>
                </c:pt>
                <c:pt idx="580">
                  <c:v>576.22299999999996</c:v>
                </c:pt>
                <c:pt idx="581">
                  <c:v>570.58100000000002</c:v>
                </c:pt>
                <c:pt idx="582">
                  <c:v>564.93100000000004</c:v>
                </c:pt>
                <c:pt idx="583">
                  <c:v>559.22900000000004</c:v>
                </c:pt>
                <c:pt idx="584">
                  <c:v>553.46400000000006</c:v>
                </c:pt>
                <c:pt idx="585">
                  <c:v>547.64800000000002</c:v>
                </c:pt>
                <c:pt idx="586">
                  <c:v>541.82000000000005</c:v>
                </c:pt>
                <c:pt idx="587">
                  <c:v>536.03700000000003</c:v>
                </c:pt>
                <c:pt idx="588">
                  <c:v>530.33699999999999</c:v>
                </c:pt>
                <c:pt idx="589">
                  <c:v>524.73299999999995</c:v>
                </c:pt>
                <c:pt idx="590">
                  <c:v>519.21</c:v>
                </c:pt>
                <c:pt idx="591">
                  <c:v>513.74800000000005</c:v>
                </c:pt>
                <c:pt idx="592">
                  <c:v>508.32100000000003</c:v>
                </c:pt>
                <c:pt idx="593">
                  <c:v>502.92099999999999</c:v>
                </c:pt>
                <c:pt idx="594">
                  <c:v>497.565</c:v>
                </c:pt>
                <c:pt idx="595">
                  <c:v>492.28399999999999</c:v>
                </c:pt>
                <c:pt idx="596">
                  <c:v>487.12200000000001</c:v>
                </c:pt>
                <c:pt idx="597">
                  <c:v>482.11599999999999</c:v>
                </c:pt>
                <c:pt idx="598">
                  <c:v>477.27100000000002</c:v>
                </c:pt>
                <c:pt idx="599">
                  <c:v>472.57900000000001</c:v>
                </c:pt>
                <c:pt idx="600">
                  <c:v>468.02300000000002</c:v>
                </c:pt>
                <c:pt idx="601">
                  <c:v>463.58199999999999</c:v>
                </c:pt>
                <c:pt idx="602">
                  <c:v>459.23599999999999</c:v>
                </c:pt>
                <c:pt idx="603">
                  <c:v>454.96100000000001</c:v>
                </c:pt>
                <c:pt idx="604">
                  <c:v>450.74700000000001</c:v>
                </c:pt>
                <c:pt idx="605">
                  <c:v>446.59300000000002</c:v>
                </c:pt>
                <c:pt idx="606">
                  <c:v>442.51799999999997</c:v>
                </c:pt>
                <c:pt idx="607">
                  <c:v>438.53100000000001</c:v>
                </c:pt>
                <c:pt idx="608">
                  <c:v>434.642</c:v>
                </c:pt>
                <c:pt idx="609">
                  <c:v>430.85500000000002</c:v>
                </c:pt>
                <c:pt idx="610">
                  <c:v>427.17</c:v>
                </c:pt>
                <c:pt idx="611">
                  <c:v>423.58800000000002</c:v>
                </c:pt>
                <c:pt idx="612">
                  <c:v>420.10599999999999</c:v>
                </c:pt>
                <c:pt idx="613">
                  <c:v>416.733</c:v>
                </c:pt>
                <c:pt idx="614">
                  <c:v>413.47</c:v>
                </c:pt>
                <c:pt idx="615">
                  <c:v>410.32100000000003</c:v>
                </c:pt>
                <c:pt idx="616">
                  <c:v>407.28500000000003</c:v>
                </c:pt>
                <c:pt idx="617">
                  <c:v>404.36500000000001</c:v>
                </c:pt>
                <c:pt idx="618">
                  <c:v>401.56</c:v>
                </c:pt>
                <c:pt idx="619">
                  <c:v>398.86700000000002</c:v>
                </c:pt>
                <c:pt idx="620">
                  <c:v>396.27600000000001</c:v>
                </c:pt>
                <c:pt idx="621">
                  <c:v>393.78199999999998</c:v>
                </c:pt>
                <c:pt idx="622">
                  <c:v>391.37400000000002</c:v>
                </c:pt>
                <c:pt idx="623">
                  <c:v>389.05</c:v>
                </c:pt>
                <c:pt idx="624">
                  <c:v>386.80799999999999</c:v>
                </c:pt>
                <c:pt idx="625">
                  <c:v>384.64600000000002</c:v>
                </c:pt>
                <c:pt idx="626">
                  <c:v>382.56200000000001</c:v>
                </c:pt>
                <c:pt idx="627">
                  <c:v>380.55500000000001</c:v>
                </c:pt>
                <c:pt idx="628">
                  <c:v>378.61900000000003</c:v>
                </c:pt>
                <c:pt idx="629">
                  <c:v>376.74400000000003</c:v>
                </c:pt>
                <c:pt idx="630">
                  <c:v>374.92</c:v>
                </c:pt>
                <c:pt idx="631">
                  <c:v>373.125</c:v>
                </c:pt>
                <c:pt idx="632">
                  <c:v>371.33499999999998</c:v>
                </c:pt>
                <c:pt idx="633">
                  <c:v>369.55099999999999</c:v>
                </c:pt>
                <c:pt idx="634">
                  <c:v>367.755</c:v>
                </c:pt>
                <c:pt idx="635">
                  <c:v>365.93599999999998</c:v>
                </c:pt>
                <c:pt idx="636">
                  <c:v>364.089</c:v>
                </c:pt>
                <c:pt idx="637">
                  <c:v>362.20600000000002</c:v>
                </c:pt>
                <c:pt idx="638">
                  <c:v>360.29</c:v>
                </c:pt>
                <c:pt idx="639">
                  <c:v>358.33699999999999</c:v>
                </c:pt>
                <c:pt idx="640">
                  <c:v>356.34399999999999</c:v>
                </c:pt>
                <c:pt idx="641">
                  <c:v>354.31599999999997</c:v>
                </c:pt>
                <c:pt idx="642">
                  <c:v>352.23700000000002</c:v>
                </c:pt>
                <c:pt idx="643">
                  <c:v>350.09800000000001</c:v>
                </c:pt>
                <c:pt idx="644">
                  <c:v>347.904</c:v>
                </c:pt>
                <c:pt idx="645">
                  <c:v>345.65300000000002</c:v>
                </c:pt>
                <c:pt idx="646">
                  <c:v>343.37200000000001</c:v>
                </c:pt>
                <c:pt idx="647">
                  <c:v>341.06799999999998</c:v>
                </c:pt>
                <c:pt idx="648">
                  <c:v>338.738</c:v>
                </c:pt>
                <c:pt idx="649">
                  <c:v>336.40699999999998</c:v>
                </c:pt>
                <c:pt idx="650">
                  <c:v>334.05700000000002</c:v>
                </c:pt>
                <c:pt idx="651">
                  <c:v>331.70600000000002</c:v>
                </c:pt>
                <c:pt idx="652">
                  <c:v>329.36099999999999</c:v>
                </c:pt>
                <c:pt idx="653">
                  <c:v>327.00299999999999</c:v>
                </c:pt>
                <c:pt idx="654">
                  <c:v>324.66199999999998</c:v>
                </c:pt>
                <c:pt idx="655">
                  <c:v>322.30900000000003</c:v>
                </c:pt>
                <c:pt idx="656">
                  <c:v>319.95699999999999</c:v>
                </c:pt>
                <c:pt idx="657">
                  <c:v>317.61200000000002</c:v>
                </c:pt>
                <c:pt idx="658">
                  <c:v>315.262</c:v>
                </c:pt>
                <c:pt idx="659">
                  <c:v>312.92200000000003</c:v>
                </c:pt>
                <c:pt idx="660">
                  <c:v>310.565</c:v>
                </c:pt>
                <c:pt idx="661">
                  <c:v>308.20299999999997</c:v>
                </c:pt>
                <c:pt idx="662">
                  <c:v>305.83699999999999</c:v>
                </c:pt>
                <c:pt idx="663">
                  <c:v>303.45400000000001</c:v>
                </c:pt>
                <c:pt idx="664">
                  <c:v>301.06</c:v>
                </c:pt>
                <c:pt idx="665">
                  <c:v>298.65600000000001</c:v>
                </c:pt>
                <c:pt idx="666">
                  <c:v>296.24900000000002</c:v>
                </c:pt>
                <c:pt idx="667">
                  <c:v>293.83499999999998</c:v>
                </c:pt>
                <c:pt idx="668">
                  <c:v>291.42099999999999</c:v>
                </c:pt>
                <c:pt idx="669">
                  <c:v>289.01</c:v>
                </c:pt>
                <c:pt idx="670">
                  <c:v>286.601</c:v>
                </c:pt>
                <c:pt idx="671">
                  <c:v>284.19799999999998</c:v>
                </c:pt>
                <c:pt idx="672">
                  <c:v>281.8</c:v>
                </c:pt>
                <c:pt idx="673">
                  <c:v>279.40699999999998</c:v>
                </c:pt>
                <c:pt idx="674">
                  <c:v>277.029</c:v>
                </c:pt>
                <c:pt idx="675">
                  <c:v>274.67200000000003</c:v>
                </c:pt>
                <c:pt idx="676">
                  <c:v>272.32400000000001</c:v>
                </c:pt>
                <c:pt idx="677">
                  <c:v>269.99799999999999</c:v>
                </c:pt>
                <c:pt idx="678">
                  <c:v>267.69099999999997</c:v>
                </c:pt>
                <c:pt idx="679">
                  <c:v>265.40199999999999</c:v>
                </c:pt>
                <c:pt idx="680">
                  <c:v>263.14299999999997</c:v>
                </c:pt>
                <c:pt idx="681">
                  <c:v>260.90499999999997</c:v>
                </c:pt>
                <c:pt idx="682">
                  <c:v>258.70299999999997</c:v>
                </c:pt>
                <c:pt idx="683">
                  <c:v>256.53300000000002</c:v>
                </c:pt>
                <c:pt idx="684">
                  <c:v>254.374</c:v>
                </c:pt>
                <c:pt idx="685">
                  <c:v>252.251</c:v>
                </c:pt>
                <c:pt idx="686">
                  <c:v>250.15100000000001</c:v>
                </c:pt>
                <c:pt idx="687">
                  <c:v>248.07</c:v>
                </c:pt>
                <c:pt idx="688">
                  <c:v>246.02799999999999</c:v>
                </c:pt>
                <c:pt idx="689">
                  <c:v>244</c:v>
                </c:pt>
                <c:pt idx="690">
                  <c:v>241.994</c:v>
                </c:pt>
                <c:pt idx="691">
                  <c:v>240.00700000000001</c:v>
                </c:pt>
                <c:pt idx="692">
                  <c:v>238.05099999999999</c:v>
                </c:pt>
                <c:pt idx="693">
                  <c:v>236.13900000000001</c:v>
                </c:pt>
                <c:pt idx="694">
                  <c:v>234.25299999999999</c:v>
                </c:pt>
                <c:pt idx="695">
                  <c:v>232.41300000000001</c:v>
                </c:pt>
                <c:pt idx="696">
                  <c:v>230.59700000000001</c:v>
                </c:pt>
                <c:pt idx="697">
                  <c:v>228.81800000000001</c:v>
                </c:pt>
                <c:pt idx="698">
                  <c:v>227.08</c:v>
                </c:pt>
                <c:pt idx="699">
                  <c:v>225.369</c:v>
                </c:pt>
                <c:pt idx="700">
                  <c:v>223.67099999999999</c:v>
                </c:pt>
                <c:pt idx="701">
                  <c:v>222</c:v>
                </c:pt>
                <c:pt idx="702">
                  <c:v>220.36500000000001</c:v>
                </c:pt>
                <c:pt idx="703">
                  <c:v>218.74100000000001</c:v>
                </c:pt>
                <c:pt idx="704">
                  <c:v>217.131</c:v>
                </c:pt>
                <c:pt idx="705">
                  <c:v>215.54</c:v>
                </c:pt>
                <c:pt idx="706">
                  <c:v>213.98099999999999</c:v>
                </c:pt>
                <c:pt idx="707">
                  <c:v>212.44</c:v>
                </c:pt>
                <c:pt idx="708">
                  <c:v>210.91300000000001</c:v>
                </c:pt>
                <c:pt idx="709">
                  <c:v>209.40100000000001</c:v>
                </c:pt>
                <c:pt idx="710">
                  <c:v>207.911</c:v>
                </c:pt>
                <c:pt idx="711">
                  <c:v>206.446</c:v>
                </c:pt>
                <c:pt idx="712">
                  <c:v>204.98400000000001</c:v>
                </c:pt>
                <c:pt idx="713">
                  <c:v>203.52799999999999</c:v>
                </c:pt>
                <c:pt idx="714">
                  <c:v>202.06800000000001</c:v>
                </c:pt>
                <c:pt idx="715">
                  <c:v>200.59200000000001</c:v>
                </c:pt>
                <c:pt idx="716">
                  <c:v>199.11</c:v>
                </c:pt>
                <c:pt idx="717">
                  <c:v>197.62799999999999</c:v>
                </c:pt>
                <c:pt idx="718">
                  <c:v>196.14</c:v>
                </c:pt>
                <c:pt idx="719">
                  <c:v>194.642</c:v>
                </c:pt>
                <c:pt idx="720">
                  <c:v>193.14400000000001</c:v>
                </c:pt>
                <c:pt idx="721">
                  <c:v>191.648</c:v>
                </c:pt>
                <c:pt idx="722">
                  <c:v>190.14400000000001</c:v>
                </c:pt>
                <c:pt idx="723">
                  <c:v>188.64</c:v>
                </c:pt>
                <c:pt idx="724">
                  <c:v>187.12899999999999</c:v>
                </c:pt>
                <c:pt idx="725">
                  <c:v>185.624</c:v>
                </c:pt>
                <c:pt idx="726">
                  <c:v>184.101</c:v>
                </c:pt>
                <c:pt idx="727">
                  <c:v>182.57599999999999</c:v>
                </c:pt>
                <c:pt idx="728">
                  <c:v>181.03700000000001</c:v>
                </c:pt>
                <c:pt idx="729">
                  <c:v>179.48599999999999</c:v>
                </c:pt>
                <c:pt idx="730">
                  <c:v>177.935</c:v>
                </c:pt>
                <c:pt idx="731">
                  <c:v>176.381</c:v>
                </c:pt>
                <c:pt idx="732">
                  <c:v>174.833</c:v>
                </c:pt>
                <c:pt idx="733">
                  <c:v>173.31399999999999</c:v>
                </c:pt>
                <c:pt idx="734">
                  <c:v>171.84800000000001</c:v>
                </c:pt>
                <c:pt idx="735">
                  <c:v>170.46100000000001</c:v>
                </c:pt>
                <c:pt idx="736">
                  <c:v>169.09299999999999</c:v>
                </c:pt>
                <c:pt idx="737">
                  <c:v>167.75899999999999</c:v>
                </c:pt>
                <c:pt idx="738">
                  <c:v>166.28</c:v>
                </c:pt>
                <c:pt idx="739">
                  <c:v>165.375</c:v>
                </c:pt>
                <c:pt idx="740">
                  <c:v>166.10400000000001</c:v>
                </c:pt>
                <c:pt idx="741">
                  <c:v>168.69200000000001</c:v>
                </c:pt>
                <c:pt idx="742">
                  <c:v>173.67400000000001</c:v>
                </c:pt>
                <c:pt idx="743">
                  <c:v>183.58099999999999</c:v>
                </c:pt>
                <c:pt idx="744">
                  <c:v>203.803</c:v>
                </c:pt>
                <c:pt idx="745">
                  <c:v>240.946</c:v>
                </c:pt>
                <c:pt idx="746">
                  <c:v>294.54300000000001</c:v>
                </c:pt>
                <c:pt idx="747">
                  <c:v>356.46800000000002</c:v>
                </c:pt>
                <c:pt idx="748">
                  <c:v>423.49700000000001</c:v>
                </c:pt>
                <c:pt idx="749">
                  <c:v>485.197</c:v>
                </c:pt>
                <c:pt idx="750">
                  <c:v>527.85799999999995</c:v>
                </c:pt>
                <c:pt idx="751">
                  <c:v>543.55600000000004</c:v>
                </c:pt>
                <c:pt idx="752">
                  <c:v>537.50800000000004</c:v>
                </c:pt>
                <c:pt idx="753">
                  <c:v>522.60799999999995</c:v>
                </c:pt>
                <c:pt idx="754">
                  <c:v>506.03399999999999</c:v>
                </c:pt>
                <c:pt idx="755">
                  <c:v>498.15699999999998</c:v>
                </c:pt>
                <c:pt idx="756">
                  <c:v>494.43299999999999</c:v>
                </c:pt>
                <c:pt idx="757">
                  <c:v>490.697</c:v>
                </c:pt>
                <c:pt idx="758">
                  <c:v>487.20499999999998</c:v>
                </c:pt>
                <c:pt idx="759">
                  <c:v>486.26499999999999</c:v>
                </c:pt>
                <c:pt idx="760">
                  <c:v>486.35700000000003</c:v>
                </c:pt>
                <c:pt idx="761">
                  <c:v>486.94400000000002</c:v>
                </c:pt>
                <c:pt idx="762">
                  <c:v>487.25799999999998</c:v>
                </c:pt>
                <c:pt idx="763">
                  <c:v>486.40899999999999</c:v>
                </c:pt>
                <c:pt idx="764">
                  <c:v>484.26799999999997</c:v>
                </c:pt>
                <c:pt idx="765">
                  <c:v>480.73599999999999</c:v>
                </c:pt>
                <c:pt idx="766">
                  <c:v>475.85500000000002</c:v>
                </c:pt>
                <c:pt idx="767">
                  <c:v>469.18700000000001</c:v>
                </c:pt>
                <c:pt idx="768">
                  <c:v>461.04</c:v>
                </c:pt>
                <c:pt idx="769">
                  <c:v>453.01499999999999</c:v>
                </c:pt>
                <c:pt idx="770">
                  <c:v>446.11200000000002</c:v>
                </c:pt>
                <c:pt idx="771">
                  <c:v>440.76900000000001</c:v>
                </c:pt>
                <c:pt idx="772">
                  <c:v>437.51100000000002</c:v>
                </c:pt>
                <c:pt idx="773">
                  <c:v>436.18099999999998</c:v>
                </c:pt>
                <c:pt idx="774">
                  <c:v>435.14100000000002</c:v>
                </c:pt>
                <c:pt idx="775">
                  <c:v>434.79500000000002</c:v>
                </c:pt>
                <c:pt idx="776">
                  <c:v>435.87799999999999</c:v>
                </c:pt>
                <c:pt idx="777">
                  <c:v>440.42200000000003</c:v>
                </c:pt>
                <c:pt idx="778">
                  <c:v>448.12200000000001</c:v>
                </c:pt>
                <c:pt idx="779">
                  <c:v>457.00200000000001</c:v>
                </c:pt>
                <c:pt idx="780">
                  <c:v>465.858</c:v>
                </c:pt>
                <c:pt idx="781">
                  <c:v>473.31200000000001</c:v>
                </c:pt>
                <c:pt idx="782">
                  <c:v>478.911</c:v>
                </c:pt>
                <c:pt idx="783">
                  <c:v>483.20699999999999</c:v>
                </c:pt>
                <c:pt idx="784">
                  <c:v>487.202</c:v>
                </c:pt>
                <c:pt idx="785">
                  <c:v>490.98</c:v>
                </c:pt>
                <c:pt idx="786">
                  <c:v>494.43</c:v>
                </c:pt>
                <c:pt idx="787">
                  <c:v>497.48200000000003</c:v>
                </c:pt>
                <c:pt idx="788">
                  <c:v>500.03500000000003</c:v>
                </c:pt>
                <c:pt idx="789">
                  <c:v>502.197</c:v>
                </c:pt>
                <c:pt idx="790">
                  <c:v>504.03500000000003</c:v>
                </c:pt>
                <c:pt idx="791">
                  <c:v>505.77600000000001</c:v>
                </c:pt>
                <c:pt idx="792">
                  <c:v>507.70600000000002</c:v>
                </c:pt>
                <c:pt idx="793">
                  <c:v>510.077</c:v>
                </c:pt>
                <c:pt idx="794">
                  <c:v>512.92200000000003</c:v>
                </c:pt>
                <c:pt idx="795">
                  <c:v>516.27</c:v>
                </c:pt>
                <c:pt idx="796">
                  <c:v>520.08000000000004</c:v>
                </c:pt>
                <c:pt idx="797">
                  <c:v>524.12800000000004</c:v>
                </c:pt>
                <c:pt idx="798">
                  <c:v>528.26400000000001</c:v>
                </c:pt>
                <c:pt idx="799">
                  <c:v>532.38</c:v>
                </c:pt>
                <c:pt idx="800">
                  <c:v>536.13400000000001</c:v>
                </c:pt>
                <c:pt idx="801">
                  <c:v>539.45799999999997</c:v>
                </c:pt>
                <c:pt idx="802">
                  <c:v>542.42999999999995</c:v>
                </c:pt>
                <c:pt idx="803">
                  <c:v>545.05499999999995</c:v>
                </c:pt>
                <c:pt idx="804">
                  <c:v>547.36</c:v>
                </c:pt>
                <c:pt idx="805">
                  <c:v>549.56399999999996</c:v>
                </c:pt>
                <c:pt idx="806">
                  <c:v>551.88099999999997</c:v>
                </c:pt>
                <c:pt idx="807">
                  <c:v>554.255</c:v>
                </c:pt>
                <c:pt idx="808">
                  <c:v>556.78399999999999</c:v>
                </c:pt>
                <c:pt idx="809">
                  <c:v>559.54899999999998</c:v>
                </c:pt>
                <c:pt idx="810">
                  <c:v>562.44600000000003</c:v>
                </c:pt>
                <c:pt idx="811">
                  <c:v>565.38199999999995</c:v>
                </c:pt>
                <c:pt idx="812">
                  <c:v>568.39099999999996</c:v>
                </c:pt>
                <c:pt idx="813">
                  <c:v>571.53099999999995</c:v>
                </c:pt>
                <c:pt idx="814">
                  <c:v>574.79899999999998</c:v>
                </c:pt>
                <c:pt idx="815">
                  <c:v>578.20500000000004</c:v>
                </c:pt>
                <c:pt idx="816">
                  <c:v>581.73</c:v>
                </c:pt>
                <c:pt idx="817">
                  <c:v>585.32799999999997</c:v>
                </c:pt>
                <c:pt idx="818">
                  <c:v>589.05100000000004</c:v>
                </c:pt>
                <c:pt idx="819">
                  <c:v>592.98400000000004</c:v>
                </c:pt>
                <c:pt idx="820">
                  <c:v>597.07000000000005</c:v>
                </c:pt>
                <c:pt idx="821">
                  <c:v>601.29399999999998</c:v>
                </c:pt>
                <c:pt idx="822">
                  <c:v>605.88400000000001</c:v>
                </c:pt>
                <c:pt idx="823">
                  <c:v>610.87599999999998</c:v>
                </c:pt>
                <c:pt idx="824">
                  <c:v>616.24</c:v>
                </c:pt>
                <c:pt idx="825">
                  <c:v>622.13400000000001</c:v>
                </c:pt>
                <c:pt idx="826">
                  <c:v>628.51700000000005</c:v>
                </c:pt>
                <c:pt idx="827">
                  <c:v>635.226</c:v>
                </c:pt>
                <c:pt idx="828">
                  <c:v>642.35500000000002</c:v>
                </c:pt>
                <c:pt idx="829">
                  <c:v>649.95600000000002</c:v>
                </c:pt>
                <c:pt idx="830">
                  <c:v>657.76</c:v>
                </c:pt>
                <c:pt idx="831">
                  <c:v>665.678</c:v>
                </c:pt>
                <c:pt idx="832">
                  <c:v>673.65899999999999</c:v>
                </c:pt>
                <c:pt idx="833">
                  <c:v>681.53800000000001</c:v>
                </c:pt>
                <c:pt idx="834">
                  <c:v>689.18499999999995</c:v>
                </c:pt>
                <c:pt idx="835">
                  <c:v>696.38800000000003</c:v>
                </c:pt>
                <c:pt idx="836">
                  <c:v>702.93499999999995</c:v>
                </c:pt>
                <c:pt idx="837">
                  <c:v>708.84799999999996</c:v>
                </c:pt>
                <c:pt idx="838">
                  <c:v>714.15</c:v>
                </c:pt>
                <c:pt idx="839">
                  <c:v>718.83900000000006</c:v>
                </c:pt>
                <c:pt idx="840">
                  <c:v>722.99400000000003</c:v>
                </c:pt>
                <c:pt idx="841">
                  <c:v>726.56100000000004</c:v>
                </c:pt>
                <c:pt idx="842">
                  <c:v>729.65300000000002</c:v>
                </c:pt>
                <c:pt idx="843">
                  <c:v>732.39300000000003</c:v>
                </c:pt>
                <c:pt idx="844">
                  <c:v>734.90200000000004</c:v>
                </c:pt>
                <c:pt idx="845">
                  <c:v>737.15700000000004</c:v>
                </c:pt>
                <c:pt idx="846">
                  <c:v>739.17499999999995</c:v>
                </c:pt>
                <c:pt idx="847">
                  <c:v>740.99</c:v>
                </c:pt>
                <c:pt idx="848">
                  <c:v>742.596</c:v>
                </c:pt>
                <c:pt idx="849">
                  <c:v>743.995</c:v>
                </c:pt>
                <c:pt idx="850">
                  <c:v>745.245</c:v>
                </c:pt>
                <c:pt idx="851">
                  <c:v>746.399</c:v>
                </c:pt>
                <c:pt idx="852">
                  <c:v>747.51599999999996</c:v>
                </c:pt>
                <c:pt idx="853">
                  <c:v>748.69100000000003</c:v>
                </c:pt>
                <c:pt idx="854">
                  <c:v>749.98900000000003</c:v>
                </c:pt>
                <c:pt idx="855">
                  <c:v>751.47799999999995</c:v>
                </c:pt>
                <c:pt idx="856">
                  <c:v>753.18899999999996</c:v>
                </c:pt>
                <c:pt idx="857">
                  <c:v>755.12099999999998</c:v>
                </c:pt>
                <c:pt idx="858">
                  <c:v>757.23299999999995</c:v>
                </c:pt>
                <c:pt idx="859">
                  <c:v>759.45100000000002</c:v>
                </c:pt>
                <c:pt idx="860">
                  <c:v>761.76599999999996</c:v>
                </c:pt>
                <c:pt idx="861">
                  <c:v>764.16899999999998</c:v>
                </c:pt>
                <c:pt idx="862">
                  <c:v>766.60599999999999</c:v>
                </c:pt>
                <c:pt idx="863">
                  <c:v>768.97799999999995</c:v>
                </c:pt>
                <c:pt idx="864">
                  <c:v>771.274</c:v>
                </c:pt>
                <c:pt idx="865">
                  <c:v>773.44799999999998</c:v>
                </c:pt>
                <c:pt idx="866">
                  <c:v>775.428</c:v>
                </c:pt>
                <c:pt idx="867">
                  <c:v>777.15700000000004</c:v>
                </c:pt>
                <c:pt idx="868">
                  <c:v>778.58900000000006</c:v>
                </c:pt>
                <c:pt idx="869">
                  <c:v>779.68799999999999</c:v>
                </c:pt>
                <c:pt idx="870">
                  <c:v>780.42200000000003</c:v>
                </c:pt>
                <c:pt idx="871">
                  <c:v>780.77099999999996</c:v>
                </c:pt>
                <c:pt idx="872">
                  <c:v>780.73400000000004</c:v>
                </c:pt>
                <c:pt idx="873">
                  <c:v>780.30700000000002</c:v>
                </c:pt>
                <c:pt idx="874">
                  <c:v>779.51</c:v>
                </c:pt>
                <c:pt idx="875">
                  <c:v>778.41899999999998</c:v>
                </c:pt>
                <c:pt idx="876">
                  <c:v>777.09699999999998</c:v>
                </c:pt>
                <c:pt idx="877">
                  <c:v>775.57899999999995</c:v>
                </c:pt>
                <c:pt idx="878">
                  <c:v>773.93299999999999</c:v>
                </c:pt>
                <c:pt idx="879">
                  <c:v>772.23500000000001</c:v>
                </c:pt>
                <c:pt idx="880">
                  <c:v>770.55100000000004</c:v>
                </c:pt>
                <c:pt idx="881">
                  <c:v>768.91499999999996</c:v>
                </c:pt>
                <c:pt idx="882">
                  <c:v>767.32299999999998</c:v>
                </c:pt>
                <c:pt idx="883">
                  <c:v>765.76499999999999</c:v>
                </c:pt>
                <c:pt idx="884">
                  <c:v>764.24400000000003</c:v>
                </c:pt>
                <c:pt idx="885">
                  <c:v>762.82100000000003</c:v>
                </c:pt>
                <c:pt idx="886">
                  <c:v>761.572</c:v>
                </c:pt>
                <c:pt idx="887">
                  <c:v>760.62599999999998</c:v>
                </c:pt>
                <c:pt idx="888">
                  <c:v>760.26</c:v>
                </c:pt>
                <c:pt idx="889">
                  <c:v>760.89599999999996</c:v>
                </c:pt>
                <c:pt idx="890">
                  <c:v>762.99199999999996</c:v>
                </c:pt>
                <c:pt idx="891">
                  <c:v>766.67</c:v>
                </c:pt>
                <c:pt idx="892">
                  <c:v>771.84</c:v>
                </c:pt>
                <c:pt idx="893">
                  <c:v>778.31899999999996</c:v>
                </c:pt>
                <c:pt idx="894">
                  <c:v>785.63</c:v>
                </c:pt>
                <c:pt idx="895">
                  <c:v>793.12300000000005</c:v>
                </c:pt>
                <c:pt idx="896">
                  <c:v>800.22299999999996</c:v>
                </c:pt>
                <c:pt idx="897">
                  <c:v>806.44600000000003</c:v>
                </c:pt>
                <c:pt idx="898">
                  <c:v>811.55700000000002</c:v>
                </c:pt>
                <c:pt idx="899">
                  <c:v>815.58199999999999</c:v>
                </c:pt>
                <c:pt idx="900">
                  <c:v>818.48599999999999</c:v>
                </c:pt>
                <c:pt idx="901">
                  <c:v>820.19799999999998</c:v>
                </c:pt>
                <c:pt idx="902">
                  <c:v>820.73400000000004</c:v>
                </c:pt>
                <c:pt idx="903">
                  <c:v>820.14800000000002</c:v>
                </c:pt>
                <c:pt idx="904">
                  <c:v>818.52599999999995</c:v>
                </c:pt>
                <c:pt idx="905">
                  <c:v>815.95600000000002</c:v>
                </c:pt>
                <c:pt idx="906">
                  <c:v>812.53</c:v>
                </c:pt>
                <c:pt idx="907">
                  <c:v>808.41399999999999</c:v>
                </c:pt>
                <c:pt idx="908">
                  <c:v>804.07600000000002</c:v>
                </c:pt>
                <c:pt idx="909">
                  <c:v>799.79600000000005</c:v>
                </c:pt>
                <c:pt idx="910">
                  <c:v>795.64700000000005</c:v>
                </c:pt>
                <c:pt idx="911">
                  <c:v>791.50400000000002</c:v>
                </c:pt>
                <c:pt idx="912">
                  <c:v>787.30899999999997</c:v>
                </c:pt>
                <c:pt idx="913">
                  <c:v>783.19</c:v>
                </c:pt>
                <c:pt idx="914">
                  <c:v>779.16</c:v>
                </c:pt>
                <c:pt idx="915">
                  <c:v>775.32399999999996</c:v>
                </c:pt>
                <c:pt idx="916">
                  <c:v>771.77</c:v>
                </c:pt>
                <c:pt idx="917">
                  <c:v>768.51199999999994</c:v>
                </c:pt>
                <c:pt idx="918">
                  <c:v>765.52</c:v>
                </c:pt>
                <c:pt idx="919">
                  <c:v>762.851</c:v>
                </c:pt>
                <c:pt idx="920">
                  <c:v>760.40899999999999</c:v>
                </c:pt>
                <c:pt idx="921">
                  <c:v>758.154</c:v>
                </c:pt>
                <c:pt idx="922">
                  <c:v>756.178</c:v>
                </c:pt>
                <c:pt idx="923">
                  <c:v>754.56799999999998</c:v>
                </c:pt>
                <c:pt idx="924">
                  <c:v>753.34699999999998</c:v>
                </c:pt>
                <c:pt idx="925">
                  <c:v>752.54200000000003</c:v>
                </c:pt>
                <c:pt idx="926">
                  <c:v>752.16</c:v>
                </c:pt>
                <c:pt idx="927">
                  <c:v>752.221</c:v>
                </c:pt>
                <c:pt idx="928">
                  <c:v>752.66399999999999</c:v>
                </c:pt>
                <c:pt idx="929">
                  <c:v>753.43499999999995</c:v>
                </c:pt>
                <c:pt idx="930">
                  <c:v>754.47</c:v>
                </c:pt>
                <c:pt idx="931">
                  <c:v>755.68200000000002</c:v>
                </c:pt>
                <c:pt idx="932">
                  <c:v>757.01400000000001</c:v>
                </c:pt>
                <c:pt idx="933">
                  <c:v>758.44200000000001</c:v>
                </c:pt>
                <c:pt idx="934">
                  <c:v>759.96</c:v>
                </c:pt>
                <c:pt idx="935">
                  <c:v>761.55700000000002</c:v>
                </c:pt>
                <c:pt idx="936">
                  <c:v>763.21600000000001</c:v>
                </c:pt>
                <c:pt idx="937">
                  <c:v>764.91300000000001</c:v>
                </c:pt>
                <c:pt idx="938">
                  <c:v>766.60500000000002</c:v>
                </c:pt>
                <c:pt idx="939">
                  <c:v>768.21799999999996</c:v>
                </c:pt>
                <c:pt idx="940">
                  <c:v>769.71699999999998</c:v>
                </c:pt>
                <c:pt idx="941">
                  <c:v>771.05399999999997</c:v>
                </c:pt>
                <c:pt idx="942">
                  <c:v>772.18100000000004</c:v>
                </c:pt>
                <c:pt idx="943">
                  <c:v>773.06</c:v>
                </c:pt>
                <c:pt idx="944">
                  <c:v>773.66899999999998</c:v>
                </c:pt>
                <c:pt idx="945">
                  <c:v>773.99</c:v>
                </c:pt>
                <c:pt idx="946">
                  <c:v>774.01599999999996</c:v>
                </c:pt>
                <c:pt idx="947">
                  <c:v>773.76800000000003</c:v>
                </c:pt>
                <c:pt idx="948">
                  <c:v>773.25199999999995</c:v>
                </c:pt>
                <c:pt idx="949">
                  <c:v>772.47900000000004</c:v>
                </c:pt>
                <c:pt idx="950">
                  <c:v>771.47299999999996</c:v>
                </c:pt>
                <c:pt idx="951">
                  <c:v>770.27300000000002</c:v>
                </c:pt>
                <c:pt idx="952">
                  <c:v>768.92200000000003</c:v>
                </c:pt>
                <c:pt idx="953">
                  <c:v>767.49699999999996</c:v>
                </c:pt>
                <c:pt idx="954">
                  <c:v>766.03499999999997</c:v>
                </c:pt>
                <c:pt idx="955">
                  <c:v>764.55200000000002</c:v>
                </c:pt>
                <c:pt idx="956">
                  <c:v>763.06299999999999</c:v>
                </c:pt>
                <c:pt idx="957">
                  <c:v>761.59100000000001</c:v>
                </c:pt>
                <c:pt idx="958">
                  <c:v>760.15599999999995</c:v>
                </c:pt>
                <c:pt idx="959">
                  <c:v>758.78300000000002</c:v>
                </c:pt>
                <c:pt idx="960">
                  <c:v>757.49800000000005</c:v>
                </c:pt>
                <c:pt idx="961">
                  <c:v>756.31899999999996</c:v>
                </c:pt>
                <c:pt idx="962">
                  <c:v>755.23900000000003</c:v>
                </c:pt>
                <c:pt idx="963">
                  <c:v>754.25099999999998</c:v>
                </c:pt>
                <c:pt idx="964">
                  <c:v>753.35400000000004</c:v>
                </c:pt>
                <c:pt idx="965">
                  <c:v>752.54200000000003</c:v>
                </c:pt>
                <c:pt idx="966">
                  <c:v>751.78700000000003</c:v>
                </c:pt>
                <c:pt idx="967">
                  <c:v>751.08500000000004</c:v>
                </c:pt>
                <c:pt idx="968">
                  <c:v>750.38</c:v>
                </c:pt>
                <c:pt idx="969">
                  <c:v>749.65</c:v>
                </c:pt>
                <c:pt idx="970">
                  <c:v>748.89300000000003</c:v>
                </c:pt>
                <c:pt idx="971">
                  <c:v>748.12900000000002</c:v>
                </c:pt>
                <c:pt idx="972">
                  <c:v>747.37699999999995</c:v>
                </c:pt>
                <c:pt idx="973">
                  <c:v>746.654</c:v>
                </c:pt>
                <c:pt idx="974">
                  <c:v>745.95399999999995</c:v>
                </c:pt>
                <c:pt idx="975">
                  <c:v>745.26900000000001</c:v>
                </c:pt>
                <c:pt idx="976">
                  <c:v>744.572</c:v>
                </c:pt>
                <c:pt idx="977">
                  <c:v>743.83900000000006</c:v>
                </c:pt>
                <c:pt idx="978">
                  <c:v>743.03</c:v>
                </c:pt>
                <c:pt idx="979">
                  <c:v>742.12</c:v>
                </c:pt>
                <c:pt idx="980">
                  <c:v>741.08299999999997</c:v>
                </c:pt>
                <c:pt idx="981">
                  <c:v>739.90599999999995</c:v>
                </c:pt>
                <c:pt idx="982">
                  <c:v>738.59400000000005</c:v>
                </c:pt>
                <c:pt idx="983">
                  <c:v>737.15499999999997</c:v>
                </c:pt>
                <c:pt idx="984">
                  <c:v>735.59699999999998</c:v>
                </c:pt>
                <c:pt idx="985">
                  <c:v>733.93700000000001</c:v>
                </c:pt>
                <c:pt idx="986">
                  <c:v>732.17200000000003</c:v>
                </c:pt>
                <c:pt idx="987">
                  <c:v>730.30200000000002</c:v>
                </c:pt>
                <c:pt idx="988">
                  <c:v>728.33799999999997</c:v>
                </c:pt>
                <c:pt idx="989">
                  <c:v>726.30399999999997</c:v>
                </c:pt>
                <c:pt idx="990">
                  <c:v>724.21199999999999</c:v>
                </c:pt>
                <c:pt idx="991">
                  <c:v>722.07299999999998</c:v>
                </c:pt>
                <c:pt idx="992">
                  <c:v>719.87900000000002</c:v>
                </c:pt>
                <c:pt idx="993">
                  <c:v>717.65700000000004</c:v>
                </c:pt>
                <c:pt idx="994">
                  <c:v>715.36300000000006</c:v>
                </c:pt>
                <c:pt idx="995">
                  <c:v>713.09100000000001</c:v>
                </c:pt>
                <c:pt idx="996">
                  <c:v>710.71900000000005</c:v>
                </c:pt>
                <c:pt idx="997">
                  <c:v>708.42100000000005</c:v>
                </c:pt>
                <c:pt idx="998">
                  <c:v>706.09</c:v>
                </c:pt>
                <c:pt idx="999">
                  <c:v>703.74</c:v>
                </c:pt>
                <c:pt idx="1000">
                  <c:v>701.45899999999995</c:v>
                </c:pt>
                <c:pt idx="1001">
                  <c:v>699.14200000000005</c:v>
                </c:pt>
                <c:pt idx="1002">
                  <c:v>696.85</c:v>
                </c:pt>
                <c:pt idx="1003">
                  <c:v>694.60699999999997</c:v>
                </c:pt>
                <c:pt idx="1004">
                  <c:v>692.33699999999999</c:v>
                </c:pt>
                <c:pt idx="1005">
                  <c:v>690.10199999999998</c:v>
                </c:pt>
                <c:pt idx="1006">
                  <c:v>687.91</c:v>
                </c:pt>
                <c:pt idx="1007">
                  <c:v>685.71100000000001</c:v>
                </c:pt>
                <c:pt idx="1008">
                  <c:v>683.53599999999994</c:v>
                </c:pt>
                <c:pt idx="1009">
                  <c:v>681.39599999999996</c:v>
                </c:pt>
                <c:pt idx="1010">
                  <c:v>679.25400000000002</c:v>
                </c:pt>
                <c:pt idx="1011">
                  <c:v>677.11300000000006</c:v>
                </c:pt>
                <c:pt idx="1012">
                  <c:v>674.99199999999996</c:v>
                </c:pt>
                <c:pt idx="1013">
                  <c:v>672.86099999999999</c:v>
                </c:pt>
                <c:pt idx="1014">
                  <c:v>670.70500000000004</c:v>
                </c:pt>
                <c:pt idx="1015">
                  <c:v>668.56200000000001</c:v>
                </c:pt>
                <c:pt idx="1016">
                  <c:v>666.40599999999995</c:v>
                </c:pt>
                <c:pt idx="1017">
                  <c:v>664.21699999999998</c:v>
                </c:pt>
                <c:pt idx="1018">
                  <c:v>662.05600000000004</c:v>
                </c:pt>
                <c:pt idx="1019">
                  <c:v>659.899</c:v>
                </c:pt>
                <c:pt idx="1020">
                  <c:v>657.74599999999998</c:v>
                </c:pt>
                <c:pt idx="1021">
                  <c:v>655.64599999999996</c:v>
                </c:pt>
                <c:pt idx="1022">
                  <c:v>653.601</c:v>
                </c:pt>
                <c:pt idx="1023">
                  <c:v>651.59799999999996</c:v>
                </c:pt>
                <c:pt idx="1024">
                  <c:v>649.69100000000003</c:v>
                </c:pt>
                <c:pt idx="1025">
                  <c:v>647.88699999999994</c:v>
                </c:pt>
                <c:pt idx="1026">
                  <c:v>646.18200000000002</c:v>
                </c:pt>
                <c:pt idx="1027">
                  <c:v>644.61099999999999</c:v>
                </c:pt>
                <c:pt idx="1028">
                  <c:v>643.23900000000003</c:v>
                </c:pt>
                <c:pt idx="1029">
                  <c:v>642.07600000000002</c:v>
                </c:pt>
                <c:pt idx="1030">
                  <c:v>641.14400000000001</c:v>
                </c:pt>
                <c:pt idx="1031">
                  <c:v>640.47900000000004</c:v>
                </c:pt>
                <c:pt idx="1032">
                  <c:v>640.09799999999996</c:v>
                </c:pt>
                <c:pt idx="1033">
                  <c:v>639.98900000000003</c:v>
                </c:pt>
                <c:pt idx="1034">
                  <c:v>640.11500000000001</c:v>
                </c:pt>
                <c:pt idx="1035">
                  <c:v>640.44600000000003</c:v>
                </c:pt>
                <c:pt idx="1036">
                  <c:v>640.94399999999996</c:v>
                </c:pt>
                <c:pt idx="1037">
                  <c:v>641.54600000000005</c:v>
                </c:pt>
                <c:pt idx="1038">
                  <c:v>642.16899999999998</c:v>
                </c:pt>
                <c:pt idx="1039">
                  <c:v>642.74699999999996</c:v>
                </c:pt>
                <c:pt idx="1040">
                  <c:v>643.19000000000005</c:v>
                </c:pt>
                <c:pt idx="1041">
                  <c:v>643.38900000000001</c:v>
                </c:pt>
                <c:pt idx="1042">
                  <c:v>643.25300000000004</c:v>
                </c:pt>
                <c:pt idx="1043">
                  <c:v>642.69600000000003</c:v>
                </c:pt>
                <c:pt idx="1044">
                  <c:v>641.63099999999997</c:v>
                </c:pt>
                <c:pt idx="1045">
                  <c:v>640.04899999999998</c:v>
                </c:pt>
                <c:pt idx="1046">
                  <c:v>637.90800000000002</c:v>
                </c:pt>
                <c:pt idx="1047">
                  <c:v>635.38499999999999</c:v>
                </c:pt>
                <c:pt idx="1048">
                  <c:v>632.62199999999996</c:v>
                </c:pt>
                <c:pt idx="1049">
                  <c:v>629.69799999999998</c:v>
                </c:pt>
                <c:pt idx="1050">
                  <c:v>626.70899999999995</c:v>
                </c:pt>
                <c:pt idx="1051">
                  <c:v>623.58799999999997</c:v>
                </c:pt>
                <c:pt idx="1052">
                  <c:v>620.38900000000001</c:v>
                </c:pt>
                <c:pt idx="1053">
                  <c:v>617.18600000000004</c:v>
                </c:pt>
                <c:pt idx="1054">
                  <c:v>614.03300000000002</c:v>
                </c:pt>
                <c:pt idx="1055">
                  <c:v>610.99199999999996</c:v>
                </c:pt>
                <c:pt idx="1056">
                  <c:v>608.14099999999996</c:v>
                </c:pt>
                <c:pt idx="1057">
                  <c:v>605.56100000000004</c:v>
                </c:pt>
                <c:pt idx="1058">
                  <c:v>603.33399999999995</c:v>
                </c:pt>
                <c:pt idx="1059">
                  <c:v>601.46500000000003</c:v>
                </c:pt>
                <c:pt idx="1060">
                  <c:v>599.89800000000002</c:v>
                </c:pt>
                <c:pt idx="1061">
                  <c:v>598.53099999999995</c:v>
                </c:pt>
                <c:pt idx="1062">
                  <c:v>597.21799999999996</c:v>
                </c:pt>
                <c:pt idx="1063">
                  <c:v>595.81500000000005</c:v>
                </c:pt>
                <c:pt idx="1064">
                  <c:v>594.24099999999999</c:v>
                </c:pt>
                <c:pt idx="1065">
                  <c:v>592.44299999999998</c:v>
                </c:pt>
                <c:pt idx="1066">
                  <c:v>590.41399999999999</c:v>
                </c:pt>
                <c:pt idx="1067">
                  <c:v>588.20399999999995</c:v>
                </c:pt>
                <c:pt idx="1068">
                  <c:v>585.89099999999996</c:v>
                </c:pt>
                <c:pt idx="1069">
                  <c:v>583.58699999999999</c:v>
                </c:pt>
                <c:pt idx="1070">
                  <c:v>581.44600000000003</c:v>
                </c:pt>
                <c:pt idx="1071">
                  <c:v>579.63300000000004</c:v>
                </c:pt>
                <c:pt idx="1072">
                  <c:v>578.19600000000003</c:v>
                </c:pt>
                <c:pt idx="1073">
                  <c:v>577.03200000000004</c:v>
                </c:pt>
                <c:pt idx="1074">
                  <c:v>575.96199999999999</c:v>
                </c:pt>
                <c:pt idx="1075">
                  <c:v>574.702</c:v>
                </c:pt>
                <c:pt idx="1076">
                  <c:v>573.03</c:v>
                </c:pt>
                <c:pt idx="1077">
                  <c:v>570.83500000000004</c:v>
                </c:pt>
                <c:pt idx="1078">
                  <c:v>568.04499999999996</c:v>
                </c:pt>
                <c:pt idx="1079">
                  <c:v>564.71799999999996</c:v>
                </c:pt>
                <c:pt idx="1080">
                  <c:v>560.97199999999998</c:v>
                </c:pt>
                <c:pt idx="1081">
                  <c:v>556.92899999999997</c:v>
                </c:pt>
                <c:pt idx="1082">
                  <c:v>552.74099999999999</c:v>
                </c:pt>
                <c:pt idx="1083">
                  <c:v>548.57899999999995</c:v>
                </c:pt>
                <c:pt idx="1084">
                  <c:v>544.54700000000003</c:v>
                </c:pt>
                <c:pt idx="1085">
                  <c:v>540.83799999999997</c:v>
                </c:pt>
                <c:pt idx="1086">
                  <c:v>537.55399999999997</c:v>
                </c:pt>
                <c:pt idx="1087">
                  <c:v>534.71100000000001</c:v>
                </c:pt>
                <c:pt idx="1088">
                  <c:v>532.22400000000005</c:v>
                </c:pt>
                <c:pt idx="1089">
                  <c:v>530.02300000000002</c:v>
                </c:pt>
                <c:pt idx="1090">
                  <c:v>528.07299999999998</c:v>
                </c:pt>
                <c:pt idx="1091">
                  <c:v>526.34400000000005</c:v>
                </c:pt>
                <c:pt idx="1092">
                  <c:v>524.79600000000005</c:v>
                </c:pt>
                <c:pt idx="1093">
                  <c:v>523.36599999999999</c:v>
                </c:pt>
                <c:pt idx="1094">
                  <c:v>521.95100000000002</c:v>
                </c:pt>
                <c:pt idx="1095">
                  <c:v>520.42499999999995</c:v>
                </c:pt>
                <c:pt idx="1096">
                  <c:v>518.69200000000001</c:v>
                </c:pt>
                <c:pt idx="1097">
                  <c:v>516.70299999999997</c:v>
                </c:pt>
                <c:pt idx="1098">
                  <c:v>514.48199999999997</c:v>
                </c:pt>
                <c:pt idx="1099">
                  <c:v>512.10900000000004</c:v>
                </c:pt>
                <c:pt idx="1100">
                  <c:v>509.697</c:v>
                </c:pt>
                <c:pt idx="1101">
                  <c:v>507.36599999999999</c:v>
                </c:pt>
                <c:pt idx="1102">
                  <c:v>505.27600000000001</c:v>
                </c:pt>
                <c:pt idx="1103">
                  <c:v>503.61799999999999</c:v>
                </c:pt>
                <c:pt idx="1104">
                  <c:v>502.40800000000002</c:v>
                </c:pt>
                <c:pt idx="1105">
                  <c:v>501.52300000000002</c:v>
                </c:pt>
                <c:pt idx="1106">
                  <c:v>500.77699999999999</c:v>
                </c:pt>
                <c:pt idx="1107">
                  <c:v>500.03500000000003</c:v>
                </c:pt>
                <c:pt idx="1108">
                  <c:v>499.22800000000001</c:v>
                </c:pt>
                <c:pt idx="1109">
                  <c:v>498.26400000000001</c:v>
                </c:pt>
                <c:pt idx="1110">
                  <c:v>497.10199999999998</c:v>
                </c:pt>
                <c:pt idx="1111">
                  <c:v>495.779</c:v>
                </c:pt>
                <c:pt idx="1112">
                  <c:v>494.36599999999999</c:v>
                </c:pt>
                <c:pt idx="1113">
                  <c:v>492.88600000000002</c:v>
                </c:pt>
                <c:pt idx="1114">
                  <c:v>491.43299999999999</c:v>
                </c:pt>
                <c:pt idx="1115">
                  <c:v>489.99799999999999</c:v>
                </c:pt>
                <c:pt idx="1116">
                  <c:v>488.72800000000001</c:v>
                </c:pt>
                <c:pt idx="1117">
                  <c:v>487.73</c:v>
                </c:pt>
                <c:pt idx="1118">
                  <c:v>487.18599999999998</c:v>
                </c:pt>
                <c:pt idx="1119">
                  <c:v>487.28800000000001</c:v>
                </c:pt>
                <c:pt idx="1120">
                  <c:v>488.02800000000002</c:v>
                </c:pt>
                <c:pt idx="1121">
                  <c:v>489.22899999999998</c:v>
                </c:pt>
                <c:pt idx="1122">
                  <c:v>490.62200000000001</c:v>
                </c:pt>
                <c:pt idx="1123">
                  <c:v>491.74</c:v>
                </c:pt>
                <c:pt idx="1124">
                  <c:v>492.44299999999998</c:v>
                </c:pt>
                <c:pt idx="1125">
                  <c:v>492.61200000000002</c:v>
                </c:pt>
                <c:pt idx="1126">
                  <c:v>492.32600000000002</c:v>
                </c:pt>
                <c:pt idx="1127">
                  <c:v>491.471</c:v>
                </c:pt>
                <c:pt idx="1128">
                  <c:v>490.13299999999998</c:v>
                </c:pt>
                <c:pt idx="1129">
                  <c:v>488.39</c:v>
                </c:pt>
                <c:pt idx="1130">
                  <c:v>486.19200000000001</c:v>
                </c:pt>
                <c:pt idx="1131">
                  <c:v>483.55200000000002</c:v>
                </c:pt>
                <c:pt idx="1132">
                  <c:v>480.56200000000001</c:v>
                </c:pt>
                <c:pt idx="1133">
                  <c:v>477.40300000000002</c:v>
                </c:pt>
                <c:pt idx="1134">
                  <c:v>474.21600000000001</c:v>
                </c:pt>
                <c:pt idx="1135">
                  <c:v>471.077</c:v>
                </c:pt>
                <c:pt idx="1136">
                  <c:v>468.02600000000001</c:v>
                </c:pt>
                <c:pt idx="1137">
                  <c:v>465.03699999999998</c:v>
                </c:pt>
                <c:pt idx="1138">
                  <c:v>462.10199999999998</c:v>
                </c:pt>
                <c:pt idx="1139">
                  <c:v>459.24599999999998</c:v>
                </c:pt>
                <c:pt idx="1140">
                  <c:v>456.476</c:v>
                </c:pt>
                <c:pt idx="1141">
                  <c:v>453.82900000000001</c:v>
                </c:pt>
                <c:pt idx="1142">
                  <c:v>451.363</c:v>
                </c:pt>
                <c:pt idx="1143">
                  <c:v>449.11</c:v>
                </c:pt>
                <c:pt idx="1144">
                  <c:v>447.1</c:v>
                </c:pt>
                <c:pt idx="1145">
                  <c:v>445.31400000000002</c:v>
                </c:pt>
                <c:pt idx="1146">
                  <c:v>443.71100000000001</c:v>
                </c:pt>
                <c:pt idx="1147">
                  <c:v>442.24299999999999</c:v>
                </c:pt>
                <c:pt idx="1148">
                  <c:v>440.851</c:v>
                </c:pt>
                <c:pt idx="1149">
                  <c:v>439.48099999999999</c:v>
                </c:pt>
                <c:pt idx="1150">
                  <c:v>438.09300000000002</c:v>
                </c:pt>
                <c:pt idx="1151">
                  <c:v>436.67399999999998</c:v>
                </c:pt>
                <c:pt idx="1152">
                  <c:v>435.22699999999998</c:v>
                </c:pt>
                <c:pt idx="1153">
                  <c:v>433.76799999999997</c:v>
                </c:pt>
                <c:pt idx="1154">
                  <c:v>432.32</c:v>
                </c:pt>
                <c:pt idx="1155">
                  <c:v>430.90199999999999</c:v>
                </c:pt>
                <c:pt idx="1156">
                  <c:v>429.53199999999998</c:v>
                </c:pt>
                <c:pt idx="1157">
                  <c:v>428.21699999999998</c:v>
                </c:pt>
                <c:pt idx="1158">
                  <c:v>426.952</c:v>
                </c:pt>
                <c:pt idx="1159">
                  <c:v>425.71800000000002</c:v>
                </c:pt>
                <c:pt idx="1160">
                  <c:v>424.49200000000002</c:v>
                </c:pt>
                <c:pt idx="1161">
                  <c:v>423.26100000000002</c:v>
                </c:pt>
                <c:pt idx="1162">
                  <c:v>422.024</c:v>
                </c:pt>
                <c:pt idx="1163">
                  <c:v>420.78699999999998</c:v>
                </c:pt>
                <c:pt idx="1164">
                  <c:v>419.56599999999997</c:v>
                </c:pt>
                <c:pt idx="1165">
                  <c:v>418.36700000000002</c:v>
                </c:pt>
                <c:pt idx="1166">
                  <c:v>417.2</c:v>
                </c:pt>
                <c:pt idx="1167">
                  <c:v>416.06900000000002</c:v>
                </c:pt>
                <c:pt idx="1168">
                  <c:v>414.97899999999998</c:v>
                </c:pt>
                <c:pt idx="1169">
                  <c:v>413.935</c:v>
                </c:pt>
                <c:pt idx="1170">
                  <c:v>412.94</c:v>
                </c:pt>
                <c:pt idx="1171">
                  <c:v>411.99299999999999</c:v>
                </c:pt>
                <c:pt idx="1172">
                  <c:v>411.10199999999998</c:v>
                </c:pt>
                <c:pt idx="1173">
                  <c:v>410.26400000000001</c:v>
                </c:pt>
                <c:pt idx="1174">
                  <c:v>409.464</c:v>
                </c:pt>
                <c:pt idx="1175">
                  <c:v>408.68900000000002</c:v>
                </c:pt>
                <c:pt idx="1176">
                  <c:v>407.93700000000001</c:v>
                </c:pt>
                <c:pt idx="1177">
                  <c:v>407.21300000000002</c:v>
                </c:pt>
                <c:pt idx="1178">
                  <c:v>406.524</c:v>
                </c:pt>
                <c:pt idx="1179">
                  <c:v>405.87400000000002</c:v>
                </c:pt>
                <c:pt idx="1180">
                  <c:v>405.30099999999999</c:v>
                </c:pt>
                <c:pt idx="1181">
                  <c:v>404.83600000000001</c:v>
                </c:pt>
                <c:pt idx="1182">
                  <c:v>404.52100000000002</c:v>
                </c:pt>
                <c:pt idx="1183">
                  <c:v>404.36</c:v>
                </c:pt>
                <c:pt idx="1184">
                  <c:v>404.334</c:v>
                </c:pt>
                <c:pt idx="1185">
                  <c:v>404.404</c:v>
                </c:pt>
                <c:pt idx="1186">
                  <c:v>404.52699999999999</c:v>
                </c:pt>
                <c:pt idx="1187">
                  <c:v>404.661</c:v>
                </c:pt>
                <c:pt idx="1188">
                  <c:v>404.78399999999999</c:v>
                </c:pt>
                <c:pt idx="1189">
                  <c:v>404.93400000000003</c:v>
                </c:pt>
                <c:pt idx="1190">
                  <c:v>405.15100000000001</c:v>
                </c:pt>
                <c:pt idx="1191">
                  <c:v>405.48899999999998</c:v>
                </c:pt>
                <c:pt idx="1192">
                  <c:v>406.012</c:v>
                </c:pt>
                <c:pt idx="1193">
                  <c:v>406.77100000000002</c:v>
                </c:pt>
                <c:pt idx="1194">
                  <c:v>407.791</c:v>
                </c:pt>
                <c:pt idx="1195">
                  <c:v>409.053</c:v>
                </c:pt>
                <c:pt idx="1196">
                  <c:v>410.48599999999999</c:v>
                </c:pt>
                <c:pt idx="1197">
                  <c:v>411.99299999999999</c:v>
                </c:pt>
                <c:pt idx="1198">
                  <c:v>413.53300000000002</c:v>
                </c:pt>
                <c:pt idx="1199">
                  <c:v>415.01799999999997</c:v>
                </c:pt>
                <c:pt idx="1200">
                  <c:v>416.37599999999998</c:v>
                </c:pt>
                <c:pt idx="1201">
                  <c:v>417.55900000000003</c:v>
                </c:pt>
                <c:pt idx="1202">
                  <c:v>418.536</c:v>
                </c:pt>
                <c:pt idx="1203">
                  <c:v>419.29700000000003</c:v>
                </c:pt>
                <c:pt idx="1204">
                  <c:v>419.85199999999998</c:v>
                </c:pt>
                <c:pt idx="1205">
                  <c:v>420.18200000000002</c:v>
                </c:pt>
                <c:pt idx="1206">
                  <c:v>420.29599999999999</c:v>
                </c:pt>
                <c:pt idx="1207">
                  <c:v>420.23500000000001</c:v>
                </c:pt>
                <c:pt idx="1208">
                  <c:v>420.01299999999998</c:v>
                </c:pt>
                <c:pt idx="1209">
                  <c:v>419.62099999999998</c:v>
                </c:pt>
                <c:pt idx="1210">
                  <c:v>419.05</c:v>
                </c:pt>
                <c:pt idx="1211">
                  <c:v>418.34500000000003</c:v>
                </c:pt>
                <c:pt idx="1212">
                  <c:v>417.55900000000003</c:v>
                </c:pt>
                <c:pt idx="1213">
                  <c:v>416.73899999999998</c:v>
                </c:pt>
                <c:pt idx="1214">
                  <c:v>415.947</c:v>
                </c:pt>
                <c:pt idx="1215">
                  <c:v>415.19600000000003</c:v>
                </c:pt>
                <c:pt idx="1216">
                  <c:v>414.58100000000002</c:v>
                </c:pt>
                <c:pt idx="1217">
                  <c:v>414.137</c:v>
                </c:pt>
                <c:pt idx="1218">
                  <c:v>413.916</c:v>
                </c:pt>
                <c:pt idx="1219">
                  <c:v>414.02100000000002</c:v>
                </c:pt>
                <c:pt idx="1220">
                  <c:v>414.39600000000002</c:v>
                </c:pt>
                <c:pt idx="1221">
                  <c:v>414.99400000000003</c:v>
                </c:pt>
                <c:pt idx="1222">
                  <c:v>415.79199999999997</c:v>
                </c:pt>
                <c:pt idx="1223">
                  <c:v>416.77100000000002</c:v>
                </c:pt>
                <c:pt idx="1224">
                  <c:v>417.92399999999998</c:v>
                </c:pt>
                <c:pt idx="1225">
                  <c:v>419.25799999999998</c:v>
                </c:pt>
                <c:pt idx="1226">
                  <c:v>420.74799999999999</c:v>
                </c:pt>
                <c:pt idx="1227">
                  <c:v>422.37099999999998</c:v>
                </c:pt>
                <c:pt idx="1228">
                  <c:v>424.09100000000001</c:v>
                </c:pt>
                <c:pt idx="1229">
                  <c:v>425.81900000000002</c:v>
                </c:pt>
                <c:pt idx="1230">
                  <c:v>427.51499999999999</c:v>
                </c:pt>
                <c:pt idx="1231">
                  <c:v>429.19099999999997</c:v>
                </c:pt>
                <c:pt idx="1232">
                  <c:v>430.86500000000001</c:v>
                </c:pt>
                <c:pt idx="1233">
                  <c:v>432.56599999999997</c:v>
                </c:pt>
                <c:pt idx="1234">
                  <c:v>434.30399999999997</c:v>
                </c:pt>
                <c:pt idx="1235">
                  <c:v>436.072</c:v>
                </c:pt>
                <c:pt idx="1236">
                  <c:v>437.82600000000002</c:v>
                </c:pt>
                <c:pt idx="1237">
                  <c:v>439.52800000000002</c:v>
                </c:pt>
                <c:pt idx="1238">
                  <c:v>441.15</c:v>
                </c:pt>
                <c:pt idx="1239">
                  <c:v>442.67099999999999</c:v>
                </c:pt>
                <c:pt idx="1240">
                  <c:v>444.09800000000001</c:v>
                </c:pt>
                <c:pt idx="1241">
                  <c:v>445.45699999999999</c:v>
                </c:pt>
                <c:pt idx="1242">
                  <c:v>446.77499999999998</c:v>
                </c:pt>
                <c:pt idx="1243">
                  <c:v>448.09100000000001</c:v>
                </c:pt>
                <c:pt idx="1244">
                  <c:v>449.43700000000001</c:v>
                </c:pt>
                <c:pt idx="1245">
                  <c:v>450.83300000000003</c:v>
                </c:pt>
                <c:pt idx="1246">
                  <c:v>452.28300000000002</c:v>
                </c:pt>
                <c:pt idx="1247">
                  <c:v>453.767</c:v>
                </c:pt>
                <c:pt idx="1248">
                  <c:v>455.24599999999998</c:v>
                </c:pt>
                <c:pt idx="1249">
                  <c:v>456.67099999999999</c:v>
                </c:pt>
                <c:pt idx="1250">
                  <c:v>457.99400000000003</c:v>
                </c:pt>
                <c:pt idx="1251">
                  <c:v>459.15499999999997</c:v>
                </c:pt>
                <c:pt idx="1252">
                  <c:v>460.101</c:v>
                </c:pt>
                <c:pt idx="1253">
                  <c:v>460.774</c:v>
                </c:pt>
                <c:pt idx="1254">
                  <c:v>461.15699999999998</c:v>
                </c:pt>
                <c:pt idx="1255">
                  <c:v>461.28199999999998</c:v>
                </c:pt>
                <c:pt idx="1256">
                  <c:v>461.19400000000002</c:v>
                </c:pt>
                <c:pt idx="1257">
                  <c:v>460.95400000000001</c:v>
                </c:pt>
                <c:pt idx="1258">
                  <c:v>460.58199999999999</c:v>
                </c:pt>
                <c:pt idx="1259">
                  <c:v>460.09899999999999</c:v>
                </c:pt>
                <c:pt idx="1260">
                  <c:v>459.53500000000003</c:v>
                </c:pt>
                <c:pt idx="1261">
                  <c:v>458.92099999999999</c:v>
                </c:pt>
                <c:pt idx="1262">
                  <c:v>458.286</c:v>
                </c:pt>
                <c:pt idx="1263">
                  <c:v>457.64499999999998</c:v>
                </c:pt>
                <c:pt idx="1264">
                  <c:v>457.02199999999999</c:v>
                </c:pt>
                <c:pt idx="1265">
                  <c:v>456.44400000000002</c:v>
                </c:pt>
                <c:pt idx="1266">
                  <c:v>455.92700000000002</c:v>
                </c:pt>
                <c:pt idx="1267">
                  <c:v>455.47899999999998</c:v>
                </c:pt>
                <c:pt idx="1268">
                  <c:v>455.10199999999998</c:v>
                </c:pt>
                <c:pt idx="1269">
                  <c:v>454.791</c:v>
                </c:pt>
                <c:pt idx="1270">
                  <c:v>454.54399999999998</c:v>
                </c:pt>
                <c:pt idx="1271">
                  <c:v>454.34300000000002</c:v>
                </c:pt>
                <c:pt idx="1272">
                  <c:v>454.149</c:v>
                </c:pt>
                <c:pt idx="1273">
                  <c:v>453.92899999999997</c:v>
                </c:pt>
                <c:pt idx="1274">
                  <c:v>453.65499999999997</c:v>
                </c:pt>
                <c:pt idx="1275">
                  <c:v>453.30900000000003</c:v>
                </c:pt>
                <c:pt idx="1276">
                  <c:v>452.88400000000001</c:v>
                </c:pt>
                <c:pt idx="1277">
                  <c:v>452.38900000000001</c:v>
                </c:pt>
                <c:pt idx="1278">
                  <c:v>451.84</c:v>
                </c:pt>
                <c:pt idx="1279">
                  <c:v>451.25900000000001</c:v>
                </c:pt>
                <c:pt idx="1280">
                  <c:v>450.66500000000002</c:v>
                </c:pt>
                <c:pt idx="1281">
                  <c:v>450.07400000000001</c:v>
                </c:pt>
                <c:pt idx="1282">
                  <c:v>449.50400000000002</c:v>
                </c:pt>
                <c:pt idx="1283">
                  <c:v>448.959</c:v>
                </c:pt>
                <c:pt idx="1284">
                  <c:v>448.43400000000003</c:v>
                </c:pt>
                <c:pt idx="1285">
                  <c:v>447.91899999999998</c:v>
                </c:pt>
                <c:pt idx="1286">
                  <c:v>447.4</c:v>
                </c:pt>
                <c:pt idx="1287">
                  <c:v>446.86200000000002</c:v>
                </c:pt>
                <c:pt idx="1288">
                  <c:v>446.298</c:v>
                </c:pt>
                <c:pt idx="1289">
                  <c:v>445.70400000000001</c:v>
                </c:pt>
                <c:pt idx="1290">
                  <c:v>445.084</c:v>
                </c:pt>
                <c:pt idx="1291">
                  <c:v>444.44</c:v>
                </c:pt>
                <c:pt idx="1292">
                  <c:v>443.77600000000001</c:v>
                </c:pt>
                <c:pt idx="1293">
                  <c:v>443.09500000000003</c:v>
                </c:pt>
                <c:pt idx="1294">
                  <c:v>442.42200000000003</c:v>
                </c:pt>
                <c:pt idx="1295">
                  <c:v>441.81</c:v>
                </c:pt>
                <c:pt idx="1296">
                  <c:v>441.34500000000003</c:v>
                </c:pt>
                <c:pt idx="1297">
                  <c:v>441.12099999999998</c:v>
                </c:pt>
                <c:pt idx="1298">
                  <c:v>441.23200000000003</c:v>
                </c:pt>
                <c:pt idx="1299">
                  <c:v>441.73899999999998</c:v>
                </c:pt>
                <c:pt idx="1300">
                  <c:v>442.66800000000001</c:v>
                </c:pt>
                <c:pt idx="1301">
                  <c:v>443.99099999999999</c:v>
                </c:pt>
                <c:pt idx="1302">
                  <c:v>445.62299999999999</c:v>
                </c:pt>
                <c:pt idx="1303">
                  <c:v>447.45</c:v>
                </c:pt>
                <c:pt idx="1304">
                  <c:v>449.33800000000002</c:v>
                </c:pt>
                <c:pt idx="1305">
                  <c:v>451.14600000000002</c:v>
                </c:pt>
                <c:pt idx="1306">
                  <c:v>452.87400000000002</c:v>
                </c:pt>
                <c:pt idx="1307">
                  <c:v>454.57299999999998</c:v>
                </c:pt>
                <c:pt idx="1308">
                  <c:v>456.29199999999997</c:v>
                </c:pt>
                <c:pt idx="1309">
                  <c:v>457.99299999999999</c:v>
                </c:pt>
                <c:pt idx="1310">
                  <c:v>459.58499999999998</c:v>
                </c:pt>
                <c:pt idx="1311">
                  <c:v>461.10500000000002</c:v>
                </c:pt>
                <c:pt idx="1312">
                  <c:v>462.50200000000001</c:v>
                </c:pt>
                <c:pt idx="1313">
                  <c:v>463.61599999999999</c:v>
                </c:pt>
                <c:pt idx="1314">
                  <c:v>464.226</c:v>
                </c:pt>
                <c:pt idx="1315">
                  <c:v>464.18700000000001</c:v>
                </c:pt>
                <c:pt idx="1316">
                  <c:v>463.34899999999999</c:v>
                </c:pt>
                <c:pt idx="1317">
                  <c:v>461.733</c:v>
                </c:pt>
                <c:pt idx="1318">
                  <c:v>459.36099999999999</c:v>
                </c:pt>
                <c:pt idx="1319">
                  <c:v>456.29300000000001</c:v>
                </c:pt>
                <c:pt idx="1320">
                  <c:v>452.697</c:v>
                </c:pt>
                <c:pt idx="1321">
                  <c:v>448.77</c:v>
                </c:pt>
                <c:pt idx="1322">
                  <c:v>444.673</c:v>
                </c:pt>
                <c:pt idx="1323">
                  <c:v>440.46899999999999</c:v>
                </c:pt>
                <c:pt idx="1324">
                  <c:v>436.34500000000003</c:v>
                </c:pt>
                <c:pt idx="1325">
                  <c:v>432.46499999999997</c:v>
                </c:pt>
                <c:pt idx="1326">
                  <c:v>428.89</c:v>
                </c:pt>
                <c:pt idx="1327">
                  <c:v>425.80399999999997</c:v>
                </c:pt>
                <c:pt idx="1328">
                  <c:v>423.197</c:v>
                </c:pt>
                <c:pt idx="1329">
                  <c:v>421.03899999999999</c:v>
                </c:pt>
                <c:pt idx="1330">
                  <c:v>419.27100000000002</c:v>
                </c:pt>
                <c:pt idx="1331">
                  <c:v>417.81200000000001</c:v>
                </c:pt>
                <c:pt idx="1332">
                  <c:v>416.56799999999998</c:v>
                </c:pt>
                <c:pt idx="1333">
                  <c:v>415.447</c:v>
                </c:pt>
                <c:pt idx="1334">
                  <c:v>414.36599999999999</c:v>
                </c:pt>
                <c:pt idx="1335">
                  <c:v>413.279</c:v>
                </c:pt>
                <c:pt idx="1336">
                  <c:v>412.16800000000001</c:v>
                </c:pt>
                <c:pt idx="1337">
                  <c:v>411.04399999999998</c:v>
                </c:pt>
                <c:pt idx="1338">
                  <c:v>409.90600000000001</c:v>
                </c:pt>
                <c:pt idx="1339">
                  <c:v>408.79899999999998</c:v>
                </c:pt>
                <c:pt idx="1340">
                  <c:v>407.76400000000001</c:v>
                </c:pt>
                <c:pt idx="1341">
                  <c:v>406.80200000000002</c:v>
                </c:pt>
                <c:pt idx="1342">
                  <c:v>405.89499999999998</c:v>
                </c:pt>
                <c:pt idx="1343">
                  <c:v>405.005</c:v>
                </c:pt>
                <c:pt idx="1344">
                  <c:v>404.108</c:v>
                </c:pt>
                <c:pt idx="1345">
                  <c:v>403.19900000000001</c:v>
                </c:pt>
                <c:pt idx="1346">
                  <c:v>402.279</c:v>
                </c:pt>
                <c:pt idx="1347">
                  <c:v>401.36700000000002</c:v>
                </c:pt>
                <c:pt idx="1348">
                  <c:v>400.49400000000003</c:v>
                </c:pt>
                <c:pt idx="1349">
                  <c:v>399.69</c:v>
                </c:pt>
                <c:pt idx="1350">
                  <c:v>398.97399999999999</c:v>
                </c:pt>
                <c:pt idx="1351">
                  <c:v>398.35399999999998</c:v>
                </c:pt>
                <c:pt idx="1352">
                  <c:v>397.82299999999998</c:v>
                </c:pt>
                <c:pt idx="1353">
                  <c:v>397.37599999999998</c:v>
                </c:pt>
                <c:pt idx="1354">
                  <c:v>397.02</c:v>
                </c:pt>
                <c:pt idx="1355">
                  <c:v>396.76400000000001</c:v>
                </c:pt>
                <c:pt idx="1356">
                  <c:v>396.61099999999999</c:v>
                </c:pt>
                <c:pt idx="1357">
                  <c:v>396.565</c:v>
                </c:pt>
                <c:pt idx="1358">
                  <c:v>396.63600000000002</c:v>
                </c:pt>
                <c:pt idx="1359">
                  <c:v>396.84100000000001</c:v>
                </c:pt>
                <c:pt idx="1360">
                  <c:v>397.20800000000003</c:v>
                </c:pt>
                <c:pt idx="1361">
                  <c:v>397.762</c:v>
                </c:pt>
                <c:pt idx="1362">
                  <c:v>398.53300000000002</c:v>
                </c:pt>
                <c:pt idx="1363">
                  <c:v>399.56700000000001</c:v>
                </c:pt>
                <c:pt idx="1364">
                  <c:v>400.92500000000001</c:v>
                </c:pt>
                <c:pt idx="1365">
                  <c:v>402.67099999999999</c:v>
                </c:pt>
                <c:pt idx="1366">
                  <c:v>404.90899999999999</c:v>
                </c:pt>
                <c:pt idx="1367">
                  <c:v>407.71</c:v>
                </c:pt>
                <c:pt idx="1368">
                  <c:v>411.2</c:v>
                </c:pt>
                <c:pt idx="1369">
                  <c:v>415.452</c:v>
                </c:pt>
                <c:pt idx="1370">
                  <c:v>420.07</c:v>
                </c:pt>
                <c:pt idx="1371">
                  <c:v>424.66</c:v>
                </c:pt>
                <c:pt idx="1372">
                  <c:v>428.74</c:v>
                </c:pt>
                <c:pt idx="1373">
                  <c:v>431.827</c:v>
                </c:pt>
                <c:pt idx="1374">
                  <c:v>434.00599999999997</c:v>
                </c:pt>
                <c:pt idx="1375">
                  <c:v>435.30799999999999</c:v>
                </c:pt>
                <c:pt idx="1376">
                  <c:v>435.95499999999998</c:v>
                </c:pt>
                <c:pt idx="1377">
                  <c:v>435.98500000000001</c:v>
                </c:pt>
                <c:pt idx="1378">
                  <c:v>435.46</c:v>
                </c:pt>
                <c:pt idx="1379">
                  <c:v>434.529</c:v>
                </c:pt>
                <c:pt idx="1380">
                  <c:v>433.41</c:v>
                </c:pt>
                <c:pt idx="1381">
                  <c:v>432.68700000000001</c:v>
                </c:pt>
                <c:pt idx="1382">
                  <c:v>433.45400000000001</c:v>
                </c:pt>
                <c:pt idx="1383">
                  <c:v>438.43799999999999</c:v>
                </c:pt>
                <c:pt idx="1384">
                  <c:v>450.89499999999998</c:v>
                </c:pt>
                <c:pt idx="1385">
                  <c:v>478.03199999999998</c:v>
                </c:pt>
                <c:pt idx="1386">
                  <c:v>527.23099999999999</c:v>
                </c:pt>
                <c:pt idx="1387">
                  <c:v>593.97500000000002</c:v>
                </c:pt>
                <c:pt idx="1388">
                  <c:v>657.505</c:v>
                </c:pt>
                <c:pt idx="1389">
                  <c:v>704.625</c:v>
                </c:pt>
                <c:pt idx="1390">
                  <c:v>732.27</c:v>
                </c:pt>
                <c:pt idx="1391">
                  <c:v>748.01700000000005</c:v>
                </c:pt>
                <c:pt idx="1392">
                  <c:v>762.05</c:v>
                </c:pt>
                <c:pt idx="1393">
                  <c:v>778.48599999999999</c:v>
                </c:pt>
                <c:pt idx="1394">
                  <c:v>797.577</c:v>
                </c:pt>
                <c:pt idx="1395">
                  <c:v>819.41600000000005</c:v>
                </c:pt>
                <c:pt idx="1396">
                  <c:v>842.95799999999997</c:v>
                </c:pt>
                <c:pt idx="1397">
                  <c:v>867.947</c:v>
                </c:pt>
                <c:pt idx="1398">
                  <c:v>894.00199999999995</c:v>
                </c:pt>
                <c:pt idx="1399">
                  <c:v>920.01900000000001</c:v>
                </c:pt>
                <c:pt idx="1400">
                  <c:v>944.99</c:v>
                </c:pt>
                <c:pt idx="1401">
                  <c:v>968.45399999999995</c:v>
                </c:pt>
                <c:pt idx="1402">
                  <c:v>989.80200000000002</c:v>
                </c:pt>
                <c:pt idx="1403">
                  <c:v>1009.09</c:v>
                </c:pt>
                <c:pt idx="1404">
                  <c:v>1026.6099999999999</c:v>
                </c:pt>
                <c:pt idx="1405">
                  <c:v>1042.1500000000001</c:v>
                </c:pt>
                <c:pt idx="1406">
                  <c:v>1055.56</c:v>
                </c:pt>
                <c:pt idx="1407">
                  <c:v>1066.75</c:v>
                </c:pt>
                <c:pt idx="1408">
                  <c:v>1076.04</c:v>
                </c:pt>
                <c:pt idx="1409">
                  <c:v>1083.6600000000001</c:v>
                </c:pt>
                <c:pt idx="1410">
                  <c:v>1089.83</c:v>
                </c:pt>
                <c:pt idx="1411">
                  <c:v>1094.54</c:v>
                </c:pt>
                <c:pt idx="1412">
                  <c:v>1098.21</c:v>
                </c:pt>
                <c:pt idx="1413">
                  <c:v>1101.23</c:v>
                </c:pt>
                <c:pt idx="1414">
                  <c:v>1103.74</c:v>
                </c:pt>
                <c:pt idx="1415">
                  <c:v>1105.92</c:v>
                </c:pt>
                <c:pt idx="1416">
                  <c:v>1107.83</c:v>
                </c:pt>
                <c:pt idx="1417">
                  <c:v>1109.29</c:v>
                </c:pt>
                <c:pt idx="1418">
                  <c:v>1110</c:v>
                </c:pt>
                <c:pt idx="1419">
                  <c:v>1109.77</c:v>
                </c:pt>
                <c:pt idx="1420">
                  <c:v>1108.45</c:v>
                </c:pt>
                <c:pt idx="1421">
                  <c:v>1106.1600000000001</c:v>
                </c:pt>
                <c:pt idx="1422">
                  <c:v>1103.57</c:v>
                </c:pt>
                <c:pt idx="1423">
                  <c:v>1101.49</c:v>
                </c:pt>
                <c:pt idx="1424">
                  <c:v>1100.54</c:v>
                </c:pt>
                <c:pt idx="1425">
                  <c:v>1101.96</c:v>
                </c:pt>
                <c:pt idx="1426">
                  <c:v>1104.27</c:v>
                </c:pt>
                <c:pt idx="1427">
                  <c:v>1104.1300000000001</c:v>
                </c:pt>
                <c:pt idx="1428">
                  <c:v>1100.6500000000001</c:v>
                </c:pt>
                <c:pt idx="1429">
                  <c:v>1094.06</c:v>
                </c:pt>
                <c:pt idx="1430">
                  <c:v>1084.3800000000001</c:v>
                </c:pt>
                <c:pt idx="1431">
                  <c:v>1072.1500000000001</c:v>
                </c:pt>
                <c:pt idx="1432">
                  <c:v>1059.02</c:v>
                </c:pt>
                <c:pt idx="1433">
                  <c:v>1045.6199999999999</c:v>
                </c:pt>
                <c:pt idx="1434">
                  <c:v>1031.76</c:v>
                </c:pt>
                <c:pt idx="1435">
                  <c:v>1016.79</c:v>
                </c:pt>
                <c:pt idx="1436">
                  <c:v>1000.55</c:v>
                </c:pt>
                <c:pt idx="1437">
                  <c:v>984.29899999999998</c:v>
                </c:pt>
                <c:pt idx="1438">
                  <c:v>969.67600000000004</c:v>
                </c:pt>
                <c:pt idx="1439">
                  <c:v>956.89499999999998</c:v>
                </c:pt>
                <c:pt idx="1440">
                  <c:v>945.524</c:v>
                </c:pt>
                <c:pt idx="1441">
                  <c:v>935.03</c:v>
                </c:pt>
                <c:pt idx="1442">
                  <c:v>924.72199999999998</c:v>
                </c:pt>
                <c:pt idx="1443">
                  <c:v>914.14800000000002</c:v>
                </c:pt>
                <c:pt idx="1444">
                  <c:v>903.29200000000003</c:v>
                </c:pt>
                <c:pt idx="1445">
                  <c:v>892.41800000000001</c:v>
                </c:pt>
                <c:pt idx="1446">
                  <c:v>881.84199999999998</c:v>
                </c:pt>
                <c:pt idx="1447">
                  <c:v>871.774</c:v>
                </c:pt>
                <c:pt idx="1448">
                  <c:v>862.29100000000005</c:v>
                </c:pt>
                <c:pt idx="1449">
                  <c:v>853.31799999999998</c:v>
                </c:pt>
                <c:pt idx="1450">
                  <c:v>844.71500000000003</c:v>
                </c:pt>
                <c:pt idx="1451">
                  <c:v>836.327</c:v>
                </c:pt>
                <c:pt idx="1452">
                  <c:v>827.94500000000005</c:v>
                </c:pt>
                <c:pt idx="1453">
                  <c:v>819.46799999999996</c:v>
                </c:pt>
                <c:pt idx="1454">
                  <c:v>811.03499999999997</c:v>
                </c:pt>
                <c:pt idx="1455">
                  <c:v>802.81200000000001</c:v>
                </c:pt>
                <c:pt idx="1456">
                  <c:v>794.96100000000001</c:v>
                </c:pt>
                <c:pt idx="1457">
                  <c:v>787.56899999999996</c:v>
                </c:pt>
                <c:pt idx="1458">
                  <c:v>780.59</c:v>
                </c:pt>
                <c:pt idx="1459">
                  <c:v>773.80100000000004</c:v>
                </c:pt>
                <c:pt idx="1460">
                  <c:v>766.97799999999995</c:v>
                </c:pt>
                <c:pt idx="1461">
                  <c:v>760.05499999999995</c:v>
                </c:pt>
                <c:pt idx="1462">
                  <c:v>753.12800000000004</c:v>
                </c:pt>
                <c:pt idx="1463">
                  <c:v>746.36900000000003</c:v>
                </c:pt>
                <c:pt idx="1464">
                  <c:v>739.94100000000003</c:v>
                </c:pt>
                <c:pt idx="1465">
                  <c:v>733.94200000000001</c:v>
                </c:pt>
                <c:pt idx="1466">
                  <c:v>728.346</c:v>
                </c:pt>
                <c:pt idx="1467">
                  <c:v>723.029</c:v>
                </c:pt>
                <c:pt idx="1468">
                  <c:v>717.77599999999995</c:v>
                </c:pt>
                <c:pt idx="1469">
                  <c:v>712.47699999999998</c:v>
                </c:pt>
                <c:pt idx="1470">
                  <c:v>707.17100000000005</c:v>
                </c:pt>
                <c:pt idx="1471">
                  <c:v>701.92899999999997</c:v>
                </c:pt>
                <c:pt idx="1472">
                  <c:v>696.80700000000002</c:v>
                </c:pt>
                <c:pt idx="1473">
                  <c:v>691.89499999999998</c:v>
                </c:pt>
                <c:pt idx="1474">
                  <c:v>687.20899999999995</c:v>
                </c:pt>
                <c:pt idx="1475">
                  <c:v>682.75099999999998</c:v>
                </c:pt>
                <c:pt idx="1476">
                  <c:v>678.44600000000003</c:v>
                </c:pt>
                <c:pt idx="1477">
                  <c:v>674.178</c:v>
                </c:pt>
                <c:pt idx="1478">
                  <c:v>669.88199999999995</c:v>
                </c:pt>
                <c:pt idx="1479">
                  <c:v>665.529</c:v>
                </c:pt>
                <c:pt idx="1480">
                  <c:v>661.23900000000003</c:v>
                </c:pt>
                <c:pt idx="1481">
                  <c:v>657.13199999999995</c:v>
                </c:pt>
                <c:pt idx="1482">
                  <c:v>653.26499999999999</c:v>
                </c:pt>
                <c:pt idx="1483">
                  <c:v>649.63300000000004</c:v>
                </c:pt>
                <c:pt idx="1484">
                  <c:v>646.28700000000003</c:v>
                </c:pt>
                <c:pt idx="1485">
                  <c:v>643.23800000000006</c:v>
                </c:pt>
                <c:pt idx="1486">
                  <c:v>640.5</c:v>
                </c:pt>
                <c:pt idx="1487">
                  <c:v>637.971</c:v>
                </c:pt>
                <c:pt idx="1488">
                  <c:v>635.53399999999999</c:v>
                </c:pt>
                <c:pt idx="1489">
                  <c:v>633.11699999999996</c:v>
                </c:pt>
                <c:pt idx="1490">
                  <c:v>630.75199999999995</c:v>
                </c:pt>
                <c:pt idx="1491">
                  <c:v>628.46900000000005</c:v>
                </c:pt>
                <c:pt idx="1492">
                  <c:v>626.31100000000004</c:v>
                </c:pt>
                <c:pt idx="1493">
                  <c:v>624.327</c:v>
                </c:pt>
                <c:pt idx="1494">
                  <c:v>622.53300000000002</c:v>
                </c:pt>
                <c:pt idx="1495">
                  <c:v>620.90599999999995</c:v>
                </c:pt>
                <c:pt idx="1496">
                  <c:v>619.40499999999997</c:v>
                </c:pt>
                <c:pt idx="1497">
                  <c:v>617.95500000000004</c:v>
                </c:pt>
                <c:pt idx="1498">
                  <c:v>616.48699999999997</c:v>
                </c:pt>
                <c:pt idx="1499">
                  <c:v>614.98500000000001</c:v>
                </c:pt>
                <c:pt idx="1500">
                  <c:v>613.48</c:v>
                </c:pt>
                <c:pt idx="1501">
                  <c:v>612.00400000000002</c:v>
                </c:pt>
                <c:pt idx="1502">
                  <c:v>610.58900000000006</c:v>
                </c:pt>
                <c:pt idx="1503">
                  <c:v>609.24800000000005</c:v>
                </c:pt>
                <c:pt idx="1504">
                  <c:v>607.97299999999996</c:v>
                </c:pt>
                <c:pt idx="1505">
                  <c:v>606.72199999999998</c:v>
                </c:pt>
                <c:pt idx="1506">
                  <c:v>605.40800000000002</c:v>
                </c:pt>
                <c:pt idx="1507">
                  <c:v>603.85799999999995</c:v>
                </c:pt>
                <c:pt idx="1508">
                  <c:v>601.89800000000002</c:v>
                </c:pt>
                <c:pt idx="1509">
                  <c:v>599.45299999999997</c:v>
                </c:pt>
                <c:pt idx="1510">
                  <c:v>596.61300000000006</c:v>
                </c:pt>
                <c:pt idx="1511">
                  <c:v>593.64599999999996</c:v>
                </c:pt>
                <c:pt idx="1512">
                  <c:v>590.75599999999997</c:v>
                </c:pt>
                <c:pt idx="1513">
                  <c:v>588.16099999999994</c:v>
                </c:pt>
                <c:pt idx="1514">
                  <c:v>586.05899999999997</c:v>
                </c:pt>
                <c:pt idx="1515">
                  <c:v>584.47400000000005</c:v>
                </c:pt>
                <c:pt idx="1516">
                  <c:v>583.45500000000004</c:v>
                </c:pt>
                <c:pt idx="1517">
                  <c:v>583.08100000000002</c:v>
                </c:pt>
                <c:pt idx="1518">
                  <c:v>583.48800000000006</c:v>
                </c:pt>
                <c:pt idx="1519">
                  <c:v>584.86699999999996</c:v>
                </c:pt>
                <c:pt idx="1520">
                  <c:v>587.44200000000001</c:v>
                </c:pt>
                <c:pt idx="1521">
                  <c:v>591.42899999999997</c:v>
                </c:pt>
                <c:pt idx="1522">
                  <c:v>597.08600000000001</c:v>
                </c:pt>
                <c:pt idx="1523">
                  <c:v>604.75</c:v>
                </c:pt>
                <c:pt idx="1524">
                  <c:v>614.827</c:v>
                </c:pt>
                <c:pt idx="1525">
                  <c:v>627.798</c:v>
                </c:pt>
                <c:pt idx="1526">
                  <c:v>644.39300000000003</c:v>
                </c:pt>
                <c:pt idx="1527">
                  <c:v>665.57899999999995</c:v>
                </c:pt>
                <c:pt idx="1528">
                  <c:v>692.12599999999998</c:v>
                </c:pt>
                <c:pt idx="1529">
                  <c:v>725.03200000000004</c:v>
                </c:pt>
                <c:pt idx="1530">
                  <c:v>764.96</c:v>
                </c:pt>
                <c:pt idx="1531">
                  <c:v>811.61099999999999</c:v>
                </c:pt>
                <c:pt idx="1532">
                  <c:v>863.33900000000006</c:v>
                </c:pt>
                <c:pt idx="1533">
                  <c:v>917.548</c:v>
                </c:pt>
                <c:pt idx="1534">
                  <c:v>970.11800000000005</c:v>
                </c:pt>
                <c:pt idx="1535">
                  <c:v>1017.04</c:v>
                </c:pt>
                <c:pt idx="1536">
                  <c:v>1057.28</c:v>
                </c:pt>
                <c:pt idx="1537">
                  <c:v>1088.5999999999999</c:v>
                </c:pt>
                <c:pt idx="1538">
                  <c:v>1110.79</c:v>
                </c:pt>
                <c:pt idx="1539">
                  <c:v>1124.98</c:v>
                </c:pt>
                <c:pt idx="1540">
                  <c:v>1133.7</c:v>
                </c:pt>
                <c:pt idx="1541">
                  <c:v>1139.31</c:v>
                </c:pt>
                <c:pt idx="1542">
                  <c:v>1143.01</c:v>
                </c:pt>
                <c:pt idx="1543">
                  <c:v>1145.77</c:v>
                </c:pt>
                <c:pt idx="1544">
                  <c:v>1145.96</c:v>
                </c:pt>
                <c:pt idx="1545">
                  <c:v>1142.3499999999999</c:v>
                </c:pt>
                <c:pt idx="1546">
                  <c:v>1134.17</c:v>
                </c:pt>
                <c:pt idx="1547">
                  <c:v>1121.03</c:v>
                </c:pt>
                <c:pt idx="1548">
                  <c:v>1104.6099999999999</c:v>
                </c:pt>
                <c:pt idx="1549">
                  <c:v>1088.3699999999999</c:v>
                </c:pt>
                <c:pt idx="1550">
                  <c:v>1075</c:v>
                </c:pt>
                <c:pt idx="1551">
                  <c:v>1064.92</c:v>
                </c:pt>
                <c:pt idx="1552">
                  <c:v>1056.97</c:v>
                </c:pt>
                <c:pt idx="1553">
                  <c:v>1049.57</c:v>
                </c:pt>
                <c:pt idx="1554">
                  <c:v>1042.1099999999999</c:v>
                </c:pt>
                <c:pt idx="1555">
                  <c:v>1034.6300000000001</c:v>
                </c:pt>
                <c:pt idx="1556">
                  <c:v>1027.46</c:v>
                </c:pt>
                <c:pt idx="1557">
                  <c:v>1021.64</c:v>
                </c:pt>
                <c:pt idx="1558">
                  <c:v>1018.93</c:v>
                </c:pt>
                <c:pt idx="1559">
                  <c:v>1021.79</c:v>
                </c:pt>
                <c:pt idx="1560">
                  <c:v>1031.67</c:v>
                </c:pt>
                <c:pt idx="1561">
                  <c:v>1046.95</c:v>
                </c:pt>
                <c:pt idx="1562">
                  <c:v>1061.29</c:v>
                </c:pt>
                <c:pt idx="1563">
                  <c:v>1069.07</c:v>
                </c:pt>
                <c:pt idx="1564">
                  <c:v>1068.8599999999999</c:v>
                </c:pt>
                <c:pt idx="1565">
                  <c:v>1063.7</c:v>
                </c:pt>
                <c:pt idx="1566">
                  <c:v>1054.6199999999999</c:v>
                </c:pt>
                <c:pt idx="1567">
                  <c:v>1041.01</c:v>
                </c:pt>
                <c:pt idx="1568">
                  <c:v>1023.86</c:v>
                </c:pt>
                <c:pt idx="1569">
                  <c:v>1006.32</c:v>
                </c:pt>
                <c:pt idx="1570">
                  <c:v>990.68600000000004</c:v>
                </c:pt>
                <c:pt idx="1571">
                  <c:v>979.41399999999999</c:v>
                </c:pt>
                <c:pt idx="1572">
                  <c:v>971.44</c:v>
                </c:pt>
                <c:pt idx="1573">
                  <c:v>966.59799999999996</c:v>
                </c:pt>
                <c:pt idx="1574">
                  <c:v>964.33600000000001</c:v>
                </c:pt>
                <c:pt idx="1575">
                  <c:v>964.07299999999998</c:v>
                </c:pt>
                <c:pt idx="1576">
                  <c:v>964.95399999999995</c:v>
                </c:pt>
                <c:pt idx="1577">
                  <c:v>966.04600000000005</c:v>
                </c:pt>
                <c:pt idx="1578">
                  <c:v>966.96600000000001</c:v>
                </c:pt>
                <c:pt idx="1579">
                  <c:v>967.56500000000005</c:v>
                </c:pt>
                <c:pt idx="1580">
                  <c:v>967.88499999999999</c:v>
                </c:pt>
                <c:pt idx="1581">
                  <c:v>967.44200000000001</c:v>
                </c:pt>
                <c:pt idx="1582">
                  <c:v>966.01800000000003</c:v>
                </c:pt>
                <c:pt idx="1583">
                  <c:v>963.58100000000002</c:v>
                </c:pt>
                <c:pt idx="1584">
                  <c:v>960.46500000000003</c:v>
                </c:pt>
                <c:pt idx="1585">
                  <c:v>957.00199999999995</c:v>
                </c:pt>
                <c:pt idx="1586">
                  <c:v>953.44200000000001</c:v>
                </c:pt>
                <c:pt idx="1587">
                  <c:v>949.95399999999995</c:v>
                </c:pt>
                <c:pt idx="1588">
                  <c:v>946.649</c:v>
                </c:pt>
                <c:pt idx="1589">
                  <c:v>943.51499999999999</c:v>
                </c:pt>
                <c:pt idx="1590">
                  <c:v>940.54499999999996</c:v>
                </c:pt>
                <c:pt idx="1591">
                  <c:v>937.68600000000004</c:v>
                </c:pt>
                <c:pt idx="1592">
                  <c:v>934.83500000000004</c:v>
                </c:pt>
                <c:pt idx="1593">
                  <c:v>931.851</c:v>
                </c:pt>
                <c:pt idx="1594">
                  <c:v>928.62699999999995</c:v>
                </c:pt>
                <c:pt idx="1595">
                  <c:v>925.11199999999997</c:v>
                </c:pt>
                <c:pt idx="1596">
                  <c:v>921.38300000000004</c:v>
                </c:pt>
                <c:pt idx="1597">
                  <c:v>917.56299999999999</c:v>
                </c:pt>
                <c:pt idx="1598">
                  <c:v>913.78200000000004</c:v>
                </c:pt>
                <c:pt idx="1599">
                  <c:v>910.15099999999995</c:v>
                </c:pt>
                <c:pt idx="1600">
                  <c:v>906.72900000000004</c:v>
                </c:pt>
                <c:pt idx="1601">
                  <c:v>903.51599999999996</c:v>
                </c:pt>
                <c:pt idx="1602">
                  <c:v>900.50800000000004</c:v>
                </c:pt>
                <c:pt idx="1603">
                  <c:v>897.64800000000002</c:v>
                </c:pt>
                <c:pt idx="1604">
                  <c:v>895.12900000000002</c:v>
                </c:pt>
                <c:pt idx="1605">
                  <c:v>893.20500000000004</c:v>
                </c:pt>
                <c:pt idx="1606">
                  <c:v>891.86099999999999</c:v>
                </c:pt>
                <c:pt idx="1607">
                  <c:v>891.15700000000004</c:v>
                </c:pt>
                <c:pt idx="1608">
                  <c:v>891.24099999999999</c:v>
                </c:pt>
                <c:pt idx="1609">
                  <c:v>892.25699999999995</c:v>
                </c:pt>
                <c:pt idx="1610">
                  <c:v>894.34</c:v>
                </c:pt>
                <c:pt idx="1611">
                  <c:v>897.63800000000003</c:v>
                </c:pt>
                <c:pt idx="1612">
                  <c:v>902.30200000000002</c:v>
                </c:pt>
                <c:pt idx="1613">
                  <c:v>908.471</c:v>
                </c:pt>
                <c:pt idx="1614">
                  <c:v>916.28</c:v>
                </c:pt>
                <c:pt idx="1615">
                  <c:v>925.79100000000005</c:v>
                </c:pt>
                <c:pt idx="1616">
                  <c:v>936.99</c:v>
                </c:pt>
                <c:pt idx="1617">
                  <c:v>949.83</c:v>
                </c:pt>
                <c:pt idx="1618">
                  <c:v>964.09400000000005</c:v>
                </c:pt>
                <c:pt idx="1619">
                  <c:v>979.53200000000004</c:v>
                </c:pt>
                <c:pt idx="1620">
                  <c:v>995.80700000000002</c:v>
                </c:pt>
                <c:pt idx="1621">
                  <c:v>1012.49</c:v>
                </c:pt>
                <c:pt idx="1622">
                  <c:v>1029.5</c:v>
                </c:pt>
                <c:pt idx="1623">
                  <c:v>1046.6099999999999</c:v>
                </c:pt>
                <c:pt idx="1624">
                  <c:v>1063.6600000000001</c:v>
                </c:pt>
                <c:pt idx="1625">
                  <c:v>1080.4000000000001</c:v>
                </c:pt>
                <c:pt idx="1626">
                  <c:v>1096.6199999999999</c:v>
                </c:pt>
                <c:pt idx="1627">
                  <c:v>1112.1600000000001</c:v>
                </c:pt>
                <c:pt idx="1628">
                  <c:v>1126.9000000000001</c:v>
                </c:pt>
                <c:pt idx="1629">
                  <c:v>1140.73</c:v>
                </c:pt>
                <c:pt idx="1630">
                  <c:v>1153.53</c:v>
                </c:pt>
                <c:pt idx="1631">
                  <c:v>1165.29</c:v>
                </c:pt>
                <c:pt idx="1632">
                  <c:v>1176.01</c:v>
                </c:pt>
                <c:pt idx="1633">
                  <c:v>1185.73</c:v>
                </c:pt>
                <c:pt idx="1634">
                  <c:v>1194.49</c:v>
                </c:pt>
                <c:pt idx="1635">
                  <c:v>1202.32</c:v>
                </c:pt>
                <c:pt idx="1636">
                  <c:v>1209.26</c:v>
                </c:pt>
                <c:pt idx="1637">
                  <c:v>1215.3</c:v>
                </c:pt>
                <c:pt idx="1638">
                  <c:v>1220.4000000000001</c:v>
                </c:pt>
                <c:pt idx="1639">
                  <c:v>1224.6099999999999</c:v>
                </c:pt>
                <c:pt idx="1640">
                  <c:v>1228.06</c:v>
                </c:pt>
                <c:pt idx="1641">
                  <c:v>1230.8800000000001</c:v>
                </c:pt>
                <c:pt idx="1642">
                  <c:v>1233.26</c:v>
                </c:pt>
                <c:pt idx="1643">
                  <c:v>1235.48</c:v>
                </c:pt>
                <c:pt idx="1644">
                  <c:v>1237.75</c:v>
                </c:pt>
                <c:pt idx="1645">
                  <c:v>1240.6600000000001</c:v>
                </c:pt>
                <c:pt idx="1646">
                  <c:v>1245.04</c:v>
                </c:pt>
                <c:pt idx="1647">
                  <c:v>1251.8699999999999</c:v>
                </c:pt>
                <c:pt idx="1648">
                  <c:v>1261.8699999999999</c:v>
                </c:pt>
                <c:pt idx="1649">
                  <c:v>1275.18</c:v>
                </c:pt>
                <c:pt idx="1650">
                  <c:v>1291.5</c:v>
                </c:pt>
                <c:pt idx="1651">
                  <c:v>1308.7</c:v>
                </c:pt>
                <c:pt idx="1652">
                  <c:v>1322.82</c:v>
                </c:pt>
                <c:pt idx="1653">
                  <c:v>1331.38</c:v>
                </c:pt>
                <c:pt idx="1654">
                  <c:v>1334.24</c:v>
                </c:pt>
                <c:pt idx="1655">
                  <c:v>1332.5</c:v>
                </c:pt>
                <c:pt idx="1656">
                  <c:v>1328.18</c:v>
                </c:pt>
                <c:pt idx="1657">
                  <c:v>1322.29</c:v>
                </c:pt>
                <c:pt idx="1658">
                  <c:v>1315.6</c:v>
                </c:pt>
                <c:pt idx="1659">
                  <c:v>1307.96</c:v>
                </c:pt>
                <c:pt idx="1660">
                  <c:v>1300.01</c:v>
                </c:pt>
                <c:pt idx="1661">
                  <c:v>1291.94</c:v>
                </c:pt>
                <c:pt idx="1662">
                  <c:v>1283.6500000000001</c:v>
                </c:pt>
                <c:pt idx="1663">
                  <c:v>1275.67</c:v>
                </c:pt>
                <c:pt idx="1664">
                  <c:v>1268.3</c:v>
                </c:pt>
                <c:pt idx="1665">
                  <c:v>1261.83</c:v>
                </c:pt>
                <c:pt idx="1666">
                  <c:v>1256.5</c:v>
                </c:pt>
                <c:pt idx="1667">
                  <c:v>1252.3599999999999</c:v>
                </c:pt>
                <c:pt idx="1668">
                  <c:v>1249.54</c:v>
                </c:pt>
                <c:pt idx="1669">
                  <c:v>1248.5999999999999</c:v>
                </c:pt>
                <c:pt idx="1670">
                  <c:v>1249.73</c:v>
                </c:pt>
                <c:pt idx="1671">
                  <c:v>1252.8699999999999</c:v>
                </c:pt>
                <c:pt idx="1672">
                  <c:v>1257.76</c:v>
                </c:pt>
                <c:pt idx="1673">
                  <c:v>1263.8800000000001</c:v>
                </c:pt>
                <c:pt idx="1674">
                  <c:v>1270.5999999999999</c:v>
                </c:pt>
                <c:pt idx="1675">
                  <c:v>1277.3499999999999</c:v>
                </c:pt>
                <c:pt idx="1676">
                  <c:v>1283.7</c:v>
                </c:pt>
                <c:pt idx="1677">
                  <c:v>1289.26</c:v>
                </c:pt>
                <c:pt idx="1678">
                  <c:v>1293.5999999999999</c:v>
                </c:pt>
                <c:pt idx="1679">
                  <c:v>1296.18</c:v>
                </c:pt>
                <c:pt idx="1680">
                  <c:v>1296.54</c:v>
                </c:pt>
                <c:pt idx="1681">
                  <c:v>1294.56</c:v>
                </c:pt>
                <c:pt idx="1682">
                  <c:v>1290.55</c:v>
                </c:pt>
                <c:pt idx="1683">
                  <c:v>1285.3900000000001</c:v>
                </c:pt>
                <c:pt idx="1684">
                  <c:v>1279.6300000000001</c:v>
                </c:pt>
                <c:pt idx="1685">
                  <c:v>1273.9100000000001</c:v>
                </c:pt>
                <c:pt idx="1686">
                  <c:v>1268.8699999999999</c:v>
                </c:pt>
                <c:pt idx="1687">
                  <c:v>1265.77</c:v>
                </c:pt>
                <c:pt idx="1688">
                  <c:v>1265.6500000000001</c:v>
                </c:pt>
                <c:pt idx="1689">
                  <c:v>1269.3399999999999</c:v>
                </c:pt>
                <c:pt idx="1690">
                  <c:v>1277.47</c:v>
                </c:pt>
                <c:pt idx="1691">
                  <c:v>1290.28</c:v>
                </c:pt>
                <c:pt idx="1692">
                  <c:v>1309.29</c:v>
                </c:pt>
                <c:pt idx="1693">
                  <c:v>1332.97</c:v>
                </c:pt>
                <c:pt idx="1694">
                  <c:v>1356.29</c:v>
                </c:pt>
                <c:pt idx="1695">
                  <c:v>1371.44</c:v>
                </c:pt>
                <c:pt idx="1696">
                  <c:v>1376.78</c:v>
                </c:pt>
                <c:pt idx="1697">
                  <c:v>1373.24</c:v>
                </c:pt>
                <c:pt idx="1698">
                  <c:v>1363.6</c:v>
                </c:pt>
                <c:pt idx="1699">
                  <c:v>1348.84</c:v>
                </c:pt>
                <c:pt idx="1700">
                  <c:v>1330.4</c:v>
                </c:pt>
                <c:pt idx="1701">
                  <c:v>1310.07</c:v>
                </c:pt>
                <c:pt idx="1702">
                  <c:v>1288.9000000000001</c:v>
                </c:pt>
                <c:pt idx="1703">
                  <c:v>1267.57</c:v>
                </c:pt>
                <c:pt idx="1704">
                  <c:v>1246.5</c:v>
                </c:pt>
                <c:pt idx="1705">
                  <c:v>1226.9100000000001</c:v>
                </c:pt>
              </c:numCache>
            </c:numRef>
          </c:yVal>
          <c:smooth val="0"/>
        </c:ser>
        <c:ser>
          <c:idx val="0"/>
          <c:order val="1"/>
          <c:tx>
            <c:v>P_Autodyn</c:v>
          </c:tx>
          <c:spPr>
            <a:ln w="19050">
              <a:solidFill>
                <a:srgbClr val="FF3300"/>
              </a:solidFill>
            </a:ln>
          </c:spPr>
          <c:marker>
            <c:symbol val="none"/>
          </c:marker>
          <c:xVal>
            <c:numRef>
              <c:f>'C05-G2-F1@0.7m'!$B$3:$B$3729</c:f>
              <c:numCache>
                <c:formatCode>0.000</c:formatCode>
                <c:ptCount val="3727"/>
                <c:pt idx="0">
                  <c:v>0.13789999999999999</c:v>
                </c:pt>
                <c:pt idx="1">
                  <c:v>0.14197224999999999</c:v>
                </c:pt>
                <c:pt idx="2">
                  <c:v>0.14363925</c:v>
                </c:pt>
                <c:pt idx="3">
                  <c:v>0.14541100000000001</c:v>
                </c:pt>
                <c:pt idx="4">
                  <c:v>0.14735999999999999</c:v>
                </c:pt>
                <c:pt idx="5">
                  <c:v>0.14950374999999999</c:v>
                </c:pt>
                <c:pt idx="6">
                  <c:v>0.151862</c:v>
                </c:pt>
                <c:pt idx="7">
                  <c:v>0.15445624999999999</c:v>
                </c:pt>
                <c:pt idx="8">
                  <c:v>0.15727725000000001</c:v>
                </c:pt>
                <c:pt idx="9">
                  <c:v>0.160105</c:v>
                </c:pt>
                <c:pt idx="10">
                  <c:v>0.1629285</c:v>
                </c:pt>
                <c:pt idx="11">
                  <c:v>0.16581675000000001</c:v>
                </c:pt>
                <c:pt idx="12">
                  <c:v>0.1686975</c:v>
                </c:pt>
                <c:pt idx="13">
                  <c:v>0.171629</c:v>
                </c:pt>
                <c:pt idx="14">
                  <c:v>0.1746085</c:v>
                </c:pt>
                <c:pt idx="15">
                  <c:v>0.177561</c:v>
                </c:pt>
                <c:pt idx="16">
                  <c:v>0.18059125000000001</c:v>
                </c:pt>
                <c:pt idx="17">
                  <c:v>0.18359924999999999</c:v>
                </c:pt>
                <c:pt idx="18">
                  <c:v>0.18660850000000001</c:v>
                </c:pt>
                <c:pt idx="19">
                  <c:v>0.18966875</c:v>
                </c:pt>
                <c:pt idx="20">
                  <c:v>0.19269325000000001</c:v>
                </c:pt>
                <c:pt idx="21">
                  <c:v>0.19572824999999999</c:v>
                </c:pt>
                <c:pt idx="22">
                  <c:v>0.19878299999999999</c:v>
                </c:pt>
                <c:pt idx="23">
                  <c:v>0.20183775000000001</c:v>
                </c:pt>
                <c:pt idx="24">
                  <c:v>0.20492125</c:v>
                </c:pt>
                <c:pt idx="25">
                  <c:v>0.20799075</c:v>
                </c:pt>
                <c:pt idx="26">
                  <c:v>0.21109349999999999</c:v>
                </c:pt>
                <c:pt idx="27">
                  <c:v>0.21419475000000002</c:v>
                </c:pt>
                <c:pt idx="28">
                  <c:v>0.21730975</c:v>
                </c:pt>
                <c:pt idx="29">
                  <c:v>0.22046125</c:v>
                </c:pt>
                <c:pt idx="30">
                  <c:v>0.223576</c:v>
                </c:pt>
                <c:pt idx="31">
                  <c:v>0.22673774999999999</c:v>
                </c:pt>
                <c:pt idx="32">
                  <c:v>0.22987475000000002</c:v>
                </c:pt>
                <c:pt idx="33">
                  <c:v>0.23301624999999998</c:v>
                </c:pt>
                <c:pt idx="34">
                  <c:v>0.23620649999999999</c:v>
                </c:pt>
                <c:pt idx="35">
                  <c:v>0.23935800000000002</c:v>
                </c:pt>
                <c:pt idx="36">
                  <c:v>0.24254250000000002</c:v>
                </c:pt>
                <c:pt idx="37">
                  <c:v>0.24575650000000002</c:v>
                </c:pt>
                <c:pt idx="38">
                  <c:v>0.24892824999999999</c:v>
                </c:pt>
                <c:pt idx="39">
                  <c:v>0.25214999999999999</c:v>
                </c:pt>
                <c:pt idx="40">
                  <c:v>0.25536999999999999</c:v>
                </c:pt>
                <c:pt idx="41">
                  <c:v>0.25856249999999997</c:v>
                </c:pt>
                <c:pt idx="42">
                  <c:v>0.26182750000000005</c:v>
                </c:pt>
                <c:pt idx="43">
                  <c:v>0.26504749999999999</c:v>
                </c:pt>
                <c:pt idx="44">
                  <c:v>0.26827249999999997</c:v>
                </c:pt>
                <c:pt idx="45">
                  <c:v>0.27156749999999996</c:v>
                </c:pt>
                <c:pt idx="46">
                  <c:v>0.27481</c:v>
                </c:pt>
                <c:pt idx="47">
                  <c:v>0.27806749999999997</c:v>
                </c:pt>
                <c:pt idx="48">
                  <c:v>0.28140750000000003</c:v>
                </c:pt>
                <c:pt idx="49">
                  <c:v>0.284665</c:v>
                </c:pt>
                <c:pt idx="50">
                  <c:v>0.28795499999999996</c:v>
                </c:pt>
                <c:pt idx="51">
                  <c:v>0.29133249999999999</c:v>
                </c:pt>
                <c:pt idx="52">
                  <c:v>0.29463</c:v>
                </c:pt>
                <c:pt idx="53">
                  <c:v>0.29795500000000003</c:v>
                </c:pt>
                <c:pt idx="54">
                  <c:v>0.30136249999999998</c:v>
                </c:pt>
                <c:pt idx="55">
                  <c:v>0.30469750000000001</c:v>
                </c:pt>
                <c:pt idx="56">
                  <c:v>0.30804999999999999</c:v>
                </c:pt>
                <c:pt idx="57">
                  <c:v>0.31151000000000001</c:v>
                </c:pt>
                <c:pt idx="58">
                  <c:v>0.31492500000000001</c:v>
                </c:pt>
                <c:pt idx="59">
                  <c:v>0.31831749999999998</c:v>
                </c:pt>
                <c:pt idx="60">
                  <c:v>0.32181000000000004</c:v>
                </c:pt>
                <c:pt idx="61">
                  <c:v>0.32534999999999997</c:v>
                </c:pt>
                <c:pt idx="62">
                  <c:v>0.32878999999999997</c:v>
                </c:pt>
                <c:pt idx="63">
                  <c:v>0.33236250000000001</c:v>
                </c:pt>
                <c:pt idx="64">
                  <c:v>0.33605750000000001</c:v>
                </c:pt>
                <c:pt idx="65">
                  <c:v>0.33956500000000001</c:v>
                </c:pt>
                <c:pt idx="66">
                  <c:v>0.3432075</c:v>
                </c:pt>
                <c:pt idx="67">
                  <c:v>0.34697500000000003</c:v>
                </c:pt>
                <c:pt idx="68">
                  <c:v>0.35056999999999999</c:v>
                </c:pt>
                <c:pt idx="69">
                  <c:v>0.35431750000000001</c:v>
                </c:pt>
                <c:pt idx="70">
                  <c:v>0.35821500000000001</c:v>
                </c:pt>
                <c:pt idx="71">
                  <c:v>0.36192000000000002</c:v>
                </c:pt>
                <c:pt idx="72">
                  <c:v>0.36578749999999999</c:v>
                </c:pt>
                <c:pt idx="73">
                  <c:v>0.36980250000000003</c:v>
                </c:pt>
                <c:pt idx="74">
                  <c:v>0.37363499999999999</c:v>
                </c:pt>
                <c:pt idx="75">
                  <c:v>0.3776775</c:v>
                </c:pt>
                <c:pt idx="76">
                  <c:v>0.38171500000000003</c:v>
                </c:pt>
                <c:pt idx="77">
                  <c:v>0.38571250000000001</c:v>
                </c:pt>
                <c:pt idx="78">
                  <c:v>0.38982</c:v>
                </c:pt>
                <c:pt idx="79">
                  <c:v>0.39384750000000002</c:v>
                </c:pt>
                <c:pt idx="80">
                  <c:v>0.39774999999999999</c:v>
                </c:pt>
                <c:pt idx="81">
                  <c:v>0.40172749999999996</c:v>
                </c:pt>
                <c:pt idx="82">
                  <c:v>0.40578749999999997</c:v>
                </c:pt>
                <c:pt idx="83">
                  <c:v>0.40963249999999995</c:v>
                </c:pt>
                <c:pt idx="84">
                  <c:v>0.4135375</c:v>
                </c:pt>
                <c:pt idx="85">
                  <c:v>0.41751250000000001</c:v>
                </c:pt>
                <c:pt idx="86">
                  <c:v>0.42134499999999997</c:v>
                </c:pt>
                <c:pt idx="87">
                  <c:v>0.42523250000000001</c:v>
                </c:pt>
                <c:pt idx="88">
                  <c:v>0.42922250000000001</c:v>
                </c:pt>
                <c:pt idx="89">
                  <c:v>0.43313249999999998</c:v>
                </c:pt>
                <c:pt idx="90">
                  <c:v>0.43703750000000002</c:v>
                </c:pt>
                <c:pt idx="91">
                  <c:v>0.441085</c:v>
                </c:pt>
                <c:pt idx="92">
                  <c:v>0.4451425</c:v>
                </c:pt>
                <c:pt idx="93">
                  <c:v>0.44906000000000001</c:v>
                </c:pt>
                <c:pt idx="94">
                  <c:v>0.4531075</c:v>
                </c:pt>
                <c:pt idx="95">
                  <c:v>0.45723750000000002</c:v>
                </c:pt>
                <c:pt idx="96">
                  <c:v>0.46121499999999999</c:v>
                </c:pt>
                <c:pt idx="97">
                  <c:v>0.4653775</c:v>
                </c:pt>
                <c:pt idx="98">
                  <c:v>0.46920249999999997</c:v>
                </c:pt>
                <c:pt idx="99">
                  <c:v>0.47330999999999995</c:v>
                </c:pt>
                <c:pt idx="100">
                  <c:v>0.47753250000000003</c:v>
                </c:pt>
                <c:pt idx="101">
                  <c:v>0.48181999999999997</c:v>
                </c:pt>
                <c:pt idx="102">
                  <c:v>0.48569249999999997</c:v>
                </c:pt>
                <c:pt idx="103">
                  <c:v>0.48989000000000005</c:v>
                </c:pt>
                <c:pt idx="104">
                  <c:v>0.49406750000000005</c:v>
                </c:pt>
                <c:pt idx="105">
                  <c:v>0.498305</c:v>
                </c:pt>
                <c:pt idx="106">
                  <c:v>0.50243249999999995</c:v>
                </c:pt>
                <c:pt idx="107">
                  <c:v>0.50660499999999997</c:v>
                </c:pt>
                <c:pt idx="108">
                  <c:v>0.51085499999999995</c:v>
                </c:pt>
                <c:pt idx="109">
                  <c:v>0.51508750000000003</c:v>
                </c:pt>
                <c:pt idx="110">
                  <c:v>0.51923999999999992</c:v>
                </c:pt>
                <c:pt idx="111">
                  <c:v>0.5235225</c:v>
                </c:pt>
                <c:pt idx="112">
                  <c:v>0.52792749999999999</c:v>
                </c:pt>
                <c:pt idx="113">
                  <c:v>0.53217999999999999</c:v>
                </c:pt>
                <c:pt idx="114">
                  <c:v>0.53600499999999995</c:v>
                </c:pt>
                <c:pt idx="115">
                  <c:v>0.540215</c:v>
                </c:pt>
                <c:pt idx="116">
                  <c:v>0.54404249999999998</c:v>
                </c:pt>
                <c:pt idx="117">
                  <c:v>0.54825250000000003</c:v>
                </c:pt>
                <c:pt idx="118">
                  <c:v>0.55281250000000004</c:v>
                </c:pt>
                <c:pt idx="119">
                  <c:v>0.55717749999999999</c:v>
                </c:pt>
                <c:pt idx="120">
                  <c:v>0.56084000000000001</c:v>
                </c:pt>
                <c:pt idx="121">
                  <c:v>0.56487000000000009</c:v>
                </c:pt>
                <c:pt idx="122">
                  <c:v>0.56930250000000004</c:v>
                </c:pt>
                <c:pt idx="123">
                  <c:v>0.57383249999999997</c:v>
                </c:pt>
                <c:pt idx="124">
                  <c:v>0.57820749999999999</c:v>
                </c:pt>
                <c:pt idx="125">
                  <c:v>0.58189499999999994</c:v>
                </c:pt>
                <c:pt idx="126">
                  <c:v>0.58595249999999999</c:v>
                </c:pt>
                <c:pt idx="127">
                  <c:v>0.59001999999999999</c:v>
                </c:pt>
                <c:pt idx="128">
                  <c:v>0.59410499999999999</c:v>
                </c:pt>
                <c:pt idx="129">
                  <c:v>0.59806249999999994</c:v>
                </c:pt>
                <c:pt idx="130">
                  <c:v>0.60191499999999998</c:v>
                </c:pt>
                <c:pt idx="131">
                  <c:v>0.60582000000000003</c:v>
                </c:pt>
                <c:pt idx="132">
                  <c:v>0.60974249999999997</c:v>
                </c:pt>
                <c:pt idx="133">
                  <c:v>0.61367499999999997</c:v>
                </c:pt>
                <c:pt idx="134">
                  <c:v>0.61760999999999999</c:v>
                </c:pt>
                <c:pt idx="135">
                  <c:v>0.62155250000000006</c:v>
                </c:pt>
                <c:pt idx="136">
                  <c:v>0.62550499999999998</c:v>
                </c:pt>
                <c:pt idx="137">
                  <c:v>0.62947999999999993</c:v>
                </c:pt>
                <c:pt idx="138">
                  <c:v>0.63349</c:v>
                </c:pt>
                <c:pt idx="139">
                  <c:v>0.63750250000000008</c:v>
                </c:pt>
                <c:pt idx="140">
                  <c:v>0.64149749999999994</c:v>
                </c:pt>
                <c:pt idx="141">
                  <c:v>0.64549999999999996</c:v>
                </c:pt>
                <c:pt idx="142">
                  <c:v>0.64949750000000006</c:v>
                </c:pt>
                <c:pt idx="143">
                  <c:v>0.65353249999999996</c:v>
                </c:pt>
                <c:pt idx="144">
                  <c:v>0.65756000000000003</c:v>
                </c:pt>
                <c:pt idx="145">
                  <c:v>0.66164500000000004</c:v>
                </c:pt>
                <c:pt idx="146">
                  <c:v>0.66570499999999999</c:v>
                </c:pt>
                <c:pt idx="147">
                  <c:v>0.66981000000000002</c:v>
                </c:pt>
                <c:pt idx="148">
                  <c:v>0.67388250000000005</c:v>
                </c:pt>
                <c:pt idx="149">
                  <c:v>0.67802249999999997</c:v>
                </c:pt>
                <c:pt idx="150">
                  <c:v>0.68209999999999993</c:v>
                </c:pt>
                <c:pt idx="151">
                  <c:v>0.686195</c:v>
                </c:pt>
                <c:pt idx="152">
                  <c:v>0.69024750000000001</c:v>
                </c:pt>
                <c:pt idx="153">
                  <c:v>0.69430999999999998</c:v>
                </c:pt>
                <c:pt idx="154">
                  <c:v>0.69842749999999998</c:v>
                </c:pt>
                <c:pt idx="155">
                  <c:v>0.70248500000000003</c:v>
                </c:pt>
                <c:pt idx="156">
                  <c:v>0.70663500000000001</c:v>
                </c:pt>
                <c:pt idx="157">
                  <c:v>0.71073750000000002</c:v>
                </c:pt>
                <c:pt idx="158">
                  <c:v>0.71484749999999997</c:v>
                </c:pt>
                <c:pt idx="159">
                  <c:v>0.71905249999999998</c:v>
                </c:pt>
                <c:pt idx="160">
                  <c:v>0.72316500000000006</c:v>
                </c:pt>
                <c:pt idx="161">
                  <c:v>0.72737499999999999</c:v>
                </c:pt>
                <c:pt idx="162">
                  <c:v>0.73155999999999999</c:v>
                </c:pt>
                <c:pt idx="163">
                  <c:v>0.73572749999999998</c:v>
                </c:pt>
                <c:pt idx="164">
                  <c:v>0.739985</c:v>
                </c:pt>
                <c:pt idx="165">
                  <c:v>0.74412</c:v>
                </c:pt>
                <c:pt idx="166">
                  <c:v>0.74831999999999999</c:v>
                </c:pt>
                <c:pt idx="167">
                  <c:v>0.75255749999999999</c:v>
                </c:pt>
                <c:pt idx="168">
                  <c:v>0.75670750000000009</c:v>
                </c:pt>
                <c:pt idx="169">
                  <c:v>0.76093749999999993</c:v>
                </c:pt>
                <c:pt idx="170">
                  <c:v>0.76518249999999999</c:v>
                </c:pt>
                <c:pt idx="171">
                  <c:v>0.76936000000000004</c:v>
                </c:pt>
                <c:pt idx="172">
                  <c:v>0.77364500000000003</c:v>
                </c:pt>
                <c:pt idx="173">
                  <c:v>0.77790749999999997</c:v>
                </c:pt>
                <c:pt idx="174">
                  <c:v>0.78214500000000009</c:v>
                </c:pt>
                <c:pt idx="175">
                  <c:v>0.78644749999999997</c:v>
                </c:pt>
                <c:pt idx="176">
                  <c:v>0.79068249999999995</c:v>
                </c:pt>
                <c:pt idx="177">
                  <c:v>0.79495000000000005</c:v>
                </c:pt>
                <c:pt idx="178">
                  <c:v>0.799265</c:v>
                </c:pt>
                <c:pt idx="179">
                  <c:v>0.8035199999999999</c:v>
                </c:pt>
                <c:pt idx="180">
                  <c:v>0.80777500000000002</c:v>
                </c:pt>
                <c:pt idx="181">
                  <c:v>0.81210749999999998</c:v>
                </c:pt>
                <c:pt idx="182">
                  <c:v>0.81586750000000008</c:v>
                </c:pt>
                <c:pt idx="183">
                  <c:v>0.81928250000000014</c:v>
                </c:pt>
                <c:pt idx="184">
                  <c:v>0.82252499999999995</c:v>
                </c:pt>
                <c:pt idx="185">
                  <c:v>0.82564249999999995</c:v>
                </c:pt>
                <c:pt idx="186">
                  <c:v>0.82867749999999996</c:v>
                </c:pt>
                <c:pt idx="187">
                  <c:v>0.83173249999999999</c:v>
                </c:pt>
                <c:pt idx="188">
                  <c:v>0.83482750000000006</c:v>
                </c:pt>
                <c:pt idx="189">
                  <c:v>0.83792250000000001</c:v>
                </c:pt>
                <c:pt idx="190">
                  <c:v>0.84101999999999999</c:v>
                </c:pt>
                <c:pt idx="191">
                  <c:v>0.84412750000000003</c:v>
                </c:pt>
                <c:pt idx="192">
                  <c:v>0.84723499999999996</c:v>
                </c:pt>
                <c:pt idx="193">
                  <c:v>0.85040500000000008</c:v>
                </c:pt>
                <c:pt idx="194">
                  <c:v>0.85354750000000013</c:v>
                </c:pt>
                <c:pt idx="195">
                  <c:v>0.85666749999999992</c:v>
                </c:pt>
                <c:pt idx="196">
                  <c:v>0.85985500000000004</c:v>
                </c:pt>
                <c:pt idx="197">
                  <c:v>0.86306499999999997</c:v>
                </c:pt>
                <c:pt idx="198">
                  <c:v>0.86622500000000002</c:v>
                </c:pt>
                <c:pt idx="199">
                  <c:v>0.86944499999999991</c:v>
                </c:pt>
                <c:pt idx="200">
                  <c:v>0.87265000000000004</c:v>
                </c:pt>
                <c:pt idx="201">
                  <c:v>0.87589499999999998</c:v>
                </c:pt>
                <c:pt idx="202">
                  <c:v>0.87912500000000005</c:v>
                </c:pt>
                <c:pt idx="203">
                  <c:v>0.8823525000000001</c:v>
                </c:pt>
                <c:pt idx="204">
                  <c:v>0.88562999999999992</c:v>
                </c:pt>
                <c:pt idx="205">
                  <c:v>0.88891749999999992</c:v>
                </c:pt>
                <c:pt idx="206">
                  <c:v>0.89219999999999988</c:v>
                </c:pt>
                <c:pt idx="207">
                  <c:v>0.89555499999999999</c:v>
                </c:pt>
                <c:pt idx="208">
                  <c:v>0.89891499999999991</c:v>
                </c:pt>
                <c:pt idx="209">
                  <c:v>0.90222500000000005</c:v>
                </c:pt>
                <c:pt idx="210">
                  <c:v>0.90556249999999994</c:v>
                </c:pt>
                <c:pt idx="211">
                  <c:v>0.90902250000000007</c:v>
                </c:pt>
                <c:pt idx="212">
                  <c:v>0.91235499999999992</c:v>
                </c:pt>
                <c:pt idx="213">
                  <c:v>0.91563500000000009</c:v>
                </c:pt>
                <c:pt idx="214">
                  <c:v>0.91895999999999989</c:v>
                </c:pt>
                <c:pt idx="215">
                  <c:v>0.92234250000000007</c:v>
                </c:pt>
                <c:pt idx="216">
                  <c:v>0.92555750000000003</c:v>
                </c:pt>
                <c:pt idx="217">
                  <c:v>0.9287200000000001</c:v>
                </c:pt>
                <c:pt idx="218">
                  <c:v>0.93192499999999989</c:v>
                </c:pt>
                <c:pt idx="219">
                  <c:v>0.93522999999999989</c:v>
                </c:pt>
                <c:pt idx="220">
                  <c:v>0.93853749999999991</c:v>
                </c:pt>
                <c:pt idx="221">
                  <c:v>0.94176750000000009</c:v>
                </c:pt>
                <c:pt idx="222">
                  <c:v>0.94500250000000008</c:v>
                </c:pt>
                <c:pt idx="223">
                  <c:v>0.94826250000000001</c:v>
                </c:pt>
                <c:pt idx="224">
                  <c:v>0.95162249999999993</c:v>
                </c:pt>
                <c:pt idx="225">
                  <c:v>0.95514750000000004</c:v>
                </c:pt>
                <c:pt idx="226">
                  <c:v>0.95884000000000003</c:v>
                </c:pt>
                <c:pt idx="227">
                  <c:v>0.96249749999999989</c:v>
                </c:pt>
                <c:pt idx="228">
                  <c:v>0.96594000000000002</c:v>
                </c:pt>
                <c:pt idx="229">
                  <c:v>0.96936</c:v>
                </c:pt>
                <c:pt idx="230">
                  <c:v>0.97283000000000008</c:v>
                </c:pt>
                <c:pt idx="231">
                  <c:v>0.97625499999999998</c:v>
                </c:pt>
                <c:pt idx="232">
                  <c:v>0.97982999999999998</c:v>
                </c:pt>
                <c:pt idx="233">
                  <c:v>0.98362499999999997</c:v>
                </c:pt>
                <c:pt idx="234">
                  <c:v>0.98745499999999997</c:v>
                </c:pt>
                <c:pt idx="235">
                  <c:v>0.99130999999999991</c:v>
                </c:pt>
                <c:pt idx="236">
                  <c:v>0.99480750000000007</c:v>
                </c:pt>
                <c:pt idx="237">
                  <c:v>0.99859749999999992</c:v>
                </c:pt>
                <c:pt idx="238">
                  <c:v>1.002335</c:v>
                </c:pt>
                <c:pt idx="239">
                  <c:v>1.0060199999999999</c:v>
                </c:pt>
                <c:pt idx="240">
                  <c:v>1.009725</c:v>
                </c:pt>
                <c:pt idx="241">
                  <c:v>1.0133349999999999</c:v>
                </c:pt>
                <c:pt idx="242">
                  <c:v>1.01607</c:v>
                </c:pt>
                <c:pt idx="243">
                  <c:v>1.019075</c:v>
                </c:pt>
                <c:pt idx="244">
                  <c:v>1.0223825</c:v>
                </c:pt>
                <c:pt idx="245">
                  <c:v>1.0260225000000001</c:v>
                </c:pt>
                <c:pt idx="246">
                  <c:v>1.029755</c:v>
                </c:pt>
                <c:pt idx="247">
                  <c:v>1.0334774999999998</c:v>
                </c:pt>
                <c:pt idx="248">
                  <c:v>1.037215</c:v>
                </c:pt>
                <c:pt idx="249">
                  <c:v>1.04097</c:v>
                </c:pt>
                <c:pt idx="250">
                  <c:v>1.044675</c:v>
                </c:pt>
                <c:pt idx="251">
                  <c:v>1.048495</c:v>
                </c:pt>
                <c:pt idx="252">
                  <c:v>1.052325</c:v>
                </c:pt>
                <c:pt idx="253">
                  <c:v>1.0561499999999999</c:v>
                </c:pt>
                <c:pt idx="254">
                  <c:v>1.0599749999999999</c:v>
                </c:pt>
                <c:pt idx="255">
                  <c:v>1.0639100000000001</c:v>
                </c:pt>
                <c:pt idx="256">
                  <c:v>1.0677300000000001</c:v>
                </c:pt>
                <c:pt idx="257">
                  <c:v>1.0716025</c:v>
                </c:pt>
                <c:pt idx="258">
                  <c:v>1.0755224999999999</c:v>
                </c:pt>
                <c:pt idx="259">
                  <c:v>1.0794425000000001</c:v>
                </c:pt>
                <c:pt idx="260">
                  <c:v>1.0832249999999999</c:v>
                </c:pt>
                <c:pt idx="261">
                  <c:v>1.0872174999999999</c:v>
                </c:pt>
                <c:pt idx="262">
                  <c:v>1.09111</c:v>
                </c:pt>
                <c:pt idx="263">
                  <c:v>1.0950175</c:v>
                </c:pt>
                <c:pt idx="264">
                  <c:v>1.0990150000000001</c:v>
                </c:pt>
                <c:pt idx="265">
                  <c:v>1.1029825</c:v>
                </c:pt>
                <c:pt idx="266">
                  <c:v>1.1069875</c:v>
                </c:pt>
                <c:pt idx="267">
                  <c:v>1.1110375000000001</c:v>
                </c:pt>
                <c:pt idx="268">
                  <c:v>1.1151575</c:v>
                </c:pt>
                <c:pt idx="269">
                  <c:v>1.1191825</c:v>
                </c:pt>
                <c:pt idx="270">
                  <c:v>1.1232175</c:v>
                </c:pt>
                <c:pt idx="271">
                  <c:v>1.1273225</c:v>
                </c:pt>
                <c:pt idx="272">
                  <c:v>1.1314724999999999</c:v>
                </c:pt>
                <c:pt idx="273">
                  <c:v>1.1355250000000001</c:v>
                </c:pt>
                <c:pt idx="274">
                  <c:v>1.1396075000000001</c:v>
                </c:pt>
                <c:pt idx="275">
                  <c:v>1.1436424999999999</c:v>
                </c:pt>
                <c:pt idx="276">
                  <c:v>1.1478425000000001</c:v>
                </c:pt>
                <c:pt idx="277">
                  <c:v>1.1520650000000001</c:v>
                </c:pt>
                <c:pt idx="278">
                  <c:v>1.1560874999999999</c:v>
                </c:pt>
                <c:pt idx="279">
                  <c:v>1.1601925000000002</c:v>
                </c:pt>
                <c:pt idx="280">
                  <c:v>1.1640825000000001</c:v>
                </c:pt>
                <c:pt idx="281">
                  <c:v>1.1677850000000001</c:v>
                </c:pt>
                <c:pt idx="282">
                  <c:v>1.1713425</c:v>
                </c:pt>
                <c:pt idx="283">
                  <c:v>1.1745375</c:v>
                </c:pt>
                <c:pt idx="284">
                  <c:v>1.17767</c:v>
                </c:pt>
                <c:pt idx="285">
                  <c:v>1.1807349999999999</c:v>
                </c:pt>
                <c:pt idx="286">
                  <c:v>1.1839325000000001</c:v>
                </c:pt>
                <c:pt idx="287">
                  <c:v>1.187195</c:v>
                </c:pt>
                <c:pt idx="288">
                  <c:v>1.1902200000000001</c:v>
                </c:pt>
                <c:pt idx="289">
                  <c:v>1.1931099999999999</c:v>
                </c:pt>
                <c:pt idx="290">
                  <c:v>1.1960975</c:v>
                </c:pt>
                <c:pt idx="291">
                  <c:v>1.1993849999999999</c:v>
                </c:pt>
                <c:pt idx="292">
                  <c:v>1.2024900000000001</c:v>
                </c:pt>
                <c:pt idx="293">
                  <c:v>1.2053199999999999</c:v>
                </c:pt>
                <c:pt idx="294">
                  <c:v>1.2078975000000001</c:v>
                </c:pt>
                <c:pt idx="295">
                  <c:v>1.21048</c:v>
                </c:pt>
                <c:pt idx="296">
                  <c:v>1.2130925000000001</c:v>
                </c:pt>
                <c:pt idx="297">
                  <c:v>1.2156449999999999</c:v>
                </c:pt>
                <c:pt idx="298">
                  <c:v>1.218105</c:v>
                </c:pt>
                <c:pt idx="299">
                  <c:v>1.2206524999999999</c:v>
                </c:pt>
                <c:pt idx="300">
                  <c:v>1.2231799999999999</c:v>
                </c:pt>
                <c:pt idx="301">
                  <c:v>1.2256024999999999</c:v>
                </c:pt>
                <c:pt idx="302">
                  <c:v>1.2279899999999999</c:v>
                </c:pt>
                <c:pt idx="303">
                  <c:v>1.2306175000000001</c:v>
                </c:pt>
                <c:pt idx="304">
                  <c:v>1.2332775</c:v>
                </c:pt>
                <c:pt idx="305">
                  <c:v>1.2355700000000001</c:v>
                </c:pt>
                <c:pt idx="306">
                  <c:v>1.2378775</c:v>
                </c:pt>
                <c:pt idx="307">
                  <c:v>1.2402225</c:v>
                </c:pt>
                <c:pt idx="308">
                  <c:v>1.2428025</c:v>
                </c:pt>
                <c:pt idx="309">
                  <c:v>1.24542</c:v>
                </c:pt>
                <c:pt idx="310">
                  <c:v>1.2479074999999999</c:v>
                </c:pt>
                <c:pt idx="311">
                  <c:v>1.2503675000000001</c:v>
                </c:pt>
                <c:pt idx="312">
                  <c:v>1.2528050000000002</c:v>
                </c:pt>
                <c:pt idx="313">
                  <c:v>1.2552274999999999</c:v>
                </c:pt>
                <c:pt idx="314">
                  <c:v>1.2576725</c:v>
                </c:pt>
                <c:pt idx="315">
                  <c:v>1.2600675000000001</c:v>
                </c:pt>
                <c:pt idx="316">
                  <c:v>1.2623875</c:v>
                </c:pt>
                <c:pt idx="317">
                  <c:v>1.2647024999999998</c:v>
                </c:pt>
                <c:pt idx="318">
                  <c:v>1.26709</c:v>
                </c:pt>
                <c:pt idx="319">
                  <c:v>1.2694224999999999</c:v>
                </c:pt>
                <c:pt idx="320">
                  <c:v>1.2717125</c:v>
                </c:pt>
                <c:pt idx="321">
                  <c:v>1.2740100000000001</c:v>
                </c:pt>
                <c:pt idx="322">
                  <c:v>1.2765375000000001</c:v>
                </c:pt>
                <c:pt idx="323">
                  <c:v>1.2790950000000001</c:v>
                </c:pt>
                <c:pt idx="324">
                  <c:v>1.281415</c:v>
                </c:pt>
                <c:pt idx="325">
                  <c:v>1.2837149999999999</c:v>
                </c:pt>
                <c:pt idx="326">
                  <c:v>1.2860325000000001</c:v>
                </c:pt>
                <c:pt idx="327">
                  <c:v>1.2885825</c:v>
                </c:pt>
                <c:pt idx="328">
                  <c:v>1.2911725000000001</c:v>
                </c:pt>
                <c:pt idx="329">
                  <c:v>1.2937149999999999</c:v>
                </c:pt>
                <c:pt idx="330">
                  <c:v>1.2962199999999999</c:v>
                </c:pt>
                <c:pt idx="331">
                  <c:v>1.2986899999999999</c:v>
                </c:pt>
                <c:pt idx="332">
                  <c:v>1.30108</c:v>
                </c:pt>
                <c:pt idx="333">
                  <c:v>1.3035649999999999</c:v>
                </c:pt>
                <c:pt idx="334">
                  <c:v>1.305985</c:v>
                </c:pt>
                <c:pt idx="335">
                  <c:v>1.3083100000000001</c:v>
                </c:pt>
                <c:pt idx="336">
                  <c:v>1.3106925</c:v>
                </c:pt>
                <c:pt idx="337">
                  <c:v>1.3131275</c:v>
                </c:pt>
                <c:pt idx="338">
                  <c:v>1.3155174999999999</c:v>
                </c:pt>
                <c:pt idx="339">
                  <c:v>1.3178924999999999</c:v>
                </c:pt>
                <c:pt idx="340">
                  <c:v>1.3205074999999999</c:v>
                </c:pt>
                <c:pt idx="341">
                  <c:v>1.3231174999999999</c:v>
                </c:pt>
                <c:pt idx="342">
                  <c:v>1.3255350000000001</c:v>
                </c:pt>
                <c:pt idx="343">
                  <c:v>1.3279124999999998</c:v>
                </c:pt>
                <c:pt idx="344">
                  <c:v>1.330325</c:v>
                </c:pt>
                <c:pt idx="345">
                  <c:v>1.3329774999999999</c:v>
                </c:pt>
                <c:pt idx="346">
                  <c:v>1.3356399999999999</c:v>
                </c:pt>
                <c:pt idx="347">
                  <c:v>1.3380974999999999</c:v>
                </c:pt>
                <c:pt idx="348">
                  <c:v>1.3405274999999999</c:v>
                </c:pt>
                <c:pt idx="349">
                  <c:v>1.343005</c:v>
                </c:pt>
                <c:pt idx="350">
                  <c:v>1.3456525000000001</c:v>
                </c:pt>
                <c:pt idx="351">
                  <c:v>1.3482075</c:v>
                </c:pt>
                <c:pt idx="352">
                  <c:v>1.3507175</c:v>
                </c:pt>
                <c:pt idx="353">
                  <c:v>1.3531599999999999</c:v>
                </c:pt>
                <c:pt idx="354">
                  <c:v>1.3556699999999999</c:v>
                </c:pt>
                <c:pt idx="355">
                  <c:v>1.3582475000000001</c:v>
                </c:pt>
                <c:pt idx="356">
                  <c:v>1.3607775</c:v>
                </c:pt>
                <c:pt idx="357">
                  <c:v>1.3632975000000001</c:v>
                </c:pt>
                <c:pt idx="358">
                  <c:v>1.3660699999999999</c:v>
                </c:pt>
                <c:pt idx="359">
                  <c:v>1.36877</c:v>
                </c:pt>
                <c:pt idx="360">
                  <c:v>1.3712725000000001</c:v>
                </c:pt>
                <c:pt idx="361">
                  <c:v>1.373815</c:v>
                </c:pt>
                <c:pt idx="362">
                  <c:v>1.376355</c:v>
                </c:pt>
                <c:pt idx="363">
                  <c:v>1.3791475</c:v>
                </c:pt>
                <c:pt idx="364">
                  <c:v>1.3818649999999999</c:v>
                </c:pt>
                <c:pt idx="365">
                  <c:v>1.3845275000000001</c:v>
                </c:pt>
                <c:pt idx="366">
                  <c:v>1.3871575</c:v>
                </c:pt>
                <c:pt idx="367">
                  <c:v>1.38975</c:v>
                </c:pt>
                <c:pt idx="368">
                  <c:v>1.3924050000000001</c:v>
                </c:pt>
                <c:pt idx="369">
                  <c:v>1.3947449999999999</c:v>
                </c:pt>
                <c:pt idx="370">
                  <c:v>1.3971900000000002</c:v>
                </c:pt>
                <c:pt idx="371">
                  <c:v>1.3998550000000001</c:v>
                </c:pt>
                <c:pt idx="372">
                  <c:v>1.402525</c:v>
                </c:pt>
                <c:pt idx="373">
                  <c:v>1.4051549999999999</c:v>
                </c:pt>
                <c:pt idx="374">
                  <c:v>1.4078024999999998</c:v>
                </c:pt>
                <c:pt idx="375">
                  <c:v>1.4107150000000002</c:v>
                </c:pt>
                <c:pt idx="376">
                  <c:v>1.4133800000000001</c:v>
                </c:pt>
                <c:pt idx="377">
                  <c:v>1.4160425000000001</c:v>
                </c:pt>
                <c:pt idx="378">
                  <c:v>1.4187675</c:v>
                </c:pt>
                <c:pt idx="379">
                  <c:v>1.4215225</c:v>
                </c:pt>
                <c:pt idx="380">
                  <c:v>1.4243025</c:v>
                </c:pt>
                <c:pt idx="381">
                  <c:v>1.42702</c:v>
                </c:pt>
                <c:pt idx="382">
                  <c:v>1.429765</c:v>
                </c:pt>
                <c:pt idx="383">
                  <c:v>1.432555</c:v>
                </c:pt>
                <c:pt idx="384">
                  <c:v>1.4353</c:v>
                </c:pt>
                <c:pt idx="385">
                  <c:v>1.4380499999999998</c:v>
                </c:pt>
                <c:pt idx="386">
                  <c:v>1.4406574999999999</c:v>
                </c:pt>
                <c:pt idx="387">
                  <c:v>1.4433775</c:v>
                </c:pt>
                <c:pt idx="388">
                  <c:v>1.446005</c:v>
                </c:pt>
                <c:pt idx="389">
                  <c:v>1.4485400000000002</c:v>
                </c:pt>
                <c:pt idx="390">
                  <c:v>1.4512025</c:v>
                </c:pt>
                <c:pt idx="391">
                  <c:v>1.453935</c:v>
                </c:pt>
                <c:pt idx="392">
                  <c:v>1.4567649999999999</c:v>
                </c:pt>
                <c:pt idx="393">
                  <c:v>1.4594925000000001</c:v>
                </c:pt>
                <c:pt idx="394">
                  <c:v>1.4622575</c:v>
                </c:pt>
                <c:pt idx="395">
                  <c:v>1.4650875000000001</c:v>
                </c:pt>
                <c:pt idx="396">
                  <c:v>1.4679450000000001</c:v>
                </c:pt>
                <c:pt idx="397">
                  <c:v>1.47065</c:v>
                </c:pt>
                <c:pt idx="398">
                  <c:v>1.4733575000000001</c:v>
                </c:pt>
                <c:pt idx="399">
                  <c:v>1.4761975000000001</c:v>
                </c:pt>
                <c:pt idx="400">
                  <c:v>1.4790749999999999</c:v>
                </c:pt>
                <c:pt idx="401">
                  <c:v>1.4819149999999999</c:v>
                </c:pt>
                <c:pt idx="402">
                  <c:v>1.4846875000000002</c:v>
                </c:pt>
                <c:pt idx="403">
                  <c:v>1.4875799999999999</c:v>
                </c:pt>
                <c:pt idx="404">
                  <c:v>1.4904674999999998</c:v>
                </c:pt>
                <c:pt idx="405">
                  <c:v>1.4932749999999999</c:v>
                </c:pt>
                <c:pt idx="406">
                  <c:v>1.49604</c:v>
                </c:pt>
                <c:pt idx="407">
                  <c:v>1.49891</c:v>
                </c:pt>
                <c:pt idx="408">
                  <c:v>1.5017499999999999</c:v>
                </c:pt>
                <c:pt idx="409">
                  <c:v>1.5045724999999999</c:v>
                </c:pt>
                <c:pt idx="410">
                  <c:v>1.5073825000000001</c:v>
                </c:pt>
                <c:pt idx="411">
                  <c:v>1.5102849999999999</c:v>
                </c:pt>
                <c:pt idx="412">
                  <c:v>1.5131574999999999</c:v>
                </c:pt>
                <c:pt idx="413">
                  <c:v>1.5159850000000001</c:v>
                </c:pt>
                <c:pt idx="414">
                  <c:v>1.518445</c:v>
                </c:pt>
                <c:pt idx="415">
                  <c:v>1.52115</c:v>
                </c:pt>
                <c:pt idx="416">
                  <c:v>1.5240374999999999</c:v>
                </c:pt>
                <c:pt idx="417">
                  <c:v>1.5268975</c:v>
                </c:pt>
                <c:pt idx="418">
                  <c:v>1.529865</c:v>
                </c:pt>
                <c:pt idx="419">
                  <c:v>1.53287</c:v>
                </c:pt>
                <c:pt idx="420">
                  <c:v>1.5357624999999999</c:v>
                </c:pt>
                <c:pt idx="421">
                  <c:v>1.5386024999999999</c:v>
                </c:pt>
                <c:pt idx="422">
                  <c:v>1.5416124999999998</c:v>
                </c:pt>
                <c:pt idx="423">
                  <c:v>1.5446475</c:v>
                </c:pt>
                <c:pt idx="424">
                  <c:v>1.5475225000000001</c:v>
                </c:pt>
                <c:pt idx="425">
                  <c:v>1.5504125</c:v>
                </c:pt>
                <c:pt idx="426">
                  <c:v>1.5533375</c:v>
                </c:pt>
                <c:pt idx="427">
                  <c:v>1.5562100000000001</c:v>
                </c:pt>
                <c:pt idx="428">
                  <c:v>1.5591975</c:v>
                </c:pt>
                <c:pt idx="429">
                  <c:v>1.5622550000000002</c:v>
                </c:pt>
                <c:pt idx="430">
                  <c:v>1.565345</c:v>
                </c:pt>
                <c:pt idx="431">
                  <c:v>1.56836</c:v>
                </c:pt>
                <c:pt idx="432">
                  <c:v>1.5715224999999999</c:v>
                </c:pt>
                <c:pt idx="433">
                  <c:v>1.5745775</c:v>
                </c:pt>
                <c:pt idx="434">
                  <c:v>1.5775725</c:v>
                </c:pt>
                <c:pt idx="435">
                  <c:v>1.5806250000000002</c:v>
                </c:pt>
                <c:pt idx="436">
                  <c:v>1.5838100000000002</c:v>
                </c:pt>
                <c:pt idx="437">
                  <c:v>1.58697</c:v>
                </c:pt>
                <c:pt idx="438">
                  <c:v>1.5900500000000002</c:v>
                </c:pt>
                <c:pt idx="439">
                  <c:v>1.5932249999999999</c:v>
                </c:pt>
                <c:pt idx="440">
                  <c:v>1.5964075000000002</c:v>
                </c:pt>
                <c:pt idx="441">
                  <c:v>1.5994575</c:v>
                </c:pt>
                <c:pt idx="442">
                  <c:v>1.6025674999999999</c:v>
                </c:pt>
                <c:pt idx="443">
                  <c:v>1.6057849999999998</c:v>
                </c:pt>
                <c:pt idx="444">
                  <c:v>1.6088749999999998</c:v>
                </c:pt>
                <c:pt idx="445">
                  <c:v>1.6120599999999998</c:v>
                </c:pt>
                <c:pt idx="446">
                  <c:v>1.6153325000000001</c:v>
                </c:pt>
                <c:pt idx="447">
                  <c:v>1.61852</c:v>
                </c:pt>
                <c:pt idx="448">
                  <c:v>1.6216999999999999</c:v>
                </c:pt>
                <c:pt idx="449">
                  <c:v>1.6249825</c:v>
                </c:pt>
                <c:pt idx="450">
                  <c:v>1.6282975000000002</c:v>
                </c:pt>
                <c:pt idx="451">
                  <c:v>1.6311450000000001</c:v>
                </c:pt>
                <c:pt idx="452">
                  <c:v>1.6342775</c:v>
                </c:pt>
                <c:pt idx="453">
                  <c:v>1.6375325000000001</c:v>
                </c:pt>
                <c:pt idx="454">
                  <c:v>1.6407225000000001</c:v>
                </c:pt>
                <c:pt idx="455">
                  <c:v>1.6439625</c:v>
                </c:pt>
                <c:pt idx="456">
                  <c:v>1.6472475</c:v>
                </c:pt>
                <c:pt idx="457">
                  <c:v>1.6505075</c:v>
                </c:pt>
                <c:pt idx="458">
                  <c:v>1.6538250000000001</c:v>
                </c:pt>
                <c:pt idx="459">
                  <c:v>1.6570800000000001</c:v>
                </c:pt>
                <c:pt idx="460">
                  <c:v>1.6596199999999999</c:v>
                </c:pt>
                <c:pt idx="461">
                  <c:v>1.662415</c:v>
                </c:pt>
                <c:pt idx="462">
                  <c:v>1.6654900000000001</c:v>
                </c:pt>
                <c:pt idx="463">
                  <c:v>1.6678950000000001</c:v>
                </c:pt>
                <c:pt idx="464">
                  <c:v>1.6705399999999999</c:v>
                </c:pt>
                <c:pt idx="465">
                  <c:v>1.6734499999999999</c:v>
                </c:pt>
                <c:pt idx="466">
                  <c:v>1.6759775000000001</c:v>
                </c:pt>
                <c:pt idx="467">
                  <c:v>1.67876</c:v>
                </c:pt>
                <c:pt idx="468">
                  <c:v>1.6818199999999999</c:v>
                </c:pt>
                <c:pt idx="469">
                  <c:v>1.6850674999999999</c:v>
                </c:pt>
                <c:pt idx="470">
                  <c:v>1.6875825</c:v>
                </c:pt>
                <c:pt idx="471">
                  <c:v>1.689875</c:v>
                </c:pt>
                <c:pt idx="472">
                  <c:v>1.6920000000000002</c:v>
                </c:pt>
                <c:pt idx="473">
                  <c:v>1.6943400000000002</c:v>
                </c:pt>
                <c:pt idx="474">
                  <c:v>1.6969125000000003</c:v>
                </c:pt>
                <c:pt idx="475">
                  <c:v>1.6997424999999999</c:v>
                </c:pt>
                <c:pt idx="476">
                  <c:v>1.7028575000000001</c:v>
                </c:pt>
                <c:pt idx="477">
                  <c:v>1.7061225</c:v>
                </c:pt>
                <c:pt idx="478">
                  <c:v>1.7095824999999998</c:v>
                </c:pt>
                <c:pt idx="479">
                  <c:v>1.71292</c:v>
                </c:pt>
                <c:pt idx="480">
                  <c:v>1.716405</c:v>
                </c:pt>
                <c:pt idx="481">
                  <c:v>1.7198000000000002</c:v>
                </c:pt>
                <c:pt idx="482">
                  <c:v>1.72194</c:v>
                </c:pt>
                <c:pt idx="483">
                  <c:v>1.7242975</c:v>
                </c:pt>
                <c:pt idx="484">
                  <c:v>1.7268874999999999</c:v>
                </c:pt>
                <c:pt idx="485">
                  <c:v>1.7297374999999999</c:v>
                </c:pt>
                <c:pt idx="486">
                  <c:v>1.7321775000000001</c:v>
                </c:pt>
                <c:pt idx="487">
                  <c:v>1.7348625</c:v>
                </c:pt>
                <c:pt idx="488">
                  <c:v>1.7369425000000001</c:v>
                </c:pt>
                <c:pt idx="489">
                  <c:v>1.7392300000000001</c:v>
                </c:pt>
                <c:pt idx="490">
                  <c:v>1.7417475000000002</c:v>
                </c:pt>
                <c:pt idx="491">
                  <c:v>1.7444850000000001</c:v>
                </c:pt>
                <c:pt idx="492">
                  <c:v>1.7471825000000001</c:v>
                </c:pt>
                <c:pt idx="493">
                  <c:v>1.7500549999999999</c:v>
                </c:pt>
                <c:pt idx="494">
                  <c:v>1.75284</c:v>
                </c:pt>
                <c:pt idx="495">
                  <c:v>1.7555274999999999</c:v>
                </c:pt>
                <c:pt idx="496">
                  <c:v>1.7582400000000002</c:v>
                </c:pt>
                <c:pt idx="497">
                  <c:v>1.7610574999999999</c:v>
                </c:pt>
                <c:pt idx="498">
                  <c:v>1.7638799999999999</c:v>
                </c:pt>
                <c:pt idx="499">
                  <c:v>1.7666549999999999</c:v>
                </c:pt>
                <c:pt idx="500">
                  <c:v>1.7694825000000001</c:v>
                </c:pt>
                <c:pt idx="501">
                  <c:v>1.7723249999999999</c:v>
                </c:pt>
                <c:pt idx="502">
                  <c:v>1.7752224999999999</c:v>
                </c:pt>
                <c:pt idx="503">
                  <c:v>1.7781749999999998</c:v>
                </c:pt>
                <c:pt idx="504">
                  <c:v>1.7811774999999999</c:v>
                </c:pt>
                <c:pt idx="505">
                  <c:v>1.7840100000000001</c:v>
                </c:pt>
                <c:pt idx="506">
                  <c:v>1.786745</c:v>
                </c:pt>
                <c:pt idx="507">
                  <c:v>1.7895749999999999</c:v>
                </c:pt>
                <c:pt idx="508">
                  <c:v>1.7923274999999999</c:v>
                </c:pt>
                <c:pt idx="509">
                  <c:v>1.7951550000000001</c:v>
                </c:pt>
                <c:pt idx="510">
                  <c:v>1.7979450000000001</c:v>
                </c:pt>
                <c:pt idx="511">
                  <c:v>1.8006624999999998</c:v>
                </c:pt>
                <c:pt idx="512">
                  <c:v>1.8033400000000002</c:v>
                </c:pt>
                <c:pt idx="513">
                  <c:v>1.8060050000000001</c:v>
                </c:pt>
                <c:pt idx="514">
                  <c:v>1.8087099999999998</c:v>
                </c:pt>
                <c:pt idx="515">
                  <c:v>1.8108649999999999</c:v>
                </c:pt>
                <c:pt idx="516">
                  <c:v>1.8132374999999998</c:v>
                </c:pt>
                <c:pt idx="517">
                  <c:v>1.8158449999999999</c:v>
                </c:pt>
                <c:pt idx="518">
                  <c:v>1.818425</c:v>
                </c:pt>
                <c:pt idx="519">
                  <c:v>1.8208374999999999</c:v>
                </c:pt>
                <c:pt idx="520">
                  <c:v>1.8232374999999998</c:v>
                </c:pt>
                <c:pt idx="521">
                  <c:v>1.8257300000000001</c:v>
                </c:pt>
                <c:pt idx="522">
                  <c:v>1.82839</c:v>
                </c:pt>
                <c:pt idx="523">
                  <c:v>1.8311999999999999</c:v>
                </c:pt>
                <c:pt idx="524">
                  <c:v>1.83392</c:v>
                </c:pt>
                <c:pt idx="525">
                  <c:v>1.8366</c:v>
                </c:pt>
                <c:pt idx="526">
                  <c:v>1.839315</c:v>
                </c:pt>
                <c:pt idx="527">
                  <c:v>1.8421400000000001</c:v>
                </c:pt>
                <c:pt idx="528">
                  <c:v>1.8450475000000002</c:v>
                </c:pt>
                <c:pt idx="529">
                  <c:v>1.8478850000000002</c:v>
                </c:pt>
                <c:pt idx="530">
                  <c:v>1.8508500000000001</c:v>
                </c:pt>
                <c:pt idx="531">
                  <c:v>1.8538450000000002</c:v>
                </c:pt>
                <c:pt idx="532">
                  <c:v>1.856555</c:v>
                </c:pt>
                <c:pt idx="533">
                  <c:v>1.8591074999999999</c:v>
                </c:pt>
                <c:pt idx="534">
                  <c:v>1.8616275000000002</c:v>
                </c:pt>
                <c:pt idx="535">
                  <c:v>1.8642050000000001</c:v>
                </c:pt>
                <c:pt idx="536">
                  <c:v>1.8669225</c:v>
                </c:pt>
                <c:pt idx="537">
                  <c:v>1.8698399999999999</c:v>
                </c:pt>
                <c:pt idx="538">
                  <c:v>1.8727225000000001</c:v>
                </c:pt>
                <c:pt idx="539">
                  <c:v>1.8755225</c:v>
                </c:pt>
                <c:pt idx="540">
                  <c:v>1.87836</c:v>
                </c:pt>
                <c:pt idx="541">
                  <c:v>1.8812099999999998</c:v>
                </c:pt>
                <c:pt idx="542">
                  <c:v>1.8838275000000002</c:v>
                </c:pt>
                <c:pt idx="543">
                  <c:v>1.8863874999999999</c:v>
                </c:pt>
                <c:pt idx="544">
                  <c:v>1.8889875</c:v>
                </c:pt>
                <c:pt idx="545">
                  <c:v>1.891615</c:v>
                </c:pt>
                <c:pt idx="546">
                  <c:v>1.8943999999999999</c:v>
                </c:pt>
                <c:pt idx="547">
                  <c:v>1.8970375000000002</c:v>
                </c:pt>
                <c:pt idx="548">
                  <c:v>1.8995875</c:v>
                </c:pt>
                <c:pt idx="549">
                  <c:v>1.90221</c:v>
                </c:pt>
                <c:pt idx="550">
                  <c:v>1.9049549999999997</c:v>
                </c:pt>
                <c:pt idx="551">
                  <c:v>1.9076875</c:v>
                </c:pt>
                <c:pt idx="552">
                  <c:v>1.9105000000000001</c:v>
                </c:pt>
                <c:pt idx="553">
                  <c:v>1.9133674999999999</c:v>
                </c:pt>
                <c:pt idx="554">
                  <c:v>1.9161549999999998</c:v>
                </c:pt>
                <c:pt idx="555">
                  <c:v>1.9189975000000001</c:v>
                </c:pt>
                <c:pt idx="556">
                  <c:v>1.9220149999999998</c:v>
                </c:pt>
                <c:pt idx="557">
                  <c:v>1.9246725</c:v>
                </c:pt>
                <c:pt idx="558">
                  <c:v>1.927195</c:v>
                </c:pt>
                <c:pt idx="559">
                  <c:v>1.92974</c:v>
                </c:pt>
                <c:pt idx="560">
                  <c:v>1.9324049999999999</c:v>
                </c:pt>
                <c:pt idx="561">
                  <c:v>1.9351574999999999</c:v>
                </c:pt>
                <c:pt idx="562">
                  <c:v>1.9379074999999999</c:v>
                </c:pt>
                <c:pt idx="563">
                  <c:v>1.9406050000000001</c:v>
                </c:pt>
                <c:pt idx="564">
                  <c:v>1.9432775</c:v>
                </c:pt>
                <c:pt idx="565">
                  <c:v>1.946045</c:v>
                </c:pt>
                <c:pt idx="566">
                  <c:v>1.9489349999999999</c:v>
                </c:pt>
                <c:pt idx="567">
                  <c:v>1.9518649999999997</c:v>
                </c:pt>
                <c:pt idx="568">
                  <c:v>1.95468</c:v>
                </c:pt>
                <c:pt idx="569">
                  <c:v>1.9574175</c:v>
                </c:pt>
                <c:pt idx="570">
                  <c:v>1.9602774999999999</c:v>
                </c:pt>
                <c:pt idx="571">
                  <c:v>1.9631725</c:v>
                </c:pt>
                <c:pt idx="572">
                  <c:v>1.9662300000000001</c:v>
                </c:pt>
                <c:pt idx="573">
                  <c:v>1.96912</c:v>
                </c:pt>
                <c:pt idx="574">
                  <c:v>1.9718</c:v>
                </c:pt>
                <c:pt idx="575">
                  <c:v>1.9744299999999999</c:v>
                </c:pt>
                <c:pt idx="576">
                  <c:v>1.9771825000000001</c:v>
                </c:pt>
                <c:pt idx="577">
                  <c:v>1.9800374999999999</c:v>
                </c:pt>
                <c:pt idx="578">
                  <c:v>1.9830699999999999</c:v>
                </c:pt>
                <c:pt idx="579">
                  <c:v>1.9860349999999998</c:v>
                </c:pt>
                <c:pt idx="580">
                  <c:v>1.9888650000000001</c:v>
                </c:pt>
                <c:pt idx="581">
                  <c:v>1.9917324999999999</c:v>
                </c:pt>
                <c:pt idx="582">
                  <c:v>1.99474</c:v>
                </c:pt>
                <c:pt idx="583">
                  <c:v>1.9978400000000001</c:v>
                </c:pt>
                <c:pt idx="584">
                  <c:v>2.0005774999999999</c:v>
                </c:pt>
                <c:pt idx="585">
                  <c:v>2.0032100000000002</c:v>
                </c:pt>
                <c:pt idx="586">
                  <c:v>2.0060225000000003</c:v>
                </c:pt>
                <c:pt idx="587">
                  <c:v>2.0089649999999999</c:v>
                </c:pt>
                <c:pt idx="588">
                  <c:v>2.0118374999999999</c:v>
                </c:pt>
                <c:pt idx="589">
                  <c:v>2.0147249999999999</c:v>
                </c:pt>
                <c:pt idx="590">
                  <c:v>2.0177525000000003</c:v>
                </c:pt>
                <c:pt idx="591">
                  <c:v>2.0207424999999999</c:v>
                </c:pt>
                <c:pt idx="592">
                  <c:v>2.0236549999999998</c:v>
                </c:pt>
                <c:pt idx="593">
                  <c:v>2.026675</c:v>
                </c:pt>
                <c:pt idx="594">
                  <c:v>2.0297800000000001</c:v>
                </c:pt>
                <c:pt idx="595">
                  <c:v>2.0331250000000001</c:v>
                </c:pt>
                <c:pt idx="596">
                  <c:v>2.0361250000000002</c:v>
                </c:pt>
                <c:pt idx="597">
                  <c:v>2.0390200000000003</c:v>
                </c:pt>
                <c:pt idx="598">
                  <c:v>2.0421</c:v>
                </c:pt>
                <c:pt idx="599">
                  <c:v>2.0450525000000002</c:v>
                </c:pt>
                <c:pt idx="600">
                  <c:v>2.0480800000000001</c:v>
                </c:pt>
                <c:pt idx="601">
                  <c:v>2.0512874999999999</c:v>
                </c:pt>
                <c:pt idx="602">
                  <c:v>2.0543049999999998</c:v>
                </c:pt>
                <c:pt idx="603">
                  <c:v>2.0572075000000001</c:v>
                </c:pt>
                <c:pt idx="604">
                  <c:v>2.0602024999999999</c:v>
                </c:pt>
                <c:pt idx="605">
                  <c:v>2.0633474999999999</c:v>
                </c:pt>
                <c:pt idx="606">
                  <c:v>2.0668074999999999</c:v>
                </c:pt>
                <c:pt idx="607">
                  <c:v>2.0702149999999997</c:v>
                </c:pt>
                <c:pt idx="608">
                  <c:v>2.0733999999999999</c:v>
                </c:pt>
                <c:pt idx="609">
                  <c:v>2.07653</c:v>
                </c:pt>
                <c:pt idx="610">
                  <c:v>2.0799224999999999</c:v>
                </c:pt>
                <c:pt idx="611">
                  <c:v>2.0833925</c:v>
                </c:pt>
                <c:pt idx="612">
                  <c:v>2.0869374999999999</c:v>
                </c:pt>
                <c:pt idx="613">
                  <c:v>2.0901125</c:v>
                </c:pt>
                <c:pt idx="614">
                  <c:v>2.0931025000000001</c:v>
                </c:pt>
                <c:pt idx="615">
                  <c:v>2.096155</c:v>
                </c:pt>
                <c:pt idx="616">
                  <c:v>2.0993550000000001</c:v>
                </c:pt>
                <c:pt idx="617">
                  <c:v>2.1027424999999997</c:v>
                </c:pt>
                <c:pt idx="618">
                  <c:v>2.1060675</c:v>
                </c:pt>
                <c:pt idx="619">
                  <c:v>2.1092149999999998</c:v>
                </c:pt>
                <c:pt idx="620">
                  <c:v>2.1124199999999997</c:v>
                </c:pt>
                <c:pt idx="621">
                  <c:v>2.1158574999999997</c:v>
                </c:pt>
                <c:pt idx="622">
                  <c:v>2.1196000000000002</c:v>
                </c:pt>
                <c:pt idx="623">
                  <c:v>2.1231925</c:v>
                </c:pt>
                <c:pt idx="624">
                  <c:v>2.126455</c:v>
                </c:pt>
                <c:pt idx="625">
                  <c:v>2.1296149999999998</c:v>
                </c:pt>
                <c:pt idx="626">
                  <c:v>2.1328300000000002</c:v>
                </c:pt>
                <c:pt idx="627">
                  <c:v>2.1361249999999998</c:v>
                </c:pt>
                <c:pt idx="628">
                  <c:v>2.13951</c:v>
                </c:pt>
                <c:pt idx="629">
                  <c:v>2.1427450000000001</c:v>
                </c:pt>
                <c:pt idx="630">
                  <c:v>2.1459075000000003</c:v>
                </c:pt>
                <c:pt idx="631">
                  <c:v>2.1492025000000003</c:v>
                </c:pt>
                <c:pt idx="632">
                  <c:v>2.1527449999999999</c:v>
                </c:pt>
                <c:pt idx="633">
                  <c:v>2.1563400000000001</c:v>
                </c:pt>
                <c:pt idx="634">
                  <c:v>2.1595974999999998</c:v>
                </c:pt>
                <c:pt idx="635">
                  <c:v>2.1628850000000002</c:v>
                </c:pt>
                <c:pt idx="636">
                  <c:v>2.1661125000000001</c:v>
                </c:pt>
                <c:pt idx="637">
                  <c:v>2.1693250000000002</c:v>
                </c:pt>
                <c:pt idx="638">
                  <c:v>2.1726025</c:v>
                </c:pt>
                <c:pt idx="639">
                  <c:v>2.1761325</c:v>
                </c:pt>
                <c:pt idx="640">
                  <c:v>2.1794475000000002</c:v>
                </c:pt>
                <c:pt idx="641">
                  <c:v>2.1827350000000001</c:v>
                </c:pt>
                <c:pt idx="642">
                  <c:v>2.1861950000000001</c:v>
                </c:pt>
                <c:pt idx="643">
                  <c:v>2.18987</c:v>
                </c:pt>
                <c:pt idx="644">
                  <c:v>2.1936975000000003</c:v>
                </c:pt>
                <c:pt idx="645">
                  <c:v>2.1978575</c:v>
                </c:pt>
                <c:pt idx="646">
                  <c:v>2.2008300000000003</c:v>
                </c:pt>
                <c:pt idx="647">
                  <c:v>2.2040125000000002</c:v>
                </c:pt>
                <c:pt idx="648">
                  <c:v>2.2075150000000003</c:v>
                </c:pt>
                <c:pt idx="649">
                  <c:v>2.2112824999999998</c:v>
                </c:pt>
                <c:pt idx="650">
                  <c:v>2.2149900000000002</c:v>
                </c:pt>
                <c:pt idx="651">
                  <c:v>2.2186300000000001</c:v>
                </c:pt>
                <c:pt idx="652">
                  <c:v>2.2222399999999998</c:v>
                </c:pt>
                <c:pt idx="653">
                  <c:v>2.2259074999999999</c:v>
                </c:pt>
                <c:pt idx="654">
                  <c:v>2.2280350000000002</c:v>
                </c:pt>
                <c:pt idx="655">
                  <c:v>2.230375</c:v>
                </c:pt>
                <c:pt idx="656">
                  <c:v>2.2326349999999997</c:v>
                </c:pt>
                <c:pt idx="657">
                  <c:v>2.2351200000000002</c:v>
                </c:pt>
                <c:pt idx="658">
                  <c:v>2.2374075000000002</c:v>
                </c:pt>
                <c:pt idx="659">
                  <c:v>2.2399274999999998</c:v>
                </c:pt>
                <c:pt idx="660">
                  <c:v>2.2426974999999998</c:v>
                </c:pt>
                <c:pt idx="661">
                  <c:v>2.2457449999999999</c:v>
                </c:pt>
                <c:pt idx="662">
                  <c:v>2.2490950000000001</c:v>
                </c:pt>
                <c:pt idx="663">
                  <c:v>2.2527825000000004</c:v>
                </c:pt>
                <c:pt idx="664">
                  <c:v>2.2565425000000001</c:v>
                </c:pt>
                <c:pt idx="665">
                  <c:v>2.2603274999999998</c:v>
                </c:pt>
                <c:pt idx="666">
                  <c:v>2.26431</c:v>
                </c:pt>
                <c:pt idx="667">
                  <c:v>2.2683624999999998</c:v>
                </c:pt>
                <c:pt idx="668">
                  <c:v>2.2725624999999998</c:v>
                </c:pt>
                <c:pt idx="669">
                  <c:v>2.2750699999999999</c:v>
                </c:pt>
                <c:pt idx="670">
                  <c:v>2.2778100000000001</c:v>
                </c:pt>
                <c:pt idx="671">
                  <c:v>2.2808249999999997</c:v>
                </c:pt>
                <c:pt idx="672">
                  <c:v>2.2841400000000003</c:v>
                </c:pt>
                <c:pt idx="673">
                  <c:v>2.2877874999999999</c:v>
                </c:pt>
                <c:pt idx="674">
                  <c:v>2.2917399999999999</c:v>
                </c:pt>
                <c:pt idx="675">
                  <c:v>2.2957225000000001</c:v>
                </c:pt>
                <c:pt idx="676">
                  <c:v>2.2998024999999997</c:v>
                </c:pt>
                <c:pt idx="677">
                  <c:v>2.3039575000000001</c:v>
                </c:pt>
                <c:pt idx="678">
                  <c:v>2.3081450000000001</c:v>
                </c:pt>
                <c:pt idx="679">
                  <c:v>2.3122125000000002</c:v>
                </c:pt>
                <c:pt idx="680">
                  <c:v>2.3161424999999998</c:v>
                </c:pt>
                <c:pt idx="681">
                  <c:v>2.3200149999999997</c:v>
                </c:pt>
                <c:pt idx="682">
                  <c:v>2.32389</c:v>
                </c:pt>
                <c:pt idx="683">
                  <c:v>2.3278574999999999</c:v>
                </c:pt>
                <c:pt idx="684">
                  <c:v>2.3319550000000002</c:v>
                </c:pt>
                <c:pt idx="685">
                  <c:v>2.3361324999999997</c:v>
                </c:pt>
                <c:pt idx="686">
                  <c:v>2.3403149999999999</c:v>
                </c:pt>
                <c:pt idx="687">
                  <c:v>2.3443274999999999</c:v>
                </c:pt>
                <c:pt idx="688">
                  <c:v>2.3482275000000001</c:v>
                </c:pt>
                <c:pt idx="689">
                  <c:v>2.3521450000000002</c:v>
                </c:pt>
                <c:pt idx="690">
                  <c:v>2.35608</c:v>
                </c:pt>
                <c:pt idx="691">
                  <c:v>2.3601575000000001</c:v>
                </c:pt>
                <c:pt idx="692">
                  <c:v>2.3643174999999998</c:v>
                </c:pt>
                <c:pt idx="693">
                  <c:v>2.3683274999999999</c:v>
                </c:pt>
                <c:pt idx="694">
                  <c:v>2.3722850000000002</c:v>
                </c:pt>
                <c:pt idx="695">
                  <c:v>2.3761649999999999</c:v>
                </c:pt>
                <c:pt idx="696">
                  <c:v>2.3800075000000001</c:v>
                </c:pt>
                <c:pt idx="697">
                  <c:v>2.3839075000000003</c:v>
                </c:pt>
                <c:pt idx="698">
                  <c:v>2.3879999999999999</c:v>
                </c:pt>
                <c:pt idx="699">
                  <c:v>2.3920925</c:v>
                </c:pt>
                <c:pt idx="700">
                  <c:v>2.3962574999999999</c:v>
                </c:pt>
                <c:pt idx="701">
                  <c:v>2.4001749999999999</c:v>
                </c:pt>
                <c:pt idx="702">
                  <c:v>2.4039275</c:v>
                </c:pt>
                <c:pt idx="703">
                  <c:v>2.4076</c:v>
                </c:pt>
                <c:pt idx="704">
                  <c:v>2.4113325000000003</c:v>
                </c:pt>
                <c:pt idx="705">
                  <c:v>2.4150800000000001</c:v>
                </c:pt>
                <c:pt idx="706">
                  <c:v>2.4188450000000001</c:v>
                </c:pt>
                <c:pt idx="707">
                  <c:v>2.4226000000000001</c:v>
                </c:pt>
                <c:pt idx="708">
                  <c:v>2.4264524999999999</c:v>
                </c:pt>
                <c:pt idx="709">
                  <c:v>2.4303974999999998</c:v>
                </c:pt>
                <c:pt idx="710">
                  <c:v>2.4344700000000001</c:v>
                </c:pt>
                <c:pt idx="711">
                  <c:v>2.4380450000000002</c:v>
                </c:pt>
                <c:pt idx="712">
                  <c:v>2.44198</c:v>
                </c:pt>
                <c:pt idx="713">
                  <c:v>2.4460725000000001</c:v>
                </c:pt>
                <c:pt idx="714">
                  <c:v>2.4501824999999999</c:v>
                </c:pt>
                <c:pt idx="715">
                  <c:v>2.4544000000000001</c:v>
                </c:pt>
                <c:pt idx="716">
                  <c:v>2.4588349999999997</c:v>
                </c:pt>
                <c:pt idx="717">
                  <c:v>2.4634849999999999</c:v>
                </c:pt>
                <c:pt idx="718">
                  <c:v>2.4681600000000001</c:v>
                </c:pt>
                <c:pt idx="719">
                  <c:v>2.47296</c:v>
                </c:pt>
                <c:pt idx="720">
                  <c:v>2.4776750000000001</c:v>
                </c:pt>
                <c:pt idx="721">
                  <c:v>2.4806925</c:v>
                </c:pt>
                <c:pt idx="722">
                  <c:v>2.4840149999999999</c:v>
                </c:pt>
                <c:pt idx="723">
                  <c:v>2.4871399999999997</c:v>
                </c:pt>
                <c:pt idx="724">
                  <c:v>2.49058</c:v>
                </c:pt>
                <c:pt idx="725">
                  <c:v>2.4937274999999999</c:v>
                </c:pt>
                <c:pt idx="726">
                  <c:v>2.4971899999999998</c:v>
                </c:pt>
                <c:pt idx="727">
                  <c:v>2.5003500000000001</c:v>
                </c:pt>
                <c:pt idx="728">
                  <c:v>2.5038500000000004</c:v>
                </c:pt>
                <c:pt idx="729">
                  <c:v>2.5076999999999998</c:v>
                </c:pt>
                <c:pt idx="730">
                  <c:v>2.5119249999999997</c:v>
                </c:pt>
                <c:pt idx="731">
                  <c:v>2.5165500000000001</c:v>
                </c:pt>
                <c:pt idx="732">
                  <c:v>2.5216750000000001</c:v>
                </c:pt>
                <c:pt idx="733">
                  <c:v>2.5272999999999999</c:v>
                </c:pt>
                <c:pt idx="734">
                  <c:v>2.5330249999999999</c:v>
                </c:pt>
                <c:pt idx="735">
                  <c:v>2.5384250000000002</c:v>
                </c:pt>
                <c:pt idx="736">
                  <c:v>2.540575</c:v>
                </c:pt>
                <c:pt idx="737">
                  <c:v>2.5429500000000003</c:v>
                </c:pt>
                <c:pt idx="738">
                  <c:v>2.5452750000000002</c:v>
                </c:pt>
                <c:pt idx="739">
                  <c:v>2.547625</c:v>
                </c:pt>
                <c:pt idx="740">
                  <c:v>2.5499499999999999</c:v>
                </c:pt>
                <c:pt idx="741">
                  <c:v>2.5524999999999998</c:v>
                </c:pt>
                <c:pt idx="742">
                  <c:v>2.5553249999999998</c:v>
                </c:pt>
                <c:pt idx="743">
                  <c:v>2.5584249999999997</c:v>
                </c:pt>
                <c:pt idx="744">
                  <c:v>2.5615999999999999</c:v>
                </c:pt>
                <c:pt idx="745">
                  <c:v>2.5650750000000002</c:v>
                </c:pt>
                <c:pt idx="746">
                  <c:v>2.5689000000000002</c:v>
                </c:pt>
                <c:pt idx="747">
                  <c:v>2.5731250000000001</c:v>
                </c:pt>
                <c:pt idx="748">
                  <c:v>2.5753499999999998</c:v>
                </c:pt>
                <c:pt idx="749">
                  <c:v>2.5777749999999999</c:v>
                </c:pt>
                <c:pt idx="750">
                  <c:v>2.5801500000000002</c:v>
                </c:pt>
                <c:pt idx="751">
                  <c:v>2.5827499999999999</c:v>
                </c:pt>
                <c:pt idx="752">
                  <c:v>2.5851500000000001</c:v>
                </c:pt>
                <c:pt idx="753">
                  <c:v>2.587825</c:v>
                </c:pt>
                <c:pt idx="754">
                  <c:v>2.5902749999999997</c:v>
                </c:pt>
                <c:pt idx="755">
                  <c:v>2.592975</c:v>
                </c:pt>
                <c:pt idx="756">
                  <c:v>2.5954999999999999</c:v>
                </c:pt>
                <c:pt idx="757">
                  <c:v>2.5979999999999999</c:v>
                </c:pt>
                <c:pt idx="758">
                  <c:v>2.600625</c:v>
                </c:pt>
                <c:pt idx="759">
                  <c:v>2.6030250000000001</c:v>
                </c:pt>
                <c:pt idx="760">
                  <c:v>2.6049500000000001</c:v>
                </c:pt>
                <c:pt idx="761">
                  <c:v>2.6070500000000001</c:v>
                </c:pt>
                <c:pt idx="762">
                  <c:v>2.609375</c:v>
                </c:pt>
                <c:pt idx="763">
                  <c:v>2.6119249999999998</c:v>
                </c:pt>
                <c:pt idx="764">
                  <c:v>2.614725</c:v>
                </c:pt>
                <c:pt idx="765">
                  <c:v>2.6177999999999999</c:v>
                </c:pt>
                <c:pt idx="766">
                  <c:v>2.6212</c:v>
                </c:pt>
                <c:pt idx="767">
                  <c:v>2.6249249999999997</c:v>
                </c:pt>
                <c:pt idx="768">
                  <c:v>2.6290249999999999</c:v>
                </c:pt>
                <c:pt idx="769">
                  <c:v>2.6335500000000001</c:v>
                </c:pt>
                <c:pt idx="770">
                  <c:v>2.638525</c:v>
                </c:pt>
                <c:pt idx="771">
                  <c:v>2.6439750000000002</c:v>
                </c:pt>
                <c:pt idx="772">
                  <c:v>2.6466250000000002</c:v>
                </c:pt>
                <c:pt idx="773">
                  <c:v>2.6495500000000001</c:v>
                </c:pt>
                <c:pt idx="774">
                  <c:v>2.6527750000000001</c:v>
                </c:pt>
                <c:pt idx="775">
                  <c:v>2.6563249999999998</c:v>
                </c:pt>
                <c:pt idx="776">
                  <c:v>2.6602000000000001</c:v>
                </c:pt>
                <c:pt idx="777">
                  <c:v>2.6644749999999999</c:v>
                </c:pt>
                <c:pt idx="778">
                  <c:v>2.6692</c:v>
                </c:pt>
                <c:pt idx="779">
                  <c:v>2.6743749999999999</c:v>
                </c:pt>
                <c:pt idx="780">
                  <c:v>2.6798999999999999</c:v>
                </c:pt>
                <c:pt idx="781">
                  <c:v>2.6854499999999999</c:v>
                </c:pt>
                <c:pt idx="782">
                  <c:v>2.6913499999999999</c:v>
                </c:pt>
                <c:pt idx="783">
                  <c:v>2.6953</c:v>
                </c:pt>
                <c:pt idx="784">
                  <c:v>2.6996500000000001</c:v>
                </c:pt>
                <c:pt idx="785">
                  <c:v>2.7035499999999999</c:v>
                </c:pt>
                <c:pt idx="786">
                  <c:v>2.70655</c:v>
                </c:pt>
                <c:pt idx="787">
                  <c:v>2.7098500000000003</c:v>
                </c:pt>
                <c:pt idx="788">
                  <c:v>2.7129250000000003</c:v>
                </c:pt>
                <c:pt idx="789">
                  <c:v>2.7162999999999999</c:v>
                </c:pt>
                <c:pt idx="790">
                  <c:v>2.7200249999999997</c:v>
                </c:pt>
                <c:pt idx="791">
                  <c:v>2.7237999999999998</c:v>
                </c:pt>
                <c:pt idx="792">
                  <c:v>2.7279249999999999</c:v>
                </c:pt>
                <c:pt idx="793">
                  <c:v>2.732475</c:v>
                </c:pt>
                <c:pt idx="794">
                  <c:v>2.7374999999999998</c:v>
                </c:pt>
                <c:pt idx="795">
                  <c:v>2.7429999999999999</c:v>
                </c:pt>
                <c:pt idx="796">
                  <c:v>2.7465999999999999</c:v>
                </c:pt>
                <c:pt idx="797">
                  <c:v>2.7503250000000001</c:v>
                </c:pt>
                <c:pt idx="798">
                  <c:v>2.7532000000000001</c:v>
                </c:pt>
                <c:pt idx="799">
                  <c:v>2.7563750000000002</c:v>
                </c:pt>
                <c:pt idx="800">
                  <c:v>2.75935</c:v>
                </c:pt>
                <c:pt idx="801">
                  <c:v>2.7625999999999999</c:v>
                </c:pt>
                <c:pt idx="802">
                  <c:v>2.7655750000000001</c:v>
                </c:pt>
                <c:pt idx="803">
                  <c:v>2.768875</c:v>
                </c:pt>
                <c:pt idx="804">
                  <c:v>2.772475</c:v>
                </c:pt>
                <c:pt idx="805">
                  <c:v>2.7764500000000001</c:v>
                </c:pt>
                <c:pt idx="806">
                  <c:v>2.7786749999999998</c:v>
                </c:pt>
                <c:pt idx="807">
                  <c:v>2.7811249999999998</c:v>
                </c:pt>
                <c:pt idx="808">
                  <c:v>2.7838000000000003</c:v>
                </c:pt>
                <c:pt idx="809">
                  <c:v>2.786775</c:v>
                </c:pt>
                <c:pt idx="810">
                  <c:v>2.790025</c:v>
                </c:pt>
                <c:pt idx="811">
                  <c:v>2.7936000000000001</c:v>
                </c:pt>
                <c:pt idx="812">
                  <c:v>2.7975249999999998</c:v>
                </c:pt>
                <c:pt idx="813">
                  <c:v>2.80185</c:v>
                </c:pt>
                <c:pt idx="814">
                  <c:v>2.8066249999999999</c:v>
                </c:pt>
                <c:pt idx="815">
                  <c:v>2.8118500000000002</c:v>
                </c:pt>
                <c:pt idx="816">
                  <c:v>2.8176000000000001</c:v>
                </c:pt>
                <c:pt idx="817">
                  <c:v>2.8202250000000002</c:v>
                </c:pt>
                <c:pt idx="818">
                  <c:v>2.8230999999999997</c:v>
                </c:pt>
                <c:pt idx="819">
                  <c:v>2.8262499999999999</c:v>
                </c:pt>
                <c:pt idx="820">
                  <c:v>2.8292250000000001</c:v>
                </c:pt>
                <c:pt idx="821">
                  <c:v>2.8324750000000001</c:v>
                </c:pt>
                <c:pt idx="822">
                  <c:v>2.8360750000000001</c:v>
                </c:pt>
                <c:pt idx="823">
                  <c:v>2.8400249999999998</c:v>
                </c:pt>
                <c:pt idx="824">
                  <c:v>2.841825</c:v>
                </c:pt>
                <c:pt idx="825">
                  <c:v>2.8437749999999999</c:v>
                </c:pt>
                <c:pt idx="826">
                  <c:v>2.8456999999999999</c:v>
                </c:pt>
                <c:pt idx="827">
                  <c:v>2.8478249999999998</c:v>
                </c:pt>
                <c:pt idx="828">
                  <c:v>2.8497499999999998</c:v>
                </c:pt>
                <c:pt idx="829">
                  <c:v>2.8519000000000001</c:v>
                </c:pt>
                <c:pt idx="830">
                  <c:v>2.85425</c:v>
                </c:pt>
                <c:pt idx="831">
                  <c:v>2.8568250000000002</c:v>
                </c:pt>
                <c:pt idx="832">
                  <c:v>2.8596750000000002</c:v>
                </c:pt>
                <c:pt idx="833">
                  <c:v>2.8628</c:v>
                </c:pt>
                <c:pt idx="834">
                  <c:v>2.86625</c:v>
                </c:pt>
                <c:pt idx="835">
                  <c:v>2.87005</c:v>
                </c:pt>
                <c:pt idx="836">
                  <c:v>2.8742000000000001</c:v>
                </c:pt>
                <c:pt idx="837">
                  <c:v>2.8788</c:v>
                </c:pt>
                <c:pt idx="838">
                  <c:v>2.8838249999999999</c:v>
                </c:pt>
                <c:pt idx="839">
                  <c:v>2.8893749999999998</c:v>
                </c:pt>
                <c:pt idx="840">
                  <c:v>2.8938249999999996</c:v>
                </c:pt>
                <c:pt idx="841">
                  <c:v>2.8973499999999999</c:v>
                </c:pt>
                <c:pt idx="842">
                  <c:v>2.9011999999999998</c:v>
                </c:pt>
                <c:pt idx="843">
                  <c:v>2.9047749999999999</c:v>
                </c:pt>
                <c:pt idx="844">
                  <c:v>2.908725</c:v>
                </c:pt>
                <c:pt idx="845">
                  <c:v>2.9130500000000001</c:v>
                </c:pt>
                <c:pt idx="846">
                  <c:v>2.9177999999999997</c:v>
                </c:pt>
                <c:pt idx="847">
                  <c:v>2.923025</c:v>
                </c:pt>
                <c:pt idx="848">
                  <c:v>2.9288000000000003</c:v>
                </c:pt>
                <c:pt idx="849">
                  <c:v>2.9305749999999997</c:v>
                </c:pt>
                <c:pt idx="850">
                  <c:v>2.93255</c:v>
                </c:pt>
                <c:pt idx="851">
                  <c:v>2.9347249999999998</c:v>
                </c:pt>
                <c:pt idx="852">
                  <c:v>2.9371</c:v>
                </c:pt>
                <c:pt idx="853">
                  <c:v>2.9396999999999998</c:v>
                </c:pt>
                <c:pt idx="854">
                  <c:v>2.9426000000000001</c:v>
                </c:pt>
                <c:pt idx="855">
                  <c:v>2.9457500000000003</c:v>
                </c:pt>
                <c:pt idx="856">
                  <c:v>2.9492500000000001</c:v>
                </c:pt>
                <c:pt idx="857">
                  <c:v>2.9530750000000001</c:v>
                </c:pt>
                <c:pt idx="858">
                  <c:v>2.9572500000000002</c:v>
                </c:pt>
                <c:pt idx="859">
                  <c:v>2.9618500000000001</c:v>
                </c:pt>
                <c:pt idx="860">
                  <c:v>2.9668999999999999</c:v>
                </c:pt>
                <c:pt idx="861">
                  <c:v>2.9724750000000002</c:v>
                </c:pt>
                <c:pt idx="862">
                  <c:v>2.9783750000000002</c:v>
                </c:pt>
                <c:pt idx="863">
                  <c:v>2.9843500000000001</c:v>
                </c:pt>
                <c:pt idx="864">
                  <c:v>2.9901750000000002</c:v>
                </c:pt>
                <c:pt idx="865">
                  <c:v>2.9960500000000003</c:v>
                </c:pt>
                <c:pt idx="866">
                  <c:v>3.001925</c:v>
                </c:pt>
                <c:pt idx="867">
                  <c:v>3.0077500000000001</c:v>
                </c:pt>
                <c:pt idx="868">
                  <c:v>3.0137</c:v>
                </c:pt>
                <c:pt idx="869">
                  <c:v>3.0196499999999999</c:v>
                </c:pt>
                <c:pt idx="870">
                  <c:v>3.025525</c:v>
                </c:pt>
                <c:pt idx="871">
                  <c:v>3.0313750000000002</c:v>
                </c:pt>
                <c:pt idx="872">
                  <c:v>3.0371250000000001</c:v>
                </c:pt>
                <c:pt idx="873">
                  <c:v>3.0426249999999997</c:v>
                </c:pt>
                <c:pt idx="874">
                  <c:v>3.048025</c:v>
                </c:pt>
                <c:pt idx="875">
                  <c:v>3.0507749999999998</c:v>
                </c:pt>
                <c:pt idx="876">
                  <c:v>3.0538249999999998</c:v>
                </c:pt>
                <c:pt idx="877">
                  <c:v>3.057175</c:v>
                </c:pt>
                <c:pt idx="878">
                  <c:v>3.0608499999999998</c:v>
                </c:pt>
                <c:pt idx="879">
                  <c:v>3.0648999999999997</c:v>
                </c:pt>
                <c:pt idx="880">
                  <c:v>3.06935</c:v>
                </c:pt>
                <c:pt idx="881">
                  <c:v>3.0742499999999997</c:v>
                </c:pt>
                <c:pt idx="882">
                  <c:v>3.07965</c:v>
                </c:pt>
                <c:pt idx="883">
                  <c:v>3.0851000000000002</c:v>
                </c:pt>
                <c:pt idx="884">
                  <c:v>3.0878749999999999</c:v>
                </c:pt>
                <c:pt idx="885">
                  <c:v>3.0909749999999998</c:v>
                </c:pt>
                <c:pt idx="886">
                  <c:v>3.0943499999999999</c:v>
                </c:pt>
                <c:pt idx="887">
                  <c:v>3.0980750000000001</c:v>
                </c:pt>
                <c:pt idx="888">
                  <c:v>3.1015250000000001</c:v>
                </c:pt>
                <c:pt idx="889">
                  <c:v>3.1038250000000001</c:v>
                </c:pt>
                <c:pt idx="890">
                  <c:v>3.1064000000000003</c:v>
                </c:pt>
                <c:pt idx="891">
                  <c:v>3.1088</c:v>
                </c:pt>
                <c:pt idx="892">
                  <c:v>3.11145</c:v>
                </c:pt>
                <c:pt idx="893">
                  <c:v>3.1143750000000003</c:v>
                </c:pt>
                <c:pt idx="894">
                  <c:v>3.117575</c:v>
                </c:pt>
                <c:pt idx="895">
                  <c:v>3.1210999999999998</c:v>
                </c:pt>
                <c:pt idx="896">
                  <c:v>3.1249750000000001</c:v>
                </c:pt>
                <c:pt idx="897">
                  <c:v>3.1275749999999998</c:v>
                </c:pt>
                <c:pt idx="898">
                  <c:v>3.1304249999999998</c:v>
                </c:pt>
                <c:pt idx="899">
                  <c:v>3.1335750000000004</c:v>
                </c:pt>
                <c:pt idx="900">
                  <c:v>3.1361750000000002</c:v>
                </c:pt>
                <c:pt idx="901">
                  <c:v>3.1390250000000002</c:v>
                </c:pt>
                <c:pt idx="902">
                  <c:v>3.1414499999999999</c:v>
                </c:pt>
                <c:pt idx="903">
                  <c:v>3.1441249999999998</c:v>
                </c:pt>
                <c:pt idx="904">
                  <c:v>3.1466500000000002</c:v>
                </c:pt>
                <c:pt idx="905">
                  <c:v>3.1494249999999999</c:v>
                </c:pt>
                <c:pt idx="906">
                  <c:v>3.1524749999999999</c:v>
                </c:pt>
                <c:pt idx="907">
                  <c:v>3.1558250000000001</c:v>
                </c:pt>
                <c:pt idx="908">
                  <c:v>3.1595249999999999</c:v>
                </c:pt>
                <c:pt idx="909">
                  <c:v>3.1633750000000003</c:v>
                </c:pt>
                <c:pt idx="910">
                  <c:v>3.1676250000000001</c:v>
                </c:pt>
                <c:pt idx="911">
                  <c:v>3.1722999999999999</c:v>
                </c:pt>
                <c:pt idx="912">
                  <c:v>3.1774249999999995</c:v>
                </c:pt>
                <c:pt idx="913">
                  <c:v>3.1829999999999998</c:v>
                </c:pt>
                <c:pt idx="914">
                  <c:v>3.1884250000000005</c:v>
                </c:pt>
                <c:pt idx="915">
                  <c:v>3.1938500000000003</c:v>
                </c:pt>
                <c:pt idx="916">
                  <c:v>3.199125</c:v>
                </c:pt>
                <c:pt idx="917">
                  <c:v>3.201225</c:v>
                </c:pt>
                <c:pt idx="918">
                  <c:v>3.203525</c:v>
                </c:pt>
                <c:pt idx="919">
                  <c:v>3.2058000000000004</c:v>
                </c:pt>
                <c:pt idx="920">
                  <c:v>3.2083249999999999</c:v>
                </c:pt>
                <c:pt idx="921">
                  <c:v>3.2110750000000001</c:v>
                </c:pt>
                <c:pt idx="922">
                  <c:v>3.2141000000000002</c:v>
                </c:pt>
                <c:pt idx="923">
                  <c:v>3.217425</c:v>
                </c:pt>
                <c:pt idx="924">
                  <c:v>3.2210999999999999</c:v>
                </c:pt>
                <c:pt idx="925">
                  <c:v>3.2251250000000002</c:v>
                </c:pt>
                <c:pt idx="926">
                  <c:v>3.2295499999999997</c:v>
                </c:pt>
                <c:pt idx="927">
                  <c:v>3.2344499999999998</c:v>
                </c:pt>
                <c:pt idx="928">
                  <c:v>3.2398000000000002</c:v>
                </c:pt>
                <c:pt idx="929">
                  <c:v>3.2450000000000001</c:v>
                </c:pt>
                <c:pt idx="930">
                  <c:v>3.2500750000000003</c:v>
                </c:pt>
                <c:pt idx="931">
                  <c:v>3.2554500000000002</c:v>
                </c:pt>
                <c:pt idx="932">
                  <c:v>3.2606499999999996</c:v>
                </c:pt>
                <c:pt idx="933">
                  <c:v>3.2630750000000002</c:v>
                </c:pt>
                <c:pt idx="934">
                  <c:v>3.2657249999999998</c:v>
                </c:pt>
                <c:pt idx="935">
                  <c:v>3.2682999999999995</c:v>
                </c:pt>
                <c:pt idx="936">
                  <c:v>3.2711249999999996</c:v>
                </c:pt>
                <c:pt idx="937">
                  <c:v>3.2731250000000003</c:v>
                </c:pt>
                <c:pt idx="938">
                  <c:v>3.2752999999999997</c:v>
                </c:pt>
                <c:pt idx="939">
                  <c:v>3.2777000000000003</c:v>
                </c:pt>
                <c:pt idx="940">
                  <c:v>3.2803499999999999</c:v>
                </c:pt>
                <c:pt idx="941">
                  <c:v>3.2832750000000002</c:v>
                </c:pt>
                <c:pt idx="942">
                  <c:v>3.2864749999999998</c:v>
                </c:pt>
                <c:pt idx="943">
                  <c:v>3.29</c:v>
                </c:pt>
                <c:pt idx="944">
                  <c:v>3.2938500000000004</c:v>
                </c:pt>
                <c:pt idx="945">
                  <c:v>3.2981249999999998</c:v>
                </c:pt>
                <c:pt idx="946">
                  <c:v>3.3028000000000004</c:v>
                </c:pt>
                <c:pt idx="947">
                  <c:v>3.3076000000000003</c:v>
                </c:pt>
                <c:pt idx="948">
                  <c:v>3.312875</c:v>
                </c:pt>
                <c:pt idx="949">
                  <c:v>3.3181000000000003</c:v>
                </c:pt>
                <c:pt idx="950">
                  <c:v>3.3237250000000005</c:v>
                </c:pt>
                <c:pt idx="951">
                  <c:v>3.3292750000000004</c:v>
                </c:pt>
                <c:pt idx="952">
                  <c:v>3.334425</c:v>
                </c:pt>
                <c:pt idx="953">
                  <c:v>3.3364750000000001</c:v>
                </c:pt>
                <c:pt idx="954">
                  <c:v>3.3387000000000002</c:v>
                </c:pt>
                <c:pt idx="955">
                  <c:v>3.3411499999999998</c:v>
                </c:pt>
                <c:pt idx="956">
                  <c:v>3.3438500000000002</c:v>
                </c:pt>
                <c:pt idx="957">
                  <c:v>3.3468249999999999</c:v>
                </c:pt>
                <c:pt idx="958">
                  <c:v>3.3487250000000004</c:v>
                </c:pt>
                <c:pt idx="959">
                  <c:v>3.3508000000000004</c:v>
                </c:pt>
                <c:pt idx="960">
                  <c:v>3.3531</c:v>
                </c:pt>
                <c:pt idx="961">
                  <c:v>3.3556250000000003</c:v>
                </c:pt>
                <c:pt idx="962">
                  <c:v>3.3583750000000001</c:v>
                </c:pt>
                <c:pt idx="963">
                  <c:v>3.3614249999999997</c:v>
                </c:pt>
                <c:pt idx="964">
                  <c:v>3.3647999999999998</c:v>
                </c:pt>
                <c:pt idx="965">
                  <c:v>3.3684750000000001</c:v>
                </c:pt>
                <c:pt idx="966">
                  <c:v>3.3725499999999999</c:v>
                </c:pt>
                <c:pt idx="967">
                  <c:v>3.3770000000000002</c:v>
                </c:pt>
                <c:pt idx="968">
                  <c:v>3.3819250000000003</c:v>
                </c:pt>
                <c:pt idx="969">
                  <c:v>3.3873250000000001</c:v>
                </c:pt>
                <c:pt idx="970">
                  <c:v>3.3930500000000001</c:v>
                </c:pt>
                <c:pt idx="971">
                  <c:v>3.3986750000000003</c:v>
                </c:pt>
                <c:pt idx="972">
                  <c:v>3.4041000000000001</c:v>
                </c:pt>
                <c:pt idx="973">
                  <c:v>3.4098249999999997</c:v>
                </c:pt>
                <c:pt idx="974">
                  <c:v>3.4149750000000001</c:v>
                </c:pt>
                <c:pt idx="975">
                  <c:v>3.42035</c:v>
                </c:pt>
                <c:pt idx="976">
                  <c:v>3.4258999999999999</c:v>
                </c:pt>
                <c:pt idx="977">
                  <c:v>3.4316</c:v>
                </c:pt>
                <c:pt idx="978">
                  <c:v>3.4370249999999998</c:v>
                </c:pt>
                <c:pt idx="979">
                  <c:v>3.4427500000000002</c:v>
                </c:pt>
                <c:pt idx="980">
                  <c:v>3.4486000000000003</c:v>
                </c:pt>
                <c:pt idx="981">
                  <c:v>3.454075</c:v>
                </c:pt>
                <c:pt idx="982">
                  <c:v>3.4589250000000002</c:v>
                </c:pt>
                <c:pt idx="983">
                  <c:v>3.4642249999999999</c:v>
                </c:pt>
                <c:pt idx="984">
                  <c:v>3.469125</c:v>
                </c:pt>
                <c:pt idx="985">
                  <c:v>3.473875</c:v>
                </c:pt>
                <c:pt idx="986">
                  <c:v>3.4788250000000001</c:v>
                </c:pt>
                <c:pt idx="987">
                  <c:v>3.483975</c:v>
                </c:pt>
                <c:pt idx="988">
                  <c:v>3.4871750000000001</c:v>
                </c:pt>
                <c:pt idx="989">
                  <c:v>3.490675</c:v>
                </c:pt>
                <c:pt idx="990">
                  <c:v>3.4945249999999999</c:v>
                </c:pt>
                <c:pt idx="991">
                  <c:v>3.4979749999999998</c:v>
                </c:pt>
                <c:pt idx="992">
                  <c:v>3.5017749999999999</c:v>
                </c:pt>
                <c:pt idx="993">
                  <c:v>3.5059499999999999</c:v>
                </c:pt>
                <c:pt idx="994">
                  <c:v>3.5105499999999998</c:v>
                </c:pt>
                <c:pt idx="995">
                  <c:v>3.5131000000000001</c:v>
                </c:pt>
                <c:pt idx="996">
                  <c:v>3.5159000000000002</c:v>
                </c:pt>
                <c:pt idx="997">
                  <c:v>3.5185750000000002</c:v>
                </c:pt>
                <c:pt idx="998">
                  <c:v>3.5215000000000005</c:v>
                </c:pt>
                <c:pt idx="999">
                  <c:v>3.52475</c:v>
                </c:pt>
                <c:pt idx="1000">
                  <c:v>3.5283000000000002</c:v>
                </c:pt>
                <c:pt idx="1001">
                  <c:v>3.5311750000000002</c:v>
                </c:pt>
                <c:pt idx="1002">
                  <c:v>3.5343249999999999</c:v>
                </c:pt>
                <c:pt idx="1003">
                  <c:v>3.5377999999999998</c:v>
                </c:pt>
                <c:pt idx="1004">
                  <c:v>3.5416000000000003</c:v>
                </c:pt>
                <c:pt idx="1005">
                  <c:v>3.5458000000000003</c:v>
                </c:pt>
                <c:pt idx="1006">
                  <c:v>3.5500499999999997</c:v>
                </c:pt>
                <c:pt idx="1007">
                  <c:v>3.5540750000000001</c:v>
                </c:pt>
                <c:pt idx="1008">
                  <c:v>3.5580750000000001</c:v>
                </c:pt>
                <c:pt idx="1009">
                  <c:v>3.562125</c:v>
                </c:pt>
                <c:pt idx="1010">
                  <c:v>3.5659499999999995</c:v>
                </c:pt>
                <c:pt idx="1011">
                  <c:v>3.56975</c:v>
                </c:pt>
                <c:pt idx="1012">
                  <c:v>3.5735749999999995</c:v>
                </c:pt>
                <c:pt idx="1013">
                  <c:v>3.5774249999999999</c:v>
                </c:pt>
                <c:pt idx="1014">
                  <c:v>3.5812999999999997</c:v>
                </c:pt>
                <c:pt idx="1015">
                  <c:v>3.5837750000000002</c:v>
                </c:pt>
                <c:pt idx="1016">
                  <c:v>3.5865</c:v>
                </c:pt>
                <c:pt idx="1017">
                  <c:v>3.5895000000000001</c:v>
                </c:pt>
                <c:pt idx="1018">
                  <c:v>3.5928</c:v>
                </c:pt>
                <c:pt idx="1019">
                  <c:v>3.5964500000000004</c:v>
                </c:pt>
                <c:pt idx="1020">
                  <c:v>3.6004</c:v>
                </c:pt>
                <c:pt idx="1021">
                  <c:v>3.6043249999999998</c:v>
                </c:pt>
                <c:pt idx="1022">
                  <c:v>3.6082999999999998</c:v>
                </c:pt>
                <c:pt idx="1023">
                  <c:v>3.6122750000000003</c:v>
                </c:pt>
                <c:pt idx="1024">
                  <c:v>3.61625</c:v>
                </c:pt>
                <c:pt idx="1025">
                  <c:v>3.620225</c:v>
                </c:pt>
                <c:pt idx="1026">
                  <c:v>3.6242499999999995</c:v>
                </c:pt>
                <c:pt idx="1027">
                  <c:v>3.6283000000000003</c:v>
                </c:pt>
                <c:pt idx="1028">
                  <c:v>3.6324250000000005</c:v>
                </c:pt>
                <c:pt idx="1029">
                  <c:v>3.6365250000000002</c:v>
                </c:pt>
                <c:pt idx="1030">
                  <c:v>3.640625</c:v>
                </c:pt>
                <c:pt idx="1031">
                  <c:v>3.6447500000000002</c:v>
                </c:pt>
                <c:pt idx="1032">
                  <c:v>3.6488749999999999</c:v>
                </c:pt>
                <c:pt idx="1033">
                  <c:v>3.653025</c:v>
                </c:pt>
                <c:pt idx="1034">
                  <c:v>3.6571500000000001</c:v>
                </c:pt>
                <c:pt idx="1035">
                  <c:v>3.6612749999999998</c:v>
                </c:pt>
                <c:pt idx="1036">
                  <c:v>3.6654249999999999</c:v>
                </c:pt>
                <c:pt idx="1037">
                  <c:v>3.6675</c:v>
                </c:pt>
                <c:pt idx="1038">
                  <c:v>3.6698</c:v>
                </c:pt>
                <c:pt idx="1039">
                  <c:v>3.6723499999999998</c:v>
                </c:pt>
                <c:pt idx="1040">
                  <c:v>3.675125</c:v>
                </c:pt>
                <c:pt idx="1041">
                  <c:v>3.6781750000000004</c:v>
                </c:pt>
                <c:pt idx="1042">
                  <c:v>3.6815500000000001</c:v>
                </c:pt>
                <c:pt idx="1043">
                  <c:v>3.6852500000000004</c:v>
                </c:pt>
                <c:pt idx="1044">
                  <c:v>3.6893250000000002</c:v>
                </c:pt>
                <c:pt idx="1045">
                  <c:v>3.6936749999999998</c:v>
                </c:pt>
                <c:pt idx="1046">
                  <c:v>3.6981000000000002</c:v>
                </c:pt>
                <c:pt idx="1047">
                  <c:v>3.7022750000000002</c:v>
                </c:pt>
                <c:pt idx="1048">
                  <c:v>3.7064750000000002</c:v>
                </c:pt>
                <c:pt idx="1049">
                  <c:v>3.7107000000000001</c:v>
                </c:pt>
                <c:pt idx="1050">
                  <c:v>3.7149750000000004</c:v>
                </c:pt>
                <c:pt idx="1051">
                  <c:v>3.7192999999999996</c:v>
                </c:pt>
                <c:pt idx="1052">
                  <c:v>3.7236499999999997</c:v>
                </c:pt>
                <c:pt idx="1053">
                  <c:v>3.7280000000000002</c:v>
                </c:pt>
                <c:pt idx="1054">
                  <c:v>3.7324000000000002</c:v>
                </c:pt>
                <c:pt idx="1055">
                  <c:v>3.7367999999999997</c:v>
                </c:pt>
                <c:pt idx="1056">
                  <c:v>3.7414000000000005</c:v>
                </c:pt>
                <c:pt idx="1057">
                  <c:v>3.7459750000000001</c:v>
                </c:pt>
                <c:pt idx="1058">
                  <c:v>3.7503500000000001</c:v>
                </c:pt>
                <c:pt idx="1059">
                  <c:v>3.7546749999999998</c:v>
                </c:pt>
                <c:pt idx="1060">
                  <c:v>3.7592250000000003</c:v>
                </c:pt>
                <c:pt idx="1061">
                  <c:v>3.7637749999999999</c:v>
                </c:pt>
                <c:pt idx="1062">
                  <c:v>3.7683249999999999</c:v>
                </c:pt>
                <c:pt idx="1063">
                  <c:v>3.7728999999999999</c:v>
                </c:pt>
                <c:pt idx="1064">
                  <c:v>3.7775000000000003</c:v>
                </c:pt>
                <c:pt idx="1065">
                  <c:v>3.7821250000000002</c:v>
                </c:pt>
                <c:pt idx="1066">
                  <c:v>3.786775</c:v>
                </c:pt>
                <c:pt idx="1067">
                  <c:v>3.7914749999999997</c:v>
                </c:pt>
                <c:pt idx="1068">
                  <c:v>3.7962000000000002</c:v>
                </c:pt>
                <c:pt idx="1069">
                  <c:v>3.8009500000000003</c:v>
                </c:pt>
                <c:pt idx="1070">
                  <c:v>3.8057250000000002</c:v>
                </c:pt>
                <c:pt idx="1071">
                  <c:v>3.809275</c:v>
                </c:pt>
                <c:pt idx="1072">
                  <c:v>3.8131749999999998</c:v>
                </c:pt>
                <c:pt idx="1073">
                  <c:v>3.817475</c:v>
                </c:pt>
                <c:pt idx="1074">
                  <c:v>3.8222</c:v>
                </c:pt>
                <c:pt idx="1075">
                  <c:v>3.825075</c:v>
                </c:pt>
                <c:pt idx="1076">
                  <c:v>3.8282499999999997</c:v>
                </c:pt>
                <c:pt idx="1077">
                  <c:v>3.8317249999999996</c:v>
                </c:pt>
                <c:pt idx="1078">
                  <c:v>3.83555</c:v>
                </c:pt>
                <c:pt idx="1079">
                  <c:v>3.8397749999999999</c:v>
                </c:pt>
                <c:pt idx="1080">
                  <c:v>3.8443999999999998</c:v>
                </c:pt>
                <c:pt idx="1081">
                  <c:v>3.8493499999999998</c:v>
                </c:pt>
                <c:pt idx="1082">
                  <c:v>3.8543500000000002</c:v>
                </c:pt>
                <c:pt idx="1083">
                  <c:v>3.8592750000000002</c:v>
                </c:pt>
                <c:pt idx="1084">
                  <c:v>3.864125</c:v>
                </c:pt>
                <c:pt idx="1085">
                  <c:v>3.8689750000000003</c:v>
                </c:pt>
                <c:pt idx="1086">
                  <c:v>3.8738750000000004</c:v>
                </c:pt>
                <c:pt idx="1087">
                  <c:v>3.8788000000000005</c:v>
                </c:pt>
                <c:pt idx="1088">
                  <c:v>3.8837499999999996</c:v>
                </c:pt>
                <c:pt idx="1089">
                  <c:v>3.8886999999999996</c:v>
                </c:pt>
                <c:pt idx="1090">
                  <c:v>3.8936500000000001</c:v>
                </c:pt>
                <c:pt idx="1091">
                  <c:v>3.8986000000000001</c:v>
                </c:pt>
                <c:pt idx="1092">
                  <c:v>3.9035500000000001</c:v>
                </c:pt>
                <c:pt idx="1093">
                  <c:v>3.9084750000000001</c:v>
                </c:pt>
                <c:pt idx="1094">
                  <c:v>3.9134000000000002</c:v>
                </c:pt>
                <c:pt idx="1095">
                  <c:v>3.9183250000000003</c:v>
                </c:pt>
                <c:pt idx="1096">
                  <c:v>3.9232499999999995</c:v>
                </c:pt>
                <c:pt idx="1097">
                  <c:v>3.9281749999999995</c:v>
                </c:pt>
                <c:pt idx="1098">
                  <c:v>3.9331499999999999</c:v>
                </c:pt>
                <c:pt idx="1099">
                  <c:v>3.9371000000000005</c:v>
                </c:pt>
                <c:pt idx="1100">
                  <c:v>3.9414749999999996</c:v>
                </c:pt>
                <c:pt idx="1101">
                  <c:v>3.946275</c:v>
                </c:pt>
                <c:pt idx="1102">
                  <c:v>3.9513249999999998</c:v>
                </c:pt>
                <c:pt idx="1103">
                  <c:v>3.956375</c:v>
                </c:pt>
                <c:pt idx="1104">
                  <c:v>3.9614499999999997</c:v>
                </c:pt>
                <c:pt idx="1105">
                  <c:v>3.9664999999999999</c:v>
                </c:pt>
                <c:pt idx="1106">
                  <c:v>3.9715500000000001</c:v>
                </c:pt>
                <c:pt idx="1107">
                  <c:v>3.9766250000000003</c:v>
                </c:pt>
                <c:pt idx="1108">
                  <c:v>3.981725</c:v>
                </c:pt>
                <c:pt idx="1109">
                  <c:v>3.98685</c:v>
                </c:pt>
                <c:pt idx="1110">
                  <c:v>3.9919749999999996</c:v>
                </c:pt>
                <c:pt idx="1111">
                  <c:v>3.99715</c:v>
                </c:pt>
                <c:pt idx="1112">
                  <c:v>4.0023249999999999</c:v>
                </c:pt>
                <c:pt idx="1113">
                  <c:v>4.0075250000000002</c:v>
                </c:pt>
                <c:pt idx="1114">
                  <c:v>4.0127500000000005</c:v>
                </c:pt>
                <c:pt idx="1115">
                  <c:v>4.0179749999999999</c:v>
                </c:pt>
                <c:pt idx="1116">
                  <c:v>4.0232749999999999</c:v>
                </c:pt>
                <c:pt idx="1117">
                  <c:v>4.028575</c:v>
                </c:pt>
                <c:pt idx="1118">
                  <c:v>4.033925</c:v>
                </c:pt>
                <c:pt idx="1119">
                  <c:v>4.0392999999999999</c:v>
                </c:pt>
                <c:pt idx="1120">
                  <c:v>4.0447249999999997</c:v>
                </c:pt>
                <c:pt idx="1121">
                  <c:v>4.0501750000000003</c:v>
                </c:pt>
                <c:pt idx="1122">
                  <c:v>4.05565</c:v>
                </c:pt>
                <c:pt idx="1123">
                  <c:v>4.0611750000000004</c:v>
                </c:pt>
                <c:pt idx="1124">
                  <c:v>4.0667499999999999</c:v>
                </c:pt>
                <c:pt idx="1125">
                  <c:v>4.0723500000000001</c:v>
                </c:pt>
                <c:pt idx="1126">
                  <c:v>4.0779999999999994</c:v>
                </c:pt>
                <c:pt idx="1127">
                  <c:v>4.0836999999999994</c:v>
                </c:pt>
                <c:pt idx="1128">
                  <c:v>4.0894250000000003</c:v>
                </c:pt>
                <c:pt idx="1129">
                  <c:v>4.0952250000000001</c:v>
                </c:pt>
                <c:pt idx="1130">
                  <c:v>4.1010499999999999</c:v>
                </c:pt>
                <c:pt idx="1131">
                  <c:v>4.1069250000000004</c:v>
                </c:pt>
                <c:pt idx="1132">
                  <c:v>4.1128749999999998</c:v>
                </c:pt>
                <c:pt idx="1133">
                  <c:v>4.1188750000000001</c:v>
                </c:pt>
                <c:pt idx="1134">
                  <c:v>4.1249250000000002</c:v>
                </c:pt>
                <c:pt idx="1135">
                  <c:v>4.1293999999999995</c:v>
                </c:pt>
                <c:pt idx="1136">
                  <c:v>4.1343249999999996</c:v>
                </c:pt>
                <c:pt idx="1137">
                  <c:v>4.1397499999999994</c:v>
                </c:pt>
                <c:pt idx="1138">
                  <c:v>4.1456999999999997</c:v>
                </c:pt>
                <c:pt idx="1139">
                  <c:v>4.1497000000000002</c:v>
                </c:pt>
                <c:pt idx="1140">
                  <c:v>4.1541000000000006</c:v>
                </c:pt>
                <c:pt idx="1141">
                  <c:v>4.1589499999999999</c:v>
                </c:pt>
                <c:pt idx="1142">
                  <c:v>4.1642749999999999</c:v>
                </c:pt>
                <c:pt idx="1143">
                  <c:v>4.1701250000000005</c:v>
                </c:pt>
                <c:pt idx="1144">
                  <c:v>4.1765749999999997</c:v>
                </c:pt>
                <c:pt idx="1145">
                  <c:v>4.1832750000000001</c:v>
                </c:pt>
                <c:pt idx="1146">
                  <c:v>4.1898999999999997</c:v>
                </c:pt>
                <c:pt idx="1147">
                  <c:v>4.1965250000000003</c:v>
                </c:pt>
                <c:pt idx="1148">
                  <c:v>4.203125</c:v>
                </c:pt>
                <c:pt idx="1149">
                  <c:v>4.2097999999999995</c:v>
                </c:pt>
                <c:pt idx="1150">
                  <c:v>4.2165249999999999</c:v>
                </c:pt>
                <c:pt idx="1151">
                  <c:v>4.223325</c:v>
                </c:pt>
                <c:pt idx="1152">
                  <c:v>4.2302749999999998</c:v>
                </c:pt>
                <c:pt idx="1153">
                  <c:v>4.2339250000000002</c:v>
                </c:pt>
                <c:pt idx="1154">
                  <c:v>4.2379499999999997</c:v>
                </c:pt>
                <c:pt idx="1155">
                  <c:v>4.242375</c:v>
                </c:pt>
                <c:pt idx="1156">
                  <c:v>4.2461500000000001</c:v>
                </c:pt>
                <c:pt idx="1157">
                  <c:v>4.2503000000000002</c:v>
                </c:pt>
                <c:pt idx="1158">
                  <c:v>4.2548500000000002</c:v>
                </c:pt>
                <c:pt idx="1159">
                  <c:v>4.2598750000000001</c:v>
                </c:pt>
                <c:pt idx="1160">
                  <c:v>4.2653999999999996</c:v>
                </c:pt>
                <c:pt idx="1161">
                  <c:v>4.2714750000000006</c:v>
                </c:pt>
                <c:pt idx="1162">
                  <c:v>4.2781500000000001</c:v>
                </c:pt>
                <c:pt idx="1163">
                  <c:v>4.2851999999999997</c:v>
                </c:pt>
                <c:pt idx="1164">
                  <c:v>4.2922250000000002</c:v>
                </c:pt>
                <c:pt idx="1165">
                  <c:v>4.2992750000000006</c:v>
                </c:pt>
                <c:pt idx="1166">
                  <c:v>4.3063249999999993</c:v>
                </c:pt>
                <c:pt idx="1167">
                  <c:v>4.3133999999999997</c:v>
                </c:pt>
                <c:pt idx="1168">
                  <c:v>4.3205</c:v>
                </c:pt>
                <c:pt idx="1169">
                  <c:v>4.324325</c:v>
                </c:pt>
                <c:pt idx="1170">
                  <c:v>4.328525</c:v>
                </c:pt>
                <c:pt idx="1171">
                  <c:v>4.3321750000000003</c:v>
                </c:pt>
                <c:pt idx="1172">
                  <c:v>4.3361749999999999</c:v>
                </c:pt>
                <c:pt idx="1173">
                  <c:v>4.3405500000000004</c:v>
                </c:pt>
                <c:pt idx="1174">
                  <c:v>4.3453999999999997</c:v>
                </c:pt>
                <c:pt idx="1175">
                  <c:v>4.3507249999999997</c:v>
                </c:pt>
                <c:pt idx="1176">
                  <c:v>4.3565750000000003</c:v>
                </c:pt>
                <c:pt idx="1177">
                  <c:v>4.3584249999999995</c:v>
                </c:pt>
                <c:pt idx="1178">
                  <c:v>4.3605</c:v>
                </c:pt>
                <c:pt idx="1179">
                  <c:v>4.3627500000000001</c:v>
                </c:pt>
                <c:pt idx="1180">
                  <c:v>4.3652249999999997</c:v>
                </c:pt>
                <c:pt idx="1181">
                  <c:v>4.3679750000000004</c:v>
                </c:pt>
                <c:pt idx="1182">
                  <c:v>4.3709749999999996</c:v>
                </c:pt>
                <c:pt idx="1183">
                  <c:v>4.3742749999999999</c:v>
                </c:pt>
                <c:pt idx="1184">
                  <c:v>4.3779250000000003</c:v>
                </c:pt>
                <c:pt idx="1185">
                  <c:v>4.3819249999999998</c:v>
                </c:pt>
                <c:pt idx="1186">
                  <c:v>4.3863250000000003</c:v>
                </c:pt>
                <c:pt idx="1187">
                  <c:v>4.3901750000000002</c:v>
                </c:pt>
                <c:pt idx="1188">
                  <c:v>4.3944000000000001</c:v>
                </c:pt>
                <c:pt idx="1189">
                  <c:v>4.3990499999999999</c:v>
                </c:pt>
                <c:pt idx="1190">
                  <c:v>4.4041749999999995</c:v>
                </c:pt>
                <c:pt idx="1191">
                  <c:v>4.4097999999999997</c:v>
                </c:pt>
                <c:pt idx="1192">
                  <c:v>4.4159749999999995</c:v>
                </c:pt>
                <c:pt idx="1193">
                  <c:v>4.4228000000000005</c:v>
                </c:pt>
                <c:pt idx="1194">
                  <c:v>4.4300249999999997</c:v>
                </c:pt>
                <c:pt idx="1195">
                  <c:v>4.4323500000000005</c:v>
                </c:pt>
                <c:pt idx="1196">
                  <c:v>4.4349249999999998</c:v>
                </c:pt>
                <c:pt idx="1197">
                  <c:v>4.4377500000000003</c:v>
                </c:pt>
                <c:pt idx="1198">
                  <c:v>4.4408499999999993</c:v>
                </c:pt>
                <c:pt idx="1199">
                  <c:v>4.4442500000000003</c:v>
                </c:pt>
                <c:pt idx="1200">
                  <c:v>4.4479999999999995</c:v>
                </c:pt>
                <c:pt idx="1201">
                  <c:v>4.4501249999999999</c:v>
                </c:pt>
                <c:pt idx="1202">
                  <c:v>4.4524749999999997</c:v>
                </c:pt>
                <c:pt idx="1203">
                  <c:v>4.45505</c:v>
                </c:pt>
                <c:pt idx="1204">
                  <c:v>4.4578749999999996</c:v>
                </c:pt>
                <c:pt idx="1205">
                  <c:v>4.4609749999999995</c:v>
                </c:pt>
                <c:pt idx="1206">
                  <c:v>4.4644000000000004</c:v>
                </c:pt>
                <c:pt idx="1207">
                  <c:v>4.4681749999999996</c:v>
                </c:pt>
                <c:pt idx="1208">
                  <c:v>4.4723249999999997</c:v>
                </c:pt>
                <c:pt idx="1209">
                  <c:v>4.4768750000000006</c:v>
                </c:pt>
                <c:pt idx="1210">
                  <c:v>4.4818749999999996</c:v>
                </c:pt>
                <c:pt idx="1211">
                  <c:v>4.4874000000000001</c:v>
                </c:pt>
                <c:pt idx="1212">
                  <c:v>4.4934500000000002</c:v>
                </c:pt>
                <c:pt idx="1213">
                  <c:v>4.5001249999999997</c:v>
                </c:pt>
                <c:pt idx="1214">
                  <c:v>4.5073750000000006</c:v>
                </c:pt>
                <c:pt idx="1215">
                  <c:v>4.5146499999999996</c:v>
                </c:pt>
                <c:pt idx="1216">
                  <c:v>4.5219250000000004</c:v>
                </c:pt>
                <c:pt idx="1217">
                  <c:v>4.5292250000000003</c:v>
                </c:pt>
                <c:pt idx="1218">
                  <c:v>4.5365250000000001</c:v>
                </c:pt>
                <c:pt idx="1219">
                  <c:v>4.543825</c:v>
                </c:pt>
                <c:pt idx="1220">
                  <c:v>4.5511250000000008</c:v>
                </c:pt>
                <c:pt idx="1221">
                  <c:v>4.5584249999999997</c:v>
                </c:pt>
                <c:pt idx="1222">
                  <c:v>4.5657250000000005</c:v>
                </c:pt>
                <c:pt idx="1223">
                  <c:v>4.5729499999999996</c:v>
                </c:pt>
                <c:pt idx="1224">
                  <c:v>4.5799750000000001</c:v>
                </c:pt>
                <c:pt idx="1225">
                  <c:v>4.5868000000000002</c:v>
                </c:pt>
                <c:pt idx="1226">
                  <c:v>4.5935999999999995</c:v>
                </c:pt>
                <c:pt idx="1227">
                  <c:v>4.60025</c:v>
                </c:pt>
                <c:pt idx="1228">
                  <c:v>4.6067749999999998</c:v>
                </c:pt>
                <c:pt idx="1229">
                  <c:v>4.6111750000000002</c:v>
                </c:pt>
                <c:pt idx="1230">
                  <c:v>4.6159999999999997</c:v>
                </c:pt>
                <c:pt idx="1231">
                  <c:v>4.6212999999999997</c:v>
                </c:pt>
                <c:pt idx="1232">
                  <c:v>4.6271250000000004</c:v>
                </c:pt>
                <c:pt idx="1233">
                  <c:v>4.6331749999999996</c:v>
                </c:pt>
                <c:pt idx="1234">
                  <c:v>4.6391749999999998</c:v>
                </c:pt>
                <c:pt idx="1235">
                  <c:v>4.6452749999999998</c:v>
                </c:pt>
                <c:pt idx="1236">
                  <c:v>4.6511749999999994</c:v>
                </c:pt>
                <c:pt idx="1237">
                  <c:v>4.6569000000000003</c:v>
                </c:pt>
                <c:pt idx="1238">
                  <c:v>4.6627000000000001</c:v>
                </c:pt>
                <c:pt idx="1239">
                  <c:v>4.6685249999999998</c:v>
                </c:pt>
                <c:pt idx="1240">
                  <c:v>4.6743500000000004</c:v>
                </c:pt>
                <c:pt idx="1241">
                  <c:v>4.6801000000000004</c:v>
                </c:pt>
                <c:pt idx="1242">
                  <c:v>4.6856499999999999</c:v>
                </c:pt>
                <c:pt idx="1243">
                  <c:v>4.6914749999999996</c:v>
                </c:pt>
                <c:pt idx="1244">
                  <c:v>4.697025</c:v>
                </c:pt>
                <c:pt idx="1245">
                  <c:v>4.7023250000000001</c:v>
                </c:pt>
                <c:pt idx="1246">
                  <c:v>4.7078250000000006</c:v>
                </c:pt>
                <c:pt idx="1247">
                  <c:v>4.7133000000000003</c:v>
                </c:pt>
                <c:pt idx="1248">
                  <c:v>4.7190000000000003</c:v>
                </c:pt>
                <c:pt idx="1249">
                  <c:v>4.7243500000000003</c:v>
                </c:pt>
                <c:pt idx="1250">
                  <c:v>4.7297000000000002</c:v>
                </c:pt>
                <c:pt idx="1251">
                  <c:v>4.7351000000000001</c:v>
                </c:pt>
                <c:pt idx="1252">
                  <c:v>4.7405750000000006</c:v>
                </c:pt>
                <c:pt idx="1253">
                  <c:v>4.7461250000000001</c:v>
                </c:pt>
                <c:pt idx="1254">
                  <c:v>4.7513750000000003</c:v>
                </c:pt>
                <c:pt idx="1255">
                  <c:v>4.7567249999999994</c:v>
                </c:pt>
                <c:pt idx="1256">
                  <c:v>4.7620500000000003</c:v>
                </c:pt>
                <c:pt idx="1257">
                  <c:v>4.7674500000000002</c:v>
                </c:pt>
                <c:pt idx="1258">
                  <c:v>4.7727500000000003</c:v>
                </c:pt>
                <c:pt idx="1259">
                  <c:v>4.7778999999999998</c:v>
                </c:pt>
                <c:pt idx="1260">
                  <c:v>4.7832249999999998</c:v>
                </c:pt>
                <c:pt idx="1261">
                  <c:v>4.7885249999999999</c:v>
                </c:pt>
                <c:pt idx="1262">
                  <c:v>4.7936500000000004</c:v>
                </c:pt>
                <c:pt idx="1263">
                  <c:v>4.7988999999999997</c:v>
                </c:pt>
                <c:pt idx="1264">
                  <c:v>4.8042500000000006</c:v>
                </c:pt>
                <c:pt idx="1265">
                  <c:v>4.8094250000000001</c:v>
                </c:pt>
                <c:pt idx="1266">
                  <c:v>4.8146000000000004</c:v>
                </c:pt>
                <c:pt idx="1267">
                  <c:v>4.8198749999999997</c:v>
                </c:pt>
                <c:pt idx="1268">
                  <c:v>4.8250999999999999</c:v>
                </c:pt>
                <c:pt idx="1269">
                  <c:v>4.8287499999999994</c:v>
                </c:pt>
                <c:pt idx="1270">
                  <c:v>4.8327749999999998</c:v>
                </c:pt>
                <c:pt idx="1271">
                  <c:v>4.8371750000000002</c:v>
                </c:pt>
                <c:pt idx="1272">
                  <c:v>4.8420249999999996</c:v>
                </c:pt>
                <c:pt idx="1273">
                  <c:v>4.8472249999999999</c:v>
                </c:pt>
                <c:pt idx="1274">
                  <c:v>4.8525999999999998</c:v>
                </c:pt>
                <c:pt idx="1275">
                  <c:v>4.8580749999999995</c:v>
                </c:pt>
                <c:pt idx="1276">
                  <c:v>4.86355</c:v>
                </c:pt>
                <c:pt idx="1277">
                  <c:v>4.8689</c:v>
                </c:pt>
                <c:pt idx="1278">
                  <c:v>4.8743500000000006</c:v>
                </c:pt>
                <c:pt idx="1279">
                  <c:v>4.8799250000000001</c:v>
                </c:pt>
                <c:pt idx="1280">
                  <c:v>4.8831249999999997</c:v>
                </c:pt>
                <c:pt idx="1281">
                  <c:v>4.8866250000000004</c:v>
                </c:pt>
                <c:pt idx="1282">
                  <c:v>4.8904999999999994</c:v>
                </c:pt>
                <c:pt idx="1283">
                  <c:v>4.8947249999999993</c:v>
                </c:pt>
                <c:pt idx="1284">
                  <c:v>4.8994</c:v>
                </c:pt>
                <c:pt idx="1285">
                  <c:v>4.9045499999999995</c:v>
                </c:pt>
                <c:pt idx="1286">
                  <c:v>4.9101999999999997</c:v>
                </c:pt>
                <c:pt idx="1287">
                  <c:v>4.9164250000000003</c:v>
                </c:pt>
                <c:pt idx="1288">
                  <c:v>4.9232750000000003</c:v>
                </c:pt>
                <c:pt idx="1289">
                  <c:v>4.9300499999999996</c:v>
                </c:pt>
                <c:pt idx="1290">
                  <c:v>4.9371</c:v>
                </c:pt>
                <c:pt idx="1291">
                  <c:v>4.9442500000000003</c:v>
                </c:pt>
                <c:pt idx="1292">
                  <c:v>4.9486249999999998</c:v>
                </c:pt>
                <c:pt idx="1293">
                  <c:v>4.9534250000000002</c:v>
                </c:pt>
                <c:pt idx="1294">
                  <c:v>4.9587000000000003</c:v>
                </c:pt>
                <c:pt idx="1295">
                  <c:v>4.9645000000000001</c:v>
                </c:pt>
                <c:pt idx="1296">
                  <c:v>4.9709000000000003</c:v>
                </c:pt>
                <c:pt idx="1297">
                  <c:v>4.9779249999999999</c:v>
                </c:pt>
                <c:pt idx="1298">
                  <c:v>4.9853250000000005</c:v>
                </c:pt>
                <c:pt idx="1299">
                  <c:v>4.9875750000000005</c:v>
                </c:pt>
                <c:pt idx="1300">
                  <c:v>4.9900250000000002</c:v>
                </c:pt>
                <c:pt idx="1301">
                  <c:v>4.9927250000000001</c:v>
                </c:pt>
                <c:pt idx="1302">
                  <c:v>4.9957000000000003</c:v>
                </c:pt>
                <c:pt idx="1303">
                  <c:v>4.9989749999999997</c:v>
                </c:pt>
                <c:pt idx="1304">
                  <c:v>5.0025750000000002</c:v>
                </c:pt>
                <c:pt idx="1305">
                  <c:v>5.0065249999999999</c:v>
                </c:pt>
                <c:pt idx="1306">
                  <c:v>5.0108750000000004</c:v>
                </c:pt>
                <c:pt idx="1307">
                  <c:v>5.0156749999999999</c:v>
                </c:pt>
                <c:pt idx="1308">
                  <c:v>5.0209250000000001</c:v>
                </c:pt>
                <c:pt idx="1309">
                  <c:v>5.0267249999999999</c:v>
                </c:pt>
                <c:pt idx="1310">
                  <c:v>5.0331000000000001</c:v>
                </c:pt>
                <c:pt idx="1311">
                  <c:v>5.0401249999999997</c:v>
                </c:pt>
                <c:pt idx="1312">
                  <c:v>5.0476749999999999</c:v>
                </c:pt>
                <c:pt idx="1313">
                  <c:v>5.0546750000000005</c:v>
                </c:pt>
                <c:pt idx="1314">
                  <c:v>5.0622750000000005</c:v>
                </c:pt>
                <c:pt idx="1315">
                  <c:v>5.0699000000000005</c:v>
                </c:pt>
                <c:pt idx="1316">
                  <c:v>5.0775250000000005</c:v>
                </c:pt>
                <c:pt idx="1317">
                  <c:v>5.0809750000000005</c:v>
                </c:pt>
                <c:pt idx="1318">
                  <c:v>5.0847749999999996</c:v>
                </c:pt>
                <c:pt idx="1319">
                  <c:v>5.0889749999999996</c:v>
                </c:pt>
                <c:pt idx="1320">
                  <c:v>5.0935750000000004</c:v>
                </c:pt>
                <c:pt idx="1321">
                  <c:v>5.0986249999999993</c:v>
                </c:pt>
                <c:pt idx="1322">
                  <c:v>5.1041999999999996</c:v>
                </c:pt>
                <c:pt idx="1323">
                  <c:v>5.1103250000000005</c:v>
                </c:pt>
                <c:pt idx="1324">
                  <c:v>5.1170749999999998</c:v>
                </c:pt>
                <c:pt idx="1325">
                  <c:v>5.1244749999999994</c:v>
                </c:pt>
                <c:pt idx="1326">
                  <c:v>5.1321750000000002</c:v>
                </c:pt>
                <c:pt idx="1327">
                  <c:v>5.1398250000000001</c:v>
                </c:pt>
                <c:pt idx="1328">
                  <c:v>5.1474250000000001</c:v>
                </c:pt>
                <c:pt idx="1329">
                  <c:v>5.155125</c:v>
                </c:pt>
                <c:pt idx="1330">
                  <c:v>5.1627999999999998</c:v>
                </c:pt>
                <c:pt idx="1331">
                  <c:v>5.1704749999999997</c:v>
                </c:pt>
                <c:pt idx="1332">
                  <c:v>5.1782000000000004</c:v>
                </c:pt>
                <c:pt idx="1333">
                  <c:v>5.1858250000000004</c:v>
                </c:pt>
                <c:pt idx="1334">
                  <c:v>5.1934250000000004</c:v>
                </c:pt>
                <c:pt idx="1335">
                  <c:v>5.2011250000000002</c:v>
                </c:pt>
                <c:pt idx="1336">
                  <c:v>5.20885</c:v>
                </c:pt>
                <c:pt idx="1337">
                  <c:v>5.2164250000000001</c:v>
                </c:pt>
                <c:pt idx="1338">
                  <c:v>5.2240500000000001</c:v>
                </c:pt>
                <c:pt idx="1339">
                  <c:v>5.2316250000000002</c:v>
                </c:pt>
                <c:pt idx="1340">
                  <c:v>5.2392500000000002</c:v>
                </c:pt>
                <c:pt idx="1341">
                  <c:v>5.2469749999999999</c:v>
                </c:pt>
                <c:pt idx="1342">
                  <c:v>5.2545250000000001</c:v>
                </c:pt>
                <c:pt idx="1343">
                  <c:v>5.2621000000000002</c:v>
                </c:pt>
                <c:pt idx="1344">
                  <c:v>5.2696249999999996</c:v>
                </c:pt>
                <c:pt idx="1345">
                  <c:v>5.2771999999999997</c:v>
                </c:pt>
                <c:pt idx="1346">
                  <c:v>5.2848499999999996</c:v>
                </c:pt>
                <c:pt idx="1347">
                  <c:v>5.2925750000000003</c:v>
                </c:pt>
                <c:pt idx="1348">
                  <c:v>5.3001500000000004</c:v>
                </c:pt>
                <c:pt idx="1349">
                  <c:v>5.3076749999999997</c:v>
                </c:pt>
                <c:pt idx="1350">
                  <c:v>5.3152249999999999</c:v>
                </c:pt>
                <c:pt idx="1351">
                  <c:v>5.3228</c:v>
                </c:pt>
                <c:pt idx="1352">
                  <c:v>5.3304499999999999</c:v>
                </c:pt>
                <c:pt idx="1353">
                  <c:v>5.3343249999999998</c:v>
                </c:pt>
                <c:pt idx="1354">
                  <c:v>5.3386000000000005</c:v>
                </c:pt>
                <c:pt idx="1355">
                  <c:v>5.3428749999999994</c:v>
                </c:pt>
                <c:pt idx="1356">
                  <c:v>5.34755</c:v>
                </c:pt>
                <c:pt idx="1357">
                  <c:v>5.3527249999999995</c:v>
                </c:pt>
                <c:pt idx="1358">
                  <c:v>5.3583999999999996</c:v>
                </c:pt>
                <c:pt idx="1359">
                  <c:v>5.3646500000000001</c:v>
                </c:pt>
                <c:pt idx="1360">
                  <c:v>5.3715000000000002</c:v>
                </c:pt>
                <c:pt idx="1361">
                  <c:v>5.3790499999999994</c:v>
                </c:pt>
                <c:pt idx="1362">
                  <c:v>5.3866749999999994</c:v>
                </c:pt>
                <c:pt idx="1363">
                  <c:v>5.3903749999999997</c:v>
                </c:pt>
                <c:pt idx="1364">
                  <c:v>5.3944749999999999</c:v>
                </c:pt>
                <c:pt idx="1365">
                  <c:v>5.3979749999999997</c:v>
                </c:pt>
                <c:pt idx="1366">
                  <c:v>5.4018499999999996</c:v>
                </c:pt>
                <c:pt idx="1367">
                  <c:v>5.4060999999999995</c:v>
                </c:pt>
                <c:pt idx="1368">
                  <c:v>5.4108000000000001</c:v>
                </c:pt>
                <c:pt idx="1369">
                  <c:v>5.4159249999999997</c:v>
                </c:pt>
                <c:pt idx="1370">
                  <c:v>5.4215999999999998</c:v>
                </c:pt>
                <c:pt idx="1371">
                  <c:v>5.4278250000000003</c:v>
                </c:pt>
                <c:pt idx="1372">
                  <c:v>5.4346750000000004</c:v>
                </c:pt>
                <c:pt idx="1373">
                  <c:v>5.43675</c:v>
                </c:pt>
                <c:pt idx="1374">
                  <c:v>5.4390000000000001</c:v>
                </c:pt>
                <c:pt idx="1375">
                  <c:v>5.4414999999999996</c:v>
                </c:pt>
                <c:pt idx="1376">
                  <c:v>5.4442499999999994</c:v>
                </c:pt>
                <c:pt idx="1377">
                  <c:v>5.4472750000000003</c:v>
                </c:pt>
                <c:pt idx="1378">
                  <c:v>5.4505749999999997</c:v>
                </c:pt>
                <c:pt idx="1379">
                  <c:v>5.4542250000000001</c:v>
                </c:pt>
                <c:pt idx="1380">
                  <c:v>5.4582499999999996</c:v>
                </c:pt>
                <c:pt idx="1381">
                  <c:v>5.4626749999999999</c:v>
                </c:pt>
                <c:pt idx="1382">
                  <c:v>5.4675250000000002</c:v>
                </c:pt>
                <c:pt idx="1383">
                  <c:v>5.4728750000000002</c:v>
                </c:pt>
                <c:pt idx="1384">
                  <c:v>5.4787500000000007</c:v>
                </c:pt>
                <c:pt idx="1385">
                  <c:v>5.4852249999999998</c:v>
                </c:pt>
                <c:pt idx="1386">
                  <c:v>5.4923500000000001</c:v>
                </c:pt>
                <c:pt idx="1387">
                  <c:v>5.5000499999999999</c:v>
                </c:pt>
                <c:pt idx="1388">
                  <c:v>5.5077750000000005</c:v>
                </c:pt>
                <c:pt idx="1389">
                  <c:v>5.5155250000000002</c:v>
                </c:pt>
                <c:pt idx="1390">
                  <c:v>5.5232999999999999</c:v>
                </c:pt>
                <c:pt idx="1391">
                  <c:v>5.5310499999999996</c:v>
                </c:pt>
                <c:pt idx="1392">
                  <c:v>5.5387750000000002</c:v>
                </c:pt>
                <c:pt idx="1393">
                  <c:v>5.5465</c:v>
                </c:pt>
                <c:pt idx="1394">
                  <c:v>5.5542750000000005</c:v>
                </c:pt>
                <c:pt idx="1395">
                  <c:v>5.5620750000000001</c:v>
                </c:pt>
                <c:pt idx="1396">
                  <c:v>5.5698249999999998</c:v>
                </c:pt>
                <c:pt idx="1397">
                  <c:v>5.5776500000000002</c:v>
                </c:pt>
                <c:pt idx="1398">
                  <c:v>5.5814999999999992</c:v>
                </c:pt>
                <c:pt idx="1399">
                  <c:v>5.5852500000000003</c:v>
                </c:pt>
                <c:pt idx="1400">
                  <c:v>5.5893749999999995</c:v>
                </c:pt>
                <c:pt idx="1401">
                  <c:v>5.5939250000000005</c:v>
                </c:pt>
                <c:pt idx="1402">
                  <c:v>5.5988999999999995</c:v>
                </c:pt>
                <c:pt idx="1403">
                  <c:v>5.6044</c:v>
                </c:pt>
                <c:pt idx="1404">
                  <c:v>5.6104250000000002</c:v>
                </c:pt>
                <c:pt idx="1405">
                  <c:v>5.6170749999999998</c:v>
                </c:pt>
                <c:pt idx="1406">
                  <c:v>5.6244000000000005</c:v>
                </c:pt>
                <c:pt idx="1407">
                  <c:v>5.6322000000000001</c:v>
                </c:pt>
                <c:pt idx="1408">
                  <c:v>5.64</c:v>
                </c:pt>
                <c:pt idx="1409">
                  <c:v>5.6478250000000001</c:v>
                </c:pt>
                <c:pt idx="1410">
                  <c:v>5.6557499999999994</c:v>
                </c:pt>
                <c:pt idx="1411">
                  <c:v>5.6637000000000004</c:v>
                </c:pt>
                <c:pt idx="1412">
                  <c:v>5.6716250000000006</c:v>
                </c:pt>
                <c:pt idx="1413">
                  <c:v>5.6795</c:v>
                </c:pt>
                <c:pt idx="1414">
                  <c:v>5.6873750000000003</c:v>
                </c:pt>
                <c:pt idx="1415">
                  <c:v>5.6952250000000006</c:v>
                </c:pt>
                <c:pt idx="1416">
                  <c:v>5.7030750000000001</c:v>
                </c:pt>
                <c:pt idx="1417">
                  <c:v>5.7111000000000001</c:v>
                </c:pt>
                <c:pt idx="1418">
                  <c:v>5.7153</c:v>
                </c:pt>
                <c:pt idx="1419">
                  <c:v>5.7199</c:v>
                </c:pt>
                <c:pt idx="1420">
                  <c:v>5.7250000000000005</c:v>
                </c:pt>
                <c:pt idx="1421">
                  <c:v>5.730575</c:v>
                </c:pt>
                <c:pt idx="1422">
                  <c:v>5.7367249999999999</c:v>
                </c:pt>
                <c:pt idx="1423">
                  <c:v>5.7435</c:v>
                </c:pt>
                <c:pt idx="1424">
                  <c:v>5.7509499999999996</c:v>
                </c:pt>
                <c:pt idx="1425">
                  <c:v>5.7589000000000006</c:v>
                </c:pt>
                <c:pt idx="1426">
                  <c:v>5.7668249999999999</c:v>
                </c:pt>
                <c:pt idx="1427">
                  <c:v>5.77475</c:v>
                </c:pt>
                <c:pt idx="1428">
                  <c:v>5.7827999999999999</c:v>
                </c:pt>
                <c:pt idx="1429">
                  <c:v>5.7908749999999998</c:v>
                </c:pt>
                <c:pt idx="1430">
                  <c:v>5.7989499999999996</c:v>
                </c:pt>
                <c:pt idx="1431">
                  <c:v>5.8070249999999994</c:v>
                </c:pt>
                <c:pt idx="1432">
                  <c:v>5.8151000000000002</c:v>
                </c:pt>
                <c:pt idx="1433">
                  <c:v>5.823175</c:v>
                </c:pt>
                <c:pt idx="1434">
                  <c:v>5.8312500000000007</c:v>
                </c:pt>
                <c:pt idx="1435">
                  <c:v>5.8393500000000005</c:v>
                </c:pt>
                <c:pt idx="1436">
                  <c:v>5.8474249999999994</c:v>
                </c:pt>
                <c:pt idx="1437">
                  <c:v>5.8555000000000001</c:v>
                </c:pt>
                <c:pt idx="1438">
                  <c:v>5.863575</c:v>
                </c:pt>
                <c:pt idx="1439">
                  <c:v>5.8716499999999998</c:v>
                </c:pt>
                <c:pt idx="1440">
                  <c:v>5.8797500000000005</c:v>
                </c:pt>
                <c:pt idx="1441">
                  <c:v>5.8840249999999994</c:v>
                </c:pt>
                <c:pt idx="1442">
                  <c:v>5.888725</c:v>
                </c:pt>
                <c:pt idx="1443">
                  <c:v>5.8938999999999995</c:v>
                </c:pt>
                <c:pt idx="1444">
                  <c:v>5.8996000000000004</c:v>
                </c:pt>
                <c:pt idx="1445">
                  <c:v>5.905875</c:v>
                </c:pt>
                <c:pt idx="1446">
                  <c:v>5.9127749999999999</c:v>
                </c:pt>
                <c:pt idx="1447">
                  <c:v>5.9193750000000005</c:v>
                </c:pt>
                <c:pt idx="1448">
                  <c:v>5.9266500000000004</c:v>
                </c:pt>
                <c:pt idx="1449">
                  <c:v>5.9346500000000004</c:v>
                </c:pt>
                <c:pt idx="1450">
                  <c:v>5.9427750000000001</c:v>
                </c:pt>
                <c:pt idx="1451">
                  <c:v>5.9508749999999999</c:v>
                </c:pt>
                <c:pt idx="1452">
                  <c:v>5.9589999999999996</c:v>
                </c:pt>
                <c:pt idx="1453">
                  <c:v>5.9660500000000001</c:v>
                </c:pt>
                <c:pt idx="1454">
                  <c:v>5.9737999999999998</c:v>
                </c:pt>
                <c:pt idx="1455">
                  <c:v>5.9819249999999995</c:v>
                </c:pt>
                <c:pt idx="1456">
                  <c:v>5.9900500000000001</c:v>
                </c:pt>
                <c:pt idx="1457">
                  <c:v>5.9981999999999998</c:v>
                </c:pt>
                <c:pt idx="1458">
                  <c:v>6.0063500000000003</c:v>
                </c:pt>
                <c:pt idx="1459">
                  <c:v>6.0145</c:v>
                </c:pt>
                <c:pt idx="1460">
                  <c:v>6.0226500000000005</c:v>
                </c:pt>
                <c:pt idx="1461">
                  <c:v>6.0308000000000002</c:v>
                </c:pt>
                <c:pt idx="1462">
                  <c:v>6.0389499999999998</c:v>
                </c:pt>
                <c:pt idx="1463">
                  <c:v>6.0470999999999995</c:v>
                </c:pt>
                <c:pt idx="1464">
                  <c:v>6.05525</c:v>
                </c:pt>
                <c:pt idx="1465">
                  <c:v>6.0634500000000005</c:v>
                </c:pt>
                <c:pt idx="1466">
                  <c:v>6.0716749999999999</c:v>
                </c:pt>
                <c:pt idx="1467">
                  <c:v>6.0798749999999995</c:v>
                </c:pt>
                <c:pt idx="1468">
                  <c:v>6.0880999999999998</c:v>
                </c:pt>
                <c:pt idx="1469">
                  <c:v>6.0963000000000003</c:v>
                </c:pt>
                <c:pt idx="1470">
                  <c:v>6.1045250000000006</c:v>
                </c:pt>
                <c:pt idx="1471">
                  <c:v>6.1127250000000002</c:v>
                </c:pt>
                <c:pt idx="1472">
                  <c:v>6.1209499999999997</c:v>
                </c:pt>
                <c:pt idx="1473">
                  <c:v>6.1291500000000001</c:v>
                </c:pt>
                <c:pt idx="1474">
                  <c:v>6.1373749999999996</c:v>
                </c:pt>
                <c:pt idx="1475">
                  <c:v>6.1456</c:v>
                </c:pt>
                <c:pt idx="1476">
                  <c:v>6.1497250000000001</c:v>
                </c:pt>
                <c:pt idx="1477">
                  <c:v>6.1542750000000002</c:v>
                </c:pt>
                <c:pt idx="1478">
                  <c:v>6.1593</c:v>
                </c:pt>
                <c:pt idx="1479">
                  <c:v>6.1648000000000005</c:v>
                </c:pt>
                <c:pt idx="1480">
                  <c:v>6.1708499999999997</c:v>
                </c:pt>
                <c:pt idx="1481">
                  <c:v>6.1775249999999993</c:v>
                </c:pt>
                <c:pt idx="1482">
                  <c:v>6.18485</c:v>
                </c:pt>
                <c:pt idx="1483">
                  <c:v>6.1928999999999998</c:v>
                </c:pt>
                <c:pt idx="1484">
                  <c:v>6.2011249999999993</c:v>
                </c:pt>
                <c:pt idx="1485">
                  <c:v>6.2093750000000005</c:v>
                </c:pt>
                <c:pt idx="1486">
                  <c:v>6.2176</c:v>
                </c:pt>
                <c:pt idx="1487">
                  <c:v>6.2258500000000003</c:v>
                </c:pt>
                <c:pt idx="1488">
                  <c:v>6.2340999999999998</c:v>
                </c:pt>
                <c:pt idx="1489">
                  <c:v>6.2423500000000001</c:v>
                </c:pt>
                <c:pt idx="1490">
                  <c:v>6.2506000000000004</c:v>
                </c:pt>
                <c:pt idx="1491">
                  <c:v>6.2588500000000007</c:v>
                </c:pt>
                <c:pt idx="1492">
                  <c:v>6.2626499999999998</c:v>
                </c:pt>
                <c:pt idx="1493">
                  <c:v>6.2668249999999999</c:v>
                </c:pt>
                <c:pt idx="1494">
                  <c:v>6.2714000000000008</c:v>
                </c:pt>
                <c:pt idx="1495">
                  <c:v>6.2753249999999996</c:v>
                </c:pt>
                <c:pt idx="1496">
                  <c:v>6.2796249999999993</c:v>
                </c:pt>
                <c:pt idx="1497">
                  <c:v>6.2835999999999999</c:v>
                </c:pt>
                <c:pt idx="1498">
                  <c:v>6.2880000000000003</c:v>
                </c:pt>
                <c:pt idx="1499">
                  <c:v>6.2920000000000007</c:v>
                </c:pt>
                <c:pt idx="1500">
                  <c:v>6.2964250000000002</c:v>
                </c:pt>
                <c:pt idx="1501">
                  <c:v>6.3013000000000003</c:v>
                </c:pt>
                <c:pt idx="1502">
                  <c:v>6.3066499999999994</c:v>
                </c:pt>
                <c:pt idx="1503">
                  <c:v>6.3125499999999999</c:v>
                </c:pt>
                <c:pt idx="1504">
                  <c:v>6.3190249999999999</c:v>
                </c:pt>
                <c:pt idx="1505">
                  <c:v>6.3261250000000002</c:v>
                </c:pt>
                <c:pt idx="1506">
                  <c:v>6.3339749999999997</c:v>
                </c:pt>
                <c:pt idx="1507">
                  <c:v>6.3422749999999999</c:v>
                </c:pt>
                <c:pt idx="1508">
                  <c:v>6.3505750000000001</c:v>
                </c:pt>
                <c:pt idx="1509">
                  <c:v>6.3588500000000003</c:v>
                </c:pt>
                <c:pt idx="1510">
                  <c:v>6.3671500000000005</c:v>
                </c:pt>
                <c:pt idx="1511">
                  <c:v>6.3754500000000007</c:v>
                </c:pt>
                <c:pt idx="1512">
                  <c:v>6.3837500000000009</c:v>
                </c:pt>
                <c:pt idx="1513">
                  <c:v>6.3920500000000002</c:v>
                </c:pt>
                <c:pt idx="1514">
                  <c:v>6.4003749999999995</c:v>
                </c:pt>
                <c:pt idx="1515">
                  <c:v>6.4086749999999997</c:v>
                </c:pt>
                <c:pt idx="1516">
                  <c:v>6.4170000000000007</c:v>
                </c:pt>
                <c:pt idx="1517">
                  <c:v>6.425325</c:v>
                </c:pt>
                <c:pt idx="1518">
                  <c:v>6.433675</c:v>
                </c:pt>
                <c:pt idx="1519">
                  <c:v>6.4420000000000002</c:v>
                </c:pt>
                <c:pt idx="1520">
                  <c:v>6.4503249999999994</c:v>
                </c:pt>
                <c:pt idx="1521">
                  <c:v>6.4587000000000003</c:v>
                </c:pt>
                <c:pt idx="1522">
                  <c:v>6.4670749999999995</c:v>
                </c:pt>
                <c:pt idx="1523">
                  <c:v>6.4754750000000003</c:v>
                </c:pt>
                <c:pt idx="1524">
                  <c:v>6.4838499999999994</c:v>
                </c:pt>
                <c:pt idx="1525">
                  <c:v>6.4867499999999998</c:v>
                </c:pt>
                <c:pt idx="1526">
                  <c:v>6.4899500000000003</c:v>
                </c:pt>
                <c:pt idx="1527">
                  <c:v>6.4934750000000001</c:v>
                </c:pt>
                <c:pt idx="1528">
                  <c:v>6.49735</c:v>
                </c:pt>
                <c:pt idx="1529">
                  <c:v>6.5016249999999998</c:v>
                </c:pt>
                <c:pt idx="1530">
                  <c:v>6.5062999999999995</c:v>
                </c:pt>
                <c:pt idx="1531">
                  <c:v>6.5114749999999999</c:v>
                </c:pt>
                <c:pt idx="1532">
                  <c:v>6.5171250000000001</c:v>
                </c:pt>
                <c:pt idx="1533">
                  <c:v>6.5233749999999997</c:v>
                </c:pt>
                <c:pt idx="1534">
                  <c:v>6.5302499999999997</c:v>
                </c:pt>
                <c:pt idx="1535">
                  <c:v>6.5343499999999999</c:v>
                </c:pt>
                <c:pt idx="1536">
                  <c:v>6.5388500000000001</c:v>
                </c:pt>
                <c:pt idx="1537">
                  <c:v>6.5437999999999992</c:v>
                </c:pt>
                <c:pt idx="1538">
                  <c:v>6.5492499999999998</c:v>
                </c:pt>
                <c:pt idx="1539">
                  <c:v>6.55525</c:v>
                </c:pt>
                <c:pt idx="1540">
                  <c:v>6.5618750000000006</c:v>
                </c:pt>
                <c:pt idx="1541">
                  <c:v>6.5691250000000005</c:v>
                </c:pt>
                <c:pt idx="1542">
                  <c:v>6.5770999999999997</c:v>
                </c:pt>
                <c:pt idx="1543">
                  <c:v>6.5855999999999995</c:v>
                </c:pt>
                <c:pt idx="1544">
                  <c:v>6.5941000000000001</c:v>
                </c:pt>
                <c:pt idx="1545">
                  <c:v>6.6024749999999992</c:v>
                </c:pt>
                <c:pt idx="1546">
                  <c:v>6.6109249999999991</c:v>
                </c:pt>
                <c:pt idx="1547">
                  <c:v>6.6193</c:v>
                </c:pt>
                <c:pt idx="1548">
                  <c:v>6.6275749999999993</c:v>
                </c:pt>
                <c:pt idx="1549">
                  <c:v>6.6314500000000001</c:v>
                </c:pt>
                <c:pt idx="1550">
                  <c:v>6.6357250000000008</c:v>
                </c:pt>
                <c:pt idx="1551">
                  <c:v>6.6404249999999996</c:v>
                </c:pt>
                <c:pt idx="1552">
                  <c:v>6.6455749999999991</c:v>
                </c:pt>
                <c:pt idx="1553">
                  <c:v>6.6512500000000001</c:v>
                </c:pt>
                <c:pt idx="1554">
                  <c:v>6.6574999999999998</c:v>
                </c:pt>
                <c:pt idx="1555">
                  <c:v>6.6643749999999997</c:v>
                </c:pt>
                <c:pt idx="1556">
                  <c:v>6.6719499999999998</c:v>
                </c:pt>
                <c:pt idx="1557">
                  <c:v>6.6798500000000001</c:v>
                </c:pt>
                <c:pt idx="1558">
                  <c:v>6.6873000000000005</c:v>
                </c:pt>
                <c:pt idx="1559">
                  <c:v>6.6946000000000003</c:v>
                </c:pt>
                <c:pt idx="1560">
                  <c:v>6.7020250000000008</c:v>
                </c:pt>
                <c:pt idx="1561">
                  <c:v>6.7098249999999995</c:v>
                </c:pt>
                <c:pt idx="1562">
                  <c:v>6.7173250000000007</c:v>
                </c:pt>
                <c:pt idx="1563">
                  <c:v>6.7245499999999998</c:v>
                </c:pt>
                <c:pt idx="1564">
                  <c:v>6.7316500000000001</c:v>
                </c:pt>
                <c:pt idx="1565">
                  <c:v>6.7388750000000002</c:v>
                </c:pt>
                <c:pt idx="1566">
                  <c:v>6.7463499999999996</c:v>
                </c:pt>
                <c:pt idx="1567">
                  <c:v>6.7535750000000005</c:v>
                </c:pt>
                <c:pt idx="1568">
                  <c:v>6.7605500000000003</c:v>
                </c:pt>
                <c:pt idx="1569">
                  <c:v>6.7673999999999994</c:v>
                </c:pt>
                <c:pt idx="1570">
                  <c:v>6.7743000000000002</c:v>
                </c:pt>
                <c:pt idx="1571">
                  <c:v>6.7815500000000002</c:v>
                </c:pt>
                <c:pt idx="1572">
                  <c:v>6.7887249999999995</c:v>
                </c:pt>
                <c:pt idx="1573">
                  <c:v>6.7956000000000003</c:v>
                </c:pt>
                <c:pt idx="1574">
                  <c:v>6.8022750000000007</c:v>
                </c:pt>
                <c:pt idx="1575">
                  <c:v>6.8089250000000003</c:v>
                </c:pt>
                <c:pt idx="1576">
                  <c:v>6.8156750000000006</c:v>
                </c:pt>
                <c:pt idx="1577">
                  <c:v>6.8226499999999994</c:v>
                </c:pt>
                <c:pt idx="1578">
                  <c:v>6.8294250000000005</c:v>
                </c:pt>
                <c:pt idx="1579">
                  <c:v>6.8360249999999994</c:v>
                </c:pt>
                <c:pt idx="1580">
                  <c:v>6.8425250000000011</c:v>
                </c:pt>
                <c:pt idx="1581">
                  <c:v>6.8491</c:v>
                </c:pt>
                <c:pt idx="1582">
                  <c:v>6.8557499999999996</c:v>
                </c:pt>
                <c:pt idx="1583">
                  <c:v>6.862425</c:v>
                </c:pt>
                <c:pt idx="1584">
                  <c:v>6.8689499999999999</c:v>
                </c:pt>
                <c:pt idx="1585">
                  <c:v>6.8754</c:v>
                </c:pt>
                <c:pt idx="1586">
                  <c:v>6.881875</c:v>
                </c:pt>
                <c:pt idx="1587">
                  <c:v>6.888374999999999</c:v>
                </c:pt>
                <c:pt idx="1588">
                  <c:v>6.8949999999999996</c:v>
                </c:pt>
                <c:pt idx="1589">
                  <c:v>6.9015000000000004</c:v>
                </c:pt>
                <c:pt idx="1590">
                  <c:v>6.9056000000000006</c:v>
                </c:pt>
                <c:pt idx="1591">
                  <c:v>6.9101250000000007</c:v>
                </c:pt>
                <c:pt idx="1592">
                  <c:v>6.9151000000000007</c:v>
                </c:pt>
                <c:pt idx="1593">
                  <c:v>6.9188999999999998</c:v>
                </c:pt>
                <c:pt idx="1594">
                  <c:v>6.9230999999999998</c:v>
                </c:pt>
                <c:pt idx="1595">
                  <c:v>6.9277249999999997</c:v>
                </c:pt>
                <c:pt idx="1596">
                  <c:v>6.9328000000000003</c:v>
                </c:pt>
                <c:pt idx="1597">
                  <c:v>6.9383749999999997</c:v>
                </c:pt>
                <c:pt idx="1598">
                  <c:v>6.9445249999999996</c:v>
                </c:pt>
                <c:pt idx="1599">
                  <c:v>6.9490750000000006</c:v>
                </c:pt>
                <c:pt idx="1600">
                  <c:v>6.9540500000000005</c:v>
                </c:pt>
                <c:pt idx="1601">
                  <c:v>6.9595500000000001</c:v>
                </c:pt>
                <c:pt idx="1602">
                  <c:v>6.9655999999999993</c:v>
                </c:pt>
                <c:pt idx="1603">
                  <c:v>6.9720249999999995</c:v>
                </c:pt>
                <c:pt idx="1604">
                  <c:v>6.9783499999999998</c:v>
                </c:pt>
                <c:pt idx="1605">
                  <c:v>6.9846750000000002</c:v>
                </c:pt>
                <c:pt idx="1606">
                  <c:v>6.9910500000000004</c:v>
                </c:pt>
                <c:pt idx="1607">
                  <c:v>6.9974750000000006</c:v>
                </c:pt>
                <c:pt idx="1608">
                  <c:v>7.0039749999999996</c:v>
                </c:pt>
                <c:pt idx="1609">
                  <c:v>7.0103</c:v>
                </c:pt>
                <c:pt idx="1610">
                  <c:v>7.0166000000000004</c:v>
                </c:pt>
                <c:pt idx="1611">
                  <c:v>7.022924999999999</c:v>
                </c:pt>
                <c:pt idx="1612">
                  <c:v>7.0290749999999997</c:v>
                </c:pt>
                <c:pt idx="1613">
                  <c:v>7.0354000000000001</c:v>
                </c:pt>
                <c:pt idx="1614">
                  <c:v>7.0417499999999995</c:v>
                </c:pt>
                <c:pt idx="1615">
                  <c:v>7.0466500000000005</c:v>
                </c:pt>
                <c:pt idx="1616">
                  <c:v>7.0520250000000004</c:v>
                </c:pt>
                <c:pt idx="1617">
                  <c:v>7.0579499999999999</c:v>
                </c:pt>
                <c:pt idx="1618">
                  <c:v>7.0642499999999995</c:v>
                </c:pt>
                <c:pt idx="1619">
                  <c:v>7.0704000000000002</c:v>
                </c:pt>
                <c:pt idx="1620">
                  <c:v>7.0767250000000006</c:v>
                </c:pt>
                <c:pt idx="1621">
                  <c:v>7.0809499999999996</c:v>
                </c:pt>
                <c:pt idx="1622">
                  <c:v>7.0856249999999994</c:v>
                </c:pt>
                <c:pt idx="1623">
                  <c:v>7.0907499999999999</c:v>
                </c:pt>
                <c:pt idx="1624">
                  <c:v>7.096375000000001</c:v>
                </c:pt>
                <c:pt idx="1625">
                  <c:v>7.1025749999999999</c:v>
                </c:pt>
                <c:pt idx="1626">
                  <c:v>7.1088250000000004</c:v>
                </c:pt>
                <c:pt idx="1627">
                  <c:v>7.1151500000000008</c:v>
                </c:pt>
                <c:pt idx="1628">
                  <c:v>7.1214749999999993</c:v>
                </c:pt>
                <c:pt idx="1629">
                  <c:v>7.1277749999999997</c:v>
                </c:pt>
                <c:pt idx="1630">
                  <c:v>7.1329249999999993</c:v>
                </c:pt>
                <c:pt idx="1631">
                  <c:v>7.1385749999999994</c:v>
                </c:pt>
                <c:pt idx="1632">
                  <c:v>7.1448</c:v>
                </c:pt>
                <c:pt idx="1633">
                  <c:v>7.1511500000000003</c:v>
                </c:pt>
                <c:pt idx="1634">
                  <c:v>7.1574499999999999</c:v>
                </c:pt>
                <c:pt idx="1635">
                  <c:v>7.1637999999999993</c:v>
                </c:pt>
                <c:pt idx="1636">
                  <c:v>7.1701249999999996</c:v>
                </c:pt>
                <c:pt idx="1637">
                  <c:v>7.1764749999999999</c:v>
                </c:pt>
                <c:pt idx="1638">
                  <c:v>7.1828749999999992</c:v>
                </c:pt>
                <c:pt idx="1639">
                  <c:v>7.1891999999999996</c:v>
                </c:pt>
                <c:pt idx="1640">
                  <c:v>7.1954750000000001</c:v>
                </c:pt>
                <c:pt idx="1641">
                  <c:v>7.2018250000000004</c:v>
                </c:pt>
                <c:pt idx="1642">
                  <c:v>7.2081999999999997</c:v>
                </c:pt>
                <c:pt idx="1643">
                  <c:v>7.2145999999999999</c:v>
                </c:pt>
                <c:pt idx="1644">
                  <c:v>7.2210000000000001</c:v>
                </c:pt>
                <c:pt idx="1645">
                  <c:v>7.2273500000000004</c:v>
                </c:pt>
                <c:pt idx="1646">
                  <c:v>7.2336999999999998</c:v>
                </c:pt>
                <c:pt idx="1647">
                  <c:v>7.240050000000001</c:v>
                </c:pt>
                <c:pt idx="1648">
                  <c:v>7.2464749999999993</c:v>
                </c:pt>
                <c:pt idx="1649">
                  <c:v>7.2529250000000003</c:v>
                </c:pt>
                <c:pt idx="1650">
                  <c:v>7.2593500000000004</c:v>
                </c:pt>
                <c:pt idx="1651">
                  <c:v>7.2657250000000007</c:v>
                </c:pt>
                <c:pt idx="1652">
                  <c:v>7.272125</c:v>
                </c:pt>
                <c:pt idx="1653">
                  <c:v>7.2785500000000001</c:v>
                </c:pt>
                <c:pt idx="1654">
                  <c:v>7.2849499999999994</c:v>
                </c:pt>
                <c:pt idx="1655">
                  <c:v>7.2914250000000003</c:v>
                </c:pt>
                <c:pt idx="1656">
                  <c:v>7.2978500000000004</c:v>
                </c:pt>
                <c:pt idx="1657">
                  <c:v>7.3016750000000004</c:v>
                </c:pt>
                <c:pt idx="1658">
                  <c:v>7.3058499999999995</c:v>
                </c:pt>
                <c:pt idx="1659">
                  <c:v>7.3104500000000003</c:v>
                </c:pt>
                <c:pt idx="1660">
                  <c:v>7.3155000000000001</c:v>
                </c:pt>
                <c:pt idx="1661">
                  <c:v>7.3210750000000004</c:v>
                </c:pt>
                <c:pt idx="1662">
                  <c:v>7.3272000000000004</c:v>
                </c:pt>
                <c:pt idx="1663">
                  <c:v>7.3337000000000003</c:v>
                </c:pt>
                <c:pt idx="1664">
                  <c:v>7.3401999999999994</c:v>
                </c:pt>
                <c:pt idx="1665">
                  <c:v>7.3467250000000002</c:v>
                </c:pt>
                <c:pt idx="1666">
                  <c:v>7.3532749999999991</c:v>
                </c:pt>
                <c:pt idx="1667">
                  <c:v>7.35975</c:v>
                </c:pt>
                <c:pt idx="1668">
                  <c:v>7.366225</c:v>
                </c:pt>
                <c:pt idx="1669">
                  <c:v>7.3727249999999991</c:v>
                </c:pt>
                <c:pt idx="1670">
                  <c:v>7.3792750000000007</c:v>
                </c:pt>
                <c:pt idx="1671">
                  <c:v>7.3858249999999996</c:v>
                </c:pt>
                <c:pt idx="1672">
                  <c:v>7.3924000000000003</c:v>
                </c:pt>
                <c:pt idx="1673">
                  <c:v>7.3989500000000001</c:v>
                </c:pt>
                <c:pt idx="1674">
                  <c:v>7.4054499999999992</c:v>
                </c:pt>
                <c:pt idx="1675">
                  <c:v>7.4120249999999999</c:v>
                </c:pt>
                <c:pt idx="1676">
                  <c:v>7.4185499999999998</c:v>
                </c:pt>
                <c:pt idx="1677">
                  <c:v>7.4250750000000005</c:v>
                </c:pt>
                <c:pt idx="1678">
                  <c:v>7.4315999999999995</c:v>
                </c:pt>
                <c:pt idx="1679">
                  <c:v>7.4381249999999994</c:v>
                </c:pt>
                <c:pt idx="1680">
                  <c:v>7.4446750000000002</c:v>
                </c:pt>
                <c:pt idx="1681">
                  <c:v>7.4511750000000001</c:v>
                </c:pt>
                <c:pt idx="1682">
                  <c:v>7.4577000000000009</c:v>
                </c:pt>
                <c:pt idx="1683">
                  <c:v>7.4643249999999997</c:v>
                </c:pt>
                <c:pt idx="1684">
                  <c:v>7.4708750000000004</c:v>
                </c:pt>
                <c:pt idx="1685">
                  <c:v>7.4774750000000001</c:v>
                </c:pt>
                <c:pt idx="1686">
                  <c:v>7.4840249999999999</c:v>
                </c:pt>
                <c:pt idx="1687">
                  <c:v>7.4906500000000005</c:v>
                </c:pt>
                <c:pt idx="1688">
                  <c:v>7.4940750000000005</c:v>
                </c:pt>
                <c:pt idx="1689">
                  <c:v>7.4978749999999996</c:v>
                </c:pt>
                <c:pt idx="1690">
                  <c:v>7.5020500000000006</c:v>
                </c:pt>
                <c:pt idx="1691">
                  <c:v>7.5066249999999997</c:v>
                </c:pt>
                <c:pt idx="1692">
                  <c:v>7.5116749999999994</c:v>
                </c:pt>
                <c:pt idx="1693">
                  <c:v>7.5172249999999998</c:v>
                </c:pt>
                <c:pt idx="1694">
                  <c:v>7.5233249999999998</c:v>
                </c:pt>
                <c:pt idx="1695">
                  <c:v>7.5299500000000004</c:v>
                </c:pt>
                <c:pt idx="1696">
                  <c:v>7.5366249999999999</c:v>
                </c:pt>
                <c:pt idx="1697">
                  <c:v>7.5432499999999996</c:v>
                </c:pt>
                <c:pt idx="1698">
                  <c:v>7.549925</c:v>
                </c:pt>
                <c:pt idx="1699">
                  <c:v>7.5566750000000003</c:v>
                </c:pt>
                <c:pt idx="1700">
                  <c:v>7.5633249999999999</c:v>
                </c:pt>
                <c:pt idx="1701">
                  <c:v>7.5699500000000004</c:v>
                </c:pt>
                <c:pt idx="1702">
                  <c:v>7.5766</c:v>
                </c:pt>
                <c:pt idx="1703">
                  <c:v>7.5833250000000003</c:v>
                </c:pt>
                <c:pt idx="1704">
                  <c:v>7.5899749999999999</c:v>
                </c:pt>
                <c:pt idx="1705">
                  <c:v>7.5966750000000003</c:v>
                </c:pt>
                <c:pt idx="1706">
                  <c:v>7.6033749999999998</c:v>
                </c:pt>
                <c:pt idx="1707">
                  <c:v>7.6100749999999993</c:v>
                </c:pt>
                <c:pt idx="1708">
                  <c:v>7.6167250000000006</c:v>
                </c:pt>
                <c:pt idx="1709">
                  <c:v>7.6234500000000001</c:v>
                </c:pt>
                <c:pt idx="1710">
                  <c:v>7.6301750000000004</c:v>
                </c:pt>
                <c:pt idx="1711">
                  <c:v>7.6368500000000008</c:v>
                </c:pt>
                <c:pt idx="1712">
                  <c:v>7.6435749999999993</c:v>
                </c:pt>
                <c:pt idx="1713">
                  <c:v>7.6501999999999999</c:v>
                </c:pt>
                <c:pt idx="1714">
                  <c:v>7.656975000000001</c:v>
                </c:pt>
                <c:pt idx="1715">
                  <c:v>7.6637250000000003</c:v>
                </c:pt>
                <c:pt idx="1716">
                  <c:v>7.6704750000000006</c:v>
                </c:pt>
                <c:pt idx="1717">
                  <c:v>7.6749000000000001</c:v>
                </c:pt>
                <c:pt idx="1718">
                  <c:v>7.6797749999999994</c:v>
                </c:pt>
                <c:pt idx="1719">
                  <c:v>7.6851249999999993</c:v>
                </c:pt>
                <c:pt idx="1720">
                  <c:v>7.6910249999999998</c:v>
                </c:pt>
                <c:pt idx="1721">
                  <c:v>7.6974999999999998</c:v>
                </c:pt>
                <c:pt idx="1722">
                  <c:v>7.7041750000000002</c:v>
                </c:pt>
                <c:pt idx="1723">
                  <c:v>7.7108750000000006</c:v>
                </c:pt>
                <c:pt idx="1724">
                  <c:v>7.7176749999999998</c:v>
                </c:pt>
                <c:pt idx="1725">
                  <c:v>7.724499999999999</c:v>
                </c:pt>
                <c:pt idx="1726">
                  <c:v>7.7313499999999991</c:v>
                </c:pt>
                <c:pt idx="1727">
                  <c:v>7.7381250000000001</c:v>
                </c:pt>
                <c:pt idx="1728">
                  <c:v>7.7418749999999994</c:v>
                </c:pt>
                <c:pt idx="1729">
                  <c:v>7.7460000000000004</c:v>
                </c:pt>
                <c:pt idx="1730">
                  <c:v>7.7505500000000005</c:v>
                </c:pt>
                <c:pt idx="1731">
                  <c:v>7.7555250000000004</c:v>
                </c:pt>
                <c:pt idx="1732">
                  <c:v>7.761025000000001</c:v>
                </c:pt>
                <c:pt idx="1733">
                  <c:v>7.7670749999999993</c:v>
                </c:pt>
                <c:pt idx="1734">
                  <c:v>7.7736999999999998</c:v>
                </c:pt>
                <c:pt idx="1735">
                  <c:v>7.7806749999999996</c:v>
                </c:pt>
                <c:pt idx="1736">
                  <c:v>7.7876000000000003</c:v>
                </c:pt>
                <c:pt idx="1737">
                  <c:v>7.7944749999999994</c:v>
                </c:pt>
                <c:pt idx="1738">
                  <c:v>7.8013250000000003</c:v>
                </c:pt>
                <c:pt idx="1739">
                  <c:v>7.8083499999999999</c:v>
                </c:pt>
                <c:pt idx="1740">
                  <c:v>7.8152999999999997</c:v>
                </c:pt>
                <c:pt idx="1741">
                  <c:v>7.8222249999999995</c:v>
                </c:pt>
                <c:pt idx="1742">
                  <c:v>7.8291000000000004</c:v>
                </c:pt>
                <c:pt idx="1743">
                  <c:v>7.836075000000001</c:v>
                </c:pt>
                <c:pt idx="1744">
                  <c:v>7.8430749999999989</c:v>
                </c:pt>
                <c:pt idx="1745">
                  <c:v>7.8500249999999996</c:v>
                </c:pt>
                <c:pt idx="1746">
                  <c:v>7.8569249999999995</c:v>
                </c:pt>
                <c:pt idx="1747">
                  <c:v>7.8638749999999993</c:v>
                </c:pt>
                <c:pt idx="1748">
                  <c:v>7.8709500000000006</c:v>
                </c:pt>
                <c:pt idx="1749">
                  <c:v>7.8780000000000001</c:v>
                </c:pt>
                <c:pt idx="1750">
                  <c:v>7.8849499999999999</c:v>
                </c:pt>
                <c:pt idx="1751">
                  <c:v>7.8919000000000006</c:v>
                </c:pt>
                <c:pt idx="1752">
                  <c:v>7.8989750000000001</c:v>
                </c:pt>
                <c:pt idx="1753">
                  <c:v>7.9061250000000003</c:v>
                </c:pt>
                <c:pt idx="1754">
                  <c:v>7.9132249999999997</c:v>
                </c:pt>
                <c:pt idx="1755">
                  <c:v>7.9202999999999992</c:v>
                </c:pt>
                <c:pt idx="1756">
                  <c:v>7.9275750000000009</c:v>
                </c:pt>
                <c:pt idx="1757">
                  <c:v>7.9347500000000002</c:v>
                </c:pt>
                <c:pt idx="1758">
                  <c:v>7.9419500000000003</c:v>
                </c:pt>
                <c:pt idx="1759">
                  <c:v>7.9492750000000001</c:v>
                </c:pt>
                <c:pt idx="1760">
                  <c:v>7.95655</c:v>
                </c:pt>
                <c:pt idx="1761">
                  <c:v>7.9636250000000004</c:v>
                </c:pt>
                <c:pt idx="1762">
                  <c:v>7.9707499999999998</c:v>
                </c:pt>
                <c:pt idx="1763">
                  <c:v>7.9778000000000002</c:v>
                </c:pt>
                <c:pt idx="1764">
                  <c:v>7.9849000000000006</c:v>
                </c:pt>
                <c:pt idx="1765">
                  <c:v>7.9919250000000002</c:v>
                </c:pt>
                <c:pt idx="1766">
                  <c:v>7.9996499999999999</c:v>
                </c:pt>
                <c:pt idx="1767">
                  <c:v>8.0066249999999997</c:v>
                </c:pt>
                <c:pt idx="1768">
                  <c:v>8.0139250000000004</c:v>
                </c:pt>
                <c:pt idx="1769">
                  <c:v>8.0213000000000001</c:v>
                </c:pt>
                <c:pt idx="1770">
                  <c:v>8.0285250000000001</c:v>
                </c:pt>
                <c:pt idx="1771">
                  <c:v>8.0357000000000003</c:v>
                </c:pt>
                <c:pt idx="1772">
                  <c:v>8.0430500000000009</c:v>
                </c:pt>
                <c:pt idx="1773">
                  <c:v>8.0502000000000002</c:v>
                </c:pt>
                <c:pt idx="1774">
                  <c:v>8.0575499999999991</c:v>
                </c:pt>
                <c:pt idx="1775">
                  <c:v>8.0647750000000009</c:v>
                </c:pt>
                <c:pt idx="1776">
                  <c:v>8.0717250000000007</c:v>
                </c:pt>
                <c:pt idx="1777">
                  <c:v>8.0790249999999997</c:v>
                </c:pt>
                <c:pt idx="1778">
                  <c:v>8.0862249999999989</c:v>
                </c:pt>
                <c:pt idx="1779">
                  <c:v>8.0932750000000002</c:v>
                </c:pt>
                <c:pt idx="1780">
                  <c:v>8.1003749999999997</c:v>
                </c:pt>
                <c:pt idx="1781">
                  <c:v>8.1078749999999999</c:v>
                </c:pt>
                <c:pt idx="1782">
                  <c:v>8.1145499999999995</c:v>
                </c:pt>
                <c:pt idx="1783">
                  <c:v>8.1219000000000001</c:v>
                </c:pt>
                <c:pt idx="1784">
                  <c:v>8.1291000000000011</c:v>
                </c:pt>
                <c:pt idx="1785">
                  <c:v>8.1362749999999995</c:v>
                </c:pt>
                <c:pt idx="1786">
                  <c:v>8.1436250000000001</c:v>
                </c:pt>
                <c:pt idx="1787">
                  <c:v>8.1509250000000009</c:v>
                </c:pt>
                <c:pt idx="1788">
                  <c:v>8.1547499999999999</c:v>
                </c:pt>
                <c:pt idx="1789">
                  <c:v>8.158949999999999</c:v>
                </c:pt>
                <c:pt idx="1790">
                  <c:v>8.1635500000000008</c:v>
                </c:pt>
                <c:pt idx="1791">
                  <c:v>8.1686250000000005</c:v>
                </c:pt>
                <c:pt idx="1792">
                  <c:v>8.1742249999999999</c:v>
                </c:pt>
                <c:pt idx="1793">
                  <c:v>8.1803749999999997</c:v>
                </c:pt>
                <c:pt idx="1794">
                  <c:v>8.187125</c:v>
                </c:pt>
                <c:pt idx="1795">
                  <c:v>8.1945750000000004</c:v>
                </c:pt>
                <c:pt idx="1796">
                  <c:v>8.2025249999999996</c:v>
                </c:pt>
                <c:pt idx="1797">
                  <c:v>8.2101999999999986</c:v>
                </c:pt>
                <c:pt idx="1798">
                  <c:v>8.2176500000000008</c:v>
                </c:pt>
                <c:pt idx="1799">
                  <c:v>8.2253749999999997</c:v>
                </c:pt>
                <c:pt idx="1800">
                  <c:v>8.23325</c:v>
                </c:pt>
                <c:pt idx="1801">
                  <c:v>8.2411499999999993</c:v>
                </c:pt>
                <c:pt idx="1802">
                  <c:v>8.2493999999999996</c:v>
                </c:pt>
                <c:pt idx="1803">
                  <c:v>8.2529500000000002</c:v>
                </c:pt>
                <c:pt idx="1804">
                  <c:v>8.25685</c:v>
                </c:pt>
                <c:pt idx="1805">
                  <c:v>8.2608249999999988</c:v>
                </c:pt>
                <c:pt idx="1806">
                  <c:v>8.2652249999999992</c:v>
                </c:pt>
                <c:pt idx="1807">
                  <c:v>8.2700499999999995</c:v>
                </c:pt>
                <c:pt idx="1808">
                  <c:v>8.2753499999999995</c:v>
                </c:pt>
                <c:pt idx="1809">
                  <c:v>8.2812000000000001</c:v>
                </c:pt>
                <c:pt idx="1810">
                  <c:v>8.2876250000000002</c:v>
                </c:pt>
                <c:pt idx="1811">
                  <c:v>8.2946749999999998</c:v>
                </c:pt>
                <c:pt idx="1812">
                  <c:v>8.3024500000000003</c:v>
                </c:pt>
                <c:pt idx="1813">
                  <c:v>8.3105999999999991</c:v>
                </c:pt>
                <c:pt idx="1814">
                  <c:v>8.3187499999999996</c:v>
                </c:pt>
                <c:pt idx="1815">
                  <c:v>8.3267499999999988</c:v>
                </c:pt>
                <c:pt idx="1816">
                  <c:v>8.3346749999999989</c:v>
                </c:pt>
                <c:pt idx="1817">
                  <c:v>8.338375000000001</c:v>
                </c:pt>
                <c:pt idx="1818">
                  <c:v>8.3424499999999995</c:v>
                </c:pt>
                <c:pt idx="1819">
                  <c:v>8.3469499999999996</c:v>
                </c:pt>
                <c:pt idx="1820">
                  <c:v>8.3518749999999997</c:v>
                </c:pt>
                <c:pt idx="1821">
                  <c:v>8.3573249999999994</c:v>
                </c:pt>
                <c:pt idx="1822">
                  <c:v>8.3633000000000006</c:v>
                </c:pt>
                <c:pt idx="1823">
                  <c:v>8.3698750000000004</c:v>
                </c:pt>
                <c:pt idx="1824">
                  <c:v>8.3771000000000004</c:v>
                </c:pt>
                <c:pt idx="1825">
                  <c:v>8.3849999999999998</c:v>
                </c:pt>
                <c:pt idx="1826">
                  <c:v>8.3923750000000013</c:v>
                </c:pt>
                <c:pt idx="1827">
                  <c:v>8.3997250000000001</c:v>
                </c:pt>
                <c:pt idx="1828">
                  <c:v>8.4073999999999991</c:v>
                </c:pt>
                <c:pt idx="1829">
                  <c:v>8.4114500000000003</c:v>
                </c:pt>
                <c:pt idx="1830">
                  <c:v>8.4159000000000006</c:v>
                </c:pt>
                <c:pt idx="1831">
                  <c:v>8.420774999999999</c:v>
                </c:pt>
                <c:pt idx="1832">
                  <c:v>8.4261499999999998</c:v>
                </c:pt>
                <c:pt idx="1833">
                  <c:v>8.4320749999999993</c:v>
                </c:pt>
                <c:pt idx="1834">
                  <c:v>8.438600000000001</c:v>
                </c:pt>
                <c:pt idx="1835">
                  <c:v>8.4457500000000003</c:v>
                </c:pt>
                <c:pt idx="1836">
                  <c:v>8.4534250000000011</c:v>
                </c:pt>
                <c:pt idx="1837">
                  <c:v>8.4610749999999992</c:v>
                </c:pt>
                <c:pt idx="1838">
                  <c:v>8.469100000000001</c:v>
                </c:pt>
                <c:pt idx="1839">
                  <c:v>8.4775500000000008</c:v>
                </c:pt>
                <c:pt idx="1840">
                  <c:v>8.4856249999999989</c:v>
                </c:pt>
                <c:pt idx="1841">
                  <c:v>8.4933250000000005</c:v>
                </c:pt>
                <c:pt idx="1842">
                  <c:v>8.50075</c:v>
                </c:pt>
                <c:pt idx="1843">
                  <c:v>8.5083500000000001</c:v>
                </c:pt>
                <c:pt idx="1844">
                  <c:v>8.5165249999999997</c:v>
                </c:pt>
                <c:pt idx="1845">
                  <c:v>8.5250249999999994</c:v>
                </c:pt>
                <c:pt idx="1846">
                  <c:v>8.5335750000000008</c:v>
                </c:pt>
                <c:pt idx="1847">
                  <c:v>8.5417749999999995</c:v>
                </c:pt>
                <c:pt idx="1848">
                  <c:v>8.5499500000000008</c:v>
                </c:pt>
                <c:pt idx="1849">
                  <c:v>8.5579249999999991</c:v>
                </c:pt>
                <c:pt idx="1850">
                  <c:v>8.5661000000000005</c:v>
                </c:pt>
                <c:pt idx="1851">
                  <c:v>8.5744500000000006</c:v>
                </c:pt>
                <c:pt idx="1852">
                  <c:v>8.5821249999999996</c:v>
                </c:pt>
                <c:pt idx="1853">
                  <c:v>8.5861499999999999</c:v>
                </c:pt>
                <c:pt idx="1854">
                  <c:v>8.5905750000000012</c:v>
                </c:pt>
                <c:pt idx="1855">
                  <c:v>8.5954249999999988</c:v>
                </c:pt>
                <c:pt idx="1856">
                  <c:v>8.6007749999999987</c:v>
                </c:pt>
                <c:pt idx="1857">
                  <c:v>8.6066749999999992</c:v>
                </c:pt>
                <c:pt idx="1858">
                  <c:v>8.6131499999999992</c:v>
                </c:pt>
                <c:pt idx="1859">
                  <c:v>8.6202749999999995</c:v>
                </c:pt>
                <c:pt idx="1860">
                  <c:v>8.6280999999999999</c:v>
                </c:pt>
                <c:pt idx="1861">
                  <c:v>8.6361749999999997</c:v>
                </c:pt>
                <c:pt idx="1862">
                  <c:v>8.6442500000000013</c:v>
                </c:pt>
                <c:pt idx="1863">
                  <c:v>8.6524000000000001</c:v>
                </c:pt>
                <c:pt idx="1864">
                  <c:v>8.6602999999999994</c:v>
                </c:pt>
                <c:pt idx="1865">
                  <c:v>8.6682749999999995</c:v>
                </c:pt>
                <c:pt idx="1866">
                  <c:v>8.6761750000000006</c:v>
                </c:pt>
                <c:pt idx="1867">
                  <c:v>8.6841249999999999</c:v>
                </c:pt>
                <c:pt idx="1868">
                  <c:v>8.692025000000001</c:v>
                </c:pt>
                <c:pt idx="1869">
                  <c:v>8.6963500000000007</c:v>
                </c:pt>
                <c:pt idx="1870">
                  <c:v>8.7010749999999994</c:v>
                </c:pt>
                <c:pt idx="1871">
                  <c:v>8.7063000000000006</c:v>
                </c:pt>
                <c:pt idx="1872">
                  <c:v>8.7120249999999988</c:v>
                </c:pt>
                <c:pt idx="1873">
                  <c:v>8.7183250000000001</c:v>
                </c:pt>
                <c:pt idx="1874">
                  <c:v>8.7214500000000008</c:v>
                </c:pt>
                <c:pt idx="1875">
                  <c:v>8.7248999999999999</c:v>
                </c:pt>
                <c:pt idx="1876">
                  <c:v>8.7286749999999991</c:v>
                </c:pt>
                <c:pt idx="1877">
                  <c:v>8.7328500000000009</c:v>
                </c:pt>
                <c:pt idx="1878">
                  <c:v>8.737425</c:v>
                </c:pt>
                <c:pt idx="1879">
                  <c:v>8.7424499999999998</c:v>
                </c:pt>
                <c:pt idx="1880">
                  <c:v>8.7480000000000011</c:v>
                </c:pt>
                <c:pt idx="1881">
                  <c:v>8.7540750000000003</c:v>
                </c:pt>
                <c:pt idx="1882">
                  <c:v>8.7607750000000006</c:v>
                </c:pt>
                <c:pt idx="1883">
                  <c:v>8.7681500000000003</c:v>
                </c:pt>
                <c:pt idx="1884">
                  <c:v>8.775974999999999</c:v>
                </c:pt>
                <c:pt idx="1885">
                  <c:v>8.7835999999999999</c:v>
                </c:pt>
                <c:pt idx="1886">
                  <c:v>8.7914250000000003</c:v>
                </c:pt>
                <c:pt idx="1887">
                  <c:v>8.7990999999999993</c:v>
                </c:pt>
                <c:pt idx="1888">
                  <c:v>8.8067999999999991</c:v>
                </c:pt>
                <c:pt idx="1889">
                  <c:v>8.8145249999999997</c:v>
                </c:pt>
                <c:pt idx="1890">
                  <c:v>8.8221999999999987</c:v>
                </c:pt>
                <c:pt idx="1891">
                  <c:v>8.8297749999999997</c:v>
                </c:pt>
                <c:pt idx="1892">
                  <c:v>8.8373499999999989</c:v>
                </c:pt>
                <c:pt idx="1893">
                  <c:v>8.8448999999999991</c:v>
                </c:pt>
                <c:pt idx="1894">
                  <c:v>8.8525749999999999</c:v>
                </c:pt>
                <c:pt idx="1895">
                  <c:v>8.8591499999999996</c:v>
                </c:pt>
                <c:pt idx="1896">
                  <c:v>8.8654499999999992</c:v>
                </c:pt>
                <c:pt idx="1897">
                  <c:v>8.8718749999999993</c:v>
                </c:pt>
                <c:pt idx="1898">
                  <c:v>8.8786249999999995</c:v>
                </c:pt>
                <c:pt idx="1899">
                  <c:v>8.884875000000001</c:v>
                </c:pt>
                <c:pt idx="1900">
                  <c:v>8.8917750000000009</c:v>
                </c:pt>
                <c:pt idx="1901">
                  <c:v>8.89785</c:v>
                </c:pt>
                <c:pt idx="1902">
                  <c:v>8.9041250000000005</c:v>
                </c:pt>
                <c:pt idx="1903">
                  <c:v>8.9108000000000001</c:v>
                </c:pt>
                <c:pt idx="1904">
                  <c:v>8.9179250000000003</c:v>
                </c:pt>
                <c:pt idx="1905">
                  <c:v>8.9253</c:v>
                </c:pt>
                <c:pt idx="1906">
                  <c:v>8.9322999999999997</c:v>
                </c:pt>
                <c:pt idx="1907">
                  <c:v>8.9387499999999989</c:v>
                </c:pt>
                <c:pt idx="1908">
                  <c:v>8.9451249999999991</c:v>
                </c:pt>
                <c:pt idx="1909">
                  <c:v>8.9516749999999998</c:v>
                </c:pt>
                <c:pt idx="1910">
                  <c:v>8.9585249999999998</c:v>
                </c:pt>
                <c:pt idx="1911">
                  <c:v>8.9657</c:v>
                </c:pt>
                <c:pt idx="1912">
                  <c:v>8.97255</c:v>
                </c:pt>
                <c:pt idx="1913">
                  <c:v>8.9793250000000011</c:v>
                </c:pt>
                <c:pt idx="1914">
                  <c:v>8.9862500000000001</c:v>
                </c:pt>
                <c:pt idx="1915">
                  <c:v>8.9935500000000008</c:v>
                </c:pt>
                <c:pt idx="1916">
                  <c:v>9.0008499999999998</c:v>
                </c:pt>
                <c:pt idx="1917">
                  <c:v>9.0044250000000012</c:v>
                </c:pt>
                <c:pt idx="1918">
                  <c:v>9.0083500000000001</c:v>
                </c:pt>
                <c:pt idx="1919">
                  <c:v>9.0126749999999998</c:v>
                </c:pt>
                <c:pt idx="1920">
                  <c:v>9.0174500000000002</c:v>
                </c:pt>
                <c:pt idx="1921">
                  <c:v>9.0226749999999996</c:v>
                </c:pt>
                <c:pt idx="1922">
                  <c:v>9.0284250000000004</c:v>
                </c:pt>
                <c:pt idx="1923">
                  <c:v>9.0347749999999998</c:v>
                </c:pt>
                <c:pt idx="1924">
                  <c:v>9.0417249999999996</c:v>
                </c:pt>
                <c:pt idx="1925">
                  <c:v>9.0486250000000013</c:v>
                </c:pt>
                <c:pt idx="1926">
                  <c:v>9.0555500000000002</c:v>
                </c:pt>
                <c:pt idx="1927">
                  <c:v>9.0625750000000007</c:v>
                </c:pt>
                <c:pt idx="1928">
                  <c:v>9.0692500000000003</c:v>
                </c:pt>
                <c:pt idx="1929">
                  <c:v>9.0758500000000009</c:v>
                </c:pt>
                <c:pt idx="1930">
                  <c:v>9.0824249999999989</c:v>
                </c:pt>
                <c:pt idx="1931">
                  <c:v>9.0886499999999995</c:v>
                </c:pt>
                <c:pt idx="1932">
                  <c:v>9.0948250000000002</c:v>
                </c:pt>
                <c:pt idx="1933">
                  <c:v>9.1006</c:v>
                </c:pt>
                <c:pt idx="1934">
                  <c:v>9.1059999999999999</c:v>
                </c:pt>
                <c:pt idx="1935">
                  <c:v>9.111225000000001</c:v>
                </c:pt>
                <c:pt idx="1936">
                  <c:v>9.1165250000000011</c:v>
                </c:pt>
                <c:pt idx="1937">
                  <c:v>9.1219000000000001</c:v>
                </c:pt>
                <c:pt idx="1938">
                  <c:v>9.1266999999999996</c:v>
                </c:pt>
                <c:pt idx="1939">
                  <c:v>9.1304750000000006</c:v>
                </c:pt>
                <c:pt idx="1940">
                  <c:v>9.1345999999999989</c:v>
                </c:pt>
                <c:pt idx="1941">
                  <c:v>9.1389750000000003</c:v>
                </c:pt>
                <c:pt idx="1942">
                  <c:v>9.1435500000000012</c:v>
                </c:pt>
                <c:pt idx="1943">
                  <c:v>9.1482749999999999</c:v>
                </c:pt>
                <c:pt idx="1944">
                  <c:v>9.1527499999999993</c:v>
                </c:pt>
                <c:pt idx="1945">
                  <c:v>9.1568249999999995</c:v>
                </c:pt>
                <c:pt idx="1946">
                  <c:v>9.1611999999999991</c:v>
                </c:pt>
                <c:pt idx="1947">
                  <c:v>9.1658249999999999</c:v>
                </c:pt>
                <c:pt idx="1948">
                  <c:v>9.1706500000000002</c:v>
                </c:pt>
                <c:pt idx="1949">
                  <c:v>9.1753999999999998</c:v>
                </c:pt>
                <c:pt idx="1950">
                  <c:v>9.1800750000000004</c:v>
                </c:pt>
                <c:pt idx="1951">
                  <c:v>9.1848749999999999</c:v>
                </c:pt>
                <c:pt idx="1952">
                  <c:v>9.1898999999999997</c:v>
                </c:pt>
                <c:pt idx="1953">
                  <c:v>9.1947500000000009</c:v>
                </c:pt>
                <c:pt idx="1954">
                  <c:v>9.1994249999999997</c:v>
                </c:pt>
                <c:pt idx="1955">
                  <c:v>9.2042000000000002</c:v>
                </c:pt>
                <c:pt idx="1956">
                  <c:v>9.209249999999999</c:v>
                </c:pt>
                <c:pt idx="1957">
                  <c:v>9.2146749999999997</c:v>
                </c:pt>
                <c:pt idx="1958">
                  <c:v>9.2195999999999998</c:v>
                </c:pt>
                <c:pt idx="1959">
                  <c:v>9.2242750000000004</c:v>
                </c:pt>
                <c:pt idx="1960">
                  <c:v>9.2289750000000002</c:v>
                </c:pt>
                <c:pt idx="1961">
                  <c:v>9.2338500000000003</c:v>
                </c:pt>
                <c:pt idx="1962">
                  <c:v>9.2391000000000005</c:v>
                </c:pt>
                <c:pt idx="1963">
                  <c:v>9.2440250000000006</c:v>
                </c:pt>
                <c:pt idx="1964">
                  <c:v>9.2487750000000002</c:v>
                </c:pt>
                <c:pt idx="1965">
                  <c:v>9.2535000000000007</c:v>
                </c:pt>
                <c:pt idx="1966">
                  <c:v>9.2583750000000009</c:v>
                </c:pt>
                <c:pt idx="1967">
                  <c:v>9.2634999999999987</c:v>
                </c:pt>
                <c:pt idx="1968">
                  <c:v>9.2689749999999993</c:v>
                </c:pt>
                <c:pt idx="1969">
                  <c:v>9.2749249999999996</c:v>
                </c:pt>
                <c:pt idx="1970">
                  <c:v>9.2808250000000001</c:v>
                </c:pt>
                <c:pt idx="1971">
                  <c:v>9.2868250000000003</c:v>
                </c:pt>
                <c:pt idx="1972">
                  <c:v>9.293075</c:v>
                </c:pt>
                <c:pt idx="1973">
                  <c:v>9.2997750000000003</c:v>
                </c:pt>
                <c:pt idx="1974">
                  <c:v>9.3062500000000004</c:v>
                </c:pt>
                <c:pt idx="1975">
                  <c:v>9.3127499999999994</c:v>
                </c:pt>
                <c:pt idx="1976">
                  <c:v>9.3195249999999987</c:v>
                </c:pt>
                <c:pt idx="1977">
                  <c:v>9.3255750000000006</c:v>
                </c:pt>
                <c:pt idx="1978">
                  <c:v>9.3309999999999995</c:v>
                </c:pt>
                <c:pt idx="1979">
                  <c:v>9.3363750000000003</c:v>
                </c:pt>
                <c:pt idx="1980">
                  <c:v>9.3420249999999996</c:v>
                </c:pt>
                <c:pt idx="1981">
                  <c:v>9.3480999999999987</c:v>
                </c:pt>
                <c:pt idx="1982">
                  <c:v>9.3546250000000004</c:v>
                </c:pt>
                <c:pt idx="1983">
                  <c:v>9.3603500000000004</c:v>
                </c:pt>
                <c:pt idx="1984">
                  <c:v>9.3656500000000005</c:v>
                </c:pt>
                <c:pt idx="1985">
                  <c:v>9.3709749999999996</c:v>
                </c:pt>
                <c:pt idx="1986">
                  <c:v>9.376574999999999</c:v>
                </c:pt>
                <c:pt idx="1987">
                  <c:v>9.3825500000000002</c:v>
                </c:pt>
                <c:pt idx="1988">
                  <c:v>9.3870749999999994</c:v>
                </c:pt>
                <c:pt idx="1989">
                  <c:v>9.3920500000000011</c:v>
                </c:pt>
                <c:pt idx="1990">
                  <c:v>9.397475</c:v>
                </c:pt>
                <c:pt idx="1991">
                  <c:v>9.4027999999999992</c:v>
                </c:pt>
                <c:pt idx="1992">
                  <c:v>9.4083500000000004</c:v>
                </c:pt>
                <c:pt idx="1993">
                  <c:v>9.4144000000000005</c:v>
                </c:pt>
                <c:pt idx="1994">
                  <c:v>9.4208749999999988</c:v>
                </c:pt>
                <c:pt idx="1995">
                  <c:v>9.4279500000000009</c:v>
                </c:pt>
                <c:pt idx="1996">
                  <c:v>9.4349500000000006</c:v>
                </c:pt>
                <c:pt idx="1997">
                  <c:v>9.4415750000000003</c:v>
                </c:pt>
                <c:pt idx="1998">
                  <c:v>9.4482250000000008</c:v>
                </c:pt>
                <c:pt idx="1999">
                  <c:v>9.4551250000000007</c:v>
                </c:pt>
                <c:pt idx="2000">
                  <c:v>9.4626000000000001</c:v>
                </c:pt>
                <c:pt idx="2001">
                  <c:v>9.4700500000000005</c:v>
                </c:pt>
                <c:pt idx="2002">
                  <c:v>9.4772499999999997</c:v>
                </c:pt>
                <c:pt idx="2003">
                  <c:v>9.4843499999999992</c:v>
                </c:pt>
                <c:pt idx="2004">
                  <c:v>9.4916</c:v>
                </c:pt>
                <c:pt idx="2005">
                  <c:v>9.4989500000000007</c:v>
                </c:pt>
                <c:pt idx="2006">
                  <c:v>9.505725</c:v>
                </c:pt>
                <c:pt idx="2007">
                  <c:v>9.5124750000000002</c:v>
                </c:pt>
                <c:pt idx="2008">
                  <c:v>9.5190750000000008</c:v>
                </c:pt>
                <c:pt idx="2009">
                  <c:v>9.5256999999999987</c:v>
                </c:pt>
                <c:pt idx="2010">
                  <c:v>9.5325999999999986</c:v>
                </c:pt>
                <c:pt idx="2011">
                  <c:v>9.5400500000000008</c:v>
                </c:pt>
                <c:pt idx="2012">
                  <c:v>9.5469249999999999</c:v>
                </c:pt>
                <c:pt idx="2013">
                  <c:v>9.5533750000000008</c:v>
                </c:pt>
                <c:pt idx="2014">
                  <c:v>9.5599249999999998</c:v>
                </c:pt>
                <c:pt idx="2015">
                  <c:v>9.5665999999999993</c:v>
                </c:pt>
                <c:pt idx="2016">
                  <c:v>9.5734499999999993</c:v>
                </c:pt>
                <c:pt idx="2017">
                  <c:v>9.5808499999999999</c:v>
                </c:pt>
                <c:pt idx="2018">
                  <c:v>9.5882749999999994</c:v>
                </c:pt>
                <c:pt idx="2019">
                  <c:v>9.5951750000000011</c:v>
                </c:pt>
                <c:pt idx="2020">
                  <c:v>9.6019499999999987</c:v>
                </c:pt>
                <c:pt idx="2021">
                  <c:v>9.6088499999999986</c:v>
                </c:pt>
                <c:pt idx="2022">
                  <c:v>9.6157500000000002</c:v>
                </c:pt>
                <c:pt idx="2023">
                  <c:v>9.623149999999999</c:v>
                </c:pt>
                <c:pt idx="2024">
                  <c:v>9.6271500000000003</c:v>
                </c:pt>
                <c:pt idx="2025">
                  <c:v>9.6292000000000009</c:v>
                </c:pt>
                <c:pt idx="2026">
                  <c:v>9.6314250000000001</c:v>
                </c:pt>
                <c:pt idx="2027">
                  <c:v>9.6338749999999997</c:v>
                </c:pt>
                <c:pt idx="2028">
                  <c:v>9.6365750000000006</c:v>
                </c:pt>
                <c:pt idx="2029">
                  <c:v>9.6395499999999998</c:v>
                </c:pt>
                <c:pt idx="2030">
                  <c:v>9.6428249999999984</c:v>
                </c:pt>
                <c:pt idx="2031">
                  <c:v>9.6464250000000007</c:v>
                </c:pt>
                <c:pt idx="2032">
                  <c:v>9.6503750000000004</c:v>
                </c:pt>
                <c:pt idx="2033">
                  <c:v>9.6547250000000009</c:v>
                </c:pt>
                <c:pt idx="2034">
                  <c:v>9.6594999999999995</c:v>
                </c:pt>
                <c:pt idx="2035">
                  <c:v>9.6647750000000006</c:v>
                </c:pt>
                <c:pt idx="2036">
                  <c:v>9.6705500000000004</c:v>
                </c:pt>
                <c:pt idx="2037">
                  <c:v>9.6769250000000007</c:v>
                </c:pt>
                <c:pt idx="2038">
                  <c:v>9.6839250000000003</c:v>
                </c:pt>
                <c:pt idx="2039">
                  <c:v>9.691275000000001</c:v>
                </c:pt>
                <c:pt idx="2040">
                  <c:v>9.6986249999999998</c:v>
                </c:pt>
                <c:pt idx="2041">
                  <c:v>9.7059750000000005</c:v>
                </c:pt>
                <c:pt idx="2042">
                  <c:v>9.7131249999999998</c:v>
                </c:pt>
                <c:pt idx="2043">
                  <c:v>9.7202500000000001</c:v>
                </c:pt>
                <c:pt idx="2044">
                  <c:v>9.7276000000000007</c:v>
                </c:pt>
                <c:pt idx="2045">
                  <c:v>9.7314249999999998</c:v>
                </c:pt>
                <c:pt idx="2046">
                  <c:v>9.7356499999999997</c:v>
                </c:pt>
                <c:pt idx="2047">
                  <c:v>9.7402750000000005</c:v>
                </c:pt>
                <c:pt idx="2048">
                  <c:v>9.745375000000001</c:v>
                </c:pt>
                <c:pt idx="2049">
                  <c:v>9.7509750000000004</c:v>
                </c:pt>
                <c:pt idx="2050">
                  <c:v>9.7571500000000011</c:v>
                </c:pt>
                <c:pt idx="2051">
                  <c:v>9.7639500000000012</c:v>
                </c:pt>
                <c:pt idx="2052">
                  <c:v>9.7713250000000009</c:v>
                </c:pt>
                <c:pt idx="2053">
                  <c:v>9.7787000000000006</c:v>
                </c:pt>
                <c:pt idx="2054">
                  <c:v>9.7859999999999996</c:v>
                </c:pt>
                <c:pt idx="2055">
                  <c:v>9.7928999999999995</c:v>
                </c:pt>
                <c:pt idx="2056">
                  <c:v>9.8001000000000005</c:v>
                </c:pt>
                <c:pt idx="2057">
                  <c:v>9.807525</c:v>
                </c:pt>
                <c:pt idx="2058">
                  <c:v>9.8147750000000009</c:v>
                </c:pt>
                <c:pt idx="2059">
                  <c:v>9.822000000000001</c:v>
                </c:pt>
                <c:pt idx="2060">
                  <c:v>9.8289000000000009</c:v>
                </c:pt>
                <c:pt idx="2061">
                  <c:v>9.8359500000000004</c:v>
                </c:pt>
                <c:pt idx="2062">
                  <c:v>9.8432750000000002</c:v>
                </c:pt>
                <c:pt idx="2063">
                  <c:v>9.8505000000000003</c:v>
                </c:pt>
                <c:pt idx="2064">
                  <c:v>9.8576999999999995</c:v>
                </c:pt>
                <c:pt idx="2065">
                  <c:v>9.8650749999999992</c:v>
                </c:pt>
                <c:pt idx="2066">
                  <c:v>9.8719249999999992</c:v>
                </c:pt>
                <c:pt idx="2067">
                  <c:v>9.8790750000000003</c:v>
                </c:pt>
                <c:pt idx="2068">
                  <c:v>9.8864999999999998</c:v>
                </c:pt>
                <c:pt idx="2069">
                  <c:v>9.8935499999999994</c:v>
                </c:pt>
                <c:pt idx="2070">
                  <c:v>9.9004999999999992</c:v>
                </c:pt>
                <c:pt idx="2071">
                  <c:v>9.9074749999999998</c:v>
                </c:pt>
                <c:pt idx="2072">
                  <c:v>9.9144249999999996</c:v>
                </c:pt>
                <c:pt idx="2073">
                  <c:v>9.9215999999999998</c:v>
                </c:pt>
                <c:pt idx="2074">
                  <c:v>9.9286250000000003</c:v>
                </c:pt>
                <c:pt idx="2075">
                  <c:v>9.9357000000000006</c:v>
                </c:pt>
                <c:pt idx="2076">
                  <c:v>9.942874999999999</c:v>
                </c:pt>
                <c:pt idx="2077">
                  <c:v>9.9497749999999989</c:v>
                </c:pt>
                <c:pt idx="2078">
                  <c:v>9.9568250000000003</c:v>
                </c:pt>
                <c:pt idx="2079">
                  <c:v>9.9642499999999998</c:v>
                </c:pt>
                <c:pt idx="2080">
                  <c:v>9.9712250000000004</c:v>
                </c:pt>
                <c:pt idx="2081">
                  <c:v>9.9779750000000007</c:v>
                </c:pt>
                <c:pt idx="2082">
                  <c:v>9.985125</c:v>
                </c:pt>
                <c:pt idx="2083">
                  <c:v>9.9919750000000001</c:v>
                </c:pt>
                <c:pt idx="2084">
                  <c:v>9.9987250000000003</c:v>
                </c:pt>
                <c:pt idx="2085">
                  <c:v>10.005875</c:v>
                </c:pt>
                <c:pt idx="2086">
                  <c:v>10.012775</c:v>
                </c:pt>
                <c:pt idx="2087">
                  <c:v>10.01595</c:v>
                </c:pt>
                <c:pt idx="2088">
                  <c:v>10.019450000000001</c:v>
                </c:pt>
                <c:pt idx="2089">
                  <c:v>10.023300000000001</c:v>
                </c:pt>
                <c:pt idx="2090">
                  <c:v>10.027524999999999</c:v>
                </c:pt>
                <c:pt idx="2091">
                  <c:v>10.032175000000001</c:v>
                </c:pt>
                <c:pt idx="2092">
                  <c:v>10.037274999999999</c:v>
                </c:pt>
                <c:pt idx="2093">
                  <c:v>10.042900000000001</c:v>
                </c:pt>
                <c:pt idx="2094">
                  <c:v>10.049099999999999</c:v>
                </c:pt>
                <c:pt idx="2095">
                  <c:v>10.055899999999999</c:v>
                </c:pt>
                <c:pt idx="2096">
                  <c:v>10.063324999999999</c:v>
                </c:pt>
                <c:pt idx="2097">
                  <c:v>10.0702</c:v>
                </c:pt>
                <c:pt idx="2098">
                  <c:v>10.074175</c:v>
                </c:pt>
                <c:pt idx="2099">
                  <c:v>10.078525000000001</c:v>
                </c:pt>
                <c:pt idx="2100">
                  <c:v>10.083325</c:v>
                </c:pt>
                <c:pt idx="2101">
                  <c:v>10.088625</c:v>
                </c:pt>
                <c:pt idx="2102">
                  <c:v>10.094424999999999</c:v>
                </c:pt>
                <c:pt idx="2103">
                  <c:v>10.100824999999999</c:v>
                </c:pt>
                <c:pt idx="2104">
                  <c:v>10.107850000000001</c:v>
                </c:pt>
                <c:pt idx="2105">
                  <c:v>10.11495</c:v>
                </c:pt>
                <c:pt idx="2106">
                  <c:v>10.122</c:v>
                </c:pt>
                <c:pt idx="2107">
                  <c:v>10.129225</c:v>
                </c:pt>
                <c:pt idx="2108">
                  <c:v>10.136575000000001</c:v>
                </c:pt>
                <c:pt idx="2109">
                  <c:v>10.143549999999999</c:v>
                </c:pt>
                <c:pt idx="2110">
                  <c:v>10.150600000000001</c:v>
                </c:pt>
                <c:pt idx="2111">
                  <c:v>10.157824999999999</c:v>
                </c:pt>
                <c:pt idx="2112">
                  <c:v>10.164900000000001</c:v>
                </c:pt>
                <c:pt idx="2113">
                  <c:v>10.168475000000001</c:v>
                </c:pt>
                <c:pt idx="2114">
                  <c:v>10.1724</c:v>
                </c:pt>
                <c:pt idx="2115">
                  <c:v>10.176725000000001</c:v>
                </c:pt>
                <c:pt idx="2116">
                  <c:v>10.181474999999999</c:v>
                </c:pt>
                <c:pt idx="2117">
                  <c:v>10.186725000000001</c:v>
                </c:pt>
                <c:pt idx="2118">
                  <c:v>10.192475</c:v>
                </c:pt>
                <c:pt idx="2119">
                  <c:v>10.1988</c:v>
                </c:pt>
                <c:pt idx="2120">
                  <c:v>10.205775000000001</c:v>
                </c:pt>
                <c:pt idx="2121">
                  <c:v>10.213025</c:v>
                </c:pt>
                <c:pt idx="2122">
                  <c:v>10.220124999999999</c:v>
                </c:pt>
                <c:pt idx="2123">
                  <c:v>10.227224999999999</c:v>
                </c:pt>
                <c:pt idx="2124">
                  <c:v>10.234575</c:v>
                </c:pt>
                <c:pt idx="2125">
                  <c:v>10.241725000000001</c:v>
                </c:pt>
                <c:pt idx="2126">
                  <c:v>10.248875</c:v>
                </c:pt>
                <c:pt idx="2127">
                  <c:v>10.25605</c:v>
                </c:pt>
                <c:pt idx="2128">
                  <c:v>10.263275</c:v>
                </c:pt>
                <c:pt idx="2129">
                  <c:v>10.270424999999999</c:v>
                </c:pt>
                <c:pt idx="2130">
                  <c:v>10.277600000000001</c:v>
                </c:pt>
                <c:pt idx="2131">
                  <c:v>10.2849</c:v>
                </c:pt>
                <c:pt idx="2132">
                  <c:v>10.292149999999999</c:v>
                </c:pt>
                <c:pt idx="2133">
                  <c:v>10.299250000000001</c:v>
                </c:pt>
                <c:pt idx="2134">
                  <c:v>10.306525000000001</c:v>
                </c:pt>
                <c:pt idx="2135">
                  <c:v>10.313775</c:v>
                </c:pt>
                <c:pt idx="2136">
                  <c:v>10.320975000000001</c:v>
                </c:pt>
                <c:pt idx="2137">
                  <c:v>10.328075</c:v>
                </c:pt>
                <c:pt idx="2138">
                  <c:v>10.335324999999999</c:v>
                </c:pt>
                <c:pt idx="2139">
                  <c:v>10.342575</c:v>
                </c:pt>
                <c:pt idx="2140">
                  <c:v>10.34975</c:v>
                </c:pt>
                <c:pt idx="2141">
                  <c:v>10.357025</c:v>
                </c:pt>
                <c:pt idx="2142">
                  <c:v>10.3643</c:v>
                </c:pt>
                <c:pt idx="2143">
                  <c:v>10.3714</c:v>
                </c:pt>
                <c:pt idx="2144">
                  <c:v>10.378674999999999</c:v>
                </c:pt>
                <c:pt idx="2145">
                  <c:v>10.385975</c:v>
                </c:pt>
                <c:pt idx="2146">
                  <c:v>10.393225000000001</c:v>
                </c:pt>
                <c:pt idx="2147">
                  <c:v>10.40035</c:v>
                </c:pt>
                <c:pt idx="2148">
                  <c:v>10.40765</c:v>
                </c:pt>
                <c:pt idx="2149">
                  <c:v>10.414925</c:v>
                </c:pt>
                <c:pt idx="2150">
                  <c:v>10.42215</c:v>
                </c:pt>
                <c:pt idx="2151">
                  <c:v>10.429475</c:v>
                </c:pt>
                <c:pt idx="2152">
                  <c:v>10.4368</c:v>
                </c:pt>
                <c:pt idx="2153">
                  <c:v>10.443975</c:v>
                </c:pt>
                <c:pt idx="2154">
                  <c:v>10.4513</c:v>
                </c:pt>
                <c:pt idx="2155">
                  <c:v>10.458625000000001</c:v>
                </c:pt>
                <c:pt idx="2156">
                  <c:v>10.4659</c:v>
                </c:pt>
                <c:pt idx="2157">
                  <c:v>10.4732</c:v>
                </c:pt>
                <c:pt idx="2158">
                  <c:v>10.480525</c:v>
                </c:pt>
                <c:pt idx="2159">
                  <c:v>10.4878</c:v>
                </c:pt>
                <c:pt idx="2160">
                  <c:v>10.495125</c:v>
                </c:pt>
                <c:pt idx="2161">
                  <c:v>10.502425000000001</c:v>
                </c:pt>
                <c:pt idx="2162">
                  <c:v>10.50975</c:v>
                </c:pt>
                <c:pt idx="2163">
                  <c:v>10.517049999999999</c:v>
                </c:pt>
                <c:pt idx="2164">
                  <c:v>10.524374999999999</c:v>
                </c:pt>
                <c:pt idx="2165">
                  <c:v>10.531675</c:v>
                </c:pt>
                <c:pt idx="2166">
                  <c:v>10.539</c:v>
                </c:pt>
                <c:pt idx="2167">
                  <c:v>10.546325</c:v>
                </c:pt>
                <c:pt idx="2168">
                  <c:v>10.553650000000001</c:v>
                </c:pt>
                <c:pt idx="2169">
                  <c:v>10.560975000000001</c:v>
                </c:pt>
                <c:pt idx="2170">
                  <c:v>10.568300000000001</c:v>
                </c:pt>
                <c:pt idx="2171">
                  <c:v>10.57565</c:v>
                </c:pt>
                <c:pt idx="2172">
                  <c:v>10.583</c:v>
                </c:pt>
                <c:pt idx="2173">
                  <c:v>10.590375</c:v>
                </c:pt>
                <c:pt idx="2174">
                  <c:v>10.59775</c:v>
                </c:pt>
                <c:pt idx="2175">
                  <c:v>10.605124999999999</c:v>
                </c:pt>
                <c:pt idx="2176">
                  <c:v>10.612499999999999</c:v>
                </c:pt>
                <c:pt idx="2177">
                  <c:v>10.619899999999999</c:v>
                </c:pt>
                <c:pt idx="2178">
                  <c:v>10.627325000000001</c:v>
                </c:pt>
                <c:pt idx="2179">
                  <c:v>10.634725</c:v>
                </c:pt>
                <c:pt idx="2180">
                  <c:v>10.642150000000001</c:v>
                </c:pt>
                <c:pt idx="2181">
                  <c:v>10.6496</c:v>
                </c:pt>
                <c:pt idx="2182">
                  <c:v>10.657025000000001</c:v>
                </c:pt>
                <c:pt idx="2183">
                  <c:v>10.664474999999999</c:v>
                </c:pt>
                <c:pt idx="2184">
                  <c:v>10.671949999999999</c:v>
                </c:pt>
                <c:pt idx="2185">
                  <c:v>10.679399999999999</c:v>
                </c:pt>
                <c:pt idx="2186">
                  <c:v>10.686875000000001</c:v>
                </c:pt>
                <c:pt idx="2187">
                  <c:v>10.690775</c:v>
                </c:pt>
                <c:pt idx="2188">
                  <c:v>10.695074999999999</c:v>
                </c:pt>
                <c:pt idx="2189">
                  <c:v>10.699775000000001</c:v>
                </c:pt>
                <c:pt idx="2190">
                  <c:v>10.704974999999999</c:v>
                </c:pt>
                <c:pt idx="2191">
                  <c:v>10.710675</c:v>
                </c:pt>
                <c:pt idx="2192">
                  <c:v>10.716950000000001</c:v>
                </c:pt>
                <c:pt idx="2193">
                  <c:v>10.723850000000001</c:v>
                </c:pt>
                <c:pt idx="2194">
                  <c:v>10.731350000000001</c:v>
                </c:pt>
                <c:pt idx="2195">
                  <c:v>10.738849999999999</c:v>
                </c:pt>
                <c:pt idx="2196">
                  <c:v>10.74635</c:v>
                </c:pt>
                <c:pt idx="2197">
                  <c:v>10.753875000000001</c:v>
                </c:pt>
                <c:pt idx="2198">
                  <c:v>10.761374999999999</c:v>
                </c:pt>
                <c:pt idx="2199">
                  <c:v>10.7689</c:v>
                </c:pt>
                <c:pt idx="2200">
                  <c:v>10.776450000000001</c:v>
                </c:pt>
                <c:pt idx="2201">
                  <c:v>10.784000000000001</c:v>
                </c:pt>
                <c:pt idx="2202">
                  <c:v>10.791549999999999</c:v>
                </c:pt>
                <c:pt idx="2203">
                  <c:v>10.799100000000001</c:v>
                </c:pt>
                <c:pt idx="2204">
                  <c:v>10.806675</c:v>
                </c:pt>
                <c:pt idx="2205">
                  <c:v>10.8142</c:v>
                </c:pt>
                <c:pt idx="2206">
                  <c:v>10.821624999999999</c:v>
                </c:pt>
                <c:pt idx="2207">
                  <c:v>10.829000000000001</c:v>
                </c:pt>
                <c:pt idx="2208">
                  <c:v>10.836</c:v>
                </c:pt>
                <c:pt idx="2209">
                  <c:v>10.843075000000001</c:v>
                </c:pt>
                <c:pt idx="2210">
                  <c:v>10.85005</c:v>
                </c:pt>
                <c:pt idx="2211">
                  <c:v>10.85675</c:v>
                </c:pt>
                <c:pt idx="2212">
                  <c:v>10.863575000000001</c:v>
                </c:pt>
                <c:pt idx="2213">
                  <c:v>10.870375000000001</c:v>
                </c:pt>
                <c:pt idx="2214">
                  <c:v>10.876875</c:v>
                </c:pt>
                <c:pt idx="2215">
                  <c:v>10.883474999999999</c:v>
                </c:pt>
                <c:pt idx="2216">
                  <c:v>10.890175000000001</c:v>
                </c:pt>
                <c:pt idx="2217">
                  <c:v>10.8964</c:v>
                </c:pt>
                <c:pt idx="2218">
                  <c:v>10.902324999999999</c:v>
                </c:pt>
                <c:pt idx="2219">
                  <c:v>10.908199999999999</c:v>
                </c:pt>
                <c:pt idx="2220">
                  <c:v>10.9139</c:v>
                </c:pt>
                <c:pt idx="2221">
                  <c:v>10.9193</c:v>
                </c:pt>
                <c:pt idx="2222">
                  <c:v>10.924675000000001</c:v>
                </c:pt>
                <c:pt idx="2223">
                  <c:v>10.930149999999999</c:v>
                </c:pt>
                <c:pt idx="2224">
                  <c:v>10.935400000000001</c:v>
                </c:pt>
                <c:pt idx="2225">
                  <c:v>10.940474999999999</c:v>
                </c:pt>
                <c:pt idx="2226">
                  <c:v>10.945625</c:v>
                </c:pt>
                <c:pt idx="2227">
                  <c:v>10.950925</c:v>
                </c:pt>
                <c:pt idx="2228">
                  <c:v>10.955925000000001</c:v>
                </c:pt>
                <c:pt idx="2229">
                  <c:v>10.960850000000001</c:v>
                </c:pt>
                <c:pt idx="2230">
                  <c:v>10.965875</c:v>
                </c:pt>
                <c:pt idx="2231">
                  <c:v>10.971074999999999</c:v>
                </c:pt>
                <c:pt idx="2232">
                  <c:v>10.975999999999999</c:v>
                </c:pt>
                <c:pt idx="2233">
                  <c:v>10.98085</c:v>
                </c:pt>
                <c:pt idx="2234">
                  <c:v>10.985775</c:v>
                </c:pt>
                <c:pt idx="2235">
                  <c:v>10.990874999999999</c:v>
                </c:pt>
                <c:pt idx="2236">
                  <c:v>10.995850000000001</c:v>
                </c:pt>
                <c:pt idx="2237">
                  <c:v>10.999275000000001</c:v>
                </c:pt>
                <c:pt idx="2238">
                  <c:v>11.00305</c:v>
                </c:pt>
                <c:pt idx="2239">
                  <c:v>11.007200000000001</c:v>
                </c:pt>
                <c:pt idx="2240">
                  <c:v>11.011749999999999</c:v>
                </c:pt>
                <c:pt idx="2241">
                  <c:v>11.016774999999999</c:v>
                </c:pt>
                <c:pt idx="2242">
                  <c:v>11.02155</c:v>
                </c:pt>
                <c:pt idx="2243">
                  <c:v>11.026400000000001</c:v>
                </c:pt>
                <c:pt idx="2244">
                  <c:v>11.031425</c:v>
                </c:pt>
                <c:pt idx="2245">
                  <c:v>11.03665</c:v>
                </c:pt>
                <c:pt idx="2246">
                  <c:v>11.041475</c:v>
                </c:pt>
                <c:pt idx="2247">
                  <c:v>11.046225</c:v>
                </c:pt>
                <c:pt idx="2248">
                  <c:v>11.05115</c:v>
                </c:pt>
                <c:pt idx="2249">
                  <c:v>11.0564</c:v>
                </c:pt>
                <c:pt idx="2250">
                  <c:v>11.061375</c:v>
                </c:pt>
                <c:pt idx="2251">
                  <c:v>11.06615</c:v>
                </c:pt>
                <c:pt idx="2252">
                  <c:v>11.071024999999999</c:v>
                </c:pt>
                <c:pt idx="2253">
                  <c:v>11.07615</c:v>
                </c:pt>
                <c:pt idx="2254">
                  <c:v>11.081525000000001</c:v>
                </c:pt>
                <c:pt idx="2255">
                  <c:v>11.086375</c:v>
                </c:pt>
                <c:pt idx="2256">
                  <c:v>11.091199999999999</c:v>
                </c:pt>
                <c:pt idx="2257">
                  <c:v>11.096250000000001</c:v>
                </c:pt>
                <c:pt idx="2258">
                  <c:v>11.101675</c:v>
                </c:pt>
                <c:pt idx="2259">
                  <c:v>11.1067</c:v>
                </c:pt>
                <c:pt idx="2260">
                  <c:v>11.111550000000001</c:v>
                </c:pt>
                <c:pt idx="2261">
                  <c:v>11.11655</c:v>
                </c:pt>
                <c:pt idx="2262">
                  <c:v>11.121875000000001</c:v>
                </c:pt>
                <c:pt idx="2263">
                  <c:v>11.126049999999999</c:v>
                </c:pt>
                <c:pt idx="2264">
                  <c:v>11.130650000000001</c:v>
                </c:pt>
                <c:pt idx="2265">
                  <c:v>11.135524999999999</c:v>
                </c:pt>
                <c:pt idx="2266">
                  <c:v>11.140675</c:v>
                </c:pt>
                <c:pt idx="2267">
                  <c:v>11.146224999999999</c:v>
                </c:pt>
                <c:pt idx="2268">
                  <c:v>11.151400000000001</c:v>
                </c:pt>
                <c:pt idx="2269">
                  <c:v>11.156325000000001</c:v>
                </c:pt>
                <c:pt idx="2270">
                  <c:v>11.1614</c:v>
                </c:pt>
                <c:pt idx="2271">
                  <c:v>11.166824999999999</c:v>
                </c:pt>
                <c:pt idx="2272">
                  <c:v>11.1724</c:v>
                </c:pt>
                <c:pt idx="2273">
                  <c:v>11.177425000000001</c:v>
                </c:pt>
                <c:pt idx="2274">
                  <c:v>11.182449999999999</c:v>
                </c:pt>
                <c:pt idx="2275">
                  <c:v>11.187750000000001</c:v>
                </c:pt>
                <c:pt idx="2276">
                  <c:v>11.193474999999999</c:v>
                </c:pt>
                <c:pt idx="2277">
                  <c:v>11.198675</c:v>
                </c:pt>
                <c:pt idx="2278">
                  <c:v>11.2037</c:v>
                </c:pt>
                <c:pt idx="2279">
                  <c:v>11.208925000000001</c:v>
                </c:pt>
                <c:pt idx="2280">
                  <c:v>11.214449999999999</c:v>
                </c:pt>
                <c:pt idx="2281">
                  <c:v>11.22015</c:v>
                </c:pt>
                <c:pt idx="2282">
                  <c:v>11.225300000000001</c:v>
                </c:pt>
                <c:pt idx="2283">
                  <c:v>11.230374999999999</c:v>
                </c:pt>
                <c:pt idx="2284">
                  <c:v>11.235799999999999</c:v>
                </c:pt>
                <c:pt idx="2285">
                  <c:v>11.241574999999999</c:v>
                </c:pt>
                <c:pt idx="2286">
                  <c:v>11.2471</c:v>
                </c:pt>
                <c:pt idx="2287">
                  <c:v>11.248900000000001</c:v>
                </c:pt>
                <c:pt idx="2288">
                  <c:v>11.2509</c:v>
                </c:pt>
                <c:pt idx="2289">
                  <c:v>11.253074999999999</c:v>
                </c:pt>
                <c:pt idx="2290">
                  <c:v>11.255474999999999</c:v>
                </c:pt>
                <c:pt idx="2291">
                  <c:v>11.258125</c:v>
                </c:pt>
                <c:pt idx="2292">
                  <c:v>11.261025</c:v>
                </c:pt>
                <c:pt idx="2293">
                  <c:v>11.264225</c:v>
                </c:pt>
                <c:pt idx="2294">
                  <c:v>11.267749999999999</c:v>
                </c:pt>
                <c:pt idx="2295">
                  <c:v>11.271599999999999</c:v>
                </c:pt>
                <c:pt idx="2296">
                  <c:v>11.275875000000001</c:v>
                </c:pt>
                <c:pt idx="2297">
                  <c:v>11.28055</c:v>
                </c:pt>
                <c:pt idx="2298">
                  <c:v>11.285675000000001</c:v>
                </c:pt>
                <c:pt idx="2299">
                  <c:v>11.29105</c:v>
                </c:pt>
                <c:pt idx="2300">
                  <c:v>11.296749999999999</c:v>
                </c:pt>
                <c:pt idx="2301">
                  <c:v>11.302225</c:v>
                </c:pt>
                <c:pt idx="2302">
                  <c:v>11.307625</c:v>
                </c:pt>
                <c:pt idx="2303">
                  <c:v>11.313075</c:v>
                </c:pt>
                <c:pt idx="2304">
                  <c:v>11.31865</c:v>
                </c:pt>
                <c:pt idx="2305">
                  <c:v>11.324399999999999</c:v>
                </c:pt>
                <c:pt idx="2306">
                  <c:v>11.3302</c:v>
                </c:pt>
                <c:pt idx="2307">
                  <c:v>11.336174999999999</c:v>
                </c:pt>
                <c:pt idx="2308">
                  <c:v>11.342499999999999</c:v>
                </c:pt>
                <c:pt idx="2309">
                  <c:v>11.349299999999999</c:v>
                </c:pt>
                <c:pt idx="2310">
                  <c:v>11.3566</c:v>
                </c:pt>
                <c:pt idx="2311">
                  <c:v>11.364025</c:v>
                </c:pt>
                <c:pt idx="2312">
                  <c:v>11.371725000000001</c:v>
                </c:pt>
                <c:pt idx="2313">
                  <c:v>11.374775</c:v>
                </c:pt>
                <c:pt idx="2314">
                  <c:v>11.37815</c:v>
                </c:pt>
                <c:pt idx="2315">
                  <c:v>11.38185</c:v>
                </c:pt>
                <c:pt idx="2316">
                  <c:v>11.385925</c:v>
                </c:pt>
                <c:pt idx="2317">
                  <c:v>11.3904</c:v>
                </c:pt>
                <c:pt idx="2318">
                  <c:v>11.395350000000001</c:v>
                </c:pt>
                <c:pt idx="2319">
                  <c:v>11.400775000000001</c:v>
                </c:pt>
                <c:pt idx="2320">
                  <c:v>11.406725</c:v>
                </c:pt>
                <c:pt idx="2321">
                  <c:v>11.4133</c:v>
                </c:pt>
                <c:pt idx="2322">
                  <c:v>11.420500000000001</c:v>
                </c:pt>
                <c:pt idx="2323">
                  <c:v>11.424475000000001</c:v>
                </c:pt>
                <c:pt idx="2324">
                  <c:v>11.428825</c:v>
                </c:pt>
                <c:pt idx="2325">
                  <c:v>11.433624999999999</c:v>
                </c:pt>
                <c:pt idx="2326">
                  <c:v>11.4389</c:v>
                </c:pt>
                <c:pt idx="2327">
                  <c:v>11.444699999999999</c:v>
                </c:pt>
                <c:pt idx="2328">
                  <c:v>11.451074999999999</c:v>
                </c:pt>
                <c:pt idx="2329">
                  <c:v>11.4581</c:v>
                </c:pt>
                <c:pt idx="2330">
                  <c:v>11.4658</c:v>
                </c:pt>
                <c:pt idx="2331">
                  <c:v>11.473849999999999</c:v>
                </c:pt>
                <c:pt idx="2332">
                  <c:v>11.481925</c:v>
                </c:pt>
                <c:pt idx="2333">
                  <c:v>11.49</c:v>
                </c:pt>
                <c:pt idx="2334">
                  <c:v>11.498075</c:v>
                </c:pt>
                <c:pt idx="2335">
                  <c:v>11.506175000000001</c:v>
                </c:pt>
                <c:pt idx="2336">
                  <c:v>11.514275</c:v>
                </c:pt>
                <c:pt idx="2337">
                  <c:v>11.522399999999999</c:v>
                </c:pt>
                <c:pt idx="2338">
                  <c:v>11.5305</c:v>
                </c:pt>
                <c:pt idx="2339">
                  <c:v>11.538600000000001</c:v>
                </c:pt>
                <c:pt idx="2340">
                  <c:v>11.5467</c:v>
                </c:pt>
                <c:pt idx="2341">
                  <c:v>11.549574999999999</c:v>
                </c:pt>
                <c:pt idx="2342">
                  <c:v>11.552775</c:v>
                </c:pt>
                <c:pt idx="2343">
                  <c:v>11.556275000000001</c:v>
                </c:pt>
                <c:pt idx="2344">
                  <c:v>11.560125000000001</c:v>
                </c:pt>
                <c:pt idx="2345">
                  <c:v>11.564349999999999</c:v>
                </c:pt>
                <c:pt idx="2346">
                  <c:v>11.569000000000001</c:v>
                </c:pt>
                <c:pt idx="2347">
                  <c:v>11.574125</c:v>
                </c:pt>
                <c:pt idx="2348">
                  <c:v>11.579775</c:v>
                </c:pt>
                <c:pt idx="2349">
                  <c:v>11.585974999999999</c:v>
                </c:pt>
                <c:pt idx="2350">
                  <c:v>11.592775</c:v>
                </c:pt>
                <c:pt idx="2351">
                  <c:v>11.596500000000001</c:v>
                </c:pt>
                <c:pt idx="2352">
                  <c:v>11.600575000000001</c:v>
                </c:pt>
                <c:pt idx="2353">
                  <c:v>11.605074999999999</c:v>
                </c:pt>
                <c:pt idx="2354">
                  <c:v>11.610025</c:v>
                </c:pt>
                <c:pt idx="2355">
                  <c:v>11.615449999999999</c:v>
                </c:pt>
                <c:pt idx="2356">
                  <c:v>11.621449999999999</c:v>
                </c:pt>
                <c:pt idx="2357">
                  <c:v>11.628025000000001</c:v>
                </c:pt>
                <c:pt idx="2358">
                  <c:v>11.635249999999999</c:v>
                </c:pt>
                <c:pt idx="2359">
                  <c:v>11.643224999999999</c:v>
                </c:pt>
                <c:pt idx="2360">
                  <c:v>11.651275</c:v>
                </c:pt>
                <c:pt idx="2361">
                  <c:v>11.654425</c:v>
                </c:pt>
                <c:pt idx="2362">
                  <c:v>11.657924999999999</c:v>
                </c:pt>
                <c:pt idx="2363">
                  <c:v>11.66175</c:v>
                </c:pt>
                <c:pt idx="2364">
                  <c:v>11.665975000000001</c:v>
                </c:pt>
                <c:pt idx="2365">
                  <c:v>11.670624999999999</c:v>
                </c:pt>
                <c:pt idx="2366">
                  <c:v>11.675725</c:v>
                </c:pt>
                <c:pt idx="2367">
                  <c:v>11.68135</c:v>
                </c:pt>
                <c:pt idx="2368">
                  <c:v>11.687525000000001</c:v>
                </c:pt>
                <c:pt idx="2369">
                  <c:v>11.694324999999999</c:v>
                </c:pt>
                <c:pt idx="2370">
                  <c:v>11.7018</c:v>
                </c:pt>
                <c:pt idx="2371">
                  <c:v>11.709825</c:v>
                </c:pt>
                <c:pt idx="2372">
                  <c:v>11.717874999999999</c:v>
                </c:pt>
                <c:pt idx="2373">
                  <c:v>11.725925</c:v>
                </c:pt>
                <c:pt idx="2374">
                  <c:v>11.73395</c:v>
                </c:pt>
                <c:pt idx="2375">
                  <c:v>11.741999999999999</c:v>
                </c:pt>
                <c:pt idx="2376">
                  <c:v>11.75005</c:v>
                </c:pt>
                <c:pt idx="2377">
                  <c:v>11.758100000000001</c:v>
                </c:pt>
                <c:pt idx="2378">
                  <c:v>11.76615</c:v>
                </c:pt>
                <c:pt idx="2379">
                  <c:v>11.7742</c:v>
                </c:pt>
                <c:pt idx="2380">
                  <c:v>11.782249999999999</c:v>
                </c:pt>
                <c:pt idx="2381">
                  <c:v>11.7903</c:v>
                </c:pt>
                <c:pt idx="2382">
                  <c:v>11.798350000000001</c:v>
                </c:pt>
                <c:pt idx="2383">
                  <c:v>11.806424999999999</c:v>
                </c:pt>
                <c:pt idx="2384">
                  <c:v>11.814475</c:v>
                </c:pt>
                <c:pt idx="2385">
                  <c:v>11.822525000000001</c:v>
                </c:pt>
                <c:pt idx="2386">
                  <c:v>11.830599999999999</c:v>
                </c:pt>
                <c:pt idx="2387">
                  <c:v>11.838675</c:v>
                </c:pt>
                <c:pt idx="2388">
                  <c:v>11.846724999999999</c:v>
                </c:pt>
                <c:pt idx="2389">
                  <c:v>11.85045</c:v>
                </c:pt>
                <c:pt idx="2390">
                  <c:v>11.854525000000001</c:v>
                </c:pt>
                <c:pt idx="2391">
                  <c:v>11.859024999999999</c:v>
                </c:pt>
                <c:pt idx="2392">
                  <c:v>11.863975</c:v>
                </c:pt>
                <c:pt idx="2393">
                  <c:v>11.869425</c:v>
                </c:pt>
                <c:pt idx="2394">
                  <c:v>11.875399999999999</c:v>
                </c:pt>
                <c:pt idx="2395">
                  <c:v>11.882</c:v>
                </c:pt>
                <c:pt idx="2396">
                  <c:v>11.889225</c:v>
                </c:pt>
                <c:pt idx="2397">
                  <c:v>11.8972</c:v>
                </c:pt>
                <c:pt idx="2398">
                  <c:v>11.905275</c:v>
                </c:pt>
                <c:pt idx="2399">
                  <c:v>11.913375</c:v>
                </c:pt>
                <c:pt idx="2400">
                  <c:v>11.92145</c:v>
                </c:pt>
                <c:pt idx="2401">
                  <c:v>11.929549999999999</c:v>
                </c:pt>
                <c:pt idx="2402">
                  <c:v>11.93765</c:v>
                </c:pt>
                <c:pt idx="2403">
                  <c:v>11.94575</c:v>
                </c:pt>
                <c:pt idx="2404">
                  <c:v>11.953850000000001</c:v>
                </c:pt>
                <c:pt idx="2405">
                  <c:v>11.96195</c:v>
                </c:pt>
                <c:pt idx="2406">
                  <c:v>11.970050000000001</c:v>
                </c:pt>
                <c:pt idx="2407">
                  <c:v>11.978175</c:v>
                </c:pt>
                <c:pt idx="2408">
                  <c:v>11.986275000000001</c:v>
                </c:pt>
                <c:pt idx="2409">
                  <c:v>11.994375</c:v>
                </c:pt>
                <c:pt idx="2410">
                  <c:v>12.002475</c:v>
                </c:pt>
                <c:pt idx="2411">
                  <c:v>12.010574999999999</c:v>
                </c:pt>
                <c:pt idx="2412">
                  <c:v>12.018675</c:v>
                </c:pt>
                <c:pt idx="2413">
                  <c:v>12.026775000000001</c:v>
                </c:pt>
                <c:pt idx="2414">
                  <c:v>12.034875</c:v>
                </c:pt>
                <c:pt idx="2415">
                  <c:v>12.038224999999999</c:v>
                </c:pt>
                <c:pt idx="2416">
                  <c:v>12.041925000000001</c:v>
                </c:pt>
                <c:pt idx="2417">
                  <c:v>12.045999999999999</c:v>
                </c:pt>
                <c:pt idx="2418">
                  <c:v>12.050474999999999</c:v>
                </c:pt>
                <c:pt idx="2419">
                  <c:v>12.055399999999999</c:v>
                </c:pt>
                <c:pt idx="2420">
                  <c:v>12.0608</c:v>
                </c:pt>
                <c:pt idx="2421">
                  <c:v>12.066775</c:v>
                </c:pt>
                <c:pt idx="2422">
                  <c:v>12.073325000000001</c:v>
                </c:pt>
                <c:pt idx="2423">
                  <c:v>12.080525</c:v>
                </c:pt>
                <c:pt idx="2424">
                  <c:v>12.08845</c:v>
                </c:pt>
                <c:pt idx="2425">
                  <c:v>12.096550000000001</c:v>
                </c:pt>
                <c:pt idx="2426">
                  <c:v>12.104649999999999</c:v>
                </c:pt>
                <c:pt idx="2427">
                  <c:v>12.11275</c:v>
                </c:pt>
                <c:pt idx="2428">
                  <c:v>12.120849999999999</c:v>
                </c:pt>
                <c:pt idx="2429">
                  <c:v>12.128925000000001</c:v>
                </c:pt>
                <c:pt idx="2430">
                  <c:v>12.137025</c:v>
                </c:pt>
                <c:pt idx="2431">
                  <c:v>12.145150000000001</c:v>
                </c:pt>
                <c:pt idx="2432">
                  <c:v>12.15325</c:v>
                </c:pt>
                <c:pt idx="2433">
                  <c:v>12.161350000000001</c:v>
                </c:pt>
                <c:pt idx="2434">
                  <c:v>12.169449999999999</c:v>
                </c:pt>
                <c:pt idx="2435">
                  <c:v>12.172800000000001</c:v>
                </c:pt>
                <c:pt idx="2436">
                  <c:v>12.176449999999999</c:v>
                </c:pt>
                <c:pt idx="2437">
                  <c:v>12.180474999999999</c:v>
                </c:pt>
                <c:pt idx="2438">
                  <c:v>12.184900000000001</c:v>
                </c:pt>
                <c:pt idx="2439">
                  <c:v>12.189774999999999</c:v>
                </c:pt>
                <c:pt idx="2440">
                  <c:v>12.19515</c:v>
                </c:pt>
                <c:pt idx="2441">
                  <c:v>12.201049999999999</c:v>
                </c:pt>
                <c:pt idx="2442">
                  <c:v>12.207525</c:v>
                </c:pt>
                <c:pt idx="2443">
                  <c:v>12.214650000000001</c:v>
                </c:pt>
                <c:pt idx="2444">
                  <c:v>12.2225</c:v>
                </c:pt>
                <c:pt idx="2445">
                  <c:v>12.230675</c:v>
                </c:pt>
                <c:pt idx="2446">
                  <c:v>12.238849999999999</c:v>
                </c:pt>
                <c:pt idx="2447">
                  <c:v>12.247025000000001</c:v>
                </c:pt>
                <c:pt idx="2448">
                  <c:v>12.255224999999999</c:v>
                </c:pt>
                <c:pt idx="2449">
                  <c:v>12.258525000000001</c:v>
                </c:pt>
                <c:pt idx="2450">
                  <c:v>12.262124999999999</c:v>
                </c:pt>
                <c:pt idx="2451">
                  <c:v>12.266125000000001</c:v>
                </c:pt>
                <c:pt idx="2452">
                  <c:v>12.2705</c:v>
                </c:pt>
                <c:pt idx="2453">
                  <c:v>12.275324999999999</c:v>
                </c:pt>
                <c:pt idx="2454">
                  <c:v>12.280625000000001</c:v>
                </c:pt>
                <c:pt idx="2455">
                  <c:v>12.28645</c:v>
                </c:pt>
                <c:pt idx="2456">
                  <c:v>12.292875</c:v>
                </c:pt>
                <c:pt idx="2457">
                  <c:v>12.299925</c:v>
                </c:pt>
                <c:pt idx="2458">
                  <c:v>12.307700000000001</c:v>
                </c:pt>
                <c:pt idx="2459">
                  <c:v>12.315975</c:v>
                </c:pt>
                <c:pt idx="2460">
                  <c:v>12.324250000000001</c:v>
                </c:pt>
                <c:pt idx="2461">
                  <c:v>12.332550000000001</c:v>
                </c:pt>
                <c:pt idx="2462">
                  <c:v>12.34085</c:v>
                </c:pt>
                <c:pt idx="2463">
                  <c:v>12.349174999999999</c:v>
                </c:pt>
                <c:pt idx="2464">
                  <c:v>12.357524999999999</c:v>
                </c:pt>
                <c:pt idx="2465">
                  <c:v>12.365824999999999</c:v>
                </c:pt>
                <c:pt idx="2466">
                  <c:v>12.37415</c:v>
                </c:pt>
                <c:pt idx="2467">
                  <c:v>12.382474999999999</c:v>
                </c:pt>
                <c:pt idx="2468">
                  <c:v>12.390775</c:v>
                </c:pt>
                <c:pt idx="2469">
                  <c:v>12.399100000000001</c:v>
                </c:pt>
                <c:pt idx="2470">
                  <c:v>12.407425</c:v>
                </c:pt>
                <c:pt idx="2471">
                  <c:v>12.415750000000001</c:v>
                </c:pt>
                <c:pt idx="2472">
                  <c:v>12.424075</c:v>
                </c:pt>
                <c:pt idx="2473">
                  <c:v>12.432425</c:v>
                </c:pt>
                <c:pt idx="2474">
                  <c:v>12.440775</c:v>
                </c:pt>
                <c:pt idx="2475">
                  <c:v>12.449125</c:v>
                </c:pt>
                <c:pt idx="2476">
                  <c:v>12.457500000000001</c:v>
                </c:pt>
                <c:pt idx="2477">
                  <c:v>12.465875</c:v>
                </c:pt>
                <c:pt idx="2478">
                  <c:v>12.474275</c:v>
                </c:pt>
                <c:pt idx="2479">
                  <c:v>12.482675</c:v>
                </c:pt>
                <c:pt idx="2480">
                  <c:v>12.485125</c:v>
                </c:pt>
                <c:pt idx="2481">
                  <c:v>12.4878</c:v>
                </c:pt>
                <c:pt idx="2482">
                  <c:v>12.490774999999999</c:v>
                </c:pt>
                <c:pt idx="2483">
                  <c:v>12.494025000000001</c:v>
                </c:pt>
                <c:pt idx="2484">
                  <c:v>12.4976</c:v>
                </c:pt>
                <c:pt idx="2485">
                  <c:v>12.501524999999999</c:v>
                </c:pt>
                <c:pt idx="2486">
                  <c:v>12.505849999999999</c:v>
                </c:pt>
                <c:pt idx="2487">
                  <c:v>12.510625000000001</c:v>
                </c:pt>
                <c:pt idx="2488">
                  <c:v>12.51585</c:v>
                </c:pt>
                <c:pt idx="2489">
                  <c:v>12.521599999999999</c:v>
                </c:pt>
                <c:pt idx="2490">
                  <c:v>12.527949999999999</c:v>
                </c:pt>
                <c:pt idx="2491">
                  <c:v>12.534924999999999</c:v>
                </c:pt>
                <c:pt idx="2492">
                  <c:v>12.542574999999999</c:v>
                </c:pt>
                <c:pt idx="2493">
                  <c:v>12.551024999999999</c:v>
                </c:pt>
                <c:pt idx="2494">
                  <c:v>12.55955</c:v>
                </c:pt>
                <c:pt idx="2495">
                  <c:v>12.568125</c:v>
                </c:pt>
                <c:pt idx="2496">
                  <c:v>12.576699999999999</c:v>
                </c:pt>
                <c:pt idx="2497">
                  <c:v>12.585275000000001</c:v>
                </c:pt>
                <c:pt idx="2498">
                  <c:v>12.593850000000002</c:v>
                </c:pt>
                <c:pt idx="2499">
                  <c:v>12.602425</c:v>
                </c:pt>
                <c:pt idx="2500">
                  <c:v>12.610950000000001</c:v>
                </c:pt>
                <c:pt idx="2501">
                  <c:v>12.615974999999999</c:v>
                </c:pt>
                <c:pt idx="2502">
                  <c:v>12.621499999999999</c:v>
                </c:pt>
                <c:pt idx="2503">
                  <c:v>12.627574999999998</c:v>
                </c:pt>
                <c:pt idx="2504">
                  <c:v>12.63425</c:v>
                </c:pt>
                <c:pt idx="2505">
                  <c:v>12.6416</c:v>
                </c:pt>
                <c:pt idx="2506">
                  <c:v>12.649699999999999</c:v>
                </c:pt>
                <c:pt idx="2507">
                  <c:v>12.658175</c:v>
                </c:pt>
                <c:pt idx="2508">
                  <c:v>12.666675</c:v>
                </c:pt>
                <c:pt idx="2509">
                  <c:v>12.675174999999999</c:v>
                </c:pt>
                <c:pt idx="2510">
                  <c:v>12.6837</c:v>
                </c:pt>
                <c:pt idx="2511">
                  <c:v>12.692224999999999</c:v>
                </c:pt>
                <c:pt idx="2512">
                  <c:v>12.700749999999999</c:v>
                </c:pt>
                <c:pt idx="2513">
                  <c:v>12.709275</c:v>
                </c:pt>
                <c:pt idx="2514">
                  <c:v>12.717824999999999</c:v>
                </c:pt>
                <c:pt idx="2515">
                  <c:v>12.726375000000001</c:v>
                </c:pt>
                <c:pt idx="2516">
                  <c:v>12.734950000000001</c:v>
                </c:pt>
                <c:pt idx="2517">
                  <c:v>12.743525</c:v>
                </c:pt>
                <c:pt idx="2518">
                  <c:v>12.752099999999999</c:v>
                </c:pt>
                <c:pt idx="2519">
                  <c:v>12.75695</c:v>
                </c:pt>
                <c:pt idx="2520">
                  <c:v>12.76225</c:v>
                </c:pt>
                <c:pt idx="2521">
                  <c:v>12.766050000000002</c:v>
                </c:pt>
                <c:pt idx="2522">
                  <c:v>12.770249999999999</c:v>
                </c:pt>
                <c:pt idx="2523">
                  <c:v>12.774849999999999</c:v>
                </c:pt>
                <c:pt idx="2524">
                  <c:v>12.779925</c:v>
                </c:pt>
                <c:pt idx="2525">
                  <c:v>12.785499999999999</c:v>
                </c:pt>
                <c:pt idx="2526">
                  <c:v>12.791649999999999</c:v>
                </c:pt>
                <c:pt idx="2527">
                  <c:v>12.798399999999999</c:v>
                </c:pt>
                <c:pt idx="2528">
                  <c:v>12.805825</c:v>
                </c:pt>
                <c:pt idx="2529">
                  <c:v>12.813974999999999</c:v>
                </c:pt>
                <c:pt idx="2530">
                  <c:v>12.822700000000001</c:v>
                </c:pt>
                <c:pt idx="2531">
                  <c:v>12.8314</c:v>
                </c:pt>
                <c:pt idx="2532">
                  <c:v>12.840124999999999</c:v>
                </c:pt>
                <c:pt idx="2533">
                  <c:v>12.848875000000001</c:v>
                </c:pt>
                <c:pt idx="2534">
                  <c:v>12.857625000000001</c:v>
                </c:pt>
                <c:pt idx="2535">
                  <c:v>12.861800000000001</c:v>
                </c:pt>
                <c:pt idx="2536">
                  <c:v>12.866375</c:v>
                </c:pt>
                <c:pt idx="2537">
                  <c:v>12.870475000000001</c:v>
                </c:pt>
                <c:pt idx="2538">
                  <c:v>12.874974999999999</c:v>
                </c:pt>
                <c:pt idx="2539">
                  <c:v>12.879925</c:v>
                </c:pt>
                <c:pt idx="2540">
                  <c:v>12.885375</c:v>
                </c:pt>
                <c:pt idx="2541">
                  <c:v>12.891375</c:v>
                </c:pt>
                <c:pt idx="2542">
                  <c:v>12.897975000000001</c:v>
                </c:pt>
                <c:pt idx="2543">
                  <c:v>12.905225000000002</c:v>
                </c:pt>
                <c:pt idx="2544">
                  <c:v>12.913225000000001</c:v>
                </c:pt>
                <c:pt idx="2545">
                  <c:v>12.922000000000001</c:v>
                </c:pt>
                <c:pt idx="2546">
                  <c:v>12.930825000000002</c:v>
                </c:pt>
                <c:pt idx="2547">
                  <c:v>12.93445</c:v>
                </c:pt>
                <c:pt idx="2548">
                  <c:v>12.938450000000001</c:v>
                </c:pt>
                <c:pt idx="2549">
                  <c:v>12.942824999999999</c:v>
                </c:pt>
                <c:pt idx="2550">
                  <c:v>12.947649999999999</c:v>
                </c:pt>
                <c:pt idx="2551">
                  <c:v>12.952975</c:v>
                </c:pt>
                <c:pt idx="2552">
                  <c:v>12.955074999999999</c:v>
                </c:pt>
                <c:pt idx="2553">
                  <c:v>12.9574</c:v>
                </c:pt>
                <c:pt idx="2554">
                  <c:v>12.959950000000001</c:v>
                </c:pt>
                <c:pt idx="2555">
                  <c:v>12.96275</c:v>
                </c:pt>
                <c:pt idx="2556">
                  <c:v>12.965825000000001</c:v>
                </c:pt>
                <c:pt idx="2557">
                  <c:v>12.969225000000002</c:v>
                </c:pt>
                <c:pt idx="2558">
                  <c:v>12.972949999999999</c:v>
                </c:pt>
                <c:pt idx="2559">
                  <c:v>12.977050000000002</c:v>
                </c:pt>
                <c:pt idx="2560">
                  <c:v>12.981575000000001</c:v>
                </c:pt>
                <c:pt idx="2561">
                  <c:v>12.986524999999999</c:v>
                </c:pt>
                <c:pt idx="2562">
                  <c:v>12.992000000000001</c:v>
                </c:pt>
                <c:pt idx="2563">
                  <c:v>12.998000000000001</c:v>
                </c:pt>
                <c:pt idx="2564">
                  <c:v>13.0046</c:v>
                </c:pt>
                <c:pt idx="2565">
                  <c:v>13.011875</c:v>
                </c:pt>
                <c:pt idx="2566">
                  <c:v>13.019875000000001</c:v>
                </c:pt>
                <c:pt idx="2567">
                  <c:v>13.023775000000001</c:v>
                </c:pt>
                <c:pt idx="2568">
                  <c:v>13.028049999999999</c:v>
                </c:pt>
                <c:pt idx="2569">
                  <c:v>13.032774999999999</c:v>
                </c:pt>
                <c:pt idx="2570">
                  <c:v>13.03795</c:v>
                </c:pt>
                <c:pt idx="2571">
                  <c:v>13.043650000000001</c:v>
                </c:pt>
                <c:pt idx="2572">
                  <c:v>13.049925000000002</c:v>
                </c:pt>
                <c:pt idx="2573">
                  <c:v>13.056825</c:v>
                </c:pt>
                <c:pt idx="2574">
                  <c:v>13.064400000000001</c:v>
                </c:pt>
                <c:pt idx="2575">
                  <c:v>13.072749999999999</c:v>
                </c:pt>
                <c:pt idx="2576">
                  <c:v>13.081875000000002</c:v>
                </c:pt>
                <c:pt idx="2577">
                  <c:v>13.090999999999999</c:v>
                </c:pt>
                <c:pt idx="2578">
                  <c:v>13.100175</c:v>
                </c:pt>
                <c:pt idx="2579">
                  <c:v>13.109350000000001</c:v>
                </c:pt>
                <c:pt idx="2580">
                  <c:v>13.118450000000001</c:v>
                </c:pt>
                <c:pt idx="2581">
                  <c:v>13.125025000000001</c:v>
                </c:pt>
                <c:pt idx="2582">
                  <c:v>13.132250000000001</c:v>
                </c:pt>
                <c:pt idx="2583">
                  <c:v>13.136100000000001</c:v>
                </c:pt>
                <c:pt idx="2584">
                  <c:v>13.140350000000002</c:v>
                </c:pt>
                <c:pt idx="2585">
                  <c:v>13.145024999999999</c:v>
                </c:pt>
                <c:pt idx="2586">
                  <c:v>13.150175000000001</c:v>
                </c:pt>
                <c:pt idx="2587">
                  <c:v>13.155824999999998</c:v>
                </c:pt>
                <c:pt idx="2588">
                  <c:v>13.162050000000001</c:v>
                </c:pt>
                <c:pt idx="2589">
                  <c:v>13.168900000000001</c:v>
                </c:pt>
                <c:pt idx="2590">
                  <c:v>13.176425</c:v>
                </c:pt>
                <c:pt idx="2591">
                  <c:v>13.184299999999999</c:v>
                </c:pt>
                <c:pt idx="2592">
                  <c:v>13.192975000000001</c:v>
                </c:pt>
                <c:pt idx="2593">
                  <c:v>13.2021</c:v>
                </c:pt>
                <c:pt idx="2594">
                  <c:v>13.21125</c:v>
                </c:pt>
                <c:pt idx="2595">
                  <c:v>13.220399999999998</c:v>
                </c:pt>
                <c:pt idx="2596">
                  <c:v>13.229550000000001</c:v>
                </c:pt>
                <c:pt idx="2597">
                  <c:v>13.238725000000001</c:v>
                </c:pt>
                <c:pt idx="2598">
                  <c:v>13.247900000000001</c:v>
                </c:pt>
                <c:pt idx="2599">
                  <c:v>13.251225</c:v>
                </c:pt>
                <c:pt idx="2600">
                  <c:v>13.254899999999999</c:v>
                </c:pt>
                <c:pt idx="2601">
                  <c:v>13.258925</c:v>
                </c:pt>
                <c:pt idx="2602">
                  <c:v>13.263375</c:v>
                </c:pt>
                <c:pt idx="2603">
                  <c:v>13.26825</c:v>
                </c:pt>
                <c:pt idx="2604">
                  <c:v>13.273624999999999</c:v>
                </c:pt>
                <c:pt idx="2605">
                  <c:v>13.279525</c:v>
                </c:pt>
                <c:pt idx="2606">
                  <c:v>13.286025000000002</c:v>
                </c:pt>
                <c:pt idx="2607">
                  <c:v>13.293174999999998</c:v>
                </c:pt>
                <c:pt idx="2608">
                  <c:v>13.30105</c:v>
                </c:pt>
                <c:pt idx="2609">
                  <c:v>13.309699999999999</c:v>
                </c:pt>
                <c:pt idx="2610">
                  <c:v>13.318899999999999</c:v>
                </c:pt>
                <c:pt idx="2611">
                  <c:v>13.328075</c:v>
                </c:pt>
                <c:pt idx="2612">
                  <c:v>13.337275000000002</c:v>
                </c:pt>
                <c:pt idx="2613">
                  <c:v>13.346475</c:v>
                </c:pt>
                <c:pt idx="2614">
                  <c:v>13.355675</c:v>
                </c:pt>
                <c:pt idx="2615">
                  <c:v>13.359175</c:v>
                </c:pt>
                <c:pt idx="2616">
                  <c:v>13.363050000000001</c:v>
                </c:pt>
                <c:pt idx="2617">
                  <c:v>13.367275000000001</c:v>
                </c:pt>
                <c:pt idx="2618">
                  <c:v>13.371949999999998</c:v>
                </c:pt>
                <c:pt idx="2619">
                  <c:v>13.377075</c:v>
                </c:pt>
                <c:pt idx="2620">
                  <c:v>13.382725000000001</c:v>
                </c:pt>
                <c:pt idx="2621">
                  <c:v>13.388924999999999</c:v>
                </c:pt>
                <c:pt idx="2622">
                  <c:v>13.395774999999999</c:v>
                </c:pt>
                <c:pt idx="2623">
                  <c:v>13.403275000000001</c:v>
                </c:pt>
                <c:pt idx="2624">
                  <c:v>13.41155</c:v>
                </c:pt>
                <c:pt idx="2625">
                  <c:v>13.41455</c:v>
                </c:pt>
                <c:pt idx="2626">
                  <c:v>13.417850000000001</c:v>
                </c:pt>
                <c:pt idx="2627">
                  <c:v>13.421474999999999</c:v>
                </c:pt>
                <c:pt idx="2628">
                  <c:v>13.425475</c:v>
                </c:pt>
                <c:pt idx="2629">
                  <c:v>13.429874999999999</c:v>
                </c:pt>
                <c:pt idx="2630">
                  <c:v>13.434725</c:v>
                </c:pt>
                <c:pt idx="2631">
                  <c:v>13.440025</c:v>
                </c:pt>
                <c:pt idx="2632">
                  <c:v>13.445874999999999</c:v>
                </c:pt>
                <c:pt idx="2633">
                  <c:v>13.452325000000002</c:v>
                </c:pt>
                <c:pt idx="2634">
                  <c:v>13.459399999999999</c:v>
                </c:pt>
                <c:pt idx="2635">
                  <c:v>13.467175000000001</c:v>
                </c:pt>
                <c:pt idx="2636">
                  <c:v>13.47575</c:v>
                </c:pt>
                <c:pt idx="2637">
                  <c:v>13.479425000000001</c:v>
                </c:pt>
                <c:pt idx="2638">
                  <c:v>13.483475</c:v>
                </c:pt>
                <c:pt idx="2639">
                  <c:v>13.487925000000001</c:v>
                </c:pt>
                <c:pt idx="2640">
                  <c:v>13.492825</c:v>
                </c:pt>
                <c:pt idx="2641">
                  <c:v>13.498199999999999</c:v>
                </c:pt>
                <c:pt idx="2642">
                  <c:v>13.504125</c:v>
                </c:pt>
                <c:pt idx="2643">
                  <c:v>13.510649999999998</c:v>
                </c:pt>
                <c:pt idx="2644">
                  <c:v>13.517825</c:v>
                </c:pt>
                <c:pt idx="2645">
                  <c:v>13.525699999999999</c:v>
                </c:pt>
                <c:pt idx="2646">
                  <c:v>13.534375000000001</c:v>
                </c:pt>
                <c:pt idx="2647">
                  <c:v>13.543574999999999</c:v>
                </c:pt>
                <c:pt idx="2648">
                  <c:v>13.552775</c:v>
                </c:pt>
                <c:pt idx="2649">
                  <c:v>13.561975</c:v>
                </c:pt>
                <c:pt idx="2650">
                  <c:v>13.571300000000001</c:v>
                </c:pt>
                <c:pt idx="2651">
                  <c:v>13.5806</c:v>
                </c:pt>
                <c:pt idx="2652">
                  <c:v>13.5899</c:v>
                </c:pt>
                <c:pt idx="2653">
                  <c:v>13.5992</c:v>
                </c:pt>
                <c:pt idx="2654">
                  <c:v>13.608500000000001</c:v>
                </c:pt>
                <c:pt idx="2655">
                  <c:v>13.617799999999999</c:v>
                </c:pt>
                <c:pt idx="2656">
                  <c:v>13.627125000000001</c:v>
                </c:pt>
                <c:pt idx="2657">
                  <c:v>13.63645</c:v>
                </c:pt>
                <c:pt idx="2658">
                  <c:v>13.645774999999999</c:v>
                </c:pt>
                <c:pt idx="2659">
                  <c:v>13.655075</c:v>
                </c:pt>
                <c:pt idx="2660">
                  <c:v>13.664375000000001</c:v>
                </c:pt>
                <c:pt idx="2661">
                  <c:v>13.673674999999999</c:v>
                </c:pt>
                <c:pt idx="2662">
                  <c:v>13.683</c:v>
                </c:pt>
                <c:pt idx="2663">
                  <c:v>13.686400000000001</c:v>
                </c:pt>
                <c:pt idx="2664">
                  <c:v>13.690150000000001</c:v>
                </c:pt>
                <c:pt idx="2665">
                  <c:v>13.694275000000001</c:v>
                </c:pt>
                <c:pt idx="2666">
                  <c:v>13.6988</c:v>
                </c:pt>
                <c:pt idx="2667">
                  <c:v>13.703799999999999</c:v>
                </c:pt>
                <c:pt idx="2668">
                  <c:v>13.709275000000002</c:v>
                </c:pt>
                <c:pt idx="2669">
                  <c:v>13.715325</c:v>
                </c:pt>
                <c:pt idx="2670">
                  <c:v>13.72195</c:v>
                </c:pt>
                <c:pt idx="2671">
                  <c:v>13.729274999999999</c:v>
                </c:pt>
                <c:pt idx="2672">
                  <c:v>13.731299999999999</c:v>
                </c:pt>
                <c:pt idx="2673">
                  <c:v>13.733549999999999</c:v>
                </c:pt>
                <c:pt idx="2674">
                  <c:v>13.736025</c:v>
                </c:pt>
                <c:pt idx="2675">
                  <c:v>13.73875</c:v>
                </c:pt>
                <c:pt idx="2676">
                  <c:v>13.741724999999999</c:v>
                </c:pt>
                <c:pt idx="2677">
                  <c:v>13.745025</c:v>
                </c:pt>
                <c:pt idx="2678">
                  <c:v>13.748625000000001</c:v>
                </c:pt>
                <c:pt idx="2679">
                  <c:v>13.752600000000001</c:v>
                </c:pt>
                <c:pt idx="2680">
                  <c:v>13.756974999999999</c:v>
                </c:pt>
                <c:pt idx="2681">
                  <c:v>13.761799999999999</c:v>
                </c:pt>
                <c:pt idx="2682">
                  <c:v>13.767099999999999</c:v>
                </c:pt>
                <c:pt idx="2683">
                  <c:v>13.7729</c:v>
                </c:pt>
                <c:pt idx="2684">
                  <c:v>13.779325</c:v>
                </c:pt>
                <c:pt idx="2685">
                  <c:v>13.786375000000001</c:v>
                </c:pt>
                <c:pt idx="2686">
                  <c:v>13.794124999999999</c:v>
                </c:pt>
                <c:pt idx="2687">
                  <c:v>13.80265</c:v>
                </c:pt>
                <c:pt idx="2688">
                  <c:v>13.811975000000002</c:v>
                </c:pt>
                <c:pt idx="2689">
                  <c:v>13.821325000000002</c:v>
                </c:pt>
                <c:pt idx="2690">
                  <c:v>13.830675000000001</c:v>
                </c:pt>
                <c:pt idx="2691">
                  <c:v>13.835525000000001</c:v>
                </c:pt>
                <c:pt idx="2692">
                  <c:v>13.84085</c:v>
                </c:pt>
                <c:pt idx="2693">
                  <c:v>13.846724999999999</c:v>
                </c:pt>
                <c:pt idx="2694">
                  <c:v>13.853175</c:v>
                </c:pt>
                <c:pt idx="2695">
                  <c:v>13.860275</c:v>
                </c:pt>
                <c:pt idx="2696">
                  <c:v>13.868074999999999</c:v>
                </c:pt>
                <c:pt idx="2697">
                  <c:v>13.876649999999998</c:v>
                </c:pt>
                <c:pt idx="2698">
                  <c:v>13.886049999999999</c:v>
                </c:pt>
                <c:pt idx="2699">
                  <c:v>13.89545</c:v>
                </c:pt>
                <c:pt idx="2700">
                  <c:v>13.904825000000001</c:v>
                </c:pt>
                <c:pt idx="2701">
                  <c:v>13.9101</c:v>
                </c:pt>
                <c:pt idx="2702">
                  <c:v>13.915900000000001</c:v>
                </c:pt>
                <c:pt idx="2703">
                  <c:v>13.922300000000002</c:v>
                </c:pt>
                <c:pt idx="2704">
                  <c:v>13.929325</c:v>
                </c:pt>
                <c:pt idx="2705">
                  <c:v>13.937050000000001</c:v>
                </c:pt>
                <c:pt idx="2706">
                  <c:v>13.945550000000001</c:v>
                </c:pt>
                <c:pt idx="2707">
                  <c:v>13.954874999999999</c:v>
                </c:pt>
                <c:pt idx="2708">
                  <c:v>13.9643</c:v>
                </c:pt>
                <c:pt idx="2709">
                  <c:v>13.973700000000001</c:v>
                </c:pt>
                <c:pt idx="2710">
                  <c:v>13.983124999999999</c:v>
                </c:pt>
                <c:pt idx="2711">
                  <c:v>13.992574999999999</c:v>
                </c:pt>
                <c:pt idx="2712">
                  <c:v>14.002025000000001</c:v>
                </c:pt>
                <c:pt idx="2713">
                  <c:v>14.011475000000001</c:v>
                </c:pt>
                <c:pt idx="2714">
                  <c:v>14.020949999999999</c:v>
                </c:pt>
                <c:pt idx="2715">
                  <c:v>14.030400000000002</c:v>
                </c:pt>
                <c:pt idx="2716">
                  <c:v>14.039850000000001</c:v>
                </c:pt>
                <c:pt idx="2717">
                  <c:v>14.049300000000001</c:v>
                </c:pt>
                <c:pt idx="2718">
                  <c:v>14.05875</c:v>
                </c:pt>
                <c:pt idx="2719">
                  <c:v>14.068200000000001</c:v>
                </c:pt>
                <c:pt idx="2720">
                  <c:v>14.077624999999999</c:v>
                </c:pt>
                <c:pt idx="2721">
                  <c:v>14.087025000000001</c:v>
                </c:pt>
                <c:pt idx="2722">
                  <c:v>14.096449999999999</c:v>
                </c:pt>
                <c:pt idx="2723">
                  <c:v>14.105824999999999</c:v>
                </c:pt>
                <c:pt idx="2724">
                  <c:v>14.115225000000001</c:v>
                </c:pt>
                <c:pt idx="2725">
                  <c:v>14.124600000000001</c:v>
                </c:pt>
                <c:pt idx="2726">
                  <c:v>14.133999999999999</c:v>
                </c:pt>
                <c:pt idx="2727">
                  <c:v>14.143374999999999</c:v>
                </c:pt>
                <c:pt idx="2728">
                  <c:v>14.147000000000002</c:v>
                </c:pt>
                <c:pt idx="2729">
                  <c:v>14.149649999999999</c:v>
                </c:pt>
                <c:pt idx="2730">
                  <c:v>14.152575000000001</c:v>
                </c:pt>
                <c:pt idx="2731">
                  <c:v>14.155799999999999</c:v>
                </c:pt>
                <c:pt idx="2732">
                  <c:v>14.159350000000002</c:v>
                </c:pt>
                <c:pt idx="2733">
                  <c:v>14.16325</c:v>
                </c:pt>
                <c:pt idx="2734">
                  <c:v>14.167524999999999</c:v>
                </c:pt>
                <c:pt idx="2735">
                  <c:v>14.17225</c:v>
                </c:pt>
                <c:pt idx="2736">
                  <c:v>14.177424999999999</c:v>
                </c:pt>
                <c:pt idx="2737">
                  <c:v>14.183149999999999</c:v>
                </c:pt>
                <c:pt idx="2738">
                  <c:v>14.189425</c:v>
                </c:pt>
                <c:pt idx="2739">
                  <c:v>14.196325000000002</c:v>
                </c:pt>
                <c:pt idx="2740">
                  <c:v>14.203925</c:v>
                </c:pt>
                <c:pt idx="2741">
                  <c:v>14.212275</c:v>
                </c:pt>
                <c:pt idx="2742">
                  <c:v>14.221449999999999</c:v>
                </c:pt>
                <c:pt idx="2743">
                  <c:v>14.225125</c:v>
                </c:pt>
                <c:pt idx="2744">
                  <c:v>14.229175</c:v>
                </c:pt>
                <c:pt idx="2745">
                  <c:v>14.233599999999999</c:v>
                </c:pt>
                <c:pt idx="2746">
                  <c:v>14.238475000000001</c:v>
                </c:pt>
                <c:pt idx="2747">
                  <c:v>14.24385</c:v>
                </c:pt>
                <c:pt idx="2748">
                  <c:v>14.249775000000001</c:v>
                </c:pt>
                <c:pt idx="2749">
                  <c:v>14.256274999999999</c:v>
                </c:pt>
                <c:pt idx="2750">
                  <c:v>14.263425</c:v>
                </c:pt>
                <c:pt idx="2751">
                  <c:v>14.271274999999999</c:v>
                </c:pt>
                <c:pt idx="2752">
                  <c:v>14.279924999999999</c:v>
                </c:pt>
                <c:pt idx="2753">
                  <c:v>14.284649999999999</c:v>
                </c:pt>
                <c:pt idx="2754">
                  <c:v>14.289825</c:v>
                </c:pt>
                <c:pt idx="2755">
                  <c:v>14.295525000000001</c:v>
                </c:pt>
                <c:pt idx="2756">
                  <c:v>14.3018</c:v>
                </c:pt>
                <c:pt idx="2757">
                  <c:v>14.305599999999998</c:v>
                </c:pt>
                <c:pt idx="2758">
                  <c:v>14.309749999999999</c:v>
                </c:pt>
                <c:pt idx="2759">
                  <c:v>14.314350000000001</c:v>
                </c:pt>
                <c:pt idx="2760">
                  <c:v>14.319375000000001</c:v>
                </c:pt>
                <c:pt idx="2761">
                  <c:v>14.324925</c:v>
                </c:pt>
                <c:pt idx="2762">
                  <c:v>14.331025</c:v>
                </c:pt>
                <c:pt idx="2763">
                  <c:v>14.33775</c:v>
                </c:pt>
                <c:pt idx="2764">
                  <c:v>14.345124999999999</c:v>
                </c:pt>
                <c:pt idx="2765">
                  <c:v>14.353250000000001</c:v>
                </c:pt>
                <c:pt idx="2766">
                  <c:v>14.362174999999999</c:v>
                </c:pt>
                <c:pt idx="2767">
                  <c:v>14.371449999999999</c:v>
                </c:pt>
                <c:pt idx="2768">
                  <c:v>14.380699999999999</c:v>
                </c:pt>
                <c:pt idx="2769">
                  <c:v>14.384625000000002</c:v>
                </c:pt>
                <c:pt idx="2770">
                  <c:v>14.388925</c:v>
                </c:pt>
                <c:pt idx="2771">
                  <c:v>14.393675</c:v>
                </c:pt>
                <c:pt idx="2772">
                  <c:v>14.398875</c:v>
                </c:pt>
                <c:pt idx="2773">
                  <c:v>14.401199999999999</c:v>
                </c:pt>
                <c:pt idx="2774">
                  <c:v>14.40375</c:v>
                </c:pt>
                <c:pt idx="2775">
                  <c:v>14.406550000000001</c:v>
                </c:pt>
                <c:pt idx="2776">
                  <c:v>14.409649999999999</c:v>
                </c:pt>
                <c:pt idx="2777">
                  <c:v>14.41305</c:v>
                </c:pt>
                <c:pt idx="2778">
                  <c:v>14.416775000000001</c:v>
                </c:pt>
                <c:pt idx="2779">
                  <c:v>14.4209</c:v>
                </c:pt>
                <c:pt idx="2780">
                  <c:v>14.425425000000001</c:v>
                </c:pt>
                <c:pt idx="2781">
                  <c:v>14.430399999999999</c:v>
                </c:pt>
                <c:pt idx="2782">
                  <c:v>14.435875000000001</c:v>
                </c:pt>
                <c:pt idx="2783">
                  <c:v>14.441899999999999</c:v>
                </c:pt>
                <c:pt idx="2784">
                  <c:v>14.448525</c:v>
                </c:pt>
                <c:pt idx="2785">
                  <c:v>14.4558</c:v>
                </c:pt>
                <c:pt idx="2786">
                  <c:v>14.463825</c:v>
                </c:pt>
                <c:pt idx="2787">
                  <c:v>14.472625000000001</c:v>
                </c:pt>
                <c:pt idx="2788">
                  <c:v>14.481874999999999</c:v>
                </c:pt>
                <c:pt idx="2789">
                  <c:v>14.4848</c:v>
                </c:pt>
                <c:pt idx="2790">
                  <c:v>14.488000000000001</c:v>
                </c:pt>
                <c:pt idx="2791">
                  <c:v>14.49155</c:v>
                </c:pt>
                <c:pt idx="2792">
                  <c:v>14.495425000000001</c:v>
                </c:pt>
                <c:pt idx="2793">
                  <c:v>14.499699999999999</c:v>
                </c:pt>
                <c:pt idx="2794">
                  <c:v>14.5044</c:v>
                </c:pt>
                <c:pt idx="2795">
                  <c:v>14.509549999999999</c:v>
                </c:pt>
                <c:pt idx="2796">
                  <c:v>14.515249999999998</c:v>
                </c:pt>
                <c:pt idx="2797">
                  <c:v>14.521500000000001</c:v>
                </c:pt>
                <c:pt idx="2798">
                  <c:v>14.528374999999999</c:v>
                </c:pt>
                <c:pt idx="2799">
                  <c:v>14.533475000000001</c:v>
                </c:pt>
                <c:pt idx="2800">
                  <c:v>14.539075</c:v>
                </c:pt>
                <c:pt idx="2801">
                  <c:v>14.545250000000001</c:v>
                </c:pt>
                <c:pt idx="2802">
                  <c:v>14.552049999999999</c:v>
                </c:pt>
                <c:pt idx="2803">
                  <c:v>14.559525000000001</c:v>
                </c:pt>
                <c:pt idx="2804">
                  <c:v>14.567725000000001</c:v>
                </c:pt>
                <c:pt idx="2805">
                  <c:v>14.571324999999998</c:v>
                </c:pt>
                <c:pt idx="2806">
                  <c:v>14.575299999999999</c:v>
                </c:pt>
                <c:pt idx="2807">
                  <c:v>14.579649999999999</c:v>
                </c:pt>
                <c:pt idx="2808">
                  <c:v>14.584449999999999</c:v>
                </c:pt>
                <c:pt idx="2809">
                  <c:v>14.589725000000001</c:v>
                </c:pt>
                <c:pt idx="2810">
                  <c:v>14.595525</c:v>
                </c:pt>
                <c:pt idx="2811">
                  <c:v>14.601900000000001</c:v>
                </c:pt>
                <c:pt idx="2812">
                  <c:v>14.608925000000001</c:v>
                </c:pt>
                <c:pt idx="2813">
                  <c:v>14.61665</c:v>
                </c:pt>
                <c:pt idx="2814">
                  <c:v>14.625125000000001</c:v>
                </c:pt>
                <c:pt idx="2815">
                  <c:v>14.634475</c:v>
                </c:pt>
                <c:pt idx="2816">
                  <c:v>14.643825</c:v>
                </c:pt>
                <c:pt idx="2817">
                  <c:v>14.653174999999999</c:v>
                </c:pt>
                <c:pt idx="2818">
                  <c:v>14.66255</c:v>
                </c:pt>
                <c:pt idx="2819">
                  <c:v>14.671925</c:v>
                </c:pt>
                <c:pt idx="2820">
                  <c:v>14.681274999999999</c:v>
                </c:pt>
                <c:pt idx="2821">
                  <c:v>14.69065</c:v>
                </c:pt>
                <c:pt idx="2822">
                  <c:v>14.700025</c:v>
                </c:pt>
                <c:pt idx="2823">
                  <c:v>14.709425000000001</c:v>
                </c:pt>
                <c:pt idx="2824">
                  <c:v>14.718824999999999</c:v>
                </c:pt>
                <c:pt idx="2825">
                  <c:v>14.728250000000001</c:v>
                </c:pt>
                <c:pt idx="2826">
                  <c:v>14.737674999999999</c:v>
                </c:pt>
                <c:pt idx="2827">
                  <c:v>14.747075000000001</c:v>
                </c:pt>
                <c:pt idx="2828">
                  <c:v>14.755075000000001</c:v>
                </c:pt>
                <c:pt idx="2829">
                  <c:v>14.763875000000001</c:v>
                </c:pt>
                <c:pt idx="2830">
                  <c:v>14.773325000000002</c:v>
                </c:pt>
                <c:pt idx="2831">
                  <c:v>14.782775000000001</c:v>
                </c:pt>
                <c:pt idx="2832">
                  <c:v>14.78945</c:v>
                </c:pt>
                <c:pt idx="2833">
                  <c:v>14.796825</c:v>
                </c:pt>
                <c:pt idx="2834">
                  <c:v>14.804924999999999</c:v>
                </c:pt>
                <c:pt idx="2835">
                  <c:v>14.813825</c:v>
                </c:pt>
                <c:pt idx="2836">
                  <c:v>14.821275</c:v>
                </c:pt>
                <c:pt idx="2837">
                  <c:v>14.829500000000001</c:v>
                </c:pt>
                <c:pt idx="2838">
                  <c:v>14.838524999999999</c:v>
                </c:pt>
                <c:pt idx="2839">
                  <c:v>14.848075</c:v>
                </c:pt>
                <c:pt idx="2840">
                  <c:v>14.855525</c:v>
                </c:pt>
                <c:pt idx="2841">
                  <c:v>14.863250000000001</c:v>
                </c:pt>
                <c:pt idx="2842">
                  <c:v>14.871775000000001</c:v>
                </c:pt>
                <c:pt idx="2843">
                  <c:v>14.881125000000001</c:v>
                </c:pt>
                <c:pt idx="2844">
                  <c:v>14.890750000000001</c:v>
                </c:pt>
                <c:pt idx="2845">
                  <c:v>14.900399999999999</c:v>
                </c:pt>
                <c:pt idx="2846">
                  <c:v>14.91</c:v>
                </c:pt>
                <c:pt idx="2847">
                  <c:v>14.919599999999999</c:v>
                </c:pt>
                <c:pt idx="2848">
                  <c:v>14.929224999999999</c:v>
                </c:pt>
                <c:pt idx="2849">
                  <c:v>14.93885</c:v>
                </c:pt>
                <c:pt idx="2850">
                  <c:v>14.948500000000001</c:v>
                </c:pt>
                <c:pt idx="2851">
                  <c:v>14.95815</c:v>
                </c:pt>
                <c:pt idx="2852">
                  <c:v>14.967775</c:v>
                </c:pt>
                <c:pt idx="2853">
                  <c:v>14.977425</c:v>
                </c:pt>
                <c:pt idx="2854">
                  <c:v>14.987074999999999</c:v>
                </c:pt>
                <c:pt idx="2855">
                  <c:v>14.996725</c:v>
                </c:pt>
                <c:pt idx="2856">
                  <c:v>15.006400000000001</c:v>
                </c:pt>
                <c:pt idx="2857">
                  <c:v>15.016075000000001</c:v>
                </c:pt>
                <c:pt idx="2858">
                  <c:v>15.025774999999999</c:v>
                </c:pt>
                <c:pt idx="2859">
                  <c:v>15.035475000000002</c:v>
                </c:pt>
                <c:pt idx="2860">
                  <c:v>15.0388</c:v>
                </c:pt>
                <c:pt idx="2861">
                  <c:v>15.042475</c:v>
                </c:pt>
                <c:pt idx="2862">
                  <c:v>15.046524999999999</c:v>
                </c:pt>
                <c:pt idx="2863">
                  <c:v>15.050949999999998</c:v>
                </c:pt>
                <c:pt idx="2864">
                  <c:v>15.055825</c:v>
                </c:pt>
                <c:pt idx="2865">
                  <c:v>15.061199999999999</c:v>
                </c:pt>
                <c:pt idx="2866">
                  <c:v>15.067125000000001</c:v>
                </c:pt>
                <c:pt idx="2867">
                  <c:v>15.073624999999998</c:v>
                </c:pt>
                <c:pt idx="2868">
                  <c:v>15.080774999999999</c:v>
                </c:pt>
                <c:pt idx="2869">
                  <c:v>15.088625</c:v>
                </c:pt>
                <c:pt idx="2870">
                  <c:v>15.097275</c:v>
                </c:pt>
                <c:pt idx="2871">
                  <c:v>15.106800000000002</c:v>
                </c:pt>
                <c:pt idx="2872">
                  <c:v>15.11655</c:v>
                </c:pt>
                <c:pt idx="2873">
                  <c:v>15.126300000000001</c:v>
                </c:pt>
                <c:pt idx="2874">
                  <c:v>15.136074999999998</c:v>
                </c:pt>
                <c:pt idx="2875">
                  <c:v>15.145824999999999</c:v>
                </c:pt>
                <c:pt idx="2876">
                  <c:v>15.1556</c:v>
                </c:pt>
                <c:pt idx="2877">
                  <c:v>15.165375000000001</c:v>
                </c:pt>
                <c:pt idx="2878">
                  <c:v>15.17515</c:v>
                </c:pt>
                <c:pt idx="2879">
                  <c:v>15.184950000000001</c:v>
                </c:pt>
                <c:pt idx="2880">
                  <c:v>15.194750000000001</c:v>
                </c:pt>
                <c:pt idx="2881">
                  <c:v>15.204549999999999</c:v>
                </c:pt>
                <c:pt idx="2882">
                  <c:v>15.21435</c:v>
                </c:pt>
                <c:pt idx="2883">
                  <c:v>15.224175000000001</c:v>
                </c:pt>
                <c:pt idx="2884">
                  <c:v>15.234</c:v>
                </c:pt>
                <c:pt idx="2885">
                  <c:v>15.243824999999999</c:v>
                </c:pt>
                <c:pt idx="2886">
                  <c:v>15.253649999999999</c:v>
                </c:pt>
                <c:pt idx="2887">
                  <c:v>15.263475000000001</c:v>
                </c:pt>
                <c:pt idx="2888">
                  <c:v>15.273300000000001</c:v>
                </c:pt>
                <c:pt idx="2889">
                  <c:v>15.283174999999998</c:v>
                </c:pt>
                <c:pt idx="2890">
                  <c:v>15.293024999999998</c:v>
                </c:pt>
                <c:pt idx="2891">
                  <c:v>15.302899999999999</c:v>
                </c:pt>
                <c:pt idx="2892">
                  <c:v>15.312775</c:v>
                </c:pt>
                <c:pt idx="2893">
                  <c:v>15.322649999999999</c:v>
                </c:pt>
                <c:pt idx="2894">
                  <c:v>15.332550000000001</c:v>
                </c:pt>
                <c:pt idx="2895">
                  <c:v>15.342449999999999</c:v>
                </c:pt>
                <c:pt idx="2896">
                  <c:v>15.347925000000002</c:v>
                </c:pt>
                <c:pt idx="2897">
                  <c:v>15.353949999999999</c:v>
                </c:pt>
                <c:pt idx="2898">
                  <c:v>15.3606</c:v>
                </c:pt>
                <c:pt idx="2899">
                  <c:v>15.367900000000001</c:v>
                </c:pt>
                <c:pt idx="2900">
                  <c:v>15.375924999999999</c:v>
                </c:pt>
                <c:pt idx="2901">
                  <c:v>15.380474999999999</c:v>
                </c:pt>
                <c:pt idx="2902">
                  <c:v>15.385499999999999</c:v>
                </c:pt>
                <c:pt idx="2903">
                  <c:v>15.391024999999999</c:v>
                </c:pt>
                <c:pt idx="2904">
                  <c:v>15.397074999999999</c:v>
                </c:pt>
                <c:pt idx="2905">
                  <c:v>15.403775</c:v>
                </c:pt>
                <c:pt idx="2906">
                  <c:v>15.411099999999999</c:v>
                </c:pt>
                <c:pt idx="2907">
                  <c:v>15.4192</c:v>
                </c:pt>
                <c:pt idx="2908">
                  <c:v>15.428075</c:v>
                </c:pt>
                <c:pt idx="2909">
                  <c:v>15.437850000000001</c:v>
                </c:pt>
                <c:pt idx="2910">
                  <c:v>15.448</c:v>
                </c:pt>
                <c:pt idx="2911">
                  <c:v>15.458150000000002</c:v>
                </c:pt>
                <c:pt idx="2912">
                  <c:v>15.468325</c:v>
                </c:pt>
                <c:pt idx="2913">
                  <c:v>15.4785</c:v>
                </c:pt>
                <c:pt idx="2914">
                  <c:v>15.4887</c:v>
                </c:pt>
                <c:pt idx="2915">
                  <c:v>15.498899999999999</c:v>
                </c:pt>
                <c:pt idx="2916">
                  <c:v>15.5091</c:v>
                </c:pt>
                <c:pt idx="2917">
                  <c:v>15.519325</c:v>
                </c:pt>
                <c:pt idx="2918">
                  <c:v>15.529475000000001</c:v>
                </c:pt>
                <c:pt idx="2919">
                  <c:v>15.5342</c:v>
                </c:pt>
                <c:pt idx="2920">
                  <c:v>15.537750000000001</c:v>
                </c:pt>
                <c:pt idx="2921">
                  <c:v>15.541675</c:v>
                </c:pt>
                <c:pt idx="2922">
                  <c:v>15.545975</c:v>
                </c:pt>
                <c:pt idx="2923">
                  <c:v>15.550725000000002</c:v>
                </c:pt>
                <c:pt idx="2924">
                  <c:v>15.555925</c:v>
                </c:pt>
                <c:pt idx="2925">
                  <c:v>15.561674999999999</c:v>
                </c:pt>
                <c:pt idx="2926">
                  <c:v>15.567975000000001</c:v>
                </c:pt>
                <c:pt idx="2927">
                  <c:v>15.574925</c:v>
                </c:pt>
                <c:pt idx="2928">
                  <c:v>15.582550000000001</c:v>
                </c:pt>
                <c:pt idx="2929">
                  <c:v>15.590950000000001</c:v>
                </c:pt>
                <c:pt idx="2930">
                  <c:v>15.600175</c:v>
                </c:pt>
                <c:pt idx="2931">
                  <c:v>15.605425</c:v>
                </c:pt>
                <c:pt idx="2932">
                  <c:v>15.611174999999999</c:v>
                </c:pt>
                <c:pt idx="2933">
                  <c:v>15.617524999999999</c:v>
                </c:pt>
                <c:pt idx="2934">
                  <c:v>15.624499999999999</c:v>
                </c:pt>
                <c:pt idx="2935">
                  <c:v>15.632175</c:v>
                </c:pt>
                <c:pt idx="2936">
                  <c:v>15.640599999999999</c:v>
                </c:pt>
                <c:pt idx="2937">
                  <c:v>15.649875</c:v>
                </c:pt>
                <c:pt idx="2938">
                  <c:v>15.6601</c:v>
                </c:pt>
                <c:pt idx="2939">
                  <c:v>15.670349999999999</c:v>
                </c:pt>
                <c:pt idx="2940">
                  <c:v>15.6806</c:v>
                </c:pt>
                <c:pt idx="2941">
                  <c:v>15.690899999999999</c:v>
                </c:pt>
                <c:pt idx="2942">
                  <c:v>15.701175000000001</c:v>
                </c:pt>
                <c:pt idx="2943">
                  <c:v>15.711500000000001</c:v>
                </c:pt>
                <c:pt idx="2944">
                  <c:v>15.7218</c:v>
                </c:pt>
                <c:pt idx="2945">
                  <c:v>15.732125</c:v>
                </c:pt>
                <c:pt idx="2946">
                  <c:v>15.7424</c:v>
                </c:pt>
                <c:pt idx="2947">
                  <c:v>15.752700000000001</c:v>
                </c:pt>
                <c:pt idx="2948">
                  <c:v>15.763025000000001</c:v>
                </c:pt>
                <c:pt idx="2949">
                  <c:v>15.773350000000001</c:v>
                </c:pt>
                <c:pt idx="2950">
                  <c:v>15.7837</c:v>
                </c:pt>
                <c:pt idx="2951">
                  <c:v>15.79405</c:v>
                </c:pt>
                <c:pt idx="2952">
                  <c:v>15.804425</c:v>
                </c:pt>
                <c:pt idx="2953">
                  <c:v>15.814824999999999</c:v>
                </c:pt>
                <c:pt idx="2954">
                  <c:v>15.825225000000001</c:v>
                </c:pt>
                <c:pt idx="2955">
                  <c:v>15.835674999999998</c:v>
                </c:pt>
                <c:pt idx="2956">
                  <c:v>15.846125000000001</c:v>
                </c:pt>
                <c:pt idx="2957">
                  <c:v>15.856600000000002</c:v>
                </c:pt>
                <c:pt idx="2958">
                  <c:v>15.867075</c:v>
                </c:pt>
                <c:pt idx="2959">
                  <c:v>15.877525</c:v>
                </c:pt>
                <c:pt idx="2960">
                  <c:v>15.88795</c:v>
                </c:pt>
                <c:pt idx="2961">
                  <c:v>15.898375000000001</c:v>
                </c:pt>
                <c:pt idx="2962">
                  <c:v>15.908775</c:v>
                </c:pt>
                <c:pt idx="2963">
                  <c:v>15.919150000000002</c:v>
                </c:pt>
                <c:pt idx="2964">
                  <c:v>15.929475000000002</c:v>
                </c:pt>
                <c:pt idx="2965">
                  <c:v>15.939775000000001</c:v>
                </c:pt>
                <c:pt idx="2966">
                  <c:v>15.950025</c:v>
                </c:pt>
                <c:pt idx="2967">
                  <c:v>15.960274999999999</c:v>
                </c:pt>
                <c:pt idx="2968">
                  <c:v>15.970424999999999</c:v>
                </c:pt>
                <c:pt idx="2969">
                  <c:v>15.980575</c:v>
                </c:pt>
                <c:pt idx="2970">
                  <c:v>15.99065</c:v>
                </c:pt>
                <c:pt idx="2971">
                  <c:v>16.000700000000002</c:v>
                </c:pt>
                <c:pt idx="2972">
                  <c:v>16.010725000000001</c:v>
                </c:pt>
                <c:pt idx="2973">
                  <c:v>16.020699999999998</c:v>
                </c:pt>
                <c:pt idx="2974">
                  <c:v>16.030649999999998</c:v>
                </c:pt>
                <c:pt idx="2975">
                  <c:v>16.040575</c:v>
                </c:pt>
                <c:pt idx="2976">
                  <c:v>16.050474999999999</c:v>
                </c:pt>
                <c:pt idx="2977">
                  <c:v>16.060324999999999</c:v>
                </c:pt>
                <c:pt idx="2978">
                  <c:v>16.070174999999999</c:v>
                </c:pt>
                <c:pt idx="2979">
                  <c:v>16.079974999999997</c:v>
                </c:pt>
                <c:pt idx="2980">
                  <c:v>16.089749999999999</c:v>
                </c:pt>
                <c:pt idx="2981">
                  <c:v>16.099474999999998</c:v>
                </c:pt>
                <c:pt idx="2982">
                  <c:v>16.10915</c:v>
                </c:pt>
                <c:pt idx="2983">
                  <c:v>16.118750000000002</c:v>
                </c:pt>
                <c:pt idx="2984">
                  <c:v>16.128325</c:v>
                </c:pt>
                <c:pt idx="2985">
                  <c:v>16.13785</c:v>
                </c:pt>
                <c:pt idx="2986">
                  <c:v>16.147325000000002</c:v>
                </c:pt>
                <c:pt idx="2987">
                  <c:v>16.156749999999999</c:v>
                </c:pt>
                <c:pt idx="2988">
                  <c:v>16.166125000000001</c:v>
                </c:pt>
                <c:pt idx="2989">
                  <c:v>16.170349999999999</c:v>
                </c:pt>
                <c:pt idx="2990">
                  <c:v>16.175025000000002</c:v>
                </c:pt>
                <c:pt idx="2991">
                  <c:v>16.178925</c:v>
                </c:pt>
                <c:pt idx="2992">
                  <c:v>16.183249999999997</c:v>
                </c:pt>
                <c:pt idx="2993">
                  <c:v>16.187974999999998</c:v>
                </c:pt>
                <c:pt idx="2994">
                  <c:v>16.193200000000001</c:v>
                </c:pt>
                <c:pt idx="2995">
                  <c:v>16.198924999999999</c:v>
                </c:pt>
                <c:pt idx="2996">
                  <c:v>16.205249999999999</c:v>
                </c:pt>
                <c:pt idx="2997">
                  <c:v>16.210725</c:v>
                </c:pt>
                <c:pt idx="2998">
                  <c:v>16.216774999999998</c:v>
                </c:pt>
                <c:pt idx="2999">
                  <c:v>16.223424999999999</c:v>
                </c:pt>
                <c:pt idx="3000">
                  <c:v>16.230725</c:v>
                </c:pt>
                <c:pt idx="3001">
                  <c:v>16.238775</c:v>
                </c:pt>
                <c:pt idx="3002">
                  <c:v>16.247624999999999</c:v>
                </c:pt>
                <c:pt idx="3003">
                  <c:v>16.256625</c:v>
                </c:pt>
                <c:pt idx="3004">
                  <c:v>16.265625</c:v>
                </c:pt>
                <c:pt idx="3005">
                  <c:v>16.2746</c:v>
                </c:pt>
                <c:pt idx="3006">
                  <c:v>16.283574999999999</c:v>
                </c:pt>
                <c:pt idx="3007">
                  <c:v>16.292499999999997</c:v>
                </c:pt>
                <c:pt idx="3008">
                  <c:v>16.301424999999998</c:v>
                </c:pt>
                <c:pt idx="3009">
                  <c:v>16.310324999999999</c:v>
                </c:pt>
                <c:pt idx="3010">
                  <c:v>16.319175000000001</c:v>
                </c:pt>
                <c:pt idx="3011">
                  <c:v>16.327999999999999</c:v>
                </c:pt>
                <c:pt idx="3012">
                  <c:v>16.336774999999999</c:v>
                </c:pt>
                <c:pt idx="3013">
                  <c:v>16.345524999999999</c:v>
                </c:pt>
                <c:pt idx="3014">
                  <c:v>16.35425</c:v>
                </c:pt>
                <c:pt idx="3015">
                  <c:v>16.362950000000001</c:v>
                </c:pt>
                <c:pt idx="3016">
                  <c:v>16.371600000000001</c:v>
                </c:pt>
                <c:pt idx="3017">
                  <c:v>16.38025</c:v>
                </c:pt>
                <c:pt idx="3018">
                  <c:v>16.388849999999998</c:v>
                </c:pt>
                <c:pt idx="3019">
                  <c:v>16.397449999999999</c:v>
                </c:pt>
                <c:pt idx="3020">
                  <c:v>16.406025</c:v>
                </c:pt>
                <c:pt idx="3021">
                  <c:v>16.414574999999999</c:v>
                </c:pt>
                <c:pt idx="3022">
                  <c:v>16.423099999999998</c:v>
                </c:pt>
                <c:pt idx="3023">
                  <c:v>16.4316</c:v>
                </c:pt>
                <c:pt idx="3024">
                  <c:v>16.440099999999997</c:v>
                </c:pt>
                <c:pt idx="3025">
                  <c:v>16.448574999999998</c:v>
                </c:pt>
                <c:pt idx="3026">
                  <c:v>16.457025000000002</c:v>
                </c:pt>
                <c:pt idx="3027">
                  <c:v>16.465474999999998</c:v>
                </c:pt>
                <c:pt idx="3028">
                  <c:v>16.4739</c:v>
                </c:pt>
                <c:pt idx="3029">
                  <c:v>16.482324999999999</c:v>
                </c:pt>
                <c:pt idx="3030">
                  <c:v>16.490750000000002</c:v>
                </c:pt>
                <c:pt idx="3031">
                  <c:v>16.499175000000001</c:v>
                </c:pt>
                <c:pt idx="3032">
                  <c:v>16.507549999999998</c:v>
                </c:pt>
                <c:pt idx="3033">
                  <c:v>16.510774999999999</c:v>
                </c:pt>
                <c:pt idx="3034">
                  <c:v>16.514324999999999</c:v>
                </c:pt>
                <c:pt idx="3035">
                  <c:v>16.518225000000001</c:v>
                </c:pt>
                <c:pt idx="3036">
                  <c:v>16.522500000000001</c:v>
                </c:pt>
                <c:pt idx="3037">
                  <c:v>16.527225000000001</c:v>
                </c:pt>
                <c:pt idx="3038">
                  <c:v>16.532425</c:v>
                </c:pt>
                <c:pt idx="3039">
                  <c:v>16.538125000000001</c:v>
                </c:pt>
                <c:pt idx="3040">
                  <c:v>16.5444</c:v>
                </c:pt>
                <c:pt idx="3041">
                  <c:v>16.551299999999998</c:v>
                </c:pt>
                <c:pt idx="3042">
                  <c:v>16.558899999999998</c:v>
                </c:pt>
                <c:pt idx="3043">
                  <c:v>16.567174999999999</c:v>
                </c:pt>
                <c:pt idx="3044">
                  <c:v>16.575424999999999</c:v>
                </c:pt>
                <c:pt idx="3045">
                  <c:v>16.583674999999999</c:v>
                </c:pt>
                <c:pt idx="3046">
                  <c:v>16.591900000000003</c:v>
                </c:pt>
                <c:pt idx="3047">
                  <c:v>16.600124999999998</c:v>
                </c:pt>
                <c:pt idx="3048">
                  <c:v>16.608349999999998</c:v>
                </c:pt>
                <c:pt idx="3049">
                  <c:v>16.616575000000001</c:v>
                </c:pt>
                <c:pt idx="3050">
                  <c:v>16.624775</c:v>
                </c:pt>
                <c:pt idx="3051">
                  <c:v>16.632999999999999</c:v>
                </c:pt>
                <c:pt idx="3052">
                  <c:v>16.641225000000002</c:v>
                </c:pt>
                <c:pt idx="3053">
                  <c:v>16.649425000000001</c:v>
                </c:pt>
                <c:pt idx="3054">
                  <c:v>16.65765</c:v>
                </c:pt>
                <c:pt idx="3055">
                  <c:v>16.665875</c:v>
                </c:pt>
                <c:pt idx="3056">
                  <c:v>16.674074999999998</c:v>
                </c:pt>
                <c:pt idx="3057">
                  <c:v>16.682300000000001</c:v>
                </c:pt>
                <c:pt idx="3058">
                  <c:v>16.690525000000001</c:v>
                </c:pt>
                <c:pt idx="3059">
                  <c:v>16.69875</c:v>
                </c:pt>
                <c:pt idx="3060">
                  <c:v>16.706975</c:v>
                </c:pt>
                <c:pt idx="3061">
                  <c:v>16.715199999999999</c:v>
                </c:pt>
                <c:pt idx="3062">
                  <c:v>16.723424999999999</c:v>
                </c:pt>
                <c:pt idx="3063">
                  <c:v>16.728075</c:v>
                </c:pt>
                <c:pt idx="3064">
                  <c:v>16.733174999999999</c:v>
                </c:pt>
                <c:pt idx="3065">
                  <c:v>16.738775</c:v>
                </c:pt>
                <c:pt idx="3066">
                  <c:v>16.744949999999999</c:v>
                </c:pt>
                <c:pt idx="3067">
                  <c:v>16.751725</c:v>
                </c:pt>
                <c:pt idx="3068">
                  <c:v>16.7592</c:v>
                </c:pt>
                <c:pt idx="3069">
                  <c:v>16.767399999999999</c:v>
                </c:pt>
                <c:pt idx="3070">
                  <c:v>16.775675</c:v>
                </c:pt>
                <c:pt idx="3071">
                  <c:v>16.783950000000001</c:v>
                </c:pt>
                <c:pt idx="3072">
                  <c:v>16.792249999999999</c:v>
                </c:pt>
                <c:pt idx="3073">
                  <c:v>16.800550000000001</c:v>
                </c:pt>
                <c:pt idx="3074">
                  <c:v>16.80885</c:v>
                </c:pt>
                <c:pt idx="3075">
                  <c:v>16.817175000000002</c:v>
                </c:pt>
                <c:pt idx="3076">
                  <c:v>16.825475000000001</c:v>
                </c:pt>
                <c:pt idx="3077">
                  <c:v>16.833825000000001</c:v>
                </c:pt>
                <c:pt idx="3078">
                  <c:v>16.84215</c:v>
                </c:pt>
                <c:pt idx="3079">
                  <c:v>16.8505</c:v>
                </c:pt>
                <c:pt idx="3080">
                  <c:v>16.85885</c:v>
                </c:pt>
                <c:pt idx="3081">
                  <c:v>16.867225000000001</c:v>
                </c:pt>
                <c:pt idx="3082">
                  <c:v>16.875599999999999</c:v>
                </c:pt>
                <c:pt idx="3083">
                  <c:v>16.883975</c:v>
                </c:pt>
                <c:pt idx="3084">
                  <c:v>16.892375000000001</c:v>
                </c:pt>
                <c:pt idx="3085">
                  <c:v>16.897875000000003</c:v>
                </c:pt>
                <c:pt idx="3086">
                  <c:v>16.9039</c:v>
                </c:pt>
                <c:pt idx="3087">
                  <c:v>16.910550000000001</c:v>
                </c:pt>
                <c:pt idx="3088">
                  <c:v>16.917850000000001</c:v>
                </c:pt>
                <c:pt idx="3089">
                  <c:v>16.925875000000001</c:v>
                </c:pt>
                <c:pt idx="3090">
                  <c:v>16.934350000000002</c:v>
                </c:pt>
                <c:pt idx="3091">
                  <c:v>16.942824999999999</c:v>
                </c:pt>
                <c:pt idx="3092">
                  <c:v>16.9513</c:v>
                </c:pt>
                <c:pt idx="3093">
                  <c:v>16.959800000000001</c:v>
                </c:pt>
                <c:pt idx="3094">
                  <c:v>16.968325</c:v>
                </c:pt>
                <c:pt idx="3095">
                  <c:v>16.976849999999999</c:v>
                </c:pt>
                <c:pt idx="3096">
                  <c:v>16.985400000000002</c:v>
                </c:pt>
                <c:pt idx="3097">
                  <c:v>16.993949999999998</c:v>
                </c:pt>
                <c:pt idx="3098">
                  <c:v>17.002524999999999</c:v>
                </c:pt>
                <c:pt idx="3099">
                  <c:v>17.011125</c:v>
                </c:pt>
                <c:pt idx="3100">
                  <c:v>17.019750000000002</c:v>
                </c:pt>
                <c:pt idx="3101">
                  <c:v>17.028399999999998</c:v>
                </c:pt>
                <c:pt idx="3102">
                  <c:v>17.037050000000001</c:v>
                </c:pt>
                <c:pt idx="3103">
                  <c:v>17.045725000000001</c:v>
                </c:pt>
                <c:pt idx="3104">
                  <c:v>17.054425000000002</c:v>
                </c:pt>
                <c:pt idx="3105">
                  <c:v>17.06315</c:v>
                </c:pt>
                <c:pt idx="3106">
                  <c:v>17.071874999999999</c:v>
                </c:pt>
                <c:pt idx="3107">
                  <c:v>17.080624999999998</c:v>
                </c:pt>
                <c:pt idx="3108">
                  <c:v>17.089399999999998</c:v>
                </c:pt>
                <c:pt idx="3109">
                  <c:v>17.098199999999999</c:v>
                </c:pt>
                <c:pt idx="3110">
                  <c:v>17.106999999999999</c:v>
                </c:pt>
                <c:pt idx="3111">
                  <c:v>17.115825000000001</c:v>
                </c:pt>
                <c:pt idx="3112">
                  <c:v>17.124675</c:v>
                </c:pt>
                <c:pt idx="3113">
                  <c:v>17.133524999999999</c:v>
                </c:pt>
                <c:pt idx="3114">
                  <c:v>17.142375000000001</c:v>
                </c:pt>
                <c:pt idx="3115">
                  <c:v>17.151250000000001</c:v>
                </c:pt>
                <c:pt idx="3116">
                  <c:v>17.1601</c:v>
                </c:pt>
                <c:pt idx="3117">
                  <c:v>17.168949999999999</c:v>
                </c:pt>
                <c:pt idx="3118">
                  <c:v>17.177824999999999</c:v>
                </c:pt>
                <c:pt idx="3119">
                  <c:v>17.186699999999998</c:v>
                </c:pt>
                <c:pt idx="3120">
                  <c:v>17.195550000000001</c:v>
                </c:pt>
                <c:pt idx="3121">
                  <c:v>17.204374999999999</c:v>
                </c:pt>
                <c:pt idx="3122">
                  <c:v>17.213200000000001</c:v>
                </c:pt>
                <c:pt idx="3123">
                  <c:v>17.222000000000001</c:v>
                </c:pt>
                <c:pt idx="3124">
                  <c:v>17.230799999999999</c:v>
                </c:pt>
                <c:pt idx="3125">
                  <c:v>17.239550000000001</c:v>
                </c:pt>
                <c:pt idx="3126">
                  <c:v>17.2483</c:v>
                </c:pt>
                <c:pt idx="3127">
                  <c:v>17.25705</c:v>
                </c:pt>
                <c:pt idx="3128">
                  <c:v>17.265775000000001</c:v>
                </c:pt>
                <c:pt idx="3129">
                  <c:v>17.2745</c:v>
                </c:pt>
                <c:pt idx="3130">
                  <c:v>17.283200000000001</c:v>
                </c:pt>
                <c:pt idx="3131">
                  <c:v>17.291899999999998</c:v>
                </c:pt>
                <c:pt idx="3132">
                  <c:v>17.300599999999999</c:v>
                </c:pt>
                <c:pt idx="3133">
                  <c:v>17.309275</c:v>
                </c:pt>
                <c:pt idx="3134">
                  <c:v>17.31795</c:v>
                </c:pt>
                <c:pt idx="3135">
                  <c:v>17.326625</c:v>
                </c:pt>
                <c:pt idx="3136">
                  <c:v>17.3353</c:v>
                </c:pt>
                <c:pt idx="3137">
                  <c:v>17.343975</c:v>
                </c:pt>
                <c:pt idx="3138">
                  <c:v>17.352625</c:v>
                </c:pt>
                <c:pt idx="3139">
                  <c:v>17.3613</c:v>
                </c:pt>
                <c:pt idx="3140">
                  <c:v>17.369949999999999</c:v>
                </c:pt>
                <c:pt idx="3141">
                  <c:v>17.378574999999998</c:v>
                </c:pt>
                <c:pt idx="3142">
                  <c:v>17.387225000000001</c:v>
                </c:pt>
                <c:pt idx="3143">
                  <c:v>17.392900000000001</c:v>
                </c:pt>
                <c:pt idx="3144">
                  <c:v>17.399149999999999</c:v>
                </c:pt>
                <c:pt idx="3145">
                  <c:v>17.406025</c:v>
                </c:pt>
                <c:pt idx="3146">
                  <c:v>17.413600000000002</c:v>
                </c:pt>
                <c:pt idx="3147">
                  <c:v>17.421900000000001</c:v>
                </c:pt>
                <c:pt idx="3148">
                  <c:v>17.430524999999999</c:v>
                </c:pt>
                <c:pt idx="3149">
                  <c:v>17.439150000000001</c:v>
                </c:pt>
                <c:pt idx="3150">
                  <c:v>17.447749999999999</c:v>
                </c:pt>
                <c:pt idx="3151">
                  <c:v>17.456374999999998</c:v>
                </c:pt>
                <c:pt idx="3152">
                  <c:v>17.464974999999999</c:v>
                </c:pt>
                <c:pt idx="3153">
                  <c:v>17.473575</c:v>
                </c:pt>
                <c:pt idx="3154">
                  <c:v>17.482174999999998</c:v>
                </c:pt>
                <c:pt idx="3155">
                  <c:v>17.4908</c:v>
                </c:pt>
                <c:pt idx="3156">
                  <c:v>17.499400000000001</c:v>
                </c:pt>
                <c:pt idx="3157">
                  <c:v>17.508000000000003</c:v>
                </c:pt>
                <c:pt idx="3158">
                  <c:v>17.516625000000001</c:v>
                </c:pt>
                <c:pt idx="3159">
                  <c:v>17.525224999999999</c:v>
                </c:pt>
                <c:pt idx="3160">
                  <c:v>17.533850000000001</c:v>
                </c:pt>
                <c:pt idx="3161">
                  <c:v>17.542475</c:v>
                </c:pt>
                <c:pt idx="3162">
                  <c:v>17.551100000000002</c:v>
                </c:pt>
                <c:pt idx="3163">
                  <c:v>17.559725</c:v>
                </c:pt>
                <c:pt idx="3164">
                  <c:v>17.568375</c:v>
                </c:pt>
                <c:pt idx="3165">
                  <c:v>17.577000000000002</c:v>
                </c:pt>
                <c:pt idx="3166">
                  <c:v>17.585650000000001</c:v>
                </c:pt>
                <c:pt idx="3167">
                  <c:v>17.5943</c:v>
                </c:pt>
                <c:pt idx="3168">
                  <c:v>17.60295</c:v>
                </c:pt>
                <c:pt idx="3169">
                  <c:v>17.606625000000001</c:v>
                </c:pt>
                <c:pt idx="3170">
                  <c:v>17.610675000000001</c:v>
                </c:pt>
                <c:pt idx="3171">
                  <c:v>17.615125000000003</c:v>
                </c:pt>
                <c:pt idx="3172">
                  <c:v>17.620025000000002</c:v>
                </c:pt>
                <c:pt idx="3173">
                  <c:v>17.625425</c:v>
                </c:pt>
                <c:pt idx="3174">
                  <c:v>17.631350000000001</c:v>
                </c:pt>
                <c:pt idx="3175">
                  <c:v>17.637875000000001</c:v>
                </c:pt>
                <c:pt idx="3176">
                  <c:v>17.645025</c:v>
                </c:pt>
                <c:pt idx="3177">
                  <c:v>17.652925</c:v>
                </c:pt>
                <c:pt idx="3178">
                  <c:v>17.6616</c:v>
                </c:pt>
                <c:pt idx="3179">
                  <c:v>17.670275</c:v>
                </c:pt>
                <c:pt idx="3180">
                  <c:v>17.67895</c:v>
                </c:pt>
                <c:pt idx="3181">
                  <c:v>17.687649999999998</c:v>
                </c:pt>
                <c:pt idx="3182">
                  <c:v>17.696324999999998</c:v>
                </c:pt>
                <c:pt idx="3183">
                  <c:v>17.702024999999999</c:v>
                </c:pt>
                <c:pt idx="3184">
                  <c:v>17.708275</c:v>
                </c:pt>
                <c:pt idx="3185">
                  <c:v>17.715125</c:v>
                </c:pt>
                <c:pt idx="3186">
                  <c:v>17.7227</c:v>
                </c:pt>
                <c:pt idx="3187">
                  <c:v>17.731024999999999</c:v>
                </c:pt>
                <c:pt idx="3188">
                  <c:v>17.739750000000001</c:v>
                </c:pt>
                <c:pt idx="3189">
                  <c:v>17.748474999999999</c:v>
                </c:pt>
                <c:pt idx="3190">
                  <c:v>17.757224999999998</c:v>
                </c:pt>
                <c:pt idx="3191">
                  <c:v>17.766000000000002</c:v>
                </c:pt>
                <c:pt idx="3192">
                  <c:v>17.774750000000001</c:v>
                </c:pt>
                <c:pt idx="3193">
                  <c:v>17.783525000000001</c:v>
                </c:pt>
                <c:pt idx="3194">
                  <c:v>17.792300000000001</c:v>
                </c:pt>
                <c:pt idx="3195">
                  <c:v>17.801075000000001</c:v>
                </c:pt>
                <c:pt idx="3196">
                  <c:v>17.809875000000002</c:v>
                </c:pt>
                <c:pt idx="3197">
                  <c:v>17.818674999999999</c:v>
                </c:pt>
                <c:pt idx="3198">
                  <c:v>17.827475</c:v>
                </c:pt>
                <c:pt idx="3199">
                  <c:v>17.836299999999998</c:v>
                </c:pt>
                <c:pt idx="3200">
                  <c:v>17.845124999999999</c:v>
                </c:pt>
                <c:pt idx="3201">
                  <c:v>17.853974999999998</c:v>
                </c:pt>
                <c:pt idx="3202">
                  <c:v>17.862824999999997</c:v>
                </c:pt>
                <c:pt idx="3203">
                  <c:v>17.871675</c:v>
                </c:pt>
                <c:pt idx="3204">
                  <c:v>17.880549999999999</c:v>
                </c:pt>
                <c:pt idx="3205">
                  <c:v>17.889399999999998</c:v>
                </c:pt>
                <c:pt idx="3206">
                  <c:v>17.898274999999998</c:v>
                </c:pt>
                <c:pt idx="3207">
                  <c:v>17.907124999999997</c:v>
                </c:pt>
                <c:pt idx="3208">
                  <c:v>17.916</c:v>
                </c:pt>
                <c:pt idx="3209">
                  <c:v>17.924875</c:v>
                </c:pt>
                <c:pt idx="3210">
                  <c:v>17.93375</c:v>
                </c:pt>
                <c:pt idx="3211">
                  <c:v>17.942625</c:v>
                </c:pt>
                <c:pt idx="3212">
                  <c:v>17.951499999999999</c:v>
                </c:pt>
                <c:pt idx="3213">
                  <c:v>17.9604</c:v>
                </c:pt>
                <c:pt idx="3214">
                  <c:v>17.9693</c:v>
                </c:pt>
                <c:pt idx="3215">
                  <c:v>17.978175</c:v>
                </c:pt>
                <c:pt idx="3216">
                  <c:v>17.987075000000001</c:v>
                </c:pt>
                <c:pt idx="3217">
                  <c:v>17.995975000000001</c:v>
                </c:pt>
                <c:pt idx="3218">
                  <c:v>18.004899999999999</c:v>
                </c:pt>
                <c:pt idx="3219">
                  <c:v>18.0138</c:v>
                </c:pt>
                <c:pt idx="3220">
                  <c:v>18.022725000000001</c:v>
                </c:pt>
                <c:pt idx="3221">
                  <c:v>18.031649999999999</c:v>
                </c:pt>
                <c:pt idx="3222">
                  <c:v>18.040600000000001</c:v>
                </c:pt>
                <c:pt idx="3223">
                  <c:v>18.04955</c:v>
                </c:pt>
                <c:pt idx="3224">
                  <c:v>18.058524999999999</c:v>
                </c:pt>
                <c:pt idx="3225">
                  <c:v>18.067499999999999</c:v>
                </c:pt>
                <c:pt idx="3226">
                  <c:v>18.076474999999999</c:v>
                </c:pt>
                <c:pt idx="3227">
                  <c:v>18.083650000000002</c:v>
                </c:pt>
                <c:pt idx="3228">
                  <c:v>18.091525000000001</c:v>
                </c:pt>
                <c:pt idx="3229">
                  <c:v>18.100200000000001</c:v>
                </c:pt>
                <c:pt idx="3230">
                  <c:v>18.109225000000002</c:v>
                </c:pt>
                <c:pt idx="3231">
                  <c:v>18.11825</c:v>
                </c:pt>
                <c:pt idx="3232">
                  <c:v>18.127275000000001</c:v>
                </c:pt>
                <c:pt idx="3233">
                  <c:v>18.136324999999999</c:v>
                </c:pt>
                <c:pt idx="3234">
                  <c:v>18.145375000000001</c:v>
                </c:pt>
                <c:pt idx="3235">
                  <c:v>18.154450000000001</c:v>
                </c:pt>
                <c:pt idx="3236">
                  <c:v>18.163525</c:v>
                </c:pt>
                <c:pt idx="3237">
                  <c:v>18.172625</c:v>
                </c:pt>
                <c:pt idx="3238">
                  <c:v>18.181725</c:v>
                </c:pt>
                <c:pt idx="3239">
                  <c:v>18.190825</c:v>
                </c:pt>
                <c:pt idx="3240">
                  <c:v>18.199950000000001</c:v>
                </c:pt>
                <c:pt idx="3241">
                  <c:v>18.209099999999999</c:v>
                </c:pt>
                <c:pt idx="3242">
                  <c:v>18.218250000000001</c:v>
                </c:pt>
                <c:pt idx="3243">
                  <c:v>18.227399999999999</c:v>
                </c:pt>
                <c:pt idx="3244">
                  <c:v>18.236574999999998</c:v>
                </c:pt>
                <c:pt idx="3245">
                  <c:v>18.245750000000001</c:v>
                </c:pt>
                <c:pt idx="3246">
                  <c:v>18.254950000000001</c:v>
                </c:pt>
                <c:pt idx="3247">
                  <c:v>18.264150000000001</c:v>
                </c:pt>
                <c:pt idx="3248">
                  <c:v>18.273375000000001</c:v>
                </c:pt>
                <c:pt idx="3249">
                  <c:v>18.277650000000001</c:v>
                </c:pt>
                <c:pt idx="3250">
                  <c:v>18.282375000000002</c:v>
                </c:pt>
                <c:pt idx="3251">
                  <c:v>18.28755</c:v>
                </c:pt>
                <c:pt idx="3252">
                  <c:v>18.29325</c:v>
                </c:pt>
                <c:pt idx="3253">
                  <c:v>18.299524999999999</c:v>
                </c:pt>
                <c:pt idx="3254">
                  <c:v>18.306425000000001</c:v>
                </c:pt>
                <c:pt idx="3255">
                  <c:v>18.314</c:v>
                </c:pt>
                <c:pt idx="3256">
                  <c:v>18.32235</c:v>
                </c:pt>
                <c:pt idx="3257">
                  <c:v>18.331525000000003</c:v>
                </c:pt>
                <c:pt idx="3258">
                  <c:v>18.34085</c:v>
                </c:pt>
                <c:pt idx="3259">
                  <c:v>18.350175</c:v>
                </c:pt>
                <c:pt idx="3260">
                  <c:v>18.359524999999998</c:v>
                </c:pt>
                <c:pt idx="3261">
                  <c:v>18.3689</c:v>
                </c:pt>
                <c:pt idx="3262">
                  <c:v>18.378249999999998</c:v>
                </c:pt>
                <c:pt idx="3263">
                  <c:v>18.387650000000001</c:v>
                </c:pt>
                <c:pt idx="3264">
                  <c:v>18.39705</c:v>
                </c:pt>
                <c:pt idx="3265">
                  <c:v>18.40645</c:v>
                </c:pt>
                <c:pt idx="3266">
                  <c:v>18.415699999999998</c:v>
                </c:pt>
                <c:pt idx="3267">
                  <c:v>18.425125000000001</c:v>
                </c:pt>
                <c:pt idx="3268">
                  <c:v>18.4344</c:v>
                </c:pt>
                <c:pt idx="3269">
                  <c:v>18.4438</c:v>
                </c:pt>
                <c:pt idx="3270">
                  <c:v>18.453274999999998</c:v>
                </c:pt>
                <c:pt idx="3271">
                  <c:v>18.462500000000002</c:v>
                </c:pt>
                <c:pt idx="3272">
                  <c:v>18.471975</c:v>
                </c:pt>
                <c:pt idx="3273">
                  <c:v>18.480975000000001</c:v>
                </c:pt>
                <c:pt idx="3274">
                  <c:v>18.489800000000002</c:v>
                </c:pt>
                <c:pt idx="3275">
                  <c:v>18.499175000000001</c:v>
                </c:pt>
                <c:pt idx="3276">
                  <c:v>18.508700000000001</c:v>
                </c:pt>
                <c:pt idx="3277">
                  <c:v>18.518225000000001</c:v>
                </c:pt>
                <c:pt idx="3278">
                  <c:v>18.5273</c:v>
                </c:pt>
                <c:pt idx="3279">
                  <c:v>18.536725000000001</c:v>
                </c:pt>
                <c:pt idx="3280">
                  <c:v>18.546000000000003</c:v>
                </c:pt>
                <c:pt idx="3281">
                  <c:v>18.555099999999999</c:v>
                </c:pt>
                <c:pt idx="3282">
                  <c:v>18.564349999999997</c:v>
                </c:pt>
                <c:pt idx="3283">
                  <c:v>18.57395</c:v>
                </c:pt>
                <c:pt idx="3284">
                  <c:v>18.583425000000002</c:v>
                </c:pt>
                <c:pt idx="3285">
                  <c:v>18.592649999999999</c:v>
                </c:pt>
                <c:pt idx="3286">
                  <c:v>18.602250000000002</c:v>
                </c:pt>
                <c:pt idx="3287">
                  <c:v>18.611674999999998</c:v>
                </c:pt>
                <c:pt idx="3288">
                  <c:v>18.621324999999999</c:v>
                </c:pt>
                <c:pt idx="3289">
                  <c:v>18.630675</c:v>
                </c:pt>
                <c:pt idx="3290">
                  <c:v>18.640375000000002</c:v>
                </c:pt>
                <c:pt idx="3291">
                  <c:v>18.64995</c:v>
                </c:pt>
                <c:pt idx="3292">
                  <c:v>18.659075000000001</c:v>
                </c:pt>
                <c:pt idx="3293">
                  <c:v>18.668499999999998</c:v>
                </c:pt>
                <c:pt idx="3294">
                  <c:v>18.677925000000002</c:v>
                </c:pt>
                <c:pt idx="3295">
                  <c:v>18.687675000000002</c:v>
                </c:pt>
                <c:pt idx="3296">
                  <c:v>18.697099999999999</c:v>
                </c:pt>
                <c:pt idx="3297">
                  <c:v>18.706875</c:v>
                </c:pt>
                <c:pt idx="3298">
                  <c:v>18.7164</c:v>
                </c:pt>
                <c:pt idx="3299">
                  <c:v>18.718525</c:v>
                </c:pt>
                <c:pt idx="3300">
                  <c:v>18.720874999999999</c:v>
                </c:pt>
                <c:pt idx="3301">
                  <c:v>18.723475000000001</c:v>
                </c:pt>
                <c:pt idx="3302">
                  <c:v>18.726324999999999</c:v>
                </c:pt>
                <c:pt idx="3303">
                  <c:v>18.72945</c:v>
                </c:pt>
                <c:pt idx="3304">
                  <c:v>18.732900000000001</c:v>
                </c:pt>
                <c:pt idx="3305">
                  <c:v>18.736699999999999</c:v>
                </c:pt>
                <c:pt idx="3306">
                  <c:v>18.740875000000003</c:v>
                </c:pt>
                <c:pt idx="3307">
                  <c:v>18.745449999999998</c:v>
                </c:pt>
                <c:pt idx="3308">
                  <c:v>18.750499999999999</c:v>
                </c:pt>
                <c:pt idx="3309">
                  <c:v>18.756049999999998</c:v>
                </c:pt>
                <c:pt idx="3310">
                  <c:v>18.762174999999999</c:v>
                </c:pt>
                <c:pt idx="3311">
                  <c:v>18.768874999999998</c:v>
                </c:pt>
                <c:pt idx="3312">
                  <c:v>18.776275000000002</c:v>
                </c:pt>
                <c:pt idx="3313">
                  <c:v>18.784400000000002</c:v>
                </c:pt>
                <c:pt idx="3314">
                  <c:v>18.79335</c:v>
                </c:pt>
                <c:pt idx="3315">
                  <c:v>18.802975</c:v>
                </c:pt>
                <c:pt idx="3316">
                  <c:v>18.812424999999998</c:v>
                </c:pt>
                <c:pt idx="3317">
                  <c:v>18.822074999999998</c:v>
                </c:pt>
                <c:pt idx="3318">
                  <c:v>18.83155</c:v>
                </c:pt>
                <c:pt idx="3319">
                  <c:v>18.841075</c:v>
                </c:pt>
                <c:pt idx="3320">
                  <c:v>18.850574999999999</c:v>
                </c:pt>
                <c:pt idx="3321">
                  <c:v>18.860099999999999</c:v>
                </c:pt>
                <c:pt idx="3322">
                  <c:v>18.869499999999999</c:v>
                </c:pt>
                <c:pt idx="3323">
                  <c:v>18.878700000000002</c:v>
                </c:pt>
                <c:pt idx="3324">
                  <c:v>18.88815</c:v>
                </c:pt>
                <c:pt idx="3325">
                  <c:v>18.897500000000001</c:v>
                </c:pt>
                <c:pt idx="3326">
                  <c:v>18.906675</c:v>
                </c:pt>
                <c:pt idx="3327">
                  <c:v>18.9161</c:v>
                </c:pt>
                <c:pt idx="3328">
                  <c:v>18.9252</c:v>
                </c:pt>
                <c:pt idx="3329">
                  <c:v>18.934374999999999</c:v>
                </c:pt>
                <c:pt idx="3330">
                  <c:v>18.943650000000002</c:v>
                </c:pt>
                <c:pt idx="3331">
                  <c:v>18.952749999999998</c:v>
                </c:pt>
                <c:pt idx="3332">
                  <c:v>18.961974999999999</c:v>
                </c:pt>
                <c:pt idx="3333">
                  <c:v>18.971125000000001</c:v>
                </c:pt>
                <c:pt idx="3334">
                  <c:v>18.980274999999999</c:v>
                </c:pt>
                <c:pt idx="3335">
                  <c:v>18.984925</c:v>
                </c:pt>
                <c:pt idx="3336">
                  <c:v>18.99005</c:v>
                </c:pt>
                <c:pt idx="3337">
                  <c:v>18.995675000000002</c:v>
                </c:pt>
                <c:pt idx="3338">
                  <c:v>19.001874999999998</c:v>
                </c:pt>
                <c:pt idx="3339">
                  <c:v>19.008675</c:v>
                </c:pt>
                <c:pt idx="3340">
                  <c:v>19.016175</c:v>
                </c:pt>
                <c:pt idx="3341">
                  <c:v>19.024425000000001</c:v>
                </c:pt>
                <c:pt idx="3342">
                  <c:v>19.033225000000002</c:v>
                </c:pt>
                <c:pt idx="3343">
                  <c:v>19.042025000000002</c:v>
                </c:pt>
                <c:pt idx="3344">
                  <c:v>19.051124999999999</c:v>
                </c:pt>
                <c:pt idx="3345">
                  <c:v>19.059550000000002</c:v>
                </c:pt>
                <c:pt idx="3346">
                  <c:v>19.06795</c:v>
                </c:pt>
                <c:pt idx="3347">
                  <c:v>19.076725</c:v>
                </c:pt>
                <c:pt idx="3348">
                  <c:v>19.0855</c:v>
                </c:pt>
                <c:pt idx="3349">
                  <c:v>19.093900000000001</c:v>
                </c:pt>
                <c:pt idx="3350">
                  <c:v>19.1022</c:v>
                </c:pt>
                <c:pt idx="3351">
                  <c:v>19.11065</c:v>
                </c:pt>
                <c:pt idx="3352">
                  <c:v>19.119450000000001</c:v>
                </c:pt>
                <c:pt idx="3353">
                  <c:v>19.127700000000001</c:v>
                </c:pt>
                <c:pt idx="3354">
                  <c:v>19.135999999999999</c:v>
                </c:pt>
                <c:pt idx="3355">
                  <c:v>19.144375</c:v>
                </c:pt>
                <c:pt idx="3356">
                  <c:v>19.153000000000002</c:v>
                </c:pt>
                <c:pt idx="3357">
                  <c:v>19.161249999999999</c:v>
                </c:pt>
                <c:pt idx="3358">
                  <c:v>19.169474999999998</c:v>
                </c:pt>
                <c:pt idx="3359">
                  <c:v>19.177949999999999</c:v>
                </c:pt>
                <c:pt idx="3360">
                  <c:v>19.186575000000001</c:v>
                </c:pt>
                <c:pt idx="3361">
                  <c:v>19.194924999999998</c:v>
                </c:pt>
                <c:pt idx="3362">
                  <c:v>19.203150000000001</c:v>
                </c:pt>
                <c:pt idx="3363">
                  <c:v>19.211549999999999</c:v>
                </c:pt>
                <c:pt idx="3364">
                  <c:v>19.220275000000001</c:v>
                </c:pt>
                <c:pt idx="3365">
                  <c:v>19.2288</c:v>
                </c:pt>
                <c:pt idx="3366">
                  <c:v>19.237099999999998</c:v>
                </c:pt>
                <c:pt idx="3367">
                  <c:v>19.2455</c:v>
                </c:pt>
                <c:pt idx="3368">
                  <c:v>19.254124999999998</c:v>
                </c:pt>
                <c:pt idx="3369">
                  <c:v>19.262799999999999</c:v>
                </c:pt>
                <c:pt idx="3370">
                  <c:v>19.271174999999999</c:v>
                </c:pt>
                <c:pt idx="3371">
                  <c:v>19.279674999999997</c:v>
                </c:pt>
                <c:pt idx="3372">
                  <c:v>19.288350000000001</c:v>
                </c:pt>
                <c:pt idx="3373">
                  <c:v>19.297149999999998</c:v>
                </c:pt>
                <c:pt idx="3374">
                  <c:v>19.305575000000001</c:v>
                </c:pt>
                <c:pt idx="3375">
                  <c:v>19.314149999999998</c:v>
                </c:pt>
                <c:pt idx="3376">
                  <c:v>19.323</c:v>
                </c:pt>
                <c:pt idx="3377">
                  <c:v>19.331875</c:v>
                </c:pt>
                <c:pt idx="3378">
                  <c:v>19.340399999999999</c:v>
                </c:pt>
                <c:pt idx="3379">
                  <c:v>19.349050000000002</c:v>
                </c:pt>
                <c:pt idx="3380">
                  <c:v>19.357875</c:v>
                </c:pt>
                <c:pt idx="3381">
                  <c:v>19.367000000000001</c:v>
                </c:pt>
                <c:pt idx="3382">
                  <c:v>19.37565</c:v>
                </c:pt>
                <c:pt idx="3383">
                  <c:v>19.378675000000001</c:v>
                </c:pt>
                <c:pt idx="3384">
                  <c:v>19.382024999999999</c:v>
                </c:pt>
                <c:pt idx="3385">
                  <c:v>19.3857</c:v>
                </c:pt>
                <c:pt idx="3386">
                  <c:v>19.389724999999999</c:v>
                </c:pt>
                <c:pt idx="3387">
                  <c:v>19.394175000000001</c:v>
                </c:pt>
                <c:pt idx="3388">
                  <c:v>19.399075</c:v>
                </c:pt>
                <c:pt idx="3389">
                  <c:v>19.404450000000001</c:v>
                </c:pt>
                <c:pt idx="3390">
                  <c:v>19.410374999999998</c:v>
                </c:pt>
                <c:pt idx="3391">
                  <c:v>19.416875000000001</c:v>
                </c:pt>
                <c:pt idx="3392">
                  <c:v>19.424025</c:v>
                </c:pt>
                <c:pt idx="3393">
                  <c:v>19.431899999999999</c:v>
                </c:pt>
                <c:pt idx="3394">
                  <c:v>19.440550000000002</c:v>
                </c:pt>
                <c:pt idx="3395">
                  <c:v>19.449574999999999</c:v>
                </c:pt>
                <c:pt idx="3396">
                  <c:v>19.452249999999999</c:v>
                </c:pt>
                <c:pt idx="3397">
                  <c:v>19.455175000000001</c:v>
                </c:pt>
                <c:pt idx="3398">
                  <c:v>19.458400000000001</c:v>
                </c:pt>
                <c:pt idx="3399">
                  <c:v>19.461950000000002</c:v>
                </c:pt>
                <c:pt idx="3400">
                  <c:v>19.46585</c:v>
                </c:pt>
                <c:pt idx="3401">
                  <c:v>19.47015</c:v>
                </c:pt>
                <c:pt idx="3402">
                  <c:v>19.474875000000001</c:v>
                </c:pt>
                <c:pt idx="3403">
                  <c:v>19.480074999999999</c:v>
                </c:pt>
                <c:pt idx="3404">
                  <c:v>19.485775</c:v>
                </c:pt>
                <c:pt idx="3405">
                  <c:v>19.492049999999999</c:v>
                </c:pt>
                <c:pt idx="3406">
                  <c:v>19.498974999999998</c:v>
                </c:pt>
                <c:pt idx="3407">
                  <c:v>19.506575000000002</c:v>
                </c:pt>
                <c:pt idx="3408">
                  <c:v>19.514949999999999</c:v>
                </c:pt>
                <c:pt idx="3409">
                  <c:v>19.524150000000002</c:v>
                </c:pt>
                <c:pt idx="3410">
                  <c:v>19.533799999999999</c:v>
                </c:pt>
                <c:pt idx="3411">
                  <c:v>19.543324999999999</c:v>
                </c:pt>
                <c:pt idx="3412">
                  <c:v>19.552625000000003</c:v>
                </c:pt>
                <c:pt idx="3413">
                  <c:v>19.562075</c:v>
                </c:pt>
                <c:pt idx="3414">
                  <c:v>19.571774999999999</c:v>
                </c:pt>
                <c:pt idx="3415">
                  <c:v>19.581250000000001</c:v>
                </c:pt>
                <c:pt idx="3416">
                  <c:v>19.590450000000001</c:v>
                </c:pt>
                <c:pt idx="3417">
                  <c:v>19.599800000000002</c:v>
                </c:pt>
                <c:pt idx="3418">
                  <c:v>19.6096</c:v>
                </c:pt>
                <c:pt idx="3419">
                  <c:v>19.618475</c:v>
                </c:pt>
                <c:pt idx="3420">
                  <c:v>19.621775</c:v>
                </c:pt>
                <c:pt idx="3421">
                  <c:v>19.625425</c:v>
                </c:pt>
                <c:pt idx="3422">
                  <c:v>19.6294</c:v>
                </c:pt>
                <c:pt idx="3423">
                  <c:v>19.633800000000001</c:v>
                </c:pt>
                <c:pt idx="3424">
                  <c:v>19.638625000000001</c:v>
                </c:pt>
                <c:pt idx="3425">
                  <c:v>19.64395</c:v>
                </c:pt>
                <c:pt idx="3426">
                  <c:v>19.649774999999998</c:v>
                </c:pt>
                <c:pt idx="3427">
                  <c:v>19.656224999999999</c:v>
                </c:pt>
                <c:pt idx="3428">
                  <c:v>19.663274999999999</c:v>
                </c:pt>
                <c:pt idx="3429">
                  <c:v>19.671050000000001</c:v>
                </c:pt>
                <c:pt idx="3430">
                  <c:v>19.679625000000001</c:v>
                </c:pt>
                <c:pt idx="3431">
                  <c:v>19.688549999999999</c:v>
                </c:pt>
                <c:pt idx="3432">
                  <c:v>19.697424999999999</c:v>
                </c:pt>
                <c:pt idx="3433">
                  <c:v>19.706675000000001</c:v>
                </c:pt>
                <c:pt idx="3434">
                  <c:v>19.716100000000001</c:v>
                </c:pt>
                <c:pt idx="3435">
                  <c:v>19.72505</c:v>
                </c:pt>
                <c:pt idx="3436">
                  <c:v>19.733999999999998</c:v>
                </c:pt>
                <c:pt idx="3437">
                  <c:v>19.742874999999998</c:v>
                </c:pt>
                <c:pt idx="3438">
                  <c:v>19.752300000000002</c:v>
                </c:pt>
                <c:pt idx="3439">
                  <c:v>19.761775</c:v>
                </c:pt>
                <c:pt idx="3440">
                  <c:v>19.770800000000001</c:v>
                </c:pt>
                <c:pt idx="3441">
                  <c:v>19.779925000000002</c:v>
                </c:pt>
                <c:pt idx="3442">
                  <c:v>19.789175</c:v>
                </c:pt>
                <c:pt idx="3443">
                  <c:v>19.795349999999999</c:v>
                </c:pt>
                <c:pt idx="3444">
                  <c:v>19.802149999999997</c:v>
                </c:pt>
                <c:pt idx="3445">
                  <c:v>19.809625</c:v>
                </c:pt>
                <c:pt idx="3446">
                  <c:v>19.81785</c:v>
                </c:pt>
                <c:pt idx="3447">
                  <c:v>19.826899999999998</c:v>
                </c:pt>
                <c:pt idx="3448">
                  <c:v>19.836475</c:v>
                </c:pt>
                <c:pt idx="3449">
                  <c:v>19.845974999999999</c:v>
                </c:pt>
                <c:pt idx="3450">
                  <c:v>19.855700000000002</c:v>
                </c:pt>
                <c:pt idx="3451">
                  <c:v>19.865349999999999</c:v>
                </c:pt>
                <c:pt idx="3452">
                  <c:v>19.875049999999998</c:v>
                </c:pt>
                <c:pt idx="3453">
                  <c:v>19.884725</c:v>
                </c:pt>
                <c:pt idx="3454">
                  <c:v>19.894349999999999</c:v>
                </c:pt>
                <c:pt idx="3455">
                  <c:v>19.904174999999999</c:v>
                </c:pt>
                <c:pt idx="3456">
                  <c:v>19.914100000000001</c:v>
                </c:pt>
                <c:pt idx="3457">
                  <c:v>19.923974999999999</c:v>
                </c:pt>
                <c:pt idx="3458">
                  <c:v>19.93385</c:v>
                </c:pt>
                <c:pt idx="3459">
                  <c:v>19.943749999999998</c:v>
                </c:pt>
                <c:pt idx="3460">
                  <c:v>19.953724999999999</c:v>
                </c:pt>
                <c:pt idx="3461">
                  <c:v>19.963674999999999</c:v>
                </c:pt>
                <c:pt idx="3462">
                  <c:v>19.973650000000003</c:v>
                </c:pt>
                <c:pt idx="3463">
                  <c:v>19.983625</c:v>
                </c:pt>
                <c:pt idx="3464">
                  <c:v>19.993625000000002</c:v>
                </c:pt>
                <c:pt idx="3465">
                  <c:v>20.003625</c:v>
                </c:pt>
                <c:pt idx="3466">
                  <c:v>20.013649999999998</c:v>
                </c:pt>
                <c:pt idx="3467">
                  <c:v>20.023699999999998</c:v>
                </c:pt>
                <c:pt idx="3468">
                  <c:v>20.033725</c:v>
                </c:pt>
                <c:pt idx="3469">
                  <c:v>20.043775</c:v>
                </c:pt>
                <c:pt idx="3470">
                  <c:v>20.053799999999999</c:v>
                </c:pt>
                <c:pt idx="3471">
                  <c:v>20.0639</c:v>
                </c:pt>
                <c:pt idx="3472">
                  <c:v>20.074000000000002</c:v>
                </c:pt>
                <c:pt idx="3473">
                  <c:v>20.084050000000001</c:v>
                </c:pt>
                <c:pt idx="3474">
                  <c:v>20.094175</c:v>
                </c:pt>
                <c:pt idx="3475">
                  <c:v>20.104299999999999</c:v>
                </c:pt>
                <c:pt idx="3476">
                  <c:v>20.114350000000002</c:v>
                </c:pt>
                <c:pt idx="3477">
                  <c:v>20.124475</c:v>
                </c:pt>
                <c:pt idx="3478">
                  <c:v>20.134599999999999</c:v>
                </c:pt>
                <c:pt idx="3479">
                  <c:v>20.144725000000001</c:v>
                </c:pt>
                <c:pt idx="3480">
                  <c:v>20.15485</c:v>
                </c:pt>
                <c:pt idx="3481">
                  <c:v>20.15795</c:v>
                </c:pt>
                <c:pt idx="3482">
                  <c:v>20.161349999999999</c:v>
                </c:pt>
                <c:pt idx="3483">
                  <c:v>20.165074999999998</c:v>
                </c:pt>
                <c:pt idx="3484">
                  <c:v>20.169174999999999</c:v>
                </c:pt>
                <c:pt idx="3485">
                  <c:v>20.1737</c:v>
                </c:pt>
                <c:pt idx="3486">
                  <c:v>20.178674999999998</c:v>
                </c:pt>
                <c:pt idx="3487">
                  <c:v>20.184150000000002</c:v>
                </c:pt>
                <c:pt idx="3488">
                  <c:v>20.190175</c:v>
                </c:pt>
                <c:pt idx="3489">
                  <c:v>20.196774999999999</c:v>
                </c:pt>
                <c:pt idx="3490">
                  <c:v>20.204075</c:v>
                </c:pt>
                <c:pt idx="3491">
                  <c:v>20.212074999999999</c:v>
                </c:pt>
                <c:pt idx="3492">
                  <c:v>20.2209</c:v>
                </c:pt>
                <c:pt idx="3493">
                  <c:v>20.230575000000002</c:v>
                </c:pt>
                <c:pt idx="3494">
                  <c:v>20.240825000000001</c:v>
                </c:pt>
                <c:pt idx="3495">
                  <c:v>20.251175</c:v>
                </c:pt>
                <c:pt idx="3496">
                  <c:v>20.261524999999999</c:v>
                </c:pt>
                <c:pt idx="3497">
                  <c:v>20.271825</c:v>
                </c:pt>
                <c:pt idx="3498">
                  <c:v>20.282225</c:v>
                </c:pt>
                <c:pt idx="3499">
                  <c:v>20.2926</c:v>
                </c:pt>
                <c:pt idx="3500">
                  <c:v>20.302924999999998</c:v>
                </c:pt>
                <c:pt idx="3501">
                  <c:v>20.313300000000002</c:v>
                </c:pt>
                <c:pt idx="3502">
                  <c:v>20.323674999999998</c:v>
                </c:pt>
                <c:pt idx="3503">
                  <c:v>20.334050000000001</c:v>
                </c:pt>
                <c:pt idx="3504">
                  <c:v>20.3444</c:v>
                </c:pt>
                <c:pt idx="3505">
                  <c:v>20.354775</c:v>
                </c:pt>
                <c:pt idx="3506">
                  <c:v>20.36515</c:v>
                </c:pt>
                <c:pt idx="3507">
                  <c:v>20.375499999999999</c:v>
                </c:pt>
                <c:pt idx="3508">
                  <c:v>20.385875000000002</c:v>
                </c:pt>
                <c:pt idx="3509">
                  <c:v>20.396225000000001</c:v>
                </c:pt>
                <c:pt idx="3510">
                  <c:v>20.406575</c:v>
                </c:pt>
                <c:pt idx="3511">
                  <c:v>20.416924999999999</c:v>
                </c:pt>
                <c:pt idx="3512">
                  <c:v>20.427300000000002</c:v>
                </c:pt>
                <c:pt idx="3513">
                  <c:v>20.437649999999998</c:v>
                </c:pt>
                <c:pt idx="3514">
                  <c:v>20.448</c:v>
                </c:pt>
                <c:pt idx="3515">
                  <c:v>20.458349999999999</c:v>
                </c:pt>
                <c:pt idx="3516">
                  <c:v>20.468700000000002</c:v>
                </c:pt>
                <c:pt idx="3517">
                  <c:v>20.479049999999997</c:v>
                </c:pt>
                <c:pt idx="3518">
                  <c:v>20.489425000000001</c:v>
                </c:pt>
                <c:pt idx="3519">
                  <c:v>20.499775</c:v>
                </c:pt>
                <c:pt idx="3520">
                  <c:v>20.510125000000002</c:v>
                </c:pt>
                <c:pt idx="3521">
                  <c:v>20.520499999999998</c:v>
                </c:pt>
                <c:pt idx="3522">
                  <c:v>20.530875000000002</c:v>
                </c:pt>
                <c:pt idx="3523">
                  <c:v>20.541249999999998</c:v>
                </c:pt>
                <c:pt idx="3524">
                  <c:v>20.551649999999999</c:v>
                </c:pt>
                <c:pt idx="3525">
                  <c:v>20.562075</c:v>
                </c:pt>
                <c:pt idx="3526">
                  <c:v>20.572524999999999</c:v>
                </c:pt>
                <c:pt idx="3527">
                  <c:v>20.583000000000002</c:v>
                </c:pt>
                <c:pt idx="3528">
                  <c:v>20.593450000000001</c:v>
                </c:pt>
                <c:pt idx="3529">
                  <c:v>20.603925</c:v>
                </c:pt>
                <c:pt idx="3530">
                  <c:v>20.6144</c:v>
                </c:pt>
                <c:pt idx="3531">
                  <c:v>20.624874999999999</c:v>
                </c:pt>
                <c:pt idx="3532">
                  <c:v>20.635375</c:v>
                </c:pt>
                <c:pt idx="3533">
                  <c:v>20.645849999999999</c:v>
                </c:pt>
                <c:pt idx="3534">
                  <c:v>20.65635</c:v>
                </c:pt>
                <c:pt idx="3535">
                  <c:v>20.666799999999999</c:v>
                </c:pt>
                <c:pt idx="3536">
                  <c:v>20.677275000000002</c:v>
                </c:pt>
                <c:pt idx="3537">
                  <c:v>20.680524999999999</c:v>
                </c:pt>
                <c:pt idx="3538">
                  <c:v>20.684100000000001</c:v>
                </c:pt>
                <c:pt idx="3539">
                  <c:v>20.68805</c:v>
                </c:pt>
                <c:pt idx="3540">
                  <c:v>20.692399999999999</c:v>
                </c:pt>
                <c:pt idx="3541">
                  <c:v>20.697175000000001</c:v>
                </c:pt>
                <c:pt idx="3542">
                  <c:v>20.702424999999998</c:v>
                </c:pt>
                <c:pt idx="3543">
                  <c:v>20.708199999999998</c:v>
                </c:pt>
                <c:pt idx="3544">
                  <c:v>20.714550000000003</c:v>
                </c:pt>
                <c:pt idx="3545">
                  <c:v>20.721550000000001</c:v>
                </c:pt>
                <c:pt idx="3546">
                  <c:v>20.729225</c:v>
                </c:pt>
                <c:pt idx="3547">
                  <c:v>20.732800000000001</c:v>
                </c:pt>
                <c:pt idx="3548">
                  <c:v>20.736725</c:v>
                </c:pt>
                <c:pt idx="3549">
                  <c:v>20.741050000000001</c:v>
                </c:pt>
                <c:pt idx="3550">
                  <c:v>20.745799999999999</c:v>
                </c:pt>
                <c:pt idx="3551">
                  <c:v>20.751025000000002</c:v>
                </c:pt>
                <c:pt idx="3552">
                  <c:v>20.756775000000001</c:v>
                </c:pt>
                <c:pt idx="3553">
                  <c:v>20.763100000000001</c:v>
                </c:pt>
                <c:pt idx="3554">
                  <c:v>20.770050000000001</c:v>
                </c:pt>
                <c:pt idx="3555">
                  <c:v>20.777699999999999</c:v>
                </c:pt>
                <c:pt idx="3556">
                  <c:v>20.786124999999998</c:v>
                </c:pt>
                <c:pt idx="3557">
                  <c:v>20.795400000000001</c:v>
                </c:pt>
                <c:pt idx="3558">
                  <c:v>20.805575000000001</c:v>
                </c:pt>
                <c:pt idx="3559">
                  <c:v>20.816050000000001</c:v>
                </c:pt>
                <c:pt idx="3560">
                  <c:v>20.826499999999999</c:v>
                </c:pt>
                <c:pt idx="3561">
                  <c:v>20.837</c:v>
                </c:pt>
                <c:pt idx="3562">
                  <c:v>20.847474999999999</c:v>
                </c:pt>
                <c:pt idx="3563">
                  <c:v>20.857975</c:v>
                </c:pt>
                <c:pt idx="3564">
                  <c:v>20.868500000000001</c:v>
                </c:pt>
                <c:pt idx="3565">
                  <c:v>20.879025000000002</c:v>
                </c:pt>
                <c:pt idx="3566">
                  <c:v>20.889575000000001</c:v>
                </c:pt>
                <c:pt idx="3567">
                  <c:v>20.900124999999999</c:v>
                </c:pt>
                <c:pt idx="3568">
                  <c:v>20.910699999999999</c:v>
                </c:pt>
                <c:pt idx="3569">
                  <c:v>20.915600000000001</c:v>
                </c:pt>
                <c:pt idx="3570">
                  <c:v>20.920999999999999</c:v>
                </c:pt>
                <c:pt idx="3571">
                  <c:v>20.926949999999998</c:v>
                </c:pt>
                <c:pt idx="3572">
                  <c:v>20.933499999999999</c:v>
                </c:pt>
                <c:pt idx="3573">
                  <c:v>20.9407</c:v>
                </c:pt>
                <c:pt idx="3574">
                  <c:v>20.948599999999999</c:v>
                </c:pt>
                <c:pt idx="3575">
                  <c:v>20.9573</c:v>
                </c:pt>
                <c:pt idx="3576">
                  <c:v>20.966874999999998</c:v>
                </c:pt>
                <c:pt idx="3577">
                  <c:v>20.977425</c:v>
                </c:pt>
                <c:pt idx="3578">
                  <c:v>20.988</c:v>
                </c:pt>
                <c:pt idx="3579">
                  <c:v>20.9986</c:v>
                </c:pt>
                <c:pt idx="3580">
                  <c:v>21.009225000000001</c:v>
                </c:pt>
                <c:pt idx="3581">
                  <c:v>21.019874999999999</c:v>
                </c:pt>
                <c:pt idx="3582">
                  <c:v>21.0305</c:v>
                </c:pt>
                <c:pt idx="3583">
                  <c:v>21.041125000000001</c:v>
                </c:pt>
                <c:pt idx="3584">
                  <c:v>21.051774999999999</c:v>
                </c:pt>
                <c:pt idx="3585">
                  <c:v>21.0624</c:v>
                </c:pt>
                <c:pt idx="3586">
                  <c:v>21.073049999999999</c:v>
                </c:pt>
                <c:pt idx="3587">
                  <c:v>21.0837</c:v>
                </c:pt>
                <c:pt idx="3588">
                  <c:v>21.094350000000002</c:v>
                </c:pt>
                <c:pt idx="3589">
                  <c:v>21.105</c:v>
                </c:pt>
                <c:pt idx="3590">
                  <c:v>21.115675</c:v>
                </c:pt>
                <c:pt idx="3591">
                  <c:v>21.126349999999999</c:v>
                </c:pt>
                <c:pt idx="3592">
                  <c:v>21.137049999999999</c:v>
                </c:pt>
                <c:pt idx="3593">
                  <c:v>21.147750000000002</c:v>
                </c:pt>
                <c:pt idx="3594">
                  <c:v>21.158450000000002</c:v>
                </c:pt>
                <c:pt idx="3595">
                  <c:v>21.169150000000002</c:v>
                </c:pt>
                <c:pt idx="3596">
                  <c:v>21.179850000000002</c:v>
                </c:pt>
                <c:pt idx="3597">
                  <c:v>21.190549999999998</c:v>
                </c:pt>
                <c:pt idx="3598">
                  <c:v>21.201274999999999</c:v>
                </c:pt>
                <c:pt idx="3599">
                  <c:v>21.211974999999999</c:v>
                </c:pt>
                <c:pt idx="3600">
                  <c:v>21.222750000000001</c:v>
                </c:pt>
                <c:pt idx="3601">
                  <c:v>21.233525</c:v>
                </c:pt>
                <c:pt idx="3602">
                  <c:v>21.244325</c:v>
                </c:pt>
                <c:pt idx="3603">
                  <c:v>21.25515</c:v>
                </c:pt>
                <c:pt idx="3604">
                  <c:v>21.266024999999999</c:v>
                </c:pt>
                <c:pt idx="3605">
                  <c:v>21.276900000000001</c:v>
                </c:pt>
                <c:pt idx="3606">
                  <c:v>21.287800000000001</c:v>
                </c:pt>
                <c:pt idx="3607">
                  <c:v>21.298575</c:v>
                </c:pt>
                <c:pt idx="3608">
                  <c:v>21.309325000000001</c:v>
                </c:pt>
                <c:pt idx="3609">
                  <c:v>21.3201</c:v>
                </c:pt>
                <c:pt idx="3610">
                  <c:v>21.330874999999999</c:v>
                </c:pt>
                <c:pt idx="3611">
                  <c:v>21.341725</c:v>
                </c:pt>
                <c:pt idx="3612">
                  <c:v>21.352550000000001</c:v>
                </c:pt>
                <c:pt idx="3613">
                  <c:v>21.363399999999999</c:v>
                </c:pt>
                <c:pt idx="3614">
                  <c:v>21.37425</c:v>
                </c:pt>
                <c:pt idx="3615">
                  <c:v>21.385100000000001</c:v>
                </c:pt>
                <c:pt idx="3616">
                  <c:v>21.395924999999998</c:v>
                </c:pt>
                <c:pt idx="3617">
                  <c:v>21.400725000000001</c:v>
                </c:pt>
                <c:pt idx="3618">
                  <c:v>21.405999999999999</c:v>
                </c:pt>
                <c:pt idx="3619">
                  <c:v>21.411799999999999</c:v>
                </c:pt>
                <c:pt idx="3620">
                  <c:v>21.418200000000002</c:v>
                </c:pt>
                <c:pt idx="3621">
                  <c:v>21.425225000000001</c:v>
                </c:pt>
                <c:pt idx="3622">
                  <c:v>21.432950000000002</c:v>
                </c:pt>
                <c:pt idx="3623">
                  <c:v>21.44145</c:v>
                </c:pt>
                <c:pt idx="3624">
                  <c:v>21.450800000000001</c:v>
                </c:pt>
                <c:pt idx="3625">
                  <c:v>21.461074999999997</c:v>
                </c:pt>
                <c:pt idx="3626">
                  <c:v>21.471799999999998</c:v>
                </c:pt>
                <c:pt idx="3627">
                  <c:v>21.482524999999999</c:v>
                </c:pt>
                <c:pt idx="3628">
                  <c:v>21.493224999999999</c:v>
                </c:pt>
                <c:pt idx="3629">
                  <c:v>21.503924999999999</c:v>
                </c:pt>
                <c:pt idx="3630">
                  <c:v>21.514575000000001</c:v>
                </c:pt>
                <c:pt idx="3631">
                  <c:v>21.5183</c:v>
                </c:pt>
                <c:pt idx="3632">
                  <c:v>21.522400000000001</c:v>
                </c:pt>
                <c:pt idx="3633">
                  <c:v>21.526899999999998</c:v>
                </c:pt>
                <c:pt idx="3634">
                  <c:v>21.531874999999999</c:v>
                </c:pt>
                <c:pt idx="3635">
                  <c:v>21.537324999999999</c:v>
                </c:pt>
                <c:pt idx="3636">
                  <c:v>21.543324999999999</c:v>
                </c:pt>
                <c:pt idx="3637">
                  <c:v>21.549925000000002</c:v>
                </c:pt>
                <c:pt idx="3638">
                  <c:v>21.557200000000002</c:v>
                </c:pt>
                <c:pt idx="3639">
                  <c:v>21.565175</c:v>
                </c:pt>
                <c:pt idx="3640">
                  <c:v>21.57395</c:v>
                </c:pt>
                <c:pt idx="3641">
                  <c:v>21.583625000000001</c:v>
                </c:pt>
                <c:pt idx="3642">
                  <c:v>21.594175</c:v>
                </c:pt>
                <c:pt idx="3643">
                  <c:v>21.604749999999999</c:v>
                </c:pt>
                <c:pt idx="3644">
                  <c:v>21.615300000000001</c:v>
                </c:pt>
                <c:pt idx="3645">
                  <c:v>21.62585</c:v>
                </c:pt>
                <c:pt idx="3646">
                  <c:v>21.636400000000002</c:v>
                </c:pt>
                <c:pt idx="3647">
                  <c:v>21.639949999999999</c:v>
                </c:pt>
                <c:pt idx="3648">
                  <c:v>21.643875000000001</c:v>
                </c:pt>
                <c:pt idx="3649">
                  <c:v>21.648174999999998</c:v>
                </c:pt>
                <c:pt idx="3650">
                  <c:v>21.652925</c:v>
                </c:pt>
                <c:pt idx="3651">
                  <c:v>21.658150000000003</c:v>
                </c:pt>
                <c:pt idx="3652">
                  <c:v>21.663874999999997</c:v>
                </c:pt>
                <c:pt idx="3653">
                  <c:v>21.670200000000001</c:v>
                </c:pt>
                <c:pt idx="3654">
                  <c:v>21.677150000000001</c:v>
                </c:pt>
                <c:pt idx="3655">
                  <c:v>21.684775000000002</c:v>
                </c:pt>
                <c:pt idx="3656">
                  <c:v>21.693175</c:v>
                </c:pt>
                <c:pt idx="3657">
                  <c:v>21.702425000000002</c:v>
                </c:pt>
                <c:pt idx="3658">
                  <c:v>21.712575000000001</c:v>
                </c:pt>
                <c:pt idx="3659">
                  <c:v>21.723125</c:v>
                </c:pt>
                <c:pt idx="3660">
                  <c:v>21.733649999999997</c:v>
                </c:pt>
                <c:pt idx="3661">
                  <c:v>21.744174999999998</c:v>
                </c:pt>
                <c:pt idx="3662">
                  <c:v>21.7547</c:v>
                </c:pt>
                <c:pt idx="3663">
                  <c:v>21.7652</c:v>
                </c:pt>
                <c:pt idx="3664">
                  <c:v>21.775725000000001</c:v>
                </c:pt>
                <c:pt idx="3665">
                  <c:v>21.786225000000002</c:v>
                </c:pt>
                <c:pt idx="3666">
                  <c:v>21.796724999999999</c:v>
                </c:pt>
                <c:pt idx="3667">
                  <c:v>21.80725</c:v>
                </c:pt>
                <c:pt idx="3668">
                  <c:v>21.81775</c:v>
                </c:pt>
                <c:pt idx="3669">
                  <c:v>21.828275000000001</c:v>
                </c:pt>
                <c:pt idx="3670">
                  <c:v>21.838799999999999</c:v>
                </c:pt>
                <c:pt idx="3671">
                  <c:v>21.849325</c:v>
                </c:pt>
                <c:pt idx="3672">
                  <c:v>21.859875000000002</c:v>
                </c:pt>
                <c:pt idx="3673">
                  <c:v>21.8704</c:v>
                </c:pt>
                <c:pt idx="3674">
                  <c:v>21.873525000000001</c:v>
                </c:pt>
                <c:pt idx="3675">
                  <c:v>21.876925</c:v>
                </c:pt>
                <c:pt idx="3676">
                  <c:v>21.880700000000001</c:v>
                </c:pt>
                <c:pt idx="3677">
                  <c:v>21.884824999999999</c:v>
                </c:pt>
                <c:pt idx="3678">
                  <c:v>21.889375000000001</c:v>
                </c:pt>
                <c:pt idx="3679">
                  <c:v>21.894375</c:v>
                </c:pt>
                <c:pt idx="3680">
                  <c:v>21.899899999999999</c:v>
                </c:pt>
                <c:pt idx="3681">
                  <c:v>21.905950000000001</c:v>
                </c:pt>
                <c:pt idx="3682">
                  <c:v>21.912599999999998</c:v>
                </c:pt>
                <c:pt idx="3683">
                  <c:v>21.919925000000003</c:v>
                </c:pt>
                <c:pt idx="3684">
                  <c:v>21.928000000000001</c:v>
                </c:pt>
                <c:pt idx="3685">
                  <c:v>21.93685</c:v>
                </c:pt>
                <c:pt idx="3686">
                  <c:v>21.9466</c:v>
                </c:pt>
                <c:pt idx="3687">
                  <c:v>21.956899999999997</c:v>
                </c:pt>
                <c:pt idx="3688">
                  <c:v>21.967375000000001</c:v>
                </c:pt>
                <c:pt idx="3689">
                  <c:v>21.977399999999999</c:v>
                </c:pt>
                <c:pt idx="3690">
                  <c:v>21.9878</c:v>
                </c:pt>
                <c:pt idx="3691">
                  <c:v>21.998000000000001</c:v>
                </c:pt>
                <c:pt idx="3692">
                  <c:v>22.007999999999999</c:v>
                </c:pt>
                <c:pt idx="3693">
                  <c:v>22.0184</c:v>
                </c:pt>
                <c:pt idx="3694">
                  <c:v>22.028300000000002</c:v>
                </c:pt>
                <c:pt idx="3695">
                  <c:v>22.038225000000001</c:v>
                </c:pt>
                <c:pt idx="3696">
                  <c:v>22.048200000000001</c:v>
                </c:pt>
                <c:pt idx="3697">
                  <c:v>22.0581</c:v>
                </c:pt>
                <c:pt idx="3698">
                  <c:v>22.064624999999999</c:v>
                </c:pt>
                <c:pt idx="3699">
                  <c:v>22.071774999999999</c:v>
                </c:pt>
                <c:pt idx="3700">
                  <c:v>22.079650000000001</c:v>
                </c:pt>
                <c:pt idx="3701">
                  <c:v>22.0883</c:v>
                </c:pt>
                <c:pt idx="3702">
                  <c:v>22.09235</c:v>
                </c:pt>
                <c:pt idx="3703">
                  <c:v>22.096799999999998</c:v>
                </c:pt>
                <c:pt idx="3704">
                  <c:v>22.101699999999997</c:v>
                </c:pt>
                <c:pt idx="3705">
                  <c:v>22.107099999999999</c:v>
                </c:pt>
                <c:pt idx="3706">
                  <c:v>22.113025</c:v>
                </c:pt>
                <c:pt idx="3707">
                  <c:v>22.119524999999999</c:v>
                </c:pt>
                <c:pt idx="3708">
                  <c:v>22.1267</c:v>
                </c:pt>
                <c:pt idx="3709">
                  <c:v>22.134599999999999</c:v>
                </c:pt>
                <c:pt idx="3710">
                  <c:v>22.143275000000003</c:v>
                </c:pt>
                <c:pt idx="3711">
                  <c:v>22.152825</c:v>
                </c:pt>
                <c:pt idx="3712">
                  <c:v>22.163</c:v>
                </c:pt>
                <c:pt idx="3713">
                  <c:v>22.172825</c:v>
                </c:pt>
                <c:pt idx="3714">
                  <c:v>22.183225</c:v>
                </c:pt>
                <c:pt idx="3715">
                  <c:v>22.19295</c:v>
                </c:pt>
                <c:pt idx="3716">
                  <c:v>22.202974999999999</c:v>
                </c:pt>
                <c:pt idx="3717">
                  <c:v>22.212924999999998</c:v>
                </c:pt>
                <c:pt idx="3718">
                  <c:v>22.2227</c:v>
                </c:pt>
                <c:pt idx="3719">
                  <c:v>22.232925000000002</c:v>
                </c:pt>
                <c:pt idx="3720">
                  <c:v>22.242750000000001</c:v>
                </c:pt>
                <c:pt idx="3721">
                  <c:v>22.252749999999999</c:v>
                </c:pt>
                <c:pt idx="3722">
                  <c:v>22.262675000000002</c:v>
                </c:pt>
                <c:pt idx="3723">
                  <c:v>22.272325000000002</c:v>
                </c:pt>
                <c:pt idx="3724">
                  <c:v>22.282325</c:v>
                </c:pt>
                <c:pt idx="3725">
                  <c:v>22.290075000000002</c:v>
                </c:pt>
                <c:pt idx="3726">
                  <c:v>22.298625000000001</c:v>
                </c:pt>
              </c:numCache>
            </c:numRef>
          </c:xVal>
          <c:yVal>
            <c:numRef>
              <c:f>'C05-G2-F1@0.7m'!$D$3:$D$3729</c:f>
              <c:numCache>
                <c:formatCode>0.000</c:formatCode>
                <c:ptCount val="3727"/>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14100000000000534</c:v>
                </c:pt>
                <c:pt idx="189">
                  <c:v>0.85500000000000398</c:v>
                </c:pt>
                <c:pt idx="190">
                  <c:v>3.1670000000000016</c:v>
                </c:pt>
                <c:pt idx="191">
                  <c:v>8.4320000000000022</c:v>
                </c:pt>
                <c:pt idx="192">
                  <c:v>18.308999999999997</c:v>
                </c:pt>
                <c:pt idx="193">
                  <c:v>35.077000000000012</c:v>
                </c:pt>
                <c:pt idx="194">
                  <c:v>60.658000000000001</c:v>
                </c:pt>
                <c:pt idx="195">
                  <c:v>97.10799999999999</c:v>
                </c:pt>
                <c:pt idx="196">
                  <c:v>147.60199999999998</c:v>
                </c:pt>
                <c:pt idx="197">
                  <c:v>213.904</c:v>
                </c:pt>
                <c:pt idx="198">
                  <c:v>295.75299999999999</c:v>
                </c:pt>
                <c:pt idx="199">
                  <c:v>396.399</c:v>
                </c:pt>
                <c:pt idx="200">
                  <c:v>514.21400000000006</c:v>
                </c:pt>
                <c:pt idx="201">
                  <c:v>651.03700000000003</c:v>
                </c:pt>
                <c:pt idx="202">
                  <c:v>804.15700000000004</c:v>
                </c:pt>
                <c:pt idx="203">
                  <c:v>971.69899999999996</c:v>
                </c:pt>
                <c:pt idx="204">
                  <c:v>1155.499</c:v>
                </c:pt>
                <c:pt idx="205">
                  <c:v>1352.2089999999998</c:v>
                </c:pt>
                <c:pt idx="206">
                  <c:v>1563.8789999999999</c:v>
                </c:pt>
                <c:pt idx="207">
                  <c:v>1788.3889999999999</c:v>
                </c:pt>
                <c:pt idx="208">
                  <c:v>2021.079</c:v>
                </c:pt>
                <c:pt idx="209">
                  <c:v>2258.6290000000004</c:v>
                </c:pt>
                <c:pt idx="210">
                  <c:v>2505.9690000000001</c:v>
                </c:pt>
                <c:pt idx="211">
                  <c:v>2772.9590000000003</c:v>
                </c:pt>
                <c:pt idx="212">
                  <c:v>3042.5990000000002</c:v>
                </c:pt>
                <c:pt idx="213">
                  <c:v>3320.7890000000002</c:v>
                </c:pt>
                <c:pt idx="214">
                  <c:v>3615.3590000000004</c:v>
                </c:pt>
                <c:pt idx="215">
                  <c:v>3928.1290000000004</c:v>
                </c:pt>
                <c:pt idx="216">
                  <c:v>4234.3389999999999</c:v>
                </c:pt>
                <c:pt idx="217">
                  <c:v>4542.9589999999998</c:v>
                </c:pt>
                <c:pt idx="218">
                  <c:v>4861.0690000000004</c:v>
                </c:pt>
                <c:pt idx="219">
                  <c:v>5192.0290000000005</c:v>
                </c:pt>
                <c:pt idx="220">
                  <c:v>5521.3190000000004</c:v>
                </c:pt>
                <c:pt idx="221">
                  <c:v>5848.4090000000006</c:v>
                </c:pt>
                <c:pt idx="222">
                  <c:v>6170.5690000000004</c:v>
                </c:pt>
                <c:pt idx="223">
                  <c:v>6487.5389999999998</c:v>
                </c:pt>
                <c:pt idx="224">
                  <c:v>6790.1990000000005</c:v>
                </c:pt>
                <c:pt idx="225">
                  <c:v>7087.1289999999999</c:v>
                </c:pt>
                <c:pt idx="226">
                  <c:v>7378.6890000000003</c:v>
                </c:pt>
                <c:pt idx="227">
                  <c:v>7645.7190000000001</c:v>
                </c:pt>
                <c:pt idx="228">
                  <c:v>7870.9090000000006</c:v>
                </c:pt>
                <c:pt idx="229">
                  <c:v>8071.4790000000003</c:v>
                </c:pt>
                <c:pt idx="230">
                  <c:v>8255.3089999999993</c:v>
                </c:pt>
                <c:pt idx="231">
                  <c:v>8416.7489999999998</c:v>
                </c:pt>
                <c:pt idx="232">
                  <c:v>8557.9290000000001</c:v>
                </c:pt>
                <c:pt idx="233">
                  <c:v>8675.5889999999999</c:v>
                </c:pt>
                <c:pt idx="234">
                  <c:v>8768.4390000000003</c:v>
                </c:pt>
                <c:pt idx="235">
                  <c:v>8840.8490000000002</c:v>
                </c:pt>
                <c:pt idx="236">
                  <c:v>8889.7289999999994</c:v>
                </c:pt>
                <c:pt idx="237">
                  <c:v>8923.5990000000002</c:v>
                </c:pt>
                <c:pt idx="238">
                  <c:v>8938.1489999999994</c:v>
                </c:pt>
                <c:pt idx="239">
                  <c:v>8936.4490000000005</c:v>
                </c:pt>
                <c:pt idx="240">
                  <c:v>8920.7790000000005</c:v>
                </c:pt>
                <c:pt idx="241">
                  <c:v>8877.5789999999997</c:v>
                </c:pt>
                <c:pt idx="242">
                  <c:v>8851.6990000000005</c:v>
                </c:pt>
                <c:pt idx="243">
                  <c:v>8821.8389999999999</c:v>
                </c:pt>
                <c:pt idx="244">
                  <c:v>8781.9290000000001</c:v>
                </c:pt>
                <c:pt idx="245">
                  <c:v>8727.1790000000001</c:v>
                </c:pt>
                <c:pt idx="246">
                  <c:v>8659.969000000001</c:v>
                </c:pt>
                <c:pt idx="247">
                  <c:v>8579.009</c:v>
                </c:pt>
                <c:pt idx="248">
                  <c:v>8487.9889999999996</c:v>
                </c:pt>
                <c:pt idx="249">
                  <c:v>8391.6689999999999</c:v>
                </c:pt>
                <c:pt idx="250">
                  <c:v>8294.0889999999999</c:v>
                </c:pt>
                <c:pt idx="251">
                  <c:v>8191.7090000000007</c:v>
                </c:pt>
                <c:pt idx="252">
                  <c:v>8086.1790000000001</c:v>
                </c:pt>
                <c:pt idx="253">
                  <c:v>7980.2190000000001</c:v>
                </c:pt>
                <c:pt idx="254">
                  <c:v>7872.4890000000005</c:v>
                </c:pt>
                <c:pt idx="255">
                  <c:v>7758.9589999999998</c:v>
                </c:pt>
                <c:pt idx="256">
                  <c:v>7649.4989999999998</c:v>
                </c:pt>
                <c:pt idx="257">
                  <c:v>7541.4290000000001</c:v>
                </c:pt>
                <c:pt idx="258">
                  <c:v>7436.9090000000006</c:v>
                </c:pt>
                <c:pt idx="259">
                  <c:v>7322.2290000000003</c:v>
                </c:pt>
                <c:pt idx="260">
                  <c:v>7213.8690000000006</c:v>
                </c:pt>
                <c:pt idx="261">
                  <c:v>7103.8190000000004</c:v>
                </c:pt>
                <c:pt idx="262">
                  <c:v>7000.6689999999999</c:v>
                </c:pt>
                <c:pt idx="263">
                  <c:v>6899.4989999999998</c:v>
                </c:pt>
                <c:pt idx="264">
                  <c:v>6800.1790000000001</c:v>
                </c:pt>
                <c:pt idx="265">
                  <c:v>6705.7290000000003</c:v>
                </c:pt>
                <c:pt idx="266">
                  <c:v>6616.4589999999998</c:v>
                </c:pt>
                <c:pt idx="267">
                  <c:v>6532.1790000000001</c:v>
                </c:pt>
                <c:pt idx="268">
                  <c:v>6451.9890000000005</c:v>
                </c:pt>
                <c:pt idx="269">
                  <c:v>6379.7290000000003</c:v>
                </c:pt>
                <c:pt idx="270">
                  <c:v>6315.6890000000003</c:v>
                </c:pt>
                <c:pt idx="271">
                  <c:v>6260.5990000000002</c:v>
                </c:pt>
                <c:pt idx="272">
                  <c:v>6212.6790000000001</c:v>
                </c:pt>
                <c:pt idx="273">
                  <c:v>6179.5389999999998</c:v>
                </c:pt>
                <c:pt idx="274">
                  <c:v>6147.4890000000005</c:v>
                </c:pt>
                <c:pt idx="275">
                  <c:v>6115.8289999999997</c:v>
                </c:pt>
                <c:pt idx="276">
                  <c:v>6084.3090000000002</c:v>
                </c:pt>
                <c:pt idx="277">
                  <c:v>6055.4989999999998</c:v>
                </c:pt>
                <c:pt idx="278">
                  <c:v>6030.4790000000003</c:v>
                </c:pt>
                <c:pt idx="279">
                  <c:v>6007.1490000000003</c:v>
                </c:pt>
                <c:pt idx="280">
                  <c:v>5989.2089999999998</c:v>
                </c:pt>
                <c:pt idx="281">
                  <c:v>5971.7889999999998</c:v>
                </c:pt>
                <c:pt idx="282">
                  <c:v>5954.0889999999999</c:v>
                </c:pt>
                <c:pt idx="283">
                  <c:v>5937.3090000000002</c:v>
                </c:pt>
                <c:pt idx="284">
                  <c:v>5920.0389999999998</c:v>
                </c:pt>
                <c:pt idx="285">
                  <c:v>5902.5389999999998</c:v>
                </c:pt>
                <c:pt idx="286">
                  <c:v>5883.6689999999999</c:v>
                </c:pt>
                <c:pt idx="287">
                  <c:v>5863.9090000000006</c:v>
                </c:pt>
                <c:pt idx="288">
                  <c:v>5836.3389999999999</c:v>
                </c:pt>
                <c:pt idx="289">
                  <c:v>5812.1490000000003</c:v>
                </c:pt>
                <c:pt idx="290">
                  <c:v>5788.6590000000006</c:v>
                </c:pt>
                <c:pt idx="291">
                  <c:v>5764.5290000000005</c:v>
                </c:pt>
                <c:pt idx="292">
                  <c:v>5742.7889999999998</c:v>
                </c:pt>
                <c:pt idx="293">
                  <c:v>5723.6590000000006</c:v>
                </c:pt>
                <c:pt idx="294">
                  <c:v>5706.4589999999998</c:v>
                </c:pt>
                <c:pt idx="295">
                  <c:v>5689.3389999999999</c:v>
                </c:pt>
                <c:pt idx="296">
                  <c:v>5671.8990000000003</c:v>
                </c:pt>
                <c:pt idx="297">
                  <c:v>5654.549</c:v>
                </c:pt>
                <c:pt idx="298">
                  <c:v>5637.2690000000002</c:v>
                </c:pt>
                <c:pt idx="299">
                  <c:v>5618.8389999999999</c:v>
                </c:pt>
                <c:pt idx="300">
                  <c:v>5599.9790000000003</c:v>
                </c:pt>
                <c:pt idx="301">
                  <c:v>5581.3789999999999</c:v>
                </c:pt>
                <c:pt idx="302">
                  <c:v>5562.5590000000002</c:v>
                </c:pt>
                <c:pt idx="303">
                  <c:v>5541.3789999999999</c:v>
                </c:pt>
                <c:pt idx="304">
                  <c:v>5519.549</c:v>
                </c:pt>
                <c:pt idx="305">
                  <c:v>5500.2790000000005</c:v>
                </c:pt>
                <c:pt idx="306">
                  <c:v>5479.8890000000001</c:v>
                </c:pt>
                <c:pt idx="307">
                  <c:v>5458.4090000000006</c:v>
                </c:pt>
                <c:pt idx="308">
                  <c:v>5434.1190000000006</c:v>
                </c:pt>
                <c:pt idx="309">
                  <c:v>5408.9290000000001</c:v>
                </c:pt>
                <c:pt idx="310">
                  <c:v>5384.5190000000002</c:v>
                </c:pt>
                <c:pt idx="311">
                  <c:v>5359.9989999999998</c:v>
                </c:pt>
                <c:pt idx="312">
                  <c:v>5335.3990000000003</c:v>
                </c:pt>
                <c:pt idx="313">
                  <c:v>5310.6890000000003</c:v>
                </c:pt>
                <c:pt idx="314">
                  <c:v>5285.1990000000005</c:v>
                </c:pt>
                <c:pt idx="315">
                  <c:v>5260.0789999999997</c:v>
                </c:pt>
                <c:pt idx="316">
                  <c:v>5236.1590000000006</c:v>
                </c:pt>
                <c:pt idx="317">
                  <c:v>5211.7790000000005</c:v>
                </c:pt>
                <c:pt idx="318">
                  <c:v>5186.4890000000005</c:v>
                </c:pt>
                <c:pt idx="319">
                  <c:v>5161.6390000000001</c:v>
                </c:pt>
                <c:pt idx="320">
                  <c:v>5137.1990000000005</c:v>
                </c:pt>
                <c:pt idx="321">
                  <c:v>5112.6689999999999</c:v>
                </c:pt>
                <c:pt idx="322">
                  <c:v>5085.7089999999998</c:v>
                </c:pt>
                <c:pt idx="323">
                  <c:v>5058.4790000000003</c:v>
                </c:pt>
                <c:pt idx="324">
                  <c:v>5033.799</c:v>
                </c:pt>
                <c:pt idx="325">
                  <c:v>5009.3690000000006</c:v>
                </c:pt>
                <c:pt idx="326">
                  <c:v>4984.7889999999998</c:v>
                </c:pt>
                <c:pt idx="327">
                  <c:v>4957.8190000000004</c:v>
                </c:pt>
                <c:pt idx="328">
                  <c:v>4931.1990000000005</c:v>
                </c:pt>
                <c:pt idx="329">
                  <c:v>4905.3890000000001</c:v>
                </c:pt>
                <c:pt idx="330">
                  <c:v>4880.3190000000004</c:v>
                </c:pt>
                <c:pt idx="331">
                  <c:v>4855.8990000000003</c:v>
                </c:pt>
                <c:pt idx="332">
                  <c:v>4832.4989999999998</c:v>
                </c:pt>
                <c:pt idx="333">
                  <c:v>4808.4390000000003</c:v>
                </c:pt>
                <c:pt idx="334">
                  <c:v>4785.1590000000006</c:v>
                </c:pt>
                <c:pt idx="335">
                  <c:v>4762.9090000000006</c:v>
                </c:pt>
                <c:pt idx="336">
                  <c:v>4740.1790000000001</c:v>
                </c:pt>
                <c:pt idx="337">
                  <c:v>4716.9790000000003</c:v>
                </c:pt>
                <c:pt idx="338">
                  <c:v>4694.2790000000005</c:v>
                </c:pt>
                <c:pt idx="339">
                  <c:v>4671.4989999999998</c:v>
                </c:pt>
                <c:pt idx="340">
                  <c:v>4646.2489999999998</c:v>
                </c:pt>
                <c:pt idx="341">
                  <c:v>4620.9189999999999</c:v>
                </c:pt>
                <c:pt idx="342">
                  <c:v>4597.4490000000005</c:v>
                </c:pt>
                <c:pt idx="343">
                  <c:v>4574.2790000000005</c:v>
                </c:pt>
                <c:pt idx="344">
                  <c:v>4550.7889999999998</c:v>
                </c:pt>
                <c:pt idx="345">
                  <c:v>4524.8090000000002</c:v>
                </c:pt>
                <c:pt idx="346">
                  <c:v>4498.9690000000001</c:v>
                </c:pt>
                <c:pt idx="347">
                  <c:v>4475.299</c:v>
                </c:pt>
                <c:pt idx="348">
                  <c:v>4452.0889999999999</c:v>
                </c:pt>
                <c:pt idx="349">
                  <c:v>4428.5990000000002</c:v>
                </c:pt>
                <c:pt idx="350">
                  <c:v>4403.7390000000005</c:v>
                </c:pt>
                <c:pt idx="351">
                  <c:v>4379.9790000000003</c:v>
                </c:pt>
                <c:pt idx="352">
                  <c:v>4356.7089999999998</c:v>
                </c:pt>
                <c:pt idx="353">
                  <c:v>4334.2190000000001</c:v>
                </c:pt>
                <c:pt idx="354">
                  <c:v>4311.2190000000001</c:v>
                </c:pt>
                <c:pt idx="355">
                  <c:v>4287.8190000000004</c:v>
                </c:pt>
                <c:pt idx="356">
                  <c:v>4265.5389999999998</c:v>
                </c:pt>
                <c:pt idx="357">
                  <c:v>4243.8590000000004</c:v>
                </c:pt>
                <c:pt idx="358">
                  <c:v>4220.3789999999999</c:v>
                </c:pt>
                <c:pt idx="359">
                  <c:v>4197.5889999999999</c:v>
                </c:pt>
                <c:pt idx="360">
                  <c:v>4176.4690000000001</c:v>
                </c:pt>
                <c:pt idx="361">
                  <c:v>4154.8590000000004</c:v>
                </c:pt>
                <c:pt idx="362">
                  <c:v>4133.0389999999998</c:v>
                </c:pt>
                <c:pt idx="363">
                  <c:v>4108.7889999999998</c:v>
                </c:pt>
                <c:pt idx="364">
                  <c:v>4085.049</c:v>
                </c:pt>
                <c:pt idx="365">
                  <c:v>4061.4890000000005</c:v>
                </c:pt>
                <c:pt idx="366">
                  <c:v>4037.8990000000003</c:v>
                </c:pt>
                <c:pt idx="367">
                  <c:v>4014.5389999999998</c:v>
                </c:pt>
                <c:pt idx="368">
                  <c:v>3990.569</c:v>
                </c:pt>
                <c:pt idx="369">
                  <c:v>3969.4990000000003</c:v>
                </c:pt>
                <c:pt idx="370">
                  <c:v>3947.6190000000001</c:v>
                </c:pt>
                <c:pt idx="371">
                  <c:v>3923.759</c:v>
                </c:pt>
                <c:pt idx="372">
                  <c:v>3899.9090000000001</c:v>
                </c:pt>
                <c:pt idx="373">
                  <c:v>3876.3389999999999</c:v>
                </c:pt>
                <c:pt idx="374">
                  <c:v>3852.5590000000002</c:v>
                </c:pt>
                <c:pt idx="375">
                  <c:v>3826.2690000000002</c:v>
                </c:pt>
                <c:pt idx="376">
                  <c:v>3802.0390000000002</c:v>
                </c:pt>
                <c:pt idx="377">
                  <c:v>3780.6490000000003</c:v>
                </c:pt>
                <c:pt idx="378">
                  <c:v>3758.7190000000001</c:v>
                </c:pt>
                <c:pt idx="379">
                  <c:v>3735.9790000000003</c:v>
                </c:pt>
                <c:pt idx="380">
                  <c:v>3712.4390000000003</c:v>
                </c:pt>
                <c:pt idx="381">
                  <c:v>3688.799</c:v>
                </c:pt>
                <c:pt idx="382">
                  <c:v>3664.319</c:v>
                </c:pt>
                <c:pt idx="383">
                  <c:v>3638.759</c:v>
                </c:pt>
                <c:pt idx="384">
                  <c:v>3613.239</c:v>
                </c:pt>
                <c:pt idx="385">
                  <c:v>3587.4590000000003</c:v>
                </c:pt>
                <c:pt idx="386">
                  <c:v>3562.989</c:v>
                </c:pt>
                <c:pt idx="387">
                  <c:v>3537.4290000000001</c:v>
                </c:pt>
                <c:pt idx="388">
                  <c:v>3514.4790000000003</c:v>
                </c:pt>
                <c:pt idx="389">
                  <c:v>3493.3090000000002</c:v>
                </c:pt>
                <c:pt idx="390">
                  <c:v>3471.4190000000003</c:v>
                </c:pt>
                <c:pt idx="391">
                  <c:v>3448.8389999999999</c:v>
                </c:pt>
                <c:pt idx="392">
                  <c:v>3425.2490000000003</c:v>
                </c:pt>
                <c:pt idx="393">
                  <c:v>3402.319</c:v>
                </c:pt>
                <c:pt idx="394">
                  <c:v>3380.009</c:v>
                </c:pt>
                <c:pt idx="395">
                  <c:v>3358.6190000000001</c:v>
                </c:pt>
                <c:pt idx="396">
                  <c:v>3336.9590000000003</c:v>
                </c:pt>
                <c:pt idx="397">
                  <c:v>3315.7490000000003</c:v>
                </c:pt>
                <c:pt idx="398">
                  <c:v>3293.8490000000002</c:v>
                </c:pt>
                <c:pt idx="399">
                  <c:v>3270.3090000000002</c:v>
                </c:pt>
                <c:pt idx="400">
                  <c:v>3246.1190000000001</c:v>
                </c:pt>
                <c:pt idx="401">
                  <c:v>3221.6290000000004</c:v>
                </c:pt>
                <c:pt idx="402">
                  <c:v>3197.5790000000002</c:v>
                </c:pt>
                <c:pt idx="403">
                  <c:v>3172.6990000000001</c:v>
                </c:pt>
                <c:pt idx="404">
                  <c:v>3148.779</c:v>
                </c:pt>
                <c:pt idx="405">
                  <c:v>3124.779</c:v>
                </c:pt>
                <c:pt idx="406">
                  <c:v>3101.319</c:v>
                </c:pt>
                <c:pt idx="407">
                  <c:v>3077.9390000000003</c:v>
                </c:pt>
                <c:pt idx="408">
                  <c:v>3055.8290000000002</c:v>
                </c:pt>
                <c:pt idx="409">
                  <c:v>3034.8790000000004</c:v>
                </c:pt>
                <c:pt idx="410">
                  <c:v>3014.7190000000001</c:v>
                </c:pt>
                <c:pt idx="411">
                  <c:v>2994.4390000000003</c:v>
                </c:pt>
                <c:pt idx="412">
                  <c:v>2974.799</c:v>
                </c:pt>
                <c:pt idx="413">
                  <c:v>2955.7490000000003</c:v>
                </c:pt>
                <c:pt idx="414">
                  <c:v>2939.3890000000001</c:v>
                </c:pt>
                <c:pt idx="415">
                  <c:v>2921.489</c:v>
                </c:pt>
                <c:pt idx="416">
                  <c:v>2902.4090000000001</c:v>
                </c:pt>
                <c:pt idx="417">
                  <c:v>2883.7490000000003</c:v>
                </c:pt>
                <c:pt idx="418">
                  <c:v>2864.3790000000004</c:v>
                </c:pt>
                <c:pt idx="419">
                  <c:v>2844.7690000000002</c:v>
                </c:pt>
                <c:pt idx="420">
                  <c:v>2825.6890000000003</c:v>
                </c:pt>
                <c:pt idx="421">
                  <c:v>2806.9790000000003</c:v>
                </c:pt>
                <c:pt idx="422">
                  <c:v>2787.1390000000001</c:v>
                </c:pt>
                <c:pt idx="423">
                  <c:v>2767.1090000000004</c:v>
                </c:pt>
                <c:pt idx="424">
                  <c:v>2748.0790000000002</c:v>
                </c:pt>
                <c:pt idx="425">
                  <c:v>2729.069</c:v>
                </c:pt>
                <c:pt idx="426">
                  <c:v>2709.8690000000001</c:v>
                </c:pt>
                <c:pt idx="427">
                  <c:v>2691.2090000000003</c:v>
                </c:pt>
                <c:pt idx="428">
                  <c:v>2671.9790000000003</c:v>
                </c:pt>
                <c:pt idx="429">
                  <c:v>2652.4590000000003</c:v>
                </c:pt>
                <c:pt idx="430">
                  <c:v>2632.8890000000001</c:v>
                </c:pt>
                <c:pt idx="431">
                  <c:v>2614.009</c:v>
                </c:pt>
                <c:pt idx="432">
                  <c:v>2594.2890000000002</c:v>
                </c:pt>
                <c:pt idx="433">
                  <c:v>2575.4190000000003</c:v>
                </c:pt>
                <c:pt idx="434">
                  <c:v>2557.0889999999999</c:v>
                </c:pt>
                <c:pt idx="435">
                  <c:v>2538.489</c:v>
                </c:pt>
                <c:pt idx="436">
                  <c:v>2519.1890000000003</c:v>
                </c:pt>
                <c:pt idx="437">
                  <c:v>2500.1190000000001</c:v>
                </c:pt>
                <c:pt idx="438">
                  <c:v>2481.6190000000001</c:v>
                </c:pt>
                <c:pt idx="439">
                  <c:v>2462.6590000000001</c:v>
                </c:pt>
                <c:pt idx="440">
                  <c:v>2443.759</c:v>
                </c:pt>
                <c:pt idx="441">
                  <c:v>2425.6790000000001</c:v>
                </c:pt>
                <c:pt idx="442">
                  <c:v>2407.3690000000001</c:v>
                </c:pt>
                <c:pt idx="443">
                  <c:v>2388.4390000000003</c:v>
                </c:pt>
                <c:pt idx="444">
                  <c:v>2370.4190000000003</c:v>
                </c:pt>
                <c:pt idx="445">
                  <c:v>2351.9190000000003</c:v>
                </c:pt>
                <c:pt idx="446">
                  <c:v>2332.989</c:v>
                </c:pt>
                <c:pt idx="447">
                  <c:v>2314.6790000000001</c:v>
                </c:pt>
                <c:pt idx="448">
                  <c:v>2296.5190000000002</c:v>
                </c:pt>
                <c:pt idx="449">
                  <c:v>2277.8690000000001</c:v>
                </c:pt>
                <c:pt idx="450">
                  <c:v>2259.1890000000003</c:v>
                </c:pt>
                <c:pt idx="451">
                  <c:v>2243.2490000000003</c:v>
                </c:pt>
                <c:pt idx="452">
                  <c:v>2225.799</c:v>
                </c:pt>
                <c:pt idx="453">
                  <c:v>2207.7690000000002</c:v>
                </c:pt>
                <c:pt idx="454">
                  <c:v>2190.259</c:v>
                </c:pt>
                <c:pt idx="455">
                  <c:v>2172.5790000000002</c:v>
                </c:pt>
                <c:pt idx="456">
                  <c:v>2154.6790000000001</c:v>
                </c:pt>
                <c:pt idx="457">
                  <c:v>2137.1190000000001</c:v>
                </c:pt>
                <c:pt idx="458">
                  <c:v>2119.3290000000002</c:v>
                </c:pt>
                <c:pt idx="459">
                  <c:v>2101.9790000000003</c:v>
                </c:pt>
                <c:pt idx="460">
                  <c:v>2088.5190000000002</c:v>
                </c:pt>
                <c:pt idx="461">
                  <c:v>2073.799</c:v>
                </c:pt>
                <c:pt idx="462">
                  <c:v>2057.739</c:v>
                </c:pt>
                <c:pt idx="463">
                  <c:v>2045.1789999999999</c:v>
                </c:pt>
                <c:pt idx="464">
                  <c:v>2031.4889999999998</c:v>
                </c:pt>
                <c:pt idx="465">
                  <c:v>2016.4889999999998</c:v>
                </c:pt>
                <c:pt idx="466">
                  <c:v>2003.5089999999998</c:v>
                </c:pt>
                <c:pt idx="467">
                  <c:v>1989.3389999999997</c:v>
                </c:pt>
                <c:pt idx="468">
                  <c:v>1973.809</c:v>
                </c:pt>
                <c:pt idx="469">
                  <c:v>1957.4190000000001</c:v>
                </c:pt>
                <c:pt idx="470">
                  <c:v>1944.759</c:v>
                </c:pt>
                <c:pt idx="471">
                  <c:v>1933.309</c:v>
                </c:pt>
                <c:pt idx="472">
                  <c:v>1922.759</c:v>
                </c:pt>
                <c:pt idx="473">
                  <c:v>1911.1489999999999</c:v>
                </c:pt>
                <c:pt idx="474">
                  <c:v>1898.4689999999998</c:v>
                </c:pt>
                <c:pt idx="475">
                  <c:v>1884.569</c:v>
                </c:pt>
                <c:pt idx="476">
                  <c:v>1869.3989999999999</c:v>
                </c:pt>
                <c:pt idx="477">
                  <c:v>1853.6189999999999</c:v>
                </c:pt>
                <c:pt idx="478">
                  <c:v>1836.9189999999999</c:v>
                </c:pt>
                <c:pt idx="479">
                  <c:v>1820.9689999999998</c:v>
                </c:pt>
                <c:pt idx="480">
                  <c:v>1804.3889999999999</c:v>
                </c:pt>
                <c:pt idx="481">
                  <c:v>1788.4189999999999</c:v>
                </c:pt>
                <c:pt idx="482">
                  <c:v>1778.3889999999999</c:v>
                </c:pt>
                <c:pt idx="483">
                  <c:v>1767.489</c:v>
                </c:pt>
                <c:pt idx="484">
                  <c:v>1755.509</c:v>
                </c:pt>
                <c:pt idx="485">
                  <c:v>1742.4189999999999</c:v>
                </c:pt>
                <c:pt idx="486">
                  <c:v>1731.279</c:v>
                </c:pt>
                <c:pt idx="487">
                  <c:v>1719.049</c:v>
                </c:pt>
                <c:pt idx="488">
                  <c:v>1709.6089999999999</c:v>
                </c:pt>
                <c:pt idx="489">
                  <c:v>1699.319</c:v>
                </c:pt>
                <c:pt idx="490">
                  <c:v>1688.019</c:v>
                </c:pt>
                <c:pt idx="491">
                  <c:v>1675.779</c:v>
                </c:pt>
                <c:pt idx="492">
                  <c:v>1663.789</c:v>
                </c:pt>
                <c:pt idx="493">
                  <c:v>1651.079</c:v>
                </c:pt>
                <c:pt idx="494">
                  <c:v>1638.8789999999999</c:v>
                </c:pt>
                <c:pt idx="495">
                  <c:v>1627.1389999999999</c:v>
                </c:pt>
                <c:pt idx="496">
                  <c:v>1615.3589999999999</c:v>
                </c:pt>
                <c:pt idx="497">
                  <c:v>1603.1989999999998</c:v>
                </c:pt>
                <c:pt idx="498">
                  <c:v>1591.0889999999999</c:v>
                </c:pt>
                <c:pt idx="499">
                  <c:v>1579.269</c:v>
                </c:pt>
                <c:pt idx="500">
                  <c:v>1567.249</c:v>
                </c:pt>
                <c:pt idx="501">
                  <c:v>1555.299</c:v>
                </c:pt>
                <c:pt idx="502">
                  <c:v>1543.1489999999999</c:v>
                </c:pt>
                <c:pt idx="503">
                  <c:v>1530.8789999999999</c:v>
                </c:pt>
                <c:pt idx="504">
                  <c:v>1518.4589999999998</c:v>
                </c:pt>
                <c:pt idx="505">
                  <c:v>1506.8689999999999</c:v>
                </c:pt>
                <c:pt idx="506">
                  <c:v>1495.7189999999998</c:v>
                </c:pt>
                <c:pt idx="507">
                  <c:v>1484.2189999999998</c:v>
                </c:pt>
                <c:pt idx="508">
                  <c:v>1473.1889999999999</c:v>
                </c:pt>
                <c:pt idx="509">
                  <c:v>1461.829</c:v>
                </c:pt>
                <c:pt idx="510">
                  <c:v>1450.739</c:v>
                </c:pt>
                <c:pt idx="511">
                  <c:v>1440.019</c:v>
                </c:pt>
                <c:pt idx="512">
                  <c:v>1429.529</c:v>
                </c:pt>
                <c:pt idx="513">
                  <c:v>1419.1289999999999</c:v>
                </c:pt>
                <c:pt idx="514">
                  <c:v>1408.6389999999999</c:v>
                </c:pt>
                <c:pt idx="515">
                  <c:v>1400.3689999999999</c:v>
                </c:pt>
                <c:pt idx="516">
                  <c:v>1391.289</c:v>
                </c:pt>
                <c:pt idx="517">
                  <c:v>1381.3789999999999</c:v>
                </c:pt>
                <c:pt idx="518">
                  <c:v>1371.5889999999999</c:v>
                </c:pt>
                <c:pt idx="519">
                  <c:v>1362.559</c:v>
                </c:pt>
                <c:pt idx="520">
                  <c:v>1353.579</c:v>
                </c:pt>
                <c:pt idx="521">
                  <c:v>1344.299</c:v>
                </c:pt>
                <c:pt idx="522">
                  <c:v>1334.4589999999998</c:v>
                </c:pt>
                <c:pt idx="523">
                  <c:v>1324.0889999999999</c:v>
                </c:pt>
                <c:pt idx="524">
                  <c:v>1314.1289999999999</c:v>
                </c:pt>
                <c:pt idx="525">
                  <c:v>1304.3789999999999</c:v>
                </c:pt>
                <c:pt idx="526">
                  <c:v>1294.5889999999999</c:v>
                </c:pt>
                <c:pt idx="527">
                  <c:v>1284.4589999999998</c:v>
                </c:pt>
                <c:pt idx="528">
                  <c:v>1274.0989999999999</c:v>
                </c:pt>
                <c:pt idx="529">
                  <c:v>1264.039</c:v>
                </c:pt>
                <c:pt idx="530">
                  <c:v>1253.6189999999999</c:v>
                </c:pt>
                <c:pt idx="531">
                  <c:v>1243.1789999999999</c:v>
                </c:pt>
                <c:pt idx="532">
                  <c:v>1233.809</c:v>
                </c:pt>
                <c:pt idx="533">
                  <c:v>1225.019</c:v>
                </c:pt>
                <c:pt idx="534">
                  <c:v>1216.3889999999999</c:v>
                </c:pt>
                <c:pt idx="535">
                  <c:v>1207.6489999999999</c:v>
                </c:pt>
                <c:pt idx="536">
                  <c:v>1198.4589999999998</c:v>
                </c:pt>
                <c:pt idx="537">
                  <c:v>1188.7189999999998</c:v>
                </c:pt>
                <c:pt idx="538">
                  <c:v>1179.0889999999999</c:v>
                </c:pt>
                <c:pt idx="539">
                  <c:v>1169.8389999999999</c:v>
                </c:pt>
                <c:pt idx="540">
                  <c:v>1160.549</c:v>
                </c:pt>
                <c:pt idx="541">
                  <c:v>1151.289</c:v>
                </c:pt>
                <c:pt idx="542">
                  <c:v>1142.789</c:v>
                </c:pt>
                <c:pt idx="543">
                  <c:v>1134.549</c:v>
                </c:pt>
                <c:pt idx="544">
                  <c:v>1126.259</c:v>
                </c:pt>
                <c:pt idx="545">
                  <c:v>1117.9389999999999</c:v>
                </c:pt>
                <c:pt idx="546">
                  <c:v>1109.1589999999999</c:v>
                </c:pt>
                <c:pt idx="547">
                  <c:v>1100.9389999999999</c:v>
                </c:pt>
                <c:pt idx="548">
                  <c:v>1093.029</c:v>
                </c:pt>
                <c:pt idx="549">
                  <c:v>1084.9189999999999</c:v>
                </c:pt>
                <c:pt idx="550">
                  <c:v>1076.519</c:v>
                </c:pt>
                <c:pt idx="551">
                  <c:v>1068.1989999999998</c:v>
                </c:pt>
                <c:pt idx="552">
                  <c:v>1059.6889999999999</c:v>
                </c:pt>
                <c:pt idx="553">
                  <c:v>1051.069</c:v>
                </c:pt>
                <c:pt idx="554">
                  <c:v>1042.769</c:v>
                </c:pt>
                <c:pt idx="555">
                  <c:v>1034.3689999999999</c:v>
                </c:pt>
                <c:pt idx="556">
                  <c:v>1025.519</c:v>
                </c:pt>
                <c:pt idx="557">
                  <c:v>1017.7990000000001</c:v>
                </c:pt>
                <c:pt idx="558">
                  <c:v>1010.4589999999999</c:v>
                </c:pt>
                <c:pt idx="559">
                  <c:v>1003.179</c:v>
                </c:pt>
                <c:pt idx="560">
                  <c:v>995.56900000000007</c:v>
                </c:pt>
                <c:pt idx="561">
                  <c:v>987.75900000000013</c:v>
                </c:pt>
                <c:pt idx="562">
                  <c:v>979.97900000000016</c:v>
                </c:pt>
                <c:pt idx="563">
                  <c:v>972.47900000000016</c:v>
                </c:pt>
                <c:pt idx="564">
                  <c:v>965.06900000000007</c:v>
                </c:pt>
                <c:pt idx="565">
                  <c:v>957.44899999999996</c:v>
                </c:pt>
                <c:pt idx="566">
                  <c:v>949.55900000000008</c:v>
                </c:pt>
                <c:pt idx="567">
                  <c:v>941.63900000000001</c:v>
                </c:pt>
                <c:pt idx="568">
                  <c:v>934.07900000000006</c:v>
                </c:pt>
                <c:pt idx="569">
                  <c:v>926.76900000000012</c:v>
                </c:pt>
                <c:pt idx="570">
                  <c:v>919.23900000000003</c:v>
                </c:pt>
                <c:pt idx="571">
                  <c:v>911.62900000000002</c:v>
                </c:pt>
                <c:pt idx="572">
                  <c:v>903.68900000000008</c:v>
                </c:pt>
                <c:pt idx="573">
                  <c:v>896.22400000000005</c:v>
                </c:pt>
                <c:pt idx="574">
                  <c:v>889.38200000000006</c:v>
                </c:pt>
                <c:pt idx="575">
                  <c:v>882.68200000000002</c:v>
                </c:pt>
                <c:pt idx="576">
                  <c:v>875.76300000000003</c:v>
                </c:pt>
                <c:pt idx="577">
                  <c:v>868.64400000000001</c:v>
                </c:pt>
                <c:pt idx="578">
                  <c:v>861.15300000000002</c:v>
                </c:pt>
                <c:pt idx="579">
                  <c:v>853.89700000000005</c:v>
                </c:pt>
                <c:pt idx="580">
                  <c:v>846.99800000000005</c:v>
                </c:pt>
                <c:pt idx="581">
                  <c:v>840.06000000000006</c:v>
                </c:pt>
                <c:pt idx="582">
                  <c:v>832.85900000000004</c:v>
                </c:pt>
                <c:pt idx="583">
                  <c:v>825.47</c:v>
                </c:pt>
                <c:pt idx="584">
                  <c:v>818.97300000000007</c:v>
                </c:pt>
                <c:pt idx="585">
                  <c:v>812.803</c:v>
                </c:pt>
                <c:pt idx="586">
                  <c:v>806.26600000000008</c:v>
                </c:pt>
                <c:pt idx="587">
                  <c:v>799.476</c:v>
                </c:pt>
                <c:pt idx="588">
                  <c:v>792.87400000000002</c:v>
                </c:pt>
                <c:pt idx="589">
                  <c:v>786.28600000000006</c:v>
                </c:pt>
                <c:pt idx="590">
                  <c:v>779.44600000000003</c:v>
                </c:pt>
                <c:pt idx="591">
                  <c:v>772.73099999999999</c:v>
                </c:pt>
                <c:pt idx="592">
                  <c:v>766.24800000000005</c:v>
                </c:pt>
                <c:pt idx="593">
                  <c:v>759.60900000000004</c:v>
                </c:pt>
                <c:pt idx="594">
                  <c:v>752.79300000000001</c:v>
                </c:pt>
                <c:pt idx="595">
                  <c:v>745.55799999999999</c:v>
                </c:pt>
                <c:pt idx="596">
                  <c:v>739.09</c:v>
                </c:pt>
                <c:pt idx="597">
                  <c:v>732.90000000000009</c:v>
                </c:pt>
                <c:pt idx="598">
                  <c:v>726.399</c:v>
                </c:pt>
                <c:pt idx="599">
                  <c:v>720.18600000000004</c:v>
                </c:pt>
                <c:pt idx="600">
                  <c:v>713.88100000000009</c:v>
                </c:pt>
                <c:pt idx="601">
                  <c:v>707.27200000000005</c:v>
                </c:pt>
                <c:pt idx="602">
                  <c:v>701.09800000000007</c:v>
                </c:pt>
                <c:pt idx="603">
                  <c:v>695.16100000000006</c:v>
                </c:pt>
                <c:pt idx="604">
                  <c:v>689.12200000000007</c:v>
                </c:pt>
                <c:pt idx="605">
                  <c:v>682.8370000000001</c:v>
                </c:pt>
                <c:pt idx="606">
                  <c:v>675.96</c:v>
                </c:pt>
                <c:pt idx="607">
                  <c:v>669.25400000000002</c:v>
                </c:pt>
                <c:pt idx="608">
                  <c:v>663.03000000000009</c:v>
                </c:pt>
                <c:pt idx="609">
                  <c:v>657.00800000000004</c:v>
                </c:pt>
                <c:pt idx="610">
                  <c:v>650.50600000000009</c:v>
                </c:pt>
                <c:pt idx="611">
                  <c:v>643.91800000000001</c:v>
                </c:pt>
                <c:pt idx="612">
                  <c:v>637.25100000000009</c:v>
                </c:pt>
                <c:pt idx="613">
                  <c:v>631.3130000000001</c:v>
                </c:pt>
                <c:pt idx="614">
                  <c:v>625.82300000000009</c:v>
                </c:pt>
                <c:pt idx="615">
                  <c:v>620.25100000000009</c:v>
                </c:pt>
                <c:pt idx="616">
                  <c:v>614.44600000000003</c:v>
                </c:pt>
                <c:pt idx="617">
                  <c:v>608.35800000000006</c:v>
                </c:pt>
                <c:pt idx="618">
                  <c:v>602.43400000000008</c:v>
                </c:pt>
                <c:pt idx="619">
                  <c:v>596.91200000000003</c:v>
                </c:pt>
                <c:pt idx="620">
                  <c:v>591.31100000000004</c:v>
                </c:pt>
                <c:pt idx="621">
                  <c:v>585.33900000000006</c:v>
                </c:pt>
                <c:pt idx="622">
                  <c:v>578.93100000000004</c:v>
                </c:pt>
                <c:pt idx="623">
                  <c:v>572.87300000000005</c:v>
                </c:pt>
                <c:pt idx="624">
                  <c:v>567.38499999999999</c:v>
                </c:pt>
                <c:pt idx="625">
                  <c:v>562.14400000000001</c:v>
                </c:pt>
                <c:pt idx="626">
                  <c:v>556.8660000000001</c:v>
                </c:pt>
                <c:pt idx="627">
                  <c:v>551.46800000000007</c:v>
                </c:pt>
                <c:pt idx="628">
                  <c:v>546.0200000000001</c:v>
                </c:pt>
                <c:pt idx="629">
                  <c:v>540.83600000000001</c:v>
                </c:pt>
                <c:pt idx="630">
                  <c:v>535.81100000000004</c:v>
                </c:pt>
                <c:pt idx="631">
                  <c:v>530.64600000000007</c:v>
                </c:pt>
                <c:pt idx="632">
                  <c:v>525.154</c:v>
                </c:pt>
                <c:pt idx="633">
                  <c:v>519.63</c:v>
                </c:pt>
                <c:pt idx="634">
                  <c:v>514.654</c:v>
                </c:pt>
                <c:pt idx="635">
                  <c:v>509.72200000000004</c:v>
                </c:pt>
                <c:pt idx="636">
                  <c:v>504.86899999999997</c:v>
                </c:pt>
                <c:pt idx="637">
                  <c:v>500.14899999999994</c:v>
                </c:pt>
                <c:pt idx="638">
                  <c:v>495.35300000000001</c:v>
                </c:pt>
                <c:pt idx="639">
                  <c:v>490.20300000000003</c:v>
                </c:pt>
                <c:pt idx="640">
                  <c:v>485.47099999999995</c:v>
                </c:pt>
                <c:pt idx="641">
                  <c:v>480.80299999999994</c:v>
                </c:pt>
                <c:pt idx="642">
                  <c:v>475.95499999999998</c:v>
                </c:pt>
                <c:pt idx="643">
                  <c:v>470.80199999999996</c:v>
                </c:pt>
                <c:pt idx="644">
                  <c:v>465.51600000000002</c:v>
                </c:pt>
                <c:pt idx="645">
                  <c:v>459.863</c:v>
                </c:pt>
                <c:pt idx="646">
                  <c:v>455.85999999999996</c:v>
                </c:pt>
                <c:pt idx="647">
                  <c:v>451.62899999999996</c:v>
                </c:pt>
                <c:pt idx="648">
                  <c:v>447.03399999999993</c:v>
                </c:pt>
                <c:pt idx="649">
                  <c:v>442.13100000000003</c:v>
                </c:pt>
                <c:pt idx="650">
                  <c:v>437.37399999999997</c:v>
                </c:pt>
                <c:pt idx="651">
                  <c:v>432.72899999999998</c:v>
                </c:pt>
                <c:pt idx="652">
                  <c:v>428.18099999999998</c:v>
                </c:pt>
                <c:pt idx="653">
                  <c:v>423.63600000000002</c:v>
                </c:pt>
                <c:pt idx="654">
                  <c:v>421.02199999999999</c:v>
                </c:pt>
                <c:pt idx="655">
                  <c:v>418.14399999999995</c:v>
                </c:pt>
                <c:pt idx="656">
                  <c:v>415.36600000000004</c:v>
                </c:pt>
                <c:pt idx="657">
                  <c:v>412.358</c:v>
                </c:pt>
                <c:pt idx="658">
                  <c:v>409.62200000000001</c:v>
                </c:pt>
                <c:pt idx="659">
                  <c:v>406.62</c:v>
                </c:pt>
                <c:pt idx="660">
                  <c:v>403.315</c:v>
                </c:pt>
                <c:pt idx="661">
                  <c:v>399.73500000000001</c:v>
                </c:pt>
                <c:pt idx="662">
                  <c:v>395.80899999999997</c:v>
                </c:pt>
                <c:pt idx="663">
                  <c:v>391.56599999999997</c:v>
                </c:pt>
                <c:pt idx="664">
                  <c:v>387.25099999999998</c:v>
                </c:pt>
                <c:pt idx="665">
                  <c:v>382.94799999999998</c:v>
                </c:pt>
                <c:pt idx="666">
                  <c:v>378.47399999999999</c:v>
                </c:pt>
                <c:pt idx="667">
                  <c:v>373.96800000000002</c:v>
                </c:pt>
                <c:pt idx="668">
                  <c:v>369.34199999999998</c:v>
                </c:pt>
                <c:pt idx="669">
                  <c:v>366.62599999999998</c:v>
                </c:pt>
                <c:pt idx="670">
                  <c:v>363.65600000000001</c:v>
                </c:pt>
                <c:pt idx="671">
                  <c:v>360.423</c:v>
                </c:pt>
                <c:pt idx="672">
                  <c:v>356.88900000000001</c:v>
                </c:pt>
                <c:pt idx="673">
                  <c:v>353.05099999999999</c:v>
                </c:pt>
                <c:pt idx="674">
                  <c:v>348.92</c:v>
                </c:pt>
                <c:pt idx="675">
                  <c:v>344.79899999999998</c:v>
                </c:pt>
                <c:pt idx="676">
                  <c:v>340.64</c:v>
                </c:pt>
                <c:pt idx="677">
                  <c:v>336.44900000000001</c:v>
                </c:pt>
                <c:pt idx="678">
                  <c:v>332.27</c:v>
                </c:pt>
                <c:pt idx="679">
                  <c:v>328.26900000000001</c:v>
                </c:pt>
                <c:pt idx="680">
                  <c:v>324.45</c:v>
                </c:pt>
                <c:pt idx="681">
                  <c:v>320.69400000000002</c:v>
                </c:pt>
                <c:pt idx="682">
                  <c:v>317.02</c:v>
                </c:pt>
                <c:pt idx="683">
                  <c:v>313.274</c:v>
                </c:pt>
                <c:pt idx="684">
                  <c:v>309.41899999999998</c:v>
                </c:pt>
                <c:pt idx="685">
                  <c:v>305.56200000000001</c:v>
                </c:pt>
                <c:pt idx="686">
                  <c:v>301.755</c:v>
                </c:pt>
                <c:pt idx="687">
                  <c:v>298.13099999999997</c:v>
                </c:pt>
                <c:pt idx="688">
                  <c:v>294.64299999999997</c:v>
                </c:pt>
                <c:pt idx="689">
                  <c:v>291.19799999999998</c:v>
                </c:pt>
                <c:pt idx="690">
                  <c:v>287.73099999999999</c:v>
                </c:pt>
                <c:pt idx="691">
                  <c:v>284.18599999999998</c:v>
                </c:pt>
                <c:pt idx="692">
                  <c:v>280.63799999999998</c:v>
                </c:pt>
                <c:pt idx="693">
                  <c:v>277.233</c:v>
                </c:pt>
                <c:pt idx="694">
                  <c:v>273.91499999999996</c:v>
                </c:pt>
                <c:pt idx="695">
                  <c:v>270.69</c:v>
                </c:pt>
                <c:pt idx="696">
                  <c:v>267.51799999999997</c:v>
                </c:pt>
                <c:pt idx="697">
                  <c:v>264.34699999999998</c:v>
                </c:pt>
                <c:pt idx="698">
                  <c:v>261.05899999999997</c:v>
                </c:pt>
                <c:pt idx="699">
                  <c:v>257.78399999999999</c:v>
                </c:pt>
                <c:pt idx="700">
                  <c:v>254.50900000000001</c:v>
                </c:pt>
                <c:pt idx="701">
                  <c:v>251.45099999999996</c:v>
                </c:pt>
                <c:pt idx="702">
                  <c:v>248.52999999999997</c:v>
                </c:pt>
                <c:pt idx="703">
                  <c:v>245.72800000000001</c:v>
                </c:pt>
                <c:pt idx="704">
                  <c:v>242.89400000000001</c:v>
                </c:pt>
                <c:pt idx="705">
                  <c:v>240.09999999999997</c:v>
                </c:pt>
                <c:pt idx="706">
                  <c:v>237.28100000000001</c:v>
                </c:pt>
                <c:pt idx="707">
                  <c:v>234.50700000000001</c:v>
                </c:pt>
                <c:pt idx="708">
                  <c:v>231.69499999999999</c:v>
                </c:pt>
                <c:pt idx="709">
                  <c:v>228.84699999999998</c:v>
                </c:pt>
                <c:pt idx="710">
                  <c:v>225.928</c:v>
                </c:pt>
                <c:pt idx="711">
                  <c:v>223.38099999999997</c:v>
                </c:pt>
                <c:pt idx="712">
                  <c:v>220.62899999999996</c:v>
                </c:pt>
                <c:pt idx="713">
                  <c:v>217.77100000000002</c:v>
                </c:pt>
                <c:pt idx="714">
                  <c:v>214.952</c:v>
                </c:pt>
                <c:pt idx="715">
                  <c:v>212.06599999999997</c:v>
                </c:pt>
                <c:pt idx="716">
                  <c:v>209.09699999999998</c:v>
                </c:pt>
                <c:pt idx="717">
                  <c:v>205.98599999999999</c:v>
                </c:pt>
                <c:pt idx="718">
                  <c:v>202.91499999999996</c:v>
                </c:pt>
                <c:pt idx="719">
                  <c:v>199.779</c:v>
                </c:pt>
                <c:pt idx="720">
                  <c:v>196.762</c:v>
                </c:pt>
                <c:pt idx="721">
                  <c:v>194.85699999999997</c:v>
                </c:pt>
                <c:pt idx="722">
                  <c:v>192.76099999999997</c:v>
                </c:pt>
                <c:pt idx="723">
                  <c:v>190.79300000000001</c:v>
                </c:pt>
                <c:pt idx="724">
                  <c:v>188.66399999999999</c:v>
                </c:pt>
                <c:pt idx="725">
                  <c:v>186.73399999999998</c:v>
                </c:pt>
                <c:pt idx="726">
                  <c:v>184.61599999999999</c:v>
                </c:pt>
                <c:pt idx="727">
                  <c:v>182.69599999999997</c:v>
                </c:pt>
                <c:pt idx="728">
                  <c:v>180.61799999999999</c:v>
                </c:pt>
                <c:pt idx="729">
                  <c:v>178.31900000000002</c:v>
                </c:pt>
                <c:pt idx="730">
                  <c:v>175.85599999999999</c:v>
                </c:pt>
                <c:pt idx="731">
                  <c:v>173.13900000000001</c:v>
                </c:pt>
                <c:pt idx="732">
                  <c:v>170.19299999999998</c:v>
                </c:pt>
                <c:pt idx="733">
                  <c:v>167.017</c:v>
                </c:pt>
                <c:pt idx="734">
                  <c:v>163.78399999999999</c:v>
                </c:pt>
                <c:pt idx="735">
                  <c:v>160.81700000000001</c:v>
                </c:pt>
                <c:pt idx="736">
                  <c:v>159.63</c:v>
                </c:pt>
                <c:pt idx="737">
                  <c:v>158.35899999999998</c:v>
                </c:pt>
                <c:pt idx="738">
                  <c:v>157.09699999999998</c:v>
                </c:pt>
                <c:pt idx="739">
                  <c:v>155.834</c:v>
                </c:pt>
                <c:pt idx="740">
                  <c:v>154.60599999999999</c:v>
                </c:pt>
                <c:pt idx="741">
                  <c:v>153.26400000000001</c:v>
                </c:pt>
                <c:pt idx="742">
                  <c:v>151.77699999999999</c:v>
                </c:pt>
                <c:pt idx="743">
                  <c:v>150.14400000000001</c:v>
                </c:pt>
                <c:pt idx="744">
                  <c:v>148.50700000000001</c:v>
                </c:pt>
                <c:pt idx="745">
                  <c:v>146.72000000000003</c:v>
                </c:pt>
                <c:pt idx="746">
                  <c:v>144.78199999999998</c:v>
                </c:pt>
                <c:pt idx="747">
                  <c:v>142.63299999999998</c:v>
                </c:pt>
                <c:pt idx="748">
                  <c:v>141.53399999999999</c:v>
                </c:pt>
                <c:pt idx="749">
                  <c:v>140.32499999999999</c:v>
                </c:pt>
                <c:pt idx="750">
                  <c:v>139.15600000000001</c:v>
                </c:pt>
                <c:pt idx="751">
                  <c:v>137.87599999999998</c:v>
                </c:pt>
                <c:pt idx="752">
                  <c:v>136.70699999999999</c:v>
                </c:pt>
                <c:pt idx="753">
                  <c:v>135.42700000000002</c:v>
                </c:pt>
                <c:pt idx="754">
                  <c:v>134.23000000000002</c:v>
                </c:pt>
                <c:pt idx="755">
                  <c:v>132.923</c:v>
                </c:pt>
                <c:pt idx="756">
                  <c:v>131.72500000000002</c:v>
                </c:pt>
                <c:pt idx="757">
                  <c:v>130.56</c:v>
                </c:pt>
                <c:pt idx="758">
                  <c:v>129.32800000000003</c:v>
                </c:pt>
                <c:pt idx="759">
                  <c:v>128.20699999999999</c:v>
                </c:pt>
                <c:pt idx="760">
                  <c:v>127.31400000000001</c:v>
                </c:pt>
                <c:pt idx="761">
                  <c:v>126.34400000000001</c:v>
                </c:pt>
                <c:pt idx="762">
                  <c:v>125.26899999999999</c:v>
                </c:pt>
                <c:pt idx="763">
                  <c:v>124.11399999999999</c:v>
                </c:pt>
                <c:pt idx="764">
                  <c:v>122.85000000000001</c:v>
                </c:pt>
                <c:pt idx="765">
                  <c:v>121.44600000000001</c:v>
                </c:pt>
                <c:pt idx="766">
                  <c:v>119.92900000000002</c:v>
                </c:pt>
                <c:pt idx="767">
                  <c:v>118.26899999999999</c:v>
                </c:pt>
                <c:pt idx="768">
                  <c:v>116.46400000000001</c:v>
                </c:pt>
                <c:pt idx="769">
                  <c:v>114.51100000000001</c:v>
                </c:pt>
                <c:pt idx="770">
                  <c:v>112.354</c:v>
                </c:pt>
                <c:pt idx="771">
                  <c:v>110.045</c:v>
                </c:pt>
                <c:pt idx="772">
                  <c:v>108.943</c:v>
                </c:pt>
                <c:pt idx="773">
                  <c:v>107.70800000000001</c:v>
                </c:pt>
                <c:pt idx="774">
                  <c:v>106.39</c:v>
                </c:pt>
                <c:pt idx="775">
                  <c:v>104.93599999999999</c:v>
                </c:pt>
                <c:pt idx="776">
                  <c:v>103.342</c:v>
                </c:pt>
                <c:pt idx="777">
                  <c:v>101.633</c:v>
                </c:pt>
                <c:pt idx="778">
                  <c:v>99.754000000000005</c:v>
                </c:pt>
                <c:pt idx="779">
                  <c:v>97.727999999999994</c:v>
                </c:pt>
                <c:pt idx="780">
                  <c:v>95.572000000000017</c:v>
                </c:pt>
                <c:pt idx="781">
                  <c:v>93.452000000000012</c:v>
                </c:pt>
                <c:pt idx="782">
                  <c:v>91.231000000000009</c:v>
                </c:pt>
                <c:pt idx="783">
                  <c:v>89.762000000000015</c:v>
                </c:pt>
                <c:pt idx="784">
                  <c:v>88.155999999999992</c:v>
                </c:pt>
                <c:pt idx="785">
                  <c:v>86.731000000000009</c:v>
                </c:pt>
                <c:pt idx="786">
                  <c:v>85.632999999999996</c:v>
                </c:pt>
                <c:pt idx="787">
                  <c:v>84.457000000000008</c:v>
                </c:pt>
                <c:pt idx="788">
                  <c:v>83.35799999999999</c:v>
                </c:pt>
                <c:pt idx="789">
                  <c:v>82.182000000000002</c:v>
                </c:pt>
                <c:pt idx="790">
                  <c:v>80.875000000000014</c:v>
                </c:pt>
                <c:pt idx="791">
                  <c:v>79.569000000000003</c:v>
                </c:pt>
                <c:pt idx="792">
                  <c:v>78.156999999999996</c:v>
                </c:pt>
                <c:pt idx="793">
                  <c:v>76.61</c:v>
                </c:pt>
                <c:pt idx="794">
                  <c:v>74.952000000000012</c:v>
                </c:pt>
                <c:pt idx="795">
                  <c:v>73.129000000000005</c:v>
                </c:pt>
                <c:pt idx="796">
                  <c:v>71.944000000000003</c:v>
                </c:pt>
                <c:pt idx="797">
                  <c:v>70.750000000000014</c:v>
                </c:pt>
                <c:pt idx="798">
                  <c:v>69.811999999999998</c:v>
                </c:pt>
                <c:pt idx="799">
                  <c:v>68.802000000000007</c:v>
                </c:pt>
                <c:pt idx="800">
                  <c:v>67.89</c:v>
                </c:pt>
                <c:pt idx="801">
                  <c:v>66.852999999999994</c:v>
                </c:pt>
                <c:pt idx="802">
                  <c:v>65.944000000000003</c:v>
                </c:pt>
                <c:pt idx="803">
                  <c:v>64.911000000000016</c:v>
                </c:pt>
                <c:pt idx="804">
                  <c:v>63.83</c:v>
                </c:pt>
                <c:pt idx="805">
                  <c:v>62.622</c:v>
                </c:pt>
                <c:pt idx="806">
                  <c:v>61.963000000000008</c:v>
                </c:pt>
                <c:pt idx="807">
                  <c:v>61.238000000000014</c:v>
                </c:pt>
                <c:pt idx="808">
                  <c:v>60.444000000000003</c:v>
                </c:pt>
                <c:pt idx="809">
                  <c:v>59.581000000000003</c:v>
                </c:pt>
                <c:pt idx="810">
                  <c:v>58.623000000000005</c:v>
                </c:pt>
                <c:pt idx="811">
                  <c:v>57.591999999999999</c:v>
                </c:pt>
                <c:pt idx="812">
                  <c:v>56.463000000000008</c:v>
                </c:pt>
                <c:pt idx="813">
                  <c:v>55.260000000000005</c:v>
                </c:pt>
                <c:pt idx="814">
                  <c:v>53.929999999999993</c:v>
                </c:pt>
                <c:pt idx="815">
                  <c:v>52.49499999999999</c:v>
                </c:pt>
                <c:pt idx="816">
                  <c:v>50.932000000000002</c:v>
                </c:pt>
                <c:pt idx="817">
                  <c:v>50.248000000000005</c:v>
                </c:pt>
                <c:pt idx="818">
                  <c:v>49.472999999999999</c:v>
                </c:pt>
                <c:pt idx="819">
                  <c:v>48.655999999999992</c:v>
                </c:pt>
                <c:pt idx="820">
                  <c:v>47.904000000000011</c:v>
                </c:pt>
                <c:pt idx="821">
                  <c:v>47.060999999999993</c:v>
                </c:pt>
                <c:pt idx="822">
                  <c:v>46.150999999999996</c:v>
                </c:pt>
                <c:pt idx="823">
                  <c:v>45.173000000000016</c:v>
                </c:pt>
                <c:pt idx="824">
                  <c:v>44.760000000000005</c:v>
                </c:pt>
                <c:pt idx="825">
                  <c:v>44.287999999999997</c:v>
                </c:pt>
                <c:pt idx="826">
                  <c:v>43.820000000000007</c:v>
                </c:pt>
                <c:pt idx="827">
                  <c:v>43.340999999999994</c:v>
                </c:pt>
                <c:pt idx="828">
                  <c:v>42.873000000000005</c:v>
                </c:pt>
                <c:pt idx="829">
                  <c:v>42.370999999999995</c:v>
                </c:pt>
                <c:pt idx="830">
                  <c:v>41.833000000000013</c:v>
                </c:pt>
                <c:pt idx="831">
                  <c:v>41.257999999999996</c:v>
                </c:pt>
                <c:pt idx="832">
                  <c:v>40.620999999999995</c:v>
                </c:pt>
                <c:pt idx="833">
                  <c:v>39.946000000000012</c:v>
                </c:pt>
                <c:pt idx="834">
                  <c:v>39.210999999999999</c:v>
                </c:pt>
                <c:pt idx="835">
                  <c:v>38.464000000000013</c:v>
                </c:pt>
                <c:pt idx="836">
                  <c:v>37.632999999999996</c:v>
                </c:pt>
                <c:pt idx="837">
                  <c:v>36.792999999999992</c:v>
                </c:pt>
                <c:pt idx="838">
                  <c:v>35.916000000000011</c:v>
                </c:pt>
                <c:pt idx="839">
                  <c:v>34.988000000000014</c:v>
                </c:pt>
                <c:pt idx="840">
                  <c:v>34.375000000000014</c:v>
                </c:pt>
                <c:pt idx="841">
                  <c:v>33.935999999999993</c:v>
                </c:pt>
                <c:pt idx="842">
                  <c:v>33.528000000000006</c:v>
                </c:pt>
                <c:pt idx="843">
                  <c:v>33.222999999999999</c:v>
                </c:pt>
                <c:pt idx="844">
                  <c:v>32.982000000000014</c:v>
                </c:pt>
                <c:pt idx="845">
                  <c:v>32.864999999999995</c:v>
                </c:pt>
                <c:pt idx="846">
                  <c:v>32.88600000000001</c:v>
                </c:pt>
                <c:pt idx="847">
                  <c:v>33.11</c:v>
                </c:pt>
                <c:pt idx="848">
                  <c:v>33.694000000000003</c:v>
                </c:pt>
                <c:pt idx="849">
                  <c:v>33.986000000000004</c:v>
                </c:pt>
                <c:pt idx="850">
                  <c:v>34.320000000000007</c:v>
                </c:pt>
                <c:pt idx="851">
                  <c:v>34.780000000000015</c:v>
                </c:pt>
                <c:pt idx="852">
                  <c:v>35.375999999999991</c:v>
                </c:pt>
                <c:pt idx="853">
                  <c:v>36.173999999999992</c:v>
                </c:pt>
                <c:pt idx="854">
                  <c:v>37.185999999999993</c:v>
                </c:pt>
                <c:pt idx="855">
                  <c:v>38.468000000000004</c:v>
                </c:pt>
                <c:pt idx="856">
                  <c:v>40.106000000000009</c:v>
                </c:pt>
                <c:pt idx="857">
                  <c:v>42.26700000000001</c:v>
                </c:pt>
                <c:pt idx="858">
                  <c:v>45.046000000000006</c:v>
                </c:pt>
                <c:pt idx="859">
                  <c:v>48.685000000000016</c:v>
                </c:pt>
                <c:pt idx="860">
                  <c:v>53.422000000000011</c:v>
                </c:pt>
                <c:pt idx="861">
                  <c:v>59.51700000000001</c:v>
                </c:pt>
                <c:pt idx="862">
                  <c:v>67.05</c:v>
                </c:pt>
                <c:pt idx="863">
                  <c:v>75.846000000000018</c:v>
                </c:pt>
                <c:pt idx="864">
                  <c:v>85.569000000000003</c:v>
                </c:pt>
                <c:pt idx="865">
                  <c:v>96.565000000000012</c:v>
                </c:pt>
                <c:pt idx="866">
                  <c:v>108.64700000000001</c:v>
                </c:pt>
                <c:pt idx="867">
                  <c:v>121.64300000000001</c:v>
                </c:pt>
                <c:pt idx="868">
                  <c:v>135.78899999999999</c:v>
                </c:pt>
                <c:pt idx="869">
                  <c:v>150.678</c:v>
                </c:pt>
                <c:pt idx="870">
                  <c:v>165.98099999999999</c:v>
                </c:pt>
                <c:pt idx="871">
                  <c:v>181.63900000000001</c:v>
                </c:pt>
                <c:pt idx="872">
                  <c:v>196.97300000000001</c:v>
                </c:pt>
                <c:pt idx="873">
                  <c:v>211.95499999999998</c:v>
                </c:pt>
                <c:pt idx="874">
                  <c:v>226.53499999999997</c:v>
                </c:pt>
                <c:pt idx="875">
                  <c:v>233.733</c:v>
                </c:pt>
                <c:pt idx="876">
                  <c:v>240.74099999999999</c:v>
                </c:pt>
                <c:pt idx="877">
                  <c:v>248.28300000000002</c:v>
                </c:pt>
                <c:pt idx="878">
                  <c:v>256.42</c:v>
                </c:pt>
                <c:pt idx="879">
                  <c:v>265.75399999999996</c:v>
                </c:pt>
                <c:pt idx="880">
                  <c:v>275.279</c:v>
                </c:pt>
                <c:pt idx="881">
                  <c:v>285.09499999999997</c:v>
                </c:pt>
                <c:pt idx="882">
                  <c:v>295.084</c:v>
                </c:pt>
                <c:pt idx="883">
                  <c:v>304.36599999999999</c:v>
                </c:pt>
                <c:pt idx="884">
                  <c:v>308.74099999999999</c:v>
                </c:pt>
                <c:pt idx="885">
                  <c:v>313.31700000000001</c:v>
                </c:pt>
                <c:pt idx="886">
                  <c:v>318.05399999999997</c:v>
                </c:pt>
                <c:pt idx="887">
                  <c:v>323.57599999999996</c:v>
                </c:pt>
                <c:pt idx="888">
                  <c:v>328.16300000000001</c:v>
                </c:pt>
                <c:pt idx="889">
                  <c:v>331.05099999999999</c:v>
                </c:pt>
                <c:pt idx="890">
                  <c:v>334.02299999999997</c:v>
                </c:pt>
                <c:pt idx="891">
                  <c:v>335.88200000000001</c:v>
                </c:pt>
                <c:pt idx="892">
                  <c:v>337.935</c:v>
                </c:pt>
                <c:pt idx="893">
                  <c:v>340.15</c:v>
                </c:pt>
                <c:pt idx="894">
                  <c:v>342.56399999999996</c:v>
                </c:pt>
                <c:pt idx="895">
                  <c:v>345.178</c:v>
                </c:pt>
                <c:pt idx="896">
                  <c:v>348</c:v>
                </c:pt>
                <c:pt idx="897">
                  <c:v>349.88200000000001</c:v>
                </c:pt>
                <c:pt idx="898">
                  <c:v>351.96499999999997</c:v>
                </c:pt>
                <c:pt idx="899">
                  <c:v>354.21800000000002</c:v>
                </c:pt>
                <c:pt idx="900">
                  <c:v>356.10399999999998</c:v>
                </c:pt>
                <c:pt idx="901">
                  <c:v>358.19299999999998</c:v>
                </c:pt>
                <c:pt idx="902">
                  <c:v>359.99399999999997</c:v>
                </c:pt>
                <c:pt idx="903">
                  <c:v>362.005</c:v>
                </c:pt>
                <c:pt idx="904">
                  <c:v>363.90999999999997</c:v>
                </c:pt>
                <c:pt idx="905">
                  <c:v>366.03899999999999</c:v>
                </c:pt>
                <c:pt idx="906">
                  <c:v>368.40499999999997</c:v>
                </c:pt>
                <c:pt idx="907">
                  <c:v>371.13</c:v>
                </c:pt>
                <c:pt idx="908">
                  <c:v>374.31</c:v>
                </c:pt>
                <c:pt idx="909">
                  <c:v>377.57799999999997</c:v>
                </c:pt>
                <c:pt idx="910">
                  <c:v>381.05</c:v>
                </c:pt>
                <c:pt idx="911">
                  <c:v>384.75700000000001</c:v>
                </c:pt>
                <c:pt idx="912">
                  <c:v>388.78999999999996</c:v>
                </c:pt>
                <c:pt idx="913">
                  <c:v>393.00599999999997</c:v>
                </c:pt>
                <c:pt idx="914">
                  <c:v>396.91800000000001</c:v>
                </c:pt>
                <c:pt idx="915">
                  <c:v>400.83600000000001</c:v>
                </c:pt>
                <c:pt idx="916">
                  <c:v>404.99399999999997</c:v>
                </c:pt>
                <c:pt idx="917">
                  <c:v>406.68799999999999</c:v>
                </c:pt>
                <c:pt idx="918">
                  <c:v>408.512</c:v>
                </c:pt>
                <c:pt idx="919">
                  <c:v>410.28300000000002</c:v>
                </c:pt>
                <c:pt idx="920">
                  <c:v>412.09099999999995</c:v>
                </c:pt>
                <c:pt idx="921">
                  <c:v>413.98200000000003</c:v>
                </c:pt>
                <c:pt idx="922">
                  <c:v>415.88600000000002</c:v>
                </c:pt>
                <c:pt idx="923">
                  <c:v>417.815</c:v>
                </c:pt>
                <c:pt idx="924">
                  <c:v>419.65799999999996</c:v>
                </c:pt>
                <c:pt idx="925">
                  <c:v>421.36399999999998</c:v>
                </c:pt>
                <c:pt idx="926">
                  <c:v>422.84</c:v>
                </c:pt>
                <c:pt idx="927">
                  <c:v>423.97800000000001</c:v>
                </c:pt>
                <c:pt idx="928">
                  <c:v>424.32300000000004</c:v>
                </c:pt>
                <c:pt idx="929">
                  <c:v>422.89000000000004</c:v>
                </c:pt>
                <c:pt idx="930">
                  <c:v>422.584</c:v>
                </c:pt>
                <c:pt idx="931">
                  <c:v>422.83700000000005</c:v>
                </c:pt>
                <c:pt idx="932">
                  <c:v>423.54699999999997</c:v>
                </c:pt>
                <c:pt idx="933">
                  <c:v>424.01799999999997</c:v>
                </c:pt>
                <c:pt idx="934">
                  <c:v>424.58099999999996</c:v>
                </c:pt>
                <c:pt idx="935">
                  <c:v>425.15699999999998</c:v>
                </c:pt>
                <c:pt idx="936">
                  <c:v>425.79799999999994</c:v>
                </c:pt>
                <c:pt idx="937">
                  <c:v>426.24399999999997</c:v>
                </c:pt>
                <c:pt idx="938">
                  <c:v>426.72200000000004</c:v>
                </c:pt>
                <c:pt idx="939">
                  <c:v>427.04599999999999</c:v>
                </c:pt>
                <c:pt idx="940">
                  <c:v>427.68699999999995</c:v>
                </c:pt>
                <c:pt idx="941">
                  <c:v>428.81900000000002</c:v>
                </c:pt>
                <c:pt idx="942">
                  <c:v>430.79900000000004</c:v>
                </c:pt>
                <c:pt idx="943">
                  <c:v>433.86399999999998</c:v>
                </c:pt>
                <c:pt idx="944">
                  <c:v>438.19499999999999</c:v>
                </c:pt>
                <c:pt idx="945">
                  <c:v>444.00200000000001</c:v>
                </c:pt>
                <c:pt idx="946">
                  <c:v>451.56199999999995</c:v>
                </c:pt>
                <c:pt idx="947">
                  <c:v>460.62700000000001</c:v>
                </c:pt>
                <c:pt idx="948">
                  <c:v>472.20400000000001</c:v>
                </c:pt>
                <c:pt idx="949">
                  <c:v>485.34099999999995</c:v>
                </c:pt>
                <c:pt idx="950">
                  <c:v>500.99299999999999</c:v>
                </c:pt>
                <c:pt idx="951">
                  <c:v>518.45699999999999</c:v>
                </c:pt>
                <c:pt idx="952">
                  <c:v>537.09800000000007</c:v>
                </c:pt>
                <c:pt idx="953">
                  <c:v>544.91500000000008</c:v>
                </c:pt>
                <c:pt idx="954">
                  <c:v>554.25900000000001</c:v>
                </c:pt>
                <c:pt idx="955">
                  <c:v>565.62300000000005</c:v>
                </c:pt>
                <c:pt idx="956">
                  <c:v>579.1640000000001</c:v>
                </c:pt>
                <c:pt idx="957">
                  <c:v>595.14600000000007</c:v>
                </c:pt>
                <c:pt idx="958">
                  <c:v>605.89300000000003</c:v>
                </c:pt>
                <c:pt idx="959">
                  <c:v>618.05000000000007</c:v>
                </c:pt>
                <c:pt idx="960">
                  <c:v>631.71100000000001</c:v>
                </c:pt>
                <c:pt idx="961">
                  <c:v>646.9670000000001</c:v>
                </c:pt>
                <c:pt idx="962">
                  <c:v>663.90700000000004</c:v>
                </c:pt>
                <c:pt idx="963">
                  <c:v>685.01100000000008</c:v>
                </c:pt>
                <c:pt idx="964">
                  <c:v>710.46</c:v>
                </c:pt>
                <c:pt idx="965">
                  <c:v>742.45900000000006</c:v>
                </c:pt>
                <c:pt idx="966">
                  <c:v>779.19400000000007</c:v>
                </c:pt>
                <c:pt idx="967">
                  <c:v>820.44500000000005</c:v>
                </c:pt>
                <c:pt idx="968">
                  <c:v>865.62</c:v>
                </c:pt>
                <c:pt idx="969">
                  <c:v>917.6690000000001</c:v>
                </c:pt>
                <c:pt idx="970">
                  <c:v>971.649</c:v>
                </c:pt>
                <c:pt idx="971">
                  <c:v>1023.9890000000001</c:v>
                </c:pt>
                <c:pt idx="972">
                  <c:v>1077.789</c:v>
                </c:pt>
                <c:pt idx="973">
                  <c:v>1140.279</c:v>
                </c:pt>
                <c:pt idx="974">
                  <c:v>1199.049</c:v>
                </c:pt>
                <c:pt idx="975">
                  <c:v>1262.029</c:v>
                </c:pt>
                <c:pt idx="976">
                  <c:v>1329.309</c:v>
                </c:pt>
                <c:pt idx="977">
                  <c:v>1403.4689999999998</c:v>
                </c:pt>
                <c:pt idx="978">
                  <c:v>1475.519</c:v>
                </c:pt>
                <c:pt idx="979">
                  <c:v>1552.749</c:v>
                </c:pt>
                <c:pt idx="980">
                  <c:v>1633.279</c:v>
                </c:pt>
                <c:pt idx="981">
                  <c:v>1709.289</c:v>
                </c:pt>
                <c:pt idx="982">
                  <c:v>1776.1389999999999</c:v>
                </c:pt>
                <c:pt idx="983">
                  <c:v>1848.4389999999999</c:v>
                </c:pt>
                <c:pt idx="984">
                  <c:v>1912.6389999999999</c:v>
                </c:pt>
                <c:pt idx="985">
                  <c:v>1972.9390000000001</c:v>
                </c:pt>
                <c:pt idx="986">
                  <c:v>2033.309</c:v>
                </c:pt>
                <c:pt idx="987">
                  <c:v>2093.3490000000002</c:v>
                </c:pt>
                <c:pt idx="988">
                  <c:v>2127.5990000000002</c:v>
                </c:pt>
                <c:pt idx="989">
                  <c:v>2163.9090000000001</c:v>
                </c:pt>
                <c:pt idx="990">
                  <c:v>2194.8690000000001</c:v>
                </c:pt>
                <c:pt idx="991">
                  <c:v>2222.8990000000003</c:v>
                </c:pt>
                <c:pt idx="992">
                  <c:v>2252.4690000000001</c:v>
                </c:pt>
                <c:pt idx="993">
                  <c:v>2281.8490000000002</c:v>
                </c:pt>
                <c:pt idx="994">
                  <c:v>2306.8890000000001</c:v>
                </c:pt>
                <c:pt idx="995">
                  <c:v>2319.029</c:v>
                </c:pt>
                <c:pt idx="996">
                  <c:v>2331.529</c:v>
                </c:pt>
                <c:pt idx="997">
                  <c:v>2342.279</c:v>
                </c:pt>
                <c:pt idx="998">
                  <c:v>2352.8490000000002</c:v>
                </c:pt>
                <c:pt idx="999">
                  <c:v>2362.6790000000001</c:v>
                </c:pt>
                <c:pt idx="1000">
                  <c:v>2371.1190000000001</c:v>
                </c:pt>
                <c:pt idx="1001">
                  <c:v>2375.739</c:v>
                </c:pt>
                <c:pt idx="1002">
                  <c:v>2378.799</c:v>
                </c:pt>
                <c:pt idx="1003">
                  <c:v>2379.8590000000004</c:v>
                </c:pt>
                <c:pt idx="1004">
                  <c:v>2378.2490000000003</c:v>
                </c:pt>
                <c:pt idx="1005">
                  <c:v>2373.1390000000001</c:v>
                </c:pt>
                <c:pt idx="1006">
                  <c:v>2364.5790000000002</c:v>
                </c:pt>
                <c:pt idx="1007">
                  <c:v>2353.2890000000002</c:v>
                </c:pt>
                <c:pt idx="1008">
                  <c:v>2339.4190000000003</c:v>
                </c:pt>
                <c:pt idx="1009">
                  <c:v>2322.9990000000003</c:v>
                </c:pt>
                <c:pt idx="1010">
                  <c:v>2305.2290000000003</c:v>
                </c:pt>
                <c:pt idx="1011">
                  <c:v>2285.6990000000001</c:v>
                </c:pt>
                <c:pt idx="1012">
                  <c:v>2264.299</c:v>
                </c:pt>
                <c:pt idx="1013">
                  <c:v>2241.1690000000003</c:v>
                </c:pt>
                <c:pt idx="1014">
                  <c:v>2216.4490000000001</c:v>
                </c:pt>
                <c:pt idx="1015">
                  <c:v>2199.8090000000002</c:v>
                </c:pt>
                <c:pt idx="1016">
                  <c:v>2181.029</c:v>
                </c:pt>
                <c:pt idx="1017">
                  <c:v>2159.9490000000001</c:v>
                </c:pt>
                <c:pt idx="1018">
                  <c:v>2139.3990000000003</c:v>
                </c:pt>
                <c:pt idx="1019">
                  <c:v>2115.7490000000003</c:v>
                </c:pt>
                <c:pt idx="1020">
                  <c:v>2088.7890000000002</c:v>
                </c:pt>
                <c:pt idx="1021">
                  <c:v>2060.6990000000001</c:v>
                </c:pt>
                <c:pt idx="1022">
                  <c:v>2032.1090000000002</c:v>
                </c:pt>
                <c:pt idx="1023">
                  <c:v>2003.059</c:v>
                </c:pt>
                <c:pt idx="1024">
                  <c:v>1974.3389999999997</c:v>
                </c:pt>
                <c:pt idx="1025">
                  <c:v>1946.259</c:v>
                </c:pt>
                <c:pt idx="1026">
                  <c:v>1917.3989999999999</c:v>
                </c:pt>
                <c:pt idx="1027">
                  <c:v>1887.6689999999999</c:v>
                </c:pt>
                <c:pt idx="1028">
                  <c:v>1857.9689999999998</c:v>
                </c:pt>
                <c:pt idx="1029">
                  <c:v>1830.1989999999998</c:v>
                </c:pt>
                <c:pt idx="1030">
                  <c:v>1802.8689999999999</c:v>
                </c:pt>
                <c:pt idx="1031">
                  <c:v>1775.809</c:v>
                </c:pt>
                <c:pt idx="1032">
                  <c:v>1748.9289999999999</c:v>
                </c:pt>
                <c:pt idx="1033">
                  <c:v>1722.829</c:v>
                </c:pt>
                <c:pt idx="1034">
                  <c:v>1697.549</c:v>
                </c:pt>
                <c:pt idx="1035">
                  <c:v>1673.229</c:v>
                </c:pt>
                <c:pt idx="1036">
                  <c:v>1649.559</c:v>
                </c:pt>
                <c:pt idx="1037">
                  <c:v>1638.799</c:v>
                </c:pt>
                <c:pt idx="1038">
                  <c:v>1627.509</c:v>
                </c:pt>
                <c:pt idx="1039">
                  <c:v>1615.259</c:v>
                </c:pt>
                <c:pt idx="1040">
                  <c:v>1602.239</c:v>
                </c:pt>
                <c:pt idx="1041">
                  <c:v>1588.259</c:v>
                </c:pt>
                <c:pt idx="1042">
                  <c:v>1573.489</c:v>
                </c:pt>
                <c:pt idx="1043">
                  <c:v>1557.6289999999999</c:v>
                </c:pt>
                <c:pt idx="1044">
                  <c:v>1541.019</c:v>
                </c:pt>
                <c:pt idx="1045">
                  <c:v>1524.1089999999999</c:v>
                </c:pt>
                <c:pt idx="1046">
                  <c:v>1507.819</c:v>
                </c:pt>
                <c:pt idx="1047">
                  <c:v>1493.0989999999999</c:v>
                </c:pt>
                <c:pt idx="1048">
                  <c:v>1479.059</c:v>
                </c:pt>
                <c:pt idx="1049">
                  <c:v>1465.549</c:v>
                </c:pt>
                <c:pt idx="1050">
                  <c:v>1452.4489999999998</c:v>
                </c:pt>
                <c:pt idx="1051">
                  <c:v>1439.729</c:v>
                </c:pt>
                <c:pt idx="1052">
                  <c:v>1427.299</c:v>
                </c:pt>
                <c:pt idx="1053">
                  <c:v>1415.289</c:v>
                </c:pt>
                <c:pt idx="1054">
                  <c:v>1403.7089999999998</c:v>
                </c:pt>
                <c:pt idx="1055">
                  <c:v>1392.729</c:v>
                </c:pt>
                <c:pt idx="1056">
                  <c:v>1381.6189999999999</c:v>
                </c:pt>
                <c:pt idx="1057">
                  <c:v>1371.0889999999999</c:v>
                </c:pt>
                <c:pt idx="1058">
                  <c:v>1361.4689999999998</c:v>
                </c:pt>
                <c:pt idx="1059">
                  <c:v>1352.489</c:v>
                </c:pt>
                <c:pt idx="1060">
                  <c:v>1343.759</c:v>
                </c:pt>
                <c:pt idx="1061">
                  <c:v>1335.8789999999999</c:v>
                </c:pt>
                <c:pt idx="1062">
                  <c:v>1327.9689999999998</c:v>
                </c:pt>
                <c:pt idx="1063">
                  <c:v>1319.9189999999999</c:v>
                </c:pt>
                <c:pt idx="1064">
                  <c:v>1311.759</c:v>
                </c:pt>
                <c:pt idx="1065">
                  <c:v>1303.4289999999999</c:v>
                </c:pt>
                <c:pt idx="1066">
                  <c:v>1295.1589999999999</c:v>
                </c:pt>
                <c:pt idx="1067">
                  <c:v>1286.8889999999999</c:v>
                </c:pt>
                <c:pt idx="1068">
                  <c:v>1278.6589999999999</c:v>
                </c:pt>
                <c:pt idx="1069">
                  <c:v>1270.579</c:v>
                </c:pt>
                <c:pt idx="1070">
                  <c:v>1262.479</c:v>
                </c:pt>
                <c:pt idx="1071">
                  <c:v>1256.729</c:v>
                </c:pt>
                <c:pt idx="1072">
                  <c:v>1250.3589999999999</c:v>
                </c:pt>
                <c:pt idx="1073">
                  <c:v>1243.549</c:v>
                </c:pt>
                <c:pt idx="1074">
                  <c:v>1236.079</c:v>
                </c:pt>
                <c:pt idx="1075">
                  <c:v>1231.6089999999999</c:v>
                </c:pt>
                <c:pt idx="1076">
                  <c:v>1226.6289999999999</c:v>
                </c:pt>
                <c:pt idx="1077">
                  <c:v>1221.1089999999999</c:v>
                </c:pt>
                <c:pt idx="1078">
                  <c:v>1215.1289999999999</c:v>
                </c:pt>
                <c:pt idx="1079">
                  <c:v>1208.5889999999999</c:v>
                </c:pt>
                <c:pt idx="1080">
                  <c:v>1201.3689999999999</c:v>
                </c:pt>
                <c:pt idx="1081">
                  <c:v>1193.779</c:v>
                </c:pt>
                <c:pt idx="1082">
                  <c:v>1185.989</c:v>
                </c:pt>
                <c:pt idx="1083">
                  <c:v>1178.3389999999999</c:v>
                </c:pt>
                <c:pt idx="1084">
                  <c:v>1170.529</c:v>
                </c:pt>
                <c:pt idx="1085">
                  <c:v>1162.4589999999998</c:v>
                </c:pt>
                <c:pt idx="1086">
                  <c:v>1154.1789999999999</c:v>
                </c:pt>
                <c:pt idx="1087">
                  <c:v>1145.739</c:v>
                </c:pt>
                <c:pt idx="1088">
                  <c:v>1137.4389999999999</c:v>
                </c:pt>
                <c:pt idx="1089">
                  <c:v>1129.2089999999998</c:v>
                </c:pt>
                <c:pt idx="1090">
                  <c:v>1121.1689999999999</c:v>
                </c:pt>
                <c:pt idx="1091">
                  <c:v>1113.319</c:v>
                </c:pt>
                <c:pt idx="1092">
                  <c:v>1105.6489999999999</c:v>
                </c:pt>
                <c:pt idx="1093">
                  <c:v>1098.059</c:v>
                </c:pt>
                <c:pt idx="1094">
                  <c:v>1090.7189999999998</c:v>
                </c:pt>
                <c:pt idx="1095">
                  <c:v>1083.549</c:v>
                </c:pt>
                <c:pt idx="1096">
                  <c:v>1076.7089999999998</c:v>
                </c:pt>
                <c:pt idx="1097">
                  <c:v>1070.1089999999999</c:v>
                </c:pt>
                <c:pt idx="1098">
                  <c:v>1063.7089999999998</c:v>
                </c:pt>
                <c:pt idx="1099">
                  <c:v>1058.6889999999999</c:v>
                </c:pt>
                <c:pt idx="1100">
                  <c:v>1053.269</c:v>
                </c:pt>
                <c:pt idx="1101">
                  <c:v>1047.4589999999998</c:v>
                </c:pt>
                <c:pt idx="1102">
                  <c:v>1041.519</c:v>
                </c:pt>
                <c:pt idx="1103">
                  <c:v>1035.6789999999999</c:v>
                </c:pt>
                <c:pt idx="1104">
                  <c:v>1030.0889999999999</c:v>
                </c:pt>
                <c:pt idx="1105">
                  <c:v>1024.6589999999999</c:v>
                </c:pt>
                <c:pt idx="1106">
                  <c:v>1019.3090000000001</c:v>
                </c:pt>
                <c:pt idx="1107">
                  <c:v>1014.159</c:v>
                </c:pt>
                <c:pt idx="1108">
                  <c:v>1009.3390000000001</c:v>
                </c:pt>
                <c:pt idx="1109">
                  <c:v>1004.639</c:v>
                </c:pt>
                <c:pt idx="1110">
                  <c:v>1000.0390000000001</c:v>
                </c:pt>
                <c:pt idx="1111">
                  <c:v>995.5390000000001</c:v>
                </c:pt>
                <c:pt idx="1112">
                  <c:v>991.12900000000002</c:v>
                </c:pt>
                <c:pt idx="1113">
                  <c:v>986.899</c:v>
                </c:pt>
                <c:pt idx="1114">
                  <c:v>982.81900000000007</c:v>
                </c:pt>
                <c:pt idx="1115">
                  <c:v>978.90899999999999</c:v>
                </c:pt>
                <c:pt idx="1116">
                  <c:v>975.13900000000001</c:v>
                </c:pt>
                <c:pt idx="1117">
                  <c:v>971.51900000000012</c:v>
                </c:pt>
                <c:pt idx="1118">
                  <c:v>968.10900000000004</c:v>
                </c:pt>
                <c:pt idx="1119">
                  <c:v>964.74900000000014</c:v>
                </c:pt>
                <c:pt idx="1120">
                  <c:v>961.51900000000012</c:v>
                </c:pt>
                <c:pt idx="1121">
                  <c:v>958.56900000000007</c:v>
                </c:pt>
                <c:pt idx="1122">
                  <c:v>955.65899999999999</c:v>
                </c:pt>
                <c:pt idx="1123">
                  <c:v>952.92899999999997</c:v>
                </c:pt>
                <c:pt idx="1124">
                  <c:v>950.36900000000003</c:v>
                </c:pt>
                <c:pt idx="1125">
                  <c:v>947.90899999999999</c:v>
                </c:pt>
                <c:pt idx="1126">
                  <c:v>945.60900000000004</c:v>
                </c:pt>
                <c:pt idx="1127">
                  <c:v>943.40899999999999</c:v>
                </c:pt>
                <c:pt idx="1128">
                  <c:v>941.34900000000005</c:v>
                </c:pt>
                <c:pt idx="1129">
                  <c:v>939.25900000000013</c:v>
                </c:pt>
                <c:pt idx="1130">
                  <c:v>937.49900000000014</c:v>
                </c:pt>
                <c:pt idx="1131">
                  <c:v>936.05900000000008</c:v>
                </c:pt>
                <c:pt idx="1132">
                  <c:v>934.77900000000011</c:v>
                </c:pt>
                <c:pt idx="1133">
                  <c:v>933.70899999999995</c:v>
                </c:pt>
                <c:pt idx="1134">
                  <c:v>932.84900000000005</c:v>
                </c:pt>
                <c:pt idx="1135">
                  <c:v>932.09900000000005</c:v>
                </c:pt>
                <c:pt idx="1136">
                  <c:v>931.48900000000015</c:v>
                </c:pt>
                <c:pt idx="1137">
                  <c:v>930.95899999999995</c:v>
                </c:pt>
                <c:pt idx="1138">
                  <c:v>930.52900000000011</c:v>
                </c:pt>
                <c:pt idx="1139">
                  <c:v>930.21899999999994</c:v>
                </c:pt>
                <c:pt idx="1140">
                  <c:v>929.93899999999996</c:v>
                </c:pt>
                <c:pt idx="1141">
                  <c:v>929.71899999999994</c:v>
                </c:pt>
                <c:pt idx="1142">
                  <c:v>929.63900000000001</c:v>
                </c:pt>
                <c:pt idx="1143">
                  <c:v>929.62900000000002</c:v>
                </c:pt>
                <c:pt idx="1144">
                  <c:v>929.76900000000012</c:v>
                </c:pt>
                <c:pt idx="1145">
                  <c:v>930.10900000000004</c:v>
                </c:pt>
                <c:pt idx="1146">
                  <c:v>930.399</c:v>
                </c:pt>
                <c:pt idx="1147">
                  <c:v>930.87900000000002</c:v>
                </c:pt>
                <c:pt idx="1148">
                  <c:v>931.29900000000009</c:v>
                </c:pt>
                <c:pt idx="1149">
                  <c:v>931.75900000000013</c:v>
                </c:pt>
                <c:pt idx="1150">
                  <c:v>932.32900000000006</c:v>
                </c:pt>
                <c:pt idx="1151">
                  <c:v>932.93899999999996</c:v>
                </c:pt>
                <c:pt idx="1152">
                  <c:v>933.67899999999997</c:v>
                </c:pt>
                <c:pt idx="1153">
                  <c:v>934.00900000000013</c:v>
                </c:pt>
                <c:pt idx="1154">
                  <c:v>934.31900000000007</c:v>
                </c:pt>
                <c:pt idx="1155">
                  <c:v>934.7890000000001</c:v>
                </c:pt>
                <c:pt idx="1156">
                  <c:v>935.26900000000012</c:v>
                </c:pt>
                <c:pt idx="1157">
                  <c:v>935.77900000000011</c:v>
                </c:pt>
                <c:pt idx="1158">
                  <c:v>936.43899999999996</c:v>
                </c:pt>
                <c:pt idx="1159">
                  <c:v>937.32900000000006</c:v>
                </c:pt>
                <c:pt idx="1160">
                  <c:v>938.34900000000005</c:v>
                </c:pt>
                <c:pt idx="1161">
                  <c:v>939.49900000000014</c:v>
                </c:pt>
                <c:pt idx="1162">
                  <c:v>941.01900000000012</c:v>
                </c:pt>
                <c:pt idx="1163">
                  <c:v>942.59900000000005</c:v>
                </c:pt>
                <c:pt idx="1164">
                  <c:v>944.05900000000008</c:v>
                </c:pt>
                <c:pt idx="1165">
                  <c:v>945.48900000000015</c:v>
                </c:pt>
                <c:pt idx="1166">
                  <c:v>946.80900000000008</c:v>
                </c:pt>
                <c:pt idx="1167">
                  <c:v>948.13900000000001</c:v>
                </c:pt>
                <c:pt idx="1168">
                  <c:v>949.61900000000003</c:v>
                </c:pt>
                <c:pt idx="1169">
                  <c:v>950.2890000000001</c:v>
                </c:pt>
                <c:pt idx="1170">
                  <c:v>950.95899999999995</c:v>
                </c:pt>
                <c:pt idx="1171">
                  <c:v>951.65899999999999</c:v>
                </c:pt>
                <c:pt idx="1172">
                  <c:v>952.5390000000001</c:v>
                </c:pt>
                <c:pt idx="1173">
                  <c:v>953.49900000000014</c:v>
                </c:pt>
                <c:pt idx="1174">
                  <c:v>954.7890000000001</c:v>
                </c:pt>
                <c:pt idx="1175">
                  <c:v>956.13900000000001</c:v>
                </c:pt>
                <c:pt idx="1176">
                  <c:v>957.70899999999995</c:v>
                </c:pt>
                <c:pt idx="1177">
                  <c:v>958.08900000000006</c:v>
                </c:pt>
                <c:pt idx="1178">
                  <c:v>958.45899999999995</c:v>
                </c:pt>
                <c:pt idx="1179">
                  <c:v>958.82900000000006</c:v>
                </c:pt>
                <c:pt idx="1180">
                  <c:v>959.35900000000004</c:v>
                </c:pt>
                <c:pt idx="1181">
                  <c:v>959.96899999999994</c:v>
                </c:pt>
                <c:pt idx="1182">
                  <c:v>960.73900000000015</c:v>
                </c:pt>
                <c:pt idx="1183">
                  <c:v>961.65899999999999</c:v>
                </c:pt>
                <c:pt idx="1184">
                  <c:v>962.56900000000007</c:v>
                </c:pt>
                <c:pt idx="1185">
                  <c:v>963.69899999999996</c:v>
                </c:pt>
                <c:pt idx="1186">
                  <c:v>964.87900000000002</c:v>
                </c:pt>
                <c:pt idx="1187">
                  <c:v>965.86900000000003</c:v>
                </c:pt>
                <c:pt idx="1188">
                  <c:v>966.98900000000015</c:v>
                </c:pt>
                <c:pt idx="1189">
                  <c:v>968.149</c:v>
                </c:pt>
                <c:pt idx="1190">
                  <c:v>969.50900000000013</c:v>
                </c:pt>
                <c:pt idx="1191">
                  <c:v>970.899</c:v>
                </c:pt>
                <c:pt idx="1192">
                  <c:v>972.5390000000001</c:v>
                </c:pt>
                <c:pt idx="1193">
                  <c:v>974.24900000000014</c:v>
                </c:pt>
                <c:pt idx="1194">
                  <c:v>976.04900000000009</c:v>
                </c:pt>
                <c:pt idx="1195">
                  <c:v>976.44899999999996</c:v>
                </c:pt>
                <c:pt idx="1196">
                  <c:v>976.81900000000007</c:v>
                </c:pt>
                <c:pt idx="1197">
                  <c:v>977.24900000000014</c:v>
                </c:pt>
                <c:pt idx="1198">
                  <c:v>977.99900000000014</c:v>
                </c:pt>
                <c:pt idx="1199">
                  <c:v>978.80900000000008</c:v>
                </c:pt>
                <c:pt idx="1200">
                  <c:v>979.83900000000006</c:v>
                </c:pt>
                <c:pt idx="1201">
                  <c:v>980.43899999999996</c:v>
                </c:pt>
                <c:pt idx="1202">
                  <c:v>981.01900000000012</c:v>
                </c:pt>
                <c:pt idx="1203">
                  <c:v>981.73900000000015</c:v>
                </c:pt>
                <c:pt idx="1204">
                  <c:v>982.59900000000005</c:v>
                </c:pt>
                <c:pt idx="1205">
                  <c:v>983.51900000000012</c:v>
                </c:pt>
                <c:pt idx="1206">
                  <c:v>984.65899999999999</c:v>
                </c:pt>
                <c:pt idx="1207">
                  <c:v>985.83900000000006</c:v>
                </c:pt>
                <c:pt idx="1208">
                  <c:v>987.13900000000001</c:v>
                </c:pt>
                <c:pt idx="1209">
                  <c:v>988.63900000000001</c:v>
                </c:pt>
                <c:pt idx="1210">
                  <c:v>990.23900000000015</c:v>
                </c:pt>
                <c:pt idx="1211">
                  <c:v>991.93899999999996</c:v>
                </c:pt>
                <c:pt idx="1212">
                  <c:v>993.80900000000008</c:v>
                </c:pt>
                <c:pt idx="1213">
                  <c:v>995.83900000000006</c:v>
                </c:pt>
                <c:pt idx="1214">
                  <c:v>998.0390000000001</c:v>
                </c:pt>
                <c:pt idx="1215">
                  <c:v>1000.0490000000001</c:v>
                </c:pt>
                <c:pt idx="1216">
                  <c:v>1002.119</c:v>
                </c:pt>
                <c:pt idx="1217">
                  <c:v>1004.199</c:v>
                </c:pt>
                <c:pt idx="1218">
                  <c:v>1006.4790000000002</c:v>
                </c:pt>
                <c:pt idx="1219">
                  <c:v>1008.939</c:v>
                </c:pt>
                <c:pt idx="1220">
                  <c:v>1011.439</c:v>
                </c:pt>
                <c:pt idx="1221">
                  <c:v>1014.119</c:v>
                </c:pt>
                <c:pt idx="1222">
                  <c:v>1016.919</c:v>
                </c:pt>
                <c:pt idx="1223">
                  <c:v>1019.7490000000001</c:v>
                </c:pt>
                <c:pt idx="1224">
                  <c:v>1022.5490000000001</c:v>
                </c:pt>
                <c:pt idx="1225">
                  <c:v>1025.3889999999999</c:v>
                </c:pt>
                <c:pt idx="1226">
                  <c:v>1028.3589999999999</c:v>
                </c:pt>
                <c:pt idx="1227">
                  <c:v>1031.1889999999999</c:v>
                </c:pt>
                <c:pt idx="1228">
                  <c:v>1034.069</c:v>
                </c:pt>
                <c:pt idx="1229">
                  <c:v>1035.8589999999999</c:v>
                </c:pt>
                <c:pt idx="1230">
                  <c:v>1038.059</c:v>
                </c:pt>
                <c:pt idx="1231">
                  <c:v>1040.4189999999999</c:v>
                </c:pt>
                <c:pt idx="1232">
                  <c:v>1043.1889999999999</c:v>
                </c:pt>
                <c:pt idx="1233">
                  <c:v>1045.9589999999998</c:v>
                </c:pt>
                <c:pt idx="1234">
                  <c:v>1048.6589999999999</c:v>
                </c:pt>
                <c:pt idx="1235">
                  <c:v>1051.4589999999998</c:v>
                </c:pt>
                <c:pt idx="1236">
                  <c:v>1054.029</c:v>
                </c:pt>
                <c:pt idx="1237">
                  <c:v>1056.559</c:v>
                </c:pt>
                <c:pt idx="1238">
                  <c:v>1059.0989999999999</c:v>
                </c:pt>
                <c:pt idx="1239">
                  <c:v>1061.6689999999999</c:v>
                </c:pt>
                <c:pt idx="1240">
                  <c:v>1064.259</c:v>
                </c:pt>
                <c:pt idx="1241">
                  <c:v>1066.799</c:v>
                </c:pt>
                <c:pt idx="1242">
                  <c:v>1069.269</c:v>
                </c:pt>
                <c:pt idx="1243">
                  <c:v>1071.769</c:v>
                </c:pt>
                <c:pt idx="1244">
                  <c:v>1074.1189999999999</c:v>
                </c:pt>
                <c:pt idx="1245">
                  <c:v>1076.3989999999999</c:v>
                </c:pt>
                <c:pt idx="1246">
                  <c:v>1078.7089999999998</c:v>
                </c:pt>
                <c:pt idx="1247">
                  <c:v>1080.9389999999999</c:v>
                </c:pt>
                <c:pt idx="1248">
                  <c:v>1083.279</c:v>
                </c:pt>
                <c:pt idx="1249">
                  <c:v>1085.279</c:v>
                </c:pt>
                <c:pt idx="1250">
                  <c:v>1087.299</c:v>
                </c:pt>
                <c:pt idx="1251">
                  <c:v>1089.259</c:v>
                </c:pt>
                <c:pt idx="1252">
                  <c:v>1091.2189999999998</c:v>
                </c:pt>
                <c:pt idx="1253">
                  <c:v>1093.1889999999999</c:v>
                </c:pt>
                <c:pt idx="1254">
                  <c:v>1094.9089999999999</c:v>
                </c:pt>
                <c:pt idx="1255">
                  <c:v>1096.559</c:v>
                </c:pt>
                <c:pt idx="1256">
                  <c:v>1098.4589999999998</c:v>
                </c:pt>
                <c:pt idx="1257">
                  <c:v>1100.3489999999999</c:v>
                </c:pt>
                <c:pt idx="1258">
                  <c:v>1101.979</c:v>
                </c:pt>
                <c:pt idx="1259">
                  <c:v>1103.519</c:v>
                </c:pt>
                <c:pt idx="1260">
                  <c:v>1104.9089999999999</c:v>
                </c:pt>
                <c:pt idx="1261">
                  <c:v>1106.289</c:v>
                </c:pt>
                <c:pt idx="1262">
                  <c:v>1107.2089999999998</c:v>
                </c:pt>
                <c:pt idx="1263">
                  <c:v>1108.1389999999999</c:v>
                </c:pt>
                <c:pt idx="1264">
                  <c:v>1109.1789999999999</c:v>
                </c:pt>
                <c:pt idx="1265">
                  <c:v>1110.069</c:v>
                </c:pt>
                <c:pt idx="1266">
                  <c:v>1111.049</c:v>
                </c:pt>
                <c:pt idx="1267">
                  <c:v>1111.9589999999998</c:v>
                </c:pt>
                <c:pt idx="1268">
                  <c:v>1112.8689999999999</c:v>
                </c:pt>
                <c:pt idx="1269">
                  <c:v>1113.3389999999999</c:v>
                </c:pt>
                <c:pt idx="1270">
                  <c:v>1113.8989999999999</c:v>
                </c:pt>
                <c:pt idx="1271">
                  <c:v>1114.479</c:v>
                </c:pt>
                <c:pt idx="1272">
                  <c:v>1115.1489999999999</c:v>
                </c:pt>
                <c:pt idx="1273">
                  <c:v>1115.739</c:v>
                </c:pt>
                <c:pt idx="1274">
                  <c:v>1116.1689999999999</c:v>
                </c:pt>
                <c:pt idx="1275">
                  <c:v>1116.579</c:v>
                </c:pt>
                <c:pt idx="1276">
                  <c:v>1116.819</c:v>
                </c:pt>
                <c:pt idx="1277">
                  <c:v>1116.8789999999999</c:v>
                </c:pt>
                <c:pt idx="1278">
                  <c:v>1116.9389999999999</c:v>
                </c:pt>
                <c:pt idx="1279">
                  <c:v>1116.9089999999999</c:v>
                </c:pt>
                <c:pt idx="1280">
                  <c:v>1116.749</c:v>
                </c:pt>
                <c:pt idx="1281">
                  <c:v>1116.509</c:v>
                </c:pt>
                <c:pt idx="1282">
                  <c:v>1116.289</c:v>
                </c:pt>
                <c:pt idx="1283">
                  <c:v>1116.079</c:v>
                </c:pt>
                <c:pt idx="1284">
                  <c:v>1115.8689999999999</c:v>
                </c:pt>
                <c:pt idx="1285">
                  <c:v>1115.5889999999999</c:v>
                </c:pt>
                <c:pt idx="1286">
                  <c:v>1115.2189999999998</c:v>
                </c:pt>
                <c:pt idx="1287">
                  <c:v>1114.779</c:v>
                </c:pt>
                <c:pt idx="1288">
                  <c:v>1114.249</c:v>
                </c:pt>
                <c:pt idx="1289">
                  <c:v>1113.6189999999999</c:v>
                </c:pt>
                <c:pt idx="1290">
                  <c:v>1112.809</c:v>
                </c:pt>
                <c:pt idx="1291">
                  <c:v>1111.9089999999999</c:v>
                </c:pt>
                <c:pt idx="1292">
                  <c:v>1111.1389999999999</c:v>
                </c:pt>
                <c:pt idx="1293">
                  <c:v>1110.289</c:v>
                </c:pt>
                <c:pt idx="1294">
                  <c:v>1109.4689999999998</c:v>
                </c:pt>
                <c:pt idx="1295">
                  <c:v>1108.6589999999999</c:v>
                </c:pt>
                <c:pt idx="1296">
                  <c:v>1107.9489999999998</c:v>
                </c:pt>
                <c:pt idx="1297">
                  <c:v>1107.069</c:v>
                </c:pt>
                <c:pt idx="1298">
                  <c:v>1106.009</c:v>
                </c:pt>
                <c:pt idx="1299">
                  <c:v>1105.569</c:v>
                </c:pt>
                <c:pt idx="1300">
                  <c:v>1104.9489999999998</c:v>
                </c:pt>
                <c:pt idx="1301">
                  <c:v>1104.3389999999999</c:v>
                </c:pt>
                <c:pt idx="1302">
                  <c:v>1103.739</c:v>
                </c:pt>
                <c:pt idx="1303">
                  <c:v>1103.239</c:v>
                </c:pt>
                <c:pt idx="1304">
                  <c:v>1102.6689999999999</c:v>
                </c:pt>
                <c:pt idx="1305">
                  <c:v>1102.1889999999999</c:v>
                </c:pt>
                <c:pt idx="1306">
                  <c:v>1101.6389999999999</c:v>
                </c:pt>
                <c:pt idx="1307">
                  <c:v>1101.0889999999999</c:v>
                </c:pt>
                <c:pt idx="1308">
                  <c:v>1100.4589999999998</c:v>
                </c:pt>
                <c:pt idx="1309">
                  <c:v>1099.819</c:v>
                </c:pt>
                <c:pt idx="1310">
                  <c:v>1098.9289999999999</c:v>
                </c:pt>
                <c:pt idx="1311">
                  <c:v>1098.019</c:v>
                </c:pt>
                <c:pt idx="1312">
                  <c:v>1097.019</c:v>
                </c:pt>
                <c:pt idx="1313">
                  <c:v>1095.999</c:v>
                </c:pt>
                <c:pt idx="1314">
                  <c:v>1094.979</c:v>
                </c:pt>
                <c:pt idx="1315">
                  <c:v>1093.9689999999998</c:v>
                </c:pt>
                <c:pt idx="1316">
                  <c:v>1093.1189999999999</c:v>
                </c:pt>
                <c:pt idx="1317">
                  <c:v>1092.519</c:v>
                </c:pt>
                <c:pt idx="1318">
                  <c:v>1091.979</c:v>
                </c:pt>
                <c:pt idx="1319">
                  <c:v>1091.4689999999998</c:v>
                </c:pt>
                <c:pt idx="1320">
                  <c:v>1091.1389999999999</c:v>
                </c:pt>
                <c:pt idx="1321">
                  <c:v>1090.8389999999999</c:v>
                </c:pt>
                <c:pt idx="1322">
                  <c:v>1090.6189999999999</c:v>
                </c:pt>
                <c:pt idx="1323">
                  <c:v>1090.4089999999999</c:v>
                </c:pt>
                <c:pt idx="1324">
                  <c:v>1090.1989999999998</c:v>
                </c:pt>
                <c:pt idx="1325">
                  <c:v>1089.9689999999998</c:v>
                </c:pt>
                <c:pt idx="1326">
                  <c:v>1089.7189999999998</c:v>
                </c:pt>
                <c:pt idx="1327">
                  <c:v>1089.3689999999999</c:v>
                </c:pt>
                <c:pt idx="1328">
                  <c:v>1089.0989999999999</c:v>
                </c:pt>
                <c:pt idx="1329">
                  <c:v>1088.819</c:v>
                </c:pt>
                <c:pt idx="1330">
                  <c:v>1088.799</c:v>
                </c:pt>
                <c:pt idx="1331">
                  <c:v>1088.6889999999999</c:v>
                </c:pt>
                <c:pt idx="1332">
                  <c:v>1088.829</c:v>
                </c:pt>
                <c:pt idx="1333">
                  <c:v>1088.9689999999998</c:v>
                </c:pt>
                <c:pt idx="1334">
                  <c:v>1089.1089999999999</c:v>
                </c:pt>
                <c:pt idx="1335">
                  <c:v>1089.499</c:v>
                </c:pt>
                <c:pt idx="1336">
                  <c:v>1089.8989999999999</c:v>
                </c:pt>
                <c:pt idx="1337">
                  <c:v>1090.4489999999998</c:v>
                </c:pt>
                <c:pt idx="1338">
                  <c:v>1091.009</c:v>
                </c:pt>
                <c:pt idx="1339">
                  <c:v>1091.729</c:v>
                </c:pt>
                <c:pt idx="1340">
                  <c:v>1092.4389999999999</c:v>
                </c:pt>
                <c:pt idx="1341">
                  <c:v>1093.239</c:v>
                </c:pt>
                <c:pt idx="1342">
                  <c:v>1094.1089999999999</c:v>
                </c:pt>
                <c:pt idx="1343">
                  <c:v>1095.059</c:v>
                </c:pt>
                <c:pt idx="1344">
                  <c:v>1095.999</c:v>
                </c:pt>
                <c:pt idx="1345">
                  <c:v>1097.009</c:v>
                </c:pt>
                <c:pt idx="1346">
                  <c:v>1098.1189999999999</c:v>
                </c:pt>
                <c:pt idx="1347">
                  <c:v>1099.289</c:v>
                </c:pt>
                <c:pt idx="1348">
                  <c:v>1100.539</c:v>
                </c:pt>
                <c:pt idx="1349">
                  <c:v>1101.7089999999998</c:v>
                </c:pt>
                <c:pt idx="1350">
                  <c:v>1103.029</c:v>
                </c:pt>
                <c:pt idx="1351">
                  <c:v>1104.3589999999999</c:v>
                </c:pt>
                <c:pt idx="1352">
                  <c:v>1105.8489999999999</c:v>
                </c:pt>
                <c:pt idx="1353">
                  <c:v>1106.519</c:v>
                </c:pt>
                <c:pt idx="1354">
                  <c:v>1107.259</c:v>
                </c:pt>
                <c:pt idx="1355">
                  <c:v>1108.019</c:v>
                </c:pt>
                <c:pt idx="1356">
                  <c:v>1109.029</c:v>
                </c:pt>
                <c:pt idx="1357">
                  <c:v>1110.289</c:v>
                </c:pt>
                <c:pt idx="1358">
                  <c:v>1111.6489999999999</c:v>
                </c:pt>
                <c:pt idx="1359">
                  <c:v>1113.239</c:v>
                </c:pt>
                <c:pt idx="1360">
                  <c:v>1114.8989999999999</c:v>
                </c:pt>
                <c:pt idx="1361">
                  <c:v>1116.779</c:v>
                </c:pt>
                <c:pt idx="1362">
                  <c:v>1118.559</c:v>
                </c:pt>
                <c:pt idx="1363">
                  <c:v>1119.279</c:v>
                </c:pt>
                <c:pt idx="1364">
                  <c:v>1120.069</c:v>
                </c:pt>
                <c:pt idx="1365">
                  <c:v>1120.799</c:v>
                </c:pt>
                <c:pt idx="1366">
                  <c:v>1121.6889999999999</c:v>
                </c:pt>
                <c:pt idx="1367">
                  <c:v>1122.6689999999999</c:v>
                </c:pt>
                <c:pt idx="1368">
                  <c:v>1123.8889999999999</c:v>
                </c:pt>
                <c:pt idx="1369">
                  <c:v>1125.1889999999999</c:v>
                </c:pt>
                <c:pt idx="1370">
                  <c:v>1126.7189999999998</c:v>
                </c:pt>
                <c:pt idx="1371">
                  <c:v>1128.309</c:v>
                </c:pt>
                <c:pt idx="1372">
                  <c:v>1130.1189999999999</c:v>
                </c:pt>
                <c:pt idx="1373">
                  <c:v>1130.529</c:v>
                </c:pt>
                <c:pt idx="1374">
                  <c:v>1130.9289999999999</c:v>
                </c:pt>
                <c:pt idx="1375">
                  <c:v>1131.3989999999999</c:v>
                </c:pt>
                <c:pt idx="1376">
                  <c:v>1131.9489999999998</c:v>
                </c:pt>
                <c:pt idx="1377">
                  <c:v>1132.6589999999999</c:v>
                </c:pt>
                <c:pt idx="1378">
                  <c:v>1133.4489999999998</c:v>
                </c:pt>
                <c:pt idx="1379">
                  <c:v>1134.309</c:v>
                </c:pt>
                <c:pt idx="1380">
                  <c:v>1135.329</c:v>
                </c:pt>
                <c:pt idx="1381">
                  <c:v>1136.4089999999999</c:v>
                </c:pt>
                <c:pt idx="1382">
                  <c:v>1137.559</c:v>
                </c:pt>
                <c:pt idx="1383">
                  <c:v>1138.8389999999999</c:v>
                </c:pt>
                <c:pt idx="1384">
                  <c:v>1140.249</c:v>
                </c:pt>
                <c:pt idx="1385">
                  <c:v>1141.6189999999999</c:v>
                </c:pt>
                <c:pt idx="1386">
                  <c:v>1143.0889999999999</c:v>
                </c:pt>
                <c:pt idx="1387">
                  <c:v>1144.5989999999999</c:v>
                </c:pt>
                <c:pt idx="1388">
                  <c:v>1145.8989999999999</c:v>
                </c:pt>
                <c:pt idx="1389">
                  <c:v>1147.1689999999999</c:v>
                </c:pt>
                <c:pt idx="1390">
                  <c:v>1148.319</c:v>
                </c:pt>
                <c:pt idx="1391">
                  <c:v>1149.4489999999998</c:v>
                </c:pt>
                <c:pt idx="1392">
                  <c:v>1150.549</c:v>
                </c:pt>
                <c:pt idx="1393">
                  <c:v>1151.539</c:v>
                </c:pt>
                <c:pt idx="1394">
                  <c:v>1152.4189999999999</c:v>
                </c:pt>
                <c:pt idx="1395">
                  <c:v>1153.269</c:v>
                </c:pt>
                <c:pt idx="1396">
                  <c:v>1153.999</c:v>
                </c:pt>
                <c:pt idx="1397">
                  <c:v>1154.6089999999999</c:v>
                </c:pt>
                <c:pt idx="1398">
                  <c:v>1154.769</c:v>
                </c:pt>
                <c:pt idx="1399">
                  <c:v>1154.779</c:v>
                </c:pt>
                <c:pt idx="1400">
                  <c:v>1154.8989999999999</c:v>
                </c:pt>
                <c:pt idx="1401">
                  <c:v>1155.079</c:v>
                </c:pt>
                <c:pt idx="1402">
                  <c:v>1155.2089999999998</c:v>
                </c:pt>
                <c:pt idx="1403">
                  <c:v>1155.4489999999998</c:v>
                </c:pt>
                <c:pt idx="1404">
                  <c:v>1155.5989999999999</c:v>
                </c:pt>
                <c:pt idx="1405">
                  <c:v>1155.579</c:v>
                </c:pt>
                <c:pt idx="1406">
                  <c:v>1155.4289999999999</c:v>
                </c:pt>
                <c:pt idx="1407">
                  <c:v>1154.9289999999999</c:v>
                </c:pt>
                <c:pt idx="1408">
                  <c:v>1154.1989999999998</c:v>
                </c:pt>
                <c:pt idx="1409">
                  <c:v>1153.1589999999999</c:v>
                </c:pt>
                <c:pt idx="1410">
                  <c:v>1151.8989999999999</c:v>
                </c:pt>
                <c:pt idx="1411">
                  <c:v>1150.4189999999999</c:v>
                </c:pt>
                <c:pt idx="1412">
                  <c:v>1148.739</c:v>
                </c:pt>
                <c:pt idx="1413">
                  <c:v>1146.9289999999999</c:v>
                </c:pt>
                <c:pt idx="1414">
                  <c:v>1144.8489999999999</c:v>
                </c:pt>
                <c:pt idx="1415">
                  <c:v>1142.6389999999999</c:v>
                </c:pt>
                <c:pt idx="1416">
                  <c:v>1140.2189999999998</c:v>
                </c:pt>
                <c:pt idx="1417">
                  <c:v>1137.569</c:v>
                </c:pt>
                <c:pt idx="1418">
                  <c:v>1135.9089999999999</c:v>
                </c:pt>
                <c:pt idx="1419">
                  <c:v>1134.069</c:v>
                </c:pt>
                <c:pt idx="1420">
                  <c:v>1132.059</c:v>
                </c:pt>
                <c:pt idx="1421">
                  <c:v>1129.789</c:v>
                </c:pt>
                <c:pt idx="1422">
                  <c:v>1127.4089999999999</c:v>
                </c:pt>
                <c:pt idx="1423">
                  <c:v>1124.6489999999999</c:v>
                </c:pt>
                <c:pt idx="1424">
                  <c:v>1121.479</c:v>
                </c:pt>
                <c:pt idx="1425">
                  <c:v>1117.8389999999999</c:v>
                </c:pt>
                <c:pt idx="1426">
                  <c:v>1113.829</c:v>
                </c:pt>
                <c:pt idx="1427">
                  <c:v>1109.6989999999998</c:v>
                </c:pt>
                <c:pt idx="1428">
                  <c:v>1105.0989999999999</c:v>
                </c:pt>
                <c:pt idx="1429">
                  <c:v>1100.3789999999999</c:v>
                </c:pt>
                <c:pt idx="1430">
                  <c:v>1095.749</c:v>
                </c:pt>
                <c:pt idx="1431">
                  <c:v>1090.9689999999998</c:v>
                </c:pt>
                <c:pt idx="1432">
                  <c:v>1086.1789999999999</c:v>
                </c:pt>
                <c:pt idx="1433">
                  <c:v>1081.289</c:v>
                </c:pt>
                <c:pt idx="1434">
                  <c:v>1076.1389999999999</c:v>
                </c:pt>
                <c:pt idx="1435">
                  <c:v>1070.8889999999999</c:v>
                </c:pt>
                <c:pt idx="1436">
                  <c:v>1065.4689999999998</c:v>
                </c:pt>
                <c:pt idx="1437">
                  <c:v>1059.9689999999998</c:v>
                </c:pt>
                <c:pt idx="1438">
                  <c:v>1054.749</c:v>
                </c:pt>
                <c:pt idx="1439">
                  <c:v>1049.4489999999998</c:v>
                </c:pt>
                <c:pt idx="1440">
                  <c:v>1043.809</c:v>
                </c:pt>
                <c:pt idx="1441">
                  <c:v>1040.6489999999999</c:v>
                </c:pt>
                <c:pt idx="1442">
                  <c:v>1037.059</c:v>
                </c:pt>
                <c:pt idx="1443">
                  <c:v>1033.289</c:v>
                </c:pt>
                <c:pt idx="1444">
                  <c:v>1029.1789999999999</c:v>
                </c:pt>
                <c:pt idx="1445">
                  <c:v>1024.6889999999999</c:v>
                </c:pt>
                <c:pt idx="1446">
                  <c:v>1019.659</c:v>
                </c:pt>
                <c:pt idx="1447">
                  <c:v>1014.7690000000001</c:v>
                </c:pt>
                <c:pt idx="1448">
                  <c:v>1009.2290000000002</c:v>
                </c:pt>
                <c:pt idx="1449">
                  <c:v>1003.0390000000001</c:v>
                </c:pt>
                <c:pt idx="1450">
                  <c:v>996.58900000000006</c:v>
                </c:pt>
                <c:pt idx="1451">
                  <c:v>990.04900000000009</c:v>
                </c:pt>
                <c:pt idx="1452">
                  <c:v>983.41899999999998</c:v>
                </c:pt>
                <c:pt idx="1453">
                  <c:v>977.63900000000001</c:v>
                </c:pt>
                <c:pt idx="1454">
                  <c:v>971.399</c:v>
                </c:pt>
                <c:pt idx="1455">
                  <c:v>965.0390000000001</c:v>
                </c:pt>
                <c:pt idx="1456">
                  <c:v>958.68899999999996</c:v>
                </c:pt>
                <c:pt idx="1457">
                  <c:v>952.27900000000011</c:v>
                </c:pt>
                <c:pt idx="1458">
                  <c:v>945.88900000000001</c:v>
                </c:pt>
                <c:pt idx="1459">
                  <c:v>939.51900000000012</c:v>
                </c:pt>
                <c:pt idx="1460">
                  <c:v>933.16899999999998</c:v>
                </c:pt>
                <c:pt idx="1461">
                  <c:v>926.83900000000006</c:v>
                </c:pt>
                <c:pt idx="1462">
                  <c:v>920.45900000000006</c:v>
                </c:pt>
                <c:pt idx="1463">
                  <c:v>914.17900000000009</c:v>
                </c:pt>
                <c:pt idx="1464">
                  <c:v>907.9190000000001</c:v>
                </c:pt>
                <c:pt idx="1465">
                  <c:v>901.59900000000005</c:v>
                </c:pt>
                <c:pt idx="1466">
                  <c:v>895.37600000000009</c:v>
                </c:pt>
                <c:pt idx="1467">
                  <c:v>889.1</c:v>
                </c:pt>
                <c:pt idx="1468">
                  <c:v>882.92000000000007</c:v>
                </c:pt>
                <c:pt idx="1469">
                  <c:v>876.69500000000005</c:v>
                </c:pt>
                <c:pt idx="1470">
                  <c:v>870.57100000000003</c:v>
                </c:pt>
                <c:pt idx="1471">
                  <c:v>864.47800000000007</c:v>
                </c:pt>
                <c:pt idx="1472">
                  <c:v>858.48700000000008</c:v>
                </c:pt>
                <c:pt idx="1473">
                  <c:v>852.52200000000005</c:v>
                </c:pt>
                <c:pt idx="1474">
                  <c:v>846.5870000000001</c:v>
                </c:pt>
                <c:pt idx="1475">
                  <c:v>840.75400000000002</c:v>
                </c:pt>
                <c:pt idx="1476">
                  <c:v>837.77700000000004</c:v>
                </c:pt>
                <c:pt idx="1477">
                  <c:v>834.42200000000003</c:v>
                </c:pt>
                <c:pt idx="1478">
                  <c:v>830.846</c:v>
                </c:pt>
                <c:pt idx="1479">
                  <c:v>827.04500000000007</c:v>
                </c:pt>
                <c:pt idx="1480">
                  <c:v>823.00400000000002</c:v>
                </c:pt>
                <c:pt idx="1481">
                  <c:v>818.50200000000007</c:v>
                </c:pt>
                <c:pt idx="1482">
                  <c:v>813.66200000000003</c:v>
                </c:pt>
                <c:pt idx="1483">
                  <c:v>808.33</c:v>
                </c:pt>
                <c:pt idx="1484">
                  <c:v>802.90300000000002</c:v>
                </c:pt>
                <c:pt idx="1485">
                  <c:v>797.42100000000005</c:v>
                </c:pt>
                <c:pt idx="1486">
                  <c:v>791.96400000000006</c:v>
                </c:pt>
                <c:pt idx="1487">
                  <c:v>786.60700000000008</c:v>
                </c:pt>
                <c:pt idx="1488">
                  <c:v>781.34700000000009</c:v>
                </c:pt>
                <c:pt idx="1489">
                  <c:v>776.05000000000007</c:v>
                </c:pt>
                <c:pt idx="1490">
                  <c:v>770.92200000000003</c:v>
                </c:pt>
                <c:pt idx="1491">
                  <c:v>765.89100000000008</c:v>
                </c:pt>
                <c:pt idx="1492">
                  <c:v>763.46500000000003</c:v>
                </c:pt>
                <c:pt idx="1493">
                  <c:v>760.82600000000002</c:v>
                </c:pt>
                <c:pt idx="1494">
                  <c:v>758.053</c:v>
                </c:pt>
                <c:pt idx="1495">
                  <c:v>755.63600000000008</c:v>
                </c:pt>
                <c:pt idx="1496">
                  <c:v>753.154</c:v>
                </c:pt>
                <c:pt idx="1497">
                  <c:v>750.8180000000001</c:v>
                </c:pt>
                <c:pt idx="1498">
                  <c:v>748.34900000000005</c:v>
                </c:pt>
                <c:pt idx="1499">
                  <c:v>746.02300000000002</c:v>
                </c:pt>
                <c:pt idx="1500">
                  <c:v>743.56100000000004</c:v>
                </c:pt>
                <c:pt idx="1501">
                  <c:v>740.89100000000008</c:v>
                </c:pt>
                <c:pt idx="1502">
                  <c:v>737.87400000000002</c:v>
                </c:pt>
                <c:pt idx="1503">
                  <c:v>734.70400000000006</c:v>
                </c:pt>
                <c:pt idx="1504">
                  <c:v>731.1690000000001</c:v>
                </c:pt>
                <c:pt idx="1505">
                  <c:v>727.33300000000008</c:v>
                </c:pt>
                <c:pt idx="1506">
                  <c:v>723.12</c:v>
                </c:pt>
                <c:pt idx="1507">
                  <c:v>718.71</c:v>
                </c:pt>
                <c:pt idx="1508">
                  <c:v>714.38200000000006</c:v>
                </c:pt>
                <c:pt idx="1509">
                  <c:v>710.00800000000004</c:v>
                </c:pt>
                <c:pt idx="1510">
                  <c:v>705.66300000000001</c:v>
                </c:pt>
                <c:pt idx="1511">
                  <c:v>701.48300000000006</c:v>
                </c:pt>
                <c:pt idx="1512">
                  <c:v>697.39800000000002</c:v>
                </c:pt>
                <c:pt idx="1513">
                  <c:v>693.404</c:v>
                </c:pt>
                <c:pt idx="1514">
                  <c:v>689.43500000000006</c:v>
                </c:pt>
                <c:pt idx="1515">
                  <c:v>685.56100000000004</c:v>
                </c:pt>
                <c:pt idx="1516">
                  <c:v>681.71500000000003</c:v>
                </c:pt>
                <c:pt idx="1517">
                  <c:v>678.02600000000007</c:v>
                </c:pt>
                <c:pt idx="1518">
                  <c:v>674.36200000000008</c:v>
                </c:pt>
                <c:pt idx="1519">
                  <c:v>670.78800000000001</c:v>
                </c:pt>
                <c:pt idx="1520">
                  <c:v>667.30100000000004</c:v>
                </c:pt>
                <c:pt idx="1521">
                  <c:v>663.82900000000006</c:v>
                </c:pt>
                <c:pt idx="1522">
                  <c:v>660.44400000000007</c:v>
                </c:pt>
                <c:pt idx="1523">
                  <c:v>657.08</c:v>
                </c:pt>
                <c:pt idx="1524">
                  <c:v>653.80000000000007</c:v>
                </c:pt>
                <c:pt idx="1525">
                  <c:v>652.61099999999999</c:v>
                </c:pt>
                <c:pt idx="1526">
                  <c:v>651.24900000000002</c:v>
                </c:pt>
                <c:pt idx="1527">
                  <c:v>649.85</c:v>
                </c:pt>
                <c:pt idx="1528">
                  <c:v>648.35300000000007</c:v>
                </c:pt>
                <c:pt idx="1529">
                  <c:v>646.75600000000009</c:v>
                </c:pt>
                <c:pt idx="1530">
                  <c:v>644.98300000000006</c:v>
                </c:pt>
                <c:pt idx="1531">
                  <c:v>643.16000000000008</c:v>
                </c:pt>
                <c:pt idx="1532">
                  <c:v>641.15200000000004</c:v>
                </c:pt>
                <c:pt idx="1533">
                  <c:v>638.95500000000004</c:v>
                </c:pt>
                <c:pt idx="1534">
                  <c:v>636.49800000000005</c:v>
                </c:pt>
                <c:pt idx="1535">
                  <c:v>635.07900000000006</c:v>
                </c:pt>
                <c:pt idx="1536">
                  <c:v>633.4140000000001</c:v>
                </c:pt>
                <c:pt idx="1537">
                  <c:v>631.64100000000008</c:v>
                </c:pt>
                <c:pt idx="1538">
                  <c:v>629.75800000000004</c:v>
                </c:pt>
                <c:pt idx="1539">
                  <c:v>627.75900000000001</c:v>
                </c:pt>
                <c:pt idx="1540">
                  <c:v>625.57000000000005</c:v>
                </c:pt>
                <c:pt idx="1541">
                  <c:v>623.18600000000004</c:v>
                </c:pt>
                <c:pt idx="1542">
                  <c:v>620.53600000000006</c:v>
                </c:pt>
                <c:pt idx="1543">
                  <c:v>617.77200000000005</c:v>
                </c:pt>
                <c:pt idx="1544">
                  <c:v>615.01</c:v>
                </c:pt>
                <c:pt idx="1545">
                  <c:v>612.274</c:v>
                </c:pt>
                <c:pt idx="1546">
                  <c:v>609.53200000000004</c:v>
                </c:pt>
                <c:pt idx="1547">
                  <c:v>606.81700000000001</c:v>
                </c:pt>
                <c:pt idx="1548">
                  <c:v>604.25400000000002</c:v>
                </c:pt>
                <c:pt idx="1549">
                  <c:v>602.98300000000006</c:v>
                </c:pt>
                <c:pt idx="1550">
                  <c:v>601.54200000000003</c:v>
                </c:pt>
                <c:pt idx="1551">
                  <c:v>600.06400000000008</c:v>
                </c:pt>
                <c:pt idx="1552">
                  <c:v>598.42100000000005</c:v>
                </c:pt>
                <c:pt idx="1553">
                  <c:v>596.80200000000002</c:v>
                </c:pt>
                <c:pt idx="1554">
                  <c:v>594.947</c:v>
                </c:pt>
                <c:pt idx="1555">
                  <c:v>592.96400000000006</c:v>
                </c:pt>
                <c:pt idx="1556">
                  <c:v>590.7940000000001</c:v>
                </c:pt>
                <c:pt idx="1557">
                  <c:v>588.52600000000007</c:v>
                </c:pt>
                <c:pt idx="1558">
                  <c:v>586.298</c:v>
                </c:pt>
                <c:pt idx="1559">
                  <c:v>584.149</c:v>
                </c:pt>
                <c:pt idx="1560">
                  <c:v>581.92500000000007</c:v>
                </c:pt>
                <c:pt idx="1561">
                  <c:v>579.60900000000004</c:v>
                </c:pt>
                <c:pt idx="1562">
                  <c:v>577.44900000000007</c:v>
                </c:pt>
                <c:pt idx="1563">
                  <c:v>575.25600000000009</c:v>
                </c:pt>
                <c:pt idx="1564">
                  <c:v>573.202</c:v>
                </c:pt>
                <c:pt idx="1565">
                  <c:v>571.01900000000001</c:v>
                </c:pt>
                <c:pt idx="1566">
                  <c:v>568.87800000000004</c:v>
                </c:pt>
                <c:pt idx="1567">
                  <c:v>566.76300000000003</c:v>
                </c:pt>
                <c:pt idx="1568">
                  <c:v>564.73500000000001</c:v>
                </c:pt>
                <c:pt idx="1569">
                  <c:v>562.72</c:v>
                </c:pt>
                <c:pt idx="1570">
                  <c:v>560.64100000000008</c:v>
                </c:pt>
                <c:pt idx="1571">
                  <c:v>558.53600000000006</c:v>
                </c:pt>
                <c:pt idx="1572">
                  <c:v>556.5</c:v>
                </c:pt>
                <c:pt idx="1573">
                  <c:v>554.43000000000006</c:v>
                </c:pt>
                <c:pt idx="1574">
                  <c:v>552.50400000000002</c:v>
                </c:pt>
                <c:pt idx="1575">
                  <c:v>550.52100000000007</c:v>
                </c:pt>
                <c:pt idx="1576">
                  <c:v>548.53100000000006</c:v>
                </c:pt>
                <c:pt idx="1577">
                  <c:v>546.52100000000007</c:v>
                </c:pt>
                <c:pt idx="1578">
                  <c:v>544.46900000000005</c:v>
                </c:pt>
                <c:pt idx="1579">
                  <c:v>542.55700000000002</c:v>
                </c:pt>
                <c:pt idx="1580">
                  <c:v>540.59300000000007</c:v>
                </c:pt>
                <c:pt idx="1581">
                  <c:v>538.62400000000002</c:v>
                </c:pt>
                <c:pt idx="1582">
                  <c:v>536.64600000000007</c:v>
                </c:pt>
                <c:pt idx="1583">
                  <c:v>534.67100000000005</c:v>
                </c:pt>
                <c:pt idx="1584">
                  <c:v>532.70500000000004</c:v>
                </c:pt>
                <c:pt idx="1585">
                  <c:v>530.74900000000002</c:v>
                </c:pt>
                <c:pt idx="1586">
                  <c:v>528.79100000000005</c:v>
                </c:pt>
                <c:pt idx="1587">
                  <c:v>526.77100000000007</c:v>
                </c:pt>
                <c:pt idx="1588">
                  <c:v>524.80000000000007</c:v>
                </c:pt>
                <c:pt idx="1589">
                  <c:v>522.78300000000002</c:v>
                </c:pt>
                <c:pt idx="1590">
                  <c:v>521.55200000000002</c:v>
                </c:pt>
                <c:pt idx="1591">
                  <c:v>520.096</c:v>
                </c:pt>
                <c:pt idx="1592">
                  <c:v>518.596</c:v>
                </c:pt>
                <c:pt idx="1593">
                  <c:v>517.40100000000007</c:v>
                </c:pt>
                <c:pt idx="1594">
                  <c:v>516.04700000000003</c:v>
                </c:pt>
                <c:pt idx="1595">
                  <c:v>514.654</c:v>
                </c:pt>
                <c:pt idx="1596">
                  <c:v>513.15500000000009</c:v>
                </c:pt>
                <c:pt idx="1597">
                  <c:v>511.42799999999994</c:v>
                </c:pt>
                <c:pt idx="1598">
                  <c:v>509.58499999999998</c:v>
                </c:pt>
                <c:pt idx="1599">
                  <c:v>508.20099999999996</c:v>
                </c:pt>
                <c:pt idx="1600">
                  <c:v>506.64600000000002</c:v>
                </c:pt>
                <c:pt idx="1601">
                  <c:v>504.92199999999997</c:v>
                </c:pt>
                <c:pt idx="1602">
                  <c:v>503.08499999999998</c:v>
                </c:pt>
                <c:pt idx="1603">
                  <c:v>501.09099999999995</c:v>
                </c:pt>
                <c:pt idx="1604">
                  <c:v>499.166</c:v>
                </c:pt>
                <c:pt idx="1605">
                  <c:v>497.18</c:v>
                </c:pt>
                <c:pt idx="1606">
                  <c:v>495.19199999999995</c:v>
                </c:pt>
                <c:pt idx="1607">
                  <c:v>493.19499999999999</c:v>
                </c:pt>
                <c:pt idx="1608">
                  <c:v>491.13799999999998</c:v>
                </c:pt>
                <c:pt idx="1609">
                  <c:v>489.15699999999998</c:v>
                </c:pt>
                <c:pt idx="1610">
                  <c:v>487.18099999999998</c:v>
                </c:pt>
                <c:pt idx="1611">
                  <c:v>485.20400000000001</c:v>
                </c:pt>
                <c:pt idx="1612">
                  <c:v>483.30599999999998</c:v>
                </c:pt>
                <c:pt idx="1613">
                  <c:v>481.27299999999997</c:v>
                </c:pt>
                <c:pt idx="1614">
                  <c:v>479.30199999999996</c:v>
                </c:pt>
                <c:pt idx="1615">
                  <c:v>477.77600000000001</c:v>
                </c:pt>
                <c:pt idx="1616">
                  <c:v>476.08199999999994</c:v>
                </c:pt>
                <c:pt idx="1617">
                  <c:v>474.27899999999994</c:v>
                </c:pt>
                <c:pt idx="1618">
                  <c:v>472.32099999999997</c:v>
                </c:pt>
                <c:pt idx="1619">
                  <c:v>470.37899999999996</c:v>
                </c:pt>
                <c:pt idx="1620">
                  <c:v>468.42099999999999</c:v>
                </c:pt>
                <c:pt idx="1621">
                  <c:v>467.089</c:v>
                </c:pt>
                <c:pt idx="1622">
                  <c:v>465.59499999999997</c:v>
                </c:pt>
                <c:pt idx="1623">
                  <c:v>463.99999999999994</c:v>
                </c:pt>
                <c:pt idx="1624">
                  <c:v>462.29900000000004</c:v>
                </c:pt>
                <c:pt idx="1625">
                  <c:v>460.43</c:v>
                </c:pt>
                <c:pt idx="1626">
                  <c:v>458.56300000000005</c:v>
                </c:pt>
                <c:pt idx="1627">
                  <c:v>456.63299999999998</c:v>
                </c:pt>
                <c:pt idx="1628">
                  <c:v>454.762</c:v>
                </c:pt>
                <c:pt idx="1629">
                  <c:v>452.89699999999999</c:v>
                </c:pt>
                <c:pt idx="1630">
                  <c:v>451.32300000000004</c:v>
                </c:pt>
                <c:pt idx="1631">
                  <c:v>449.64100000000002</c:v>
                </c:pt>
                <c:pt idx="1632">
                  <c:v>447.79299999999995</c:v>
                </c:pt>
                <c:pt idx="1633">
                  <c:v>445.88100000000003</c:v>
                </c:pt>
                <c:pt idx="1634">
                  <c:v>444.09</c:v>
                </c:pt>
                <c:pt idx="1635">
                  <c:v>442.17900000000003</c:v>
                </c:pt>
                <c:pt idx="1636">
                  <c:v>440.26899999999995</c:v>
                </c:pt>
                <c:pt idx="1637">
                  <c:v>438.41500000000002</c:v>
                </c:pt>
                <c:pt idx="1638">
                  <c:v>436.50299999999999</c:v>
                </c:pt>
                <c:pt idx="1639">
                  <c:v>434.59599999999995</c:v>
                </c:pt>
                <c:pt idx="1640">
                  <c:v>432.75499999999994</c:v>
                </c:pt>
                <c:pt idx="1641">
                  <c:v>430.85200000000003</c:v>
                </c:pt>
                <c:pt idx="1642">
                  <c:v>428.94900000000001</c:v>
                </c:pt>
                <c:pt idx="1643">
                  <c:v>426.99200000000002</c:v>
                </c:pt>
                <c:pt idx="1644">
                  <c:v>425.15199999999999</c:v>
                </c:pt>
                <c:pt idx="1645">
                  <c:v>423.26100000000002</c:v>
                </c:pt>
                <c:pt idx="1646">
                  <c:v>421.37600000000003</c:v>
                </c:pt>
                <c:pt idx="1647">
                  <c:v>419.49100000000004</c:v>
                </c:pt>
                <c:pt idx="1648">
                  <c:v>417.66</c:v>
                </c:pt>
                <c:pt idx="1649">
                  <c:v>415.71599999999995</c:v>
                </c:pt>
                <c:pt idx="1650">
                  <c:v>413.892</c:v>
                </c:pt>
                <c:pt idx="1651">
                  <c:v>412.01600000000002</c:v>
                </c:pt>
                <c:pt idx="1652">
                  <c:v>410.14099999999996</c:v>
                </c:pt>
                <c:pt idx="1653">
                  <c:v>408.26900000000001</c:v>
                </c:pt>
                <c:pt idx="1654">
                  <c:v>406.404</c:v>
                </c:pt>
                <c:pt idx="1655">
                  <c:v>404.53300000000002</c:v>
                </c:pt>
                <c:pt idx="1656">
                  <c:v>402.67099999999999</c:v>
                </c:pt>
                <c:pt idx="1657">
                  <c:v>401.56299999999999</c:v>
                </c:pt>
                <c:pt idx="1658">
                  <c:v>400.30799999999999</c:v>
                </c:pt>
                <c:pt idx="1659">
                  <c:v>398.96</c:v>
                </c:pt>
                <c:pt idx="1660">
                  <c:v>397.51799999999997</c:v>
                </c:pt>
                <c:pt idx="1661">
                  <c:v>395.976</c:v>
                </c:pt>
                <c:pt idx="1662">
                  <c:v>394.21999999999997</c:v>
                </c:pt>
                <c:pt idx="1663">
                  <c:v>392.37700000000001</c:v>
                </c:pt>
                <c:pt idx="1664">
                  <c:v>390.58699999999999</c:v>
                </c:pt>
                <c:pt idx="1665">
                  <c:v>388.74099999999999</c:v>
                </c:pt>
                <c:pt idx="1666">
                  <c:v>386.84</c:v>
                </c:pt>
                <c:pt idx="1667">
                  <c:v>385.00399999999996</c:v>
                </c:pt>
                <c:pt idx="1668">
                  <c:v>383.17</c:v>
                </c:pt>
                <c:pt idx="1669">
                  <c:v>381.33499999999998</c:v>
                </c:pt>
                <c:pt idx="1670">
                  <c:v>379.447</c:v>
                </c:pt>
                <c:pt idx="1671">
                  <c:v>377.61599999999999</c:v>
                </c:pt>
                <c:pt idx="1672">
                  <c:v>375.73099999999999</c:v>
                </c:pt>
                <c:pt idx="1673">
                  <c:v>373.90899999999999</c:v>
                </c:pt>
                <c:pt idx="1674">
                  <c:v>372.09199999999998</c:v>
                </c:pt>
                <c:pt idx="1675">
                  <c:v>370.21899999999999</c:v>
                </c:pt>
                <c:pt idx="1676">
                  <c:v>368.40800000000002</c:v>
                </c:pt>
                <c:pt idx="1677">
                  <c:v>366.601</c:v>
                </c:pt>
                <c:pt idx="1678">
                  <c:v>364.79699999999997</c:v>
                </c:pt>
                <c:pt idx="1679">
                  <c:v>362.94299999999998</c:v>
                </c:pt>
                <c:pt idx="1680">
                  <c:v>361.14600000000002</c:v>
                </c:pt>
                <c:pt idx="1681">
                  <c:v>359.35599999999999</c:v>
                </c:pt>
                <c:pt idx="1682">
                  <c:v>357.56900000000002</c:v>
                </c:pt>
                <c:pt idx="1683">
                  <c:v>355.72199999999998</c:v>
                </c:pt>
                <c:pt idx="1684">
                  <c:v>353.93899999999996</c:v>
                </c:pt>
                <c:pt idx="1685">
                  <c:v>352.15499999999997</c:v>
                </c:pt>
                <c:pt idx="1686">
                  <c:v>350.38099999999997</c:v>
                </c:pt>
                <c:pt idx="1687">
                  <c:v>348.55</c:v>
                </c:pt>
                <c:pt idx="1688">
                  <c:v>347.642</c:v>
                </c:pt>
                <c:pt idx="1689">
                  <c:v>346.54300000000001</c:v>
                </c:pt>
                <c:pt idx="1690">
                  <c:v>345.41399999999999</c:v>
                </c:pt>
                <c:pt idx="1691">
                  <c:v>344.14600000000002</c:v>
                </c:pt>
                <c:pt idx="1692">
                  <c:v>342.84199999999998</c:v>
                </c:pt>
                <c:pt idx="1693">
                  <c:v>341.339</c:v>
                </c:pt>
                <c:pt idx="1694">
                  <c:v>339.73899999999998</c:v>
                </c:pt>
                <c:pt idx="1695">
                  <c:v>337.99099999999999</c:v>
                </c:pt>
                <c:pt idx="1696">
                  <c:v>336.24199999999996</c:v>
                </c:pt>
                <c:pt idx="1697">
                  <c:v>334.495</c:v>
                </c:pt>
                <c:pt idx="1698">
                  <c:v>332.69599999999997</c:v>
                </c:pt>
                <c:pt idx="1699">
                  <c:v>330.89299999999997</c:v>
                </c:pt>
                <c:pt idx="1700">
                  <c:v>329.15499999999997</c:v>
                </c:pt>
                <c:pt idx="1701">
                  <c:v>327.42199999999997</c:v>
                </c:pt>
                <c:pt idx="1702">
                  <c:v>325.637</c:v>
                </c:pt>
                <c:pt idx="1703">
                  <c:v>323.90499999999997</c:v>
                </c:pt>
                <c:pt idx="1704">
                  <c:v>322.12899999999996</c:v>
                </c:pt>
                <c:pt idx="1705">
                  <c:v>320.40600000000001</c:v>
                </c:pt>
                <c:pt idx="1706">
                  <c:v>318.637</c:v>
                </c:pt>
                <c:pt idx="1707">
                  <c:v>316.92500000000001</c:v>
                </c:pt>
                <c:pt idx="1708">
                  <c:v>315.21800000000002</c:v>
                </c:pt>
                <c:pt idx="1709">
                  <c:v>313.45999999999998</c:v>
                </c:pt>
                <c:pt idx="1710">
                  <c:v>311.75799999999998</c:v>
                </c:pt>
                <c:pt idx="1711">
                  <c:v>310.065</c:v>
                </c:pt>
                <c:pt idx="1712">
                  <c:v>308.37200000000001</c:v>
                </c:pt>
                <c:pt idx="1713">
                  <c:v>306.69099999999997</c:v>
                </c:pt>
                <c:pt idx="1714">
                  <c:v>304.95099999999996</c:v>
                </c:pt>
                <c:pt idx="1715">
                  <c:v>303.27100000000002</c:v>
                </c:pt>
                <c:pt idx="1716">
                  <c:v>301.59300000000002</c:v>
                </c:pt>
                <c:pt idx="1717">
                  <c:v>300.51299999999998</c:v>
                </c:pt>
                <c:pt idx="1718">
                  <c:v>299.24399999999997</c:v>
                </c:pt>
                <c:pt idx="1719">
                  <c:v>297.94200000000001</c:v>
                </c:pt>
                <c:pt idx="1720">
                  <c:v>296.50099999999998</c:v>
                </c:pt>
                <c:pt idx="1721">
                  <c:v>294.91800000000001</c:v>
                </c:pt>
                <c:pt idx="1722">
                  <c:v>293.32400000000001</c:v>
                </c:pt>
                <c:pt idx="1723">
                  <c:v>291.68</c:v>
                </c:pt>
                <c:pt idx="1724">
                  <c:v>290.03199999999998</c:v>
                </c:pt>
                <c:pt idx="1725">
                  <c:v>288.43599999999998</c:v>
                </c:pt>
                <c:pt idx="1726">
                  <c:v>286.79199999999997</c:v>
                </c:pt>
                <c:pt idx="1727">
                  <c:v>285.15499999999997</c:v>
                </c:pt>
                <c:pt idx="1728">
                  <c:v>284.25599999999997</c:v>
                </c:pt>
                <c:pt idx="1729">
                  <c:v>283.22800000000001</c:v>
                </c:pt>
                <c:pt idx="1730">
                  <c:v>282.12200000000001</c:v>
                </c:pt>
                <c:pt idx="1731">
                  <c:v>280.98699999999997</c:v>
                </c:pt>
                <c:pt idx="1732">
                  <c:v>279.66800000000001</c:v>
                </c:pt>
                <c:pt idx="1733">
                  <c:v>278.31399999999996</c:v>
                </c:pt>
                <c:pt idx="1734">
                  <c:v>276.77</c:v>
                </c:pt>
                <c:pt idx="1735">
                  <c:v>275.20699999999999</c:v>
                </c:pt>
                <c:pt idx="1736">
                  <c:v>273.59899999999999</c:v>
                </c:pt>
                <c:pt idx="1737">
                  <c:v>272.05</c:v>
                </c:pt>
                <c:pt idx="1738">
                  <c:v>270.50599999999997</c:v>
                </c:pt>
                <c:pt idx="1739">
                  <c:v>268.90299999999996</c:v>
                </c:pt>
                <c:pt idx="1740">
                  <c:v>267.36099999999999</c:v>
                </c:pt>
                <c:pt idx="1741">
                  <c:v>265.82599999999996</c:v>
                </c:pt>
                <c:pt idx="1742">
                  <c:v>264.29899999999998</c:v>
                </c:pt>
                <c:pt idx="1743">
                  <c:v>262.76900000000001</c:v>
                </c:pt>
                <c:pt idx="1744">
                  <c:v>261.245</c:v>
                </c:pt>
                <c:pt idx="1745">
                  <c:v>259.77799999999996</c:v>
                </c:pt>
                <c:pt idx="1746">
                  <c:v>258.27</c:v>
                </c:pt>
                <c:pt idx="1747">
                  <c:v>256.81399999999996</c:v>
                </c:pt>
                <c:pt idx="1748">
                  <c:v>255.30700000000002</c:v>
                </c:pt>
                <c:pt idx="1749">
                  <c:v>253.85699999999997</c:v>
                </c:pt>
                <c:pt idx="1750">
                  <c:v>252.41800000000001</c:v>
                </c:pt>
                <c:pt idx="1751">
                  <c:v>250.983</c:v>
                </c:pt>
                <c:pt idx="1752">
                  <c:v>249.54699999999997</c:v>
                </c:pt>
                <c:pt idx="1753">
                  <c:v>248.11199999999997</c:v>
                </c:pt>
                <c:pt idx="1754">
                  <c:v>246.73399999999998</c:v>
                </c:pt>
                <c:pt idx="1755">
                  <c:v>245.315</c:v>
                </c:pt>
                <c:pt idx="1756">
                  <c:v>243.88799999999998</c:v>
                </c:pt>
                <c:pt idx="1757">
                  <c:v>242.52199999999999</c:v>
                </c:pt>
                <c:pt idx="1758">
                  <c:v>241.113</c:v>
                </c:pt>
                <c:pt idx="1759">
                  <c:v>239.75200000000001</c:v>
                </c:pt>
                <c:pt idx="1760">
                  <c:v>238.399</c:v>
                </c:pt>
                <c:pt idx="1761">
                  <c:v>237.11</c:v>
                </c:pt>
                <c:pt idx="1762">
                  <c:v>235.77699999999999</c:v>
                </c:pt>
                <c:pt idx="1763">
                  <c:v>234.55</c:v>
                </c:pt>
                <c:pt idx="1764">
                  <c:v>233.27699999999999</c:v>
                </c:pt>
                <c:pt idx="1765">
                  <c:v>232.01400000000001</c:v>
                </c:pt>
                <c:pt idx="1766">
                  <c:v>230.67399999999998</c:v>
                </c:pt>
                <c:pt idx="1767">
                  <c:v>229.52299999999997</c:v>
                </c:pt>
                <c:pt idx="1768">
                  <c:v>228.26299999999998</c:v>
                </c:pt>
                <c:pt idx="1769">
                  <c:v>227.05599999999998</c:v>
                </c:pt>
                <c:pt idx="1770">
                  <c:v>225.86</c:v>
                </c:pt>
                <c:pt idx="1771">
                  <c:v>224.721</c:v>
                </c:pt>
                <c:pt idx="1772">
                  <c:v>223.53199999999998</c:v>
                </c:pt>
                <c:pt idx="1773">
                  <c:v>222.45499999999998</c:v>
                </c:pt>
                <c:pt idx="1774">
                  <c:v>221.32400000000001</c:v>
                </c:pt>
                <c:pt idx="1775">
                  <c:v>220.209</c:v>
                </c:pt>
                <c:pt idx="1776">
                  <c:v>219.20699999999999</c:v>
                </c:pt>
                <c:pt idx="1777">
                  <c:v>218.14799999999997</c:v>
                </c:pt>
                <c:pt idx="1778">
                  <c:v>217.101</c:v>
                </c:pt>
                <c:pt idx="1779">
                  <c:v>216.11500000000001</c:v>
                </c:pt>
                <c:pt idx="1780">
                  <c:v>215.18</c:v>
                </c:pt>
                <c:pt idx="1781">
                  <c:v>214.18700000000001</c:v>
                </c:pt>
                <c:pt idx="1782">
                  <c:v>213.28399999999999</c:v>
                </c:pt>
                <c:pt idx="1783">
                  <c:v>212.40499999999997</c:v>
                </c:pt>
                <c:pt idx="1784">
                  <c:v>211.49399999999997</c:v>
                </c:pt>
                <c:pt idx="1785">
                  <c:v>210.637</c:v>
                </c:pt>
                <c:pt idx="1786">
                  <c:v>209.77999999999997</c:v>
                </c:pt>
                <c:pt idx="1787">
                  <c:v>208.97999999999996</c:v>
                </c:pt>
                <c:pt idx="1788">
                  <c:v>208.55099999999999</c:v>
                </c:pt>
                <c:pt idx="1789">
                  <c:v>208.10899999999998</c:v>
                </c:pt>
                <c:pt idx="1790">
                  <c:v>207.60899999999998</c:v>
                </c:pt>
                <c:pt idx="1791">
                  <c:v>207.09699999999998</c:v>
                </c:pt>
                <c:pt idx="1792">
                  <c:v>206.52699999999999</c:v>
                </c:pt>
                <c:pt idx="1793">
                  <c:v>205.99</c:v>
                </c:pt>
                <c:pt idx="1794">
                  <c:v>205.34499999999997</c:v>
                </c:pt>
                <c:pt idx="1795">
                  <c:v>204.733</c:v>
                </c:pt>
                <c:pt idx="1796">
                  <c:v>204.06599999999997</c:v>
                </c:pt>
                <c:pt idx="1797">
                  <c:v>203.51</c:v>
                </c:pt>
                <c:pt idx="1798">
                  <c:v>202.96899999999999</c:v>
                </c:pt>
                <c:pt idx="1799">
                  <c:v>202.42899999999997</c:v>
                </c:pt>
                <c:pt idx="1800">
                  <c:v>201.94299999999998</c:v>
                </c:pt>
                <c:pt idx="1801">
                  <c:v>201.46999999999997</c:v>
                </c:pt>
                <c:pt idx="1802">
                  <c:v>201.09499999999997</c:v>
                </c:pt>
                <c:pt idx="1803">
                  <c:v>200.92699999999996</c:v>
                </c:pt>
                <c:pt idx="1804">
                  <c:v>200.79899999999998</c:v>
                </c:pt>
                <c:pt idx="1805">
                  <c:v>200.62899999999996</c:v>
                </c:pt>
                <c:pt idx="1806">
                  <c:v>200.50200000000001</c:v>
                </c:pt>
                <c:pt idx="1807">
                  <c:v>200.37299999999999</c:v>
                </c:pt>
                <c:pt idx="1808">
                  <c:v>200.28899999999999</c:v>
                </c:pt>
                <c:pt idx="1809">
                  <c:v>200.20299999999997</c:v>
                </c:pt>
                <c:pt idx="1810">
                  <c:v>200.11799999999999</c:v>
                </c:pt>
                <c:pt idx="1811">
                  <c:v>200.13</c:v>
                </c:pt>
                <c:pt idx="1812">
                  <c:v>200.14799999999997</c:v>
                </c:pt>
                <c:pt idx="1813">
                  <c:v>200.33799999999997</c:v>
                </c:pt>
                <c:pt idx="1814">
                  <c:v>200.63499999999999</c:v>
                </c:pt>
                <c:pt idx="1815">
                  <c:v>200.94599999999997</c:v>
                </c:pt>
                <c:pt idx="1816">
                  <c:v>201.32299999999998</c:v>
                </c:pt>
                <c:pt idx="1817">
                  <c:v>201.524</c:v>
                </c:pt>
                <c:pt idx="1818">
                  <c:v>201.82599999999996</c:v>
                </c:pt>
                <c:pt idx="1819">
                  <c:v>202.13900000000001</c:v>
                </c:pt>
                <c:pt idx="1820">
                  <c:v>202.55899999999997</c:v>
                </c:pt>
                <c:pt idx="1821">
                  <c:v>203.08999999999997</c:v>
                </c:pt>
                <c:pt idx="1822">
                  <c:v>203.73599999999999</c:v>
                </c:pt>
                <c:pt idx="1823">
                  <c:v>204.50299999999999</c:v>
                </c:pt>
                <c:pt idx="1824">
                  <c:v>205.495</c:v>
                </c:pt>
                <c:pt idx="1825">
                  <c:v>206.67599999999999</c:v>
                </c:pt>
                <c:pt idx="1826">
                  <c:v>207.93200000000002</c:v>
                </c:pt>
                <c:pt idx="1827">
                  <c:v>209.41399999999999</c:v>
                </c:pt>
                <c:pt idx="1828">
                  <c:v>211.09300000000002</c:v>
                </c:pt>
                <c:pt idx="1829">
                  <c:v>212.09199999999998</c:v>
                </c:pt>
                <c:pt idx="1830">
                  <c:v>213.27199999999999</c:v>
                </c:pt>
                <c:pt idx="1831">
                  <c:v>214.685</c:v>
                </c:pt>
                <c:pt idx="1832">
                  <c:v>216.33999999999997</c:v>
                </c:pt>
                <c:pt idx="1833">
                  <c:v>218.25399999999996</c:v>
                </c:pt>
                <c:pt idx="1834">
                  <c:v>220.58499999999998</c:v>
                </c:pt>
                <c:pt idx="1835">
                  <c:v>223.35599999999999</c:v>
                </c:pt>
                <c:pt idx="1836">
                  <c:v>226.62399999999997</c:v>
                </c:pt>
                <c:pt idx="1837">
                  <c:v>230.22899999999998</c:v>
                </c:pt>
                <c:pt idx="1838">
                  <c:v>234.40600000000001</c:v>
                </c:pt>
                <c:pt idx="1839">
                  <c:v>239.19499999999999</c:v>
                </c:pt>
                <c:pt idx="1840">
                  <c:v>244.37599999999998</c:v>
                </c:pt>
                <c:pt idx="1841">
                  <c:v>249.80700000000002</c:v>
                </c:pt>
                <c:pt idx="1842">
                  <c:v>255.58600000000001</c:v>
                </c:pt>
                <c:pt idx="1843">
                  <c:v>262.01</c:v>
                </c:pt>
                <c:pt idx="1844">
                  <c:v>269.58600000000001</c:v>
                </c:pt>
                <c:pt idx="1845">
                  <c:v>278.11199999999997</c:v>
                </c:pt>
                <c:pt idx="1846">
                  <c:v>288.09699999999998</c:v>
                </c:pt>
                <c:pt idx="1847">
                  <c:v>299.25599999999997</c:v>
                </c:pt>
                <c:pt idx="1848">
                  <c:v>312.02100000000002</c:v>
                </c:pt>
                <c:pt idx="1849">
                  <c:v>326.49099999999999</c:v>
                </c:pt>
                <c:pt idx="1850">
                  <c:v>343.435</c:v>
                </c:pt>
                <c:pt idx="1851">
                  <c:v>363.11099999999999</c:v>
                </c:pt>
                <c:pt idx="1852">
                  <c:v>383.40899999999999</c:v>
                </c:pt>
                <c:pt idx="1853">
                  <c:v>395.18099999999998</c:v>
                </c:pt>
                <c:pt idx="1854">
                  <c:v>408.62899999999996</c:v>
                </c:pt>
                <c:pt idx="1855">
                  <c:v>424.04</c:v>
                </c:pt>
                <c:pt idx="1856">
                  <c:v>441.56199999999995</c:v>
                </c:pt>
                <c:pt idx="1857">
                  <c:v>461.12700000000001</c:v>
                </c:pt>
                <c:pt idx="1858">
                  <c:v>482.85300000000001</c:v>
                </c:pt>
                <c:pt idx="1859">
                  <c:v>506.80699999999996</c:v>
                </c:pt>
                <c:pt idx="1860">
                  <c:v>532.92500000000007</c:v>
                </c:pt>
                <c:pt idx="1861">
                  <c:v>559.35</c:v>
                </c:pt>
                <c:pt idx="1862">
                  <c:v>584.95500000000004</c:v>
                </c:pt>
                <c:pt idx="1863">
                  <c:v>609.6880000000001</c:v>
                </c:pt>
                <c:pt idx="1864">
                  <c:v>632.28500000000008</c:v>
                </c:pt>
                <c:pt idx="1865">
                  <c:v>653.65500000000009</c:v>
                </c:pt>
                <c:pt idx="1866">
                  <c:v>673.178</c:v>
                </c:pt>
                <c:pt idx="1867">
                  <c:v>691.125</c:v>
                </c:pt>
                <c:pt idx="1868">
                  <c:v>707.279</c:v>
                </c:pt>
                <c:pt idx="1869">
                  <c:v>715.11</c:v>
                </c:pt>
                <c:pt idx="1870">
                  <c:v>723.20800000000008</c:v>
                </c:pt>
                <c:pt idx="1871">
                  <c:v>731.52800000000002</c:v>
                </c:pt>
                <c:pt idx="1872">
                  <c:v>739.95300000000009</c:v>
                </c:pt>
                <c:pt idx="1873">
                  <c:v>748.42100000000005</c:v>
                </c:pt>
                <c:pt idx="1874">
                  <c:v>752.15000000000009</c:v>
                </c:pt>
                <c:pt idx="1875">
                  <c:v>756.01</c:v>
                </c:pt>
                <c:pt idx="1876">
                  <c:v>759.96400000000006</c:v>
                </c:pt>
                <c:pt idx="1877">
                  <c:v>764.0920000000001</c:v>
                </c:pt>
                <c:pt idx="1878">
                  <c:v>768.34500000000003</c:v>
                </c:pt>
                <c:pt idx="1879">
                  <c:v>772.75200000000007</c:v>
                </c:pt>
                <c:pt idx="1880">
                  <c:v>777.40500000000009</c:v>
                </c:pt>
                <c:pt idx="1881">
                  <c:v>782.005</c:v>
                </c:pt>
                <c:pt idx="1882">
                  <c:v>786.10500000000002</c:v>
                </c:pt>
                <c:pt idx="1883">
                  <c:v>789.93900000000008</c:v>
                </c:pt>
                <c:pt idx="1884">
                  <c:v>793.27300000000002</c:v>
                </c:pt>
                <c:pt idx="1885">
                  <c:v>795.923</c:v>
                </c:pt>
                <c:pt idx="1886">
                  <c:v>798.30400000000009</c:v>
                </c:pt>
                <c:pt idx="1887">
                  <c:v>800.13900000000001</c:v>
                </c:pt>
                <c:pt idx="1888">
                  <c:v>801.69</c:v>
                </c:pt>
                <c:pt idx="1889">
                  <c:v>802.88400000000001</c:v>
                </c:pt>
                <c:pt idx="1890">
                  <c:v>803.82300000000009</c:v>
                </c:pt>
                <c:pt idx="1891">
                  <c:v>804.47900000000004</c:v>
                </c:pt>
                <c:pt idx="1892">
                  <c:v>804.803</c:v>
                </c:pt>
                <c:pt idx="1893">
                  <c:v>804.91100000000006</c:v>
                </c:pt>
                <c:pt idx="1894">
                  <c:v>804.55900000000008</c:v>
                </c:pt>
                <c:pt idx="1895">
                  <c:v>803.91100000000006</c:v>
                </c:pt>
                <c:pt idx="1896">
                  <c:v>803.05799999999999</c:v>
                </c:pt>
                <c:pt idx="1897">
                  <c:v>801.91700000000003</c:v>
                </c:pt>
                <c:pt idx="1898">
                  <c:v>800.60500000000002</c:v>
                </c:pt>
                <c:pt idx="1899">
                  <c:v>799.12</c:v>
                </c:pt>
                <c:pt idx="1900">
                  <c:v>797.29200000000003</c:v>
                </c:pt>
                <c:pt idx="1901">
                  <c:v>795.44200000000001</c:v>
                </c:pt>
                <c:pt idx="1902">
                  <c:v>793.23800000000006</c:v>
                </c:pt>
                <c:pt idx="1903">
                  <c:v>790.84300000000007</c:v>
                </c:pt>
                <c:pt idx="1904">
                  <c:v>788.03200000000004</c:v>
                </c:pt>
                <c:pt idx="1905">
                  <c:v>784.90800000000002</c:v>
                </c:pt>
                <c:pt idx="1906">
                  <c:v>781.93200000000002</c:v>
                </c:pt>
                <c:pt idx="1907">
                  <c:v>779.24400000000003</c:v>
                </c:pt>
                <c:pt idx="1908">
                  <c:v>776.48</c:v>
                </c:pt>
                <c:pt idx="1909">
                  <c:v>773.72500000000002</c:v>
                </c:pt>
                <c:pt idx="1910">
                  <c:v>770.77600000000007</c:v>
                </c:pt>
                <c:pt idx="1911">
                  <c:v>767.79000000000008</c:v>
                </c:pt>
                <c:pt idx="1912">
                  <c:v>764.90500000000009</c:v>
                </c:pt>
                <c:pt idx="1913">
                  <c:v>761.9380000000001</c:v>
                </c:pt>
                <c:pt idx="1914">
                  <c:v>758.96</c:v>
                </c:pt>
                <c:pt idx="1915">
                  <c:v>755.69900000000007</c:v>
                </c:pt>
                <c:pt idx="1916">
                  <c:v>752.43100000000004</c:v>
                </c:pt>
                <c:pt idx="1917">
                  <c:v>750.85900000000004</c:v>
                </c:pt>
                <c:pt idx="1918">
                  <c:v>749.05100000000004</c:v>
                </c:pt>
                <c:pt idx="1919">
                  <c:v>747.13499999999999</c:v>
                </c:pt>
                <c:pt idx="1920">
                  <c:v>744.96600000000001</c:v>
                </c:pt>
                <c:pt idx="1921">
                  <c:v>742.53600000000006</c:v>
                </c:pt>
                <c:pt idx="1922">
                  <c:v>739.97300000000007</c:v>
                </c:pt>
                <c:pt idx="1923">
                  <c:v>737.13100000000009</c:v>
                </c:pt>
                <c:pt idx="1924">
                  <c:v>734.05500000000006</c:v>
                </c:pt>
                <c:pt idx="1925">
                  <c:v>731.07400000000007</c:v>
                </c:pt>
                <c:pt idx="1926">
                  <c:v>728.25400000000002</c:v>
                </c:pt>
                <c:pt idx="1927">
                  <c:v>725.38600000000008</c:v>
                </c:pt>
                <c:pt idx="1928">
                  <c:v>722.86300000000006</c:v>
                </c:pt>
                <c:pt idx="1929">
                  <c:v>720.34900000000005</c:v>
                </c:pt>
                <c:pt idx="1930">
                  <c:v>717.97800000000007</c:v>
                </c:pt>
                <c:pt idx="1931">
                  <c:v>715.85700000000008</c:v>
                </c:pt>
                <c:pt idx="1932">
                  <c:v>713.82</c:v>
                </c:pt>
                <c:pt idx="1933">
                  <c:v>711.96600000000001</c:v>
                </c:pt>
                <c:pt idx="1934">
                  <c:v>710.36400000000003</c:v>
                </c:pt>
                <c:pt idx="1935">
                  <c:v>708.85500000000002</c:v>
                </c:pt>
                <c:pt idx="1936">
                  <c:v>707.35</c:v>
                </c:pt>
                <c:pt idx="1937">
                  <c:v>705.98400000000004</c:v>
                </c:pt>
                <c:pt idx="1938">
                  <c:v>704.74900000000002</c:v>
                </c:pt>
                <c:pt idx="1939">
                  <c:v>703.88200000000006</c:v>
                </c:pt>
                <c:pt idx="1940">
                  <c:v>702.92200000000003</c:v>
                </c:pt>
                <c:pt idx="1941">
                  <c:v>701.95300000000009</c:v>
                </c:pt>
                <c:pt idx="1942">
                  <c:v>700.97500000000002</c:v>
                </c:pt>
                <c:pt idx="1943">
                  <c:v>700.0630000000001</c:v>
                </c:pt>
                <c:pt idx="1944">
                  <c:v>699.24800000000005</c:v>
                </c:pt>
                <c:pt idx="1945">
                  <c:v>698.53700000000003</c:v>
                </c:pt>
                <c:pt idx="1946">
                  <c:v>697.81000000000006</c:v>
                </c:pt>
                <c:pt idx="1947">
                  <c:v>697.07300000000009</c:v>
                </c:pt>
                <c:pt idx="1948">
                  <c:v>696.33100000000002</c:v>
                </c:pt>
                <c:pt idx="1949">
                  <c:v>695.67200000000003</c:v>
                </c:pt>
                <c:pt idx="1950">
                  <c:v>695.02600000000007</c:v>
                </c:pt>
                <c:pt idx="1951">
                  <c:v>694.45100000000002</c:v>
                </c:pt>
                <c:pt idx="1952">
                  <c:v>693.87</c:v>
                </c:pt>
                <c:pt idx="1953">
                  <c:v>693.38</c:v>
                </c:pt>
                <c:pt idx="1954">
                  <c:v>692.97400000000005</c:v>
                </c:pt>
                <c:pt idx="1955">
                  <c:v>692.57</c:v>
                </c:pt>
                <c:pt idx="1956">
                  <c:v>692.16000000000008</c:v>
                </c:pt>
                <c:pt idx="1957">
                  <c:v>691.81400000000008</c:v>
                </c:pt>
                <c:pt idx="1958">
                  <c:v>691.51100000000008</c:v>
                </c:pt>
                <c:pt idx="1959">
                  <c:v>691.36700000000008</c:v>
                </c:pt>
                <c:pt idx="1960">
                  <c:v>691.23700000000008</c:v>
                </c:pt>
                <c:pt idx="1961">
                  <c:v>691.18000000000006</c:v>
                </c:pt>
                <c:pt idx="1962">
                  <c:v>691.18900000000008</c:v>
                </c:pt>
                <c:pt idx="1963">
                  <c:v>691.15500000000009</c:v>
                </c:pt>
                <c:pt idx="1964">
                  <c:v>691.2650000000001</c:v>
                </c:pt>
                <c:pt idx="1965">
                  <c:v>691.31500000000005</c:v>
                </c:pt>
                <c:pt idx="1966">
                  <c:v>691.43600000000004</c:v>
                </c:pt>
                <c:pt idx="1967">
                  <c:v>691.55799999999999</c:v>
                </c:pt>
                <c:pt idx="1968">
                  <c:v>691.74600000000009</c:v>
                </c:pt>
                <c:pt idx="1969">
                  <c:v>691.99900000000002</c:v>
                </c:pt>
                <c:pt idx="1970">
                  <c:v>692.33400000000006</c:v>
                </c:pt>
                <c:pt idx="1971">
                  <c:v>692.74700000000007</c:v>
                </c:pt>
                <c:pt idx="1972">
                  <c:v>693.17200000000003</c:v>
                </c:pt>
                <c:pt idx="1973">
                  <c:v>693.8130000000001</c:v>
                </c:pt>
                <c:pt idx="1974">
                  <c:v>694.41600000000005</c:v>
                </c:pt>
                <c:pt idx="1975">
                  <c:v>695.245</c:v>
                </c:pt>
                <c:pt idx="1976">
                  <c:v>696.09</c:v>
                </c:pt>
                <c:pt idx="1977">
                  <c:v>696.95100000000002</c:v>
                </c:pt>
                <c:pt idx="1978">
                  <c:v>697.75700000000006</c:v>
                </c:pt>
                <c:pt idx="1979">
                  <c:v>698.57600000000002</c:v>
                </c:pt>
                <c:pt idx="1980">
                  <c:v>699.48</c:v>
                </c:pt>
                <c:pt idx="1981">
                  <c:v>700.60900000000004</c:v>
                </c:pt>
                <c:pt idx="1982">
                  <c:v>701.82400000000007</c:v>
                </c:pt>
                <c:pt idx="1983">
                  <c:v>702.98</c:v>
                </c:pt>
                <c:pt idx="1984">
                  <c:v>704.07900000000006</c:v>
                </c:pt>
                <c:pt idx="1985">
                  <c:v>705.26100000000008</c:v>
                </c:pt>
                <c:pt idx="1986">
                  <c:v>706.53300000000002</c:v>
                </c:pt>
                <c:pt idx="1987">
                  <c:v>708.0390000000001</c:v>
                </c:pt>
                <c:pt idx="1988">
                  <c:v>709.1880000000001</c:v>
                </c:pt>
                <c:pt idx="1989">
                  <c:v>710.5680000000001</c:v>
                </c:pt>
                <c:pt idx="1990">
                  <c:v>712.11500000000001</c:v>
                </c:pt>
                <c:pt idx="1991">
                  <c:v>713.74300000000005</c:v>
                </c:pt>
                <c:pt idx="1992">
                  <c:v>715.40100000000007</c:v>
                </c:pt>
                <c:pt idx="1993">
                  <c:v>717.452</c:v>
                </c:pt>
                <c:pt idx="1994">
                  <c:v>719.75900000000001</c:v>
                </c:pt>
                <c:pt idx="1995">
                  <c:v>722.34</c:v>
                </c:pt>
                <c:pt idx="1996">
                  <c:v>725.15700000000004</c:v>
                </c:pt>
                <c:pt idx="1997">
                  <c:v>727.9140000000001</c:v>
                </c:pt>
                <c:pt idx="1998">
                  <c:v>730.76800000000003</c:v>
                </c:pt>
                <c:pt idx="1999">
                  <c:v>733.72500000000002</c:v>
                </c:pt>
                <c:pt idx="2000">
                  <c:v>737.1</c:v>
                </c:pt>
                <c:pt idx="2001">
                  <c:v>740.577</c:v>
                </c:pt>
                <c:pt idx="2002">
                  <c:v>744.06000000000006</c:v>
                </c:pt>
                <c:pt idx="2003">
                  <c:v>747.50600000000009</c:v>
                </c:pt>
                <c:pt idx="2004">
                  <c:v>751.22900000000004</c:v>
                </c:pt>
                <c:pt idx="2005">
                  <c:v>755.02200000000005</c:v>
                </c:pt>
                <c:pt idx="2006">
                  <c:v>758.68100000000004</c:v>
                </c:pt>
                <c:pt idx="2007">
                  <c:v>762.39300000000003</c:v>
                </c:pt>
                <c:pt idx="2008">
                  <c:v>766.20699999999999</c:v>
                </c:pt>
                <c:pt idx="2009">
                  <c:v>770.07600000000002</c:v>
                </c:pt>
                <c:pt idx="2010">
                  <c:v>774.17600000000004</c:v>
                </c:pt>
                <c:pt idx="2011">
                  <c:v>778.68400000000008</c:v>
                </c:pt>
                <c:pt idx="2012">
                  <c:v>782.96300000000008</c:v>
                </c:pt>
                <c:pt idx="2013">
                  <c:v>787.08199999999999</c:v>
                </c:pt>
                <c:pt idx="2014">
                  <c:v>791.32900000000006</c:v>
                </c:pt>
                <c:pt idx="2015">
                  <c:v>795.64400000000001</c:v>
                </c:pt>
                <c:pt idx="2016">
                  <c:v>800.17000000000007</c:v>
                </c:pt>
                <c:pt idx="2017">
                  <c:v>805.125</c:v>
                </c:pt>
                <c:pt idx="2018">
                  <c:v>810.06200000000001</c:v>
                </c:pt>
                <c:pt idx="2019">
                  <c:v>814.73700000000008</c:v>
                </c:pt>
                <c:pt idx="2020">
                  <c:v>819.42200000000003</c:v>
                </c:pt>
                <c:pt idx="2021">
                  <c:v>824.10300000000007</c:v>
                </c:pt>
                <c:pt idx="2022">
                  <c:v>828.64100000000008</c:v>
                </c:pt>
                <c:pt idx="2023">
                  <c:v>833.53200000000004</c:v>
                </c:pt>
                <c:pt idx="2024">
                  <c:v>836.2410000000001</c:v>
                </c:pt>
                <c:pt idx="2025">
                  <c:v>837.60700000000008</c:v>
                </c:pt>
                <c:pt idx="2026">
                  <c:v>839.0920000000001</c:v>
                </c:pt>
                <c:pt idx="2027">
                  <c:v>840.77100000000007</c:v>
                </c:pt>
                <c:pt idx="2028">
                  <c:v>842.57900000000006</c:v>
                </c:pt>
                <c:pt idx="2029">
                  <c:v>844.52500000000009</c:v>
                </c:pt>
                <c:pt idx="2030">
                  <c:v>846.75</c:v>
                </c:pt>
                <c:pt idx="2031">
                  <c:v>849.12300000000005</c:v>
                </c:pt>
                <c:pt idx="2032">
                  <c:v>851.721</c:v>
                </c:pt>
                <c:pt idx="2033">
                  <c:v>854.56500000000005</c:v>
                </c:pt>
                <c:pt idx="2034">
                  <c:v>857.72200000000009</c:v>
                </c:pt>
                <c:pt idx="2035">
                  <c:v>861.13400000000001</c:v>
                </c:pt>
                <c:pt idx="2036">
                  <c:v>864.80799999999999</c:v>
                </c:pt>
                <c:pt idx="2037">
                  <c:v>868.75700000000006</c:v>
                </c:pt>
                <c:pt idx="2038">
                  <c:v>873.077</c:v>
                </c:pt>
                <c:pt idx="2039">
                  <c:v>877.62100000000009</c:v>
                </c:pt>
                <c:pt idx="2040">
                  <c:v>882.01600000000008</c:v>
                </c:pt>
                <c:pt idx="2041">
                  <c:v>886.33199999999999</c:v>
                </c:pt>
                <c:pt idx="2042">
                  <c:v>890.37600000000009</c:v>
                </c:pt>
                <c:pt idx="2043">
                  <c:v>894.39600000000007</c:v>
                </c:pt>
                <c:pt idx="2044">
                  <c:v>898.375</c:v>
                </c:pt>
                <c:pt idx="2045">
                  <c:v>900.33900000000006</c:v>
                </c:pt>
                <c:pt idx="2046">
                  <c:v>902.44900000000007</c:v>
                </c:pt>
                <c:pt idx="2047">
                  <c:v>904.69900000000007</c:v>
                </c:pt>
                <c:pt idx="2048">
                  <c:v>907.09900000000005</c:v>
                </c:pt>
                <c:pt idx="2049">
                  <c:v>909.72900000000004</c:v>
                </c:pt>
                <c:pt idx="2050">
                  <c:v>912.4190000000001</c:v>
                </c:pt>
                <c:pt idx="2051">
                  <c:v>915.18900000000008</c:v>
                </c:pt>
                <c:pt idx="2052">
                  <c:v>918.10900000000004</c:v>
                </c:pt>
                <c:pt idx="2053">
                  <c:v>920.81900000000007</c:v>
                </c:pt>
                <c:pt idx="2054">
                  <c:v>923.38900000000001</c:v>
                </c:pt>
                <c:pt idx="2055">
                  <c:v>925.54900000000009</c:v>
                </c:pt>
                <c:pt idx="2056">
                  <c:v>927.67899999999997</c:v>
                </c:pt>
                <c:pt idx="2057">
                  <c:v>929.71899999999994</c:v>
                </c:pt>
                <c:pt idx="2058">
                  <c:v>931.50900000000013</c:v>
                </c:pt>
                <c:pt idx="2059">
                  <c:v>932.99900000000014</c:v>
                </c:pt>
                <c:pt idx="2060">
                  <c:v>934.22900000000016</c:v>
                </c:pt>
                <c:pt idx="2061">
                  <c:v>935.31900000000007</c:v>
                </c:pt>
                <c:pt idx="2062">
                  <c:v>936.149</c:v>
                </c:pt>
                <c:pt idx="2063">
                  <c:v>936.899</c:v>
                </c:pt>
                <c:pt idx="2064">
                  <c:v>937.49900000000014</c:v>
                </c:pt>
                <c:pt idx="2065">
                  <c:v>937.79900000000009</c:v>
                </c:pt>
                <c:pt idx="2066">
                  <c:v>937.91899999999998</c:v>
                </c:pt>
                <c:pt idx="2067">
                  <c:v>937.91899999999998</c:v>
                </c:pt>
                <c:pt idx="2068">
                  <c:v>937.69899999999996</c:v>
                </c:pt>
                <c:pt idx="2069">
                  <c:v>937.399</c:v>
                </c:pt>
                <c:pt idx="2070">
                  <c:v>936.94899999999996</c:v>
                </c:pt>
                <c:pt idx="2071">
                  <c:v>936.27900000000011</c:v>
                </c:pt>
                <c:pt idx="2072">
                  <c:v>935.5390000000001</c:v>
                </c:pt>
                <c:pt idx="2073">
                  <c:v>934.58900000000006</c:v>
                </c:pt>
                <c:pt idx="2074">
                  <c:v>933.57900000000006</c:v>
                </c:pt>
                <c:pt idx="2075">
                  <c:v>932.43899999999996</c:v>
                </c:pt>
                <c:pt idx="2076">
                  <c:v>931.23900000000015</c:v>
                </c:pt>
                <c:pt idx="2077">
                  <c:v>930.00900000000013</c:v>
                </c:pt>
                <c:pt idx="2078">
                  <c:v>928.62900000000002</c:v>
                </c:pt>
                <c:pt idx="2079">
                  <c:v>927.09900000000005</c:v>
                </c:pt>
                <c:pt idx="2080">
                  <c:v>925.61900000000003</c:v>
                </c:pt>
                <c:pt idx="2081">
                  <c:v>924.02900000000011</c:v>
                </c:pt>
                <c:pt idx="2082">
                  <c:v>922.279</c:v>
                </c:pt>
                <c:pt idx="2083">
                  <c:v>920.43900000000008</c:v>
                </c:pt>
                <c:pt idx="2084">
                  <c:v>918.50900000000001</c:v>
                </c:pt>
                <c:pt idx="2085">
                  <c:v>916.42900000000009</c:v>
                </c:pt>
                <c:pt idx="2086">
                  <c:v>914.279</c:v>
                </c:pt>
                <c:pt idx="2087">
                  <c:v>913.22900000000004</c:v>
                </c:pt>
                <c:pt idx="2088">
                  <c:v>912.13900000000001</c:v>
                </c:pt>
                <c:pt idx="2089">
                  <c:v>910.85900000000004</c:v>
                </c:pt>
                <c:pt idx="2090">
                  <c:v>909.44900000000007</c:v>
                </c:pt>
                <c:pt idx="2091">
                  <c:v>907.90899999999999</c:v>
                </c:pt>
                <c:pt idx="2092">
                  <c:v>906.22900000000004</c:v>
                </c:pt>
                <c:pt idx="2093">
                  <c:v>904.33900000000006</c:v>
                </c:pt>
                <c:pt idx="2094">
                  <c:v>902.2890000000001</c:v>
                </c:pt>
                <c:pt idx="2095">
                  <c:v>899.92900000000009</c:v>
                </c:pt>
                <c:pt idx="2096">
                  <c:v>897.33600000000001</c:v>
                </c:pt>
                <c:pt idx="2097">
                  <c:v>894.88200000000006</c:v>
                </c:pt>
                <c:pt idx="2098">
                  <c:v>893.47</c:v>
                </c:pt>
                <c:pt idx="2099">
                  <c:v>891.85800000000006</c:v>
                </c:pt>
                <c:pt idx="2100">
                  <c:v>890.18100000000004</c:v>
                </c:pt>
                <c:pt idx="2101">
                  <c:v>888.22</c:v>
                </c:pt>
                <c:pt idx="2102">
                  <c:v>886.11200000000008</c:v>
                </c:pt>
                <c:pt idx="2103">
                  <c:v>883.77600000000007</c:v>
                </c:pt>
                <c:pt idx="2104">
                  <c:v>881.13600000000008</c:v>
                </c:pt>
                <c:pt idx="2105">
                  <c:v>878.55500000000006</c:v>
                </c:pt>
                <c:pt idx="2106">
                  <c:v>875.9140000000001</c:v>
                </c:pt>
                <c:pt idx="2107">
                  <c:v>873.25100000000009</c:v>
                </c:pt>
                <c:pt idx="2108">
                  <c:v>870.5</c:v>
                </c:pt>
                <c:pt idx="2109">
                  <c:v>867.94600000000003</c:v>
                </c:pt>
                <c:pt idx="2110">
                  <c:v>865.2410000000001</c:v>
                </c:pt>
                <c:pt idx="2111">
                  <c:v>862.51400000000001</c:v>
                </c:pt>
                <c:pt idx="2112">
                  <c:v>859.88600000000008</c:v>
                </c:pt>
                <c:pt idx="2113">
                  <c:v>858.53100000000006</c:v>
                </c:pt>
                <c:pt idx="2114">
                  <c:v>856.98700000000008</c:v>
                </c:pt>
                <c:pt idx="2115">
                  <c:v>855.38700000000006</c:v>
                </c:pt>
                <c:pt idx="2116">
                  <c:v>853.51700000000005</c:v>
                </c:pt>
                <c:pt idx="2117">
                  <c:v>851.51200000000006</c:v>
                </c:pt>
                <c:pt idx="2118">
                  <c:v>849.29500000000007</c:v>
                </c:pt>
                <c:pt idx="2119">
                  <c:v>846.86099999999999</c:v>
                </c:pt>
                <c:pt idx="2120">
                  <c:v>844.20400000000006</c:v>
                </c:pt>
                <c:pt idx="2121">
                  <c:v>841.375</c:v>
                </c:pt>
                <c:pt idx="2122">
                  <c:v>838.71600000000001</c:v>
                </c:pt>
                <c:pt idx="2123">
                  <c:v>835.99300000000005</c:v>
                </c:pt>
                <c:pt idx="2124">
                  <c:v>833.18200000000002</c:v>
                </c:pt>
                <c:pt idx="2125">
                  <c:v>830.47900000000004</c:v>
                </c:pt>
                <c:pt idx="2126">
                  <c:v>827.79500000000007</c:v>
                </c:pt>
                <c:pt idx="2127">
                  <c:v>825.12400000000002</c:v>
                </c:pt>
                <c:pt idx="2128">
                  <c:v>822.529</c:v>
                </c:pt>
                <c:pt idx="2129">
                  <c:v>819.96300000000008</c:v>
                </c:pt>
                <c:pt idx="2130">
                  <c:v>817.3370000000001</c:v>
                </c:pt>
                <c:pt idx="2131">
                  <c:v>814.78800000000001</c:v>
                </c:pt>
                <c:pt idx="2132">
                  <c:v>812.25700000000006</c:v>
                </c:pt>
                <c:pt idx="2133">
                  <c:v>809.822</c:v>
                </c:pt>
                <c:pt idx="2134">
                  <c:v>807.30700000000002</c:v>
                </c:pt>
                <c:pt idx="2135">
                  <c:v>804.73400000000004</c:v>
                </c:pt>
                <c:pt idx="2136">
                  <c:v>802.245</c:v>
                </c:pt>
                <c:pt idx="2137">
                  <c:v>799.71</c:v>
                </c:pt>
                <c:pt idx="2138">
                  <c:v>797.16200000000003</c:v>
                </c:pt>
                <c:pt idx="2139">
                  <c:v>794.62600000000009</c:v>
                </c:pt>
                <c:pt idx="2140">
                  <c:v>792.10700000000008</c:v>
                </c:pt>
                <c:pt idx="2141">
                  <c:v>789.59300000000007</c:v>
                </c:pt>
                <c:pt idx="2142">
                  <c:v>787.04000000000008</c:v>
                </c:pt>
                <c:pt idx="2143">
                  <c:v>784.61400000000003</c:v>
                </c:pt>
                <c:pt idx="2144">
                  <c:v>782.21100000000001</c:v>
                </c:pt>
                <c:pt idx="2145">
                  <c:v>779.77700000000004</c:v>
                </c:pt>
                <c:pt idx="2146">
                  <c:v>777.452</c:v>
                </c:pt>
                <c:pt idx="2147">
                  <c:v>775.09800000000007</c:v>
                </c:pt>
                <c:pt idx="2148">
                  <c:v>772.7700000000001</c:v>
                </c:pt>
                <c:pt idx="2149">
                  <c:v>770.40600000000006</c:v>
                </c:pt>
                <c:pt idx="2150">
                  <c:v>768.00700000000006</c:v>
                </c:pt>
                <c:pt idx="2151">
                  <c:v>765.64600000000007</c:v>
                </c:pt>
                <c:pt idx="2152">
                  <c:v>763.40100000000007</c:v>
                </c:pt>
                <c:pt idx="2153">
                  <c:v>761.19900000000007</c:v>
                </c:pt>
                <c:pt idx="2154">
                  <c:v>758.94600000000003</c:v>
                </c:pt>
                <c:pt idx="2155">
                  <c:v>756.66000000000008</c:v>
                </c:pt>
                <c:pt idx="2156">
                  <c:v>754.41700000000003</c:v>
                </c:pt>
                <c:pt idx="2157">
                  <c:v>752.221</c:v>
                </c:pt>
                <c:pt idx="2158">
                  <c:v>750.06400000000008</c:v>
                </c:pt>
                <c:pt idx="2159">
                  <c:v>747.95100000000002</c:v>
                </c:pt>
                <c:pt idx="2160">
                  <c:v>745.88200000000006</c:v>
                </c:pt>
                <c:pt idx="2161">
                  <c:v>743.91800000000001</c:v>
                </c:pt>
                <c:pt idx="2162">
                  <c:v>741.92600000000004</c:v>
                </c:pt>
                <c:pt idx="2163">
                  <c:v>739.96900000000005</c:v>
                </c:pt>
                <c:pt idx="2164">
                  <c:v>738.04600000000005</c:v>
                </c:pt>
                <c:pt idx="2165">
                  <c:v>736.22500000000002</c:v>
                </c:pt>
                <c:pt idx="2166">
                  <c:v>734.43299999999999</c:v>
                </c:pt>
                <c:pt idx="2167">
                  <c:v>732.74700000000007</c:v>
                </c:pt>
                <c:pt idx="2168">
                  <c:v>731.10400000000004</c:v>
                </c:pt>
                <c:pt idx="2169">
                  <c:v>729.7120000000001</c:v>
                </c:pt>
                <c:pt idx="2170">
                  <c:v>728.36099999999999</c:v>
                </c:pt>
                <c:pt idx="2171">
                  <c:v>727.0920000000001</c:v>
                </c:pt>
                <c:pt idx="2172">
                  <c:v>725.75700000000006</c:v>
                </c:pt>
                <c:pt idx="2173">
                  <c:v>724.36099999999999</c:v>
                </c:pt>
                <c:pt idx="2174">
                  <c:v>723.03500000000008</c:v>
                </c:pt>
                <c:pt idx="2175">
                  <c:v>721.57900000000006</c:v>
                </c:pt>
                <c:pt idx="2176">
                  <c:v>720.19500000000005</c:v>
                </c:pt>
                <c:pt idx="2177">
                  <c:v>718.74800000000005</c:v>
                </c:pt>
                <c:pt idx="2178">
                  <c:v>717.2410000000001</c:v>
                </c:pt>
                <c:pt idx="2179">
                  <c:v>715.81400000000008</c:v>
                </c:pt>
                <c:pt idx="2180">
                  <c:v>714.40200000000004</c:v>
                </c:pt>
                <c:pt idx="2181">
                  <c:v>712.923</c:v>
                </c:pt>
                <c:pt idx="2182">
                  <c:v>711.44500000000005</c:v>
                </c:pt>
                <c:pt idx="2183">
                  <c:v>709.91600000000005</c:v>
                </c:pt>
                <c:pt idx="2184">
                  <c:v>708.46</c:v>
                </c:pt>
                <c:pt idx="2185">
                  <c:v>706.94100000000003</c:v>
                </c:pt>
                <c:pt idx="2186">
                  <c:v>705.49800000000005</c:v>
                </c:pt>
                <c:pt idx="2187">
                  <c:v>704.68900000000008</c:v>
                </c:pt>
                <c:pt idx="2188">
                  <c:v>703.83400000000006</c:v>
                </c:pt>
                <c:pt idx="2189">
                  <c:v>702.86900000000003</c:v>
                </c:pt>
                <c:pt idx="2190">
                  <c:v>701.94400000000007</c:v>
                </c:pt>
                <c:pt idx="2191">
                  <c:v>700.85300000000007</c:v>
                </c:pt>
                <c:pt idx="2192">
                  <c:v>699.73800000000006</c:v>
                </c:pt>
                <c:pt idx="2193">
                  <c:v>698.53600000000006</c:v>
                </c:pt>
                <c:pt idx="2194">
                  <c:v>697.24800000000005</c:v>
                </c:pt>
                <c:pt idx="2195">
                  <c:v>696.053</c:v>
                </c:pt>
                <c:pt idx="2196">
                  <c:v>694.87400000000002</c:v>
                </c:pt>
                <c:pt idx="2197">
                  <c:v>693.77600000000007</c:v>
                </c:pt>
                <c:pt idx="2198">
                  <c:v>692.755</c:v>
                </c:pt>
                <c:pt idx="2199">
                  <c:v>691.66700000000003</c:v>
                </c:pt>
                <c:pt idx="2200">
                  <c:v>690.58199999999999</c:v>
                </c:pt>
                <c:pt idx="2201">
                  <c:v>689.49700000000007</c:v>
                </c:pt>
                <c:pt idx="2202">
                  <c:v>688.48400000000004</c:v>
                </c:pt>
                <c:pt idx="2203">
                  <c:v>687.3950000000001</c:v>
                </c:pt>
                <c:pt idx="2204">
                  <c:v>686.23700000000008</c:v>
                </c:pt>
                <c:pt idx="2205">
                  <c:v>685.21300000000008</c:v>
                </c:pt>
                <c:pt idx="2206">
                  <c:v>684.10700000000008</c:v>
                </c:pt>
                <c:pt idx="2207">
                  <c:v>682.99300000000005</c:v>
                </c:pt>
                <c:pt idx="2208">
                  <c:v>681.9910000000001</c:v>
                </c:pt>
                <c:pt idx="2209">
                  <c:v>680.92400000000009</c:v>
                </c:pt>
                <c:pt idx="2210">
                  <c:v>679.98900000000003</c:v>
                </c:pt>
                <c:pt idx="2211">
                  <c:v>679.03399999999999</c:v>
                </c:pt>
                <c:pt idx="2212">
                  <c:v>678.08900000000006</c:v>
                </c:pt>
                <c:pt idx="2213">
                  <c:v>677.14100000000008</c:v>
                </c:pt>
                <c:pt idx="2214">
                  <c:v>676.30700000000002</c:v>
                </c:pt>
                <c:pt idx="2215">
                  <c:v>675.41100000000006</c:v>
                </c:pt>
                <c:pt idx="2216">
                  <c:v>674.52200000000005</c:v>
                </c:pt>
                <c:pt idx="2217">
                  <c:v>673.73400000000004</c:v>
                </c:pt>
                <c:pt idx="2218">
                  <c:v>672.99</c:v>
                </c:pt>
                <c:pt idx="2219">
                  <c:v>672.23700000000008</c:v>
                </c:pt>
                <c:pt idx="2220">
                  <c:v>671.46900000000005</c:v>
                </c:pt>
                <c:pt idx="2221">
                  <c:v>670.81500000000005</c:v>
                </c:pt>
                <c:pt idx="2222">
                  <c:v>670.08600000000001</c:v>
                </c:pt>
                <c:pt idx="2223">
                  <c:v>669.43100000000004</c:v>
                </c:pt>
                <c:pt idx="2224">
                  <c:v>668.75400000000002</c:v>
                </c:pt>
                <c:pt idx="2225">
                  <c:v>668.06400000000008</c:v>
                </c:pt>
                <c:pt idx="2226">
                  <c:v>667.44400000000007</c:v>
                </c:pt>
                <c:pt idx="2227">
                  <c:v>666.76</c:v>
                </c:pt>
                <c:pt idx="2228">
                  <c:v>666.12100000000009</c:v>
                </c:pt>
                <c:pt idx="2229">
                  <c:v>665.47300000000007</c:v>
                </c:pt>
                <c:pt idx="2230">
                  <c:v>664.82800000000009</c:v>
                </c:pt>
                <c:pt idx="2231">
                  <c:v>664.12300000000005</c:v>
                </c:pt>
                <c:pt idx="2232">
                  <c:v>663.53700000000003</c:v>
                </c:pt>
                <c:pt idx="2233">
                  <c:v>662.87100000000009</c:v>
                </c:pt>
                <c:pt idx="2234">
                  <c:v>662.279</c:v>
                </c:pt>
                <c:pt idx="2235">
                  <c:v>661.625</c:v>
                </c:pt>
                <c:pt idx="2236">
                  <c:v>661.03200000000004</c:v>
                </c:pt>
                <c:pt idx="2237">
                  <c:v>660.55000000000007</c:v>
                </c:pt>
                <c:pt idx="2238">
                  <c:v>660.08800000000008</c:v>
                </c:pt>
                <c:pt idx="2239">
                  <c:v>659.57800000000009</c:v>
                </c:pt>
                <c:pt idx="2240">
                  <c:v>659.02200000000005</c:v>
                </c:pt>
                <c:pt idx="2241">
                  <c:v>658.351</c:v>
                </c:pt>
                <c:pt idx="2242">
                  <c:v>657.798</c:v>
                </c:pt>
                <c:pt idx="2243">
                  <c:v>657.10400000000004</c:v>
                </c:pt>
                <c:pt idx="2244">
                  <c:v>656.42000000000007</c:v>
                </c:pt>
                <c:pt idx="2245">
                  <c:v>655.74300000000005</c:v>
                </c:pt>
                <c:pt idx="2246">
                  <c:v>655.10800000000006</c:v>
                </c:pt>
                <c:pt idx="2247">
                  <c:v>654.46300000000008</c:v>
                </c:pt>
                <c:pt idx="2248">
                  <c:v>653.755</c:v>
                </c:pt>
                <c:pt idx="2249">
                  <c:v>653.06000000000006</c:v>
                </c:pt>
                <c:pt idx="2250">
                  <c:v>652.34800000000007</c:v>
                </c:pt>
                <c:pt idx="2251">
                  <c:v>651.6880000000001</c:v>
                </c:pt>
                <c:pt idx="2252">
                  <c:v>651.03000000000009</c:v>
                </c:pt>
                <c:pt idx="2253">
                  <c:v>650.2410000000001</c:v>
                </c:pt>
                <c:pt idx="2254">
                  <c:v>649.46</c:v>
                </c:pt>
                <c:pt idx="2255">
                  <c:v>648.78800000000001</c:v>
                </c:pt>
                <c:pt idx="2256">
                  <c:v>648.10900000000004</c:v>
                </c:pt>
                <c:pt idx="2257">
                  <c:v>647.3660000000001</c:v>
                </c:pt>
                <c:pt idx="2258">
                  <c:v>646.56500000000005</c:v>
                </c:pt>
                <c:pt idx="2259">
                  <c:v>645.81000000000006</c:v>
                </c:pt>
                <c:pt idx="2260">
                  <c:v>645.04100000000005</c:v>
                </c:pt>
                <c:pt idx="2261">
                  <c:v>644.27800000000002</c:v>
                </c:pt>
                <c:pt idx="2262">
                  <c:v>643.524</c:v>
                </c:pt>
                <c:pt idx="2263">
                  <c:v>642.85599999999999</c:v>
                </c:pt>
                <c:pt idx="2264">
                  <c:v>642.13200000000006</c:v>
                </c:pt>
                <c:pt idx="2265">
                  <c:v>641.34800000000007</c:v>
                </c:pt>
                <c:pt idx="2266">
                  <c:v>640.57100000000003</c:v>
                </c:pt>
                <c:pt idx="2267">
                  <c:v>639.73400000000004</c:v>
                </c:pt>
                <c:pt idx="2268">
                  <c:v>638.87900000000002</c:v>
                </c:pt>
                <c:pt idx="2269">
                  <c:v>638.15100000000007</c:v>
                </c:pt>
                <c:pt idx="2270">
                  <c:v>637.35400000000004</c:v>
                </c:pt>
                <c:pt idx="2271">
                  <c:v>636.49600000000009</c:v>
                </c:pt>
                <c:pt idx="2272">
                  <c:v>635.57100000000003</c:v>
                </c:pt>
                <c:pt idx="2273">
                  <c:v>634.83199999999999</c:v>
                </c:pt>
                <c:pt idx="2274">
                  <c:v>634.01700000000005</c:v>
                </c:pt>
                <c:pt idx="2275">
                  <c:v>633.1400000000001</c:v>
                </c:pt>
                <c:pt idx="2276">
                  <c:v>632.20400000000006</c:v>
                </c:pt>
                <c:pt idx="2277">
                  <c:v>631.38800000000003</c:v>
                </c:pt>
                <c:pt idx="2278">
                  <c:v>630.63100000000009</c:v>
                </c:pt>
                <c:pt idx="2279">
                  <c:v>629.73500000000001</c:v>
                </c:pt>
                <c:pt idx="2280">
                  <c:v>628.85</c:v>
                </c:pt>
                <c:pt idx="2281">
                  <c:v>627.96600000000001</c:v>
                </c:pt>
                <c:pt idx="2282">
                  <c:v>627.13100000000009</c:v>
                </c:pt>
                <c:pt idx="2283">
                  <c:v>626.29300000000001</c:v>
                </c:pt>
                <c:pt idx="2284">
                  <c:v>625.46300000000008</c:v>
                </c:pt>
                <c:pt idx="2285">
                  <c:v>624.57000000000005</c:v>
                </c:pt>
                <c:pt idx="2286">
                  <c:v>623.6640000000001</c:v>
                </c:pt>
                <c:pt idx="2287">
                  <c:v>623.35900000000004</c:v>
                </c:pt>
                <c:pt idx="2288">
                  <c:v>623.05900000000008</c:v>
                </c:pt>
                <c:pt idx="2289">
                  <c:v>622.6930000000001</c:v>
                </c:pt>
                <c:pt idx="2290">
                  <c:v>622.33100000000002</c:v>
                </c:pt>
                <c:pt idx="2291">
                  <c:v>621.83600000000001</c:v>
                </c:pt>
                <c:pt idx="2292">
                  <c:v>621.41500000000008</c:v>
                </c:pt>
                <c:pt idx="2293">
                  <c:v>620.86</c:v>
                </c:pt>
                <c:pt idx="2294">
                  <c:v>620.31100000000004</c:v>
                </c:pt>
                <c:pt idx="2295">
                  <c:v>619.62800000000004</c:v>
                </c:pt>
                <c:pt idx="2296">
                  <c:v>618.95300000000009</c:v>
                </c:pt>
                <c:pt idx="2297">
                  <c:v>618.14700000000005</c:v>
                </c:pt>
                <c:pt idx="2298">
                  <c:v>617.34900000000005</c:v>
                </c:pt>
                <c:pt idx="2299">
                  <c:v>616.41600000000005</c:v>
                </c:pt>
                <c:pt idx="2300">
                  <c:v>615.55600000000004</c:v>
                </c:pt>
                <c:pt idx="2301">
                  <c:v>614.61400000000003</c:v>
                </c:pt>
                <c:pt idx="2302">
                  <c:v>613.66800000000001</c:v>
                </c:pt>
                <c:pt idx="2303">
                  <c:v>612.7890000000001</c:v>
                </c:pt>
                <c:pt idx="2304">
                  <c:v>611.77100000000007</c:v>
                </c:pt>
                <c:pt idx="2305">
                  <c:v>610.82400000000007</c:v>
                </c:pt>
                <c:pt idx="2306">
                  <c:v>609.80799999999999</c:v>
                </c:pt>
                <c:pt idx="2307">
                  <c:v>608.86400000000003</c:v>
                </c:pt>
                <c:pt idx="2308">
                  <c:v>607.78500000000008</c:v>
                </c:pt>
                <c:pt idx="2309">
                  <c:v>606.64600000000007</c:v>
                </c:pt>
                <c:pt idx="2310">
                  <c:v>605.37600000000009</c:v>
                </c:pt>
                <c:pt idx="2311">
                  <c:v>604.18100000000004</c:v>
                </c:pt>
                <c:pt idx="2312">
                  <c:v>602.99</c:v>
                </c:pt>
                <c:pt idx="2313">
                  <c:v>602.48300000000006</c:v>
                </c:pt>
                <c:pt idx="2314">
                  <c:v>601.91300000000001</c:v>
                </c:pt>
                <c:pt idx="2315">
                  <c:v>601.28000000000009</c:v>
                </c:pt>
                <c:pt idx="2316">
                  <c:v>600.65300000000002</c:v>
                </c:pt>
                <c:pt idx="2317">
                  <c:v>599.9620000000001</c:v>
                </c:pt>
                <c:pt idx="2318">
                  <c:v>599.13700000000006</c:v>
                </c:pt>
                <c:pt idx="2319">
                  <c:v>598.25100000000009</c:v>
                </c:pt>
                <c:pt idx="2320">
                  <c:v>597.30799999999999</c:v>
                </c:pt>
                <c:pt idx="2321">
                  <c:v>596.30600000000004</c:v>
                </c:pt>
                <c:pt idx="2322">
                  <c:v>595.178</c:v>
                </c:pt>
                <c:pt idx="2323">
                  <c:v>594.55000000000007</c:v>
                </c:pt>
                <c:pt idx="2324">
                  <c:v>593.85800000000006</c:v>
                </c:pt>
                <c:pt idx="2325">
                  <c:v>593.10500000000002</c:v>
                </c:pt>
                <c:pt idx="2326">
                  <c:v>592.29200000000003</c:v>
                </c:pt>
                <c:pt idx="2327">
                  <c:v>591.41700000000003</c:v>
                </c:pt>
                <c:pt idx="2328">
                  <c:v>590.41200000000003</c:v>
                </c:pt>
                <c:pt idx="2329">
                  <c:v>589.34900000000005</c:v>
                </c:pt>
                <c:pt idx="2330">
                  <c:v>588.16100000000006</c:v>
                </c:pt>
                <c:pt idx="2331">
                  <c:v>586.98200000000008</c:v>
                </c:pt>
                <c:pt idx="2332">
                  <c:v>585.73300000000006</c:v>
                </c:pt>
                <c:pt idx="2333">
                  <c:v>584.56100000000004</c:v>
                </c:pt>
                <c:pt idx="2334">
                  <c:v>583.32000000000005</c:v>
                </c:pt>
                <c:pt idx="2335">
                  <c:v>582.15300000000002</c:v>
                </c:pt>
                <c:pt idx="2336">
                  <c:v>580.9910000000001</c:v>
                </c:pt>
                <c:pt idx="2337">
                  <c:v>579.83000000000004</c:v>
                </c:pt>
                <c:pt idx="2338">
                  <c:v>578.67100000000005</c:v>
                </c:pt>
                <c:pt idx="2339">
                  <c:v>577.51300000000003</c:v>
                </c:pt>
                <c:pt idx="2340">
                  <c:v>576.35599999999999</c:v>
                </c:pt>
                <c:pt idx="2341">
                  <c:v>575.928</c:v>
                </c:pt>
                <c:pt idx="2342">
                  <c:v>575.50600000000009</c:v>
                </c:pt>
                <c:pt idx="2343">
                  <c:v>574.95100000000002</c:v>
                </c:pt>
                <c:pt idx="2344">
                  <c:v>574.40200000000004</c:v>
                </c:pt>
                <c:pt idx="2345">
                  <c:v>573.79200000000003</c:v>
                </c:pt>
                <c:pt idx="2346">
                  <c:v>573.11900000000003</c:v>
                </c:pt>
                <c:pt idx="2347">
                  <c:v>572.38700000000006</c:v>
                </c:pt>
                <c:pt idx="2348">
                  <c:v>571.52700000000004</c:v>
                </c:pt>
                <c:pt idx="2349">
                  <c:v>570.68400000000008</c:v>
                </c:pt>
                <c:pt idx="2350">
                  <c:v>569.64400000000001</c:v>
                </c:pt>
                <c:pt idx="2351">
                  <c:v>569.16800000000001</c:v>
                </c:pt>
                <c:pt idx="2352">
                  <c:v>568.56100000000004</c:v>
                </c:pt>
                <c:pt idx="2353">
                  <c:v>567.74700000000007</c:v>
                </c:pt>
                <c:pt idx="2354">
                  <c:v>566.61700000000008</c:v>
                </c:pt>
                <c:pt idx="2355">
                  <c:v>565.52700000000004</c:v>
                </c:pt>
                <c:pt idx="2356">
                  <c:v>564.63900000000001</c:v>
                </c:pt>
                <c:pt idx="2357">
                  <c:v>563.73200000000008</c:v>
                </c:pt>
                <c:pt idx="2358">
                  <c:v>562.87</c:v>
                </c:pt>
                <c:pt idx="2359">
                  <c:v>561.97300000000007</c:v>
                </c:pt>
                <c:pt idx="2360">
                  <c:v>561.15300000000002</c:v>
                </c:pt>
                <c:pt idx="2361">
                  <c:v>560.82500000000005</c:v>
                </c:pt>
                <c:pt idx="2362">
                  <c:v>560.43600000000004</c:v>
                </c:pt>
                <c:pt idx="2363">
                  <c:v>559.98800000000006</c:v>
                </c:pt>
                <c:pt idx="2364">
                  <c:v>559.55200000000002</c:v>
                </c:pt>
                <c:pt idx="2365">
                  <c:v>558.98599999999999</c:v>
                </c:pt>
                <c:pt idx="2366">
                  <c:v>558.43299999999999</c:v>
                </c:pt>
                <c:pt idx="2367">
                  <c:v>557.82500000000005</c:v>
                </c:pt>
                <c:pt idx="2368">
                  <c:v>557.0920000000001</c:v>
                </c:pt>
                <c:pt idx="2369">
                  <c:v>556.30700000000002</c:v>
                </c:pt>
                <c:pt idx="2370">
                  <c:v>555.40500000000009</c:v>
                </c:pt>
                <c:pt idx="2371">
                  <c:v>554.45400000000006</c:v>
                </c:pt>
                <c:pt idx="2372">
                  <c:v>553.51100000000008</c:v>
                </c:pt>
                <c:pt idx="2373">
                  <c:v>552.65100000000007</c:v>
                </c:pt>
                <c:pt idx="2374">
                  <c:v>551.798</c:v>
                </c:pt>
                <c:pt idx="2375">
                  <c:v>550.88200000000006</c:v>
                </c:pt>
                <c:pt idx="2376">
                  <c:v>550.05100000000004</c:v>
                </c:pt>
                <c:pt idx="2377">
                  <c:v>549.298</c:v>
                </c:pt>
                <c:pt idx="2378">
                  <c:v>548.47200000000009</c:v>
                </c:pt>
                <c:pt idx="2379">
                  <c:v>547.64400000000001</c:v>
                </c:pt>
                <c:pt idx="2380">
                  <c:v>546.67500000000007</c:v>
                </c:pt>
                <c:pt idx="2381">
                  <c:v>545.86700000000008</c:v>
                </c:pt>
                <c:pt idx="2382">
                  <c:v>545.06600000000003</c:v>
                </c:pt>
                <c:pt idx="2383">
                  <c:v>544.26700000000005</c:v>
                </c:pt>
                <c:pt idx="2384">
                  <c:v>543.4670000000001</c:v>
                </c:pt>
                <c:pt idx="2385">
                  <c:v>542.59700000000009</c:v>
                </c:pt>
                <c:pt idx="2386">
                  <c:v>541.803</c:v>
                </c:pt>
                <c:pt idx="2387">
                  <c:v>541.01400000000001</c:v>
                </c:pt>
                <c:pt idx="2388">
                  <c:v>540.23099999999999</c:v>
                </c:pt>
                <c:pt idx="2389">
                  <c:v>539.90100000000007</c:v>
                </c:pt>
                <c:pt idx="2390">
                  <c:v>539.51900000000001</c:v>
                </c:pt>
                <c:pt idx="2391">
                  <c:v>539.15800000000002</c:v>
                </c:pt>
                <c:pt idx="2392">
                  <c:v>538.67700000000002</c:v>
                </c:pt>
                <c:pt idx="2393">
                  <c:v>538.22</c:v>
                </c:pt>
                <c:pt idx="2394">
                  <c:v>537.7120000000001</c:v>
                </c:pt>
                <c:pt idx="2395">
                  <c:v>537.08800000000008</c:v>
                </c:pt>
                <c:pt idx="2396">
                  <c:v>536.42700000000002</c:v>
                </c:pt>
                <c:pt idx="2397">
                  <c:v>535.73700000000008</c:v>
                </c:pt>
                <c:pt idx="2398">
                  <c:v>535.06200000000001</c:v>
                </c:pt>
                <c:pt idx="2399">
                  <c:v>534.40100000000007</c:v>
                </c:pt>
                <c:pt idx="2400">
                  <c:v>533.82900000000006</c:v>
                </c:pt>
                <c:pt idx="2401">
                  <c:v>533.33800000000008</c:v>
                </c:pt>
                <c:pt idx="2402">
                  <c:v>532.78100000000006</c:v>
                </c:pt>
                <c:pt idx="2403">
                  <c:v>532.303</c:v>
                </c:pt>
                <c:pt idx="2404">
                  <c:v>531.83199999999999</c:v>
                </c:pt>
                <c:pt idx="2405">
                  <c:v>531.36800000000005</c:v>
                </c:pt>
                <c:pt idx="2406">
                  <c:v>530.91100000000006</c:v>
                </c:pt>
                <c:pt idx="2407">
                  <c:v>530.53399999999999</c:v>
                </c:pt>
                <c:pt idx="2408">
                  <c:v>530.09400000000005</c:v>
                </c:pt>
                <c:pt idx="2409">
                  <c:v>529.72900000000004</c:v>
                </c:pt>
                <c:pt idx="2410">
                  <c:v>529.36700000000008</c:v>
                </c:pt>
                <c:pt idx="2411">
                  <c:v>529.00800000000004</c:v>
                </c:pt>
                <c:pt idx="2412">
                  <c:v>528.649</c:v>
                </c:pt>
                <c:pt idx="2413">
                  <c:v>528.2940000000001</c:v>
                </c:pt>
                <c:pt idx="2414">
                  <c:v>527.94600000000003</c:v>
                </c:pt>
                <c:pt idx="2415">
                  <c:v>527.80400000000009</c:v>
                </c:pt>
                <c:pt idx="2416">
                  <c:v>527.68700000000001</c:v>
                </c:pt>
                <c:pt idx="2417">
                  <c:v>527.52200000000005</c:v>
                </c:pt>
                <c:pt idx="2418">
                  <c:v>527.38400000000001</c:v>
                </c:pt>
                <c:pt idx="2419">
                  <c:v>527.20400000000006</c:v>
                </c:pt>
                <c:pt idx="2420">
                  <c:v>527.05700000000002</c:v>
                </c:pt>
                <c:pt idx="2421">
                  <c:v>526.87400000000002</c:v>
                </c:pt>
                <c:pt idx="2422">
                  <c:v>526.66100000000006</c:v>
                </c:pt>
                <c:pt idx="2423">
                  <c:v>526.42400000000009</c:v>
                </c:pt>
                <c:pt idx="2424">
                  <c:v>526.24800000000005</c:v>
                </c:pt>
                <c:pt idx="2425">
                  <c:v>526.01400000000001</c:v>
                </c:pt>
                <c:pt idx="2426">
                  <c:v>525.93500000000006</c:v>
                </c:pt>
                <c:pt idx="2427">
                  <c:v>525.78800000000001</c:v>
                </c:pt>
                <c:pt idx="2428">
                  <c:v>525.65100000000007</c:v>
                </c:pt>
                <c:pt idx="2429">
                  <c:v>525.6</c:v>
                </c:pt>
                <c:pt idx="2430">
                  <c:v>525.63300000000004</c:v>
                </c:pt>
                <c:pt idx="2431">
                  <c:v>525.59800000000007</c:v>
                </c:pt>
                <c:pt idx="2432">
                  <c:v>525.63900000000001</c:v>
                </c:pt>
                <c:pt idx="2433">
                  <c:v>525.60300000000007</c:v>
                </c:pt>
                <c:pt idx="2434">
                  <c:v>525.63800000000003</c:v>
                </c:pt>
                <c:pt idx="2435">
                  <c:v>525.59900000000005</c:v>
                </c:pt>
                <c:pt idx="2436">
                  <c:v>525.58800000000008</c:v>
                </c:pt>
                <c:pt idx="2437">
                  <c:v>525.60300000000007</c:v>
                </c:pt>
                <c:pt idx="2438">
                  <c:v>525.57500000000005</c:v>
                </c:pt>
                <c:pt idx="2439">
                  <c:v>525.57900000000006</c:v>
                </c:pt>
                <c:pt idx="2440">
                  <c:v>525.54300000000001</c:v>
                </c:pt>
                <c:pt idx="2441">
                  <c:v>525.54200000000003</c:v>
                </c:pt>
                <c:pt idx="2442">
                  <c:v>525.43200000000002</c:v>
                </c:pt>
                <c:pt idx="2443">
                  <c:v>525.36400000000003</c:v>
                </c:pt>
                <c:pt idx="2444">
                  <c:v>525.1930000000001</c:v>
                </c:pt>
                <c:pt idx="2445">
                  <c:v>525.11800000000005</c:v>
                </c:pt>
                <c:pt idx="2446">
                  <c:v>524.96800000000007</c:v>
                </c:pt>
                <c:pt idx="2447">
                  <c:v>524.82000000000005</c:v>
                </c:pt>
                <c:pt idx="2448">
                  <c:v>524.74800000000005</c:v>
                </c:pt>
                <c:pt idx="2449">
                  <c:v>524.69200000000001</c:v>
                </c:pt>
                <c:pt idx="2450">
                  <c:v>524.66100000000006</c:v>
                </c:pt>
                <c:pt idx="2451">
                  <c:v>524.65500000000009</c:v>
                </c:pt>
                <c:pt idx="2452">
                  <c:v>524.60200000000009</c:v>
                </c:pt>
                <c:pt idx="2453">
                  <c:v>524.50400000000002</c:v>
                </c:pt>
                <c:pt idx="2454">
                  <c:v>524.4380000000001</c:v>
                </c:pt>
                <c:pt idx="2455">
                  <c:v>524.404</c:v>
                </c:pt>
                <c:pt idx="2456">
                  <c:v>524.25600000000009</c:v>
                </c:pt>
                <c:pt idx="2457">
                  <c:v>524.149</c:v>
                </c:pt>
                <c:pt idx="2458">
                  <c:v>524.01</c:v>
                </c:pt>
                <c:pt idx="2459">
                  <c:v>523.82500000000005</c:v>
                </c:pt>
                <c:pt idx="2460">
                  <c:v>523.52300000000002</c:v>
                </c:pt>
                <c:pt idx="2461">
                  <c:v>523.11800000000005</c:v>
                </c:pt>
                <c:pt idx="2462">
                  <c:v>522.88400000000001</c:v>
                </c:pt>
                <c:pt idx="2463">
                  <c:v>522.66800000000001</c:v>
                </c:pt>
                <c:pt idx="2464">
                  <c:v>522.53700000000003</c:v>
                </c:pt>
                <c:pt idx="2465">
                  <c:v>522.40500000000009</c:v>
                </c:pt>
                <c:pt idx="2466">
                  <c:v>522.3370000000001</c:v>
                </c:pt>
                <c:pt idx="2467">
                  <c:v>522.1</c:v>
                </c:pt>
                <c:pt idx="2468">
                  <c:v>522.05100000000004</c:v>
                </c:pt>
                <c:pt idx="2469">
                  <c:v>521.88499999999999</c:v>
                </c:pt>
                <c:pt idx="2470">
                  <c:v>521.34100000000001</c:v>
                </c:pt>
                <c:pt idx="2471">
                  <c:v>520.76100000000008</c:v>
                </c:pt>
                <c:pt idx="2472">
                  <c:v>520.1640000000001</c:v>
                </c:pt>
                <c:pt idx="2473">
                  <c:v>519.5630000000001</c:v>
                </c:pt>
                <c:pt idx="2474">
                  <c:v>518.95400000000006</c:v>
                </c:pt>
                <c:pt idx="2475">
                  <c:v>518.34100000000001</c:v>
                </c:pt>
                <c:pt idx="2476">
                  <c:v>517.726</c:v>
                </c:pt>
                <c:pt idx="2477">
                  <c:v>517.18500000000006</c:v>
                </c:pt>
                <c:pt idx="2478">
                  <c:v>516.63400000000001</c:v>
                </c:pt>
                <c:pt idx="2479">
                  <c:v>515.89100000000008</c:v>
                </c:pt>
                <c:pt idx="2480">
                  <c:v>515.75800000000004</c:v>
                </c:pt>
                <c:pt idx="2481">
                  <c:v>515.55700000000002</c:v>
                </c:pt>
                <c:pt idx="2482">
                  <c:v>515.29500000000007</c:v>
                </c:pt>
                <c:pt idx="2483">
                  <c:v>515.12600000000009</c:v>
                </c:pt>
                <c:pt idx="2484">
                  <c:v>514.89700000000005</c:v>
                </c:pt>
                <c:pt idx="2485">
                  <c:v>514.68600000000004</c:v>
                </c:pt>
                <c:pt idx="2486">
                  <c:v>514.49</c:v>
                </c:pt>
                <c:pt idx="2487">
                  <c:v>514.3130000000001</c:v>
                </c:pt>
                <c:pt idx="2488">
                  <c:v>514.00400000000002</c:v>
                </c:pt>
                <c:pt idx="2489">
                  <c:v>513.78800000000001</c:v>
                </c:pt>
                <c:pt idx="2490">
                  <c:v>513.51200000000006</c:v>
                </c:pt>
                <c:pt idx="2491">
                  <c:v>513.096</c:v>
                </c:pt>
                <c:pt idx="2492">
                  <c:v>512.70000000000005</c:v>
                </c:pt>
                <c:pt idx="2493">
                  <c:v>512.23900000000003</c:v>
                </c:pt>
                <c:pt idx="2494">
                  <c:v>511.69</c:v>
                </c:pt>
                <c:pt idx="2495">
                  <c:v>511.05</c:v>
                </c:pt>
                <c:pt idx="2496">
                  <c:v>510.29199999999997</c:v>
                </c:pt>
                <c:pt idx="2497">
                  <c:v>509.43699999999995</c:v>
                </c:pt>
                <c:pt idx="2498">
                  <c:v>508.49799999999999</c:v>
                </c:pt>
                <c:pt idx="2499">
                  <c:v>507.637</c:v>
                </c:pt>
                <c:pt idx="2500">
                  <c:v>506.85599999999994</c:v>
                </c:pt>
                <c:pt idx="2501">
                  <c:v>506.36399999999998</c:v>
                </c:pt>
                <c:pt idx="2502">
                  <c:v>505.88100000000003</c:v>
                </c:pt>
                <c:pt idx="2503">
                  <c:v>505.25499999999994</c:v>
                </c:pt>
                <c:pt idx="2504">
                  <c:v>504.64000000000004</c:v>
                </c:pt>
                <c:pt idx="2505">
                  <c:v>503.88499999999993</c:v>
                </c:pt>
                <c:pt idx="2506">
                  <c:v>503.14600000000002</c:v>
                </c:pt>
                <c:pt idx="2507">
                  <c:v>502.33</c:v>
                </c:pt>
                <c:pt idx="2508">
                  <c:v>501.43</c:v>
                </c:pt>
                <c:pt idx="2509">
                  <c:v>500.61200000000002</c:v>
                </c:pt>
                <c:pt idx="2510">
                  <c:v>499.86200000000002</c:v>
                </c:pt>
                <c:pt idx="2511">
                  <c:v>498.95300000000003</c:v>
                </c:pt>
                <c:pt idx="2512">
                  <c:v>498.19499999999999</c:v>
                </c:pt>
                <c:pt idx="2513">
                  <c:v>497.35399999999998</c:v>
                </c:pt>
                <c:pt idx="2514">
                  <c:v>496.512</c:v>
                </c:pt>
                <c:pt idx="2515">
                  <c:v>495.66900000000004</c:v>
                </c:pt>
                <c:pt idx="2516">
                  <c:v>494.82400000000001</c:v>
                </c:pt>
                <c:pt idx="2517">
                  <c:v>494.05599999999998</c:v>
                </c:pt>
                <c:pt idx="2518">
                  <c:v>493.20699999999994</c:v>
                </c:pt>
                <c:pt idx="2519">
                  <c:v>492.75100000000003</c:v>
                </c:pt>
                <c:pt idx="2520">
                  <c:v>492.30199999999996</c:v>
                </c:pt>
                <c:pt idx="2521">
                  <c:v>491.90299999999996</c:v>
                </c:pt>
                <c:pt idx="2522">
                  <c:v>491.50999999999993</c:v>
                </c:pt>
                <c:pt idx="2523">
                  <c:v>491.12200000000001</c:v>
                </c:pt>
                <c:pt idx="2524">
                  <c:v>490.58599999999996</c:v>
                </c:pt>
                <c:pt idx="2525">
                  <c:v>490.06699999999995</c:v>
                </c:pt>
                <c:pt idx="2526">
                  <c:v>489.46599999999995</c:v>
                </c:pt>
                <c:pt idx="2527">
                  <c:v>488.79400000000004</c:v>
                </c:pt>
                <c:pt idx="2528">
                  <c:v>488.05500000000001</c:v>
                </c:pt>
                <c:pt idx="2529">
                  <c:v>487.23999999999995</c:v>
                </c:pt>
                <c:pt idx="2530">
                  <c:v>486.42500000000001</c:v>
                </c:pt>
                <c:pt idx="2531">
                  <c:v>485.43900000000002</c:v>
                </c:pt>
                <c:pt idx="2532">
                  <c:v>484.53199999999998</c:v>
                </c:pt>
                <c:pt idx="2533">
                  <c:v>483.61899999999997</c:v>
                </c:pt>
                <c:pt idx="2534">
                  <c:v>482.69800000000004</c:v>
                </c:pt>
                <c:pt idx="2535">
                  <c:v>482.19400000000002</c:v>
                </c:pt>
                <c:pt idx="2536">
                  <c:v>481.69400000000002</c:v>
                </c:pt>
                <c:pt idx="2537">
                  <c:v>481.26299999999998</c:v>
                </c:pt>
                <c:pt idx="2538">
                  <c:v>480.75899999999996</c:v>
                </c:pt>
                <c:pt idx="2539">
                  <c:v>480.18</c:v>
                </c:pt>
                <c:pt idx="2540">
                  <c:v>479.60300000000001</c:v>
                </c:pt>
                <c:pt idx="2541">
                  <c:v>478.87399999999997</c:v>
                </c:pt>
                <c:pt idx="2542">
                  <c:v>478.14299999999997</c:v>
                </c:pt>
                <c:pt idx="2543">
                  <c:v>477.33300000000003</c:v>
                </c:pt>
                <c:pt idx="2544">
                  <c:v>476.36799999999999</c:v>
                </c:pt>
                <c:pt idx="2545">
                  <c:v>475.41900000000004</c:v>
                </c:pt>
                <c:pt idx="2546">
                  <c:v>474.47800000000001</c:v>
                </c:pt>
                <c:pt idx="2547">
                  <c:v>474.11799999999999</c:v>
                </c:pt>
                <c:pt idx="2548">
                  <c:v>473.68400000000003</c:v>
                </c:pt>
                <c:pt idx="2549">
                  <c:v>473.25299999999999</c:v>
                </c:pt>
                <c:pt idx="2550">
                  <c:v>472.74799999999999</c:v>
                </c:pt>
                <c:pt idx="2551">
                  <c:v>472.24399999999997</c:v>
                </c:pt>
                <c:pt idx="2552">
                  <c:v>472.02500000000003</c:v>
                </c:pt>
                <c:pt idx="2553">
                  <c:v>471.80699999999996</c:v>
                </c:pt>
                <c:pt idx="2554">
                  <c:v>471.512</c:v>
                </c:pt>
                <c:pt idx="2555">
                  <c:v>471.21800000000002</c:v>
                </c:pt>
                <c:pt idx="2556">
                  <c:v>470.92400000000004</c:v>
                </c:pt>
                <c:pt idx="2557">
                  <c:v>470.55299999999994</c:v>
                </c:pt>
                <c:pt idx="2558">
                  <c:v>470.18199999999996</c:v>
                </c:pt>
                <c:pt idx="2559">
                  <c:v>469.733</c:v>
                </c:pt>
                <c:pt idx="2560">
                  <c:v>469.20800000000003</c:v>
                </c:pt>
                <c:pt idx="2561">
                  <c:v>468.685</c:v>
                </c:pt>
                <c:pt idx="2562">
                  <c:v>468.161</c:v>
                </c:pt>
                <c:pt idx="2563">
                  <c:v>467.48200000000003</c:v>
                </c:pt>
                <c:pt idx="2564">
                  <c:v>466.80400000000003</c:v>
                </c:pt>
                <c:pt idx="2565">
                  <c:v>466.12600000000003</c:v>
                </c:pt>
                <c:pt idx="2566">
                  <c:v>465.21</c:v>
                </c:pt>
                <c:pt idx="2567">
                  <c:v>464.83199999999994</c:v>
                </c:pt>
                <c:pt idx="2568">
                  <c:v>464.45199999999994</c:v>
                </c:pt>
                <c:pt idx="2569">
                  <c:v>463.91699999999997</c:v>
                </c:pt>
                <c:pt idx="2570">
                  <c:v>463.38100000000003</c:v>
                </c:pt>
                <c:pt idx="2571">
                  <c:v>462.84300000000002</c:v>
                </c:pt>
                <c:pt idx="2572">
                  <c:v>462.14899999999994</c:v>
                </c:pt>
                <c:pt idx="2573">
                  <c:v>461.45599999999996</c:v>
                </c:pt>
                <c:pt idx="2574">
                  <c:v>460.685</c:v>
                </c:pt>
                <c:pt idx="2575">
                  <c:v>459.83800000000002</c:v>
                </c:pt>
                <c:pt idx="2576">
                  <c:v>458.916</c:v>
                </c:pt>
                <c:pt idx="2577">
                  <c:v>458.07</c:v>
                </c:pt>
                <c:pt idx="2578">
                  <c:v>457.14299999999997</c:v>
                </c:pt>
                <c:pt idx="2579">
                  <c:v>456.29599999999999</c:v>
                </c:pt>
                <c:pt idx="2580">
                  <c:v>455.36899999999997</c:v>
                </c:pt>
                <c:pt idx="2581">
                  <c:v>454.75200000000001</c:v>
                </c:pt>
                <c:pt idx="2582">
                  <c:v>454.05500000000001</c:v>
                </c:pt>
                <c:pt idx="2583">
                  <c:v>453.66699999999997</c:v>
                </c:pt>
                <c:pt idx="2584">
                  <c:v>453.27799999999996</c:v>
                </c:pt>
                <c:pt idx="2585">
                  <c:v>452.80900000000003</c:v>
                </c:pt>
                <c:pt idx="2586">
                  <c:v>452.26399999999995</c:v>
                </c:pt>
                <c:pt idx="2587">
                  <c:v>451.71800000000002</c:v>
                </c:pt>
                <c:pt idx="2588">
                  <c:v>451.09300000000002</c:v>
                </c:pt>
                <c:pt idx="2589">
                  <c:v>450.46700000000004</c:v>
                </c:pt>
                <c:pt idx="2590">
                  <c:v>449.68299999999994</c:v>
                </c:pt>
                <c:pt idx="2591">
                  <c:v>448.90199999999999</c:v>
                </c:pt>
                <c:pt idx="2592">
                  <c:v>448.04500000000002</c:v>
                </c:pt>
                <c:pt idx="2593">
                  <c:v>447.18900000000002</c:v>
                </c:pt>
                <c:pt idx="2594">
                  <c:v>446.33099999999996</c:v>
                </c:pt>
                <c:pt idx="2595">
                  <c:v>445.39799999999997</c:v>
                </c:pt>
                <c:pt idx="2596">
                  <c:v>444.54400000000004</c:v>
                </c:pt>
                <c:pt idx="2597">
                  <c:v>443.60200000000003</c:v>
                </c:pt>
                <c:pt idx="2598">
                  <c:v>442.74299999999999</c:v>
                </c:pt>
                <c:pt idx="2599">
                  <c:v>442.43</c:v>
                </c:pt>
                <c:pt idx="2600">
                  <c:v>442.04</c:v>
                </c:pt>
                <c:pt idx="2601">
                  <c:v>441.64899999999994</c:v>
                </c:pt>
                <c:pt idx="2602">
                  <c:v>441.25899999999996</c:v>
                </c:pt>
                <c:pt idx="2603">
                  <c:v>440.791</c:v>
                </c:pt>
                <c:pt idx="2604">
                  <c:v>440.24700000000001</c:v>
                </c:pt>
                <c:pt idx="2605">
                  <c:v>439.70499999999998</c:v>
                </c:pt>
                <c:pt idx="2606">
                  <c:v>439.09</c:v>
                </c:pt>
                <c:pt idx="2607">
                  <c:v>438.47800000000001</c:v>
                </c:pt>
                <c:pt idx="2608">
                  <c:v>437.79400000000004</c:v>
                </c:pt>
                <c:pt idx="2609">
                  <c:v>437.03900000000004</c:v>
                </c:pt>
                <c:pt idx="2610">
                  <c:v>436.29500000000002</c:v>
                </c:pt>
                <c:pt idx="2611">
                  <c:v>435.62799999999999</c:v>
                </c:pt>
                <c:pt idx="2612">
                  <c:v>434.80400000000003</c:v>
                </c:pt>
                <c:pt idx="2613">
                  <c:v>434.14299999999997</c:v>
                </c:pt>
                <c:pt idx="2614">
                  <c:v>433.39500000000004</c:v>
                </c:pt>
                <c:pt idx="2615">
                  <c:v>433.09599999999995</c:v>
                </c:pt>
                <c:pt idx="2616">
                  <c:v>432.71999999999997</c:v>
                </c:pt>
                <c:pt idx="2617">
                  <c:v>432.42199999999997</c:v>
                </c:pt>
                <c:pt idx="2618">
                  <c:v>432.04299999999995</c:v>
                </c:pt>
                <c:pt idx="2619">
                  <c:v>431.58499999999998</c:v>
                </c:pt>
                <c:pt idx="2620">
                  <c:v>431.05099999999999</c:v>
                </c:pt>
                <c:pt idx="2621">
                  <c:v>430.51799999999997</c:v>
                </c:pt>
                <c:pt idx="2622">
                  <c:v>429.90600000000001</c:v>
                </c:pt>
                <c:pt idx="2623">
                  <c:v>429.29299999999995</c:v>
                </c:pt>
                <c:pt idx="2624">
                  <c:v>428.52100000000002</c:v>
                </c:pt>
                <c:pt idx="2625">
                  <c:v>429.52100000000002</c:v>
                </c:pt>
                <c:pt idx="2626">
                  <c:v>430.52100000000002</c:v>
                </c:pt>
                <c:pt idx="2627">
                  <c:v>431.52100000000002</c:v>
                </c:pt>
                <c:pt idx="2628">
                  <c:v>432.52100000000002</c:v>
                </c:pt>
                <c:pt idx="2629">
                  <c:v>433.52100000000002</c:v>
                </c:pt>
                <c:pt idx="2630">
                  <c:v>434.52100000000002</c:v>
                </c:pt>
                <c:pt idx="2631">
                  <c:v>435.52100000000002</c:v>
                </c:pt>
                <c:pt idx="2632">
                  <c:v>436.52100000000002</c:v>
                </c:pt>
                <c:pt idx="2633">
                  <c:v>437.52100000000002</c:v>
                </c:pt>
                <c:pt idx="2634">
                  <c:v>438.52100000000002</c:v>
                </c:pt>
                <c:pt idx="2635">
                  <c:v>439.52100000000002</c:v>
                </c:pt>
                <c:pt idx="2636">
                  <c:v>440.52100000000002</c:v>
                </c:pt>
                <c:pt idx="2637">
                  <c:v>441.52100000000002</c:v>
                </c:pt>
                <c:pt idx="2638">
                  <c:v>442.52100000000002</c:v>
                </c:pt>
                <c:pt idx="2639">
                  <c:v>443.52100000000002</c:v>
                </c:pt>
                <c:pt idx="2640">
                  <c:v>444.52100000000002</c:v>
                </c:pt>
                <c:pt idx="2641">
                  <c:v>445.52100000000002</c:v>
                </c:pt>
                <c:pt idx="2642">
                  <c:v>446.52100000000002</c:v>
                </c:pt>
                <c:pt idx="2643">
                  <c:v>447.52100000000002</c:v>
                </c:pt>
                <c:pt idx="2644">
                  <c:v>448.52100000000002</c:v>
                </c:pt>
                <c:pt idx="2645">
                  <c:v>449.52100000000002</c:v>
                </c:pt>
                <c:pt idx="2646">
                  <c:v>450.52100000000002</c:v>
                </c:pt>
                <c:pt idx="2647">
                  <c:v>451.52100000000002</c:v>
                </c:pt>
                <c:pt idx="2648">
                  <c:v>452.52100000000002</c:v>
                </c:pt>
                <c:pt idx="2649">
                  <c:v>453.52100000000002</c:v>
                </c:pt>
                <c:pt idx="2650">
                  <c:v>454.52100000000002</c:v>
                </c:pt>
                <c:pt idx="2651">
                  <c:v>455.52100000000002</c:v>
                </c:pt>
                <c:pt idx="2652">
                  <c:v>456.52100000000002</c:v>
                </c:pt>
                <c:pt idx="2653">
                  <c:v>457.52100000000002</c:v>
                </c:pt>
                <c:pt idx="2654">
                  <c:v>458.52100000000002</c:v>
                </c:pt>
                <c:pt idx="2655">
                  <c:v>459.52100000000002</c:v>
                </c:pt>
                <c:pt idx="2656">
                  <c:v>460.52100000000002</c:v>
                </c:pt>
                <c:pt idx="2657">
                  <c:v>461.52100000000002</c:v>
                </c:pt>
                <c:pt idx="2658">
                  <c:v>462.52100000000002</c:v>
                </c:pt>
                <c:pt idx="2659">
                  <c:v>463.52100000000002</c:v>
                </c:pt>
                <c:pt idx="2660">
                  <c:v>464.52100000000002</c:v>
                </c:pt>
                <c:pt idx="2661">
                  <c:v>465.52100000000002</c:v>
                </c:pt>
                <c:pt idx="2662">
                  <c:v>466.52100000000002</c:v>
                </c:pt>
                <c:pt idx="2663">
                  <c:v>467.52100000000002</c:v>
                </c:pt>
                <c:pt idx="2664">
                  <c:v>468.52100000000002</c:v>
                </c:pt>
                <c:pt idx="2665">
                  <c:v>469.52100000000002</c:v>
                </c:pt>
                <c:pt idx="2666">
                  <c:v>470.52100000000002</c:v>
                </c:pt>
                <c:pt idx="2667">
                  <c:v>471.52100000000002</c:v>
                </c:pt>
                <c:pt idx="2668">
                  <c:v>472.52100000000002</c:v>
                </c:pt>
                <c:pt idx="2669">
                  <c:v>473.52100000000002</c:v>
                </c:pt>
                <c:pt idx="2670">
                  <c:v>474.52100000000002</c:v>
                </c:pt>
                <c:pt idx="2671">
                  <c:v>475.52100000000002</c:v>
                </c:pt>
                <c:pt idx="2672">
                  <c:v>476.52100000000002</c:v>
                </c:pt>
                <c:pt idx="2673">
                  <c:v>477.52100000000002</c:v>
                </c:pt>
                <c:pt idx="2674">
                  <c:v>478.52100000000002</c:v>
                </c:pt>
                <c:pt idx="2675">
                  <c:v>479.52100000000002</c:v>
                </c:pt>
                <c:pt idx="2676">
                  <c:v>480.52100000000002</c:v>
                </c:pt>
                <c:pt idx="2677">
                  <c:v>481.52100000000002</c:v>
                </c:pt>
                <c:pt idx="2678">
                  <c:v>482.52100000000002</c:v>
                </c:pt>
                <c:pt idx="2679">
                  <c:v>483.52100000000002</c:v>
                </c:pt>
                <c:pt idx="2680">
                  <c:v>484.52100000000002</c:v>
                </c:pt>
                <c:pt idx="2681">
                  <c:v>485.52100000000002</c:v>
                </c:pt>
                <c:pt idx="2682">
                  <c:v>486.52100000000002</c:v>
                </c:pt>
                <c:pt idx="2683">
                  <c:v>487.52100000000002</c:v>
                </c:pt>
                <c:pt idx="2684">
                  <c:v>488.52100000000002</c:v>
                </c:pt>
                <c:pt idx="2685">
                  <c:v>489.52100000000002</c:v>
                </c:pt>
                <c:pt idx="2686">
                  <c:v>490.52100000000002</c:v>
                </c:pt>
                <c:pt idx="2687">
                  <c:v>491.52100000000002</c:v>
                </c:pt>
                <c:pt idx="2688">
                  <c:v>492.52100000000002</c:v>
                </c:pt>
                <c:pt idx="2689">
                  <c:v>493.52100000000002</c:v>
                </c:pt>
                <c:pt idx="2690">
                  <c:v>494.52100000000002</c:v>
                </c:pt>
                <c:pt idx="2691">
                  <c:v>495.52100000000002</c:v>
                </c:pt>
                <c:pt idx="2692">
                  <c:v>496.52100000000002</c:v>
                </c:pt>
                <c:pt idx="2693">
                  <c:v>497.52100000000002</c:v>
                </c:pt>
                <c:pt idx="2694">
                  <c:v>498.52100000000002</c:v>
                </c:pt>
                <c:pt idx="2695">
                  <c:v>499.52100000000002</c:v>
                </c:pt>
                <c:pt idx="2696">
                  <c:v>500.52100000000002</c:v>
                </c:pt>
                <c:pt idx="2697">
                  <c:v>501.52100000000002</c:v>
                </c:pt>
                <c:pt idx="2698">
                  <c:v>502.52100000000002</c:v>
                </c:pt>
                <c:pt idx="2699">
                  <c:v>503.52100000000002</c:v>
                </c:pt>
                <c:pt idx="2700">
                  <c:v>504.52100000000002</c:v>
                </c:pt>
                <c:pt idx="2701">
                  <c:v>505.52100000000002</c:v>
                </c:pt>
                <c:pt idx="2702">
                  <c:v>506.52100000000002</c:v>
                </c:pt>
                <c:pt idx="2703">
                  <c:v>507.52100000000002</c:v>
                </c:pt>
                <c:pt idx="2704">
                  <c:v>508.52100000000002</c:v>
                </c:pt>
                <c:pt idx="2705">
                  <c:v>509.52100000000002</c:v>
                </c:pt>
                <c:pt idx="2706">
                  <c:v>510.52100000000002</c:v>
                </c:pt>
                <c:pt idx="2707">
                  <c:v>511.52100000000002</c:v>
                </c:pt>
                <c:pt idx="2708">
                  <c:v>512.52100000000007</c:v>
                </c:pt>
                <c:pt idx="2709">
                  <c:v>513.52100000000007</c:v>
                </c:pt>
                <c:pt idx="2710">
                  <c:v>514.52100000000007</c:v>
                </c:pt>
                <c:pt idx="2711">
                  <c:v>515.52100000000007</c:v>
                </c:pt>
                <c:pt idx="2712">
                  <c:v>516.52100000000007</c:v>
                </c:pt>
                <c:pt idx="2713">
                  <c:v>517.52100000000007</c:v>
                </c:pt>
                <c:pt idx="2714">
                  <c:v>518.52100000000007</c:v>
                </c:pt>
                <c:pt idx="2715">
                  <c:v>519.52100000000007</c:v>
                </c:pt>
                <c:pt idx="2716">
                  <c:v>520.52100000000007</c:v>
                </c:pt>
                <c:pt idx="2717">
                  <c:v>521.52100000000007</c:v>
                </c:pt>
                <c:pt idx="2718">
                  <c:v>522.52100000000007</c:v>
                </c:pt>
                <c:pt idx="2719">
                  <c:v>523.52100000000007</c:v>
                </c:pt>
                <c:pt idx="2720">
                  <c:v>524.52100000000007</c:v>
                </c:pt>
                <c:pt idx="2721">
                  <c:v>525.52100000000007</c:v>
                </c:pt>
                <c:pt idx="2722">
                  <c:v>526.52100000000007</c:v>
                </c:pt>
                <c:pt idx="2723">
                  <c:v>527.52100000000007</c:v>
                </c:pt>
                <c:pt idx="2724">
                  <c:v>528.52100000000007</c:v>
                </c:pt>
                <c:pt idx="2725">
                  <c:v>529.52100000000007</c:v>
                </c:pt>
                <c:pt idx="2726">
                  <c:v>530.52100000000007</c:v>
                </c:pt>
                <c:pt idx="2727">
                  <c:v>531.52100000000007</c:v>
                </c:pt>
                <c:pt idx="2728">
                  <c:v>532.52100000000007</c:v>
                </c:pt>
                <c:pt idx="2729">
                  <c:v>533.52100000000007</c:v>
                </c:pt>
                <c:pt idx="2730">
                  <c:v>534.52100000000007</c:v>
                </c:pt>
                <c:pt idx="2731">
                  <c:v>535.52100000000007</c:v>
                </c:pt>
                <c:pt idx="2732">
                  <c:v>536.52100000000007</c:v>
                </c:pt>
                <c:pt idx="2733">
                  <c:v>537.52100000000007</c:v>
                </c:pt>
                <c:pt idx="2734">
                  <c:v>538.52100000000007</c:v>
                </c:pt>
                <c:pt idx="2735">
                  <c:v>539.52100000000007</c:v>
                </c:pt>
                <c:pt idx="2736">
                  <c:v>540.52100000000007</c:v>
                </c:pt>
                <c:pt idx="2737">
                  <c:v>541.52100000000007</c:v>
                </c:pt>
                <c:pt idx="2738">
                  <c:v>542.52100000000007</c:v>
                </c:pt>
                <c:pt idx="2739">
                  <c:v>543.52100000000007</c:v>
                </c:pt>
                <c:pt idx="2740">
                  <c:v>544.52100000000007</c:v>
                </c:pt>
                <c:pt idx="2741">
                  <c:v>545.52100000000007</c:v>
                </c:pt>
                <c:pt idx="2742">
                  <c:v>546.52100000000007</c:v>
                </c:pt>
                <c:pt idx="2743">
                  <c:v>547.52100000000007</c:v>
                </c:pt>
                <c:pt idx="2744">
                  <c:v>548.52100000000007</c:v>
                </c:pt>
                <c:pt idx="2745">
                  <c:v>549.52100000000007</c:v>
                </c:pt>
                <c:pt idx="2746">
                  <c:v>550.52100000000007</c:v>
                </c:pt>
                <c:pt idx="2747">
                  <c:v>551.52100000000007</c:v>
                </c:pt>
                <c:pt idx="2748">
                  <c:v>552.52100000000007</c:v>
                </c:pt>
                <c:pt idx="2749">
                  <c:v>553.52100000000007</c:v>
                </c:pt>
                <c:pt idx="2750">
                  <c:v>554.52100000000007</c:v>
                </c:pt>
                <c:pt idx="2751">
                  <c:v>555.52100000000007</c:v>
                </c:pt>
                <c:pt idx="2752">
                  <c:v>556.52100000000007</c:v>
                </c:pt>
                <c:pt idx="2753">
                  <c:v>557.52100000000007</c:v>
                </c:pt>
                <c:pt idx="2754">
                  <c:v>558.52100000000007</c:v>
                </c:pt>
                <c:pt idx="2755">
                  <c:v>559.52100000000007</c:v>
                </c:pt>
                <c:pt idx="2756">
                  <c:v>560.52100000000007</c:v>
                </c:pt>
                <c:pt idx="2757">
                  <c:v>561.52100000000007</c:v>
                </c:pt>
                <c:pt idx="2758">
                  <c:v>562.52100000000007</c:v>
                </c:pt>
                <c:pt idx="2759">
                  <c:v>563.52100000000007</c:v>
                </c:pt>
                <c:pt idx="2760">
                  <c:v>564.52100000000007</c:v>
                </c:pt>
                <c:pt idx="2761">
                  <c:v>565.52100000000007</c:v>
                </c:pt>
                <c:pt idx="2762">
                  <c:v>566.52100000000007</c:v>
                </c:pt>
                <c:pt idx="2763">
                  <c:v>567.52100000000007</c:v>
                </c:pt>
                <c:pt idx="2764">
                  <c:v>568.52100000000007</c:v>
                </c:pt>
                <c:pt idx="2765">
                  <c:v>569.52100000000007</c:v>
                </c:pt>
                <c:pt idx="2766">
                  <c:v>570.52100000000007</c:v>
                </c:pt>
                <c:pt idx="2767">
                  <c:v>571.52100000000007</c:v>
                </c:pt>
                <c:pt idx="2768">
                  <c:v>572.52100000000007</c:v>
                </c:pt>
                <c:pt idx="2769">
                  <c:v>573.52100000000007</c:v>
                </c:pt>
                <c:pt idx="2770">
                  <c:v>574.52100000000007</c:v>
                </c:pt>
                <c:pt idx="2771">
                  <c:v>575.52100000000007</c:v>
                </c:pt>
                <c:pt idx="2772">
                  <c:v>576.52100000000007</c:v>
                </c:pt>
                <c:pt idx="2773">
                  <c:v>577.52100000000007</c:v>
                </c:pt>
                <c:pt idx="2774">
                  <c:v>578.52100000000007</c:v>
                </c:pt>
                <c:pt idx="2775">
                  <c:v>579.52100000000007</c:v>
                </c:pt>
                <c:pt idx="2776">
                  <c:v>580.52100000000007</c:v>
                </c:pt>
                <c:pt idx="2777">
                  <c:v>581.52100000000007</c:v>
                </c:pt>
                <c:pt idx="2778">
                  <c:v>582.52100000000007</c:v>
                </c:pt>
                <c:pt idx="2779">
                  <c:v>583.52100000000007</c:v>
                </c:pt>
                <c:pt idx="2780">
                  <c:v>584.52100000000007</c:v>
                </c:pt>
                <c:pt idx="2781">
                  <c:v>585.52100000000007</c:v>
                </c:pt>
                <c:pt idx="2782">
                  <c:v>586.52100000000007</c:v>
                </c:pt>
                <c:pt idx="2783">
                  <c:v>587.52100000000007</c:v>
                </c:pt>
                <c:pt idx="2784">
                  <c:v>588.52100000000007</c:v>
                </c:pt>
                <c:pt idx="2785">
                  <c:v>589.52100000000007</c:v>
                </c:pt>
                <c:pt idx="2786">
                  <c:v>590.52100000000007</c:v>
                </c:pt>
                <c:pt idx="2787">
                  <c:v>591.52100000000007</c:v>
                </c:pt>
                <c:pt idx="2788">
                  <c:v>592.52100000000007</c:v>
                </c:pt>
                <c:pt idx="2789">
                  <c:v>593.52100000000007</c:v>
                </c:pt>
                <c:pt idx="2790">
                  <c:v>594.52100000000007</c:v>
                </c:pt>
                <c:pt idx="2791">
                  <c:v>595.52100000000007</c:v>
                </c:pt>
                <c:pt idx="2792">
                  <c:v>596.52100000000007</c:v>
                </c:pt>
                <c:pt idx="2793">
                  <c:v>597.52100000000007</c:v>
                </c:pt>
                <c:pt idx="2794">
                  <c:v>598.52100000000007</c:v>
                </c:pt>
                <c:pt idx="2795">
                  <c:v>599.52100000000007</c:v>
                </c:pt>
                <c:pt idx="2796">
                  <c:v>600.52100000000007</c:v>
                </c:pt>
                <c:pt idx="2797">
                  <c:v>601.52100000000007</c:v>
                </c:pt>
                <c:pt idx="2798">
                  <c:v>602.52100000000007</c:v>
                </c:pt>
                <c:pt idx="2799">
                  <c:v>603.52100000000007</c:v>
                </c:pt>
                <c:pt idx="2800">
                  <c:v>604.52100000000007</c:v>
                </c:pt>
                <c:pt idx="2801">
                  <c:v>605.52100000000007</c:v>
                </c:pt>
                <c:pt idx="2802">
                  <c:v>606.52100000000007</c:v>
                </c:pt>
                <c:pt idx="2803">
                  <c:v>607.52100000000007</c:v>
                </c:pt>
                <c:pt idx="2804">
                  <c:v>608.52100000000007</c:v>
                </c:pt>
                <c:pt idx="2805">
                  <c:v>609.52100000000007</c:v>
                </c:pt>
                <c:pt idx="2806">
                  <c:v>610.52100000000007</c:v>
                </c:pt>
                <c:pt idx="2807">
                  <c:v>611.52100000000007</c:v>
                </c:pt>
                <c:pt idx="2808">
                  <c:v>612.52100000000007</c:v>
                </c:pt>
                <c:pt idx="2809">
                  <c:v>613.52100000000007</c:v>
                </c:pt>
                <c:pt idx="2810">
                  <c:v>614.52100000000007</c:v>
                </c:pt>
                <c:pt idx="2811">
                  <c:v>615.52100000000007</c:v>
                </c:pt>
                <c:pt idx="2812">
                  <c:v>616.52100000000007</c:v>
                </c:pt>
                <c:pt idx="2813">
                  <c:v>617.52100000000007</c:v>
                </c:pt>
                <c:pt idx="2814">
                  <c:v>618.52100000000007</c:v>
                </c:pt>
                <c:pt idx="2815">
                  <c:v>619.52100000000007</c:v>
                </c:pt>
                <c:pt idx="2816">
                  <c:v>620.52100000000007</c:v>
                </c:pt>
                <c:pt idx="2817">
                  <c:v>621.52100000000007</c:v>
                </c:pt>
                <c:pt idx="2818">
                  <c:v>622.52100000000007</c:v>
                </c:pt>
                <c:pt idx="2819">
                  <c:v>623.52100000000007</c:v>
                </c:pt>
                <c:pt idx="2820">
                  <c:v>624.52100000000007</c:v>
                </c:pt>
                <c:pt idx="2821">
                  <c:v>625.52100000000007</c:v>
                </c:pt>
                <c:pt idx="2822">
                  <c:v>626.52100000000007</c:v>
                </c:pt>
                <c:pt idx="2823">
                  <c:v>627.52100000000007</c:v>
                </c:pt>
                <c:pt idx="2824">
                  <c:v>628.52100000000007</c:v>
                </c:pt>
                <c:pt idx="2825">
                  <c:v>629.52100000000007</c:v>
                </c:pt>
                <c:pt idx="2826">
                  <c:v>630.52100000000007</c:v>
                </c:pt>
                <c:pt idx="2827">
                  <c:v>631.52100000000007</c:v>
                </c:pt>
                <c:pt idx="2828">
                  <c:v>632.52100000000007</c:v>
                </c:pt>
                <c:pt idx="2829">
                  <c:v>633.52100000000007</c:v>
                </c:pt>
                <c:pt idx="2830">
                  <c:v>634.52100000000007</c:v>
                </c:pt>
                <c:pt idx="2831">
                  <c:v>635.52100000000007</c:v>
                </c:pt>
                <c:pt idx="2832">
                  <c:v>636.52100000000007</c:v>
                </c:pt>
                <c:pt idx="2833">
                  <c:v>637.52100000000007</c:v>
                </c:pt>
                <c:pt idx="2834">
                  <c:v>638.52100000000007</c:v>
                </c:pt>
                <c:pt idx="2835">
                  <c:v>639.52100000000007</c:v>
                </c:pt>
                <c:pt idx="2836">
                  <c:v>640.52100000000007</c:v>
                </c:pt>
                <c:pt idx="2837">
                  <c:v>641.52100000000007</c:v>
                </c:pt>
                <c:pt idx="2838">
                  <c:v>642.52100000000007</c:v>
                </c:pt>
                <c:pt idx="2839">
                  <c:v>643.52100000000007</c:v>
                </c:pt>
                <c:pt idx="2840">
                  <c:v>644.52100000000007</c:v>
                </c:pt>
                <c:pt idx="2841">
                  <c:v>645.52100000000007</c:v>
                </c:pt>
                <c:pt idx="2842">
                  <c:v>646.52100000000007</c:v>
                </c:pt>
                <c:pt idx="2843">
                  <c:v>647.52100000000007</c:v>
                </c:pt>
                <c:pt idx="2844">
                  <c:v>648.52100000000007</c:v>
                </c:pt>
                <c:pt idx="2845">
                  <c:v>649.52100000000007</c:v>
                </c:pt>
                <c:pt idx="2846">
                  <c:v>650.52100000000007</c:v>
                </c:pt>
                <c:pt idx="2847">
                  <c:v>651.52100000000007</c:v>
                </c:pt>
                <c:pt idx="2848">
                  <c:v>652.52100000000007</c:v>
                </c:pt>
                <c:pt idx="2849">
                  <c:v>653.52100000000007</c:v>
                </c:pt>
                <c:pt idx="2850">
                  <c:v>654.52100000000007</c:v>
                </c:pt>
                <c:pt idx="2851">
                  <c:v>655.52100000000007</c:v>
                </c:pt>
                <c:pt idx="2852">
                  <c:v>656.52100000000007</c:v>
                </c:pt>
                <c:pt idx="2853">
                  <c:v>657.52100000000007</c:v>
                </c:pt>
                <c:pt idx="2854">
                  <c:v>658.52100000000007</c:v>
                </c:pt>
                <c:pt idx="2855">
                  <c:v>659.52100000000007</c:v>
                </c:pt>
                <c:pt idx="2856">
                  <c:v>660.52100000000007</c:v>
                </c:pt>
                <c:pt idx="2857">
                  <c:v>661.52100000000007</c:v>
                </c:pt>
                <c:pt idx="2858">
                  <c:v>662.52100000000007</c:v>
                </c:pt>
                <c:pt idx="2859">
                  <c:v>663.52100000000007</c:v>
                </c:pt>
                <c:pt idx="2860">
                  <c:v>664.52100000000007</c:v>
                </c:pt>
                <c:pt idx="2861">
                  <c:v>665.52100000000007</c:v>
                </c:pt>
                <c:pt idx="2862">
                  <c:v>666.52100000000007</c:v>
                </c:pt>
                <c:pt idx="2863">
                  <c:v>667.52100000000007</c:v>
                </c:pt>
                <c:pt idx="2864">
                  <c:v>668.52100000000007</c:v>
                </c:pt>
                <c:pt idx="2865">
                  <c:v>669.52100000000007</c:v>
                </c:pt>
                <c:pt idx="2866">
                  <c:v>670.52100000000007</c:v>
                </c:pt>
                <c:pt idx="2867">
                  <c:v>671.52100000000007</c:v>
                </c:pt>
                <c:pt idx="2868">
                  <c:v>672.52100000000007</c:v>
                </c:pt>
                <c:pt idx="2869">
                  <c:v>673.52100000000007</c:v>
                </c:pt>
                <c:pt idx="2870">
                  <c:v>674.52100000000007</c:v>
                </c:pt>
                <c:pt idx="2871">
                  <c:v>675.52100000000007</c:v>
                </c:pt>
                <c:pt idx="2872">
                  <c:v>676.52100000000007</c:v>
                </c:pt>
                <c:pt idx="2873">
                  <c:v>677.52100000000007</c:v>
                </c:pt>
                <c:pt idx="2874">
                  <c:v>678.52100000000007</c:v>
                </c:pt>
                <c:pt idx="2875">
                  <c:v>679.52100000000007</c:v>
                </c:pt>
                <c:pt idx="2876">
                  <c:v>680.52100000000007</c:v>
                </c:pt>
                <c:pt idx="2877">
                  <c:v>681.52100000000007</c:v>
                </c:pt>
                <c:pt idx="2878">
                  <c:v>682.52100000000007</c:v>
                </c:pt>
                <c:pt idx="2879">
                  <c:v>683.52100000000007</c:v>
                </c:pt>
                <c:pt idx="2880">
                  <c:v>684.52100000000007</c:v>
                </c:pt>
                <c:pt idx="2881">
                  <c:v>685.52100000000007</c:v>
                </c:pt>
                <c:pt idx="2882">
                  <c:v>686.52100000000007</c:v>
                </c:pt>
                <c:pt idx="2883">
                  <c:v>687.52100000000007</c:v>
                </c:pt>
                <c:pt idx="2884">
                  <c:v>688.52100000000007</c:v>
                </c:pt>
                <c:pt idx="2885">
                  <c:v>689.52100000000007</c:v>
                </c:pt>
                <c:pt idx="2886">
                  <c:v>690.52100000000007</c:v>
                </c:pt>
                <c:pt idx="2887">
                  <c:v>691.52100000000007</c:v>
                </c:pt>
                <c:pt idx="2888">
                  <c:v>692.52100000000007</c:v>
                </c:pt>
                <c:pt idx="2889">
                  <c:v>693.52100000000007</c:v>
                </c:pt>
                <c:pt idx="2890">
                  <c:v>694.52100000000007</c:v>
                </c:pt>
                <c:pt idx="2891">
                  <c:v>695.52100000000007</c:v>
                </c:pt>
                <c:pt idx="2892">
                  <c:v>696.52100000000007</c:v>
                </c:pt>
                <c:pt idx="2893">
                  <c:v>697.52100000000007</c:v>
                </c:pt>
                <c:pt idx="2894">
                  <c:v>698.52100000000007</c:v>
                </c:pt>
                <c:pt idx="2895">
                  <c:v>699.52100000000007</c:v>
                </c:pt>
                <c:pt idx="2896">
                  <c:v>700.52100000000007</c:v>
                </c:pt>
                <c:pt idx="2897">
                  <c:v>701.52100000000007</c:v>
                </c:pt>
                <c:pt idx="2898">
                  <c:v>702.52100000000007</c:v>
                </c:pt>
                <c:pt idx="2899">
                  <c:v>703.52100000000007</c:v>
                </c:pt>
                <c:pt idx="2900">
                  <c:v>704.52100000000007</c:v>
                </c:pt>
                <c:pt idx="2901">
                  <c:v>705.52100000000007</c:v>
                </c:pt>
                <c:pt idx="2902">
                  <c:v>706.52100000000007</c:v>
                </c:pt>
                <c:pt idx="2903">
                  <c:v>707.52100000000007</c:v>
                </c:pt>
                <c:pt idx="2904">
                  <c:v>708.52100000000007</c:v>
                </c:pt>
                <c:pt idx="2905">
                  <c:v>709.52100000000007</c:v>
                </c:pt>
                <c:pt idx="2906">
                  <c:v>710.52100000000007</c:v>
                </c:pt>
                <c:pt idx="2907">
                  <c:v>711.52100000000007</c:v>
                </c:pt>
                <c:pt idx="2908">
                  <c:v>712.52100000000007</c:v>
                </c:pt>
                <c:pt idx="2909">
                  <c:v>713.52100000000007</c:v>
                </c:pt>
                <c:pt idx="2910">
                  <c:v>714.52100000000007</c:v>
                </c:pt>
                <c:pt idx="2911">
                  <c:v>715.52100000000007</c:v>
                </c:pt>
                <c:pt idx="2912">
                  <c:v>716.52100000000007</c:v>
                </c:pt>
                <c:pt idx="2913">
                  <c:v>717.52100000000007</c:v>
                </c:pt>
                <c:pt idx="2914">
                  <c:v>718.52100000000007</c:v>
                </c:pt>
                <c:pt idx="2915">
                  <c:v>719.52100000000007</c:v>
                </c:pt>
                <c:pt idx="2916">
                  <c:v>720.52100000000007</c:v>
                </c:pt>
                <c:pt idx="2917">
                  <c:v>721.52100000000007</c:v>
                </c:pt>
                <c:pt idx="2918">
                  <c:v>722.52100000000007</c:v>
                </c:pt>
                <c:pt idx="2919">
                  <c:v>723.52100000000007</c:v>
                </c:pt>
                <c:pt idx="2920">
                  <c:v>724.52100000000007</c:v>
                </c:pt>
                <c:pt idx="2921">
                  <c:v>725.52100000000007</c:v>
                </c:pt>
                <c:pt idx="2922">
                  <c:v>726.52100000000007</c:v>
                </c:pt>
                <c:pt idx="2923">
                  <c:v>727.52100000000007</c:v>
                </c:pt>
                <c:pt idx="2924">
                  <c:v>728.52100000000007</c:v>
                </c:pt>
                <c:pt idx="2925">
                  <c:v>729.52100000000007</c:v>
                </c:pt>
                <c:pt idx="2926">
                  <c:v>730.52100000000007</c:v>
                </c:pt>
                <c:pt idx="2927">
                  <c:v>731.52100000000007</c:v>
                </c:pt>
                <c:pt idx="2928">
                  <c:v>732.52100000000007</c:v>
                </c:pt>
                <c:pt idx="2929">
                  <c:v>733.52100000000007</c:v>
                </c:pt>
                <c:pt idx="2930">
                  <c:v>734.52100000000007</c:v>
                </c:pt>
                <c:pt idx="2931">
                  <c:v>735.52100000000007</c:v>
                </c:pt>
                <c:pt idx="2932">
                  <c:v>736.52100000000007</c:v>
                </c:pt>
                <c:pt idx="2933">
                  <c:v>737.52100000000007</c:v>
                </c:pt>
                <c:pt idx="2934">
                  <c:v>738.52100000000007</c:v>
                </c:pt>
                <c:pt idx="2935">
                  <c:v>739.52100000000007</c:v>
                </c:pt>
                <c:pt idx="2936">
                  <c:v>740.52100000000007</c:v>
                </c:pt>
                <c:pt idx="2937">
                  <c:v>741.52100000000007</c:v>
                </c:pt>
                <c:pt idx="2938">
                  <c:v>742.52100000000007</c:v>
                </c:pt>
                <c:pt idx="2939">
                  <c:v>743.52100000000007</c:v>
                </c:pt>
                <c:pt idx="2940">
                  <c:v>744.52100000000007</c:v>
                </c:pt>
                <c:pt idx="2941">
                  <c:v>745.52100000000007</c:v>
                </c:pt>
                <c:pt idx="2942">
                  <c:v>746.52100000000007</c:v>
                </c:pt>
                <c:pt idx="2943">
                  <c:v>747.52100000000007</c:v>
                </c:pt>
                <c:pt idx="2944">
                  <c:v>748.52100000000007</c:v>
                </c:pt>
                <c:pt idx="2945">
                  <c:v>749.52100000000007</c:v>
                </c:pt>
                <c:pt idx="2946">
                  <c:v>750.52100000000007</c:v>
                </c:pt>
                <c:pt idx="2947">
                  <c:v>751.52100000000007</c:v>
                </c:pt>
                <c:pt idx="2948">
                  <c:v>752.52100000000007</c:v>
                </c:pt>
                <c:pt idx="2949">
                  <c:v>753.52100000000007</c:v>
                </c:pt>
                <c:pt idx="2950">
                  <c:v>754.52100000000007</c:v>
                </c:pt>
                <c:pt idx="2951">
                  <c:v>755.52100000000007</c:v>
                </c:pt>
                <c:pt idx="2952">
                  <c:v>756.52100000000007</c:v>
                </c:pt>
                <c:pt idx="2953">
                  <c:v>757.52100000000007</c:v>
                </c:pt>
                <c:pt idx="2954">
                  <c:v>758.52100000000007</c:v>
                </c:pt>
                <c:pt idx="2955">
                  <c:v>759.52100000000007</c:v>
                </c:pt>
                <c:pt idx="2956">
                  <c:v>760.52100000000007</c:v>
                </c:pt>
                <c:pt idx="2957">
                  <c:v>761.52100000000007</c:v>
                </c:pt>
                <c:pt idx="2958">
                  <c:v>762.52100000000007</c:v>
                </c:pt>
                <c:pt idx="2959">
                  <c:v>763.52100000000007</c:v>
                </c:pt>
                <c:pt idx="2960">
                  <c:v>764.52100000000007</c:v>
                </c:pt>
                <c:pt idx="2961">
                  <c:v>765.52100000000007</c:v>
                </c:pt>
                <c:pt idx="2962">
                  <c:v>766.52100000000007</c:v>
                </c:pt>
                <c:pt idx="2963">
                  <c:v>767.52100000000007</c:v>
                </c:pt>
                <c:pt idx="2964">
                  <c:v>768.52100000000007</c:v>
                </c:pt>
                <c:pt idx="2965">
                  <c:v>769.52100000000007</c:v>
                </c:pt>
                <c:pt idx="2966">
                  <c:v>770.52100000000007</c:v>
                </c:pt>
                <c:pt idx="2967">
                  <c:v>771.52100000000007</c:v>
                </c:pt>
                <c:pt idx="2968">
                  <c:v>772.52100000000007</c:v>
                </c:pt>
                <c:pt idx="2969">
                  <c:v>773.52100000000007</c:v>
                </c:pt>
                <c:pt idx="2970">
                  <c:v>774.52100000000007</c:v>
                </c:pt>
                <c:pt idx="2971">
                  <c:v>775.52100000000007</c:v>
                </c:pt>
                <c:pt idx="2972">
                  <c:v>776.52100000000007</c:v>
                </c:pt>
                <c:pt idx="2973">
                  <c:v>777.52100000000007</c:v>
                </c:pt>
                <c:pt idx="2974">
                  <c:v>778.52100000000007</c:v>
                </c:pt>
                <c:pt idx="2975">
                  <c:v>779.52100000000007</c:v>
                </c:pt>
                <c:pt idx="2976">
                  <c:v>780.52100000000007</c:v>
                </c:pt>
                <c:pt idx="2977">
                  <c:v>781.52100000000007</c:v>
                </c:pt>
                <c:pt idx="2978">
                  <c:v>782.52100000000007</c:v>
                </c:pt>
                <c:pt idx="2979">
                  <c:v>783.52100000000007</c:v>
                </c:pt>
                <c:pt idx="2980">
                  <c:v>784.52100000000007</c:v>
                </c:pt>
                <c:pt idx="2981">
                  <c:v>785.52100000000007</c:v>
                </c:pt>
                <c:pt idx="2982">
                  <c:v>786.52100000000007</c:v>
                </c:pt>
                <c:pt idx="2983">
                  <c:v>787.52100000000007</c:v>
                </c:pt>
                <c:pt idx="2984">
                  <c:v>788.52100000000007</c:v>
                </c:pt>
                <c:pt idx="2985">
                  <c:v>789.52100000000007</c:v>
                </c:pt>
                <c:pt idx="2986">
                  <c:v>790.52100000000007</c:v>
                </c:pt>
                <c:pt idx="2987">
                  <c:v>791.52100000000007</c:v>
                </c:pt>
                <c:pt idx="2988">
                  <c:v>792.52100000000007</c:v>
                </c:pt>
                <c:pt idx="2989">
                  <c:v>793.52100000000007</c:v>
                </c:pt>
                <c:pt idx="2990">
                  <c:v>794.52100000000007</c:v>
                </c:pt>
                <c:pt idx="2991">
                  <c:v>795.52100000000007</c:v>
                </c:pt>
                <c:pt idx="2992">
                  <c:v>796.52100000000007</c:v>
                </c:pt>
                <c:pt idx="2993">
                  <c:v>797.52100000000007</c:v>
                </c:pt>
                <c:pt idx="2994">
                  <c:v>798.52100000000007</c:v>
                </c:pt>
                <c:pt idx="2995">
                  <c:v>799.52100000000007</c:v>
                </c:pt>
                <c:pt idx="2996">
                  <c:v>800.52100000000007</c:v>
                </c:pt>
                <c:pt idx="2997">
                  <c:v>801.52100000000007</c:v>
                </c:pt>
                <c:pt idx="2998">
                  <c:v>802.52100000000007</c:v>
                </c:pt>
                <c:pt idx="2999">
                  <c:v>803.52100000000007</c:v>
                </c:pt>
                <c:pt idx="3000">
                  <c:v>804.52100000000007</c:v>
                </c:pt>
                <c:pt idx="3001">
                  <c:v>805.52100000000007</c:v>
                </c:pt>
                <c:pt idx="3002">
                  <c:v>806.52100000000007</c:v>
                </c:pt>
                <c:pt idx="3003">
                  <c:v>807.52100000000007</c:v>
                </c:pt>
                <c:pt idx="3004">
                  <c:v>808.52100000000007</c:v>
                </c:pt>
                <c:pt idx="3005">
                  <c:v>809.52100000000007</c:v>
                </c:pt>
                <c:pt idx="3006">
                  <c:v>810.52100000000007</c:v>
                </c:pt>
                <c:pt idx="3007">
                  <c:v>811.52100000000007</c:v>
                </c:pt>
                <c:pt idx="3008">
                  <c:v>812.52100000000007</c:v>
                </c:pt>
                <c:pt idx="3009">
                  <c:v>813.52100000000007</c:v>
                </c:pt>
                <c:pt idx="3010">
                  <c:v>814.52100000000007</c:v>
                </c:pt>
                <c:pt idx="3011">
                  <c:v>815.52100000000007</c:v>
                </c:pt>
                <c:pt idx="3012">
                  <c:v>816.52100000000007</c:v>
                </c:pt>
                <c:pt idx="3013">
                  <c:v>817.52100000000007</c:v>
                </c:pt>
                <c:pt idx="3014">
                  <c:v>818.52100000000007</c:v>
                </c:pt>
                <c:pt idx="3015">
                  <c:v>819.52100000000007</c:v>
                </c:pt>
                <c:pt idx="3016">
                  <c:v>820.52100000000007</c:v>
                </c:pt>
                <c:pt idx="3017">
                  <c:v>821.52100000000007</c:v>
                </c:pt>
                <c:pt idx="3018">
                  <c:v>822.52100000000007</c:v>
                </c:pt>
                <c:pt idx="3019">
                  <c:v>823.52100000000007</c:v>
                </c:pt>
                <c:pt idx="3020">
                  <c:v>824.52100000000007</c:v>
                </c:pt>
                <c:pt idx="3021">
                  <c:v>825.52100000000007</c:v>
                </c:pt>
                <c:pt idx="3022">
                  <c:v>826.52100000000007</c:v>
                </c:pt>
                <c:pt idx="3023">
                  <c:v>827.52100000000007</c:v>
                </c:pt>
                <c:pt idx="3024">
                  <c:v>828.52100000000007</c:v>
                </c:pt>
                <c:pt idx="3025">
                  <c:v>829.52100000000007</c:v>
                </c:pt>
                <c:pt idx="3026">
                  <c:v>830.52100000000007</c:v>
                </c:pt>
                <c:pt idx="3027">
                  <c:v>831.52100000000007</c:v>
                </c:pt>
                <c:pt idx="3028">
                  <c:v>832.52100000000007</c:v>
                </c:pt>
                <c:pt idx="3029">
                  <c:v>833.52100000000007</c:v>
                </c:pt>
                <c:pt idx="3030">
                  <c:v>834.52100000000007</c:v>
                </c:pt>
                <c:pt idx="3031">
                  <c:v>835.52100000000007</c:v>
                </c:pt>
                <c:pt idx="3032">
                  <c:v>836.52100000000007</c:v>
                </c:pt>
                <c:pt idx="3033">
                  <c:v>837.52100000000007</c:v>
                </c:pt>
                <c:pt idx="3034">
                  <c:v>838.52100000000007</c:v>
                </c:pt>
                <c:pt idx="3035">
                  <c:v>839.52100000000007</c:v>
                </c:pt>
                <c:pt idx="3036">
                  <c:v>840.52100000000007</c:v>
                </c:pt>
                <c:pt idx="3037">
                  <c:v>841.52100000000007</c:v>
                </c:pt>
                <c:pt idx="3038">
                  <c:v>842.52100000000007</c:v>
                </c:pt>
                <c:pt idx="3039">
                  <c:v>843.52100000000007</c:v>
                </c:pt>
                <c:pt idx="3040">
                  <c:v>844.52100000000007</c:v>
                </c:pt>
                <c:pt idx="3041">
                  <c:v>845.52100000000007</c:v>
                </c:pt>
                <c:pt idx="3042">
                  <c:v>846.52100000000007</c:v>
                </c:pt>
                <c:pt idx="3043">
                  <c:v>847.52100000000007</c:v>
                </c:pt>
                <c:pt idx="3044">
                  <c:v>848.52100000000007</c:v>
                </c:pt>
                <c:pt idx="3045">
                  <c:v>849.52100000000007</c:v>
                </c:pt>
                <c:pt idx="3046">
                  <c:v>850.52100000000007</c:v>
                </c:pt>
                <c:pt idx="3047">
                  <c:v>851.52100000000007</c:v>
                </c:pt>
                <c:pt idx="3048">
                  <c:v>852.52100000000007</c:v>
                </c:pt>
                <c:pt idx="3049">
                  <c:v>853.52100000000007</c:v>
                </c:pt>
                <c:pt idx="3050">
                  <c:v>854.52100000000007</c:v>
                </c:pt>
                <c:pt idx="3051">
                  <c:v>855.52100000000007</c:v>
                </c:pt>
                <c:pt idx="3052">
                  <c:v>856.52100000000007</c:v>
                </c:pt>
                <c:pt idx="3053">
                  <c:v>857.52100000000007</c:v>
                </c:pt>
                <c:pt idx="3054">
                  <c:v>858.52100000000007</c:v>
                </c:pt>
                <c:pt idx="3055">
                  <c:v>859.52100000000007</c:v>
                </c:pt>
                <c:pt idx="3056">
                  <c:v>860.52100000000007</c:v>
                </c:pt>
                <c:pt idx="3057">
                  <c:v>861.52100000000007</c:v>
                </c:pt>
                <c:pt idx="3058">
                  <c:v>862.52100000000007</c:v>
                </c:pt>
                <c:pt idx="3059">
                  <c:v>863.52100000000007</c:v>
                </c:pt>
                <c:pt idx="3060">
                  <c:v>864.52100000000007</c:v>
                </c:pt>
                <c:pt idx="3061">
                  <c:v>865.52100000000007</c:v>
                </c:pt>
                <c:pt idx="3062">
                  <c:v>866.52100000000007</c:v>
                </c:pt>
                <c:pt idx="3063">
                  <c:v>867.52100000000007</c:v>
                </c:pt>
                <c:pt idx="3064">
                  <c:v>868.52100000000007</c:v>
                </c:pt>
                <c:pt idx="3065">
                  <c:v>869.52100000000007</c:v>
                </c:pt>
                <c:pt idx="3066">
                  <c:v>870.52100000000007</c:v>
                </c:pt>
                <c:pt idx="3067">
                  <c:v>871.52100000000007</c:v>
                </c:pt>
                <c:pt idx="3068">
                  <c:v>872.52100000000007</c:v>
                </c:pt>
                <c:pt idx="3069">
                  <c:v>873.52100000000007</c:v>
                </c:pt>
                <c:pt idx="3070">
                  <c:v>874.52100000000007</c:v>
                </c:pt>
                <c:pt idx="3071">
                  <c:v>875.52100000000007</c:v>
                </c:pt>
                <c:pt idx="3072">
                  <c:v>876.52100000000007</c:v>
                </c:pt>
                <c:pt idx="3073">
                  <c:v>877.52100000000007</c:v>
                </c:pt>
                <c:pt idx="3074">
                  <c:v>878.52100000000007</c:v>
                </c:pt>
                <c:pt idx="3075">
                  <c:v>879.52100000000007</c:v>
                </c:pt>
                <c:pt idx="3076">
                  <c:v>880.52100000000007</c:v>
                </c:pt>
                <c:pt idx="3077">
                  <c:v>881.52100000000007</c:v>
                </c:pt>
                <c:pt idx="3078">
                  <c:v>882.52100000000007</c:v>
                </c:pt>
                <c:pt idx="3079">
                  <c:v>883.52100000000007</c:v>
                </c:pt>
                <c:pt idx="3080">
                  <c:v>884.52100000000007</c:v>
                </c:pt>
                <c:pt idx="3081">
                  <c:v>885.52100000000007</c:v>
                </c:pt>
                <c:pt idx="3082">
                  <c:v>886.52100000000007</c:v>
                </c:pt>
                <c:pt idx="3083">
                  <c:v>887.52100000000007</c:v>
                </c:pt>
                <c:pt idx="3084">
                  <c:v>888.52100000000007</c:v>
                </c:pt>
                <c:pt idx="3085">
                  <c:v>889.52100000000007</c:v>
                </c:pt>
                <c:pt idx="3086">
                  <c:v>890.52100000000007</c:v>
                </c:pt>
                <c:pt idx="3087">
                  <c:v>891.52100000000007</c:v>
                </c:pt>
                <c:pt idx="3088">
                  <c:v>892.52100000000007</c:v>
                </c:pt>
                <c:pt idx="3089">
                  <c:v>893.52100000000007</c:v>
                </c:pt>
                <c:pt idx="3090">
                  <c:v>894.52100000000007</c:v>
                </c:pt>
                <c:pt idx="3091">
                  <c:v>895.52100000000007</c:v>
                </c:pt>
                <c:pt idx="3092">
                  <c:v>896.52100000000007</c:v>
                </c:pt>
                <c:pt idx="3093">
                  <c:v>897.52100000000007</c:v>
                </c:pt>
                <c:pt idx="3094">
                  <c:v>898.52100000000007</c:v>
                </c:pt>
                <c:pt idx="3095">
                  <c:v>899.52100000000007</c:v>
                </c:pt>
                <c:pt idx="3096">
                  <c:v>900.52100000000007</c:v>
                </c:pt>
                <c:pt idx="3097">
                  <c:v>901.52100000000007</c:v>
                </c:pt>
                <c:pt idx="3098">
                  <c:v>902.52100000000007</c:v>
                </c:pt>
                <c:pt idx="3099">
                  <c:v>903.52100000000007</c:v>
                </c:pt>
                <c:pt idx="3100">
                  <c:v>904.52100000000007</c:v>
                </c:pt>
                <c:pt idx="3101">
                  <c:v>905.52100000000007</c:v>
                </c:pt>
                <c:pt idx="3102">
                  <c:v>906.52100000000007</c:v>
                </c:pt>
                <c:pt idx="3103">
                  <c:v>907.52100000000007</c:v>
                </c:pt>
                <c:pt idx="3104">
                  <c:v>908.52100000000007</c:v>
                </c:pt>
                <c:pt idx="3105">
                  <c:v>909.52100000000007</c:v>
                </c:pt>
                <c:pt idx="3106">
                  <c:v>910.52100000000007</c:v>
                </c:pt>
                <c:pt idx="3107">
                  <c:v>911.52100000000007</c:v>
                </c:pt>
                <c:pt idx="3108">
                  <c:v>912.52100000000007</c:v>
                </c:pt>
                <c:pt idx="3109">
                  <c:v>913.52100000000007</c:v>
                </c:pt>
                <c:pt idx="3110">
                  <c:v>914.52100000000007</c:v>
                </c:pt>
                <c:pt idx="3111">
                  <c:v>915.52100000000007</c:v>
                </c:pt>
                <c:pt idx="3112">
                  <c:v>916.52100000000007</c:v>
                </c:pt>
                <c:pt idx="3113">
                  <c:v>917.52100000000007</c:v>
                </c:pt>
                <c:pt idx="3114">
                  <c:v>918.52100000000007</c:v>
                </c:pt>
                <c:pt idx="3115">
                  <c:v>919.52100000000007</c:v>
                </c:pt>
                <c:pt idx="3116">
                  <c:v>920.52100000000007</c:v>
                </c:pt>
                <c:pt idx="3117">
                  <c:v>921.52100000000007</c:v>
                </c:pt>
                <c:pt idx="3118">
                  <c:v>922.52100000000007</c:v>
                </c:pt>
                <c:pt idx="3119">
                  <c:v>923.52100000000007</c:v>
                </c:pt>
                <c:pt idx="3120">
                  <c:v>924.52100000000007</c:v>
                </c:pt>
                <c:pt idx="3121">
                  <c:v>925.52100000000007</c:v>
                </c:pt>
                <c:pt idx="3122">
                  <c:v>926.52100000000007</c:v>
                </c:pt>
                <c:pt idx="3123">
                  <c:v>927.52100000000007</c:v>
                </c:pt>
                <c:pt idx="3124">
                  <c:v>928.52100000000007</c:v>
                </c:pt>
                <c:pt idx="3125">
                  <c:v>929.52100000000007</c:v>
                </c:pt>
                <c:pt idx="3126">
                  <c:v>930.52100000000007</c:v>
                </c:pt>
                <c:pt idx="3127">
                  <c:v>931.52100000000007</c:v>
                </c:pt>
                <c:pt idx="3128">
                  <c:v>932.52100000000007</c:v>
                </c:pt>
                <c:pt idx="3129">
                  <c:v>933.52100000000007</c:v>
                </c:pt>
                <c:pt idx="3130">
                  <c:v>934.52100000000007</c:v>
                </c:pt>
                <c:pt idx="3131">
                  <c:v>935.52100000000007</c:v>
                </c:pt>
                <c:pt idx="3132">
                  <c:v>936.52100000000007</c:v>
                </c:pt>
                <c:pt idx="3133">
                  <c:v>937.52100000000007</c:v>
                </c:pt>
                <c:pt idx="3134">
                  <c:v>938.52100000000007</c:v>
                </c:pt>
                <c:pt idx="3135">
                  <c:v>939.52100000000007</c:v>
                </c:pt>
                <c:pt idx="3136">
                  <c:v>940.52100000000007</c:v>
                </c:pt>
                <c:pt idx="3137">
                  <c:v>941.52100000000007</c:v>
                </c:pt>
                <c:pt idx="3138">
                  <c:v>942.52100000000007</c:v>
                </c:pt>
                <c:pt idx="3139">
                  <c:v>943.52100000000007</c:v>
                </c:pt>
                <c:pt idx="3140">
                  <c:v>944.52100000000007</c:v>
                </c:pt>
                <c:pt idx="3141">
                  <c:v>945.52100000000007</c:v>
                </c:pt>
                <c:pt idx="3142">
                  <c:v>946.52100000000007</c:v>
                </c:pt>
                <c:pt idx="3143">
                  <c:v>947.52100000000007</c:v>
                </c:pt>
                <c:pt idx="3144">
                  <c:v>948.52100000000007</c:v>
                </c:pt>
                <c:pt idx="3145">
                  <c:v>949.52100000000007</c:v>
                </c:pt>
                <c:pt idx="3146">
                  <c:v>950.52100000000007</c:v>
                </c:pt>
                <c:pt idx="3147">
                  <c:v>951.52100000000007</c:v>
                </c:pt>
                <c:pt idx="3148">
                  <c:v>952.52100000000007</c:v>
                </c:pt>
                <c:pt idx="3149">
                  <c:v>953.52100000000007</c:v>
                </c:pt>
                <c:pt idx="3150">
                  <c:v>954.52100000000007</c:v>
                </c:pt>
                <c:pt idx="3151">
                  <c:v>955.52100000000007</c:v>
                </c:pt>
                <c:pt idx="3152">
                  <c:v>956.52100000000007</c:v>
                </c:pt>
                <c:pt idx="3153">
                  <c:v>957.52100000000007</c:v>
                </c:pt>
                <c:pt idx="3154">
                  <c:v>958.52100000000007</c:v>
                </c:pt>
                <c:pt idx="3155">
                  <c:v>959.52100000000007</c:v>
                </c:pt>
                <c:pt idx="3156">
                  <c:v>960.52100000000007</c:v>
                </c:pt>
                <c:pt idx="3157">
                  <c:v>961.52100000000007</c:v>
                </c:pt>
                <c:pt idx="3158">
                  <c:v>962.52100000000007</c:v>
                </c:pt>
                <c:pt idx="3159">
                  <c:v>963.52100000000007</c:v>
                </c:pt>
                <c:pt idx="3160">
                  <c:v>964.52100000000007</c:v>
                </c:pt>
                <c:pt idx="3161">
                  <c:v>965.52100000000007</c:v>
                </c:pt>
                <c:pt idx="3162">
                  <c:v>966.52100000000007</c:v>
                </c:pt>
                <c:pt idx="3163">
                  <c:v>967.52100000000007</c:v>
                </c:pt>
                <c:pt idx="3164">
                  <c:v>968.52100000000007</c:v>
                </c:pt>
                <c:pt idx="3165">
                  <c:v>969.52100000000007</c:v>
                </c:pt>
                <c:pt idx="3166">
                  <c:v>970.52100000000007</c:v>
                </c:pt>
                <c:pt idx="3167">
                  <c:v>971.52100000000007</c:v>
                </c:pt>
                <c:pt idx="3168">
                  <c:v>972.52100000000007</c:v>
                </c:pt>
                <c:pt idx="3169">
                  <c:v>973.52100000000007</c:v>
                </c:pt>
                <c:pt idx="3170">
                  <c:v>974.52100000000007</c:v>
                </c:pt>
                <c:pt idx="3171">
                  <c:v>975.52100000000007</c:v>
                </c:pt>
                <c:pt idx="3172">
                  <c:v>976.52100000000007</c:v>
                </c:pt>
                <c:pt idx="3173">
                  <c:v>977.52100000000007</c:v>
                </c:pt>
                <c:pt idx="3174">
                  <c:v>978.52100000000007</c:v>
                </c:pt>
                <c:pt idx="3175">
                  <c:v>979.52100000000007</c:v>
                </c:pt>
                <c:pt idx="3176">
                  <c:v>980.52100000000007</c:v>
                </c:pt>
                <c:pt idx="3177">
                  <c:v>981.52100000000007</c:v>
                </c:pt>
                <c:pt idx="3178">
                  <c:v>982.52100000000007</c:v>
                </c:pt>
                <c:pt idx="3179">
                  <c:v>983.52100000000007</c:v>
                </c:pt>
                <c:pt idx="3180">
                  <c:v>984.52100000000007</c:v>
                </c:pt>
                <c:pt idx="3181">
                  <c:v>985.52100000000007</c:v>
                </c:pt>
                <c:pt idx="3182">
                  <c:v>986.52100000000007</c:v>
                </c:pt>
                <c:pt idx="3183">
                  <c:v>987.52100000000007</c:v>
                </c:pt>
                <c:pt idx="3184">
                  <c:v>988.52100000000007</c:v>
                </c:pt>
                <c:pt idx="3185">
                  <c:v>989.52100000000007</c:v>
                </c:pt>
                <c:pt idx="3186">
                  <c:v>990.52100000000007</c:v>
                </c:pt>
                <c:pt idx="3187">
                  <c:v>991.52100000000007</c:v>
                </c:pt>
                <c:pt idx="3188">
                  <c:v>992.52100000000007</c:v>
                </c:pt>
                <c:pt idx="3189">
                  <c:v>993.52100000000007</c:v>
                </c:pt>
                <c:pt idx="3190">
                  <c:v>994.52100000000007</c:v>
                </c:pt>
                <c:pt idx="3191">
                  <c:v>995.52100000000007</c:v>
                </c:pt>
                <c:pt idx="3192">
                  <c:v>996.52100000000007</c:v>
                </c:pt>
                <c:pt idx="3193">
                  <c:v>997.52100000000007</c:v>
                </c:pt>
                <c:pt idx="3194">
                  <c:v>998.52100000000007</c:v>
                </c:pt>
                <c:pt idx="3195">
                  <c:v>999.52100000000007</c:v>
                </c:pt>
                <c:pt idx="3196">
                  <c:v>1000.5210000000001</c:v>
                </c:pt>
                <c:pt idx="3197">
                  <c:v>1001.5210000000001</c:v>
                </c:pt>
                <c:pt idx="3198">
                  <c:v>1002.5210000000001</c:v>
                </c:pt>
                <c:pt idx="3199">
                  <c:v>1003.5210000000001</c:v>
                </c:pt>
                <c:pt idx="3200">
                  <c:v>1004.5210000000001</c:v>
                </c:pt>
                <c:pt idx="3201">
                  <c:v>1005.5210000000001</c:v>
                </c:pt>
                <c:pt idx="3202">
                  <c:v>1006.5210000000001</c:v>
                </c:pt>
                <c:pt idx="3203">
                  <c:v>1007.5210000000001</c:v>
                </c:pt>
                <c:pt idx="3204">
                  <c:v>1008.5210000000001</c:v>
                </c:pt>
                <c:pt idx="3205">
                  <c:v>1009.5210000000001</c:v>
                </c:pt>
                <c:pt idx="3206">
                  <c:v>1010.5210000000001</c:v>
                </c:pt>
                <c:pt idx="3207">
                  <c:v>1011.5210000000001</c:v>
                </c:pt>
                <c:pt idx="3208">
                  <c:v>1012.5210000000001</c:v>
                </c:pt>
                <c:pt idx="3209">
                  <c:v>1013.5210000000001</c:v>
                </c:pt>
                <c:pt idx="3210">
                  <c:v>1014.5210000000001</c:v>
                </c:pt>
                <c:pt idx="3211">
                  <c:v>1015.5210000000001</c:v>
                </c:pt>
                <c:pt idx="3212">
                  <c:v>1016.5210000000001</c:v>
                </c:pt>
                <c:pt idx="3213">
                  <c:v>1017.5210000000001</c:v>
                </c:pt>
                <c:pt idx="3214">
                  <c:v>1018.5210000000001</c:v>
                </c:pt>
                <c:pt idx="3215">
                  <c:v>1019.5210000000001</c:v>
                </c:pt>
                <c:pt idx="3216">
                  <c:v>1020.5210000000001</c:v>
                </c:pt>
                <c:pt idx="3217">
                  <c:v>1021.5210000000001</c:v>
                </c:pt>
                <c:pt idx="3218">
                  <c:v>1022.5210000000001</c:v>
                </c:pt>
                <c:pt idx="3219">
                  <c:v>1023.5210000000001</c:v>
                </c:pt>
                <c:pt idx="3220">
                  <c:v>1024.521</c:v>
                </c:pt>
                <c:pt idx="3221">
                  <c:v>1025.521</c:v>
                </c:pt>
                <c:pt idx="3222">
                  <c:v>1026.521</c:v>
                </c:pt>
                <c:pt idx="3223">
                  <c:v>1027.521</c:v>
                </c:pt>
                <c:pt idx="3224">
                  <c:v>1028.521</c:v>
                </c:pt>
                <c:pt idx="3225">
                  <c:v>1029.521</c:v>
                </c:pt>
                <c:pt idx="3226">
                  <c:v>1030.521</c:v>
                </c:pt>
                <c:pt idx="3227">
                  <c:v>1031.521</c:v>
                </c:pt>
                <c:pt idx="3228">
                  <c:v>1032.521</c:v>
                </c:pt>
                <c:pt idx="3229">
                  <c:v>1033.521</c:v>
                </c:pt>
                <c:pt idx="3230">
                  <c:v>1034.521</c:v>
                </c:pt>
                <c:pt idx="3231">
                  <c:v>1035.521</c:v>
                </c:pt>
                <c:pt idx="3232">
                  <c:v>1036.521</c:v>
                </c:pt>
                <c:pt idx="3233">
                  <c:v>1037.521</c:v>
                </c:pt>
                <c:pt idx="3234">
                  <c:v>1038.521</c:v>
                </c:pt>
                <c:pt idx="3235">
                  <c:v>1039.521</c:v>
                </c:pt>
                <c:pt idx="3236">
                  <c:v>1040.521</c:v>
                </c:pt>
                <c:pt idx="3237">
                  <c:v>1041.521</c:v>
                </c:pt>
                <c:pt idx="3238">
                  <c:v>1042.521</c:v>
                </c:pt>
                <c:pt idx="3239">
                  <c:v>1043.521</c:v>
                </c:pt>
                <c:pt idx="3240">
                  <c:v>1044.521</c:v>
                </c:pt>
                <c:pt idx="3241">
                  <c:v>1045.521</c:v>
                </c:pt>
                <c:pt idx="3242">
                  <c:v>1046.521</c:v>
                </c:pt>
                <c:pt idx="3243">
                  <c:v>1047.521</c:v>
                </c:pt>
                <c:pt idx="3244">
                  <c:v>1048.521</c:v>
                </c:pt>
                <c:pt idx="3245">
                  <c:v>1049.521</c:v>
                </c:pt>
                <c:pt idx="3246">
                  <c:v>1050.521</c:v>
                </c:pt>
                <c:pt idx="3247">
                  <c:v>1051.521</c:v>
                </c:pt>
                <c:pt idx="3248">
                  <c:v>1052.521</c:v>
                </c:pt>
                <c:pt idx="3249">
                  <c:v>1053.521</c:v>
                </c:pt>
                <c:pt idx="3250">
                  <c:v>1054.521</c:v>
                </c:pt>
                <c:pt idx="3251">
                  <c:v>1055.521</c:v>
                </c:pt>
                <c:pt idx="3252">
                  <c:v>1056.521</c:v>
                </c:pt>
                <c:pt idx="3253">
                  <c:v>1057.521</c:v>
                </c:pt>
                <c:pt idx="3254">
                  <c:v>1058.521</c:v>
                </c:pt>
                <c:pt idx="3255">
                  <c:v>1059.521</c:v>
                </c:pt>
                <c:pt idx="3256">
                  <c:v>1060.521</c:v>
                </c:pt>
                <c:pt idx="3257">
                  <c:v>1061.521</c:v>
                </c:pt>
                <c:pt idx="3258">
                  <c:v>1062.521</c:v>
                </c:pt>
                <c:pt idx="3259">
                  <c:v>1063.521</c:v>
                </c:pt>
                <c:pt idx="3260">
                  <c:v>1064.521</c:v>
                </c:pt>
                <c:pt idx="3261">
                  <c:v>1065.521</c:v>
                </c:pt>
                <c:pt idx="3262">
                  <c:v>1066.521</c:v>
                </c:pt>
                <c:pt idx="3263">
                  <c:v>1067.521</c:v>
                </c:pt>
                <c:pt idx="3264">
                  <c:v>1068.521</c:v>
                </c:pt>
                <c:pt idx="3265">
                  <c:v>1069.521</c:v>
                </c:pt>
                <c:pt idx="3266">
                  <c:v>1070.521</c:v>
                </c:pt>
                <c:pt idx="3267">
                  <c:v>1071.521</c:v>
                </c:pt>
                <c:pt idx="3268">
                  <c:v>1072.521</c:v>
                </c:pt>
                <c:pt idx="3269">
                  <c:v>1073.521</c:v>
                </c:pt>
                <c:pt idx="3270">
                  <c:v>1074.521</c:v>
                </c:pt>
                <c:pt idx="3271">
                  <c:v>1075.521</c:v>
                </c:pt>
                <c:pt idx="3272">
                  <c:v>1076.521</c:v>
                </c:pt>
                <c:pt idx="3273">
                  <c:v>1077.521</c:v>
                </c:pt>
                <c:pt idx="3274">
                  <c:v>1078.521</c:v>
                </c:pt>
                <c:pt idx="3275">
                  <c:v>1079.521</c:v>
                </c:pt>
                <c:pt idx="3276">
                  <c:v>1080.521</c:v>
                </c:pt>
                <c:pt idx="3277">
                  <c:v>1081.521</c:v>
                </c:pt>
                <c:pt idx="3278">
                  <c:v>1082.521</c:v>
                </c:pt>
                <c:pt idx="3279">
                  <c:v>1083.521</c:v>
                </c:pt>
                <c:pt idx="3280">
                  <c:v>1084.521</c:v>
                </c:pt>
                <c:pt idx="3281">
                  <c:v>1085.521</c:v>
                </c:pt>
                <c:pt idx="3282">
                  <c:v>1086.521</c:v>
                </c:pt>
                <c:pt idx="3283">
                  <c:v>1087.521</c:v>
                </c:pt>
                <c:pt idx="3284">
                  <c:v>1088.521</c:v>
                </c:pt>
                <c:pt idx="3285">
                  <c:v>1089.521</c:v>
                </c:pt>
                <c:pt idx="3286">
                  <c:v>1090.521</c:v>
                </c:pt>
                <c:pt idx="3287">
                  <c:v>1091.521</c:v>
                </c:pt>
                <c:pt idx="3288">
                  <c:v>1092.521</c:v>
                </c:pt>
                <c:pt idx="3289">
                  <c:v>1093.521</c:v>
                </c:pt>
                <c:pt idx="3290">
                  <c:v>1094.521</c:v>
                </c:pt>
                <c:pt idx="3291">
                  <c:v>1095.521</c:v>
                </c:pt>
                <c:pt idx="3292">
                  <c:v>1096.521</c:v>
                </c:pt>
                <c:pt idx="3293">
                  <c:v>1097.521</c:v>
                </c:pt>
                <c:pt idx="3294">
                  <c:v>1098.521</c:v>
                </c:pt>
                <c:pt idx="3295">
                  <c:v>1099.521</c:v>
                </c:pt>
                <c:pt idx="3296">
                  <c:v>1100.521</c:v>
                </c:pt>
                <c:pt idx="3297">
                  <c:v>1101.521</c:v>
                </c:pt>
                <c:pt idx="3298">
                  <c:v>1102.521</c:v>
                </c:pt>
                <c:pt idx="3299">
                  <c:v>1103.521</c:v>
                </c:pt>
                <c:pt idx="3300">
                  <c:v>1104.521</c:v>
                </c:pt>
                <c:pt idx="3301">
                  <c:v>1105.521</c:v>
                </c:pt>
                <c:pt idx="3302">
                  <c:v>1106.521</c:v>
                </c:pt>
                <c:pt idx="3303">
                  <c:v>1107.521</c:v>
                </c:pt>
                <c:pt idx="3304">
                  <c:v>1108.521</c:v>
                </c:pt>
                <c:pt idx="3305">
                  <c:v>1109.521</c:v>
                </c:pt>
                <c:pt idx="3306">
                  <c:v>1110.521</c:v>
                </c:pt>
                <c:pt idx="3307">
                  <c:v>1111.521</c:v>
                </c:pt>
                <c:pt idx="3308">
                  <c:v>1112.521</c:v>
                </c:pt>
                <c:pt idx="3309">
                  <c:v>1113.521</c:v>
                </c:pt>
                <c:pt idx="3310">
                  <c:v>1114.521</c:v>
                </c:pt>
                <c:pt idx="3311">
                  <c:v>1115.521</c:v>
                </c:pt>
                <c:pt idx="3312">
                  <c:v>1116.521</c:v>
                </c:pt>
                <c:pt idx="3313">
                  <c:v>1117.521</c:v>
                </c:pt>
                <c:pt idx="3314">
                  <c:v>1118.521</c:v>
                </c:pt>
                <c:pt idx="3315">
                  <c:v>1119.521</c:v>
                </c:pt>
                <c:pt idx="3316">
                  <c:v>1120.521</c:v>
                </c:pt>
                <c:pt idx="3317">
                  <c:v>1121.521</c:v>
                </c:pt>
                <c:pt idx="3318">
                  <c:v>1122.521</c:v>
                </c:pt>
                <c:pt idx="3319">
                  <c:v>1123.521</c:v>
                </c:pt>
                <c:pt idx="3320">
                  <c:v>1124.521</c:v>
                </c:pt>
                <c:pt idx="3321">
                  <c:v>1125.521</c:v>
                </c:pt>
                <c:pt idx="3322">
                  <c:v>1126.521</c:v>
                </c:pt>
                <c:pt idx="3323">
                  <c:v>1127.521</c:v>
                </c:pt>
                <c:pt idx="3324">
                  <c:v>1128.521</c:v>
                </c:pt>
                <c:pt idx="3325">
                  <c:v>1129.521</c:v>
                </c:pt>
                <c:pt idx="3326">
                  <c:v>1130.521</c:v>
                </c:pt>
                <c:pt idx="3327">
                  <c:v>1131.521</c:v>
                </c:pt>
                <c:pt idx="3328">
                  <c:v>1132.521</c:v>
                </c:pt>
                <c:pt idx="3329">
                  <c:v>1133.521</c:v>
                </c:pt>
                <c:pt idx="3330">
                  <c:v>1134.521</c:v>
                </c:pt>
                <c:pt idx="3331">
                  <c:v>1135.521</c:v>
                </c:pt>
                <c:pt idx="3332">
                  <c:v>1136.521</c:v>
                </c:pt>
                <c:pt idx="3333">
                  <c:v>1137.521</c:v>
                </c:pt>
                <c:pt idx="3334">
                  <c:v>1138.521</c:v>
                </c:pt>
                <c:pt idx="3335">
                  <c:v>1139.521</c:v>
                </c:pt>
                <c:pt idx="3336">
                  <c:v>1140.521</c:v>
                </c:pt>
                <c:pt idx="3337">
                  <c:v>1141.521</c:v>
                </c:pt>
                <c:pt idx="3338">
                  <c:v>1142.521</c:v>
                </c:pt>
                <c:pt idx="3339">
                  <c:v>1143.521</c:v>
                </c:pt>
                <c:pt idx="3340">
                  <c:v>1144.521</c:v>
                </c:pt>
                <c:pt idx="3341">
                  <c:v>1145.521</c:v>
                </c:pt>
                <c:pt idx="3342">
                  <c:v>1146.521</c:v>
                </c:pt>
                <c:pt idx="3343">
                  <c:v>1147.521</c:v>
                </c:pt>
                <c:pt idx="3344">
                  <c:v>1148.521</c:v>
                </c:pt>
                <c:pt idx="3345">
                  <c:v>1149.521</c:v>
                </c:pt>
                <c:pt idx="3346">
                  <c:v>1150.521</c:v>
                </c:pt>
                <c:pt idx="3347">
                  <c:v>1151.521</c:v>
                </c:pt>
                <c:pt idx="3348">
                  <c:v>1152.521</c:v>
                </c:pt>
                <c:pt idx="3349">
                  <c:v>1153.521</c:v>
                </c:pt>
                <c:pt idx="3350">
                  <c:v>1154.521</c:v>
                </c:pt>
                <c:pt idx="3351">
                  <c:v>1155.521</c:v>
                </c:pt>
                <c:pt idx="3352">
                  <c:v>1156.521</c:v>
                </c:pt>
                <c:pt idx="3353">
                  <c:v>1157.521</c:v>
                </c:pt>
                <c:pt idx="3354">
                  <c:v>1158.521</c:v>
                </c:pt>
                <c:pt idx="3355">
                  <c:v>1159.521</c:v>
                </c:pt>
                <c:pt idx="3356">
                  <c:v>1160.521</c:v>
                </c:pt>
                <c:pt idx="3357">
                  <c:v>1161.521</c:v>
                </c:pt>
                <c:pt idx="3358">
                  <c:v>1162.521</c:v>
                </c:pt>
                <c:pt idx="3359">
                  <c:v>1163.521</c:v>
                </c:pt>
                <c:pt idx="3360">
                  <c:v>1164.521</c:v>
                </c:pt>
                <c:pt idx="3361">
                  <c:v>1165.521</c:v>
                </c:pt>
                <c:pt idx="3362">
                  <c:v>1166.521</c:v>
                </c:pt>
                <c:pt idx="3363">
                  <c:v>1167.521</c:v>
                </c:pt>
                <c:pt idx="3364">
                  <c:v>1168.521</c:v>
                </c:pt>
                <c:pt idx="3365">
                  <c:v>1169.521</c:v>
                </c:pt>
                <c:pt idx="3366">
                  <c:v>1170.521</c:v>
                </c:pt>
                <c:pt idx="3367">
                  <c:v>1171.521</c:v>
                </c:pt>
                <c:pt idx="3368">
                  <c:v>1172.521</c:v>
                </c:pt>
                <c:pt idx="3369">
                  <c:v>1173.521</c:v>
                </c:pt>
                <c:pt idx="3370">
                  <c:v>1174.521</c:v>
                </c:pt>
                <c:pt idx="3371">
                  <c:v>1175.521</c:v>
                </c:pt>
                <c:pt idx="3372">
                  <c:v>1176.521</c:v>
                </c:pt>
                <c:pt idx="3373">
                  <c:v>1177.521</c:v>
                </c:pt>
                <c:pt idx="3374">
                  <c:v>1178.521</c:v>
                </c:pt>
                <c:pt idx="3375">
                  <c:v>1179.521</c:v>
                </c:pt>
                <c:pt idx="3376">
                  <c:v>1180.521</c:v>
                </c:pt>
                <c:pt idx="3377">
                  <c:v>1181.521</c:v>
                </c:pt>
                <c:pt idx="3378">
                  <c:v>1182.521</c:v>
                </c:pt>
                <c:pt idx="3379">
                  <c:v>1183.521</c:v>
                </c:pt>
                <c:pt idx="3380">
                  <c:v>1184.521</c:v>
                </c:pt>
                <c:pt idx="3381">
                  <c:v>1185.521</c:v>
                </c:pt>
                <c:pt idx="3382">
                  <c:v>1186.521</c:v>
                </c:pt>
                <c:pt idx="3383">
                  <c:v>1187.521</c:v>
                </c:pt>
                <c:pt idx="3384">
                  <c:v>1188.521</c:v>
                </c:pt>
                <c:pt idx="3385">
                  <c:v>1189.521</c:v>
                </c:pt>
                <c:pt idx="3386">
                  <c:v>1190.521</c:v>
                </c:pt>
                <c:pt idx="3387">
                  <c:v>1191.521</c:v>
                </c:pt>
                <c:pt idx="3388">
                  <c:v>1192.521</c:v>
                </c:pt>
                <c:pt idx="3389">
                  <c:v>1193.521</c:v>
                </c:pt>
                <c:pt idx="3390">
                  <c:v>1194.521</c:v>
                </c:pt>
                <c:pt idx="3391">
                  <c:v>1195.521</c:v>
                </c:pt>
                <c:pt idx="3392">
                  <c:v>1196.521</c:v>
                </c:pt>
                <c:pt idx="3393">
                  <c:v>1197.521</c:v>
                </c:pt>
                <c:pt idx="3394">
                  <c:v>1198.521</c:v>
                </c:pt>
                <c:pt idx="3395">
                  <c:v>1199.521</c:v>
                </c:pt>
                <c:pt idx="3396">
                  <c:v>1200.521</c:v>
                </c:pt>
                <c:pt idx="3397">
                  <c:v>1201.521</c:v>
                </c:pt>
                <c:pt idx="3398">
                  <c:v>1202.521</c:v>
                </c:pt>
                <c:pt idx="3399">
                  <c:v>1203.521</c:v>
                </c:pt>
                <c:pt idx="3400">
                  <c:v>1204.521</c:v>
                </c:pt>
                <c:pt idx="3401">
                  <c:v>1205.521</c:v>
                </c:pt>
                <c:pt idx="3402">
                  <c:v>1206.521</c:v>
                </c:pt>
                <c:pt idx="3403">
                  <c:v>1207.521</c:v>
                </c:pt>
                <c:pt idx="3404">
                  <c:v>1208.521</c:v>
                </c:pt>
                <c:pt idx="3405">
                  <c:v>1209.521</c:v>
                </c:pt>
                <c:pt idx="3406">
                  <c:v>1210.521</c:v>
                </c:pt>
                <c:pt idx="3407">
                  <c:v>1211.521</c:v>
                </c:pt>
                <c:pt idx="3408">
                  <c:v>1212.521</c:v>
                </c:pt>
                <c:pt idx="3409">
                  <c:v>1213.521</c:v>
                </c:pt>
                <c:pt idx="3410">
                  <c:v>1214.521</c:v>
                </c:pt>
                <c:pt idx="3411">
                  <c:v>1215.521</c:v>
                </c:pt>
                <c:pt idx="3412">
                  <c:v>1216.521</c:v>
                </c:pt>
                <c:pt idx="3413">
                  <c:v>1217.521</c:v>
                </c:pt>
                <c:pt idx="3414">
                  <c:v>1218.521</c:v>
                </c:pt>
                <c:pt idx="3415">
                  <c:v>1219.521</c:v>
                </c:pt>
                <c:pt idx="3416">
                  <c:v>1220.521</c:v>
                </c:pt>
                <c:pt idx="3417">
                  <c:v>1221.521</c:v>
                </c:pt>
                <c:pt idx="3418">
                  <c:v>1222.521</c:v>
                </c:pt>
                <c:pt idx="3419">
                  <c:v>1223.521</c:v>
                </c:pt>
                <c:pt idx="3420">
                  <c:v>1224.521</c:v>
                </c:pt>
                <c:pt idx="3421">
                  <c:v>1225.521</c:v>
                </c:pt>
                <c:pt idx="3422">
                  <c:v>1226.521</c:v>
                </c:pt>
                <c:pt idx="3423">
                  <c:v>1227.521</c:v>
                </c:pt>
                <c:pt idx="3424">
                  <c:v>1228.521</c:v>
                </c:pt>
                <c:pt idx="3425">
                  <c:v>1229.521</c:v>
                </c:pt>
                <c:pt idx="3426">
                  <c:v>1230.521</c:v>
                </c:pt>
                <c:pt idx="3427">
                  <c:v>1231.521</c:v>
                </c:pt>
                <c:pt idx="3428">
                  <c:v>1232.521</c:v>
                </c:pt>
                <c:pt idx="3429">
                  <c:v>1233.521</c:v>
                </c:pt>
                <c:pt idx="3430">
                  <c:v>1234.521</c:v>
                </c:pt>
                <c:pt idx="3431">
                  <c:v>1235.521</c:v>
                </c:pt>
                <c:pt idx="3432">
                  <c:v>1236.521</c:v>
                </c:pt>
                <c:pt idx="3433">
                  <c:v>1237.521</c:v>
                </c:pt>
                <c:pt idx="3434">
                  <c:v>1238.521</c:v>
                </c:pt>
                <c:pt idx="3435">
                  <c:v>1239.521</c:v>
                </c:pt>
                <c:pt idx="3436">
                  <c:v>1240.521</c:v>
                </c:pt>
                <c:pt idx="3437">
                  <c:v>1241.521</c:v>
                </c:pt>
                <c:pt idx="3438">
                  <c:v>1242.521</c:v>
                </c:pt>
                <c:pt idx="3439">
                  <c:v>1243.521</c:v>
                </c:pt>
                <c:pt idx="3440">
                  <c:v>1244.521</c:v>
                </c:pt>
                <c:pt idx="3441">
                  <c:v>1245.521</c:v>
                </c:pt>
                <c:pt idx="3442">
                  <c:v>1246.521</c:v>
                </c:pt>
                <c:pt idx="3443">
                  <c:v>1247.521</c:v>
                </c:pt>
                <c:pt idx="3444">
                  <c:v>1248.521</c:v>
                </c:pt>
                <c:pt idx="3445">
                  <c:v>1249.521</c:v>
                </c:pt>
                <c:pt idx="3446">
                  <c:v>1250.521</c:v>
                </c:pt>
                <c:pt idx="3447">
                  <c:v>1251.521</c:v>
                </c:pt>
                <c:pt idx="3448">
                  <c:v>1252.521</c:v>
                </c:pt>
                <c:pt idx="3449">
                  <c:v>1253.521</c:v>
                </c:pt>
                <c:pt idx="3450">
                  <c:v>1254.521</c:v>
                </c:pt>
                <c:pt idx="3451">
                  <c:v>1255.521</c:v>
                </c:pt>
                <c:pt idx="3452">
                  <c:v>1256.521</c:v>
                </c:pt>
                <c:pt idx="3453">
                  <c:v>1257.521</c:v>
                </c:pt>
                <c:pt idx="3454">
                  <c:v>1258.521</c:v>
                </c:pt>
                <c:pt idx="3455">
                  <c:v>1259.521</c:v>
                </c:pt>
                <c:pt idx="3456">
                  <c:v>1260.521</c:v>
                </c:pt>
                <c:pt idx="3457">
                  <c:v>1261.521</c:v>
                </c:pt>
                <c:pt idx="3458">
                  <c:v>1262.521</c:v>
                </c:pt>
                <c:pt idx="3459">
                  <c:v>1263.521</c:v>
                </c:pt>
                <c:pt idx="3460">
                  <c:v>1264.521</c:v>
                </c:pt>
                <c:pt idx="3461">
                  <c:v>1265.521</c:v>
                </c:pt>
                <c:pt idx="3462">
                  <c:v>1266.521</c:v>
                </c:pt>
                <c:pt idx="3463">
                  <c:v>1267.521</c:v>
                </c:pt>
                <c:pt idx="3464">
                  <c:v>1268.521</c:v>
                </c:pt>
                <c:pt idx="3465">
                  <c:v>1269.521</c:v>
                </c:pt>
                <c:pt idx="3466">
                  <c:v>1270.521</c:v>
                </c:pt>
                <c:pt idx="3467">
                  <c:v>1271.521</c:v>
                </c:pt>
                <c:pt idx="3468">
                  <c:v>1272.521</c:v>
                </c:pt>
                <c:pt idx="3469">
                  <c:v>1273.521</c:v>
                </c:pt>
                <c:pt idx="3470">
                  <c:v>1274.521</c:v>
                </c:pt>
                <c:pt idx="3471">
                  <c:v>1275.521</c:v>
                </c:pt>
                <c:pt idx="3472">
                  <c:v>1276.521</c:v>
                </c:pt>
                <c:pt idx="3473">
                  <c:v>1277.521</c:v>
                </c:pt>
                <c:pt idx="3474">
                  <c:v>1278.521</c:v>
                </c:pt>
                <c:pt idx="3475">
                  <c:v>1279.521</c:v>
                </c:pt>
                <c:pt idx="3476">
                  <c:v>1280.521</c:v>
                </c:pt>
                <c:pt idx="3477">
                  <c:v>1281.521</c:v>
                </c:pt>
                <c:pt idx="3478">
                  <c:v>1282.521</c:v>
                </c:pt>
                <c:pt idx="3479">
                  <c:v>1283.521</c:v>
                </c:pt>
                <c:pt idx="3480">
                  <c:v>1284.521</c:v>
                </c:pt>
                <c:pt idx="3481">
                  <c:v>1285.521</c:v>
                </c:pt>
                <c:pt idx="3482">
                  <c:v>1286.521</c:v>
                </c:pt>
                <c:pt idx="3483">
                  <c:v>1287.521</c:v>
                </c:pt>
                <c:pt idx="3484">
                  <c:v>1288.521</c:v>
                </c:pt>
                <c:pt idx="3485">
                  <c:v>1289.521</c:v>
                </c:pt>
                <c:pt idx="3486">
                  <c:v>1290.521</c:v>
                </c:pt>
                <c:pt idx="3487">
                  <c:v>1291.521</c:v>
                </c:pt>
                <c:pt idx="3488">
                  <c:v>1292.521</c:v>
                </c:pt>
                <c:pt idx="3489">
                  <c:v>1293.521</c:v>
                </c:pt>
                <c:pt idx="3490">
                  <c:v>1294.521</c:v>
                </c:pt>
                <c:pt idx="3491">
                  <c:v>1295.521</c:v>
                </c:pt>
                <c:pt idx="3492">
                  <c:v>1296.521</c:v>
                </c:pt>
                <c:pt idx="3493">
                  <c:v>1297.521</c:v>
                </c:pt>
                <c:pt idx="3494">
                  <c:v>1298.521</c:v>
                </c:pt>
                <c:pt idx="3495">
                  <c:v>1299.521</c:v>
                </c:pt>
                <c:pt idx="3496">
                  <c:v>1300.521</c:v>
                </c:pt>
                <c:pt idx="3497">
                  <c:v>1301.521</c:v>
                </c:pt>
                <c:pt idx="3498">
                  <c:v>1302.521</c:v>
                </c:pt>
                <c:pt idx="3499">
                  <c:v>1303.521</c:v>
                </c:pt>
                <c:pt idx="3500">
                  <c:v>1304.521</c:v>
                </c:pt>
                <c:pt idx="3501">
                  <c:v>1305.521</c:v>
                </c:pt>
                <c:pt idx="3502">
                  <c:v>1306.521</c:v>
                </c:pt>
                <c:pt idx="3503">
                  <c:v>1307.521</c:v>
                </c:pt>
                <c:pt idx="3504">
                  <c:v>1308.521</c:v>
                </c:pt>
                <c:pt idx="3505">
                  <c:v>1309.521</c:v>
                </c:pt>
                <c:pt idx="3506">
                  <c:v>1310.521</c:v>
                </c:pt>
                <c:pt idx="3507">
                  <c:v>1311.521</c:v>
                </c:pt>
                <c:pt idx="3508">
                  <c:v>1312.521</c:v>
                </c:pt>
                <c:pt idx="3509">
                  <c:v>1313.521</c:v>
                </c:pt>
                <c:pt idx="3510">
                  <c:v>1314.521</c:v>
                </c:pt>
                <c:pt idx="3511">
                  <c:v>1315.521</c:v>
                </c:pt>
                <c:pt idx="3512">
                  <c:v>1316.521</c:v>
                </c:pt>
                <c:pt idx="3513">
                  <c:v>1317.521</c:v>
                </c:pt>
                <c:pt idx="3514">
                  <c:v>1318.521</c:v>
                </c:pt>
                <c:pt idx="3515">
                  <c:v>1319.521</c:v>
                </c:pt>
                <c:pt idx="3516">
                  <c:v>1320.521</c:v>
                </c:pt>
                <c:pt idx="3517">
                  <c:v>1321.521</c:v>
                </c:pt>
                <c:pt idx="3518">
                  <c:v>1322.521</c:v>
                </c:pt>
                <c:pt idx="3519">
                  <c:v>1323.521</c:v>
                </c:pt>
                <c:pt idx="3520">
                  <c:v>1324.521</c:v>
                </c:pt>
                <c:pt idx="3521">
                  <c:v>1325.521</c:v>
                </c:pt>
                <c:pt idx="3522">
                  <c:v>1326.521</c:v>
                </c:pt>
                <c:pt idx="3523">
                  <c:v>1327.521</c:v>
                </c:pt>
                <c:pt idx="3524">
                  <c:v>1328.521</c:v>
                </c:pt>
                <c:pt idx="3525">
                  <c:v>1329.521</c:v>
                </c:pt>
                <c:pt idx="3526">
                  <c:v>1330.521</c:v>
                </c:pt>
                <c:pt idx="3527">
                  <c:v>1331.521</c:v>
                </c:pt>
                <c:pt idx="3528">
                  <c:v>1332.521</c:v>
                </c:pt>
                <c:pt idx="3529">
                  <c:v>1333.521</c:v>
                </c:pt>
                <c:pt idx="3530">
                  <c:v>1334.521</c:v>
                </c:pt>
                <c:pt idx="3531">
                  <c:v>1335.521</c:v>
                </c:pt>
                <c:pt idx="3532">
                  <c:v>1336.521</c:v>
                </c:pt>
                <c:pt idx="3533">
                  <c:v>1337.521</c:v>
                </c:pt>
                <c:pt idx="3534">
                  <c:v>1338.521</c:v>
                </c:pt>
                <c:pt idx="3535">
                  <c:v>1339.521</c:v>
                </c:pt>
                <c:pt idx="3536">
                  <c:v>1340.521</c:v>
                </c:pt>
                <c:pt idx="3537">
                  <c:v>1341.521</c:v>
                </c:pt>
                <c:pt idx="3538">
                  <c:v>1342.521</c:v>
                </c:pt>
                <c:pt idx="3539">
                  <c:v>1343.521</c:v>
                </c:pt>
                <c:pt idx="3540">
                  <c:v>1344.521</c:v>
                </c:pt>
                <c:pt idx="3541">
                  <c:v>1345.521</c:v>
                </c:pt>
                <c:pt idx="3542">
                  <c:v>1346.521</c:v>
                </c:pt>
                <c:pt idx="3543">
                  <c:v>1347.521</c:v>
                </c:pt>
                <c:pt idx="3544">
                  <c:v>1348.521</c:v>
                </c:pt>
                <c:pt idx="3545">
                  <c:v>1349.521</c:v>
                </c:pt>
                <c:pt idx="3546">
                  <c:v>1350.521</c:v>
                </c:pt>
                <c:pt idx="3547">
                  <c:v>1351.521</c:v>
                </c:pt>
                <c:pt idx="3548">
                  <c:v>1352.521</c:v>
                </c:pt>
                <c:pt idx="3549">
                  <c:v>1353.521</c:v>
                </c:pt>
                <c:pt idx="3550">
                  <c:v>1354.521</c:v>
                </c:pt>
                <c:pt idx="3551">
                  <c:v>1355.521</c:v>
                </c:pt>
                <c:pt idx="3552">
                  <c:v>1356.521</c:v>
                </c:pt>
                <c:pt idx="3553">
                  <c:v>1357.521</c:v>
                </c:pt>
                <c:pt idx="3554">
                  <c:v>1358.521</c:v>
                </c:pt>
                <c:pt idx="3555">
                  <c:v>1359.521</c:v>
                </c:pt>
                <c:pt idx="3556">
                  <c:v>1360.521</c:v>
                </c:pt>
                <c:pt idx="3557">
                  <c:v>1361.521</c:v>
                </c:pt>
                <c:pt idx="3558">
                  <c:v>1362.521</c:v>
                </c:pt>
                <c:pt idx="3559">
                  <c:v>1363.521</c:v>
                </c:pt>
                <c:pt idx="3560">
                  <c:v>1364.521</c:v>
                </c:pt>
                <c:pt idx="3561">
                  <c:v>1365.521</c:v>
                </c:pt>
                <c:pt idx="3562">
                  <c:v>1366.521</c:v>
                </c:pt>
                <c:pt idx="3563">
                  <c:v>1367.521</c:v>
                </c:pt>
                <c:pt idx="3564">
                  <c:v>1368.521</c:v>
                </c:pt>
                <c:pt idx="3565">
                  <c:v>1369.521</c:v>
                </c:pt>
                <c:pt idx="3566">
                  <c:v>1370.521</c:v>
                </c:pt>
                <c:pt idx="3567">
                  <c:v>1371.521</c:v>
                </c:pt>
                <c:pt idx="3568">
                  <c:v>1372.521</c:v>
                </c:pt>
                <c:pt idx="3569">
                  <c:v>1373.521</c:v>
                </c:pt>
                <c:pt idx="3570">
                  <c:v>1374.521</c:v>
                </c:pt>
                <c:pt idx="3571">
                  <c:v>1375.521</c:v>
                </c:pt>
                <c:pt idx="3572">
                  <c:v>1376.521</c:v>
                </c:pt>
                <c:pt idx="3573">
                  <c:v>1377.521</c:v>
                </c:pt>
                <c:pt idx="3574">
                  <c:v>1378.521</c:v>
                </c:pt>
                <c:pt idx="3575">
                  <c:v>1379.521</c:v>
                </c:pt>
                <c:pt idx="3576">
                  <c:v>1380.521</c:v>
                </c:pt>
                <c:pt idx="3577">
                  <c:v>1381.521</c:v>
                </c:pt>
                <c:pt idx="3578">
                  <c:v>1382.521</c:v>
                </c:pt>
                <c:pt idx="3579">
                  <c:v>1383.521</c:v>
                </c:pt>
                <c:pt idx="3580">
                  <c:v>1384.521</c:v>
                </c:pt>
                <c:pt idx="3581">
                  <c:v>1385.521</c:v>
                </c:pt>
                <c:pt idx="3582">
                  <c:v>1386.521</c:v>
                </c:pt>
                <c:pt idx="3583">
                  <c:v>1387.521</c:v>
                </c:pt>
                <c:pt idx="3584">
                  <c:v>1388.521</c:v>
                </c:pt>
                <c:pt idx="3585">
                  <c:v>1389.521</c:v>
                </c:pt>
                <c:pt idx="3586">
                  <c:v>1390.521</c:v>
                </c:pt>
                <c:pt idx="3587">
                  <c:v>1391.521</c:v>
                </c:pt>
                <c:pt idx="3588">
                  <c:v>1392.521</c:v>
                </c:pt>
                <c:pt idx="3589">
                  <c:v>1393.521</c:v>
                </c:pt>
                <c:pt idx="3590">
                  <c:v>1394.521</c:v>
                </c:pt>
                <c:pt idx="3591">
                  <c:v>1395.521</c:v>
                </c:pt>
                <c:pt idx="3592">
                  <c:v>1396.521</c:v>
                </c:pt>
                <c:pt idx="3593">
                  <c:v>1397.521</c:v>
                </c:pt>
                <c:pt idx="3594">
                  <c:v>1398.521</c:v>
                </c:pt>
                <c:pt idx="3595">
                  <c:v>1399.521</c:v>
                </c:pt>
                <c:pt idx="3596">
                  <c:v>1400.521</c:v>
                </c:pt>
                <c:pt idx="3597">
                  <c:v>1401.521</c:v>
                </c:pt>
                <c:pt idx="3598">
                  <c:v>1402.521</c:v>
                </c:pt>
                <c:pt idx="3599">
                  <c:v>1403.521</c:v>
                </c:pt>
                <c:pt idx="3600">
                  <c:v>1404.521</c:v>
                </c:pt>
                <c:pt idx="3601">
                  <c:v>1405.521</c:v>
                </c:pt>
                <c:pt idx="3602">
                  <c:v>1406.521</c:v>
                </c:pt>
                <c:pt idx="3603">
                  <c:v>1407.521</c:v>
                </c:pt>
                <c:pt idx="3604">
                  <c:v>1408.521</c:v>
                </c:pt>
                <c:pt idx="3605">
                  <c:v>1409.521</c:v>
                </c:pt>
                <c:pt idx="3606">
                  <c:v>1410.521</c:v>
                </c:pt>
                <c:pt idx="3607">
                  <c:v>1411.521</c:v>
                </c:pt>
                <c:pt idx="3608">
                  <c:v>1412.521</c:v>
                </c:pt>
                <c:pt idx="3609">
                  <c:v>1413.521</c:v>
                </c:pt>
                <c:pt idx="3610">
                  <c:v>1414.521</c:v>
                </c:pt>
                <c:pt idx="3611">
                  <c:v>1415.521</c:v>
                </c:pt>
                <c:pt idx="3612">
                  <c:v>1416.521</c:v>
                </c:pt>
                <c:pt idx="3613">
                  <c:v>1417.521</c:v>
                </c:pt>
                <c:pt idx="3614">
                  <c:v>1418.521</c:v>
                </c:pt>
                <c:pt idx="3615">
                  <c:v>1419.521</c:v>
                </c:pt>
                <c:pt idx="3616">
                  <c:v>1420.521</c:v>
                </c:pt>
                <c:pt idx="3617">
                  <c:v>1421.521</c:v>
                </c:pt>
                <c:pt idx="3618">
                  <c:v>1422.521</c:v>
                </c:pt>
                <c:pt idx="3619">
                  <c:v>1423.521</c:v>
                </c:pt>
                <c:pt idx="3620">
                  <c:v>1424.521</c:v>
                </c:pt>
                <c:pt idx="3621">
                  <c:v>1425.521</c:v>
                </c:pt>
                <c:pt idx="3622">
                  <c:v>1426.521</c:v>
                </c:pt>
                <c:pt idx="3623">
                  <c:v>1427.521</c:v>
                </c:pt>
                <c:pt idx="3624">
                  <c:v>1428.521</c:v>
                </c:pt>
                <c:pt idx="3625">
                  <c:v>1429.521</c:v>
                </c:pt>
                <c:pt idx="3626">
                  <c:v>1430.521</c:v>
                </c:pt>
                <c:pt idx="3627">
                  <c:v>1431.521</c:v>
                </c:pt>
                <c:pt idx="3628">
                  <c:v>1432.521</c:v>
                </c:pt>
                <c:pt idx="3629">
                  <c:v>1433.521</c:v>
                </c:pt>
                <c:pt idx="3630">
                  <c:v>1434.521</c:v>
                </c:pt>
                <c:pt idx="3631">
                  <c:v>1435.521</c:v>
                </c:pt>
                <c:pt idx="3632">
                  <c:v>1436.521</c:v>
                </c:pt>
                <c:pt idx="3633">
                  <c:v>1437.521</c:v>
                </c:pt>
                <c:pt idx="3634">
                  <c:v>1438.521</c:v>
                </c:pt>
                <c:pt idx="3635">
                  <c:v>1439.521</c:v>
                </c:pt>
                <c:pt idx="3636">
                  <c:v>1440.521</c:v>
                </c:pt>
                <c:pt idx="3637">
                  <c:v>1441.521</c:v>
                </c:pt>
                <c:pt idx="3638">
                  <c:v>1442.521</c:v>
                </c:pt>
                <c:pt idx="3639">
                  <c:v>1443.521</c:v>
                </c:pt>
                <c:pt idx="3640">
                  <c:v>1444.521</c:v>
                </c:pt>
                <c:pt idx="3641">
                  <c:v>1445.521</c:v>
                </c:pt>
                <c:pt idx="3642">
                  <c:v>1446.521</c:v>
                </c:pt>
                <c:pt idx="3643">
                  <c:v>1447.521</c:v>
                </c:pt>
                <c:pt idx="3644">
                  <c:v>1448.521</c:v>
                </c:pt>
                <c:pt idx="3645">
                  <c:v>1449.521</c:v>
                </c:pt>
                <c:pt idx="3646">
                  <c:v>1450.521</c:v>
                </c:pt>
                <c:pt idx="3647">
                  <c:v>1451.521</c:v>
                </c:pt>
                <c:pt idx="3648">
                  <c:v>1452.521</c:v>
                </c:pt>
                <c:pt idx="3649">
                  <c:v>1453.521</c:v>
                </c:pt>
                <c:pt idx="3650">
                  <c:v>1454.521</c:v>
                </c:pt>
                <c:pt idx="3651">
                  <c:v>1455.521</c:v>
                </c:pt>
                <c:pt idx="3652">
                  <c:v>1456.521</c:v>
                </c:pt>
                <c:pt idx="3653">
                  <c:v>1457.521</c:v>
                </c:pt>
                <c:pt idx="3654">
                  <c:v>1458.521</c:v>
                </c:pt>
                <c:pt idx="3655">
                  <c:v>1459.521</c:v>
                </c:pt>
                <c:pt idx="3656">
                  <c:v>1460.521</c:v>
                </c:pt>
                <c:pt idx="3657">
                  <c:v>1461.521</c:v>
                </c:pt>
                <c:pt idx="3658">
                  <c:v>1462.521</c:v>
                </c:pt>
                <c:pt idx="3659">
                  <c:v>1463.521</c:v>
                </c:pt>
                <c:pt idx="3660">
                  <c:v>1464.521</c:v>
                </c:pt>
                <c:pt idx="3661">
                  <c:v>1465.521</c:v>
                </c:pt>
                <c:pt idx="3662">
                  <c:v>1466.521</c:v>
                </c:pt>
                <c:pt idx="3663">
                  <c:v>1467.521</c:v>
                </c:pt>
                <c:pt idx="3664">
                  <c:v>1468.521</c:v>
                </c:pt>
                <c:pt idx="3665">
                  <c:v>1469.521</c:v>
                </c:pt>
                <c:pt idx="3666">
                  <c:v>1470.521</c:v>
                </c:pt>
                <c:pt idx="3667">
                  <c:v>1471.521</c:v>
                </c:pt>
                <c:pt idx="3668">
                  <c:v>1472.521</c:v>
                </c:pt>
                <c:pt idx="3669">
                  <c:v>1473.521</c:v>
                </c:pt>
                <c:pt idx="3670">
                  <c:v>1474.521</c:v>
                </c:pt>
                <c:pt idx="3671">
                  <c:v>1475.521</c:v>
                </c:pt>
                <c:pt idx="3672">
                  <c:v>1476.521</c:v>
                </c:pt>
                <c:pt idx="3673">
                  <c:v>1477.521</c:v>
                </c:pt>
                <c:pt idx="3674">
                  <c:v>1478.521</c:v>
                </c:pt>
                <c:pt idx="3675">
                  <c:v>1479.521</c:v>
                </c:pt>
                <c:pt idx="3676">
                  <c:v>1480.521</c:v>
                </c:pt>
                <c:pt idx="3677">
                  <c:v>1481.521</c:v>
                </c:pt>
                <c:pt idx="3678">
                  <c:v>1482.521</c:v>
                </c:pt>
                <c:pt idx="3679">
                  <c:v>1483.521</c:v>
                </c:pt>
                <c:pt idx="3680">
                  <c:v>1484.521</c:v>
                </c:pt>
                <c:pt idx="3681">
                  <c:v>1485.521</c:v>
                </c:pt>
                <c:pt idx="3682">
                  <c:v>1486.521</c:v>
                </c:pt>
                <c:pt idx="3683">
                  <c:v>1487.521</c:v>
                </c:pt>
                <c:pt idx="3684">
                  <c:v>1488.521</c:v>
                </c:pt>
                <c:pt idx="3685">
                  <c:v>1489.521</c:v>
                </c:pt>
                <c:pt idx="3686">
                  <c:v>1490.521</c:v>
                </c:pt>
                <c:pt idx="3687">
                  <c:v>1491.521</c:v>
                </c:pt>
                <c:pt idx="3688">
                  <c:v>1492.521</c:v>
                </c:pt>
                <c:pt idx="3689">
                  <c:v>1493.521</c:v>
                </c:pt>
                <c:pt idx="3690">
                  <c:v>1494.521</c:v>
                </c:pt>
                <c:pt idx="3691">
                  <c:v>1495.521</c:v>
                </c:pt>
                <c:pt idx="3692">
                  <c:v>1496.521</c:v>
                </c:pt>
                <c:pt idx="3693">
                  <c:v>1497.521</c:v>
                </c:pt>
                <c:pt idx="3694">
                  <c:v>1498.521</c:v>
                </c:pt>
                <c:pt idx="3695">
                  <c:v>1499.521</c:v>
                </c:pt>
                <c:pt idx="3696">
                  <c:v>1500.521</c:v>
                </c:pt>
                <c:pt idx="3697">
                  <c:v>1501.521</c:v>
                </c:pt>
                <c:pt idx="3698">
                  <c:v>1502.521</c:v>
                </c:pt>
                <c:pt idx="3699">
                  <c:v>1503.521</c:v>
                </c:pt>
                <c:pt idx="3700">
                  <c:v>1504.521</c:v>
                </c:pt>
                <c:pt idx="3701">
                  <c:v>1505.521</c:v>
                </c:pt>
                <c:pt idx="3702">
                  <c:v>1506.521</c:v>
                </c:pt>
                <c:pt idx="3703">
                  <c:v>1507.521</c:v>
                </c:pt>
                <c:pt idx="3704">
                  <c:v>1508.521</c:v>
                </c:pt>
                <c:pt idx="3705">
                  <c:v>1509.521</c:v>
                </c:pt>
                <c:pt idx="3706">
                  <c:v>1510.521</c:v>
                </c:pt>
                <c:pt idx="3707">
                  <c:v>1511.521</c:v>
                </c:pt>
                <c:pt idx="3708">
                  <c:v>1512.521</c:v>
                </c:pt>
                <c:pt idx="3709">
                  <c:v>1513.521</c:v>
                </c:pt>
                <c:pt idx="3710">
                  <c:v>1514.521</c:v>
                </c:pt>
                <c:pt idx="3711">
                  <c:v>1515.521</c:v>
                </c:pt>
                <c:pt idx="3712">
                  <c:v>1516.521</c:v>
                </c:pt>
                <c:pt idx="3713">
                  <c:v>1517.521</c:v>
                </c:pt>
                <c:pt idx="3714">
                  <c:v>1518.521</c:v>
                </c:pt>
                <c:pt idx="3715">
                  <c:v>1519.521</c:v>
                </c:pt>
                <c:pt idx="3716">
                  <c:v>1520.521</c:v>
                </c:pt>
                <c:pt idx="3717">
                  <c:v>1521.521</c:v>
                </c:pt>
                <c:pt idx="3718">
                  <c:v>1522.521</c:v>
                </c:pt>
                <c:pt idx="3719">
                  <c:v>1523.521</c:v>
                </c:pt>
                <c:pt idx="3720">
                  <c:v>1524.521</c:v>
                </c:pt>
                <c:pt idx="3721">
                  <c:v>1525.521</c:v>
                </c:pt>
                <c:pt idx="3722">
                  <c:v>1526.521</c:v>
                </c:pt>
                <c:pt idx="3723">
                  <c:v>1527.521</c:v>
                </c:pt>
                <c:pt idx="3724">
                  <c:v>1528.521</c:v>
                </c:pt>
                <c:pt idx="3725">
                  <c:v>1529.521</c:v>
                </c:pt>
                <c:pt idx="3726">
                  <c:v>1530.521</c:v>
                </c:pt>
              </c:numCache>
            </c:numRef>
          </c:yVal>
          <c:smooth val="0"/>
        </c:ser>
        <c:dLbls>
          <c:showLegendKey val="0"/>
          <c:showVal val="0"/>
          <c:showCatName val="0"/>
          <c:showSerName val="0"/>
          <c:showPercent val="0"/>
          <c:showBubbleSize val="0"/>
        </c:dLbls>
        <c:axId val="354752096"/>
        <c:axId val="354752488"/>
      </c:scatterChart>
      <c:scatterChart>
        <c:scatterStyle val="lineMarker"/>
        <c:varyColors val="0"/>
        <c:ser>
          <c:idx val="2"/>
          <c:order val="2"/>
          <c:tx>
            <c:v>I_Air3D</c:v>
          </c:tx>
          <c:spPr>
            <a:ln w="19050">
              <a:solidFill>
                <a:srgbClr val="0000FF"/>
              </a:solidFill>
              <a:prstDash val="dash"/>
            </a:ln>
          </c:spPr>
          <c:marker>
            <c:symbol val="none"/>
          </c:marker>
          <c:xVal>
            <c:numRef>
              <c:f>'C05-G2-F1@0.7m'!$H$3:$H$1708</c:f>
              <c:numCache>
                <c:formatCode>0.000</c:formatCode>
                <c:ptCount val="1706"/>
                <c:pt idx="0">
                  <c:v>0</c:v>
                </c:pt>
                <c:pt idx="1">
                  <c:v>0.68608499999999994</c:v>
                </c:pt>
                <c:pt idx="2">
                  <c:v>0.68608499999999994</c:v>
                </c:pt>
                <c:pt idx="3">
                  <c:v>0.68867250000000002</c:v>
                </c:pt>
                <c:pt idx="4">
                  <c:v>0.69566249999999996</c:v>
                </c:pt>
                <c:pt idx="5">
                  <c:v>0.70267250000000003</c:v>
                </c:pt>
                <c:pt idx="6">
                  <c:v>0.70971000000000006</c:v>
                </c:pt>
                <c:pt idx="7">
                  <c:v>0.71677250000000003</c:v>
                </c:pt>
                <c:pt idx="8">
                  <c:v>0.72385250000000001</c:v>
                </c:pt>
                <c:pt idx="9">
                  <c:v>0.73096000000000005</c:v>
                </c:pt>
                <c:pt idx="10">
                  <c:v>0.73808499999999999</c:v>
                </c:pt>
                <c:pt idx="11">
                  <c:v>0.74523499999999998</c:v>
                </c:pt>
                <c:pt idx="12">
                  <c:v>0.75241749999999996</c:v>
                </c:pt>
                <c:pt idx="13">
                  <c:v>0.75961500000000004</c:v>
                </c:pt>
                <c:pt idx="14">
                  <c:v>0.76684250000000009</c:v>
                </c:pt>
                <c:pt idx="15">
                  <c:v>0.77409000000000006</c:v>
                </c:pt>
                <c:pt idx="16">
                  <c:v>0.78136249999999996</c:v>
                </c:pt>
                <c:pt idx="17">
                  <c:v>0.78866249999999993</c:v>
                </c:pt>
                <c:pt idx="18">
                  <c:v>0.79597999999999991</c:v>
                </c:pt>
                <c:pt idx="19">
                  <c:v>0.80332749999999997</c:v>
                </c:pt>
                <c:pt idx="20">
                  <c:v>0.81069499999999994</c:v>
                </c:pt>
                <c:pt idx="21">
                  <c:v>0.81808750000000008</c:v>
                </c:pt>
                <c:pt idx="22">
                  <c:v>0.82551249999999998</c:v>
                </c:pt>
                <c:pt idx="23">
                  <c:v>0.832955</c:v>
                </c:pt>
                <c:pt idx="24">
                  <c:v>0.84043000000000001</c:v>
                </c:pt>
                <c:pt idx="25">
                  <c:v>0.84793000000000007</c:v>
                </c:pt>
                <c:pt idx="26">
                  <c:v>0.85545250000000006</c:v>
                </c:pt>
                <c:pt idx="27">
                  <c:v>0.86300999999999994</c:v>
                </c:pt>
                <c:pt idx="28">
                  <c:v>0.87058749999999996</c:v>
                </c:pt>
                <c:pt idx="29">
                  <c:v>0.87819749999999996</c:v>
                </c:pt>
                <c:pt idx="30">
                  <c:v>0.88583499999999993</c:v>
                </c:pt>
                <c:pt idx="31">
                  <c:v>0.89349749999999994</c:v>
                </c:pt>
                <c:pt idx="32">
                  <c:v>0.90118999999999994</c:v>
                </c:pt>
                <c:pt idx="33">
                  <c:v>0.90890999999999988</c:v>
                </c:pt>
                <c:pt idx="34">
                  <c:v>0.91666000000000003</c:v>
                </c:pt>
                <c:pt idx="35">
                  <c:v>0.92443750000000013</c:v>
                </c:pt>
                <c:pt idx="36">
                  <c:v>0.93224250000000008</c:v>
                </c:pt>
                <c:pt idx="37">
                  <c:v>0.94008000000000003</c:v>
                </c:pt>
                <c:pt idx="38">
                  <c:v>0.94794749999999994</c:v>
                </c:pt>
                <c:pt idx="39">
                  <c:v>0.95584250000000004</c:v>
                </c:pt>
                <c:pt idx="40">
                  <c:v>0.9637675</c:v>
                </c:pt>
                <c:pt idx="41">
                  <c:v>0.97172500000000006</c:v>
                </c:pt>
                <c:pt idx="42">
                  <c:v>0.97970999999999997</c:v>
                </c:pt>
                <c:pt idx="43">
                  <c:v>0.98772749999999998</c:v>
                </c:pt>
                <c:pt idx="44">
                  <c:v>0.99577250000000006</c:v>
                </c:pt>
                <c:pt idx="45">
                  <c:v>1.0038475</c:v>
                </c:pt>
                <c:pt idx="46">
                  <c:v>1.0119549999999999</c:v>
                </c:pt>
                <c:pt idx="47">
                  <c:v>1.0200900000000002</c:v>
                </c:pt>
                <c:pt idx="48">
                  <c:v>1.0282575</c:v>
                </c:pt>
                <c:pt idx="49">
                  <c:v>1.0364574999999998</c:v>
                </c:pt>
                <c:pt idx="50">
                  <c:v>1.0446850000000001</c:v>
                </c:pt>
                <c:pt idx="51">
                  <c:v>1.052945</c:v>
                </c:pt>
                <c:pt idx="52">
                  <c:v>1.0612250000000001</c:v>
                </c:pt>
                <c:pt idx="53">
                  <c:v>1.0694725</c:v>
                </c:pt>
                <c:pt idx="54">
                  <c:v>1.0776950000000001</c:v>
                </c:pt>
                <c:pt idx="55">
                  <c:v>1.0859075</c:v>
                </c:pt>
                <c:pt idx="56">
                  <c:v>1.0941174999999999</c:v>
                </c:pt>
                <c:pt idx="57">
                  <c:v>1.1023375</c:v>
                </c:pt>
                <c:pt idx="58">
                  <c:v>1.1105500000000001</c:v>
                </c:pt>
                <c:pt idx="59">
                  <c:v>1.1187624999999999</c:v>
                </c:pt>
                <c:pt idx="60">
                  <c:v>1.1269899999999999</c:v>
                </c:pt>
                <c:pt idx="61">
                  <c:v>1.1352325000000001</c:v>
                </c:pt>
                <c:pt idx="62">
                  <c:v>1.1434850000000001</c:v>
                </c:pt>
                <c:pt idx="63">
                  <c:v>1.1517474999999999</c:v>
                </c:pt>
                <c:pt idx="64">
                  <c:v>1.1600275</c:v>
                </c:pt>
                <c:pt idx="65">
                  <c:v>1.1683300000000001</c:v>
                </c:pt>
                <c:pt idx="66">
                  <c:v>1.1766475000000001</c:v>
                </c:pt>
                <c:pt idx="67">
                  <c:v>1.184985</c:v>
                </c:pt>
                <c:pt idx="68">
                  <c:v>1.1933450000000001</c:v>
                </c:pt>
                <c:pt idx="69">
                  <c:v>1.20173</c:v>
                </c:pt>
                <c:pt idx="70">
                  <c:v>1.210135</c:v>
                </c:pt>
                <c:pt idx="71">
                  <c:v>1.2185599999999999</c:v>
                </c:pt>
                <c:pt idx="72">
                  <c:v>1.2270174999999999</c:v>
                </c:pt>
                <c:pt idx="73">
                  <c:v>1.2354975000000001</c:v>
                </c:pt>
                <c:pt idx="74">
                  <c:v>1.244</c:v>
                </c:pt>
                <c:pt idx="75">
                  <c:v>1.2525375000000001</c:v>
                </c:pt>
                <c:pt idx="76">
                  <c:v>1.2611025</c:v>
                </c:pt>
                <c:pt idx="77">
                  <c:v>1.269695</c:v>
                </c:pt>
                <c:pt idx="78">
                  <c:v>1.2783249999999999</c:v>
                </c:pt>
                <c:pt idx="79">
                  <c:v>1.286985</c:v>
                </c:pt>
                <c:pt idx="80">
                  <c:v>1.2956749999999999</c:v>
                </c:pt>
                <c:pt idx="81">
                  <c:v>1.3043974999999999</c:v>
                </c:pt>
                <c:pt idx="82">
                  <c:v>1.3131550000000001</c:v>
                </c:pt>
                <c:pt idx="83">
                  <c:v>1.3219425</c:v>
                </c:pt>
                <c:pt idx="84">
                  <c:v>1.3307625000000001</c:v>
                </c:pt>
                <c:pt idx="85">
                  <c:v>1.33962</c:v>
                </c:pt>
                <c:pt idx="86">
                  <c:v>1.3485075</c:v>
                </c:pt>
                <c:pt idx="87">
                  <c:v>1.3574275</c:v>
                </c:pt>
                <c:pt idx="88">
                  <c:v>1.366385</c:v>
                </c:pt>
                <c:pt idx="89">
                  <c:v>1.375375</c:v>
                </c:pt>
                <c:pt idx="90">
                  <c:v>1.3843974999999999</c:v>
                </c:pt>
                <c:pt idx="91">
                  <c:v>1.3934599999999999</c:v>
                </c:pt>
                <c:pt idx="92">
                  <c:v>1.402555</c:v>
                </c:pt>
                <c:pt idx="93">
                  <c:v>1.4116825</c:v>
                </c:pt>
                <c:pt idx="94">
                  <c:v>1.4207375</c:v>
                </c:pt>
                <c:pt idx="95">
                  <c:v>1.42971</c:v>
                </c:pt>
                <c:pt idx="96">
                  <c:v>1.4385300000000001</c:v>
                </c:pt>
                <c:pt idx="97">
                  <c:v>1.44729</c:v>
                </c:pt>
                <c:pt idx="98">
                  <c:v>1.45604</c:v>
                </c:pt>
                <c:pt idx="99">
                  <c:v>1.4646975</c:v>
                </c:pt>
                <c:pt idx="100">
                  <c:v>1.4733000000000001</c:v>
                </c:pt>
                <c:pt idx="101">
                  <c:v>1.4818625000000001</c:v>
                </c:pt>
                <c:pt idx="102">
                  <c:v>1.4903825000000002</c:v>
                </c:pt>
                <c:pt idx="103">
                  <c:v>1.4988349999999999</c:v>
                </c:pt>
                <c:pt idx="104">
                  <c:v>1.5072775</c:v>
                </c:pt>
                <c:pt idx="105">
                  <c:v>1.5157175000000001</c:v>
                </c:pt>
                <c:pt idx="106">
                  <c:v>1.5240975000000001</c:v>
                </c:pt>
                <c:pt idx="107">
                  <c:v>1.5324325000000001</c:v>
                </c:pt>
                <c:pt idx="108">
                  <c:v>1.5407575</c:v>
                </c:pt>
                <c:pt idx="109">
                  <c:v>1.5490699999999999</c:v>
                </c:pt>
                <c:pt idx="110">
                  <c:v>1.5573575</c:v>
                </c:pt>
                <c:pt idx="111">
                  <c:v>1.5656050000000001</c:v>
                </c:pt>
                <c:pt idx="112">
                  <c:v>1.5738325000000002</c:v>
                </c:pt>
                <c:pt idx="113">
                  <c:v>1.5820675</c:v>
                </c:pt>
                <c:pt idx="114">
                  <c:v>1.590265</c:v>
                </c:pt>
                <c:pt idx="115">
                  <c:v>1.598455</c:v>
                </c:pt>
                <c:pt idx="116">
                  <c:v>1.6066150000000001</c:v>
                </c:pt>
                <c:pt idx="117">
                  <c:v>1.6147849999999999</c:v>
                </c:pt>
                <c:pt idx="118">
                  <c:v>1.6229324999999999</c:v>
                </c:pt>
                <c:pt idx="119">
                  <c:v>1.6310624999999999</c:v>
                </c:pt>
                <c:pt idx="120">
                  <c:v>1.6392</c:v>
                </c:pt>
                <c:pt idx="121">
                  <c:v>1.6473200000000001</c:v>
                </c:pt>
                <c:pt idx="122">
                  <c:v>1.65544</c:v>
                </c:pt>
                <c:pt idx="123">
                  <c:v>1.6635324999999999</c:v>
                </c:pt>
                <c:pt idx="124">
                  <c:v>1.6716374999999999</c:v>
                </c:pt>
                <c:pt idx="125">
                  <c:v>1.6797550000000001</c:v>
                </c:pt>
                <c:pt idx="126">
                  <c:v>1.6878625</c:v>
                </c:pt>
                <c:pt idx="127">
                  <c:v>1.6959599999999999</c:v>
                </c:pt>
                <c:pt idx="128">
                  <c:v>1.704035</c:v>
                </c:pt>
                <c:pt idx="129">
                  <c:v>1.712135</c:v>
                </c:pt>
                <c:pt idx="130">
                  <c:v>1.7202225000000002</c:v>
                </c:pt>
                <c:pt idx="131">
                  <c:v>1.7283074999999999</c:v>
                </c:pt>
                <c:pt idx="132">
                  <c:v>1.7364000000000002</c:v>
                </c:pt>
                <c:pt idx="133">
                  <c:v>1.7444999999999999</c:v>
                </c:pt>
                <c:pt idx="134">
                  <c:v>1.7525949999999999</c:v>
                </c:pt>
                <c:pt idx="135">
                  <c:v>1.7606799999999998</c:v>
                </c:pt>
                <c:pt idx="136">
                  <c:v>1.7687725000000001</c:v>
                </c:pt>
                <c:pt idx="137">
                  <c:v>1.7768875</c:v>
                </c:pt>
                <c:pt idx="138">
                  <c:v>1.784985</c:v>
                </c:pt>
                <c:pt idx="139">
                  <c:v>1.7930850000000003</c:v>
                </c:pt>
                <c:pt idx="140">
                  <c:v>1.8012050000000002</c:v>
                </c:pt>
                <c:pt idx="141">
                  <c:v>1.8093250000000001</c:v>
                </c:pt>
                <c:pt idx="142">
                  <c:v>1.8174399999999999</c:v>
                </c:pt>
                <c:pt idx="143">
                  <c:v>1.8255574999999999</c:v>
                </c:pt>
                <c:pt idx="144">
                  <c:v>1.8336924999999999</c:v>
                </c:pt>
                <c:pt idx="145">
                  <c:v>1.84182</c:v>
                </c:pt>
                <c:pt idx="146">
                  <c:v>1.8499475000000001</c:v>
                </c:pt>
                <c:pt idx="147">
                  <c:v>1.85809</c:v>
                </c:pt>
                <c:pt idx="148">
                  <c:v>1.8662450000000002</c:v>
                </c:pt>
                <c:pt idx="149">
                  <c:v>1.8743925000000001</c:v>
                </c:pt>
                <c:pt idx="150">
                  <c:v>1.8825524999999999</c:v>
                </c:pt>
                <c:pt idx="151">
                  <c:v>1.8907275000000001</c:v>
                </c:pt>
                <c:pt idx="152">
                  <c:v>1.8989075000000002</c:v>
                </c:pt>
                <c:pt idx="153">
                  <c:v>1.9070849999999999</c:v>
                </c:pt>
                <c:pt idx="154">
                  <c:v>1.9152800000000001</c:v>
                </c:pt>
                <c:pt idx="155">
                  <c:v>1.9234899999999999</c:v>
                </c:pt>
                <c:pt idx="156">
                  <c:v>1.9316924999999998</c:v>
                </c:pt>
                <c:pt idx="157">
                  <c:v>1.9399025000000001</c:v>
                </c:pt>
                <c:pt idx="158">
                  <c:v>1.9481325</c:v>
                </c:pt>
                <c:pt idx="159">
                  <c:v>1.9563774999999999</c:v>
                </c:pt>
                <c:pt idx="160">
                  <c:v>1.9646250000000001</c:v>
                </c:pt>
                <c:pt idx="161">
                  <c:v>1.9728824999999999</c:v>
                </c:pt>
                <c:pt idx="162">
                  <c:v>1.9811624999999999</c:v>
                </c:pt>
                <c:pt idx="163">
                  <c:v>1.989455</c:v>
                </c:pt>
                <c:pt idx="164">
                  <c:v>1.9977575000000001</c:v>
                </c:pt>
                <c:pt idx="165">
                  <c:v>2.0060725000000001</c:v>
                </c:pt>
                <c:pt idx="166">
                  <c:v>2.0144100000000003</c:v>
                </c:pt>
                <c:pt idx="167">
                  <c:v>2.0227525000000002</c:v>
                </c:pt>
                <c:pt idx="168">
                  <c:v>2.0311075000000001</c:v>
                </c:pt>
                <c:pt idx="169">
                  <c:v>2.0394824999999996</c:v>
                </c:pt>
                <c:pt idx="170">
                  <c:v>2.0478749999999999</c:v>
                </c:pt>
                <c:pt idx="171">
                  <c:v>2.0562724999999999</c:v>
                </c:pt>
                <c:pt idx="172">
                  <c:v>2.0646825</c:v>
                </c:pt>
                <c:pt idx="173">
                  <c:v>2.0731125000000001</c:v>
                </c:pt>
                <c:pt idx="174">
                  <c:v>2.0815524999999999</c:v>
                </c:pt>
                <c:pt idx="175">
                  <c:v>2.0900024999999998</c:v>
                </c:pt>
                <c:pt idx="176">
                  <c:v>2.0984674999999999</c:v>
                </c:pt>
                <c:pt idx="177">
                  <c:v>2.1069500000000003</c:v>
                </c:pt>
                <c:pt idx="178">
                  <c:v>2.11544</c:v>
                </c:pt>
                <c:pt idx="179">
                  <c:v>2.1239425000000001</c:v>
                </c:pt>
                <c:pt idx="180">
                  <c:v>2.1324624999999999</c:v>
                </c:pt>
                <c:pt idx="181">
                  <c:v>2.1409924999999999</c:v>
                </c:pt>
                <c:pt idx="182">
                  <c:v>2.1495299999999999</c:v>
                </c:pt>
                <c:pt idx="183">
                  <c:v>2.1580825000000003</c:v>
                </c:pt>
                <c:pt idx="184">
                  <c:v>2.1666525000000001</c:v>
                </c:pt>
                <c:pt idx="185">
                  <c:v>2.17523</c:v>
                </c:pt>
                <c:pt idx="186">
                  <c:v>2.1838099999999998</c:v>
                </c:pt>
                <c:pt idx="187">
                  <c:v>2.1924000000000001</c:v>
                </c:pt>
                <c:pt idx="188">
                  <c:v>2.2009975000000002</c:v>
                </c:pt>
                <c:pt idx="189">
                  <c:v>2.2096149999999999</c:v>
                </c:pt>
                <c:pt idx="190">
                  <c:v>2.2182650000000002</c:v>
                </c:pt>
                <c:pt idx="191">
                  <c:v>2.226925</c:v>
                </c:pt>
                <c:pt idx="192">
                  <c:v>2.2356000000000003</c:v>
                </c:pt>
                <c:pt idx="193">
                  <c:v>2.2443024999999999</c:v>
                </c:pt>
                <c:pt idx="194">
                  <c:v>2.2530399999999999</c:v>
                </c:pt>
                <c:pt idx="195">
                  <c:v>2.261825</c:v>
                </c:pt>
                <c:pt idx="196">
                  <c:v>2.2706474999999999</c:v>
                </c:pt>
                <c:pt idx="197">
                  <c:v>2.2794924999999999</c:v>
                </c:pt>
                <c:pt idx="198">
                  <c:v>2.2883549999999997</c:v>
                </c:pt>
                <c:pt idx="199">
                  <c:v>2.2972324999999998</c:v>
                </c:pt>
                <c:pt idx="200">
                  <c:v>2.30613</c:v>
                </c:pt>
                <c:pt idx="201">
                  <c:v>2.3150500000000003</c:v>
                </c:pt>
                <c:pt idx="202">
                  <c:v>2.323995</c:v>
                </c:pt>
                <c:pt idx="203">
                  <c:v>2.3329675000000001</c:v>
                </c:pt>
                <c:pt idx="204">
                  <c:v>2.3419724999999998</c:v>
                </c:pt>
                <c:pt idx="205">
                  <c:v>2.3510074999999997</c:v>
                </c:pt>
                <c:pt idx="206">
                  <c:v>2.3600775000000001</c:v>
                </c:pt>
                <c:pt idx="207">
                  <c:v>2.3691825</c:v>
                </c:pt>
                <c:pt idx="208">
                  <c:v>2.3783175000000001</c:v>
                </c:pt>
                <c:pt idx="209">
                  <c:v>2.3874849999999999</c:v>
                </c:pt>
                <c:pt idx="210">
                  <c:v>2.3966825000000003</c:v>
                </c:pt>
                <c:pt idx="211">
                  <c:v>2.4059174999999997</c:v>
                </c:pt>
                <c:pt idx="212">
                  <c:v>2.4151824999999998</c:v>
                </c:pt>
                <c:pt idx="213">
                  <c:v>2.4244775000000001</c:v>
                </c:pt>
                <c:pt idx="214">
                  <c:v>2.4338074999999999</c:v>
                </c:pt>
                <c:pt idx="215">
                  <c:v>2.4431700000000003</c:v>
                </c:pt>
                <c:pt idx="216">
                  <c:v>2.4525575000000002</c:v>
                </c:pt>
                <c:pt idx="217">
                  <c:v>2.4619675000000001</c:v>
                </c:pt>
                <c:pt idx="218">
                  <c:v>2.4714024999999999</c:v>
                </c:pt>
                <c:pt idx="219">
                  <c:v>2.4808650000000001</c:v>
                </c:pt>
                <c:pt idx="220">
                  <c:v>2.4903550000000001</c:v>
                </c:pt>
                <c:pt idx="221">
                  <c:v>2.4998775000000002</c:v>
                </c:pt>
                <c:pt idx="222">
                  <c:v>2.5094249999999998</c:v>
                </c:pt>
                <c:pt idx="223">
                  <c:v>2.5190250000000001</c:v>
                </c:pt>
                <c:pt idx="224">
                  <c:v>2.5286499999999998</c:v>
                </c:pt>
                <c:pt idx="225">
                  <c:v>2.5383</c:v>
                </c:pt>
                <c:pt idx="226">
                  <c:v>2.548</c:v>
                </c:pt>
                <c:pt idx="227">
                  <c:v>2.55775</c:v>
                </c:pt>
                <c:pt idx="228">
                  <c:v>2.5675249999999998</c:v>
                </c:pt>
                <c:pt idx="229">
                  <c:v>2.57735</c:v>
                </c:pt>
                <c:pt idx="230">
                  <c:v>2.5872250000000001</c:v>
                </c:pt>
                <c:pt idx="231">
                  <c:v>2.5971500000000001</c:v>
                </c:pt>
                <c:pt idx="232">
                  <c:v>2.6071</c:v>
                </c:pt>
                <c:pt idx="233">
                  <c:v>2.6170749999999998</c:v>
                </c:pt>
                <c:pt idx="234">
                  <c:v>2.6270249999999997</c:v>
                </c:pt>
                <c:pt idx="235">
                  <c:v>2.6369750000000001</c:v>
                </c:pt>
                <c:pt idx="236">
                  <c:v>2.6469499999999999</c:v>
                </c:pt>
                <c:pt idx="237">
                  <c:v>2.6568999999999998</c:v>
                </c:pt>
                <c:pt idx="238">
                  <c:v>2.6668500000000002</c:v>
                </c:pt>
                <c:pt idx="239">
                  <c:v>2.676825</c:v>
                </c:pt>
                <c:pt idx="240">
                  <c:v>2.6867749999999999</c:v>
                </c:pt>
                <c:pt idx="241">
                  <c:v>2.6967250000000003</c:v>
                </c:pt>
                <c:pt idx="242">
                  <c:v>2.7066750000000002</c:v>
                </c:pt>
                <c:pt idx="243">
                  <c:v>2.7166250000000001</c:v>
                </c:pt>
                <c:pt idx="244">
                  <c:v>2.726575</c:v>
                </c:pt>
                <c:pt idx="245">
                  <c:v>2.7365249999999999</c:v>
                </c:pt>
                <c:pt idx="246">
                  <c:v>2.7464749999999998</c:v>
                </c:pt>
                <c:pt idx="247">
                  <c:v>2.7564249999999997</c:v>
                </c:pt>
                <c:pt idx="248">
                  <c:v>2.7663500000000001</c:v>
                </c:pt>
                <c:pt idx="249">
                  <c:v>2.7763</c:v>
                </c:pt>
                <c:pt idx="250">
                  <c:v>2.786225</c:v>
                </c:pt>
                <c:pt idx="251">
                  <c:v>2.7961749999999999</c:v>
                </c:pt>
                <c:pt idx="252">
                  <c:v>2.8060999999999998</c:v>
                </c:pt>
                <c:pt idx="253">
                  <c:v>2.8160000000000003</c:v>
                </c:pt>
                <c:pt idx="254">
                  <c:v>2.8259249999999998</c:v>
                </c:pt>
                <c:pt idx="255">
                  <c:v>2.8358749999999997</c:v>
                </c:pt>
                <c:pt idx="256">
                  <c:v>2.8457750000000002</c:v>
                </c:pt>
                <c:pt idx="257">
                  <c:v>2.8556749999999997</c:v>
                </c:pt>
                <c:pt idx="258">
                  <c:v>2.8656000000000001</c:v>
                </c:pt>
                <c:pt idx="259">
                  <c:v>2.8754999999999997</c:v>
                </c:pt>
                <c:pt idx="260">
                  <c:v>2.8854000000000002</c:v>
                </c:pt>
                <c:pt idx="261">
                  <c:v>2.8952999999999998</c:v>
                </c:pt>
                <c:pt idx="262">
                  <c:v>2.9052250000000002</c:v>
                </c:pt>
                <c:pt idx="263">
                  <c:v>2.9151500000000001</c:v>
                </c:pt>
                <c:pt idx="264">
                  <c:v>2.9250750000000001</c:v>
                </c:pt>
                <c:pt idx="265">
                  <c:v>2.935025</c:v>
                </c:pt>
                <c:pt idx="266">
                  <c:v>2.9449999999999998</c:v>
                </c:pt>
                <c:pt idx="267">
                  <c:v>2.9550000000000001</c:v>
                </c:pt>
                <c:pt idx="268">
                  <c:v>2.9650249999999998</c:v>
                </c:pt>
                <c:pt idx="269">
                  <c:v>2.97505</c:v>
                </c:pt>
                <c:pt idx="270">
                  <c:v>2.9850249999999998</c:v>
                </c:pt>
                <c:pt idx="271">
                  <c:v>2.994875</c:v>
                </c:pt>
                <c:pt idx="272">
                  <c:v>3.0046750000000002</c:v>
                </c:pt>
                <c:pt idx="273">
                  <c:v>3.0144000000000002</c:v>
                </c:pt>
                <c:pt idx="274">
                  <c:v>3.0240749999999998</c:v>
                </c:pt>
                <c:pt idx="275">
                  <c:v>3.0337000000000001</c:v>
                </c:pt>
                <c:pt idx="276">
                  <c:v>3.0433749999999997</c:v>
                </c:pt>
                <c:pt idx="277">
                  <c:v>3.0529000000000002</c:v>
                </c:pt>
                <c:pt idx="278">
                  <c:v>3.0624500000000001</c:v>
                </c:pt>
                <c:pt idx="279">
                  <c:v>3.0720499999999999</c:v>
                </c:pt>
                <c:pt idx="280">
                  <c:v>3.0816249999999998</c:v>
                </c:pt>
                <c:pt idx="281">
                  <c:v>3.0911500000000003</c:v>
                </c:pt>
                <c:pt idx="282">
                  <c:v>3.1006999999999998</c:v>
                </c:pt>
                <c:pt idx="283">
                  <c:v>3.110325</c:v>
                </c:pt>
                <c:pt idx="284">
                  <c:v>3.1198999999999999</c:v>
                </c:pt>
                <c:pt idx="285">
                  <c:v>3.1295000000000002</c:v>
                </c:pt>
                <c:pt idx="286">
                  <c:v>3.1391250000000004</c:v>
                </c:pt>
                <c:pt idx="287">
                  <c:v>3.1488</c:v>
                </c:pt>
                <c:pt idx="288">
                  <c:v>3.1584500000000002</c:v>
                </c:pt>
                <c:pt idx="289">
                  <c:v>3.1681250000000003</c:v>
                </c:pt>
                <c:pt idx="290">
                  <c:v>3.1778500000000003</c:v>
                </c:pt>
                <c:pt idx="291">
                  <c:v>3.1875499999999999</c:v>
                </c:pt>
                <c:pt idx="292">
                  <c:v>3.1972499999999999</c:v>
                </c:pt>
                <c:pt idx="293">
                  <c:v>3.2068750000000001</c:v>
                </c:pt>
                <c:pt idx="294">
                  <c:v>3.216475</c:v>
                </c:pt>
                <c:pt idx="295">
                  <c:v>3.2260499999999999</c:v>
                </c:pt>
                <c:pt idx="296">
                  <c:v>3.2355750000000003</c:v>
                </c:pt>
                <c:pt idx="297">
                  <c:v>3.24505</c:v>
                </c:pt>
                <c:pt idx="298">
                  <c:v>3.2544999999999997</c:v>
                </c:pt>
                <c:pt idx="299">
                  <c:v>3.263925</c:v>
                </c:pt>
                <c:pt idx="300">
                  <c:v>3.2733499999999998</c:v>
                </c:pt>
                <c:pt idx="301">
                  <c:v>3.2827500000000001</c:v>
                </c:pt>
                <c:pt idx="302">
                  <c:v>3.2921499999999999</c:v>
                </c:pt>
                <c:pt idx="303">
                  <c:v>3.3015750000000001</c:v>
                </c:pt>
                <c:pt idx="304">
                  <c:v>3.3110500000000003</c:v>
                </c:pt>
                <c:pt idx="305">
                  <c:v>3.3205</c:v>
                </c:pt>
                <c:pt idx="306">
                  <c:v>3.3299750000000001</c:v>
                </c:pt>
                <c:pt idx="307">
                  <c:v>3.3394750000000002</c:v>
                </c:pt>
                <c:pt idx="308">
                  <c:v>3.3489</c:v>
                </c:pt>
                <c:pt idx="309">
                  <c:v>3.3583000000000003</c:v>
                </c:pt>
                <c:pt idx="310">
                  <c:v>3.3676749999999998</c:v>
                </c:pt>
                <c:pt idx="311">
                  <c:v>3.376925</c:v>
                </c:pt>
                <c:pt idx="312">
                  <c:v>3.3861750000000002</c:v>
                </c:pt>
                <c:pt idx="313">
                  <c:v>3.3953249999999997</c:v>
                </c:pt>
                <c:pt idx="314">
                  <c:v>3.4044249999999998</c:v>
                </c:pt>
                <c:pt idx="315">
                  <c:v>3.4134249999999997</c:v>
                </c:pt>
                <c:pt idx="316">
                  <c:v>3.4224249999999996</c:v>
                </c:pt>
                <c:pt idx="317">
                  <c:v>3.4313499999999997</c:v>
                </c:pt>
                <c:pt idx="318">
                  <c:v>3.4402250000000003</c:v>
                </c:pt>
                <c:pt idx="319">
                  <c:v>3.4490500000000002</c:v>
                </c:pt>
                <c:pt idx="320">
                  <c:v>3.4578499999999996</c:v>
                </c:pt>
                <c:pt idx="321">
                  <c:v>3.4666250000000001</c:v>
                </c:pt>
                <c:pt idx="322">
                  <c:v>3.4753750000000001</c:v>
                </c:pt>
                <c:pt idx="323">
                  <c:v>3.4840500000000003</c:v>
                </c:pt>
                <c:pt idx="324">
                  <c:v>3.492775</c:v>
                </c:pt>
                <c:pt idx="325">
                  <c:v>3.5014499999999997</c:v>
                </c:pt>
                <c:pt idx="326">
                  <c:v>3.5101249999999999</c:v>
                </c:pt>
                <c:pt idx="327">
                  <c:v>3.5187250000000003</c:v>
                </c:pt>
                <c:pt idx="328">
                  <c:v>3.5273750000000001</c:v>
                </c:pt>
                <c:pt idx="329">
                  <c:v>3.5359750000000001</c:v>
                </c:pt>
                <c:pt idx="330">
                  <c:v>3.5446</c:v>
                </c:pt>
                <c:pt idx="331">
                  <c:v>3.553175</c:v>
                </c:pt>
                <c:pt idx="332">
                  <c:v>3.5617749999999995</c:v>
                </c:pt>
                <c:pt idx="333">
                  <c:v>3.5703499999999999</c:v>
                </c:pt>
                <c:pt idx="334">
                  <c:v>3.5789500000000003</c:v>
                </c:pt>
                <c:pt idx="335">
                  <c:v>3.5875249999999999</c:v>
                </c:pt>
                <c:pt idx="336">
                  <c:v>3.5960749999999999</c:v>
                </c:pt>
                <c:pt idx="337">
                  <c:v>3.6046500000000004</c:v>
                </c:pt>
                <c:pt idx="338">
                  <c:v>3.6132249999999999</c:v>
                </c:pt>
                <c:pt idx="339">
                  <c:v>3.6217999999999999</c:v>
                </c:pt>
                <c:pt idx="340">
                  <c:v>3.6303750000000004</c:v>
                </c:pt>
                <c:pt idx="341">
                  <c:v>3.638925</c:v>
                </c:pt>
                <c:pt idx="342">
                  <c:v>3.6475249999999999</c:v>
                </c:pt>
                <c:pt idx="343">
                  <c:v>3.6561000000000003</c:v>
                </c:pt>
                <c:pt idx="344">
                  <c:v>3.6646749999999999</c:v>
                </c:pt>
                <c:pt idx="345">
                  <c:v>3.6732500000000003</c:v>
                </c:pt>
                <c:pt idx="346">
                  <c:v>3.6818499999999998</c:v>
                </c:pt>
                <c:pt idx="347">
                  <c:v>3.6904249999999998</c:v>
                </c:pt>
                <c:pt idx="348">
                  <c:v>3.6990500000000002</c:v>
                </c:pt>
                <c:pt idx="349">
                  <c:v>3.7076499999999997</c:v>
                </c:pt>
                <c:pt idx="350">
                  <c:v>3.716275</c:v>
                </c:pt>
                <c:pt idx="351">
                  <c:v>3.7248999999999999</c:v>
                </c:pt>
                <c:pt idx="352">
                  <c:v>3.7336</c:v>
                </c:pt>
                <c:pt idx="353">
                  <c:v>3.742375</c:v>
                </c:pt>
                <c:pt idx="354">
                  <c:v>3.7512249999999998</c:v>
                </c:pt>
                <c:pt idx="355">
                  <c:v>3.7601750000000003</c:v>
                </c:pt>
                <c:pt idx="356">
                  <c:v>3.7692249999999996</c:v>
                </c:pt>
                <c:pt idx="357">
                  <c:v>3.7783499999999997</c:v>
                </c:pt>
                <c:pt idx="358">
                  <c:v>3.7874499999999998</c:v>
                </c:pt>
                <c:pt idx="359">
                  <c:v>3.7965</c:v>
                </c:pt>
                <c:pt idx="360">
                  <c:v>3.8055249999999998</c:v>
                </c:pt>
                <c:pt idx="361">
                  <c:v>3.8144749999999998</c:v>
                </c:pt>
                <c:pt idx="362">
                  <c:v>3.8233999999999999</c:v>
                </c:pt>
                <c:pt idx="363">
                  <c:v>3.8323000000000005</c:v>
                </c:pt>
                <c:pt idx="364">
                  <c:v>3.8412250000000001</c:v>
                </c:pt>
                <c:pt idx="365">
                  <c:v>3.8500999999999999</c:v>
                </c:pt>
                <c:pt idx="366">
                  <c:v>3.8589249999999997</c:v>
                </c:pt>
                <c:pt idx="367">
                  <c:v>3.8677000000000001</c:v>
                </c:pt>
                <c:pt idx="368">
                  <c:v>3.8764750000000001</c:v>
                </c:pt>
                <c:pt idx="369">
                  <c:v>3.8852249999999997</c:v>
                </c:pt>
                <c:pt idx="370">
                  <c:v>3.8939500000000002</c:v>
                </c:pt>
                <c:pt idx="371">
                  <c:v>3.9026749999999999</c:v>
                </c:pt>
                <c:pt idx="372">
                  <c:v>3.9114000000000004</c:v>
                </c:pt>
                <c:pt idx="373">
                  <c:v>3.92015</c:v>
                </c:pt>
                <c:pt idx="374">
                  <c:v>3.9288999999999996</c:v>
                </c:pt>
                <c:pt idx="375">
                  <c:v>3.937675</c:v>
                </c:pt>
                <c:pt idx="376">
                  <c:v>3.9464999999999999</c:v>
                </c:pt>
                <c:pt idx="377">
                  <c:v>3.9553249999999998</c:v>
                </c:pt>
                <c:pt idx="378">
                  <c:v>3.9641750000000004</c:v>
                </c:pt>
                <c:pt idx="379">
                  <c:v>3.9730750000000001</c:v>
                </c:pt>
                <c:pt idx="380">
                  <c:v>3.9820000000000002</c:v>
                </c:pt>
                <c:pt idx="381">
                  <c:v>3.9909500000000002</c:v>
                </c:pt>
                <c:pt idx="382">
                  <c:v>3.9999250000000002</c:v>
                </c:pt>
                <c:pt idx="383">
                  <c:v>4.0089249999999996</c:v>
                </c:pt>
                <c:pt idx="384">
                  <c:v>4.017925</c:v>
                </c:pt>
                <c:pt idx="385">
                  <c:v>4.0269750000000002</c:v>
                </c:pt>
                <c:pt idx="386">
                  <c:v>4.0360500000000004</c:v>
                </c:pt>
                <c:pt idx="387">
                  <c:v>4.0451500000000005</c:v>
                </c:pt>
                <c:pt idx="388">
                  <c:v>4.0543000000000005</c:v>
                </c:pt>
                <c:pt idx="389">
                  <c:v>4.0634999999999994</c:v>
                </c:pt>
                <c:pt idx="390">
                  <c:v>4.0727500000000001</c:v>
                </c:pt>
                <c:pt idx="391">
                  <c:v>4.0820500000000006</c:v>
                </c:pt>
                <c:pt idx="392">
                  <c:v>4.0913750000000002</c:v>
                </c:pt>
                <c:pt idx="393">
                  <c:v>4.1007750000000005</c:v>
                </c:pt>
                <c:pt idx="394">
                  <c:v>4.1102249999999998</c:v>
                </c:pt>
                <c:pt idx="395">
                  <c:v>4.1197499999999998</c:v>
                </c:pt>
                <c:pt idx="396">
                  <c:v>4.1293000000000006</c:v>
                </c:pt>
                <c:pt idx="397">
                  <c:v>4.1388750000000005</c:v>
                </c:pt>
                <c:pt idx="398">
                  <c:v>4.1485250000000002</c:v>
                </c:pt>
                <c:pt idx="399">
                  <c:v>4.1581999999999999</c:v>
                </c:pt>
                <c:pt idx="400">
                  <c:v>4.1679250000000003</c:v>
                </c:pt>
                <c:pt idx="401">
                  <c:v>4.1776999999999997</c:v>
                </c:pt>
                <c:pt idx="402">
                  <c:v>4.1875249999999999</c:v>
                </c:pt>
                <c:pt idx="403">
                  <c:v>4.1974</c:v>
                </c:pt>
                <c:pt idx="404">
                  <c:v>4.2073499999999999</c:v>
                </c:pt>
                <c:pt idx="405">
                  <c:v>4.2173500000000006</c:v>
                </c:pt>
                <c:pt idx="406">
                  <c:v>4.2274000000000003</c:v>
                </c:pt>
                <c:pt idx="407">
                  <c:v>4.2375000000000007</c:v>
                </c:pt>
                <c:pt idx="408">
                  <c:v>4.2476750000000001</c:v>
                </c:pt>
                <c:pt idx="409">
                  <c:v>4.2578750000000003</c:v>
                </c:pt>
                <c:pt idx="410">
                  <c:v>4.2680500000000006</c:v>
                </c:pt>
                <c:pt idx="411">
                  <c:v>4.2782999999999998</c:v>
                </c:pt>
                <c:pt idx="412">
                  <c:v>4.2885249999999999</c:v>
                </c:pt>
                <c:pt idx="413">
                  <c:v>4.2988</c:v>
                </c:pt>
                <c:pt idx="414">
                  <c:v>4.309075</c:v>
                </c:pt>
                <c:pt idx="415">
                  <c:v>4.31935</c:v>
                </c:pt>
                <c:pt idx="416">
                  <c:v>4.3296749999999999</c:v>
                </c:pt>
                <c:pt idx="417">
                  <c:v>4.34</c:v>
                </c:pt>
                <c:pt idx="418">
                  <c:v>4.3503499999999997</c:v>
                </c:pt>
                <c:pt idx="419">
                  <c:v>4.3607250000000004</c:v>
                </c:pt>
                <c:pt idx="420">
                  <c:v>4.3711000000000002</c:v>
                </c:pt>
                <c:pt idx="421">
                  <c:v>4.3815249999999999</c:v>
                </c:pt>
                <c:pt idx="422">
                  <c:v>4.3919499999999996</c:v>
                </c:pt>
                <c:pt idx="423">
                  <c:v>4.4024000000000001</c:v>
                </c:pt>
                <c:pt idx="424">
                  <c:v>4.4128750000000005</c:v>
                </c:pt>
                <c:pt idx="425">
                  <c:v>4.4233500000000001</c:v>
                </c:pt>
                <c:pt idx="426">
                  <c:v>4.4338500000000005</c:v>
                </c:pt>
                <c:pt idx="427">
                  <c:v>4.4443999999999999</c:v>
                </c:pt>
                <c:pt idx="428">
                  <c:v>4.4549500000000002</c:v>
                </c:pt>
                <c:pt idx="429">
                  <c:v>4.4655250000000004</c:v>
                </c:pt>
                <c:pt idx="430">
                  <c:v>4.4761250000000006</c:v>
                </c:pt>
                <c:pt idx="431">
                  <c:v>4.4867249999999999</c:v>
                </c:pt>
                <c:pt idx="432">
                  <c:v>4.4973749999999999</c:v>
                </c:pt>
                <c:pt idx="433">
                  <c:v>4.508</c:v>
                </c:pt>
                <c:pt idx="434">
                  <c:v>4.5185999999999993</c:v>
                </c:pt>
                <c:pt idx="435">
                  <c:v>4.5291749999999995</c:v>
                </c:pt>
                <c:pt idx="436">
                  <c:v>4.5397249999999998</c:v>
                </c:pt>
                <c:pt idx="437">
                  <c:v>4.5502500000000001</c:v>
                </c:pt>
                <c:pt idx="438">
                  <c:v>4.5607750000000005</c:v>
                </c:pt>
                <c:pt idx="439">
                  <c:v>4.571275</c:v>
                </c:pt>
                <c:pt idx="440">
                  <c:v>4.5817499999999995</c:v>
                </c:pt>
                <c:pt idx="441">
                  <c:v>4.592225</c:v>
                </c:pt>
                <c:pt idx="442">
                  <c:v>4.6026999999999996</c:v>
                </c:pt>
                <c:pt idx="443">
                  <c:v>4.6131500000000001</c:v>
                </c:pt>
                <c:pt idx="444">
                  <c:v>4.6235999999999997</c:v>
                </c:pt>
                <c:pt idx="445">
                  <c:v>4.6340250000000003</c:v>
                </c:pt>
                <c:pt idx="446">
                  <c:v>4.64445</c:v>
                </c:pt>
                <c:pt idx="447">
                  <c:v>4.6548749999999997</c:v>
                </c:pt>
                <c:pt idx="448">
                  <c:v>4.6653000000000002</c:v>
                </c:pt>
                <c:pt idx="449">
                  <c:v>4.6757</c:v>
                </c:pt>
                <c:pt idx="450">
                  <c:v>4.6861249999999997</c:v>
                </c:pt>
                <c:pt idx="451">
                  <c:v>4.6965250000000003</c:v>
                </c:pt>
                <c:pt idx="452">
                  <c:v>4.70695</c:v>
                </c:pt>
                <c:pt idx="453">
                  <c:v>4.7173499999999997</c:v>
                </c:pt>
                <c:pt idx="454">
                  <c:v>4.7277750000000003</c:v>
                </c:pt>
                <c:pt idx="455">
                  <c:v>4.738175</c:v>
                </c:pt>
                <c:pt idx="456">
                  <c:v>4.7485749999999998</c:v>
                </c:pt>
                <c:pt idx="457">
                  <c:v>4.7589750000000004</c:v>
                </c:pt>
                <c:pt idx="458">
                  <c:v>4.7694000000000001</c:v>
                </c:pt>
                <c:pt idx="459">
                  <c:v>4.7797999999999998</c:v>
                </c:pt>
                <c:pt idx="460">
                  <c:v>4.7902000000000005</c:v>
                </c:pt>
                <c:pt idx="461">
                  <c:v>4.8006250000000001</c:v>
                </c:pt>
                <c:pt idx="462">
                  <c:v>4.8110499999999998</c:v>
                </c:pt>
                <c:pt idx="463">
                  <c:v>4.8214750000000004</c:v>
                </c:pt>
                <c:pt idx="464">
                  <c:v>4.8319000000000001</c:v>
                </c:pt>
                <c:pt idx="465">
                  <c:v>4.8423499999999997</c:v>
                </c:pt>
                <c:pt idx="466">
                  <c:v>4.8528000000000002</c:v>
                </c:pt>
                <c:pt idx="467">
                  <c:v>4.8632499999999999</c:v>
                </c:pt>
                <c:pt idx="468">
                  <c:v>4.8737250000000003</c:v>
                </c:pt>
                <c:pt idx="469">
                  <c:v>4.8842000000000008</c:v>
                </c:pt>
                <c:pt idx="470">
                  <c:v>4.8946999999999994</c:v>
                </c:pt>
                <c:pt idx="471">
                  <c:v>4.9051999999999998</c:v>
                </c:pt>
                <c:pt idx="472">
                  <c:v>4.9157250000000001</c:v>
                </c:pt>
                <c:pt idx="473">
                  <c:v>4.9262500000000005</c:v>
                </c:pt>
                <c:pt idx="474">
                  <c:v>4.9367999999999999</c:v>
                </c:pt>
                <c:pt idx="475">
                  <c:v>4.9473750000000001</c:v>
                </c:pt>
                <c:pt idx="476">
                  <c:v>4.9579500000000003</c:v>
                </c:pt>
                <c:pt idx="477">
                  <c:v>4.9685500000000005</c:v>
                </c:pt>
                <c:pt idx="478">
                  <c:v>4.9791750000000006</c:v>
                </c:pt>
                <c:pt idx="479">
                  <c:v>4.9898249999999997</c:v>
                </c:pt>
                <c:pt idx="480">
                  <c:v>5.0004749999999998</c:v>
                </c:pt>
                <c:pt idx="481">
                  <c:v>5.0111500000000007</c:v>
                </c:pt>
                <c:pt idx="482">
                  <c:v>5.0218499999999997</c:v>
                </c:pt>
                <c:pt idx="483">
                  <c:v>5.0325750000000005</c:v>
                </c:pt>
                <c:pt idx="484">
                  <c:v>5.0432999999999995</c:v>
                </c:pt>
                <c:pt idx="485">
                  <c:v>5.0540500000000002</c:v>
                </c:pt>
                <c:pt idx="486">
                  <c:v>5.0648499999999999</c:v>
                </c:pt>
                <c:pt idx="487">
                  <c:v>5.0756500000000004</c:v>
                </c:pt>
                <c:pt idx="488">
                  <c:v>5.0864750000000001</c:v>
                </c:pt>
                <c:pt idx="489">
                  <c:v>5.0973249999999997</c:v>
                </c:pt>
                <c:pt idx="490">
                  <c:v>5.1081750000000001</c:v>
                </c:pt>
                <c:pt idx="491">
                  <c:v>5.1190749999999996</c:v>
                </c:pt>
                <c:pt idx="492">
                  <c:v>5.13</c:v>
                </c:pt>
                <c:pt idx="493">
                  <c:v>5.1409249999999993</c:v>
                </c:pt>
                <c:pt idx="494">
                  <c:v>5.1519000000000004</c:v>
                </c:pt>
                <c:pt idx="495">
                  <c:v>5.1628749999999997</c:v>
                </c:pt>
                <c:pt idx="496">
                  <c:v>5.1738999999999997</c:v>
                </c:pt>
                <c:pt idx="497">
                  <c:v>5.1849249999999998</c:v>
                </c:pt>
                <c:pt idx="498">
                  <c:v>5.1959999999999997</c:v>
                </c:pt>
                <c:pt idx="499">
                  <c:v>5.2070749999999997</c:v>
                </c:pt>
                <c:pt idx="500">
                  <c:v>5.2181999999999995</c:v>
                </c:pt>
                <c:pt idx="501">
                  <c:v>5.2293500000000002</c:v>
                </c:pt>
                <c:pt idx="502">
                  <c:v>5.2404999999999999</c:v>
                </c:pt>
                <c:pt idx="503">
                  <c:v>5.2517000000000005</c:v>
                </c:pt>
                <c:pt idx="504">
                  <c:v>5.2629000000000001</c:v>
                </c:pt>
                <c:pt idx="505">
                  <c:v>5.2741499999999997</c:v>
                </c:pt>
                <c:pt idx="506">
                  <c:v>5.285425</c:v>
                </c:pt>
                <c:pt idx="507">
                  <c:v>5.2967250000000003</c:v>
                </c:pt>
                <c:pt idx="508">
                  <c:v>5.3080500000000006</c:v>
                </c:pt>
                <c:pt idx="509">
                  <c:v>5.3194249999999998</c:v>
                </c:pt>
                <c:pt idx="510">
                  <c:v>5.3308</c:v>
                </c:pt>
                <c:pt idx="511">
                  <c:v>5.342225</c:v>
                </c:pt>
                <c:pt idx="512">
                  <c:v>5.35365</c:v>
                </c:pt>
                <c:pt idx="513">
                  <c:v>5.3651249999999999</c:v>
                </c:pt>
                <c:pt idx="514">
                  <c:v>5.3766249999999998</c:v>
                </c:pt>
                <c:pt idx="515">
                  <c:v>5.3881749999999995</c:v>
                </c:pt>
                <c:pt idx="516">
                  <c:v>5.3997250000000001</c:v>
                </c:pt>
                <c:pt idx="517">
                  <c:v>5.4113249999999997</c:v>
                </c:pt>
                <c:pt idx="518">
                  <c:v>5.4229750000000001</c:v>
                </c:pt>
                <c:pt idx="519">
                  <c:v>5.4346249999999996</c:v>
                </c:pt>
                <c:pt idx="520">
                  <c:v>5.4463249999999999</c:v>
                </c:pt>
                <c:pt idx="521">
                  <c:v>5.4580500000000001</c:v>
                </c:pt>
                <c:pt idx="522">
                  <c:v>5.4698249999999993</c:v>
                </c:pt>
                <c:pt idx="523">
                  <c:v>5.4816249999999993</c:v>
                </c:pt>
                <c:pt idx="524">
                  <c:v>5.4934499999999993</c:v>
                </c:pt>
                <c:pt idx="525">
                  <c:v>5.505325</c:v>
                </c:pt>
                <c:pt idx="526">
                  <c:v>5.5172499999999998</c:v>
                </c:pt>
                <c:pt idx="527">
                  <c:v>5.5292000000000003</c:v>
                </c:pt>
                <c:pt idx="528">
                  <c:v>5.5411999999999999</c:v>
                </c:pt>
                <c:pt idx="529">
                  <c:v>5.5532249999999994</c:v>
                </c:pt>
                <c:pt idx="530">
                  <c:v>5.5652749999999997</c:v>
                </c:pt>
                <c:pt idx="531">
                  <c:v>5.5773999999999999</c:v>
                </c:pt>
                <c:pt idx="532">
                  <c:v>5.5895250000000001</c:v>
                </c:pt>
                <c:pt idx="533">
                  <c:v>5.6016749999999993</c:v>
                </c:pt>
                <c:pt idx="534">
                  <c:v>5.6138500000000002</c:v>
                </c:pt>
                <c:pt idx="535">
                  <c:v>5.6260500000000002</c:v>
                </c:pt>
                <c:pt idx="536">
                  <c:v>5.6382750000000001</c:v>
                </c:pt>
                <c:pt idx="537">
                  <c:v>5.650525</c:v>
                </c:pt>
                <c:pt idx="538">
                  <c:v>5.6627999999999998</c:v>
                </c:pt>
                <c:pt idx="539">
                  <c:v>5.6751000000000005</c:v>
                </c:pt>
                <c:pt idx="540">
                  <c:v>5.6874250000000002</c:v>
                </c:pt>
                <c:pt idx="541">
                  <c:v>5.6997999999999998</c:v>
                </c:pt>
                <c:pt idx="542">
                  <c:v>5.7122000000000002</c:v>
                </c:pt>
                <c:pt idx="543">
                  <c:v>5.7246249999999996</c:v>
                </c:pt>
                <c:pt idx="544">
                  <c:v>5.7370749999999999</c:v>
                </c:pt>
                <c:pt idx="545">
                  <c:v>5.7495750000000001</c:v>
                </c:pt>
                <c:pt idx="546">
                  <c:v>5.7621000000000002</c:v>
                </c:pt>
                <c:pt idx="547">
                  <c:v>5.7746500000000003</c:v>
                </c:pt>
                <c:pt idx="548">
                  <c:v>5.7872500000000002</c:v>
                </c:pt>
                <c:pt idx="549">
                  <c:v>5.7998750000000001</c:v>
                </c:pt>
                <c:pt idx="550">
                  <c:v>5.8125249999999999</c:v>
                </c:pt>
                <c:pt idx="551">
                  <c:v>5.8252249999999997</c:v>
                </c:pt>
                <c:pt idx="552">
                  <c:v>5.8379500000000002</c:v>
                </c:pt>
                <c:pt idx="553">
                  <c:v>5.8507000000000007</c:v>
                </c:pt>
                <c:pt idx="554">
                  <c:v>5.8635000000000002</c:v>
                </c:pt>
                <c:pt idx="555">
                  <c:v>5.8763250000000005</c:v>
                </c:pt>
                <c:pt idx="556">
                  <c:v>5.8891249999999999</c:v>
                </c:pt>
                <c:pt idx="557">
                  <c:v>5.9019250000000003</c:v>
                </c:pt>
                <c:pt idx="558">
                  <c:v>5.9146999999999998</c:v>
                </c:pt>
                <c:pt idx="559">
                  <c:v>5.9274750000000003</c:v>
                </c:pt>
                <c:pt idx="560">
                  <c:v>5.9402499999999998</c:v>
                </c:pt>
                <c:pt idx="561">
                  <c:v>5.9529750000000003</c:v>
                </c:pt>
                <c:pt idx="562">
                  <c:v>5.9657249999999999</c:v>
                </c:pt>
                <c:pt idx="563">
                  <c:v>5.9784499999999996</c:v>
                </c:pt>
                <c:pt idx="564">
                  <c:v>5.9911750000000001</c:v>
                </c:pt>
                <c:pt idx="565">
                  <c:v>6.0038999999999998</c:v>
                </c:pt>
                <c:pt idx="566">
                  <c:v>6.0165999999999995</c:v>
                </c:pt>
                <c:pt idx="567">
                  <c:v>6.0293000000000001</c:v>
                </c:pt>
                <c:pt idx="568">
                  <c:v>6.0419749999999999</c:v>
                </c:pt>
                <c:pt idx="569">
                  <c:v>6.0546500000000005</c:v>
                </c:pt>
                <c:pt idx="570">
                  <c:v>6.0672999999999995</c:v>
                </c:pt>
                <c:pt idx="571">
                  <c:v>6.0799750000000001</c:v>
                </c:pt>
                <c:pt idx="572">
                  <c:v>6.0926</c:v>
                </c:pt>
                <c:pt idx="573">
                  <c:v>6.1052499999999998</c:v>
                </c:pt>
                <c:pt idx="574">
                  <c:v>6.1178999999999997</c:v>
                </c:pt>
                <c:pt idx="575">
                  <c:v>6.1305499999999995</c:v>
                </c:pt>
                <c:pt idx="576">
                  <c:v>6.1432000000000002</c:v>
                </c:pt>
                <c:pt idx="577">
                  <c:v>6.15585</c:v>
                </c:pt>
                <c:pt idx="578">
                  <c:v>6.1685249999999998</c:v>
                </c:pt>
                <c:pt idx="579">
                  <c:v>6.1811749999999996</c:v>
                </c:pt>
                <c:pt idx="580">
                  <c:v>6.1938250000000004</c:v>
                </c:pt>
                <c:pt idx="581">
                  <c:v>6.2064500000000002</c:v>
                </c:pt>
                <c:pt idx="582">
                  <c:v>6.2190500000000002</c:v>
                </c:pt>
                <c:pt idx="583">
                  <c:v>6.2316500000000001</c:v>
                </c:pt>
                <c:pt idx="584">
                  <c:v>6.2442250000000001</c:v>
                </c:pt>
                <c:pt idx="585">
                  <c:v>6.2568000000000001</c:v>
                </c:pt>
                <c:pt idx="586">
                  <c:v>6.2694000000000001</c:v>
                </c:pt>
                <c:pt idx="587">
                  <c:v>6.2819749999999992</c:v>
                </c:pt>
                <c:pt idx="588">
                  <c:v>6.2945749999999991</c:v>
                </c:pt>
                <c:pt idx="589">
                  <c:v>6.30715</c:v>
                </c:pt>
                <c:pt idx="590">
                  <c:v>6.3197749999999999</c:v>
                </c:pt>
                <c:pt idx="591">
                  <c:v>6.3323749999999999</c:v>
                </c:pt>
                <c:pt idx="592">
                  <c:v>6.3450000000000006</c:v>
                </c:pt>
                <c:pt idx="593">
                  <c:v>6.3576250000000005</c:v>
                </c:pt>
                <c:pt idx="594">
                  <c:v>6.3702750000000004</c:v>
                </c:pt>
                <c:pt idx="595">
                  <c:v>6.3829500000000001</c:v>
                </c:pt>
                <c:pt idx="596">
                  <c:v>6.3956</c:v>
                </c:pt>
                <c:pt idx="597">
                  <c:v>6.4082499999999998</c:v>
                </c:pt>
                <c:pt idx="598">
                  <c:v>6.4209000000000005</c:v>
                </c:pt>
                <c:pt idx="599">
                  <c:v>6.4335500000000003</c:v>
                </c:pt>
                <c:pt idx="600">
                  <c:v>6.4462000000000002</c:v>
                </c:pt>
                <c:pt idx="601">
                  <c:v>6.4588499999999991</c:v>
                </c:pt>
                <c:pt idx="602">
                  <c:v>6.4715249999999997</c:v>
                </c:pt>
                <c:pt idx="603">
                  <c:v>6.4841750000000005</c:v>
                </c:pt>
                <c:pt idx="604">
                  <c:v>6.4968750000000002</c:v>
                </c:pt>
                <c:pt idx="605">
                  <c:v>6.509574999999999</c:v>
                </c:pt>
                <c:pt idx="606">
                  <c:v>6.5223000000000004</c:v>
                </c:pt>
                <c:pt idx="607">
                  <c:v>6.5350500000000009</c:v>
                </c:pt>
                <c:pt idx="608">
                  <c:v>6.5478499999999995</c:v>
                </c:pt>
                <c:pt idx="609">
                  <c:v>6.5606750000000007</c:v>
                </c:pt>
                <c:pt idx="610">
                  <c:v>6.5735000000000001</c:v>
                </c:pt>
                <c:pt idx="611">
                  <c:v>6.5863750000000003</c:v>
                </c:pt>
                <c:pt idx="612">
                  <c:v>6.5992999999999995</c:v>
                </c:pt>
                <c:pt idx="613">
                  <c:v>6.6122249999999996</c:v>
                </c:pt>
                <c:pt idx="614">
                  <c:v>6.6252000000000004</c:v>
                </c:pt>
                <c:pt idx="615">
                  <c:v>6.6381750000000004</c:v>
                </c:pt>
                <c:pt idx="616">
                  <c:v>6.6512000000000002</c:v>
                </c:pt>
                <c:pt idx="617">
                  <c:v>6.6642499999999991</c:v>
                </c:pt>
                <c:pt idx="618">
                  <c:v>6.6773499999999997</c:v>
                </c:pt>
                <c:pt idx="619">
                  <c:v>6.6904500000000002</c:v>
                </c:pt>
                <c:pt idx="620">
                  <c:v>6.7036250000000006</c:v>
                </c:pt>
                <c:pt idx="621">
                  <c:v>6.7168500000000009</c:v>
                </c:pt>
                <c:pt idx="622">
                  <c:v>6.730125000000001</c:v>
                </c:pt>
                <c:pt idx="623">
                  <c:v>6.7434250000000002</c:v>
                </c:pt>
                <c:pt idx="624">
                  <c:v>6.7567249999999994</c:v>
                </c:pt>
                <c:pt idx="625">
                  <c:v>6.7699750000000005</c:v>
                </c:pt>
                <c:pt idx="626">
                  <c:v>6.7832249999999998</c:v>
                </c:pt>
                <c:pt idx="627">
                  <c:v>6.7964500000000001</c:v>
                </c:pt>
                <c:pt idx="628">
                  <c:v>6.8096500000000004</c:v>
                </c:pt>
                <c:pt idx="629">
                  <c:v>6.8228250000000008</c:v>
                </c:pt>
                <c:pt idx="630">
                  <c:v>6.8360249999999994</c:v>
                </c:pt>
                <c:pt idx="631">
                  <c:v>6.8491999999999997</c:v>
                </c:pt>
                <c:pt idx="632">
                  <c:v>6.8623750000000001</c:v>
                </c:pt>
                <c:pt idx="633">
                  <c:v>6.8755499999999996</c:v>
                </c:pt>
                <c:pt idx="634">
                  <c:v>6.8887500000000008</c:v>
                </c:pt>
                <c:pt idx="635">
                  <c:v>6.9019250000000003</c:v>
                </c:pt>
                <c:pt idx="636">
                  <c:v>6.9151500000000006</c:v>
                </c:pt>
                <c:pt idx="637">
                  <c:v>6.92835</c:v>
                </c:pt>
                <c:pt idx="638">
                  <c:v>6.9416000000000002</c:v>
                </c:pt>
                <c:pt idx="639">
                  <c:v>6.9548499999999995</c:v>
                </c:pt>
                <c:pt idx="640">
                  <c:v>6.9681249999999997</c:v>
                </c:pt>
                <c:pt idx="641">
                  <c:v>6.9813499999999999</c:v>
                </c:pt>
                <c:pt idx="642">
                  <c:v>6.9945250000000003</c:v>
                </c:pt>
                <c:pt idx="643">
                  <c:v>7.0076250000000009</c:v>
                </c:pt>
                <c:pt idx="644">
                  <c:v>7.0206000000000008</c:v>
                </c:pt>
                <c:pt idx="645">
                  <c:v>7.033525</c:v>
                </c:pt>
                <c:pt idx="646">
                  <c:v>7.0463250000000004</c:v>
                </c:pt>
                <c:pt idx="647">
                  <c:v>7.0589750000000002</c:v>
                </c:pt>
                <c:pt idx="648">
                  <c:v>7.0716249999999992</c:v>
                </c:pt>
                <c:pt idx="649">
                  <c:v>7.0841249999999993</c:v>
                </c:pt>
                <c:pt idx="650">
                  <c:v>7.0966000000000005</c:v>
                </c:pt>
                <c:pt idx="651">
                  <c:v>7.109</c:v>
                </c:pt>
                <c:pt idx="652">
                  <c:v>7.1212750000000007</c:v>
                </c:pt>
                <c:pt idx="653">
                  <c:v>7.1335750000000004</c:v>
                </c:pt>
                <c:pt idx="654">
                  <c:v>7.1457000000000006</c:v>
                </c:pt>
                <c:pt idx="655">
                  <c:v>7.1578500000000007</c:v>
                </c:pt>
                <c:pt idx="656">
                  <c:v>7.1699750000000009</c:v>
                </c:pt>
                <c:pt idx="657">
                  <c:v>7.1820250000000003</c:v>
                </c:pt>
                <c:pt idx="658">
                  <c:v>7.1940500000000007</c:v>
                </c:pt>
                <c:pt idx="659">
                  <c:v>7.2059999999999995</c:v>
                </c:pt>
                <c:pt idx="660">
                  <c:v>7.2179999999999991</c:v>
                </c:pt>
                <c:pt idx="661">
                  <c:v>7.2299749999999996</c:v>
                </c:pt>
                <c:pt idx="662">
                  <c:v>7.2418999999999993</c:v>
                </c:pt>
                <c:pt idx="663">
                  <c:v>7.2539000000000007</c:v>
                </c:pt>
                <c:pt idx="664">
                  <c:v>7.2658749999999994</c:v>
                </c:pt>
                <c:pt idx="665">
                  <c:v>7.2778499999999999</c:v>
                </c:pt>
                <c:pt idx="666">
                  <c:v>7.2898000000000005</c:v>
                </c:pt>
                <c:pt idx="667">
                  <c:v>7.3018000000000001</c:v>
                </c:pt>
                <c:pt idx="668">
                  <c:v>7.3137499999999998</c:v>
                </c:pt>
                <c:pt idx="669">
                  <c:v>7.3256500000000004</c:v>
                </c:pt>
                <c:pt idx="670">
                  <c:v>7.3375750000000002</c:v>
                </c:pt>
                <c:pt idx="671">
                  <c:v>7.349475</c:v>
                </c:pt>
                <c:pt idx="672">
                  <c:v>7.3613999999999997</c:v>
                </c:pt>
                <c:pt idx="673">
                  <c:v>7.3733499999999994</c:v>
                </c:pt>
                <c:pt idx="674">
                  <c:v>7.3852749999999991</c:v>
                </c:pt>
                <c:pt idx="675">
                  <c:v>7.397125</c:v>
                </c:pt>
                <c:pt idx="676">
                  <c:v>7.4089749999999999</c:v>
                </c:pt>
                <c:pt idx="677">
                  <c:v>7.4207749999999999</c:v>
                </c:pt>
                <c:pt idx="678">
                  <c:v>7.4325249999999992</c:v>
                </c:pt>
                <c:pt idx="679">
                  <c:v>7.4442750000000002</c:v>
                </c:pt>
                <c:pt idx="680">
                  <c:v>7.4559499999999996</c:v>
                </c:pt>
                <c:pt idx="681">
                  <c:v>7.4676000000000009</c:v>
                </c:pt>
                <c:pt idx="682">
                  <c:v>7.4791750000000006</c:v>
                </c:pt>
                <c:pt idx="683">
                  <c:v>7.4907000000000004</c:v>
                </c:pt>
                <c:pt idx="684">
                  <c:v>7.5023000000000009</c:v>
                </c:pt>
                <c:pt idx="685">
                  <c:v>7.5138250000000006</c:v>
                </c:pt>
                <c:pt idx="686">
                  <c:v>7.5253749999999995</c:v>
                </c:pt>
                <c:pt idx="687">
                  <c:v>7.5369500000000009</c:v>
                </c:pt>
                <c:pt idx="688">
                  <c:v>7.5484249999999999</c:v>
                </c:pt>
                <c:pt idx="689">
                  <c:v>7.5599499999999997</c:v>
                </c:pt>
                <c:pt idx="690">
                  <c:v>7.5715000000000003</c:v>
                </c:pt>
                <c:pt idx="691">
                  <c:v>7.5830499999999992</c:v>
                </c:pt>
                <c:pt idx="692">
                  <c:v>7.5945750000000007</c:v>
                </c:pt>
                <c:pt idx="693">
                  <c:v>7.6059749999999999</c:v>
                </c:pt>
                <c:pt idx="694">
                  <c:v>7.6173500000000001</c:v>
                </c:pt>
                <c:pt idx="695">
                  <c:v>7.6286000000000005</c:v>
                </c:pt>
                <c:pt idx="696">
                  <c:v>7.6398250000000001</c:v>
                </c:pt>
                <c:pt idx="697">
                  <c:v>7.650949999999999</c:v>
                </c:pt>
                <c:pt idx="698">
                  <c:v>7.6619250000000001</c:v>
                </c:pt>
                <c:pt idx="699">
                  <c:v>7.6728500000000004</c:v>
                </c:pt>
                <c:pt idx="700">
                  <c:v>7.6838000000000006</c:v>
                </c:pt>
                <c:pt idx="701">
                  <c:v>7.6946500000000002</c:v>
                </c:pt>
                <c:pt idx="702">
                  <c:v>7.7053499999999993</c:v>
                </c:pt>
                <c:pt idx="703">
                  <c:v>7.716075</c:v>
                </c:pt>
                <c:pt idx="704">
                  <c:v>7.7268000000000008</c:v>
                </c:pt>
                <c:pt idx="705">
                  <c:v>7.7374750000000008</c:v>
                </c:pt>
                <c:pt idx="706">
                  <c:v>7.7479999999999993</c:v>
                </c:pt>
                <c:pt idx="707">
                  <c:v>7.7584749999999998</c:v>
                </c:pt>
                <c:pt idx="708">
                  <c:v>7.7689499999999994</c:v>
                </c:pt>
                <c:pt idx="709">
                  <c:v>7.7793999999999999</c:v>
                </c:pt>
                <c:pt idx="710">
                  <c:v>7.7897499999999997</c:v>
                </c:pt>
                <c:pt idx="711">
                  <c:v>7.8</c:v>
                </c:pt>
                <c:pt idx="712">
                  <c:v>7.8103249999999997</c:v>
                </c:pt>
                <c:pt idx="713">
                  <c:v>7.8206750000000005</c:v>
                </c:pt>
                <c:pt idx="714">
                  <c:v>7.8311250000000001</c:v>
                </c:pt>
                <c:pt idx="715">
                  <c:v>7.8417749999999993</c:v>
                </c:pt>
                <c:pt idx="716">
                  <c:v>7.8525250000000009</c:v>
                </c:pt>
                <c:pt idx="717">
                  <c:v>7.8633750000000004</c:v>
                </c:pt>
                <c:pt idx="718">
                  <c:v>7.874299999999999</c:v>
                </c:pt>
                <c:pt idx="719">
                  <c:v>7.8853999999999997</c:v>
                </c:pt>
                <c:pt idx="720">
                  <c:v>7.8965250000000005</c:v>
                </c:pt>
                <c:pt idx="721">
                  <c:v>7.9076999999999993</c:v>
                </c:pt>
                <c:pt idx="722">
                  <c:v>7.9189750000000005</c:v>
                </c:pt>
                <c:pt idx="723">
                  <c:v>7.9302999999999999</c:v>
                </c:pt>
                <c:pt idx="724">
                  <c:v>7.9417249999999999</c:v>
                </c:pt>
                <c:pt idx="725">
                  <c:v>7.953125</c:v>
                </c:pt>
                <c:pt idx="726">
                  <c:v>7.9647250000000005</c:v>
                </c:pt>
                <c:pt idx="727">
                  <c:v>7.9763999999999999</c:v>
                </c:pt>
                <c:pt idx="728">
                  <c:v>7.9882249999999999</c:v>
                </c:pt>
                <c:pt idx="729">
                  <c:v>8.0001999999999995</c:v>
                </c:pt>
                <c:pt idx="730">
                  <c:v>8.0122</c:v>
                </c:pt>
                <c:pt idx="731">
                  <c:v>8.0242749999999994</c:v>
                </c:pt>
                <c:pt idx="732">
                  <c:v>8.0364000000000004</c:v>
                </c:pt>
                <c:pt idx="733">
                  <c:v>8.0484500000000008</c:v>
                </c:pt>
                <c:pt idx="734">
                  <c:v>8.0603999999999996</c:v>
                </c:pt>
                <c:pt idx="735">
                  <c:v>8.0722500000000004</c:v>
                </c:pt>
                <c:pt idx="736">
                  <c:v>8.0840499999999995</c:v>
                </c:pt>
                <c:pt idx="737">
                  <c:v>8.0958000000000006</c:v>
                </c:pt>
                <c:pt idx="738">
                  <c:v>8.1075250000000008</c:v>
                </c:pt>
                <c:pt idx="739">
                  <c:v>8.1192250000000001</c:v>
                </c:pt>
                <c:pt idx="740">
                  <c:v>8.1308500000000006</c:v>
                </c:pt>
                <c:pt idx="741">
                  <c:v>8.142475000000001</c:v>
                </c:pt>
                <c:pt idx="742">
                  <c:v>8.1541249999999987</c:v>
                </c:pt>
                <c:pt idx="743">
                  <c:v>8.1656999999999993</c:v>
                </c:pt>
                <c:pt idx="744">
                  <c:v>8.177225</c:v>
                </c:pt>
                <c:pt idx="745">
                  <c:v>8.1888500000000004</c:v>
                </c:pt>
                <c:pt idx="746">
                  <c:v>8.2004000000000001</c:v>
                </c:pt>
                <c:pt idx="747">
                  <c:v>8.2118500000000001</c:v>
                </c:pt>
                <c:pt idx="748">
                  <c:v>8.2232500000000002</c:v>
                </c:pt>
                <c:pt idx="749">
                  <c:v>8.2346249999999994</c:v>
                </c:pt>
                <c:pt idx="750">
                  <c:v>8.2459500000000006</c:v>
                </c:pt>
                <c:pt idx="751">
                  <c:v>8.2572749999999999</c:v>
                </c:pt>
                <c:pt idx="752">
                  <c:v>8.2685750000000002</c:v>
                </c:pt>
                <c:pt idx="753">
                  <c:v>8.2798999999999996</c:v>
                </c:pt>
                <c:pt idx="754">
                  <c:v>8.2911999999999999</c:v>
                </c:pt>
                <c:pt idx="755">
                  <c:v>8.3025000000000002</c:v>
                </c:pt>
                <c:pt idx="756">
                  <c:v>8.3137749999999997</c:v>
                </c:pt>
                <c:pt idx="757">
                  <c:v>8.325075</c:v>
                </c:pt>
                <c:pt idx="758">
                  <c:v>8.3363499999999995</c:v>
                </c:pt>
                <c:pt idx="759">
                  <c:v>8.3476499999999998</c:v>
                </c:pt>
                <c:pt idx="760">
                  <c:v>8.3589500000000001</c:v>
                </c:pt>
                <c:pt idx="761">
                  <c:v>8.3702750000000012</c:v>
                </c:pt>
                <c:pt idx="762">
                  <c:v>8.3816249999999997</c:v>
                </c:pt>
                <c:pt idx="763">
                  <c:v>8.3929500000000008</c:v>
                </c:pt>
                <c:pt idx="764">
                  <c:v>8.4042750000000002</c:v>
                </c:pt>
                <c:pt idx="765">
                  <c:v>8.4155999999999995</c:v>
                </c:pt>
                <c:pt idx="766">
                  <c:v>8.4269250000000007</c:v>
                </c:pt>
                <c:pt idx="767">
                  <c:v>8.43825</c:v>
                </c:pt>
                <c:pt idx="768">
                  <c:v>8.4495500000000003</c:v>
                </c:pt>
                <c:pt idx="769">
                  <c:v>8.4608500000000006</c:v>
                </c:pt>
                <c:pt idx="770">
                  <c:v>8.4721250000000001</c:v>
                </c:pt>
                <c:pt idx="771">
                  <c:v>8.4834250000000004</c:v>
                </c:pt>
                <c:pt idx="772">
                  <c:v>8.4946999999999999</c:v>
                </c:pt>
                <c:pt idx="773">
                  <c:v>8.5059750000000012</c:v>
                </c:pt>
                <c:pt idx="774">
                  <c:v>8.5172500000000007</c:v>
                </c:pt>
                <c:pt idx="775">
                  <c:v>8.5285250000000001</c:v>
                </c:pt>
                <c:pt idx="776">
                  <c:v>8.5397999999999996</c:v>
                </c:pt>
                <c:pt idx="777">
                  <c:v>8.5510999999999999</c:v>
                </c:pt>
                <c:pt idx="778">
                  <c:v>8.5623749999999994</c:v>
                </c:pt>
                <c:pt idx="779">
                  <c:v>8.5736499999999989</c:v>
                </c:pt>
                <c:pt idx="780">
                  <c:v>8.5849250000000001</c:v>
                </c:pt>
                <c:pt idx="781">
                  <c:v>8.5961999999999996</c:v>
                </c:pt>
                <c:pt idx="782">
                  <c:v>8.6074750000000009</c:v>
                </c:pt>
                <c:pt idx="783">
                  <c:v>8.6187500000000004</c:v>
                </c:pt>
                <c:pt idx="784">
                  <c:v>8.6300249999999998</c:v>
                </c:pt>
                <c:pt idx="785">
                  <c:v>8.6411749999999987</c:v>
                </c:pt>
                <c:pt idx="786">
                  <c:v>8.6522749999999995</c:v>
                </c:pt>
                <c:pt idx="787">
                  <c:v>8.6634250000000002</c:v>
                </c:pt>
                <c:pt idx="788">
                  <c:v>8.6743249999999996</c:v>
                </c:pt>
                <c:pt idx="789">
                  <c:v>8.6852750000000007</c:v>
                </c:pt>
                <c:pt idx="790">
                  <c:v>8.6962250000000001</c:v>
                </c:pt>
                <c:pt idx="791">
                  <c:v>8.7070249999999998</c:v>
                </c:pt>
                <c:pt idx="792">
                  <c:v>8.7178500000000003</c:v>
                </c:pt>
                <c:pt idx="793">
                  <c:v>8.728724999999999</c:v>
                </c:pt>
                <c:pt idx="794">
                  <c:v>8.7394250000000007</c:v>
                </c:pt>
                <c:pt idx="795">
                  <c:v>8.7501999999999995</c:v>
                </c:pt>
                <c:pt idx="796">
                  <c:v>8.7610499999999991</c:v>
                </c:pt>
                <c:pt idx="797">
                  <c:v>8.7717749999999999</c:v>
                </c:pt>
                <c:pt idx="798">
                  <c:v>8.7824749999999998</c:v>
                </c:pt>
                <c:pt idx="799">
                  <c:v>8.7933250000000012</c:v>
                </c:pt>
                <c:pt idx="800">
                  <c:v>8.8039749999999994</c:v>
                </c:pt>
                <c:pt idx="801">
                  <c:v>8.8146000000000004</c:v>
                </c:pt>
                <c:pt idx="802">
                  <c:v>8.8253500000000003</c:v>
                </c:pt>
                <c:pt idx="803">
                  <c:v>8.8361999999999998</c:v>
                </c:pt>
                <c:pt idx="804">
                  <c:v>8.8470750000000002</c:v>
                </c:pt>
                <c:pt idx="805">
                  <c:v>8.8580249999999996</c:v>
                </c:pt>
                <c:pt idx="806">
                  <c:v>8.8690750000000005</c:v>
                </c:pt>
                <c:pt idx="807">
                  <c:v>8.8800749999999997</c:v>
                </c:pt>
                <c:pt idx="808">
                  <c:v>8.8910999999999998</c:v>
                </c:pt>
                <c:pt idx="809">
                  <c:v>8.9022249999999996</c:v>
                </c:pt>
                <c:pt idx="810">
                  <c:v>8.9132999999999996</c:v>
                </c:pt>
                <c:pt idx="811">
                  <c:v>8.9243749999999995</c:v>
                </c:pt>
                <c:pt idx="812">
                  <c:v>8.9355000000000011</c:v>
                </c:pt>
                <c:pt idx="813">
                  <c:v>8.9465749999999993</c:v>
                </c:pt>
                <c:pt idx="814">
                  <c:v>8.9575250000000004</c:v>
                </c:pt>
                <c:pt idx="815">
                  <c:v>8.9685000000000006</c:v>
                </c:pt>
                <c:pt idx="816">
                  <c:v>8.9795749999999988</c:v>
                </c:pt>
                <c:pt idx="817">
                  <c:v>8.9904250000000001</c:v>
                </c:pt>
                <c:pt idx="818">
                  <c:v>9.0012249999999998</c:v>
                </c:pt>
                <c:pt idx="819">
                  <c:v>9.0121000000000002</c:v>
                </c:pt>
                <c:pt idx="820">
                  <c:v>9.02285</c:v>
                </c:pt>
                <c:pt idx="821">
                  <c:v>9.0335000000000001</c:v>
                </c:pt>
                <c:pt idx="822">
                  <c:v>9.044175000000001</c:v>
                </c:pt>
                <c:pt idx="823">
                  <c:v>9.0548749999999991</c:v>
                </c:pt>
                <c:pt idx="824">
                  <c:v>9.0654500000000002</c:v>
                </c:pt>
                <c:pt idx="825">
                  <c:v>9.0759999999999987</c:v>
                </c:pt>
                <c:pt idx="826">
                  <c:v>9.0866249999999997</c:v>
                </c:pt>
                <c:pt idx="827">
                  <c:v>9.0971250000000001</c:v>
                </c:pt>
                <c:pt idx="828">
                  <c:v>9.1075749999999989</c:v>
                </c:pt>
                <c:pt idx="829">
                  <c:v>9.1181000000000001</c:v>
                </c:pt>
                <c:pt idx="830">
                  <c:v>9.1285500000000006</c:v>
                </c:pt>
                <c:pt idx="831">
                  <c:v>9.1389250000000004</c:v>
                </c:pt>
                <c:pt idx="832">
                  <c:v>9.1493500000000001</c:v>
                </c:pt>
                <c:pt idx="833">
                  <c:v>9.1597499999999989</c:v>
                </c:pt>
                <c:pt idx="834">
                  <c:v>9.1700750000000006</c:v>
                </c:pt>
                <c:pt idx="835">
                  <c:v>9.1804500000000004</c:v>
                </c:pt>
                <c:pt idx="836">
                  <c:v>9.1907499999999995</c:v>
                </c:pt>
                <c:pt idx="837">
                  <c:v>9.2010499999999986</c:v>
                </c:pt>
                <c:pt idx="838">
                  <c:v>9.2113750000000003</c:v>
                </c:pt>
                <c:pt idx="839">
                  <c:v>9.2216249999999995</c:v>
                </c:pt>
                <c:pt idx="840">
                  <c:v>9.2318750000000005</c:v>
                </c:pt>
                <c:pt idx="841">
                  <c:v>9.2421749999999996</c:v>
                </c:pt>
                <c:pt idx="842">
                  <c:v>9.2523750000000007</c:v>
                </c:pt>
                <c:pt idx="843">
                  <c:v>9.2625499999999992</c:v>
                </c:pt>
                <c:pt idx="844">
                  <c:v>9.2728249999999992</c:v>
                </c:pt>
                <c:pt idx="845">
                  <c:v>9.2829999999999995</c:v>
                </c:pt>
                <c:pt idx="846">
                  <c:v>9.2931500000000007</c:v>
                </c:pt>
                <c:pt idx="847">
                  <c:v>9.30335</c:v>
                </c:pt>
                <c:pt idx="848">
                  <c:v>9.3135499999999993</c:v>
                </c:pt>
                <c:pt idx="849">
                  <c:v>9.3236500000000007</c:v>
                </c:pt>
                <c:pt idx="850">
                  <c:v>9.3338000000000001</c:v>
                </c:pt>
                <c:pt idx="851">
                  <c:v>9.3440499999999993</c:v>
                </c:pt>
                <c:pt idx="852">
                  <c:v>9.3541500000000006</c:v>
                </c:pt>
                <c:pt idx="853">
                  <c:v>9.3642749999999992</c:v>
                </c:pt>
                <c:pt idx="854">
                  <c:v>9.3744999999999994</c:v>
                </c:pt>
                <c:pt idx="855">
                  <c:v>9.3846249999999998</c:v>
                </c:pt>
                <c:pt idx="856">
                  <c:v>9.3947749999999992</c:v>
                </c:pt>
                <c:pt idx="857">
                  <c:v>9.4049750000000003</c:v>
                </c:pt>
                <c:pt idx="858">
                  <c:v>9.4152500000000003</c:v>
                </c:pt>
                <c:pt idx="859">
                  <c:v>9.4254750000000005</c:v>
                </c:pt>
                <c:pt idx="860">
                  <c:v>9.4357500000000005</c:v>
                </c:pt>
                <c:pt idx="861">
                  <c:v>9.4461750000000002</c:v>
                </c:pt>
                <c:pt idx="862">
                  <c:v>9.4566999999999997</c:v>
                </c:pt>
                <c:pt idx="863">
                  <c:v>9.4672999999999998</c:v>
                </c:pt>
                <c:pt idx="864">
                  <c:v>9.4780249999999988</c:v>
                </c:pt>
                <c:pt idx="865">
                  <c:v>9.4889250000000001</c:v>
                </c:pt>
                <c:pt idx="866">
                  <c:v>9.4998750000000012</c:v>
                </c:pt>
                <c:pt idx="867">
                  <c:v>9.5108999999999995</c:v>
                </c:pt>
                <c:pt idx="868">
                  <c:v>9.5220250000000011</c:v>
                </c:pt>
                <c:pt idx="869">
                  <c:v>9.5332249999999998</c:v>
                </c:pt>
                <c:pt idx="870">
                  <c:v>9.5444750000000003</c:v>
                </c:pt>
                <c:pt idx="871">
                  <c:v>9.5557999999999996</c:v>
                </c:pt>
                <c:pt idx="872">
                  <c:v>9.5672250000000005</c:v>
                </c:pt>
                <c:pt idx="873">
                  <c:v>9.5787250000000004</c:v>
                </c:pt>
                <c:pt idx="874">
                  <c:v>9.5902500000000011</c:v>
                </c:pt>
                <c:pt idx="875">
                  <c:v>9.6017749999999999</c:v>
                </c:pt>
                <c:pt idx="876">
                  <c:v>9.6133249999999997</c:v>
                </c:pt>
                <c:pt idx="877">
                  <c:v>9.6248749999999994</c:v>
                </c:pt>
                <c:pt idx="878">
                  <c:v>9.6364750000000008</c:v>
                </c:pt>
                <c:pt idx="879">
                  <c:v>9.6480499999999996</c:v>
                </c:pt>
                <c:pt idx="880">
                  <c:v>9.659650000000001</c:v>
                </c:pt>
                <c:pt idx="881">
                  <c:v>9.6712749999999996</c:v>
                </c:pt>
                <c:pt idx="882">
                  <c:v>9.682875000000001</c:v>
                </c:pt>
                <c:pt idx="883">
                  <c:v>9.6944999999999997</c:v>
                </c:pt>
                <c:pt idx="884">
                  <c:v>9.7061499999999992</c:v>
                </c:pt>
                <c:pt idx="885">
                  <c:v>9.7178000000000004</c:v>
                </c:pt>
                <c:pt idx="886">
                  <c:v>9.7294249999999991</c:v>
                </c:pt>
                <c:pt idx="887">
                  <c:v>9.7410499999999995</c:v>
                </c:pt>
                <c:pt idx="888">
                  <c:v>9.7526250000000001</c:v>
                </c:pt>
                <c:pt idx="889">
                  <c:v>9.7642000000000007</c:v>
                </c:pt>
                <c:pt idx="890">
                  <c:v>9.7757249999999996</c:v>
                </c:pt>
                <c:pt idx="891">
                  <c:v>9.7872500000000002</c:v>
                </c:pt>
                <c:pt idx="892">
                  <c:v>9.7987500000000001</c:v>
                </c:pt>
                <c:pt idx="893">
                  <c:v>9.8102</c:v>
                </c:pt>
                <c:pt idx="894">
                  <c:v>9.8216250000000009</c:v>
                </c:pt>
                <c:pt idx="895">
                  <c:v>9.8330000000000002</c:v>
                </c:pt>
                <c:pt idx="896">
                  <c:v>9.8444000000000003</c:v>
                </c:pt>
                <c:pt idx="897">
                  <c:v>9.8557500000000005</c:v>
                </c:pt>
                <c:pt idx="898">
                  <c:v>9.8670749999999998</c:v>
                </c:pt>
                <c:pt idx="899">
                  <c:v>9.8783999999999992</c:v>
                </c:pt>
                <c:pt idx="900">
                  <c:v>9.8896999999999995</c:v>
                </c:pt>
                <c:pt idx="901">
                  <c:v>9.9009999999999998</c:v>
                </c:pt>
                <c:pt idx="902">
                  <c:v>9.9123000000000001</c:v>
                </c:pt>
                <c:pt idx="903">
                  <c:v>9.9235500000000005</c:v>
                </c:pt>
                <c:pt idx="904">
                  <c:v>9.934800000000001</c:v>
                </c:pt>
                <c:pt idx="905">
                  <c:v>9.9460499999999996</c:v>
                </c:pt>
                <c:pt idx="906">
                  <c:v>9.9573250000000009</c:v>
                </c:pt>
                <c:pt idx="907">
                  <c:v>9.9686000000000003</c:v>
                </c:pt>
                <c:pt idx="908">
                  <c:v>9.9798749999999998</c:v>
                </c:pt>
                <c:pt idx="909">
                  <c:v>9.9911499999999993</c:v>
                </c:pt>
                <c:pt idx="910">
                  <c:v>10.002475</c:v>
                </c:pt>
                <c:pt idx="911">
                  <c:v>10.013774999999999</c:v>
                </c:pt>
                <c:pt idx="912">
                  <c:v>10.0251</c:v>
                </c:pt>
                <c:pt idx="913">
                  <c:v>10.03645</c:v>
                </c:pt>
                <c:pt idx="914">
                  <c:v>10.047800000000001</c:v>
                </c:pt>
                <c:pt idx="915">
                  <c:v>10.059225</c:v>
                </c:pt>
                <c:pt idx="916">
                  <c:v>10.070650000000001</c:v>
                </c:pt>
                <c:pt idx="917">
                  <c:v>10.082075</c:v>
                </c:pt>
                <c:pt idx="918">
                  <c:v>10.09355</c:v>
                </c:pt>
                <c:pt idx="919">
                  <c:v>10.105024999999999</c:v>
                </c:pt>
                <c:pt idx="920">
                  <c:v>10.11655</c:v>
                </c:pt>
                <c:pt idx="921">
                  <c:v>10.128125000000001</c:v>
                </c:pt>
                <c:pt idx="922">
                  <c:v>10.139749999999999</c:v>
                </c:pt>
                <c:pt idx="923">
                  <c:v>10.151399999999999</c:v>
                </c:pt>
                <c:pt idx="924">
                  <c:v>10.163075000000001</c:v>
                </c:pt>
                <c:pt idx="925">
                  <c:v>10.174775</c:v>
                </c:pt>
                <c:pt idx="926">
                  <c:v>10.186525</c:v>
                </c:pt>
                <c:pt idx="927">
                  <c:v>10.1983</c:v>
                </c:pt>
                <c:pt idx="928">
                  <c:v>10.210125</c:v>
                </c:pt>
                <c:pt idx="929">
                  <c:v>10.222000000000001</c:v>
                </c:pt>
                <c:pt idx="930">
                  <c:v>10.2339</c:v>
                </c:pt>
                <c:pt idx="931">
                  <c:v>10.245825</c:v>
                </c:pt>
                <c:pt idx="932">
                  <c:v>10.257774999999999</c:v>
                </c:pt>
                <c:pt idx="933">
                  <c:v>10.269775000000001</c:v>
                </c:pt>
                <c:pt idx="934">
                  <c:v>10.281825</c:v>
                </c:pt>
                <c:pt idx="935">
                  <c:v>10.293925</c:v>
                </c:pt>
                <c:pt idx="936">
                  <c:v>10.306049999999999</c:v>
                </c:pt>
                <c:pt idx="937">
                  <c:v>10.318199999999999</c:v>
                </c:pt>
                <c:pt idx="938">
                  <c:v>10.330375</c:v>
                </c:pt>
                <c:pt idx="939">
                  <c:v>10.342575</c:v>
                </c:pt>
                <c:pt idx="940">
                  <c:v>10.354800000000001</c:v>
                </c:pt>
                <c:pt idx="941">
                  <c:v>10.367075</c:v>
                </c:pt>
                <c:pt idx="942">
                  <c:v>10.379375</c:v>
                </c:pt>
                <c:pt idx="943">
                  <c:v>10.3917</c:v>
                </c:pt>
                <c:pt idx="944">
                  <c:v>10.40405</c:v>
                </c:pt>
                <c:pt idx="945">
                  <c:v>10.416449999999999</c:v>
                </c:pt>
                <c:pt idx="946">
                  <c:v>10.428850000000001</c:v>
                </c:pt>
                <c:pt idx="947">
                  <c:v>10.4413</c:v>
                </c:pt>
                <c:pt idx="948">
                  <c:v>10.453800000000001</c:v>
                </c:pt>
                <c:pt idx="949">
                  <c:v>10.4663</c:v>
                </c:pt>
                <c:pt idx="950">
                  <c:v>10.478775000000001</c:v>
                </c:pt>
                <c:pt idx="951">
                  <c:v>10.491175</c:v>
                </c:pt>
                <c:pt idx="952">
                  <c:v>10.5036</c:v>
                </c:pt>
                <c:pt idx="953">
                  <c:v>10.516</c:v>
                </c:pt>
                <c:pt idx="954">
                  <c:v>10.528324999999999</c:v>
                </c:pt>
                <c:pt idx="955">
                  <c:v>10.540575</c:v>
                </c:pt>
                <c:pt idx="956">
                  <c:v>10.552849999999999</c:v>
                </c:pt>
                <c:pt idx="957">
                  <c:v>10.565075</c:v>
                </c:pt>
                <c:pt idx="958">
                  <c:v>10.577250000000001</c:v>
                </c:pt>
                <c:pt idx="959">
                  <c:v>10.589425</c:v>
                </c:pt>
                <c:pt idx="960">
                  <c:v>10.601599999999999</c:v>
                </c:pt>
                <c:pt idx="961">
                  <c:v>10.61375</c:v>
                </c:pt>
                <c:pt idx="962">
                  <c:v>10.62585</c:v>
                </c:pt>
                <c:pt idx="963">
                  <c:v>10.63795</c:v>
                </c:pt>
                <c:pt idx="964">
                  <c:v>10.650075000000001</c:v>
                </c:pt>
                <c:pt idx="965">
                  <c:v>10.662199999999999</c:v>
                </c:pt>
                <c:pt idx="966">
                  <c:v>10.674300000000001</c:v>
                </c:pt>
                <c:pt idx="967">
                  <c:v>10.686375</c:v>
                </c:pt>
                <c:pt idx="968">
                  <c:v>10.698475</c:v>
                </c:pt>
                <c:pt idx="969">
                  <c:v>10.710600000000001</c:v>
                </c:pt>
                <c:pt idx="970">
                  <c:v>10.722725000000001</c:v>
                </c:pt>
                <c:pt idx="971">
                  <c:v>10.734825000000001</c:v>
                </c:pt>
                <c:pt idx="972">
                  <c:v>10.74695</c:v>
                </c:pt>
                <c:pt idx="973">
                  <c:v>10.759</c:v>
                </c:pt>
                <c:pt idx="974">
                  <c:v>10.771075</c:v>
                </c:pt>
                <c:pt idx="975">
                  <c:v>10.7828</c:v>
                </c:pt>
                <c:pt idx="976">
                  <c:v>10.794525</c:v>
                </c:pt>
                <c:pt idx="977">
                  <c:v>10.806025</c:v>
                </c:pt>
                <c:pt idx="978">
                  <c:v>10.817450000000001</c:v>
                </c:pt>
                <c:pt idx="979">
                  <c:v>10.828725</c:v>
                </c:pt>
                <c:pt idx="980">
                  <c:v>10.839925000000001</c:v>
                </c:pt>
                <c:pt idx="981">
                  <c:v>10.850999999999999</c:v>
                </c:pt>
                <c:pt idx="982">
                  <c:v>10.861974999999999</c:v>
                </c:pt>
                <c:pt idx="983">
                  <c:v>10.872825000000001</c:v>
                </c:pt>
                <c:pt idx="984">
                  <c:v>10.883599999999999</c:v>
                </c:pt>
                <c:pt idx="985">
                  <c:v>10.894225</c:v>
                </c:pt>
                <c:pt idx="986">
                  <c:v>10.904775000000001</c:v>
                </c:pt>
                <c:pt idx="987">
                  <c:v>10.915175000000001</c:v>
                </c:pt>
                <c:pt idx="988">
                  <c:v>10.925500000000001</c:v>
                </c:pt>
                <c:pt idx="989">
                  <c:v>10.935675</c:v>
                </c:pt>
                <c:pt idx="990">
                  <c:v>10.945725000000001</c:v>
                </c:pt>
                <c:pt idx="991">
                  <c:v>10.9556</c:v>
                </c:pt>
                <c:pt idx="992">
                  <c:v>10.965350000000001</c:v>
                </c:pt>
                <c:pt idx="993">
                  <c:v>10.97485</c:v>
                </c:pt>
                <c:pt idx="994">
                  <c:v>10.984349999999999</c:v>
                </c:pt>
                <c:pt idx="995">
                  <c:v>10.993450000000001</c:v>
                </c:pt>
                <c:pt idx="996">
                  <c:v>11.002700000000001</c:v>
                </c:pt>
                <c:pt idx="997">
                  <c:v>11.0114</c:v>
                </c:pt>
                <c:pt idx="998">
                  <c:v>11.020099999999999</c:v>
                </c:pt>
                <c:pt idx="999">
                  <c:v>11.02875</c:v>
                </c:pt>
                <c:pt idx="1000">
                  <c:v>11.037049999999999</c:v>
                </c:pt>
                <c:pt idx="1001">
                  <c:v>11.045475</c:v>
                </c:pt>
                <c:pt idx="1002">
                  <c:v>11.053749999999999</c:v>
                </c:pt>
                <c:pt idx="1003">
                  <c:v>11.061825000000001</c:v>
                </c:pt>
                <c:pt idx="1004">
                  <c:v>11.070024999999999</c:v>
                </c:pt>
                <c:pt idx="1005">
                  <c:v>11.078125</c:v>
                </c:pt>
                <c:pt idx="1006">
                  <c:v>11.0861</c:v>
                </c:pt>
                <c:pt idx="1007">
                  <c:v>11.094149999999999</c:v>
                </c:pt>
                <c:pt idx="1008">
                  <c:v>11.102125000000001</c:v>
                </c:pt>
                <c:pt idx="1009">
                  <c:v>11.110025</c:v>
                </c:pt>
                <c:pt idx="1010">
                  <c:v>11.11795</c:v>
                </c:pt>
                <c:pt idx="1011">
                  <c:v>11.125875000000001</c:v>
                </c:pt>
                <c:pt idx="1012">
                  <c:v>11.133700000000001</c:v>
                </c:pt>
                <c:pt idx="1013">
                  <c:v>11.141550000000001</c:v>
                </c:pt>
                <c:pt idx="1014">
                  <c:v>11.149425000000001</c:v>
                </c:pt>
                <c:pt idx="1015">
                  <c:v>11.1572</c:v>
                </c:pt>
                <c:pt idx="1016">
                  <c:v>11.164949999999999</c:v>
                </c:pt>
                <c:pt idx="1017">
                  <c:v>11.172799999999999</c:v>
                </c:pt>
                <c:pt idx="1018">
                  <c:v>11.180524999999999</c:v>
                </c:pt>
                <c:pt idx="1019">
                  <c:v>11.188225000000001</c:v>
                </c:pt>
                <c:pt idx="1020">
                  <c:v>11.196</c:v>
                </c:pt>
                <c:pt idx="1021">
                  <c:v>11.203725</c:v>
                </c:pt>
                <c:pt idx="1022">
                  <c:v>11.211425</c:v>
                </c:pt>
                <c:pt idx="1023">
                  <c:v>11.219225</c:v>
                </c:pt>
                <c:pt idx="1024">
                  <c:v>11.227</c:v>
                </c:pt>
                <c:pt idx="1025">
                  <c:v>11.2348</c:v>
                </c:pt>
                <c:pt idx="1026">
                  <c:v>11.242775</c:v>
                </c:pt>
                <c:pt idx="1027">
                  <c:v>11.250925000000001</c:v>
                </c:pt>
                <c:pt idx="1028">
                  <c:v>11.25915</c:v>
                </c:pt>
                <c:pt idx="1029">
                  <c:v>11.267525000000001</c:v>
                </c:pt>
                <c:pt idx="1030">
                  <c:v>11.276174999999999</c:v>
                </c:pt>
                <c:pt idx="1031">
                  <c:v>11.2851</c:v>
                </c:pt>
                <c:pt idx="1032">
                  <c:v>11.294174999999999</c:v>
                </c:pt>
                <c:pt idx="1033">
                  <c:v>11.3035</c:v>
                </c:pt>
                <c:pt idx="1034">
                  <c:v>11.313025</c:v>
                </c:pt>
                <c:pt idx="1035">
                  <c:v>11.322799999999999</c:v>
                </c:pt>
                <c:pt idx="1036">
                  <c:v>11.332775</c:v>
                </c:pt>
                <c:pt idx="1037">
                  <c:v>11.34295</c:v>
                </c:pt>
                <c:pt idx="1038">
                  <c:v>11.353349999999999</c:v>
                </c:pt>
                <c:pt idx="1039">
                  <c:v>11.363900000000001</c:v>
                </c:pt>
                <c:pt idx="1040">
                  <c:v>11.374575</c:v>
                </c:pt>
                <c:pt idx="1041">
                  <c:v>11.385349999999999</c:v>
                </c:pt>
                <c:pt idx="1042">
                  <c:v>11.39625</c:v>
                </c:pt>
                <c:pt idx="1043">
                  <c:v>11.407275</c:v>
                </c:pt>
                <c:pt idx="1044">
                  <c:v>11.418425000000001</c:v>
                </c:pt>
                <c:pt idx="1045">
                  <c:v>11.4297</c:v>
                </c:pt>
                <c:pt idx="1046">
                  <c:v>11.441075000000001</c:v>
                </c:pt>
                <c:pt idx="1047">
                  <c:v>11.452525</c:v>
                </c:pt>
                <c:pt idx="1048">
                  <c:v>11.463950000000001</c:v>
                </c:pt>
                <c:pt idx="1049">
                  <c:v>11.475399999999999</c:v>
                </c:pt>
                <c:pt idx="1050">
                  <c:v>11.486875000000001</c:v>
                </c:pt>
                <c:pt idx="1051">
                  <c:v>11.4984</c:v>
                </c:pt>
                <c:pt idx="1052">
                  <c:v>11.5099</c:v>
                </c:pt>
                <c:pt idx="1053">
                  <c:v>11.5214</c:v>
                </c:pt>
                <c:pt idx="1054">
                  <c:v>11.532874999999999</c:v>
                </c:pt>
                <c:pt idx="1055">
                  <c:v>11.544375</c:v>
                </c:pt>
                <c:pt idx="1056">
                  <c:v>11.555899999999999</c:v>
                </c:pt>
                <c:pt idx="1057">
                  <c:v>11.567449999999999</c:v>
                </c:pt>
                <c:pt idx="1058">
                  <c:v>11.579050000000001</c:v>
                </c:pt>
                <c:pt idx="1059">
                  <c:v>11.590625000000001</c:v>
                </c:pt>
                <c:pt idx="1060">
                  <c:v>11.6022</c:v>
                </c:pt>
                <c:pt idx="1061">
                  <c:v>11.613800000000001</c:v>
                </c:pt>
                <c:pt idx="1062">
                  <c:v>11.625449999999999</c:v>
                </c:pt>
                <c:pt idx="1063">
                  <c:v>11.63715</c:v>
                </c:pt>
                <c:pt idx="1064">
                  <c:v>11.648849999999999</c:v>
                </c:pt>
                <c:pt idx="1065">
                  <c:v>11.660575</c:v>
                </c:pt>
                <c:pt idx="1066">
                  <c:v>11.672325000000001</c:v>
                </c:pt>
                <c:pt idx="1067">
                  <c:v>11.684125</c:v>
                </c:pt>
                <c:pt idx="1068">
                  <c:v>11.695975000000001</c:v>
                </c:pt>
                <c:pt idx="1069">
                  <c:v>11.707825</c:v>
                </c:pt>
                <c:pt idx="1070">
                  <c:v>11.7197</c:v>
                </c:pt>
                <c:pt idx="1071">
                  <c:v>11.731624999999999</c:v>
                </c:pt>
                <c:pt idx="1072">
                  <c:v>11.743625</c:v>
                </c:pt>
                <c:pt idx="1073">
                  <c:v>11.755749999999999</c:v>
                </c:pt>
                <c:pt idx="1074">
                  <c:v>11.767950000000001</c:v>
                </c:pt>
                <c:pt idx="1075">
                  <c:v>11.780324999999999</c:v>
                </c:pt>
                <c:pt idx="1076">
                  <c:v>11.7927</c:v>
                </c:pt>
                <c:pt idx="1077">
                  <c:v>11.805075</c:v>
                </c:pt>
                <c:pt idx="1078">
                  <c:v>11.817450000000001</c:v>
                </c:pt>
                <c:pt idx="1079">
                  <c:v>11.829825</c:v>
                </c:pt>
                <c:pt idx="1080">
                  <c:v>11.842225000000001</c:v>
                </c:pt>
                <c:pt idx="1081">
                  <c:v>11.854625</c:v>
                </c:pt>
                <c:pt idx="1082">
                  <c:v>11.867049999999999</c:v>
                </c:pt>
                <c:pt idx="1083">
                  <c:v>11.87945</c:v>
                </c:pt>
                <c:pt idx="1084">
                  <c:v>11.891875000000001</c:v>
                </c:pt>
                <c:pt idx="1085">
                  <c:v>11.904299999999999</c:v>
                </c:pt>
                <c:pt idx="1086">
                  <c:v>11.91675</c:v>
                </c:pt>
                <c:pt idx="1087">
                  <c:v>11.929175000000001</c:v>
                </c:pt>
                <c:pt idx="1088">
                  <c:v>11.941625</c:v>
                </c:pt>
                <c:pt idx="1089">
                  <c:v>11.954075</c:v>
                </c:pt>
                <c:pt idx="1090">
                  <c:v>11.966525000000001</c:v>
                </c:pt>
                <c:pt idx="1091">
                  <c:v>11.978999999999999</c:v>
                </c:pt>
                <c:pt idx="1092">
                  <c:v>11.991474999999999</c:v>
                </c:pt>
                <c:pt idx="1093">
                  <c:v>12.00395</c:v>
                </c:pt>
                <c:pt idx="1094">
                  <c:v>12.016449999999999</c:v>
                </c:pt>
                <c:pt idx="1095">
                  <c:v>12.028975000000001</c:v>
                </c:pt>
                <c:pt idx="1096">
                  <c:v>12.041499999999999</c:v>
                </c:pt>
                <c:pt idx="1097">
                  <c:v>12.054024999999999</c:v>
                </c:pt>
                <c:pt idx="1098">
                  <c:v>12.066575</c:v>
                </c:pt>
                <c:pt idx="1099">
                  <c:v>12.079124999999999</c:v>
                </c:pt>
                <c:pt idx="1100">
                  <c:v>12.091675</c:v>
                </c:pt>
                <c:pt idx="1101">
                  <c:v>12.10425</c:v>
                </c:pt>
                <c:pt idx="1102">
                  <c:v>12.116825</c:v>
                </c:pt>
                <c:pt idx="1103">
                  <c:v>12.129425000000001</c:v>
                </c:pt>
                <c:pt idx="1104">
                  <c:v>12.142049999999999</c:v>
                </c:pt>
                <c:pt idx="1105">
                  <c:v>12.154674999999999</c:v>
                </c:pt>
                <c:pt idx="1106">
                  <c:v>12.167300000000001</c:v>
                </c:pt>
                <c:pt idx="1107">
                  <c:v>12.179975000000001</c:v>
                </c:pt>
                <c:pt idx="1108">
                  <c:v>12.192625</c:v>
                </c:pt>
                <c:pt idx="1109">
                  <c:v>12.205325</c:v>
                </c:pt>
                <c:pt idx="1110">
                  <c:v>12.218</c:v>
                </c:pt>
                <c:pt idx="1111">
                  <c:v>12.230725000000001</c:v>
                </c:pt>
                <c:pt idx="1112">
                  <c:v>12.243075000000001</c:v>
                </c:pt>
                <c:pt idx="1113">
                  <c:v>12.25545</c:v>
                </c:pt>
                <c:pt idx="1114">
                  <c:v>12.26745</c:v>
                </c:pt>
                <c:pt idx="1115">
                  <c:v>12.279525</c:v>
                </c:pt>
                <c:pt idx="1116">
                  <c:v>12.2913</c:v>
                </c:pt>
                <c:pt idx="1117">
                  <c:v>12.303125</c:v>
                </c:pt>
                <c:pt idx="1118">
                  <c:v>12.314724999999999</c:v>
                </c:pt>
                <c:pt idx="1119">
                  <c:v>12.32635</c:v>
                </c:pt>
                <c:pt idx="1120">
                  <c:v>12.33785</c:v>
                </c:pt>
                <c:pt idx="1121">
                  <c:v>12.349300000000001</c:v>
                </c:pt>
                <c:pt idx="1122">
                  <c:v>12.360749999999999</c:v>
                </c:pt>
                <c:pt idx="1123">
                  <c:v>12.3721</c:v>
                </c:pt>
                <c:pt idx="1124">
                  <c:v>12.383524999999999</c:v>
                </c:pt>
                <c:pt idx="1125">
                  <c:v>12.394874999999999</c:v>
                </c:pt>
                <c:pt idx="1126">
                  <c:v>12.406275000000001</c:v>
                </c:pt>
                <c:pt idx="1127">
                  <c:v>12.417675000000001</c:v>
                </c:pt>
                <c:pt idx="1128">
                  <c:v>12.429075000000001</c:v>
                </c:pt>
                <c:pt idx="1129">
                  <c:v>12.440574999999999</c:v>
                </c:pt>
                <c:pt idx="1130">
                  <c:v>12.452024999999999</c:v>
                </c:pt>
                <c:pt idx="1131">
                  <c:v>12.463525000000001</c:v>
                </c:pt>
                <c:pt idx="1132">
                  <c:v>12.475074999999999</c:v>
                </c:pt>
                <c:pt idx="1133">
                  <c:v>12.486575</c:v>
                </c:pt>
                <c:pt idx="1134">
                  <c:v>12.498149999999999</c:v>
                </c:pt>
                <c:pt idx="1135">
                  <c:v>12.509700000000002</c:v>
                </c:pt>
                <c:pt idx="1136">
                  <c:v>12.521224999999999</c:v>
                </c:pt>
                <c:pt idx="1137">
                  <c:v>12.532850000000002</c:v>
                </c:pt>
                <c:pt idx="1138">
                  <c:v>12.544449999999999</c:v>
                </c:pt>
                <c:pt idx="1139">
                  <c:v>12.556049999999999</c:v>
                </c:pt>
                <c:pt idx="1140">
                  <c:v>12.5677</c:v>
                </c:pt>
                <c:pt idx="1141">
                  <c:v>12.579425000000001</c:v>
                </c:pt>
                <c:pt idx="1142">
                  <c:v>12.591150000000001</c:v>
                </c:pt>
                <c:pt idx="1143">
                  <c:v>12.6029</c:v>
                </c:pt>
                <c:pt idx="1144">
                  <c:v>12.614700000000001</c:v>
                </c:pt>
                <c:pt idx="1145">
                  <c:v>12.62655</c:v>
                </c:pt>
                <c:pt idx="1146">
                  <c:v>12.638450000000001</c:v>
                </c:pt>
                <c:pt idx="1147">
                  <c:v>12.650375</c:v>
                </c:pt>
                <c:pt idx="1148">
                  <c:v>12.66235</c:v>
                </c:pt>
                <c:pt idx="1149">
                  <c:v>12.67435</c:v>
                </c:pt>
                <c:pt idx="1150">
                  <c:v>12.686425000000002</c:v>
                </c:pt>
                <c:pt idx="1151">
                  <c:v>12.698525</c:v>
                </c:pt>
                <c:pt idx="1152">
                  <c:v>12.710699999999999</c:v>
                </c:pt>
                <c:pt idx="1153">
                  <c:v>12.722900000000001</c:v>
                </c:pt>
                <c:pt idx="1154">
                  <c:v>12.735150000000001</c:v>
                </c:pt>
                <c:pt idx="1155">
                  <c:v>12.747449999999999</c:v>
                </c:pt>
                <c:pt idx="1156">
                  <c:v>12.759799999999998</c:v>
                </c:pt>
                <c:pt idx="1157">
                  <c:v>12.7722</c:v>
                </c:pt>
                <c:pt idx="1158">
                  <c:v>12.784549999999999</c:v>
                </c:pt>
                <c:pt idx="1159">
                  <c:v>12.796900000000001</c:v>
                </c:pt>
                <c:pt idx="1160">
                  <c:v>12.809200000000001</c:v>
                </c:pt>
                <c:pt idx="1161">
                  <c:v>12.821475</c:v>
                </c:pt>
                <c:pt idx="1162">
                  <c:v>12.833824999999999</c:v>
                </c:pt>
                <c:pt idx="1163">
                  <c:v>12.846274999999999</c:v>
                </c:pt>
                <c:pt idx="1164">
                  <c:v>12.858775</c:v>
                </c:pt>
                <c:pt idx="1165">
                  <c:v>12.871325000000001</c:v>
                </c:pt>
                <c:pt idx="1166">
                  <c:v>12.883975</c:v>
                </c:pt>
                <c:pt idx="1167">
                  <c:v>12.896650000000001</c:v>
                </c:pt>
                <c:pt idx="1168">
                  <c:v>12.909375000000001</c:v>
                </c:pt>
                <c:pt idx="1169">
                  <c:v>12.922149999999998</c:v>
                </c:pt>
                <c:pt idx="1170">
                  <c:v>12.934925</c:v>
                </c:pt>
                <c:pt idx="1171">
                  <c:v>12.947724999999998</c:v>
                </c:pt>
                <c:pt idx="1172">
                  <c:v>12.960525000000001</c:v>
                </c:pt>
                <c:pt idx="1173">
                  <c:v>12.973375000000001</c:v>
                </c:pt>
                <c:pt idx="1174">
                  <c:v>12.986225000000001</c:v>
                </c:pt>
                <c:pt idx="1175">
                  <c:v>12.999124999999999</c:v>
                </c:pt>
                <c:pt idx="1176">
                  <c:v>13.012025</c:v>
                </c:pt>
                <c:pt idx="1177">
                  <c:v>13.024925000000001</c:v>
                </c:pt>
                <c:pt idx="1178">
                  <c:v>13.037875</c:v>
                </c:pt>
                <c:pt idx="1179">
                  <c:v>13.050825</c:v>
                </c:pt>
                <c:pt idx="1180">
                  <c:v>13.063800000000001</c:v>
                </c:pt>
                <c:pt idx="1181">
                  <c:v>13.076799999999999</c:v>
                </c:pt>
                <c:pt idx="1182">
                  <c:v>13.089799999999999</c:v>
                </c:pt>
                <c:pt idx="1183">
                  <c:v>13.102825000000001</c:v>
                </c:pt>
                <c:pt idx="1184">
                  <c:v>13.115850000000002</c:v>
                </c:pt>
                <c:pt idx="1185">
                  <c:v>13.128924999999999</c:v>
                </c:pt>
                <c:pt idx="1186">
                  <c:v>13.142000000000001</c:v>
                </c:pt>
                <c:pt idx="1187">
                  <c:v>13.155100000000001</c:v>
                </c:pt>
                <c:pt idx="1188">
                  <c:v>13.168225</c:v>
                </c:pt>
                <c:pt idx="1189">
                  <c:v>13.18135</c:v>
                </c:pt>
                <c:pt idx="1190">
                  <c:v>13.194524999999999</c:v>
                </c:pt>
                <c:pt idx="1191">
                  <c:v>13.207699999999999</c:v>
                </c:pt>
                <c:pt idx="1192">
                  <c:v>13.220924999999999</c:v>
                </c:pt>
                <c:pt idx="1193">
                  <c:v>13.234175</c:v>
                </c:pt>
                <c:pt idx="1194">
                  <c:v>13.247449999999999</c:v>
                </c:pt>
                <c:pt idx="1195">
                  <c:v>13.260774999999999</c:v>
                </c:pt>
                <c:pt idx="1196">
                  <c:v>13.274100000000001</c:v>
                </c:pt>
                <c:pt idx="1197">
                  <c:v>13.287475000000001</c:v>
                </c:pt>
                <c:pt idx="1198">
                  <c:v>13.300875000000001</c:v>
                </c:pt>
                <c:pt idx="1199">
                  <c:v>13.314324999999998</c:v>
                </c:pt>
                <c:pt idx="1200">
                  <c:v>13.327775000000001</c:v>
                </c:pt>
                <c:pt idx="1201">
                  <c:v>13.341275</c:v>
                </c:pt>
                <c:pt idx="1202">
                  <c:v>13.354825</c:v>
                </c:pt>
                <c:pt idx="1203">
                  <c:v>13.368425</c:v>
                </c:pt>
                <c:pt idx="1204">
                  <c:v>13.382025000000001</c:v>
                </c:pt>
                <c:pt idx="1205">
                  <c:v>13.3957</c:v>
                </c:pt>
                <c:pt idx="1206">
                  <c:v>13.409324999999999</c:v>
                </c:pt>
                <c:pt idx="1207">
                  <c:v>13.42295</c:v>
                </c:pt>
                <c:pt idx="1208">
                  <c:v>13.436575000000001</c:v>
                </c:pt>
                <c:pt idx="1209">
                  <c:v>13.450175</c:v>
                </c:pt>
                <c:pt idx="1210">
                  <c:v>13.463749999999999</c:v>
                </c:pt>
                <c:pt idx="1211">
                  <c:v>13.477325</c:v>
                </c:pt>
                <c:pt idx="1212">
                  <c:v>13.490874999999999</c:v>
                </c:pt>
                <c:pt idx="1213">
                  <c:v>13.504450000000002</c:v>
                </c:pt>
                <c:pt idx="1214">
                  <c:v>13.517999999999999</c:v>
                </c:pt>
                <c:pt idx="1215">
                  <c:v>13.531525</c:v>
                </c:pt>
                <c:pt idx="1216">
                  <c:v>13.54505</c:v>
                </c:pt>
                <c:pt idx="1217">
                  <c:v>13.558575000000001</c:v>
                </c:pt>
                <c:pt idx="1218">
                  <c:v>13.572100000000001</c:v>
                </c:pt>
                <c:pt idx="1219">
                  <c:v>13.585600000000001</c:v>
                </c:pt>
                <c:pt idx="1220">
                  <c:v>13.5991</c:v>
                </c:pt>
                <c:pt idx="1221">
                  <c:v>13.6126</c:v>
                </c:pt>
                <c:pt idx="1222">
                  <c:v>13.626125</c:v>
                </c:pt>
                <c:pt idx="1223">
                  <c:v>13.639624999999999</c:v>
                </c:pt>
                <c:pt idx="1224">
                  <c:v>13.653124999999999</c:v>
                </c:pt>
                <c:pt idx="1225">
                  <c:v>13.666600000000001</c:v>
                </c:pt>
                <c:pt idx="1226">
                  <c:v>13.680100000000001</c:v>
                </c:pt>
                <c:pt idx="1227">
                  <c:v>13.693549999999998</c:v>
                </c:pt>
                <c:pt idx="1228">
                  <c:v>13.706999999999999</c:v>
                </c:pt>
                <c:pt idx="1229">
                  <c:v>13.720450000000001</c:v>
                </c:pt>
                <c:pt idx="1230">
                  <c:v>13.733899999999998</c:v>
                </c:pt>
                <c:pt idx="1231">
                  <c:v>13.747349999999999</c:v>
                </c:pt>
                <c:pt idx="1232">
                  <c:v>13.760800000000001</c:v>
                </c:pt>
                <c:pt idx="1233">
                  <c:v>13.774249999999999</c:v>
                </c:pt>
                <c:pt idx="1234">
                  <c:v>13.787725</c:v>
                </c:pt>
                <c:pt idx="1235">
                  <c:v>13.801174999999999</c:v>
                </c:pt>
                <c:pt idx="1236">
                  <c:v>13.814599999999999</c:v>
                </c:pt>
                <c:pt idx="1237">
                  <c:v>13.828025</c:v>
                </c:pt>
                <c:pt idx="1238">
                  <c:v>13.84145</c:v>
                </c:pt>
                <c:pt idx="1239">
                  <c:v>13.854775</c:v>
                </c:pt>
                <c:pt idx="1240">
                  <c:v>13.868025000000001</c:v>
                </c:pt>
                <c:pt idx="1241">
                  <c:v>13.881175000000001</c:v>
                </c:pt>
                <c:pt idx="1242">
                  <c:v>13.894224999999999</c:v>
                </c:pt>
                <c:pt idx="1243">
                  <c:v>13.907174999999999</c:v>
                </c:pt>
                <c:pt idx="1244">
                  <c:v>13.920024999999999</c:v>
                </c:pt>
                <c:pt idx="1245">
                  <c:v>13.932824999999999</c:v>
                </c:pt>
                <c:pt idx="1246">
                  <c:v>13.945525</c:v>
                </c:pt>
                <c:pt idx="1247">
                  <c:v>13.958175000000001</c:v>
                </c:pt>
                <c:pt idx="1248">
                  <c:v>13.970750000000001</c:v>
                </c:pt>
                <c:pt idx="1249">
                  <c:v>13.983300000000002</c:v>
                </c:pt>
                <c:pt idx="1250">
                  <c:v>13.995774999999998</c:v>
                </c:pt>
                <c:pt idx="1251">
                  <c:v>14.0082</c:v>
                </c:pt>
                <c:pt idx="1252">
                  <c:v>14.020574999999999</c:v>
                </c:pt>
                <c:pt idx="1253">
                  <c:v>14.032900000000001</c:v>
                </c:pt>
                <c:pt idx="1254">
                  <c:v>14.045199999999999</c:v>
                </c:pt>
                <c:pt idx="1255">
                  <c:v>14.057425000000002</c:v>
                </c:pt>
                <c:pt idx="1256">
                  <c:v>14.069625</c:v>
                </c:pt>
                <c:pt idx="1257">
                  <c:v>14.081774999999999</c:v>
                </c:pt>
                <c:pt idx="1258">
                  <c:v>14.093900000000001</c:v>
                </c:pt>
                <c:pt idx="1259">
                  <c:v>14.106</c:v>
                </c:pt>
                <c:pt idx="1260">
                  <c:v>14.118049999999998</c:v>
                </c:pt>
                <c:pt idx="1261">
                  <c:v>14.130075</c:v>
                </c:pt>
                <c:pt idx="1262">
                  <c:v>14.142050000000001</c:v>
                </c:pt>
                <c:pt idx="1263">
                  <c:v>14.154</c:v>
                </c:pt>
                <c:pt idx="1264">
                  <c:v>14.165924999999998</c:v>
                </c:pt>
                <c:pt idx="1265">
                  <c:v>14.1778</c:v>
                </c:pt>
                <c:pt idx="1266">
                  <c:v>14.18965</c:v>
                </c:pt>
                <c:pt idx="1267">
                  <c:v>14.201449999999999</c:v>
                </c:pt>
                <c:pt idx="1268">
                  <c:v>14.213225</c:v>
                </c:pt>
                <c:pt idx="1269">
                  <c:v>14.22495</c:v>
                </c:pt>
                <c:pt idx="1270">
                  <c:v>14.236674999999998</c:v>
                </c:pt>
                <c:pt idx="1271">
                  <c:v>14.248350000000002</c:v>
                </c:pt>
                <c:pt idx="1272">
                  <c:v>14.259974999999999</c:v>
                </c:pt>
                <c:pt idx="1273">
                  <c:v>14.271600000000001</c:v>
                </c:pt>
                <c:pt idx="1274">
                  <c:v>14.283199999999999</c:v>
                </c:pt>
                <c:pt idx="1275">
                  <c:v>14.294775000000001</c:v>
                </c:pt>
                <c:pt idx="1276">
                  <c:v>14.306350000000002</c:v>
                </c:pt>
                <c:pt idx="1277">
                  <c:v>14.3179</c:v>
                </c:pt>
                <c:pt idx="1278">
                  <c:v>14.32945</c:v>
                </c:pt>
                <c:pt idx="1279">
                  <c:v>14.341000000000001</c:v>
                </c:pt>
                <c:pt idx="1280">
                  <c:v>14.352550000000001</c:v>
                </c:pt>
                <c:pt idx="1281">
                  <c:v>14.364125</c:v>
                </c:pt>
                <c:pt idx="1282">
                  <c:v>14.375674999999999</c:v>
                </c:pt>
                <c:pt idx="1283">
                  <c:v>14.387249999999998</c:v>
                </c:pt>
                <c:pt idx="1284">
                  <c:v>14.398849999999999</c:v>
                </c:pt>
                <c:pt idx="1285">
                  <c:v>14.410449999999999</c:v>
                </c:pt>
                <c:pt idx="1286">
                  <c:v>14.42205</c:v>
                </c:pt>
                <c:pt idx="1287">
                  <c:v>14.433675000000001</c:v>
                </c:pt>
                <c:pt idx="1288">
                  <c:v>14.445325</c:v>
                </c:pt>
                <c:pt idx="1289">
                  <c:v>14.456949999999999</c:v>
                </c:pt>
                <c:pt idx="1290">
                  <c:v>14.4686</c:v>
                </c:pt>
                <c:pt idx="1291">
                  <c:v>14.48025</c:v>
                </c:pt>
                <c:pt idx="1292">
                  <c:v>14.491899999999999</c:v>
                </c:pt>
                <c:pt idx="1293">
                  <c:v>14.503575</c:v>
                </c:pt>
                <c:pt idx="1294">
                  <c:v>14.515274999999999</c:v>
                </c:pt>
                <c:pt idx="1295">
                  <c:v>14.527024999999998</c:v>
                </c:pt>
                <c:pt idx="1296">
                  <c:v>14.538775000000001</c:v>
                </c:pt>
                <c:pt idx="1297">
                  <c:v>14.550599999999999</c:v>
                </c:pt>
                <c:pt idx="1298">
                  <c:v>14.562449999999998</c:v>
                </c:pt>
                <c:pt idx="1299">
                  <c:v>14.574349999999999</c:v>
                </c:pt>
                <c:pt idx="1300">
                  <c:v>14.586325</c:v>
                </c:pt>
                <c:pt idx="1301">
                  <c:v>14.598349999999998</c:v>
                </c:pt>
                <c:pt idx="1302">
                  <c:v>14.61045</c:v>
                </c:pt>
                <c:pt idx="1303">
                  <c:v>14.622574999999999</c:v>
                </c:pt>
                <c:pt idx="1304">
                  <c:v>14.6348</c:v>
                </c:pt>
                <c:pt idx="1305">
                  <c:v>14.647075000000001</c:v>
                </c:pt>
                <c:pt idx="1306">
                  <c:v>14.659425000000001</c:v>
                </c:pt>
                <c:pt idx="1307">
                  <c:v>14.671899999999999</c:v>
                </c:pt>
                <c:pt idx="1308">
                  <c:v>14.684449999999998</c:v>
                </c:pt>
                <c:pt idx="1309">
                  <c:v>14.697125</c:v>
                </c:pt>
                <c:pt idx="1310">
                  <c:v>14.709875</c:v>
                </c:pt>
                <c:pt idx="1311">
                  <c:v>14.722674999999999</c:v>
                </c:pt>
                <c:pt idx="1312">
                  <c:v>14.73555</c:v>
                </c:pt>
                <c:pt idx="1313">
                  <c:v>14.7485</c:v>
                </c:pt>
                <c:pt idx="1314">
                  <c:v>14.761425000000001</c:v>
                </c:pt>
                <c:pt idx="1315">
                  <c:v>14.774275000000001</c:v>
                </c:pt>
                <c:pt idx="1316">
                  <c:v>14.787100000000001</c:v>
                </c:pt>
                <c:pt idx="1317">
                  <c:v>14.799899999999999</c:v>
                </c:pt>
                <c:pt idx="1318">
                  <c:v>14.812675</c:v>
                </c:pt>
                <c:pt idx="1319">
                  <c:v>14.825450000000002</c:v>
                </c:pt>
                <c:pt idx="1320">
                  <c:v>14.838225</c:v>
                </c:pt>
                <c:pt idx="1321">
                  <c:v>14.851075</c:v>
                </c:pt>
                <c:pt idx="1322">
                  <c:v>14.863974999999998</c:v>
                </c:pt>
                <c:pt idx="1323">
                  <c:v>14.876875</c:v>
                </c:pt>
                <c:pt idx="1324">
                  <c:v>14.889825000000002</c:v>
                </c:pt>
                <c:pt idx="1325">
                  <c:v>14.902799999999999</c:v>
                </c:pt>
                <c:pt idx="1326">
                  <c:v>14.915900000000001</c:v>
                </c:pt>
                <c:pt idx="1327">
                  <c:v>14.929</c:v>
                </c:pt>
                <c:pt idx="1328">
                  <c:v>14.9422</c:v>
                </c:pt>
                <c:pt idx="1329">
                  <c:v>14.955450000000001</c:v>
                </c:pt>
                <c:pt idx="1330">
                  <c:v>14.968699999999998</c:v>
                </c:pt>
                <c:pt idx="1331">
                  <c:v>14.981924999999999</c:v>
                </c:pt>
                <c:pt idx="1332">
                  <c:v>14.995175</c:v>
                </c:pt>
                <c:pt idx="1333">
                  <c:v>15.008425000000001</c:v>
                </c:pt>
                <c:pt idx="1334">
                  <c:v>15.021675000000002</c:v>
                </c:pt>
                <c:pt idx="1335">
                  <c:v>15.03495</c:v>
                </c:pt>
                <c:pt idx="1336">
                  <c:v>15.048225</c:v>
                </c:pt>
                <c:pt idx="1337">
                  <c:v>15.061500000000001</c:v>
                </c:pt>
                <c:pt idx="1338">
                  <c:v>15.0748</c:v>
                </c:pt>
                <c:pt idx="1339">
                  <c:v>15.088150000000001</c:v>
                </c:pt>
                <c:pt idx="1340">
                  <c:v>15.101500000000001</c:v>
                </c:pt>
                <c:pt idx="1341">
                  <c:v>15.114875</c:v>
                </c:pt>
                <c:pt idx="1342">
                  <c:v>15.128274999999999</c:v>
                </c:pt>
                <c:pt idx="1343">
                  <c:v>15.1417</c:v>
                </c:pt>
                <c:pt idx="1344">
                  <c:v>15.155150000000001</c:v>
                </c:pt>
                <c:pt idx="1345">
                  <c:v>15.168624999999999</c:v>
                </c:pt>
                <c:pt idx="1346">
                  <c:v>15.18215</c:v>
                </c:pt>
                <c:pt idx="1347">
                  <c:v>15.195724999999999</c:v>
                </c:pt>
                <c:pt idx="1348">
                  <c:v>15.209325000000002</c:v>
                </c:pt>
                <c:pt idx="1349">
                  <c:v>15.223000000000001</c:v>
                </c:pt>
                <c:pt idx="1350">
                  <c:v>15.236725000000002</c:v>
                </c:pt>
                <c:pt idx="1351">
                  <c:v>15.250500000000001</c:v>
                </c:pt>
                <c:pt idx="1352">
                  <c:v>15.264374999999999</c:v>
                </c:pt>
                <c:pt idx="1353">
                  <c:v>15.278274999999999</c:v>
                </c:pt>
                <c:pt idx="1354">
                  <c:v>15.292200000000001</c:v>
                </c:pt>
                <c:pt idx="1355">
                  <c:v>15.306125000000002</c:v>
                </c:pt>
                <c:pt idx="1356">
                  <c:v>15.320025000000001</c:v>
                </c:pt>
                <c:pt idx="1357">
                  <c:v>15.333925000000001</c:v>
                </c:pt>
                <c:pt idx="1358">
                  <c:v>15.347775</c:v>
                </c:pt>
                <c:pt idx="1359">
                  <c:v>15.361649999999999</c:v>
                </c:pt>
                <c:pt idx="1360">
                  <c:v>15.375575</c:v>
                </c:pt>
                <c:pt idx="1361">
                  <c:v>15.389525000000001</c:v>
                </c:pt>
                <c:pt idx="1362">
                  <c:v>15.403525000000002</c:v>
                </c:pt>
                <c:pt idx="1363">
                  <c:v>15.4176</c:v>
                </c:pt>
                <c:pt idx="1364">
                  <c:v>15.431775</c:v>
                </c:pt>
                <c:pt idx="1365">
                  <c:v>15.445975000000001</c:v>
                </c:pt>
                <c:pt idx="1366">
                  <c:v>15.460175000000001</c:v>
                </c:pt>
                <c:pt idx="1367">
                  <c:v>15.474275</c:v>
                </c:pt>
                <c:pt idx="1368">
                  <c:v>15.488325</c:v>
                </c:pt>
                <c:pt idx="1369">
                  <c:v>15.502350000000002</c:v>
                </c:pt>
                <c:pt idx="1370">
                  <c:v>15.516374999999998</c:v>
                </c:pt>
                <c:pt idx="1371">
                  <c:v>15.5304</c:v>
                </c:pt>
                <c:pt idx="1372">
                  <c:v>15.5444</c:v>
                </c:pt>
                <c:pt idx="1373">
                  <c:v>15.558400000000001</c:v>
                </c:pt>
                <c:pt idx="1374">
                  <c:v>15.572425000000001</c:v>
                </c:pt>
                <c:pt idx="1375">
                  <c:v>15.586425</c:v>
                </c:pt>
                <c:pt idx="1376">
                  <c:v>15.600425000000001</c:v>
                </c:pt>
                <c:pt idx="1377">
                  <c:v>15.6144</c:v>
                </c:pt>
                <c:pt idx="1378">
                  <c:v>15.628375</c:v>
                </c:pt>
                <c:pt idx="1379">
                  <c:v>15.642325000000001</c:v>
                </c:pt>
                <c:pt idx="1380">
                  <c:v>15.656275000000001</c:v>
                </c:pt>
                <c:pt idx="1381">
                  <c:v>15.670200000000001</c:v>
                </c:pt>
                <c:pt idx="1382">
                  <c:v>15.684124999999998</c:v>
                </c:pt>
                <c:pt idx="1383">
                  <c:v>15.698074999999999</c:v>
                </c:pt>
                <c:pt idx="1384">
                  <c:v>15.71205</c:v>
                </c:pt>
                <c:pt idx="1385">
                  <c:v>15.726049999999999</c:v>
                </c:pt>
                <c:pt idx="1386">
                  <c:v>15.740000000000002</c:v>
                </c:pt>
                <c:pt idx="1387">
                  <c:v>15.75385</c:v>
                </c:pt>
                <c:pt idx="1388">
                  <c:v>15.767575000000001</c:v>
                </c:pt>
                <c:pt idx="1389">
                  <c:v>15.7812</c:v>
                </c:pt>
                <c:pt idx="1390">
                  <c:v>15.794749999999999</c:v>
                </c:pt>
                <c:pt idx="1391">
                  <c:v>15.808225</c:v>
                </c:pt>
                <c:pt idx="1392">
                  <c:v>15.821625000000001</c:v>
                </c:pt>
                <c:pt idx="1393">
                  <c:v>15.834975000000002</c:v>
                </c:pt>
                <c:pt idx="1394">
                  <c:v>15.848324999999999</c:v>
                </c:pt>
                <c:pt idx="1395">
                  <c:v>15.861649999999999</c:v>
                </c:pt>
                <c:pt idx="1396">
                  <c:v>15.874974999999999</c:v>
                </c:pt>
                <c:pt idx="1397">
                  <c:v>15.888299999999999</c:v>
                </c:pt>
                <c:pt idx="1398">
                  <c:v>15.90165</c:v>
                </c:pt>
                <c:pt idx="1399">
                  <c:v>15.915000000000001</c:v>
                </c:pt>
                <c:pt idx="1400">
                  <c:v>15.928375000000001</c:v>
                </c:pt>
                <c:pt idx="1401">
                  <c:v>15.941775</c:v>
                </c:pt>
                <c:pt idx="1402">
                  <c:v>15.9552</c:v>
                </c:pt>
                <c:pt idx="1403">
                  <c:v>15.968674999999999</c:v>
                </c:pt>
                <c:pt idx="1404">
                  <c:v>15.982199999999999</c:v>
                </c:pt>
                <c:pt idx="1405">
                  <c:v>15.995775000000002</c:v>
                </c:pt>
                <c:pt idx="1406">
                  <c:v>16.009399999999999</c:v>
                </c:pt>
                <c:pt idx="1407">
                  <c:v>16.023075000000002</c:v>
                </c:pt>
                <c:pt idx="1408">
                  <c:v>16.036799999999999</c:v>
                </c:pt>
                <c:pt idx="1409">
                  <c:v>16.050550000000001</c:v>
                </c:pt>
                <c:pt idx="1410">
                  <c:v>16.064375000000002</c:v>
                </c:pt>
                <c:pt idx="1411">
                  <c:v>16.078225</c:v>
                </c:pt>
                <c:pt idx="1412">
                  <c:v>16.09215</c:v>
                </c:pt>
                <c:pt idx="1413">
                  <c:v>16.106124999999999</c:v>
                </c:pt>
                <c:pt idx="1414">
                  <c:v>16.120149999999999</c:v>
                </c:pt>
                <c:pt idx="1415">
                  <c:v>16.134225000000001</c:v>
                </c:pt>
                <c:pt idx="1416">
                  <c:v>16.148375000000001</c:v>
                </c:pt>
                <c:pt idx="1417">
                  <c:v>16.16255</c:v>
                </c:pt>
                <c:pt idx="1418">
                  <c:v>16.176825000000001</c:v>
                </c:pt>
                <c:pt idx="1419">
                  <c:v>16.191174999999998</c:v>
                </c:pt>
                <c:pt idx="1420">
                  <c:v>16.2056</c:v>
                </c:pt>
                <c:pt idx="1421">
                  <c:v>16.220100000000002</c:v>
                </c:pt>
                <c:pt idx="1422">
                  <c:v>16.234650000000002</c:v>
                </c:pt>
                <c:pt idx="1423">
                  <c:v>16.24925</c:v>
                </c:pt>
                <c:pt idx="1424">
                  <c:v>16.263949999999998</c:v>
                </c:pt>
                <c:pt idx="1425">
                  <c:v>16.278724999999998</c:v>
                </c:pt>
                <c:pt idx="1426">
                  <c:v>16.29355</c:v>
                </c:pt>
                <c:pt idx="1427">
                  <c:v>16.308325</c:v>
                </c:pt>
                <c:pt idx="1428">
                  <c:v>16.323074999999999</c:v>
                </c:pt>
                <c:pt idx="1429">
                  <c:v>16.337799999999998</c:v>
                </c:pt>
                <c:pt idx="1430">
                  <c:v>16.352499999999999</c:v>
                </c:pt>
                <c:pt idx="1431">
                  <c:v>16.367149999999999</c:v>
                </c:pt>
                <c:pt idx="1432">
                  <c:v>16.381775000000001</c:v>
                </c:pt>
                <c:pt idx="1433">
                  <c:v>16.396374999999999</c:v>
                </c:pt>
                <c:pt idx="1434">
                  <c:v>16.411000000000001</c:v>
                </c:pt>
                <c:pt idx="1435">
                  <c:v>16.425575000000002</c:v>
                </c:pt>
                <c:pt idx="1436">
                  <c:v>16.440149999999999</c:v>
                </c:pt>
                <c:pt idx="1437">
                  <c:v>16.454725</c:v>
                </c:pt>
                <c:pt idx="1438">
                  <c:v>16.469275</c:v>
                </c:pt>
                <c:pt idx="1439">
                  <c:v>16.48385</c:v>
                </c:pt>
                <c:pt idx="1440">
                  <c:v>16.4984</c:v>
                </c:pt>
                <c:pt idx="1441">
                  <c:v>16.51295</c:v>
                </c:pt>
                <c:pt idx="1442">
                  <c:v>16.527474999999999</c:v>
                </c:pt>
                <c:pt idx="1443">
                  <c:v>16.54205</c:v>
                </c:pt>
                <c:pt idx="1444">
                  <c:v>16.556625</c:v>
                </c:pt>
                <c:pt idx="1445">
                  <c:v>16.571200000000001</c:v>
                </c:pt>
                <c:pt idx="1446">
                  <c:v>16.585825</c:v>
                </c:pt>
                <c:pt idx="1447">
                  <c:v>16.600474999999999</c:v>
                </c:pt>
                <c:pt idx="1448">
                  <c:v>16.615124999999999</c:v>
                </c:pt>
                <c:pt idx="1449">
                  <c:v>16.629774999999999</c:v>
                </c:pt>
                <c:pt idx="1450">
                  <c:v>16.644449999999999</c:v>
                </c:pt>
                <c:pt idx="1451">
                  <c:v>16.659175000000001</c:v>
                </c:pt>
                <c:pt idx="1452">
                  <c:v>16.6739</c:v>
                </c:pt>
                <c:pt idx="1453">
                  <c:v>16.688675</c:v>
                </c:pt>
                <c:pt idx="1454">
                  <c:v>16.703475000000001</c:v>
                </c:pt>
                <c:pt idx="1455">
                  <c:v>16.718325</c:v>
                </c:pt>
                <c:pt idx="1456">
                  <c:v>16.7332</c:v>
                </c:pt>
                <c:pt idx="1457">
                  <c:v>16.748100000000001</c:v>
                </c:pt>
                <c:pt idx="1458">
                  <c:v>16.76305</c:v>
                </c:pt>
                <c:pt idx="1459">
                  <c:v>16.778025</c:v>
                </c:pt>
                <c:pt idx="1460">
                  <c:v>16.793050000000001</c:v>
                </c:pt>
                <c:pt idx="1461">
                  <c:v>16.8081</c:v>
                </c:pt>
                <c:pt idx="1462">
                  <c:v>16.823175000000003</c:v>
                </c:pt>
                <c:pt idx="1463">
                  <c:v>16.838274999999999</c:v>
                </c:pt>
                <c:pt idx="1464">
                  <c:v>16.853400000000001</c:v>
                </c:pt>
                <c:pt idx="1465">
                  <c:v>16.868575</c:v>
                </c:pt>
                <c:pt idx="1466">
                  <c:v>16.883749999999999</c:v>
                </c:pt>
                <c:pt idx="1467">
                  <c:v>16.898975</c:v>
                </c:pt>
                <c:pt idx="1468">
                  <c:v>16.914224999999998</c:v>
                </c:pt>
                <c:pt idx="1469">
                  <c:v>16.929500000000001</c:v>
                </c:pt>
                <c:pt idx="1470">
                  <c:v>16.944675</c:v>
                </c:pt>
                <c:pt idx="1471">
                  <c:v>16.959699999999998</c:v>
                </c:pt>
                <c:pt idx="1472">
                  <c:v>16.974550000000001</c:v>
                </c:pt>
                <c:pt idx="1473">
                  <c:v>16.989274999999999</c:v>
                </c:pt>
                <c:pt idx="1474">
                  <c:v>17.003874999999997</c:v>
                </c:pt>
                <c:pt idx="1475">
                  <c:v>17.018349999999998</c:v>
                </c:pt>
                <c:pt idx="1476">
                  <c:v>17.032675000000001</c:v>
                </c:pt>
                <c:pt idx="1477">
                  <c:v>17.046924999999998</c:v>
                </c:pt>
                <c:pt idx="1478">
                  <c:v>17.061050000000002</c:v>
                </c:pt>
                <c:pt idx="1479">
                  <c:v>17.075075000000002</c:v>
                </c:pt>
                <c:pt idx="1480">
                  <c:v>17.089024999999999</c:v>
                </c:pt>
                <c:pt idx="1481">
                  <c:v>17.102899999999998</c:v>
                </c:pt>
                <c:pt idx="1482">
                  <c:v>17.11665</c:v>
                </c:pt>
                <c:pt idx="1483">
                  <c:v>17.130324999999999</c:v>
                </c:pt>
                <c:pt idx="1484">
                  <c:v>17.143924999999999</c:v>
                </c:pt>
                <c:pt idx="1485">
                  <c:v>17.157474999999998</c:v>
                </c:pt>
                <c:pt idx="1486">
                  <c:v>17.170949999999998</c:v>
                </c:pt>
                <c:pt idx="1487">
                  <c:v>17.1844</c:v>
                </c:pt>
                <c:pt idx="1488">
                  <c:v>17.197825000000002</c:v>
                </c:pt>
                <c:pt idx="1489">
                  <c:v>17.211224999999999</c:v>
                </c:pt>
                <c:pt idx="1490">
                  <c:v>17.224625</c:v>
                </c:pt>
                <c:pt idx="1491">
                  <c:v>17.238</c:v>
                </c:pt>
                <c:pt idx="1492">
                  <c:v>17.2514</c:v>
                </c:pt>
                <c:pt idx="1493">
                  <c:v>17.264775</c:v>
                </c:pt>
                <c:pt idx="1494">
                  <c:v>17.278124999999999</c:v>
                </c:pt>
                <c:pt idx="1495">
                  <c:v>17.291500000000003</c:v>
                </c:pt>
                <c:pt idx="1496">
                  <c:v>17.304849999999998</c:v>
                </c:pt>
                <c:pt idx="1497">
                  <c:v>17.318225000000002</c:v>
                </c:pt>
                <c:pt idx="1498">
                  <c:v>17.331624999999999</c:v>
                </c:pt>
                <c:pt idx="1499">
                  <c:v>17.345050000000001</c:v>
                </c:pt>
                <c:pt idx="1500">
                  <c:v>17.358475000000002</c:v>
                </c:pt>
                <c:pt idx="1501">
                  <c:v>17.371949999999998</c:v>
                </c:pt>
                <c:pt idx="1502">
                  <c:v>17.385449999999999</c:v>
                </c:pt>
                <c:pt idx="1503">
                  <c:v>17.398975</c:v>
                </c:pt>
                <c:pt idx="1504">
                  <c:v>17.41255</c:v>
                </c:pt>
                <c:pt idx="1505">
                  <c:v>17.42615</c:v>
                </c:pt>
                <c:pt idx="1506">
                  <c:v>17.439774999999997</c:v>
                </c:pt>
                <c:pt idx="1507">
                  <c:v>17.453424999999999</c:v>
                </c:pt>
                <c:pt idx="1508">
                  <c:v>17.467099999999999</c:v>
                </c:pt>
                <c:pt idx="1509">
                  <c:v>17.480775000000001</c:v>
                </c:pt>
                <c:pt idx="1510">
                  <c:v>17.494499999999999</c:v>
                </c:pt>
                <c:pt idx="1511">
                  <c:v>17.50825</c:v>
                </c:pt>
                <c:pt idx="1512">
                  <c:v>17.522024999999999</c:v>
                </c:pt>
                <c:pt idx="1513">
                  <c:v>17.535775000000001</c:v>
                </c:pt>
                <c:pt idx="1514">
                  <c:v>17.54955</c:v>
                </c:pt>
                <c:pt idx="1515">
                  <c:v>17.563324999999999</c:v>
                </c:pt>
                <c:pt idx="1516">
                  <c:v>17.577100000000002</c:v>
                </c:pt>
                <c:pt idx="1517">
                  <c:v>17.590875</c:v>
                </c:pt>
                <c:pt idx="1518">
                  <c:v>17.604649999999999</c:v>
                </c:pt>
                <c:pt idx="1519">
                  <c:v>17.61835</c:v>
                </c:pt>
                <c:pt idx="1520">
                  <c:v>17.632000000000001</c:v>
                </c:pt>
                <c:pt idx="1521">
                  <c:v>17.645625000000003</c:v>
                </c:pt>
                <c:pt idx="1522">
                  <c:v>17.659199999999998</c:v>
                </c:pt>
                <c:pt idx="1523">
                  <c:v>17.672799999999999</c:v>
                </c:pt>
                <c:pt idx="1524">
                  <c:v>17.686374999999998</c:v>
                </c:pt>
                <c:pt idx="1525">
                  <c:v>17.699975000000002</c:v>
                </c:pt>
                <c:pt idx="1526">
                  <c:v>17.7136</c:v>
                </c:pt>
                <c:pt idx="1527">
                  <c:v>17.727275000000002</c:v>
                </c:pt>
                <c:pt idx="1528">
                  <c:v>17.741</c:v>
                </c:pt>
                <c:pt idx="1529">
                  <c:v>17.754750000000001</c:v>
                </c:pt>
                <c:pt idx="1530">
                  <c:v>17.768550000000001</c:v>
                </c:pt>
                <c:pt idx="1531">
                  <c:v>17.782425</c:v>
                </c:pt>
                <c:pt idx="1532">
                  <c:v>17.79635</c:v>
                </c:pt>
                <c:pt idx="1533">
                  <c:v>17.810275000000001</c:v>
                </c:pt>
                <c:pt idx="1534">
                  <c:v>17.824249999999999</c:v>
                </c:pt>
                <c:pt idx="1535">
                  <c:v>17.838249999999999</c:v>
                </c:pt>
                <c:pt idx="1536">
                  <c:v>17.852250000000002</c:v>
                </c:pt>
                <c:pt idx="1537">
                  <c:v>17.866299999999999</c:v>
                </c:pt>
                <c:pt idx="1538">
                  <c:v>17.880375000000001</c:v>
                </c:pt>
                <c:pt idx="1539">
                  <c:v>17.894475</c:v>
                </c:pt>
                <c:pt idx="1540">
                  <c:v>17.908625000000001</c:v>
                </c:pt>
                <c:pt idx="1541">
                  <c:v>17.922750000000001</c:v>
                </c:pt>
                <c:pt idx="1542">
                  <c:v>17.936925000000002</c:v>
                </c:pt>
                <c:pt idx="1543">
                  <c:v>17.951025000000001</c:v>
                </c:pt>
                <c:pt idx="1544">
                  <c:v>17.964849999999998</c:v>
                </c:pt>
                <c:pt idx="1545">
                  <c:v>17.978300000000001</c:v>
                </c:pt>
                <c:pt idx="1546">
                  <c:v>17.991475000000001</c:v>
                </c:pt>
                <c:pt idx="1547">
                  <c:v>18.004424999999998</c:v>
                </c:pt>
                <c:pt idx="1548">
                  <c:v>18.017299999999999</c:v>
                </c:pt>
                <c:pt idx="1549">
                  <c:v>18.030200000000001</c:v>
                </c:pt>
                <c:pt idx="1550">
                  <c:v>18.043075000000002</c:v>
                </c:pt>
                <c:pt idx="1551">
                  <c:v>18.055975</c:v>
                </c:pt>
                <c:pt idx="1552">
                  <c:v>18.068925</c:v>
                </c:pt>
                <c:pt idx="1553">
                  <c:v>18.081949999999999</c:v>
                </c:pt>
                <c:pt idx="1554">
                  <c:v>18.094999999999999</c:v>
                </c:pt>
                <c:pt idx="1555">
                  <c:v>18.1081</c:v>
                </c:pt>
                <c:pt idx="1556">
                  <c:v>18.121275000000001</c:v>
                </c:pt>
                <c:pt idx="1557">
                  <c:v>18.134474999999998</c:v>
                </c:pt>
                <c:pt idx="1558">
                  <c:v>18.147675</c:v>
                </c:pt>
                <c:pt idx="1559">
                  <c:v>18.160899999999998</c:v>
                </c:pt>
                <c:pt idx="1560">
                  <c:v>18.174150000000001</c:v>
                </c:pt>
                <c:pt idx="1561">
                  <c:v>18.1874</c:v>
                </c:pt>
                <c:pt idx="1562">
                  <c:v>18.20065</c:v>
                </c:pt>
                <c:pt idx="1563">
                  <c:v>18.213950000000001</c:v>
                </c:pt>
                <c:pt idx="1564">
                  <c:v>18.227225000000001</c:v>
                </c:pt>
                <c:pt idx="1565">
                  <c:v>18.240500000000001</c:v>
                </c:pt>
                <c:pt idx="1566">
                  <c:v>18.253775000000001</c:v>
                </c:pt>
                <c:pt idx="1567">
                  <c:v>18.267050000000001</c:v>
                </c:pt>
                <c:pt idx="1568">
                  <c:v>18.2803</c:v>
                </c:pt>
                <c:pt idx="1569">
                  <c:v>18.293575000000001</c:v>
                </c:pt>
                <c:pt idx="1570">
                  <c:v>18.306800000000003</c:v>
                </c:pt>
                <c:pt idx="1571">
                  <c:v>18.320049999999998</c:v>
                </c:pt>
                <c:pt idx="1572">
                  <c:v>18.333300000000001</c:v>
                </c:pt>
                <c:pt idx="1573">
                  <c:v>18.346525</c:v>
                </c:pt>
                <c:pt idx="1574">
                  <c:v>18.359749999999998</c:v>
                </c:pt>
                <c:pt idx="1575">
                  <c:v>18.373000000000001</c:v>
                </c:pt>
                <c:pt idx="1576">
                  <c:v>18.386225</c:v>
                </c:pt>
                <c:pt idx="1577">
                  <c:v>18.399475000000002</c:v>
                </c:pt>
                <c:pt idx="1578">
                  <c:v>18.412700000000001</c:v>
                </c:pt>
                <c:pt idx="1579">
                  <c:v>18.42595</c:v>
                </c:pt>
                <c:pt idx="1580">
                  <c:v>18.439174999999999</c:v>
                </c:pt>
                <c:pt idx="1581">
                  <c:v>18.452425000000002</c:v>
                </c:pt>
                <c:pt idx="1582">
                  <c:v>18.46565</c:v>
                </c:pt>
                <c:pt idx="1583">
                  <c:v>18.478899999999999</c:v>
                </c:pt>
                <c:pt idx="1584">
                  <c:v>18.492125000000001</c:v>
                </c:pt>
                <c:pt idx="1585">
                  <c:v>18.505374999999997</c:v>
                </c:pt>
                <c:pt idx="1586">
                  <c:v>18.518599999999999</c:v>
                </c:pt>
                <c:pt idx="1587">
                  <c:v>18.531849999999999</c:v>
                </c:pt>
                <c:pt idx="1588">
                  <c:v>18.545075000000001</c:v>
                </c:pt>
                <c:pt idx="1589">
                  <c:v>18.558325</c:v>
                </c:pt>
                <c:pt idx="1590">
                  <c:v>18.571575000000003</c:v>
                </c:pt>
                <c:pt idx="1591">
                  <c:v>18.584824999999999</c:v>
                </c:pt>
                <c:pt idx="1592">
                  <c:v>18.598075000000001</c:v>
                </c:pt>
                <c:pt idx="1593">
                  <c:v>18.611325000000001</c:v>
                </c:pt>
                <c:pt idx="1594">
                  <c:v>18.624600000000001</c:v>
                </c:pt>
                <c:pt idx="1595">
                  <c:v>18.63785</c:v>
                </c:pt>
                <c:pt idx="1596">
                  <c:v>18.6511</c:v>
                </c:pt>
                <c:pt idx="1597">
                  <c:v>18.664349999999999</c:v>
                </c:pt>
                <c:pt idx="1598">
                  <c:v>18.677624999999999</c:v>
                </c:pt>
                <c:pt idx="1599">
                  <c:v>18.690875000000002</c:v>
                </c:pt>
                <c:pt idx="1600">
                  <c:v>18.704124999999998</c:v>
                </c:pt>
                <c:pt idx="1601">
                  <c:v>18.717375000000001</c:v>
                </c:pt>
                <c:pt idx="1602">
                  <c:v>18.730599999999999</c:v>
                </c:pt>
                <c:pt idx="1603">
                  <c:v>18.743625000000002</c:v>
                </c:pt>
                <c:pt idx="1604">
                  <c:v>18.756450000000001</c:v>
                </c:pt>
                <c:pt idx="1605">
                  <c:v>18.76915</c:v>
                </c:pt>
                <c:pt idx="1606">
                  <c:v>18.781675</c:v>
                </c:pt>
                <c:pt idx="1607">
                  <c:v>18.7941</c:v>
                </c:pt>
                <c:pt idx="1608">
                  <c:v>18.806449999999998</c:v>
                </c:pt>
                <c:pt idx="1609">
                  <c:v>18.818725000000001</c:v>
                </c:pt>
                <c:pt idx="1610">
                  <c:v>18.830949999999998</c:v>
                </c:pt>
                <c:pt idx="1611">
                  <c:v>18.843175000000002</c:v>
                </c:pt>
                <c:pt idx="1612">
                  <c:v>18.855374999999999</c:v>
                </c:pt>
                <c:pt idx="1613">
                  <c:v>18.867599999999999</c:v>
                </c:pt>
                <c:pt idx="1614">
                  <c:v>18.879825</c:v>
                </c:pt>
                <c:pt idx="1615">
                  <c:v>18.892049999999998</c:v>
                </c:pt>
                <c:pt idx="1616">
                  <c:v>18.904299999999999</c:v>
                </c:pt>
                <c:pt idx="1617">
                  <c:v>18.916549999999997</c:v>
                </c:pt>
                <c:pt idx="1618">
                  <c:v>18.928800000000003</c:v>
                </c:pt>
                <c:pt idx="1619">
                  <c:v>18.941074999999998</c:v>
                </c:pt>
                <c:pt idx="1620">
                  <c:v>18.953325</c:v>
                </c:pt>
                <c:pt idx="1621">
                  <c:v>18.965575000000001</c:v>
                </c:pt>
                <c:pt idx="1622">
                  <c:v>18.977800000000002</c:v>
                </c:pt>
                <c:pt idx="1623">
                  <c:v>18.99005</c:v>
                </c:pt>
                <c:pt idx="1624">
                  <c:v>19.002299999999998</c:v>
                </c:pt>
                <c:pt idx="1625">
                  <c:v>19.01455</c:v>
                </c:pt>
                <c:pt idx="1626">
                  <c:v>19.026799999999998</c:v>
                </c:pt>
                <c:pt idx="1627">
                  <c:v>19.039075</c:v>
                </c:pt>
                <c:pt idx="1628">
                  <c:v>19.051349999999999</c:v>
                </c:pt>
                <c:pt idx="1629">
                  <c:v>19.063649999999999</c:v>
                </c:pt>
                <c:pt idx="1630">
                  <c:v>19.075949999999999</c:v>
                </c:pt>
                <c:pt idx="1631">
                  <c:v>19.088274999999999</c:v>
                </c:pt>
                <c:pt idx="1632">
                  <c:v>19.1006</c:v>
                </c:pt>
                <c:pt idx="1633">
                  <c:v>19.112974999999999</c:v>
                </c:pt>
                <c:pt idx="1634">
                  <c:v>19.125325</c:v>
                </c:pt>
                <c:pt idx="1635">
                  <c:v>19.137675000000002</c:v>
                </c:pt>
                <c:pt idx="1636">
                  <c:v>19.149999999999999</c:v>
                </c:pt>
                <c:pt idx="1637">
                  <c:v>19.162324999999999</c:v>
                </c:pt>
                <c:pt idx="1638">
                  <c:v>19.17465</c:v>
                </c:pt>
                <c:pt idx="1639">
                  <c:v>19.187000000000001</c:v>
                </c:pt>
                <c:pt idx="1640">
                  <c:v>19.199325000000002</c:v>
                </c:pt>
                <c:pt idx="1641">
                  <c:v>19.2117</c:v>
                </c:pt>
                <c:pt idx="1642">
                  <c:v>19.224074999999999</c:v>
                </c:pt>
                <c:pt idx="1643">
                  <c:v>19.236449999999998</c:v>
                </c:pt>
                <c:pt idx="1644">
                  <c:v>19.248874999999998</c:v>
                </c:pt>
                <c:pt idx="1645">
                  <c:v>19.261325000000003</c:v>
                </c:pt>
                <c:pt idx="1646">
                  <c:v>19.273775000000001</c:v>
                </c:pt>
                <c:pt idx="1647">
                  <c:v>19.286275</c:v>
                </c:pt>
                <c:pt idx="1648">
                  <c:v>19.298775000000003</c:v>
                </c:pt>
                <c:pt idx="1649">
                  <c:v>19.311325</c:v>
                </c:pt>
                <c:pt idx="1650">
                  <c:v>19.323899999999998</c:v>
                </c:pt>
                <c:pt idx="1651">
                  <c:v>19.336500000000001</c:v>
                </c:pt>
                <c:pt idx="1652">
                  <c:v>19.349150000000002</c:v>
                </c:pt>
                <c:pt idx="1653">
                  <c:v>19.361800000000002</c:v>
                </c:pt>
                <c:pt idx="1654">
                  <c:v>19.374525000000002</c:v>
                </c:pt>
                <c:pt idx="1655">
                  <c:v>19.387275000000002</c:v>
                </c:pt>
                <c:pt idx="1656">
                  <c:v>19.40005</c:v>
                </c:pt>
                <c:pt idx="1657">
                  <c:v>19.412850000000002</c:v>
                </c:pt>
                <c:pt idx="1658">
                  <c:v>19.425650000000001</c:v>
                </c:pt>
                <c:pt idx="1659">
                  <c:v>19.438425000000002</c:v>
                </c:pt>
                <c:pt idx="1660">
                  <c:v>19.4512</c:v>
                </c:pt>
                <c:pt idx="1661">
                  <c:v>19.463950000000001</c:v>
                </c:pt>
                <c:pt idx="1662">
                  <c:v>19.476700000000001</c:v>
                </c:pt>
                <c:pt idx="1663">
                  <c:v>19.489450000000001</c:v>
                </c:pt>
                <c:pt idx="1664">
                  <c:v>19.502175000000001</c:v>
                </c:pt>
                <c:pt idx="1665">
                  <c:v>19.514924999999998</c:v>
                </c:pt>
                <c:pt idx="1666">
                  <c:v>19.527674999999999</c:v>
                </c:pt>
                <c:pt idx="1667">
                  <c:v>19.540399999999998</c:v>
                </c:pt>
                <c:pt idx="1668">
                  <c:v>19.553124999999998</c:v>
                </c:pt>
                <c:pt idx="1669">
                  <c:v>19.565850000000001</c:v>
                </c:pt>
                <c:pt idx="1670">
                  <c:v>19.578575000000001</c:v>
                </c:pt>
                <c:pt idx="1671">
                  <c:v>19.591275</c:v>
                </c:pt>
                <c:pt idx="1672">
                  <c:v>19.603999999999999</c:v>
                </c:pt>
                <c:pt idx="1673">
                  <c:v>19.61645</c:v>
                </c:pt>
                <c:pt idx="1674">
                  <c:v>19.628699999999998</c:v>
                </c:pt>
                <c:pt idx="1675">
                  <c:v>19.640774999999998</c:v>
                </c:pt>
                <c:pt idx="1676">
                  <c:v>19.652799999999999</c:v>
                </c:pt>
                <c:pt idx="1677">
                  <c:v>19.664775000000002</c:v>
                </c:pt>
                <c:pt idx="1678">
                  <c:v>19.6767</c:v>
                </c:pt>
                <c:pt idx="1679">
                  <c:v>19.688649999999999</c:v>
                </c:pt>
                <c:pt idx="1680">
                  <c:v>19.700599999999998</c:v>
                </c:pt>
                <c:pt idx="1681">
                  <c:v>19.712574999999998</c:v>
                </c:pt>
                <c:pt idx="1682">
                  <c:v>19.724474999999998</c:v>
                </c:pt>
                <c:pt idx="1683">
                  <c:v>19.736325000000001</c:v>
                </c:pt>
                <c:pt idx="1684">
                  <c:v>19.748175</c:v>
                </c:pt>
                <c:pt idx="1685">
                  <c:v>19.759999999999998</c:v>
                </c:pt>
                <c:pt idx="1686">
                  <c:v>19.771850000000001</c:v>
                </c:pt>
                <c:pt idx="1687">
                  <c:v>19.7837</c:v>
                </c:pt>
                <c:pt idx="1688">
                  <c:v>19.795575000000003</c:v>
                </c:pt>
                <c:pt idx="1689">
                  <c:v>19.807500000000001</c:v>
                </c:pt>
                <c:pt idx="1690">
                  <c:v>19.819475000000001</c:v>
                </c:pt>
                <c:pt idx="1691">
                  <c:v>19.831475000000001</c:v>
                </c:pt>
                <c:pt idx="1692">
                  <c:v>19.843499999999999</c:v>
                </c:pt>
                <c:pt idx="1693">
                  <c:v>19.855525</c:v>
                </c:pt>
                <c:pt idx="1694">
                  <c:v>19.867625</c:v>
                </c:pt>
                <c:pt idx="1695">
                  <c:v>19.879749999999998</c:v>
                </c:pt>
                <c:pt idx="1696">
                  <c:v>19.891925000000001</c:v>
                </c:pt>
                <c:pt idx="1697">
                  <c:v>19.904150000000001</c:v>
                </c:pt>
                <c:pt idx="1698">
                  <c:v>19.916425</c:v>
                </c:pt>
                <c:pt idx="1699">
                  <c:v>19.928725</c:v>
                </c:pt>
                <c:pt idx="1700">
                  <c:v>19.941050000000001</c:v>
                </c:pt>
                <c:pt idx="1701">
                  <c:v>19.953424999999999</c:v>
                </c:pt>
                <c:pt idx="1702">
                  <c:v>19.965825000000002</c:v>
                </c:pt>
                <c:pt idx="1703">
                  <c:v>19.978275</c:v>
                </c:pt>
                <c:pt idx="1704">
                  <c:v>19.990749999999998</c:v>
                </c:pt>
                <c:pt idx="1705">
                  <c:v>20.003275000000002</c:v>
                </c:pt>
              </c:numCache>
            </c:numRef>
          </c:xVal>
          <c:yVal>
            <c:numRef>
              <c:f>'C05-G2-F1@0.7m'!$J$3:$J$1708</c:f>
              <c:numCache>
                <c:formatCode>0.000</c:formatCode>
                <c:ptCount val="1706"/>
                <c:pt idx="0">
                  <c:v>0</c:v>
                </c:pt>
                <c:pt idx="1">
                  <c:v>1.0720078124999999E-5</c:v>
                </c:pt>
                <c:pt idx="2">
                  <c:v>1.0720078124999999E-5</c:v>
                </c:pt>
                <c:pt idx="3">
                  <c:v>1.0720078124999999E-5</c:v>
                </c:pt>
                <c:pt idx="4">
                  <c:v>1.0720078124999999E-5</c:v>
                </c:pt>
                <c:pt idx="5">
                  <c:v>1.0720078124999999E-5</c:v>
                </c:pt>
                <c:pt idx="6">
                  <c:v>1.0720078124999999E-5</c:v>
                </c:pt>
                <c:pt idx="7">
                  <c:v>1.0720078124999999E-5</c:v>
                </c:pt>
                <c:pt idx="8">
                  <c:v>1.0720078124999999E-5</c:v>
                </c:pt>
                <c:pt idx="9">
                  <c:v>1.0720078124999999E-5</c:v>
                </c:pt>
                <c:pt idx="10">
                  <c:v>1.0720078124999999E-5</c:v>
                </c:pt>
                <c:pt idx="11">
                  <c:v>1.0720078124999999E-5</c:v>
                </c:pt>
                <c:pt idx="12">
                  <c:v>1.0720078124999999E-5</c:v>
                </c:pt>
                <c:pt idx="13">
                  <c:v>1.0720078124999999E-5</c:v>
                </c:pt>
                <c:pt idx="14">
                  <c:v>1.0720078124999999E-5</c:v>
                </c:pt>
                <c:pt idx="15">
                  <c:v>1.0720078124999999E-5</c:v>
                </c:pt>
                <c:pt idx="16">
                  <c:v>1.0720078124999999E-5</c:v>
                </c:pt>
                <c:pt idx="17">
                  <c:v>1.0720078124999999E-5</c:v>
                </c:pt>
                <c:pt idx="18">
                  <c:v>1.0720078124999999E-5</c:v>
                </c:pt>
                <c:pt idx="19">
                  <c:v>1.0720078124999999E-5</c:v>
                </c:pt>
                <c:pt idx="20">
                  <c:v>1.0720078124999999E-5</c:v>
                </c:pt>
                <c:pt idx="21">
                  <c:v>1.0720078124999999E-5</c:v>
                </c:pt>
                <c:pt idx="22">
                  <c:v>1.0720078124999999E-5</c:v>
                </c:pt>
                <c:pt idx="23">
                  <c:v>1.0720078124999999E-5</c:v>
                </c:pt>
                <c:pt idx="24">
                  <c:v>1.0778476562499999E-5</c:v>
                </c:pt>
                <c:pt idx="25">
                  <c:v>1.1042148437500002E-5</c:v>
                </c:pt>
                <c:pt idx="26">
                  <c:v>1.2129384765624999E-5</c:v>
                </c:pt>
                <c:pt idx="27">
                  <c:v>1.6675693359374929E-5</c:v>
                </c:pt>
                <c:pt idx="28">
                  <c:v>3.5323428321874964E-5</c:v>
                </c:pt>
                <c:pt idx="29">
                  <c:v>1.1068038792187503E-4</c:v>
                </c:pt>
                <c:pt idx="30">
                  <c:v>4.1018380479687362E-4</c:v>
                </c:pt>
                <c:pt idx="31">
                  <c:v>1.569915056671876E-3</c:v>
                </c:pt>
                <c:pt idx="32">
                  <c:v>5.9467360129218712E-3</c:v>
                </c:pt>
                <c:pt idx="33">
                  <c:v>2.2059765612921764E-2</c:v>
                </c:pt>
                <c:pt idx="34">
                  <c:v>7.9651720612922847E-2</c:v>
                </c:pt>
                <c:pt idx="35">
                  <c:v>0.27079544936292543</c:v>
                </c:pt>
                <c:pt idx="36">
                  <c:v>0.82452936961292189</c:v>
                </c:pt>
                <c:pt idx="37">
                  <c:v>2.1844492633629118</c:v>
                </c:pt>
                <c:pt idx="38">
                  <c:v>5.0345888196128818</c:v>
                </c:pt>
                <c:pt idx="39">
                  <c:v>10.261035397112945</c:v>
                </c:pt>
                <c:pt idx="40">
                  <c:v>18.867775597112903</c:v>
                </c:pt>
                <c:pt idx="41">
                  <c:v>31.837585484613005</c:v>
                </c:pt>
                <c:pt idx="42">
                  <c:v>49.941816284612798</c:v>
                </c:pt>
                <c:pt idx="43">
                  <c:v>73.636775872112821</c:v>
                </c:pt>
                <c:pt idx="44">
                  <c:v>102.97343152211312</c:v>
                </c:pt>
                <c:pt idx="45">
                  <c:v>137.67324077211288</c:v>
                </c:pt>
                <c:pt idx="46">
                  <c:v>177.22190953461256</c:v>
                </c:pt>
                <c:pt idx="47">
                  <c:v>220.97108535961377</c:v>
                </c:pt>
                <c:pt idx="48">
                  <c:v>268.33723564711306</c:v>
                </c:pt>
                <c:pt idx="49">
                  <c:v>318.78507064711158</c:v>
                </c:pt>
                <c:pt idx="50">
                  <c:v>371.87589402211336</c:v>
                </c:pt>
                <c:pt idx="51">
                  <c:v>427.37983132211292</c:v>
                </c:pt>
                <c:pt idx="52">
                  <c:v>485.04642952211339</c:v>
                </c:pt>
                <c:pt idx="53">
                  <c:v>544.39304774711309</c:v>
                </c:pt>
                <c:pt idx="54">
                  <c:v>605.3781379846132</c:v>
                </c:pt>
                <c:pt idx="55">
                  <c:v>668.0221024846129</c:v>
                </c:pt>
                <c:pt idx="56">
                  <c:v>732.27746223461156</c:v>
                </c:pt>
                <c:pt idx="57">
                  <c:v>798.12118293461253</c:v>
                </c:pt>
                <c:pt idx="58">
                  <c:v>865.28165287211402</c:v>
                </c:pt>
                <c:pt idx="59">
                  <c:v>933.69268124711175</c:v>
                </c:pt>
                <c:pt idx="60">
                  <c:v>1003.3686225346122</c:v>
                </c:pt>
                <c:pt idx="61">
                  <c:v>1074.2167427971135</c:v>
                </c:pt>
                <c:pt idx="62">
                  <c:v>1146.1128941596135</c:v>
                </c:pt>
                <c:pt idx="63">
                  <c:v>1218.9803360971121</c:v>
                </c:pt>
                <c:pt idx="64">
                  <c:v>1292.8047332971128</c:v>
                </c:pt>
                <c:pt idx="65">
                  <c:v>1367.5352036971137</c:v>
                </c:pt>
                <c:pt idx="66">
                  <c:v>1442.9818322221136</c:v>
                </c:pt>
                <c:pt idx="67">
                  <c:v>1519.0345479096125</c:v>
                </c:pt>
                <c:pt idx="68">
                  <c:v>1595.5272103096138</c:v>
                </c:pt>
                <c:pt idx="69">
                  <c:v>1672.2620347096126</c:v>
                </c:pt>
                <c:pt idx="70">
                  <c:v>1748.9472795346126</c:v>
                </c:pt>
                <c:pt idx="71">
                  <c:v>1825.3218844096118</c:v>
                </c:pt>
                <c:pt idx="72">
                  <c:v>1901.2329368346118</c:v>
                </c:pt>
                <c:pt idx="73">
                  <c:v>1976.3310536346141</c:v>
                </c:pt>
                <c:pt idx="74">
                  <c:v>2050.3747347846129</c:v>
                </c:pt>
                <c:pt idx="75">
                  <c:v>2123.2534387221135</c:v>
                </c:pt>
                <c:pt idx="76">
                  <c:v>2194.7117476221129</c:v>
                </c:pt>
                <c:pt idx="77">
                  <c:v>2264.5918864471128</c:v>
                </c:pt>
                <c:pt idx="78">
                  <c:v>2332.8474194471119</c:v>
                </c:pt>
                <c:pt idx="79">
                  <c:v>2399.3228351471125</c:v>
                </c:pt>
                <c:pt idx="80">
                  <c:v>2463.9526245471116</c:v>
                </c:pt>
                <c:pt idx="81">
                  <c:v>2526.7145446596114</c:v>
                </c:pt>
                <c:pt idx="82">
                  <c:v>2587.6090327346128</c:v>
                </c:pt>
                <c:pt idx="83">
                  <c:v>2646.6069896096124</c:v>
                </c:pt>
                <c:pt idx="84">
                  <c:v>2703.7490795096128</c:v>
                </c:pt>
                <c:pt idx="85">
                  <c:v>2759.1020771096128</c:v>
                </c:pt>
                <c:pt idx="86">
                  <c:v>2812.6651732346122</c:v>
                </c:pt>
                <c:pt idx="87">
                  <c:v>2864.5078564346122</c:v>
                </c:pt>
                <c:pt idx="88">
                  <c:v>2914.7148678721119</c:v>
                </c:pt>
                <c:pt idx="89">
                  <c:v>2963.3168306221123</c:v>
                </c:pt>
                <c:pt idx="90">
                  <c:v>3010.3747620721119</c:v>
                </c:pt>
                <c:pt idx="91">
                  <c:v>3055.9861433221117</c:v>
                </c:pt>
                <c:pt idx="92">
                  <c:v>3100.170744722112</c:v>
                </c:pt>
                <c:pt idx="93">
                  <c:v>3142.985930447112</c:v>
                </c:pt>
                <c:pt idx="94">
                  <c:v>3184.0190704221122</c:v>
                </c:pt>
                <c:pt idx="95">
                  <c:v>3223.3260675971123</c:v>
                </c:pt>
                <c:pt idx="96">
                  <c:v>3260.7107841971124</c:v>
                </c:pt>
                <c:pt idx="97">
                  <c:v>3296.6630067971118</c:v>
                </c:pt>
                <c:pt idx="98">
                  <c:v>3331.4500317971119</c:v>
                </c:pt>
                <c:pt idx="99">
                  <c:v>3364.807249434612</c:v>
                </c:pt>
                <c:pt idx="100">
                  <c:v>3396.9460173846123</c:v>
                </c:pt>
                <c:pt idx="101">
                  <c:v>3427.9753186346124</c:v>
                </c:pt>
                <c:pt idx="102">
                  <c:v>3457.9333000346128</c:v>
                </c:pt>
                <c:pt idx="103">
                  <c:v>3486.7802033471121</c:v>
                </c:pt>
                <c:pt idx="104">
                  <c:v>3514.7524008971127</c:v>
                </c:pt>
                <c:pt idx="105">
                  <c:v>3541.9038808971127</c:v>
                </c:pt>
                <c:pt idx="106">
                  <c:v>3568.0836293971129</c:v>
                </c:pt>
                <c:pt idx="107">
                  <c:v>3593.376061872113</c:v>
                </c:pt>
                <c:pt idx="108">
                  <c:v>3617.915955747113</c:v>
                </c:pt>
                <c:pt idx="109">
                  <c:v>3641.7185085596129</c:v>
                </c:pt>
                <c:pt idx="110">
                  <c:v>3664.7713914971127</c:v>
                </c:pt>
                <c:pt idx="111">
                  <c:v>3687.0584457971131</c:v>
                </c:pt>
                <c:pt idx="112">
                  <c:v>3708.6575667596135</c:v>
                </c:pt>
                <c:pt idx="113">
                  <c:v>3729.6584225846127</c:v>
                </c:pt>
                <c:pt idx="114">
                  <c:v>3749.9649826721129</c:v>
                </c:pt>
                <c:pt idx="115">
                  <c:v>3769.6715149721126</c:v>
                </c:pt>
                <c:pt idx="116">
                  <c:v>3788.7423325721129</c:v>
                </c:pt>
                <c:pt idx="117">
                  <c:v>3807.2870479221124</c:v>
                </c:pt>
                <c:pt idx="118">
                  <c:v>3825.2467858596124</c:v>
                </c:pt>
                <c:pt idx="119">
                  <c:v>3842.6498638596122</c:v>
                </c:pt>
                <c:pt idx="120">
                  <c:v>3859.5640644846126</c:v>
                </c:pt>
                <c:pt idx="121">
                  <c:v>3875.9512394846129</c:v>
                </c:pt>
                <c:pt idx="122">
                  <c:v>3891.8609584846126</c:v>
                </c:pt>
                <c:pt idx="123">
                  <c:v>3907.2541882846122</c:v>
                </c:pt>
                <c:pt idx="124">
                  <c:v>3922.2207191846123</c:v>
                </c:pt>
                <c:pt idx="125">
                  <c:v>3936.7706479471126</c:v>
                </c:pt>
                <c:pt idx="126">
                  <c:v>3950.8754683846123</c:v>
                </c:pt>
                <c:pt idx="127">
                  <c:v>3964.548663959612</c:v>
                </c:pt>
                <c:pt idx="128">
                  <c:v>3977.7831852096119</c:v>
                </c:pt>
                <c:pt idx="129">
                  <c:v>3990.6681387096119</c:v>
                </c:pt>
                <c:pt idx="130">
                  <c:v>4003.1547130221124</c:v>
                </c:pt>
                <c:pt idx="131">
                  <c:v>4015.270368497112</c:v>
                </c:pt>
                <c:pt idx="132">
                  <c:v>4027.0405860471124</c:v>
                </c:pt>
                <c:pt idx="133">
                  <c:v>4038.4750725471122</c:v>
                </c:pt>
                <c:pt idx="134">
                  <c:v>4049.5663963221123</c:v>
                </c:pt>
                <c:pt idx="135">
                  <c:v>4060.3192037721119</c:v>
                </c:pt>
                <c:pt idx="136">
                  <c:v>4070.7671877471121</c:v>
                </c:pt>
                <c:pt idx="137">
                  <c:v>4080.9375549471119</c:v>
                </c:pt>
                <c:pt idx="138">
                  <c:v>4090.7892568596121</c:v>
                </c:pt>
                <c:pt idx="139">
                  <c:v>4100.3569363596125</c:v>
                </c:pt>
                <c:pt idx="140">
                  <c:v>4109.6691959596128</c:v>
                </c:pt>
                <c:pt idx="141">
                  <c:v>4118.7106535596131</c:v>
                </c:pt>
                <c:pt idx="142">
                  <c:v>4127.4843481096132</c:v>
                </c:pt>
                <c:pt idx="143">
                  <c:v>4136.006870772113</c:v>
                </c:pt>
                <c:pt idx="144">
                  <c:v>4144.3011947471132</c:v>
                </c:pt>
                <c:pt idx="145">
                  <c:v>4152.3489273983632</c:v>
                </c:pt>
                <c:pt idx="146">
                  <c:v>4160.1651116383637</c:v>
                </c:pt>
                <c:pt idx="147">
                  <c:v>4167.7709191071135</c:v>
                </c:pt>
                <c:pt idx="148">
                  <c:v>4175.1699628396136</c:v>
                </c:pt>
                <c:pt idx="149">
                  <c:v>4182.3506764158637</c:v>
                </c:pt>
                <c:pt idx="150">
                  <c:v>4189.3370929758639</c:v>
                </c:pt>
                <c:pt idx="151">
                  <c:v>4196.1366410508645</c:v>
                </c:pt>
                <c:pt idx="152">
                  <c:v>4202.7461751208648</c:v>
                </c:pt>
                <c:pt idx="153">
                  <c:v>4209.1652836508647</c:v>
                </c:pt>
                <c:pt idx="154">
                  <c:v>4215.4149053808651</c:v>
                </c:pt>
                <c:pt idx="155">
                  <c:v>4221.4976369108654</c:v>
                </c:pt>
                <c:pt idx="156">
                  <c:v>4227.4019563596157</c:v>
                </c:pt>
                <c:pt idx="157">
                  <c:v>4233.1438661596158</c:v>
                </c:pt>
                <c:pt idx="158">
                  <c:v>4238.7362869546159</c:v>
                </c:pt>
                <c:pt idx="159">
                  <c:v>4244.179660689616</c:v>
                </c:pt>
                <c:pt idx="160">
                  <c:v>4249.4697886346157</c:v>
                </c:pt>
                <c:pt idx="161">
                  <c:v>4254.6155694933659</c:v>
                </c:pt>
                <c:pt idx="162">
                  <c:v>4259.6284388133663</c:v>
                </c:pt>
                <c:pt idx="163">
                  <c:v>4264.5058302458665</c:v>
                </c:pt>
                <c:pt idx="164">
                  <c:v>4269.2499493171163</c:v>
                </c:pt>
                <c:pt idx="165">
                  <c:v>4273.8657679596163</c:v>
                </c:pt>
                <c:pt idx="166">
                  <c:v>4278.3620066221165</c:v>
                </c:pt>
                <c:pt idx="167">
                  <c:v>4282.7324671796168</c:v>
                </c:pt>
                <c:pt idx="168">
                  <c:v>4286.9843141471165</c:v>
                </c:pt>
                <c:pt idx="169">
                  <c:v>4291.1242106471163</c:v>
                </c:pt>
                <c:pt idx="170">
                  <c:v>4295.1537142608668</c:v>
                </c:pt>
                <c:pt idx="171">
                  <c:v>4299.0698505971168</c:v>
                </c:pt>
                <c:pt idx="172">
                  <c:v>4302.8791600971172</c:v>
                </c:pt>
                <c:pt idx="173">
                  <c:v>4306.5876519771173</c:v>
                </c:pt>
                <c:pt idx="174">
                  <c:v>4310.1934900571168</c:v>
                </c:pt>
                <c:pt idx="175">
                  <c:v>4313.6993654821172</c:v>
                </c:pt>
                <c:pt idx="176">
                  <c:v>4317.1097827746171</c:v>
                </c:pt>
                <c:pt idx="177">
                  <c:v>4320.4279713658671</c:v>
                </c:pt>
                <c:pt idx="178">
                  <c:v>4323.6524181808672</c:v>
                </c:pt>
                <c:pt idx="179">
                  <c:v>4326.7874259708669</c:v>
                </c:pt>
                <c:pt idx="180">
                  <c:v>4329.836993830867</c:v>
                </c:pt>
                <c:pt idx="181">
                  <c:v>4332.800571730867</c:v>
                </c:pt>
                <c:pt idx="182">
                  <c:v>4335.6795106433674</c:v>
                </c:pt>
                <c:pt idx="183">
                  <c:v>4338.4784060696174</c:v>
                </c:pt>
                <c:pt idx="184">
                  <c:v>4341.1999252646174</c:v>
                </c:pt>
                <c:pt idx="185">
                  <c:v>4343.8428031208678</c:v>
                </c:pt>
                <c:pt idx="186">
                  <c:v>4346.4075624608677</c:v>
                </c:pt>
                <c:pt idx="187">
                  <c:v>4348.8984047608674</c:v>
                </c:pt>
                <c:pt idx="188">
                  <c:v>4351.3164559346178</c:v>
                </c:pt>
                <c:pt idx="189">
                  <c:v>4353.6668919858676</c:v>
                </c:pt>
                <c:pt idx="190">
                  <c:v>4355.9544104358674</c:v>
                </c:pt>
                <c:pt idx="191">
                  <c:v>4358.1744533958672</c:v>
                </c:pt>
                <c:pt idx="192">
                  <c:v>4360.3298699208672</c:v>
                </c:pt>
                <c:pt idx="193">
                  <c:v>4362.4250925233673</c:v>
                </c:pt>
                <c:pt idx="194">
                  <c:v>4364.4629920733669</c:v>
                </c:pt>
                <c:pt idx="195">
                  <c:v>4366.4473215183671</c:v>
                </c:pt>
                <c:pt idx="196">
                  <c:v>4368.3766169958672</c:v>
                </c:pt>
                <c:pt idx="197">
                  <c:v>4370.2486435558676</c:v>
                </c:pt>
                <c:pt idx="198">
                  <c:v>4372.0635860683678</c:v>
                </c:pt>
                <c:pt idx="199">
                  <c:v>4373.8222010633681</c:v>
                </c:pt>
                <c:pt idx="200">
                  <c:v>4375.5266995871179</c:v>
                </c:pt>
                <c:pt idx="201">
                  <c:v>4377.1786791271179</c:v>
                </c:pt>
                <c:pt idx="202">
                  <c:v>4378.7796462821179</c:v>
                </c:pt>
                <c:pt idx="203">
                  <c:v>4380.3310274221176</c:v>
                </c:pt>
                <c:pt idx="204">
                  <c:v>4381.8345742621177</c:v>
                </c:pt>
                <c:pt idx="205">
                  <c:v>4383.2907090721174</c:v>
                </c:pt>
                <c:pt idx="206">
                  <c:v>4384.7010396521173</c:v>
                </c:pt>
                <c:pt idx="207">
                  <c:v>4386.0663207446169</c:v>
                </c:pt>
                <c:pt idx="208">
                  <c:v>4387.3865794571166</c:v>
                </c:pt>
                <c:pt idx="209">
                  <c:v>4388.662961314617</c:v>
                </c:pt>
                <c:pt idx="210">
                  <c:v>4389.8958815908672</c:v>
                </c:pt>
                <c:pt idx="211">
                  <c:v>4391.0870580658675</c:v>
                </c:pt>
                <c:pt idx="212">
                  <c:v>4392.2362238108672</c:v>
                </c:pt>
                <c:pt idx="213">
                  <c:v>4393.3441180983673</c:v>
                </c:pt>
                <c:pt idx="214">
                  <c:v>4394.4120392283676</c:v>
                </c:pt>
                <c:pt idx="215">
                  <c:v>4395.4403694158673</c:v>
                </c:pt>
                <c:pt idx="216">
                  <c:v>4396.4289998971171</c:v>
                </c:pt>
                <c:pt idx="217">
                  <c:v>4397.3784387851174</c:v>
                </c:pt>
                <c:pt idx="218">
                  <c:v>4398.289696087867</c:v>
                </c:pt>
                <c:pt idx="219">
                  <c:v>4399.1637230834922</c:v>
                </c:pt>
                <c:pt idx="220">
                  <c:v>4400.001196128992</c:v>
                </c:pt>
                <c:pt idx="221">
                  <c:v>4400.8031920298672</c:v>
                </c:pt>
                <c:pt idx="222">
                  <c:v>4401.5697059067425</c:v>
                </c:pt>
                <c:pt idx="223">
                  <c:v>4402.3034761467425</c:v>
                </c:pt>
                <c:pt idx="224">
                  <c:v>4403.0029152717425</c:v>
                </c:pt>
                <c:pt idx="225">
                  <c:v>4403.6686263117426</c:v>
                </c:pt>
                <c:pt idx="226">
                  <c:v>4404.3028297717428</c:v>
                </c:pt>
                <c:pt idx="227">
                  <c:v>4404.9059199217427</c:v>
                </c:pt>
                <c:pt idx="228">
                  <c:v>4405.476821954243</c:v>
                </c:pt>
                <c:pt idx="229">
                  <c:v>4406.0174568254934</c:v>
                </c:pt>
                <c:pt idx="230">
                  <c:v>4406.5281918254932</c:v>
                </c:pt>
                <c:pt idx="231">
                  <c:v>4407.009386592993</c:v>
                </c:pt>
                <c:pt idx="232">
                  <c:v>4407.4602608929927</c:v>
                </c:pt>
                <c:pt idx="233">
                  <c:v>4407.8813939217425</c:v>
                </c:pt>
                <c:pt idx="234">
                  <c:v>4408.2714697417423</c:v>
                </c:pt>
                <c:pt idx="235">
                  <c:v>4408.6323020142427</c:v>
                </c:pt>
                <c:pt idx="236">
                  <c:v>4408.965443074243</c:v>
                </c:pt>
                <c:pt idx="237">
                  <c:v>4409.2699538692432</c:v>
                </c:pt>
                <c:pt idx="238">
                  <c:v>4409.5473966842428</c:v>
                </c:pt>
                <c:pt idx="239">
                  <c:v>4409.7990744129929</c:v>
                </c:pt>
                <c:pt idx="240">
                  <c:v>4410.0243677854933</c:v>
                </c:pt>
                <c:pt idx="241">
                  <c:v>4410.2245622829932</c:v>
                </c:pt>
                <c:pt idx="242">
                  <c:v>4410.4003031629936</c:v>
                </c:pt>
                <c:pt idx="243">
                  <c:v>4410.5521879229937</c:v>
                </c:pt>
                <c:pt idx="244">
                  <c:v>4410.6807941604939</c:v>
                </c:pt>
                <c:pt idx="245">
                  <c:v>4410.7867093234936</c:v>
                </c:pt>
                <c:pt idx="246">
                  <c:v>4410.8705066314933</c:v>
                </c:pt>
                <c:pt idx="247">
                  <c:v>4410.9327174642431</c:v>
                </c:pt>
                <c:pt idx="248">
                  <c:v>4410.973760167868</c:v>
                </c:pt>
                <c:pt idx="249">
                  <c:v>4410.9943709958679</c:v>
                </c:pt>
                <c:pt idx="250">
                  <c:v>4410.9949537968305</c:v>
                </c:pt>
                <c:pt idx="251">
                  <c:v>4410.9759844253058</c:v>
                </c:pt>
                <c:pt idx="252">
                  <c:v>4410.9380307290558</c:v>
                </c:pt>
                <c:pt idx="253">
                  <c:v>4410.8816654255561</c:v>
                </c:pt>
                <c:pt idx="254">
                  <c:v>4410.8070538906813</c:v>
                </c:pt>
                <c:pt idx="255">
                  <c:v>4410.7145290396811</c:v>
                </c:pt>
                <c:pt idx="256">
                  <c:v>4410.6052622446814</c:v>
                </c:pt>
                <c:pt idx="257">
                  <c:v>4410.4792179196811</c:v>
                </c:pt>
                <c:pt idx="258">
                  <c:v>4410.3364333959307</c:v>
                </c:pt>
                <c:pt idx="259">
                  <c:v>4410.1780116159307</c:v>
                </c:pt>
                <c:pt idx="260">
                  <c:v>4410.0039805059305</c:v>
                </c:pt>
                <c:pt idx="261">
                  <c:v>4409.8147147809304</c:v>
                </c:pt>
                <c:pt idx="262">
                  <c:v>4409.6100463934308</c:v>
                </c:pt>
                <c:pt idx="263">
                  <c:v>4409.3907892484312</c:v>
                </c:pt>
                <c:pt idx="264">
                  <c:v>4409.1572798034313</c:v>
                </c:pt>
                <c:pt idx="265">
                  <c:v>4408.9092208309312</c:v>
                </c:pt>
                <c:pt idx="266">
                  <c:v>4408.6468499021812</c:v>
                </c:pt>
                <c:pt idx="267">
                  <c:v>4408.3703914021808</c:v>
                </c:pt>
                <c:pt idx="268">
                  <c:v>4408.0800598834312</c:v>
                </c:pt>
                <c:pt idx="269">
                  <c:v>4407.7768562646816</c:v>
                </c:pt>
                <c:pt idx="270">
                  <c:v>4407.4627115946814</c:v>
                </c:pt>
                <c:pt idx="271">
                  <c:v>4407.1406205346811</c:v>
                </c:pt>
                <c:pt idx="272">
                  <c:v>4406.8087327546809</c:v>
                </c:pt>
                <c:pt idx="273">
                  <c:v>4406.4683801221809</c:v>
                </c:pt>
                <c:pt idx="274">
                  <c:v>4406.1191779284309</c:v>
                </c:pt>
                <c:pt idx="275">
                  <c:v>4405.7615485409306</c:v>
                </c:pt>
                <c:pt idx="276">
                  <c:v>4405.3920312659302</c:v>
                </c:pt>
                <c:pt idx="277">
                  <c:v>4405.0186612671805</c:v>
                </c:pt>
                <c:pt idx="278">
                  <c:v>4404.6350086396806</c:v>
                </c:pt>
                <c:pt idx="279">
                  <c:v>4404.2402038396804</c:v>
                </c:pt>
                <c:pt idx="280">
                  <c:v>4403.83751859718</c:v>
                </c:pt>
                <c:pt idx="281">
                  <c:v>4403.4283345984295</c:v>
                </c:pt>
                <c:pt idx="282">
                  <c:v>4403.0096984109296</c:v>
                </c:pt>
                <c:pt idx="283">
                  <c:v>4402.5795220296795</c:v>
                </c:pt>
                <c:pt idx="284">
                  <c:v>4402.1435799396795</c:v>
                </c:pt>
                <c:pt idx="285">
                  <c:v>4401.6987077796794</c:v>
                </c:pt>
                <c:pt idx="286">
                  <c:v>4401.245067573429</c:v>
                </c:pt>
                <c:pt idx="287">
                  <c:v>4400.7816244309288</c:v>
                </c:pt>
                <c:pt idx="288">
                  <c:v>4400.3121770209291</c:v>
                </c:pt>
                <c:pt idx="289">
                  <c:v>4399.834532913429</c:v>
                </c:pt>
                <c:pt idx="290">
                  <c:v>4399.347638632179</c:v>
                </c:pt>
                <c:pt idx="291">
                  <c:v>4398.8555212571791</c:v>
                </c:pt>
                <c:pt idx="292">
                  <c:v>4398.3573006421793</c:v>
                </c:pt>
                <c:pt idx="293">
                  <c:v>4397.8573555234298</c:v>
                </c:pt>
                <c:pt idx="294">
                  <c:v>4397.3538619234296</c:v>
                </c:pt>
                <c:pt idx="295">
                  <c:v>4396.8480041409293</c:v>
                </c:pt>
                <c:pt idx="296">
                  <c:v>4396.3432505784294</c:v>
                </c:pt>
                <c:pt idx="297">
                  <c:v>4395.843838014679</c:v>
                </c:pt>
                <c:pt idx="298">
                  <c:v>4395.3572627121794</c:v>
                </c:pt>
                <c:pt idx="299">
                  <c:v>4394.9020337984293</c:v>
                </c:pt>
                <c:pt idx="300">
                  <c:v>4394.5146436784289</c:v>
                </c:pt>
                <c:pt idx="301">
                  <c:v>4394.2666213884286</c:v>
                </c:pt>
                <c:pt idx="302">
                  <c:v>4394.2803712384284</c:v>
                </c:pt>
                <c:pt idx="303">
                  <c:v>4394.7538040684285</c:v>
                </c:pt>
                <c:pt idx="304">
                  <c:v>4395.9807142384288</c:v>
                </c:pt>
                <c:pt idx="305">
                  <c:v>4398.3318978634288</c:v>
                </c:pt>
                <c:pt idx="306">
                  <c:v>4402.2515348134293</c:v>
                </c:pt>
                <c:pt idx="307">
                  <c:v>4408.1356970634297</c:v>
                </c:pt>
                <c:pt idx="308">
                  <c:v>4416.1328048509295</c:v>
                </c:pt>
                <c:pt idx="309">
                  <c:v>4426.2744742509294</c:v>
                </c:pt>
                <c:pt idx="310">
                  <c:v>4438.3837398759288</c:v>
                </c:pt>
                <c:pt idx="311">
                  <c:v>4452.0159736259293</c:v>
                </c:pt>
                <c:pt idx="312">
                  <c:v>4467.0102698759292</c:v>
                </c:pt>
                <c:pt idx="313">
                  <c:v>4482.8835526259281</c:v>
                </c:pt>
                <c:pt idx="314">
                  <c:v>4499.4375901259282</c:v>
                </c:pt>
                <c:pt idx="315">
                  <c:v>4516.357455125928</c:v>
                </c:pt>
                <c:pt idx="316">
                  <c:v>4533.6633751259278</c:v>
                </c:pt>
                <c:pt idx="317">
                  <c:v>4551.0893483759282</c:v>
                </c:pt>
                <c:pt idx="318">
                  <c:v>4568.5956408759293</c:v>
                </c:pt>
                <c:pt idx="319">
                  <c:v>4586.1232381259288</c:v>
                </c:pt>
                <c:pt idx="320">
                  <c:v>4603.6850901259277</c:v>
                </c:pt>
                <c:pt idx="321">
                  <c:v>4621.2616345009283</c:v>
                </c:pt>
                <c:pt idx="322">
                  <c:v>4638.8458970009287</c:v>
                </c:pt>
                <c:pt idx="323">
                  <c:v>4656.3395550009291</c:v>
                </c:pt>
                <c:pt idx="324">
                  <c:v>4674.0048880009281</c:v>
                </c:pt>
                <c:pt idx="325">
                  <c:v>4691.6546526259272</c:v>
                </c:pt>
                <c:pt idx="326">
                  <c:v>4709.4082136259276</c:v>
                </c:pt>
                <c:pt idx="327">
                  <c:v>4727.1301476259287</c:v>
                </c:pt>
                <c:pt idx="328">
                  <c:v>4745.0961543759286</c:v>
                </c:pt>
                <c:pt idx="329">
                  <c:v>4763.1146593759286</c:v>
                </c:pt>
                <c:pt idx="330">
                  <c:v>4781.3547662509282</c:v>
                </c:pt>
                <c:pt idx="331">
                  <c:v>4799.6647922509283</c:v>
                </c:pt>
                <c:pt idx="332">
                  <c:v>4818.2061772509269</c:v>
                </c:pt>
                <c:pt idx="333">
                  <c:v>4836.867263750928</c:v>
                </c:pt>
                <c:pt idx="334">
                  <c:v>4855.7467147509287</c:v>
                </c:pt>
                <c:pt idx="335">
                  <c:v>4874.7185592509277</c:v>
                </c:pt>
                <c:pt idx="336">
                  <c:v>4893.7603497509281</c:v>
                </c:pt>
                <c:pt idx="337">
                  <c:v>4912.9572880009291</c:v>
                </c:pt>
                <c:pt idx="338">
                  <c:v>4932.2236408759281</c:v>
                </c:pt>
                <c:pt idx="339">
                  <c:v>4951.5263088759284</c:v>
                </c:pt>
                <c:pt idx="340">
                  <c:v>4970.8303060009293</c:v>
                </c:pt>
                <c:pt idx="341">
                  <c:v>4990.0435240009283</c:v>
                </c:pt>
                <c:pt idx="342">
                  <c:v>5009.2983650009282</c:v>
                </c:pt>
                <c:pt idx="343">
                  <c:v>5028.3915886259292</c:v>
                </c:pt>
                <c:pt idx="344">
                  <c:v>5047.3456828759281</c:v>
                </c:pt>
                <c:pt idx="345">
                  <c:v>5066.1294776259292</c:v>
                </c:pt>
                <c:pt idx="346">
                  <c:v>5084.7683866259285</c:v>
                </c:pt>
                <c:pt idx="347">
                  <c:v>5103.1279332509284</c:v>
                </c:pt>
                <c:pt idx="348">
                  <c:v>5121.344968250929</c:v>
                </c:pt>
                <c:pt idx="349">
                  <c:v>5139.240536250928</c:v>
                </c:pt>
                <c:pt idx="350">
                  <c:v>5156.9020350009287</c:v>
                </c:pt>
                <c:pt idx="351">
                  <c:v>5174.2634268759284</c:v>
                </c:pt>
                <c:pt idx="352">
                  <c:v>5191.4609343759284</c:v>
                </c:pt>
                <c:pt idx="353">
                  <c:v>5208.4788622509286</c:v>
                </c:pt>
                <c:pt idx="354">
                  <c:v>5225.3030662509282</c:v>
                </c:pt>
                <c:pt idx="355">
                  <c:v>5241.9673845009293</c:v>
                </c:pt>
                <c:pt idx="356">
                  <c:v>5258.4593352509282</c:v>
                </c:pt>
                <c:pt idx="357">
                  <c:v>5274.724374000928</c:v>
                </c:pt>
                <c:pt idx="358">
                  <c:v>5290.5841270009287</c:v>
                </c:pt>
                <c:pt idx="359">
                  <c:v>5306.0041505009294</c:v>
                </c:pt>
                <c:pt idx="360">
                  <c:v>5321.0374991259296</c:v>
                </c:pt>
                <c:pt idx="361">
                  <c:v>5335.6134243759298</c:v>
                </c:pt>
                <c:pt idx="362">
                  <c:v>5349.8267546259294</c:v>
                </c:pt>
                <c:pt idx="363">
                  <c:v>5363.68854912593</c:v>
                </c:pt>
                <c:pt idx="364">
                  <c:v>5377.285697375929</c:v>
                </c:pt>
                <c:pt idx="365">
                  <c:v>5390.5147280009287</c:v>
                </c:pt>
                <c:pt idx="366">
                  <c:v>5403.3902265009283</c:v>
                </c:pt>
                <c:pt idx="367">
                  <c:v>5415.9264108759289</c:v>
                </c:pt>
                <c:pt idx="368">
                  <c:v>5428.2064968759287</c:v>
                </c:pt>
                <c:pt idx="369">
                  <c:v>5440.2062468759277</c:v>
                </c:pt>
                <c:pt idx="370">
                  <c:v>5451.9371402509287</c:v>
                </c:pt>
                <c:pt idx="371">
                  <c:v>5463.4431903759278</c:v>
                </c:pt>
                <c:pt idx="372">
                  <c:v>5474.7335148759284</c:v>
                </c:pt>
                <c:pt idx="373">
                  <c:v>5485.8486398759278</c:v>
                </c:pt>
                <c:pt idx="374">
                  <c:v>5496.7650086259273</c:v>
                </c:pt>
                <c:pt idx="375">
                  <c:v>5507.5218423759279</c:v>
                </c:pt>
                <c:pt idx="376">
                  <c:v>5518.1563203759279</c:v>
                </c:pt>
                <c:pt idx="377">
                  <c:v>5528.6150485009275</c:v>
                </c:pt>
                <c:pt idx="378">
                  <c:v>5538.935077750928</c:v>
                </c:pt>
                <c:pt idx="379">
                  <c:v>5549.151877250928</c:v>
                </c:pt>
                <c:pt idx="380">
                  <c:v>5559.2427946259277</c:v>
                </c:pt>
                <c:pt idx="381">
                  <c:v>5569.2149293759276</c:v>
                </c:pt>
                <c:pt idx="382">
                  <c:v>5579.0751336259273</c:v>
                </c:pt>
                <c:pt idx="383">
                  <c:v>5588.8294236259271</c:v>
                </c:pt>
                <c:pt idx="384">
                  <c:v>5598.4571286259279</c:v>
                </c:pt>
                <c:pt idx="385">
                  <c:v>5608.0181821259284</c:v>
                </c:pt>
                <c:pt idx="386">
                  <c:v>5617.4918922509287</c:v>
                </c:pt>
                <c:pt idx="387">
                  <c:v>5626.883592750929</c:v>
                </c:pt>
                <c:pt idx="388">
                  <c:v>5636.2242787509285</c:v>
                </c:pt>
                <c:pt idx="389">
                  <c:v>5645.5189007509271</c:v>
                </c:pt>
                <c:pt idx="390">
                  <c:v>5654.7729753759277</c:v>
                </c:pt>
                <c:pt idx="391">
                  <c:v>5663.9918933259278</c:v>
                </c:pt>
                <c:pt idx="392">
                  <c:v>5673.1558645634277</c:v>
                </c:pt>
                <c:pt idx="393">
                  <c:v>5682.3190832634282</c:v>
                </c:pt>
                <c:pt idx="394">
                  <c:v>5691.4623315384279</c:v>
                </c:pt>
                <c:pt idx="395">
                  <c:v>5700.6152564634276</c:v>
                </c:pt>
                <c:pt idx="396">
                  <c:v>5709.7357690884282</c:v>
                </c:pt>
                <c:pt idx="397">
                  <c:v>5718.8304487884279</c:v>
                </c:pt>
                <c:pt idx="398">
                  <c:v>5727.9533850884272</c:v>
                </c:pt>
                <c:pt idx="399">
                  <c:v>5737.0642116509271</c:v>
                </c:pt>
                <c:pt idx="400">
                  <c:v>5746.1938277009276</c:v>
                </c:pt>
                <c:pt idx="401">
                  <c:v>5755.3499138009274</c:v>
                </c:pt>
                <c:pt idx="402">
                  <c:v>5764.5405921509273</c:v>
                </c:pt>
                <c:pt idx="403">
                  <c:v>5773.7744232134273</c:v>
                </c:pt>
                <c:pt idx="404">
                  <c:v>5783.0837874884273</c:v>
                </c:pt>
                <c:pt idx="405">
                  <c:v>5792.4547224884282</c:v>
                </c:pt>
                <c:pt idx="406">
                  <c:v>5801.896988938428</c:v>
                </c:pt>
                <c:pt idx="407">
                  <c:v>5811.4206223384281</c:v>
                </c:pt>
                <c:pt idx="408">
                  <c:v>5821.0595219384277</c:v>
                </c:pt>
                <c:pt idx="409">
                  <c:v>5830.7764652384276</c:v>
                </c:pt>
                <c:pt idx="410">
                  <c:v>5840.5331201134277</c:v>
                </c:pt>
                <c:pt idx="411">
                  <c:v>5850.434712363427</c:v>
                </c:pt>
                <c:pt idx="412">
                  <c:v>5860.3934022384274</c:v>
                </c:pt>
                <c:pt idx="413">
                  <c:v>5870.4902131884273</c:v>
                </c:pt>
                <c:pt idx="414">
                  <c:v>5880.6834550134272</c:v>
                </c:pt>
                <c:pt idx="415">
                  <c:v>5890.9792773009276</c:v>
                </c:pt>
                <c:pt idx="416">
                  <c:v>5901.4338044259275</c:v>
                </c:pt>
                <c:pt idx="417">
                  <c:v>5912.0015451759273</c:v>
                </c:pt>
                <c:pt idx="418">
                  <c:v>5922.7119839259267</c:v>
                </c:pt>
                <c:pt idx="419">
                  <c:v>5933.5684358009275</c:v>
                </c:pt>
                <c:pt idx="420">
                  <c:v>5944.5468458009273</c:v>
                </c:pt>
                <c:pt idx="421">
                  <c:v>5955.7017000509268</c:v>
                </c:pt>
                <c:pt idx="422">
                  <c:v>5966.9800384259261</c:v>
                </c:pt>
                <c:pt idx="423">
                  <c:v>5978.4081584259266</c:v>
                </c:pt>
                <c:pt idx="424">
                  <c:v>5989.9848141759267</c:v>
                </c:pt>
                <c:pt idx="425">
                  <c:v>6001.6798374259261</c:v>
                </c:pt>
                <c:pt idx="426">
                  <c:v>6013.5177474259262</c:v>
                </c:pt>
                <c:pt idx="427">
                  <c:v>6025.5231199259251</c:v>
                </c:pt>
                <c:pt idx="428">
                  <c:v>6037.6343616759259</c:v>
                </c:pt>
                <c:pt idx="429">
                  <c:v>6049.8746069259259</c:v>
                </c:pt>
                <c:pt idx="430">
                  <c:v>6062.2378639259259</c:v>
                </c:pt>
                <c:pt idx="431">
                  <c:v>6074.6883059259253</c:v>
                </c:pt>
                <c:pt idx="432">
                  <c:v>6087.2778306759255</c:v>
                </c:pt>
                <c:pt idx="433">
                  <c:v>6099.910211925926</c:v>
                </c:pt>
                <c:pt idx="434">
                  <c:v>6112.5771589259248</c:v>
                </c:pt>
                <c:pt idx="435">
                  <c:v>6125.2703843009249</c:v>
                </c:pt>
                <c:pt idx="436">
                  <c:v>6137.9817100509254</c:v>
                </c:pt>
                <c:pt idx="437">
                  <c:v>6150.7030144259261</c:v>
                </c:pt>
                <c:pt idx="438">
                  <c:v>6163.4566305509261</c:v>
                </c:pt>
                <c:pt idx="439">
                  <c:v>6176.2046280509257</c:v>
                </c:pt>
                <c:pt idx="440">
                  <c:v>6188.9395045509254</c:v>
                </c:pt>
                <c:pt idx="441">
                  <c:v>6201.6844894259257</c:v>
                </c:pt>
                <c:pt idx="442">
                  <c:v>6214.4326168009247</c:v>
                </c:pt>
                <c:pt idx="443">
                  <c:v>6227.1467660509252</c:v>
                </c:pt>
                <c:pt idx="444">
                  <c:v>6239.850935550925</c:v>
                </c:pt>
                <c:pt idx="445">
                  <c:v>6252.5086578009259</c:v>
                </c:pt>
                <c:pt idx="446">
                  <c:v>6265.1445396759254</c:v>
                </c:pt>
                <c:pt idx="447">
                  <c:v>6277.752951675925</c:v>
                </c:pt>
                <c:pt idx="448">
                  <c:v>6290.3285770509256</c:v>
                </c:pt>
                <c:pt idx="449">
                  <c:v>6302.836345050925</c:v>
                </c:pt>
                <c:pt idx="450">
                  <c:v>6315.3316458009249</c:v>
                </c:pt>
                <c:pt idx="451">
                  <c:v>6327.7501298009256</c:v>
                </c:pt>
                <c:pt idx="452">
                  <c:v>6340.1472791759252</c:v>
                </c:pt>
                <c:pt idx="453">
                  <c:v>6352.4596831759245</c:v>
                </c:pt>
                <c:pt idx="454">
                  <c:v>6364.7428873009248</c:v>
                </c:pt>
                <c:pt idx="455">
                  <c:v>6376.9345473009244</c:v>
                </c:pt>
                <c:pt idx="456">
                  <c:v>6389.0608953009241</c:v>
                </c:pt>
                <c:pt idx="457">
                  <c:v>6401.1189153009245</c:v>
                </c:pt>
                <c:pt idx="458">
                  <c:v>6413.1347181759238</c:v>
                </c:pt>
                <c:pt idx="459">
                  <c:v>6425.0481261759232</c:v>
                </c:pt>
                <c:pt idx="460">
                  <c:v>6436.885562175924</c:v>
                </c:pt>
                <c:pt idx="461">
                  <c:v>6448.673109675924</c:v>
                </c:pt>
                <c:pt idx="462">
                  <c:v>6460.380280425924</c:v>
                </c:pt>
                <c:pt idx="463">
                  <c:v>6472.005302175925</c:v>
                </c:pt>
                <c:pt idx="464">
                  <c:v>6483.5465069259244</c:v>
                </c:pt>
                <c:pt idx="465">
                  <c:v>6495.0297506759243</c:v>
                </c:pt>
                <c:pt idx="466">
                  <c:v>6506.4259981759251</c:v>
                </c:pt>
                <c:pt idx="467">
                  <c:v>6517.7340476759246</c:v>
                </c:pt>
                <c:pt idx="468">
                  <c:v>6528.9795886759248</c:v>
                </c:pt>
                <c:pt idx="469">
                  <c:v>6540.1353065509256</c:v>
                </c:pt>
                <c:pt idx="470">
                  <c:v>6551.2270865509245</c:v>
                </c:pt>
                <c:pt idx="471">
                  <c:v>6562.226886550925</c:v>
                </c:pt>
                <c:pt idx="472">
                  <c:v>6573.1596776759252</c:v>
                </c:pt>
                <c:pt idx="473">
                  <c:v>6583.9992699259255</c:v>
                </c:pt>
                <c:pt idx="474">
                  <c:v>6594.7709781759249</c:v>
                </c:pt>
                <c:pt idx="475">
                  <c:v>6605.4734598009254</c:v>
                </c:pt>
                <c:pt idx="476">
                  <c:v>6616.0806130884257</c:v>
                </c:pt>
                <c:pt idx="477">
                  <c:v>6626.6176702884259</c:v>
                </c:pt>
                <c:pt idx="478">
                  <c:v>6637.0844746634257</c:v>
                </c:pt>
                <c:pt idx="479">
                  <c:v>6647.4800781134245</c:v>
                </c:pt>
                <c:pt idx="480">
                  <c:v>6657.7803906884246</c:v>
                </c:pt>
                <c:pt idx="481">
                  <c:v>6668.0098322009253</c:v>
                </c:pt>
                <c:pt idx="482">
                  <c:v>6678.1683694009243</c:v>
                </c:pt>
                <c:pt idx="483">
                  <c:v>6688.2561810634252</c:v>
                </c:pt>
                <c:pt idx="484">
                  <c:v>6698.2502079634241</c:v>
                </c:pt>
                <c:pt idx="485">
                  <c:v>6708.1740005884249</c:v>
                </c:pt>
                <c:pt idx="486">
                  <c:v>6718.050719388425</c:v>
                </c:pt>
                <c:pt idx="487">
                  <c:v>6727.8350873884256</c:v>
                </c:pt>
                <c:pt idx="488">
                  <c:v>6737.5502109634253</c:v>
                </c:pt>
                <c:pt idx="489">
                  <c:v>6747.196587913425</c:v>
                </c:pt>
                <c:pt idx="490">
                  <c:v>6756.7528773134254</c:v>
                </c:pt>
                <c:pt idx="491">
                  <c:v>6766.2638412634251</c:v>
                </c:pt>
                <c:pt idx="492">
                  <c:v>6775.7082579509251</c:v>
                </c:pt>
                <c:pt idx="493">
                  <c:v>6785.0662906634243</c:v>
                </c:pt>
                <c:pt idx="494">
                  <c:v>6794.3814261759253</c:v>
                </c:pt>
                <c:pt idx="495">
                  <c:v>6803.6120816259245</c:v>
                </c:pt>
                <c:pt idx="496">
                  <c:v>6812.8020310134243</c:v>
                </c:pt>
                <c:pt idx="497">
                  <c:v>6821.9104064259245</c:v>
                </c:pt>
                <c:pt idx="498">
                  <c:v>6830.9797737634244</c:v>
                </c:pt>
                <c:pt idx="499">
                  <c:v>6839.9711897134248</c:v>
                </c:pt>
                <c:pt idx="500">
                  <c:v>6848.9270372134242</c:v>
                </c:pt>
                <c:pt idx="501">
                  <c:v>6857.8283163634251</c:v>
                </c:pt>
                <c:pt idx="502">
                  <c:v>6866.6569030884248</c:v>
                </c:pt>
                <c:pt idx="503">
                  <c:v>6875.4547718884251</c:v>
                </c:pt>
                <c:pt idx="504">
                  <c:v>6884.1848862884244</c:v>
                </c:pt>
                <c:pt idx="505">
                  <c:v>6892.8886287884243</c:v>
                </c:pt>
                <c:pt idx="506">
                  <c:v>6901.5489788384248</c:v>
                </c:pt>
                <c:pt idx="507">
                  <c:v>6910.1685001884252</c:v>
                </c:pt>
                <c:pt idx="508">
                  <c:v>6918.7498887009251</c:v>
                </c:pt>
                <c:pt idx="509">
                  <c:v>6927.3146949509246</c:v>
                </c:pt>
                <c:pt idx="510">
                  <c:v>6935.8280350134246</c:v>
                </c:pt>
                <c:pt idx="511">
                  <c:v>6944.3302915134245</c:v>
                </c:pt>
                <c:pt idx="512">
                  <c:v>6952.7874021259249</c:v>
                </c:pt>
                <c:pt idx="513">
                  <c:v>6961.2397035259246</c:v>
                </c:pt>
                <c:pt idx="514">
                  <c:v>6969.6721417759245</c:v>
                </c:pt>
                <c:pt idx="515">
                  <c:v>6978.1065061759246</c:v>
                </c:pt>
                <c:pt idx="516">
                  <c:v>6986.5098819259247</c:v>
                </c:pt>
                <c:pt idx="517">
                  <c:v>6994.922335325924</c:v>
                </c:pt>
                <c:pt idx="518">
                  <c:v>7003.3475396009244</c:v>
                </c:pt>
                <c:pt idx="519">
                  <c:v>7011.7531951759238</c:v>
                </c:pt>
                <c:pt idx="520">
                  <c:v>7020.1793070259237</c:v>
                </c:pt>
                <c:pt idx="521">
                  <c:v>7028.6117921884243</c:v>
                </c:pt>
                <c:pt idx="522">
                  <c:v>7037.0725418134234</c:v>
                </c:pt>
                <c:pt idx="523">
                  <c:v>7045.547443413423</c:v>
                </c:pt>
                <c:pt idx="524">
                  <c:v>7054.0402530134234</c:v>
                </c:pt>
                <c:pt idx="525">
                  <c:v>7062.5725355134236</c:v>
                </c:pt>
                <c:pt idx="526">
                  <c:v>7071.147731463423</c:v>
                </c:pt>
                <c:pt idx="527">
                  <c:v>7079.7510682384236</c:v>
                </c:pt>
                <c:pt idx="528">
                  <c:v>7088.4034882384231</c:v>
                </c:pt>
                <c:pt idx="529">
                  <c:v>7097.0896026884229</c:v>
                </c:pt>
                <c:pt idx="530">
                  <c:v>7105.8116638134234</c:v>
                </c:pt>
                <c:pt idx="531">
                  <c:v>7114.5876115009232</c:v>
                </c:pt>
                <c:pt idx="532">
                  <c:v>7123.3431770634234</c:v>
                </c:pt>
                <c:pt idx="533">
                  <c:v>7132.0947370134227</c:v>
                </c:pt>
                <c:pt idx="534">
                  <c:v>7140.8399177634237</c:v>
                </c:pt>
                <c:pt idx="535">
                  <c:v>7149.5767586634238</c:v>
                </c:pt>
                <c:pt idx="536">
                  <c:v>7158.3057204009237</c:v>
                </c:pt>
                <c:pt idx="537">
                  <c:v>7167.0304092759234</c:v>
                </c:pt>
                <c:pt idx="538">
                  <c:v>7175.7562894259236</c:v>
                </c:pt>
                <c:pt idx="539">
                  <c:v>7184.4896276759237</c:v>
                </c:pt>
                <c:pt idx="540">
                  <c:v>7193.2374381634236</c:v>
                </c:pt>
                <c:pt idx="541">
                  <c:v>7202.0245977259228</c:v>
                </c:pt>
                <c:pt idx="542">
                  <c:v>7210.8396585259234</c:v>
                </c:pt>
                <c:pt idx="543">
                  <c:v>7219.6873954134226</c:v>
                </c:pt>
                <c:pt idx="544">
                  <c:v>7228.5702836634227</c:v>
                </c:pt>
                <c:pt idx="545">
                  <c:v>7237.5061274134232</c:v>
                </c:pt>
                <c:pt idx="546">
                  <c:v>7246.4747977009229</c:v>
                </c:pt>
                <c:pt idx="547">
                  <c:v>7255.4720872259231</c:v>
                </c:pt>
                <c:pt idx="548">
                  <c:v>7264.5101113259234</c:v>
                </c:pt>
                <c:pt idx="549">
                  <c:v>7273.5641805759233</c:v>
                </c:pt>
                <c:pt idx="550">
                  <c:v>7282.6271592259236</c:v>
                </c:pt>
                <c:pt idx="551">
                  <c:v>7291.7100023759231</c:v>
                </c:pt>
                <c:pt idx="552">
                  <c:v>7300.7884754759234</c:v>
                </c:pt>
                <c:pt idx="553">
                  <c:v>7309.8567536009241</c:v>
                </c:pt>
                <c:pt idx="554">
                  <c:v>7318.9266032009236</c:v>
                </c:pt>
                <c:pt idx="555">
                  <c:v>7327.9739738009239</c:v>
                </c:pt>
                <c:pt idx="556">
                  <c:v>7336.9581210009237</c:v>
                </c:pt>
                <c:pt idx="557">
                  <c:v>7345.8923162009241</c:v>
                </c:pt>
                <c:pt idx="558">
                  <c:v>7354.755553713424</c:v>
                </c:pt>
                <c:pt idx="559">
                  <c:v>7363.5622746259241</c:v>
                </c:pt>
                <c:pt idx="560">
                  <c:v>7372.3103071884234</c:v>
                </c:pt>
                <c:pt idx="561">
                  <c:v>7380.964407900924</c:v>
                </c:pt>
                <c:pt idx="562">
                  <c:v>7389.5753307759242</c:v>
                </c:pt>
                <c:pt idx="563">
                  <c:v>7398.1096065259235</c:v>
                </c:pt>
                <c:pt idx="564">
                  <c:v>7406.5847619259239</c:v>
                </c:pt>
                <c:pt idx="565">
                  <c:v>7415.0013250634238</c:v>
                </c:pt>
                <c:pt idx="566">
                  <c:v>7423.3428565134236</c:v>
                </c:pt>
                <c:pt idx="567">
                  <c:v>7431.6250789634241</c:v>
                </c:pt>
                <c:pt idx="568">
                  <c:v>7439.8300627634244</c:v>
                </c:pt>
                <c:pt idx="569">
                  <c:v>7447.9713230009247</c:v>
                </c:pt>
                <c:pt idx="570">
                  <c:v>7456.0295184759243</c:v>
                </c:pt>
                <c:pt idx="571">
                  <c:v>7464.0332803134252</c:v>
                </c:pt>
                <c:pt idx="572">
                  <c:v>7471.9328375009254</c:v>
                </c:pt>
                <c:pt idx="573">
                  <c:v>7479.7735541759257</c:v>
                </c:pt>
                <c:pt idx="574">
                  <c:v>7487.5390096759256</c:v>
                </c:pt>
                <c:pt idx="575">
                  <c:v>7495.2292672509257</c:v>
                </c:pt>
                <c:pt idx="576">
                  <c:v>7502.8449467509263</c:v>
                </c:pt>
                <c:pt idx="577">
                  <c:v>7510.386971625926</c:v>
                </c:pt>
                <c:pt idx="578">
                  <c:v>7517.871007763426</c:v>
                </c:pt>
                <c:pt idx="579">
                  <c:v>7525.268019363426</c:v>
                </c:pt>
                <c:pt idx="580">
                  <c:v>7532.5930967384265</c:v>
                </c:pt>
                <c:pt idx="581">
                  <c:v>7539.8322969884266</c:v>
                </c:pt>
                <c:pt idx="582">
                  <c:v>7546.9860225884267</c:v>
                </c:pt>
                <c:pt idx="583">
                  <c:v>7554.0682305884266</c:v>
                </c:pt>
                <c:pt idx="584">
                  <c:v>7561.0642878259268</c:v>
                </c:pt>
                <c:pt idx="585">
                  <c:v>7567.9875295259271</c:v>
                </c:pt>
                <c:pt idx="586">
                  <c:v>7574.851177925927</c:v>
                </c:pt>
                <c:pt idx="587">
                  <c:v>7581.6282038134268</c:v>
                </c:pt>
                <c:pt idx="588">
                  <c:v>7588.3463600134264</c:v>
                </c:pt>
                <c:pt idx="589">
                  <c:v>7594.9801126384273</c:v>
                </c:pt>
                <c:pt idx="590">
                  <c:v>7601.5700028259271</c:v>
                </c:pt>
                <c:pt idx="591">
                  <c:v>7608.0776382259273</c:v>
                </c:pt>
                <c:pt idx="592">
                  <c:v>7614.5294487884275</c:v>
                </c:pt>
                <c:pt idx="593">
                  <c:v>7620.9129139134275</c:v>
                </c:pt>
                <c:pt idx="594">
                  <c:v>7627.2409878634271</c:v>
                </c:pt>
                <c:pt idx="595">
                  <c:v>7633.5141559009271</c:v>
                </c:pt>
                <c:pt idx="596">
                  <c:v>7639.7088988509267</c:v>
                </c:pt>
                <c:pt idx="597">
                  <c:v>7645.8393292009268</c:v>
                </c:pt>
                <c:pt idx="598">
                  <c:v>7651.907451975927</c:v>
                </c:pt>
                <c:pt idx="599">
                  <c:v>7657.9152532259268</c:v>
                </c:pt>
                <c:pt idx="600">
                  <c:v>7663.8645608759271</c:v>
                </c:pt>
                <c:pt idx="601">
                  <c:v>7669.7569625009264</c:v>
                </c:pt>
                <c:pt idx="602">
                  <c:v>7675.6053215759266</c:v>
                </c:pt>
                <c:pt idx="603">
                  <c:v>7681.3876176009271</c:v>
                </c:pt>
                <c:pt idx="604">
                  <c:v>7687.1388634009272</c:v>
                </c:pt>
                <c:pt idx="605">
                  <c:v>7692.8369724009262</c:v>
                </c:pt>
                <c:pt idx="606">
                  <c:v>7698.4939411384266</c:v>
                </c:pt>
                <c:pt idx="607">
                  <c:v>7704.1106285134265</c:v>
                </c:pt>
                <c:pt idx="608">
                  <c:v>7709.6989357134262</c:v>
                </c:pt>
                <c:pt idx="609">
                  <c:v>7715.2489352259263</c:v>
                </c:pt>
                <c:pt idx="610">
                  <c:v>7720.751020538426</c:v>
                </c:pt>
                <c:pt idx="611">
                  <c:v>7726.2277751634265</c:v>
                </c:pt>
                <c:pt idx="612">
                  <c:v>7731.6801476384262</c:v>
                </c:pt>
                <c:pt idx="613">
                  <c:v>7737.0882196759267</c:v>
                </c:pt>
                <c:pt idx="614">
                  <c:v>7742.4741616384272</c:v>
                </c:pt>
                <c:pt idx="615">
                  <c:v>7747.8185057509272</c:v>
                </c:pt>
                <c:pt idx="616">
                  <c:v>7753.1431648259268</c:v>
                </c:pt>
                <c:pt idx="617">
                  <c:v>7758.4391810759262</c:v>
                </c:pt>
                <c:pt idx="618">
                  <c:v>7763.7179898259265</c:v>
                </c:pt>
                <c:pt idx="619">
                  <c:v>7768.960786675927</c:v>
                </c:pt>
                <c:pt idx="620">
                  <c:v>7774.1987911884271</c:v>
                </c:pt>
                <c:pt idx="621">
                  <c:v>7779.4230497134276</c:v>
                </c:pt>
                <c:pt idx="622">
                  <c:v>7784.6345226634276</c:v>
                </c:pt>
                <c:pt idx="623">
                  <c:v>7789.8243422634268</c:v>
                </c:pt>
                <c:pt idx="624">
                  <c:v>7794.9837979634267</c:v>
                </c:pt>
                <c:pt idx="625">
                  <c:v>7800.0946807134269</c:v>
                </c:pt>
                <c:pt idx="626">
                  <c:v>7805.1774337134266</c:v>
                </c:pt>
                <c:pt idx="627">
                  <c:v>7810.2235448759266</c:v>
                </c:pt>
                <c:pt idx="628">
                  <c:v>7815.2340932759271</c:v>
                </c:pt>
                <c:pt idx="629">
                  <c:v>7820.2100470384275</c:v>
                </c:pt>
                <c:pt idx="630">
                  <c:v>7825.1710294384266</c:v>
                </c:pt>
                <c:pt idx="631">
                  <c:v>7830.0987758759265</c:v>
                </c:pt>
                <c:pt idx="632">
                  <c:v>7835.0029061259265</c:v>
                </c:pt>
                <c:pt idx="633">
                  <c:v>7839.8834926509262</c:v>
                </c:pt>
                <c:pt idx="634">
                  <c:v>7844.7497122509267</c:v>
                </c:pt>
                <c:pt idx="635">
                  <c:v>7849.5829017134265</c:v>
                </c:pt>
                <c:pt idx="636">
                  <c:v>7854.4101920259263</c:v>
                </c:pt>
                <c:pt idx="637">
                  <c:v>7859.2037390259266</c:v>
                </c:pt>
                <c:pt idx="638">
                  <c:v>7863.9902750259271</c:v>
                </c:pt>
                <c:pt idx="639">
                  <c:v>7868.7511789009268</c:v>
                </c:pt>
                <c:pt idx="640">
                  <c:v>7873.494874038427</c:v>
                </c:pt>
                <c:pt idx="641">
                  <c:v>7878.1941132884267</c:v>
                </c:pt>
                <c:pt idx="642">
                  <c:v>7882.8485311759268</c:v>
                </c:pt>
                <c:pt idx="643">
                  <c:v>7887.4488254259268</c:v>
                </c:pt>
                <c:pt idx="644">
                  <c:v>7891.977113400927</c:v>
                </c:pt>
                <c:pt idx="645">
                  <c:v>7896.4592255134266</c:v>
                </c:pt>
                <c:pt idx="646">
                  <c:v>7900.8689855134271</c:v>
                </c:pt>
                <c:pt idx="647">
                  <c:v>7905.1980685134267</c:v>
                </c:pt>
                <c:pt idx="648">
                  <c:v>7909.4978414634261</c:v>
                </c:pt>
                <c:pt idx="649">
                  <c:v>7913.7174977134264</c:v>
                </c:pt>
                <c:pt idx="650">
                  <c:v>7917.8995169134269</c:v>
                </c:pt>
                <c:pt idx="651">
                  <c:v>7922.027247513427</c:v>
                </c:pt>
                <c:pt idx="652">
                  <c:v>7926.0845462259276</c:v>
                </c:pt>
                <c:pt idx="653">
                  <c:v>7930.1211848259272</c:v>
                </c:pt>
                <c:pt idx="654">
                  <c:v>7934.0719038884272</c:v>
                </c:pt>
                <c:pt idx="655">
                  <c:v>7938.002252713427</c:v>
                </c:pt>
                <c:pt idx="656">
                  <c:v>7941.8959903384266</c:v>
                </c:pt>
                <c:pt idx="657">
                  <c:v>7945.7373435634263</c:v>
                </c:pt>
                <c:pt idx="658">
                  <c:v>7949.5424984884266</c:v>
                </c:pt>
                <c:pt idx="659">
                  <c:v>7953.2958978884262</c:v>
                </c:pt>
                <c:pt idx="660">
                  <c:v>7957.0368198884262</c:v>
                </c:pt>
                <c:pt idx="661">
                  <c:v>7960.7416932884262</c:v>
                </c:pt>
                <c:pt idx="662">
                  <c:v>7964.4029067884258</c:v>
                </c:pt>
                <c:pt idx="663">
                  <c:v>7968.0586527884261</c:v>
                </c:pt>
                <c:pt idx="664">
                  <c:v>7971.6781803634258</c:v>
                </c:pt>
                <c:pt idx="665">
                  <c:v>7975.2689799134259</c:v>
                </c:pt>
                <c:pt idx="666">
                  <c:v>7978.8235372884265</c:v>
                </c:pt>
                <c:pt idx="667">
                  <c:v>7982.3640412884261</c:v>
                </c:pt>
                <c:pt idx="668">
                  <c:v>7985.8609458884257</c:v>
                </c:pt>
                <c:pt idx="669">
                  <c:v>7989.3145103384259</c:v>
                </c:pt>
                <c:pt idx="670">
                  <c:v>7992.7465909259254</c:v>
                </c:pt>
                <c:pt idx="671">
                  <c:v>7996.1428449759251</c:v>
                </c:pt>
                <c:pt idx="672">
                  <c:v>7999.5176080509254</c:v>
                </c:pt>
                <c:pt idx="673">
                  <c:v>8002.870819875925</c:v>
                </c:pt>
                <c:pt idx="674">
                  <c:v>8006.1885695259252</c:v>
                </c:pt>
                <c:pt idx="675">
                  <c:v>8009.457397950925</c:v>
                </c:pt>
                <c:pt idx="676">
                  <c:v>8012.6983492509253</c:v>
                </c:pt>
                <c:pt idx="677">
                  <c:v>8015.8980490509257</c:v>
                </c:pt>
                <c:pt idx="678">
                  <c:v>8019.0569719259256</c:v>
                </c:pt>
                <c:pt idx="679">
                  <c:v>8022.1888933009259</c:v>
                </c:pt>
                <c:pt idx="680">
                  <c:v>8025.2742747384254</c:v>
                </c:pt>
                <c:pt idx="681">
                  <c:v>8028.3268543384256</c:v>
                </c:pt>
                <c:pt idx="682">
                  <c:v>8031.3340856384257</c:v>
                </c:pt>
                <c:pt idx="683">
                  <c:v>8034.303133088426</c:v>
                </c:pt>
                <c:pt idx="684">
                  <c:v>8037.2663936884264</c:v>
                </c:pt>
                <c:pt idx="685">
                  <c:v>8040.1858202509266</c:v>
                </c:pt>
                <c:pt idx="686">
                  <c:v>8043.0871918009261</c:v>
                </c:pt>
                <c:pt idx="687">
                  <c:v>8045.9706458384262</c:v>
                </c:pt>
                <c:pt idx="688">
                  <c:v>8048.8055331134256</c:v>
                </c:pt>
                <c:pt idx="689">
                  <c:v>8051.6293194634254</c:v>
                </c:pt>
                <c:pt idx="690">
                  <c:v>8054.4359348134258</c:v>
                </c:pt>
                <c:pt idx="691">
                  <c:v>8057.2194905884253</c:v>
                </c:pt>
                <c:pt idx="692">
                  <c:v>8059.9742998134261</c:v>
                </c:pt>
                <c:pt idx="693">
                  <c:v>8062.677182813426</c:v>
                </c:pt>
                <c:pt idx="694">
                  <c:v>8065.3525373134262</c:v>
                </c:pt>
                <c:pt idx="695">
                  <c:v>8067.9775335634267</c:v>
                </c:pt>
                <c:pt idx="696">
                  <c:v>8070.5761771884263</c:v>
                </c:pt>
                <c:pt idx="697">
                  <c:v>8073.1316731259258</c:v>
                </c:pt>
                <c:pt idx="698">
                  <c:v>8075.6334134009257</c:v>
                </c:pt>
                <c:pt idx="699">
                  <c:v>8078.1049160634257</c:v>
                </c:pt>
                <c:pt idx="700">
                  <c:v>8080.5634100634261</c:v>
                </c:pt>
                <c:pt idx="701">
                  <c:v>8082.9811752384257</c:v>
                </c:pt>
                <c:pt idx="702">
                  <c:v>8085.3478279884257</c:v>
                </c:pt>
                <c:pt idx="703">
                  <c:v>8087.7025339134261</c:v>
                </c:pt>
                <c:pt idx="704">
                  <c:v>8090.0398975134267</c:v>
                </c:pt>
                <c:pt idx="705">
                  <c:v>8092.3492789759266</c:v>
                </c:pt>
                <c:pt idx="706">
                  <c:v>8094.6096332384259</c:v>
                </c:pt>
                <c:pt idx="707">
                  <c:v>8096.8430132259264</c:v>
                </c:pt>
                <c:pt idx="708">
                  <c:v>8099.0603245634265</c:v>
                </c:pt>
                <c:pt idx="709">
                  <c:v>8101.256465213427</c:v>
                </c:pt>
                <c:pt idx="710">
                  <c:v>8103.4160548134269</c:v>
                </c:pt>
                <c:pt idx="711">
                  <c:v>8105.5396344384271</c:v>
                </c:pt>
                <c:pt idx="712">
                  <c:v>8107.6636418134267</c:v>
                </c:pt>
                <c:pt idx="713">
                  <c:v>8109.7776914134265</c:v>
                </c:pt>
                <c:pt idx="714">
                  <c:v>8111.896930513426</c:v>
                </c:pt>
                <c:pt idx="715">
                  <c:v>8114.0410950134255</c:v>
                </c:pt>
                <c:pt idx="716">
                  <c:v>8116.1894932634259</c:v>
                </c:pt>
                <c:pt idx="717">
                  <c:v>8118.3417969134262</c:v>
                </c:pt>
                <c:pt idx="718">
                  <c:v>8120.4927546134259</c:v>
                </c:pt>
                <c:pt idx="719">
                  <c:v>8122.661594713426</c:v>
                </c:pt>
                <c:pt idx="720">
                  <c:v>8124.8186543384263</c:v>
                </c:pt>
                <c:pt idx="721">
                  <c:v>8126.9686796384258</c:v>
                </c:pt>
                <c:pt idx="722">
                  <c:v>8129.1210320384262</c:v>
                </c:pt>
                <c:pt idx="723">
                  <c:v>8131.2658964384264</c:v>
                </c:pt>
                <c:pt idx="724">
                  <c:v>8133.4124768509264</c:v>
                </c:pt>
                <c:pt idx="725">
                  <c:v>8135.5371689509266</c:v>
                </c:pt>
                <c:pt idx="726">
                  <c:v>8137.6815739509266</c:v>
                </c:pt>
                <c:pt idx="727">
                  <c:v>8139.8220509384264</c:v>
                </c:pt>
                <c:pt idx="728">
                  <c:v>8141.9719128009265</c:v>
                </c:pt>
                <c:pt idx="729">
                  <c:v>8144.1305442634266</c:v>
                </c:pt>
                <c:pt idx="730">
                  <c:v>8146.2750702634266</c:v>
                </c:pt>
                <c:pt idx="731">
                  <c:v>8148.4142531134266</c:v>
                </c:pt>
                <c:pt idx="732">
                  <c:v>8150.5434879884269</c:v>
                </c:pt>
                <c:pt idx="733">
                  <c:v>8152.6410736634271</c:v>
                </c:pt>
                <c:pt idx="734">
                  <c:v>8154.7034166134272</c:v>
                </c:pt>
                <c:pt idx="735">
                  <c:v>8156.7315974384273</c:v>
                </c:pt>
                <c:pt idx="736">
                  <c:v>8158.734966038427</c:v>
                </c:pt>
                <c:pt idx="737">
                  <c:v>8160.7139715384274</c:v>
                </c:pt>
                <c:pt idx="738">
                  <c:v>8162.6722751759271</c:v>
                </c:pt>
                <c:pt idx="739">
                  <c:v>8164.6124569259273</c:v>
                </c:pt>
                <c:pt idx="740">
                  <c:v>8166.5391786134278</c:v>
                </c:pt>
                <c:pt idx="741">
                  <c:v>8168.4851803634283</c:v>
                </c:pt>
                <c:pt idx="742">
                  <c:v>8170.4794623134276</c:v>
                </c:pt>
                <c:pt idx="743">
                  <c:v>8172.5470756259274</c:v>
                </c:pt>
                <c:pt idx="744">
                  <c:v>8174.7793759259275</c:v>
                </c:pt>
                <c:pt idx="745">
                  <c:v>8177.3644794884276</c:v>
                </c:pt>
                <c:pt idx="746">
                  <c:v>8180.4569284634272</c:v>
                </c:pt>
                <c:pt idx="747">
                  <c:v>8184.183966438427</c:v>
                </c:pt>
                <c:pt idx="748">
                  <c:v>8188.6297669384267</c:v>
                </c:pt>
                <c:pt idx="749">
                  <c:v>8193.7979640634258</c:v>
                </c:pt>
                <c:pt idx="750">
                  <c:v>8199.5343880009259</c:v>
                </c:pt>
                <c:pt idx="751">
                  <c:v>8205.6012697759252</c:v>
                </c:pt>
                <c:pt idx="752">
                  <c:v>8211.7092813759245</c:v>
                </c:pt>
                <c:pt idx="753">
                  <c:v>8217.7121882259235</c:v>
                </c:pt>
                <c:pt idx="754">
                  <c:v>8223.5240155259235</c:v>
                </c:pt>
                <c:pt idx="755">
                  <c:v>8229.1976946759241</c:v>
                </c:pt>
                <c:pt idx="756">
                  <c:v>8234.7934208009247</c:v>
                </c:pt>
                <c:pt idx="757">
                  <c:v>8240.3594053009256</c:v>
                </c:pt>
                <c:pt idx="758">
                  <c:v>8245.8723278259258</c:v>
                </c:pt>
                <c:pt idx="759">
                  <c:v>8251.3724333259252</c:v>
                </c:pt>
                <c:pt idx="760">
                  <c:v>8256.8677476259254</c:v>
                </c:pt>
                <c:pt idx="761">
                  <c:v>8262.3790645384252</c:v>
                </c:pt>
                <c:pt idx="762">
                  <c:v>8267.9076608884243</c:v>
                </c:pt>
                <c:pt idx="763">
                  <c:v>8273.4210502759252</c:v>
                </c:pt>
                <c:pt idx="764">
                  <c:v>8278.917508788425</c:v>
                </c:pt>
                <c:pt idx="765">
                  <c:v>8284.3818439384249</c:v>
                </c:pt>
                <c:pt idx="766">
                  <c:v>8289.7985404759256</c:v>
                </c:pt>
                <c:pt idx="767">
                  <c:v>8295.1498408009247</c:v>
                </c:pt>
                <c:pt idx="768">
                  <c:v>8300.4056233509255</c:v>
                </c:pt>
                <c:pt idx="769">
                  <c:v>8305.5700341009251</c:v>
                </c:pt>
                <c:pt idx="770">
                  <c:v>8310.6388625634245</c:v>
                </c:pt>
                <c:pt idx="771">
                  <c:v>8315.6497402134246</c:v>
                </c:pt>
                <c:pt idx="772">
                  <c:v>8320.6010437134246</c:v>
                </c:pt>
                <c:pt idx="773">
                  <c:v>8325.5264823634243</c:v>
                </c:pt>
                <c:pt idx="774">
                  <c:v>8330.4385601384238</c:v>
                </c:pt>
                <c:pt idx="775">
                  <c:v>8335.3428243384242</c:v>
                </c:pt>
                <c:pt idx="776">
                  <c:v>8340.2512433759239</c:v>
                </c:pt>
                <c:pt idx="777">
                  <c:v>8345.2023383759242</c:v>
                </c:pt>
                <c:pt idx="778">
                  <c:v>8350.2115051759247</c:v>
                </c:pt>
                <c:pt idx="779">
                  <c:v>8355.3141417259249</c:v>
                </c:pt>
                <c:pt idx="780">
                  <c:v>8360.516764975926</c:v>
                </c:pt>
                <c:pt idx="781">
                  <c:v>8365.8113358509254</c:v>
                </c:pt>
                <c:pt idx="782">
                  <c:v>8371.1794930134256</c:v>
                </c:pt>
                <c:pt idx="783">
                  <c:v>8376.6034332384261</c:v>
                </c:pt>
                <c:pt idx="784">
                  <c:v>8382.0741139759266</c:v>
                </c:pt>
                <c:pt idx="785">
                  <c:v>8387.5274786259251</c:v>
                </c:pt>
                <c:pt idx="786">
                  <c:v>8392.9965041259256</c:v>
                </c:pt>
                <c:pt idx="787">
                  <c:v>8398.5264135259258</c:v>
                </c:pt>
                <c:pt idx="788">
                  <c:v>8403.9628811759248</c:v>
                </c:pt>
                <c:pt idx="789">
                  <c:v>8409.4501013759254</c:v>
                </c:pt>
                <c:pt idx="790">
                  <c:v>8414.9592215759258</c:v>
                </c:pt>
                <c:pt idx="791">
                  <c:v>8420.4122009759249</c:v>
                </c:pt>
                <c:pt idx="792">
                  <c:v>8425.8976723009255</c:v>
                </c:pt>
                <c:pt idx="793">
                  <c:v>8431.4318673634243</c:v>
                </c:pt>
                <c:pt idx="794">
                  <c:v>8436.9049120134259</c:v>
                </c:pt>
                <c:pt idx="795">
                  <c:v>8442.4496839134245</c:v>
                </c:pt>
                <c:pt idx="796">
                  <c:v>8448.0718826634238</c:v>
                </c:pt>
                <c:pt idx="797">
                  <c:v>8453.6714480634237</c:v>
                </c:pt>
                <c:pt idx="798">
                  <c:v>8459.3017452634231</c:v>
                </c:pt>
                <c:pt idx="799">
                  <c:v>8465.0557389634232</c:v>
                </c:pt>
                <c:pt idx="800">
                  <c:v>8470.7455760134217</c:v>
                </c:pt>
                <c:pt idx="801">
                  <c:v>8476.4596585134223</c:v>
                </c:pt>
                <c:pt idx="802">
                  <c:v>8482.2748065134219</c:v>
                </c:pt>
                <c:pt idx="803">
                  <c:v>8488.1744126384219</c:v>
                </c:pt>
                <c:pt idx="804">
                  <c:v>8494.1144192009215</c:v>
                </c:pt>
                <c:pt idx="805">
                  <c:v>8500.1200781009211</c:v>
                </c:pt>
                <c:pt idx="806">
                  <c:v>8506.2055617259211</c:v>
                </c:pt>
                <c:pt idx="807">
                  <c:v>8512.2893097259202</c:v>
                </c:pt>
                <c:pt idx="808">
                  <c:v>8518.4139122134202</c:v>
                </c:pt>
                <c:pt idx="809">
                  <c:v>8524.6235145259197</c:v>
                </c:pt>
                <c:pt idx="810">
                  <c:v>8530.8365618384196</c:v>
                </c:pt>
                <c:pt idx="811">
                  <c:v>8537.0819093884202</c:v>
                </c:pt>
                <c:pt idx="812">
                  <c:v>8543.388521700921</c:v>
                </c:pt>
                <c:pt idx="813">
                  <c:v>8549.70083977592</c:v>
                </c:pt>
                <c:pt idx="814">
                  <c:v>8555.9769965259202</c:v>
                </c:pt>
                <c:pt idx="815">
                  <c:v>8562.3041059759198</c:v>
                </c:pt>
                <c:pt idx="816">
                  <c:v>8568.7272460384193</c:v>
                </c:pt>
                <c:pt idx="817">
                  <c:v>8575.0585356884203</c:v>
                </c:pt>
                <c:pt idx="818">
                  <c:v>8581.4001822884202</c:v>
                </c:pt>
                <c:pt idx="819">
                  <c:v>8587.8274976009197</c:v>
                </c:pt>
                <c:pt idx="820">
                  <c:v>8594.2240378509196</c:v>
                </c:pt>
                <c:pt idx="821">
                  <c:v>8600.6053261509187</c:v>
                </c:pt>
                <c:pt idx="822">
                  <c:v>8607.0486387259189</c:v>
                </c:pt>
                <c:pt idx="823">
                  <c:v>8613.558304725917</c:v>
                </c:pt>
                <c:pt idx="824">
                  <c:v>8620.046680575917</c:v>
                </c:pt>
                <c:pt idx="825">
                  <c:v>8626.5791034259164</c:v>
                </c:pt>
                <c:pt idx="826">
                  <c:v>8633.2231868634171</c:v>
                </c:pt>
                <c:pt idx="827">
                  <c:v>8639.8578376134174</c:v>
                </c:pt>
                <c:pt idx="828">
                  <c:v>8646.5331983384167</c:v>
                </c:pt>
                <c:pt idx="829">
                  <c:v>8653.3339849759177</c:v>
                </c:pt>
                <c:pt idx="830">
                  <c:v>8660.1668010759186</c:v>
                </c:pt>
                <c:pt idx="831">
                  <c:v>8667.0321357009179</c:v>
                </c:pt>
                <c:pt idx="832">
                  <c:v>8674.013429813418</c:v>
                </c:pt>
                <c:pt idx="833">
                  <c:v>8681.060454213417</c:v>
                </c:pt>
                <c:pt idx="834">
                  <c:v>8688.1368117009188</c:v>
                </c:pt>
                <c:pt idx="835">
                  <c:v>8695.3244716384179</c:v>
                </c:pt>
                <c:pt idx="836">
                  <c:v>8702.5309850884169</c:v>
                </c:pt>
                <c:pt idx="837">
                  <c:v>8709.801667538417</c:v>
                </c:pt>
                <c:pt idx="838">
                  <c:v>8717.1478947134183</c:v>
                </c:pt>
                <c:pt idx="839">
                  <c:v>8724.4919633384179</c:v>
                </c:pt>
                <c:pt idx="840">
                  <c:v>8731.8813574634187</c:v>
                </c:pt>
                <c:pt idx="841">
                  <c:v>8739.3465657134184</c:v>
                </c:pt>
                <c:pt idx="842">
                  <c:v>8746.7732571134184</c:v>
                </c:pt>
                <c:pt idx="843">
                  <c:v>8754.2114161384179</c:v>
                </c:pt>
                <c:pt idx="844">
                  <c:v>8761.7496442009178</c:v>
                </c:pt>
                <c:pt idx="845">
                  <c:v>8769.2387443634179</c:v>
                </c:pt>
                <c:pt idx="846">
                  <c:v>8776.7311292634186</c:v>
                </c:pt>
                <c:pt idx="847">
                  <c:v>8784.2799707634185</c:v>
                </c:pt>
                <c:pt idx="848">
                  <c:v>8791.8462593634176</c:v>
                </c:pt>
                <c:pt idx="849">
                  <c:v>8799.3535439134193</c:v>
                </c:pt>
                <c:pt idx="850">
                  <c:v>8806.9114369134186</c:v>
                </c:pt>
                <c:pt idx="851">
                  <c:v>8814.5561124134183</c:v>
                </c:pt>
                <c:pt idx="852">
                  <c:v>8822.1003831634189</c:v>
                </c:pt>
                <c:pt idx="853">
                  <c:v>8829.6749311009171</c:v>
                </c:pt>
                <c:pt idx="854">
                  <c:v>8837.3369326009179</c:v>
                </c:pt>
                <c:pt idx="855">
                  <c:v>8844.9381092884178</c:v>
                </c:pt>
                <c:pt idx="856">
                  <c:v>8852.5742943134173</c:v>
                </c:pt>
                <c:pt idx="857">
                  <c:v>8860.2666753134181</c:v>
                </c:pt>
                <c:pt idx="858">
                  <c:v>8868.0363939884173</c:v>
                </c:pt>
                <c:pt idx="859">
                  <c:v>8875.7904409384173</c:v>
                </c:pt>
                <c:pt idx="860">
                  <c:v>8883.6056932759166</c:v>
                </c:pt>
                <c:pt idx="861">
                  <c:v>8891.5596294634161</c:v>
                </c:pt>
                <c:pt idx="862">
                  <c:v>8899.6153329009157</c:v>
                </c:pt>
                <c:pt idx="863">
                  <c:v>8907.7539281009158</c:v>
                </c:pt>
                <c:pt idx="864">
                  <c:v>8916.0135294509146</c:v>
                </c:pt>
                <c:pt idx="865">
                  <c:v>8924.4322643509149</c:v>
                </c:pt>
                <c:pt idx="866">
                  <c:v>8932.912360450915</c:v>
                </c:pt>
                <c:pt idx="867">
                  <c:v>8941.4709852634132</c:v>
                </c:pt>
                <c:pt idx="868">
                  <c:v>8950.124822388414</c:v>
                </c:pt>
                <c:pt idx="869">
                  <c:v>8958.8511735884131</c:v>
                </c:pt>
                <c:pt idx="870">
                  <c:v>8967.626792338413</c:v>
                </c:pt>
                <c:pt idx="871">
                  <c:v>8976.4670477009131</c:v>
                </c:pt>
                <c:pt idx="872">
                  <c:v>8985.3871450134138</c:v>
                </c:pt>
                <c:pt idx="873">
                  <c:v>8994.3631307634132</c:v>
                </c:pt>
                <c:pt idx="874">
                  <c:v>9003.351576225914</c:v>
                </c:pt>
                <c:pt idx="875">
                  <c:v>9012.3291420884125</c:v>
                </c:pt>
                <c:pt idx="876">
                  <c:v>9021.3122469884129</c:v>
                </c:pt>
                <c:pt idx="877">
                  <c:v>9030.2789508884125</c:v>
                </c:pt>
                <c:pt idx="878">
                  <c:v>9039.2661204884134</c:v>
                </c:pt>
                <c:pt idx="879">
                  <c:v>9048.2145677884128</c:v>
                </c:pt>
                <c:pt idx="880">
                  <c:v>9057.1627265884144</c:v>
                </c:pt>
                <c:pt idx="881">
                  <c:v>9066.1108727134142</c:v>
                </c:pt>
                <c:pt idx="882">
                  <c:v>9075.0210531134144</c:v>
                </c:pt>
                <c:pt idx="883">
                  <c:v>9083.932127113414</c:v>
                </c:pt>
                <c:pt idx="884">
                  <c:v>9092.8444295384143</c:v>
                </c:pt>
                <c:pt idx="885">
                  <c:v>9101.7395831634149</c:v>
                </c:pt>
                <c:pt idx="886">
                  <c:v>9110.6001174759131</c:v>
                </c:pt>
                <c:pt idx="887">
                  <c:v>9119.4478933509126</c:v>
                </c:pt>
                <c:pt idx="888">
                  <c:v>9128.2500210759135</c:v>
                </c:pt>
                <c:pt idx="889">
                  <c:v>9137.0537114259132</c:v>
                </c:pt>
                <c:pt idx="890">
                  <c:v>9145.8351160259117</c:v>
                </c:pt>
                <c:pt idx="891">
                  <c:v>9154.6497933009123</c:v>
                </c:pt>
                <c:pt idx="892">
                  <c:v>9163.4962258009127</c:v>
                </c:pt>
                <c:pt idx="893">
                  <c:v>9172.3708860759125</c:v>
                </c:pt>
                <c:pt idx="894">
                  <c:v>9181.3049447384128</c:v>
                </c:pt>
                <c:pt idx="895">
                  <c:v>9190.2841024259124</c:v>
                </c:pt>
                <c:pt idx="896">
                  <c:v>9199.3661746259131</c:v>
                </c:pt>
                <c:pt idx="897">
                  <c:v>9208.484021200913</c:v>
                </c:pt>
                <c:pt idx="898">
                  <c:v>9217.6459631884118</c:v>
                </c:pt>
                <c:pt idx="899">
                  <c:v>9226.8596377759113</c:v>
                </c:pt>
                <c:pt idx="900">
                  <c:v>9236.0921219759111</c:v>
                </c:pt>
                <c:pt idx="901">
                  <c:v>9245.3506865759118</c:v>
                </c:pt>
                <c:pt idx="902">
                  <c:v>9254.6219523759119</c:v>
                </c:pt>
                <c:pt idx="903">
                  <c:v>9263.8519136259129</c:v>
                </c:pt>
                <c:pt idx="904">
                  <c:v>9273.0694548759129</c:v>
                </c:pt>
                <c:pt idx="905">
                  <c:v>9282.263416125912</c:v>
                </c:pt>
                <c:pt idx="906">
                  <c:v>9291.4440059509125</c:v>
                </c:pt>
                <c:pt idx="907">
                  <c:v>9300.5820777509125</c:v>
                </c:pt>
                <c:pt idx="908">
                  <c:v>9309.6724901259113</c:v>
                </c:pt>
                <c:pt idx="909">
                  <c:v>9318.7143185259101</c:v>
                </c:pt>
                <c:pt idx="910">
                  <c:v>9327.7485145134106</c:v>
                </c:pt>
                <c:pt idx="911">
                  <c:v>9336.7159176634086</c:v>
                </c:pt>
                <c:pt idx="912">
                  <c:v>9345.6559462759087</c:v>
                </c:pt>
                <c:pt idx="913">
                  <c:v>9354.5685281009082</c:v>
                </c:pt>
                <c:pt idx="914">
                  <c:v>9363.4348643509093</c:v>
                </c:pt>
                <c:pt idx="915">
                  <c:v>9372.3148542009094</c:v>
                </c:pt>
                <c:pt idx="916">
                  <c:v>9381.1526286759108</c:v>
                </c:pt>
                <c:pt idx="917">
                  <c:v>9389.9514896009096</c:v>
                </c:pt>
                <c:pt idx="918">
                  <c:v>9398.752998200911</c:v>
                </c:pt>
                <c:pt idx="919">
                  <c:v>9407.5220268134108</c:v>
                </c:pt>
                <c:pt idx="920">
                  <c:v>9416.2998125634113</c:v>
                </c:pt>
                <c:pt idx="921">
                  <c:v>9425.088495925911</c:v>
                </c:pt>
                <c:pt idx="922">
                  <c:v>9433.8905506759093</c:v>
                </c:pt>
                <c:pt idx="923">
                  <c:v>9442.6906461259096</c:v>
                </c:pt>
                <c:pt idx="924">
                  <c:v>9451.4930999384105</c:v>
                </c:pt>
                <c:pt idx="925">
                  <c:v>9460.3025505884107</c:v>
                </c:pt>
                <c:pt idx="926">
                  <c:v>9469.1426748384092</c:v>
                </c:pt>
                <c:pt idx="927">
                  <c:v>9477.9997179759084</c:v>
                </c:pt>
                <c:pt idx="928">
                  <c:v>9486.8973505384092</c:v>
                </c:pt>
                <c:pt idx="929">
                  <c:v>9495.8398133509108</c:v>
                </c:pt>
                <c:pt idx="930">
                  <c:v>9504.8118481009096</c:v>
                </c:pt>
                <c:pt idx="931">
                  <c:v>9513.8161294009096</c:v>
                </c:pt>
                <c:pt idx="932">
                  <c:v>9522.8544880009085</c:v>
                </c:pt>
                <c:pt idx="933">
                  <c:v>9531.9472240009109</c:v>
                </c:pt>
                <c:pt idx="934">
                  <c:v>9541.0955960509091</c:v>
                </c:pt>
                <c:pt idx="935">
                  <c:v>9550.3007739009099</c:v>
                </c:pt>
                <c:pt idx="936">
                  <c:v>9559.5447102134094</c:v>
                </c:pt>
                <c:pt idx="937">
                  <c:v>9568.8280938884091</c:v>
                </c:pt>
                <c:pt idx="938">
                  <c:v>9578.1512097134091</c:v>
                </c:pt>
                <c:pt idx="939">
                  <c:v>9587.5136300134091</c:v>
                </c:pt>
                <c:pt idx="940">
                  <c:v>9596.9142577009097</c:v>
                </c:pt>
                <c:pt idx="941">
                  <c:v>9606.3707397134094</c:v>
                </c:pt>
                <c:pt idx="942">
                  <c:v>9615.8616349634085</c:v>
                </c:pt>
                <c:pt idx="943">
                  <c:v>9625.3841826259086</c:v>
                </c:pt>
                <c:pt idx="944">
                  <c:v>9634.9352342009079</c:v>
                </c:pt>
                <c:pt idx="945">
                  <c:v>9644.5307200009083</c:v>
                </c:pt>
                <c:pt idx="946">
                  <c:v>9654.1283572009088</c:v>
                </c:pt>
                <c:pt idx="947">
                  <c:v>9663.7633126009077</c:v>
                </c:pt>
                <c:pt idx="948">
                  <c:v>9673.4321876009089</c:v>
                </c:pt>
                <c:pt idx="949">
                  <c:v>9683.0930063509077</c:v>
                </c:pt>
                <c:pt idx="950">
                  <c:v>9692.7234069509086</c:v>
                </c:pt>
                <c:pt idx="951">
                  <c:v>9702.2822321509084</c:v>
                </c:pt>
                <c:pt idx="952">
                  <c:v>9711.8444810884084</c:v>
                </c:pt>
                <c:pt idx="953">
                  <c:v>9721.3702788884075</c:v>
                </c:pt>
                <c:pt idx="954">
                  <c:v>9730.8206698384074</c:v>
                </c:pt>
                <c:pt idx="955">
                  <c:v>9740.1955152134087</c:v>
                </c:pt>
                <c:pt idx="956">
                  <c:v>9749.5712522759077</c:v>
                </c:pt>
                <c:pt idx="957">
                  <c:v>9758.8906998509083</c:v>
                </c:pt>
                <c:pt idx="958">
                  <c:v>9768.1543347134084</c:v>
                </c:pt>
                <c:pt idx="959">
                  <c:v>9777.4008758759082</c:v>
                </c:pt>
                <c:pt idx="960">
                  <c:v>9786.6312364634068</c:v>
                </c:pt>
                <c:pt idx="961">
                  <c:v>9795.8276747384061</c:v>
                </c:pt>
                <c:pt idx="962">
                  <c:v>9804.9726006384062</c:v>
                </c:pt>
                <c:pt idx="963">
                  <c:v>9814.1050151384061</c:v>
                </c:pt>
                <c:pt idx="964">
                  <c:v>9823.2448704509061</c:v>
                </c:pt>
                <c:pt idx="965">
                  <c:v>9832.3743649509033</c:v>
                </c:pt>
                <c:pt idx="966">
                  <c:v>9841.4755554009043</c:v>
                </c:pt>
                <c:pt idx="967">
                  <c:v>9850.5491451009038</c:v>
                </c:pt>
                <c:pt idx="968">
                  <c:v>9859.6330083509038</c:v>
                </c:pt>
                <c:pt idx="969">
                  <c:v>9868.7269402259044</c:v>
                </c:pt>
                <c:pt idx="970">
                  <c:v>9877.8118571634041</c:v>
                </c:pt>
                <c:pt idx="971">
                  <c:v>9886.8688402634034</c:v>
                </c:pt>
                <c:pt idx="972">
                  <c:v>9895.9353453884032</c:v>
                </c:pt>
                <c:pt idx="973">
                  <c:v>9904.9368821634034</c:v>
                </c:pt>
                <c:pt idx="974">
                  <c:v>9913.9485029634034</c:v>
                </c:pt>
                <c:pt idx="975">
                  <c:v>9922.690797800904</c:v>
                </c:pt>
                <c:pt idx="976">
                  <c:v>9931.424990663405</c:v>
                </c:pt>
                <c:pt idx="977">
                  <c:v>9939.9833539134052</c:v>
                </c:pt>
                <c:pt idx="978">
                  <c:v>9948.4770930759059</c:v>
                </c:pt>
                <c:pt idx="979">
                  <c:v>9956.8496262009048</c:v>
                </c:pt>
                <c:pt idx="980">
                  <c:v>9965.1555630009061</c:v>
                </c:pt>
                <c:pt idx="981">
                  <c:v>9973.3565395884052</c:v>
                </c:pt>
                <c:pt idx="982">
                  <c:v>9981.4698083384046</c:v>
                </c:pt>
                <c:pt idx="983">
                  <c:v>9989.4757466634055</c:v>
                </c:pt>
                <c:pt idx="984">
                  <c:v>9997.4101980634041</c:v>
                </c:pt>
                <c:pt idx="985">
                  <c:v>10005.217097438404</c:v>
                </c:pt>
                <c:pt idx="986">
                  <c:v>10012.950822413404</c:v>
                </c:pt>
                <c:pt idx="987">
                  <c:v>10020.555687213404</c:v>
                </c:pt>
                <c:pt idx="988">
                  <c:v>10028.085916213404</c:v>
                </c:pt>
                <c:pt idx="989">
                  <c:v>10035.486407388402</c:v>
                </c:pt>
                <c:pt idx="990">
                  <c:v>10042.775250288403</c:v>
                </c:pt>
                <c:pt idx="991">
                  <c:v>10049.916282475902</c:v>
                </c:pt>
                <c:pt idx="992">
                  <c:v>10056.945798475903</c:v>
                </c:pt>
                <c:pt idx="993">
                  <c:v>10063.774094475903</c:v>
                </c:pt>
                <c:pt idx="994">
                  <c:v>10070.580939475902</c:v>
                </c:pt>
                <c:pt idx="995">
                  <c:v>10077.080405175902</c:v>
                </c:pt>
                <c:pt idx="996">
                  <c:v>10083.665526425902</c:v>
                </c:pt>
                <c:pt idx="997">
                  <c:v>10089.838785425902</c:v>
                </c:pt>
                <c:pt idx="998">
                  <c:v>10095.991908275901</c:v>
                </c:pt>
                <c:pt idx="999">
                  <c:v>10102.089423025902</c:v>
                </c:pt>
                <c:pt idx="1000">
                  <c:v>10107.920998875901</c:v>
                </c:pt>
                <c:pt idx="1001">
                  <c:v>10113.821030588402</c:v>
                </c:pt>
                <c:pt idx="1002">
                  <c:v>10119.596947488402</c:v>
                </c:pt>
                <c:pt idx="1003">
                  <c:v>10125.214955125903</c:v>
                </c:pt>
                <c:pt idx="1004">
                  <c:v>10130.901425525903</c:v>
                </c:pt>
                <c:pt idx="1005">
                  <c:v>10136.500303475903</c:v>
                </c:pt>
                <c:pt idx="1006">
                  <c:v>10141.995126325903</c:v>
                </c:pt>
                <c:pt idx="1007">
                  <c:v>10147.523950850902</c:v>
                </c:pt>
                <c:pt idx="1008">
                  <c:v>10152.983823263403</c:v>
                </c:pt>
                <c:pt idx="1009">
                  <c:v>10158.375304663403</c:v>
                </c:pt>
                <c:pt idx="1010">
                  <c:v>10163.766880288404</c:v>
                </c:pt>
                <c:pt idx="1011">
                  <c:v>10169.141484525904</c:v>
                </c:pt>
                <c:pt idx="1012">
                  <c:v>10174.431595338405</c:v>
                </c:pt>
                <c:pt idx="1013">
                  <c:v>10179.721918363404</c:v>
                </c:pt>
                <c:pt idx="1014">
                  <c:v>10185.012209488405</c:v>
                </c:pt>
                <c:pt idx="1015">
                  <c:v>10190.218609950904</c:v>
                </c:pt>
                <c:pt idx="1016">
                  <c:v>10195.391610950903</c:v>
                </c:pt>
                <c:pt idx="1017">
                  <c:v>10200.614306225902</c:v>
                </c:pt>
                <c:pt idx="1018">
                  <c:v>10205.737035688402</c:v>
                </c:pt>
                <c:pt idx="1019">
                  <c:v>10210.826562438404</c:v>
                </c:pt>
                <c:pt idx="1020">
                  <c:v>10215.948907375903</c:v>
                </c:pt>
                <c:pt idx="1021">
                  <c:v>10221.021883975904</c:v>
                </c:pt>
                <c:pt idx="1022">
                  <c:v>10226.062484925904</c:v>
                </c:pt>
                <c:pt idx="1023">
                  <c:v>10231.152761025904</c:v>
                </c:pt>
                <c:pt idx="1024">
                  <c:v>10236.211522013404</c:v>
                </c:pt>
                <c:pt idx="1025">
                  <c:v>10241.272076213403</c:v>
                </c:pt>
                <c:pt idx="1026">
                  <c:v>10246.432176350903</c:v>
                </c:pt>
                <c:pt idx="1027">
                  <c:v>10251.692157825904</c:v>
                </c:pt>
                <c:pt idx="1028">
                  <c:v>10256.988440950903</c:v>
                </c:pt>
                <c:pt idx="1029">
                  <c:v>10262.370697513405</c:v>
                </c:pt>
                <c:pt idx="1030">
                  <c:v>10267.920624013403</c:v>
                </c:pt>
                <c:pt idx="1031">
                  <c:v>10273.639866650903</c:v>
                </c:pt>
                <c:pt idx="1032">
                  <c:v>10279.450484788402</c:v>
                </c:pt>
                <c:pt idx="1033">
                  <c:v>10285.418890425903</c:v>
                </c:pt>
                <c:pt idx="1034">
                  <c:v>10291.515385725903</c:v>
                </c:pt>
                <c:pt idx="1035">
                  <c:v>10297.774127613402</c:v>
                </c:pt>
                <c:pt idx="1036">
                  <c:v>10304.165060238403</c:v>
                </c:pt>
                <c:pt idx="1037">
                  <c:v>10310.689728113404</c:v>
                </c:pt>
                <c:pt idx="1038">
                  <c:v>10317.365046113404</c:v>
                </c:pt>
                <c:pt idx="1039">
                  <c:v>10324.142978013406</c:v>
                </c:pt>
                <c:pt idx="1040">
                  <c:v>10331.006666750905</c:v>
                </c:pt>
                <c:pt idx="1041">
                  <c:v>10337.938111113404</c:v>
                </c:pt>
                <c:pt idx="1042">
                  <c:v>10344.950310013404</c:v>
                </c:pt>
                <c:pt idx="1043">
                  <c:v>10352.039103875904</c:v>
                </c:pt>
                <c:pt idx="1044">
                  <c:v>10359.199226900904</c:v>
                </c:pt>
                <c:pt idx="1045">
                  <c:v>10366.424697900904</c:v>
                </c:pt>
                <c:pt idx="1046">
                  <c:v>10373.693078338405</c:v>
                </c:pt>
                <c:pt idx="1047">
                  <c:v>10380.982680763404</c:v>
                </c:pt>
                <c:pt idx="1048">
                  <c:v>10388.226170750904</c:v>
                </c:pt>
                <c:pt idx="1049">
                  <c:v>10395.452952750904</c:v>
                </c:pt>
                <c:pt idx="1050">
                  <c:v>10402.661587913406</c:v>
                </c:pt>
                <c:pt idx="1051">
                  <c:v>10409.866424375905</c:v>
                </c:pt>
                <c:pt idx="1052">
                  <c:v>10417.019292125904</c:v>
                </c:pt>
                <c:pt idx="1053">
                  <c:v>10424.135348375903</c:v>
                </c:pt>
                <c:pt idx="1054">
                  <c:v>10431.199467388402</c:v>
                </c:pt>
                <c:pt idx="1055">
                  <c:v>10438.243361138402</c:v>
                </c:pt>
                <c:pt idx="1056">
                  <c:v>10445.268615050902</c:v>
                </c:pt>
                <c:pt idx="1057">
                  <c:v>10452.277744100902</c:v>
                </c:pt>
                <c:pt idx="1058">
                  <c:v>10459.289335100902</c:v>
                </c:pt>
                <c:pt idx="1059">
                  <c:v>10466.262109313402</c:v>
                </c:pt>
                <c:pt idx="1060">
                  <c:v>10473.214997675901</c:v>
                </c:pt>
                <c:pt idx="1061">
                  <c:v>10480.165885875902</c:v>
                </c:pt>
                <c:pt idx="1062">
                  <c:v>10487.1311238009</c:v>
                </c:pt>
                <c:pt idx="1063">
                  <c:v>10494.1103668509</c:v>
                </c:pt>
                <c:pt idx="1064">
                  <c:v>10501.0721944509</c:v>
                </c:pt>
                <c:pt idx="1065">
                  <c:v>10508.0291294009</c:v>
                </c:pt>
                <c:pt idx="1066">
                  <c:v>10514.978414275902</c:v>
                </c:pt>
                <c:pt idx="1067">
                  <c:v>10521.932260475902</c:v>
                </c:pt>
                <c:pt idx="1068">
                  <c:v>10528.888773350902</c:v>
                </c:pt>
                <c:pt idx="1069">
                  <c:v>10535.817930500902</c:v>
                </c:pt>
                <c:pt idx="1070">
                  <c:v>10542.735313938401</c:v>
                </c:pt>
                <c:pt idx="1071">
                  <c:v>10549.658247475902</c:v>
                </c:pt>
                <c:pt idx="1072">
                  <c:v>10556.605221475902</c:v>
                </c:pt>
                <c:pt idx="1073">
                  <c:v>10563.608791225901</c:v>
                </c:pt>
                <c:pt idx="1074">
                  <c:v>10570.642054625901</c:v>
                </c:pt>
                <c:pt idx="1075">
                  <c:v>10577.761788125901</c:v>
                </c:pt>
                <c:pt idx="1076">
                  <c:v>10584.863379875902</c:v>
                </c:pt>
                <c:pt idx="1077">
                  <c:v>10591.941044563402</c:v>
                </c:pt>
                <c:pt idx="1078">
                  <c:v>10598.987864563402</c:v>
                </c:pt>
                <c:pt idx="1079">
                  <c:v>10605.996835625901</c:v>
                </c:pt>
                <c:pt idx="1080">
                  <c:v>10612.976113625902</c:v>
                </c:pt>
                <c:pt idx="1081">
                  <c:v>10619.907099825901</c:v>
                </c:pt>
                <c:pt idx="1082">
                  <c:v>10626.800924700901</c:v>
                </c:pt>
                <c:pt idx="1083">
                  <c:v>10633.629108700901</c:v>
                </c:pt>
                <c:pt idx="1084">
                  <c:v>10640.420153975901</c:v>
                </c:pt>
                <c:pt idx="1085">
                  <c:v>10647.163108288401</c:v>
                </c:pt>
                <c:pt idx="1086">
                  <c:v>10653.876098488403</c:v>
                </c:pt>
                <c:pt idx="1087">
                  <c:v>10660.537544800904</c:v>
                </c:pt>
                <c:pt idx="1088">
                  <c:v>10667.179215175904</c:v>
                </c:pt>
                <c:pt idx="1089">
                  <c:v>10673.791702750903</c:v>
                </c:pt>
                <c:pt idx="1090">
                  <c:v>10680.378350350904</c:v>
                </c:pt>
                <c:pt idx="1091">
                  <c:v>10686.955276388404</c:v>
                </c:pt>
                <c:pt idx="1092">
                  <c:v>10693.511762138403</c:v>
                </c:pt>
                <c:pt idx="1093">
                  <c:v>10700.049672613404</c:v>
                </c:pt>
                <c:pt idx="1094">
                  <c:v>10706.582903863404</c:v>
                </c:pt>
                <c:pt idx="1095">
                  <c:v>10713.110783563405</c:v>
                </c:pt>
                <c:pt idx="1096">
                  <c:v>10719.618253775903</c:v>
                </c:pt>
                <c:pt idx="1097">
                  <c:v>10726.102414963403</c:v>
                </c:pt>
                <c:pt idx="1098">
                  <c:v>10732.573100838403</c:v>
                </c:pt>
                <c:pt idx="1099">
                  <c:v>10739.014959363401</c:v>
                </c:pt>
                <c:pt idx="1100">
                  <c:v>10745.426792013403</c:v>
                </c:pt>
                <c:pt idx="1101">
                  <c:v>10751.821575625903</c:v>
                </c:pt>
                <c:pt idx="1102">
                  <c:v>10758.188562200903</c:v>
                </c:pt>
                <c:pt idx="1103">
                  <c:v>10764.544594400904</c:v>
                </c:pt>
                <c:pt idx="1104">
                  <c:v>10770.895133525903</c:v>
                </c:pt>
                <c:pt idx="1105">
                  <c:v>10777.232447963403</c:v>
                </c:pt>
                <c:pt idx="1106">
                  <c:v>10783.559466713403</c:v>
                </c:pt>
                <c:pt idx="1107">
                  <c:v>10789.902112763402</c:v>
                </c:pt>
                <c:pt idx="1108">
                  <c:v>10796.222451238402</c:v>
                </c:pt>
                <c:pt idx="1109">
                  <c:v>10802.556525438402</c:v>
                </c:pt>
                <c:pt idx="1110">
                  <c:v>10808.864657463402</c:v>
                </c:pt>
                <c:pt idx="1111">
                  <c:v>10815.181862825902</c:v>
                </c:pt>
                <c:pt idx="1112">
                  <c:v>10821.296008200903</c:v>
                </c:pt>
                <c:pt idx="1113">
                  <c:v>10827.404629950903</c:v>
                </c:pt>
                <c:pt idx="1114">
                  <c:v>10833.310543950904</c:v>
                </c:pt>
                <c:pt idx="1115">
                  <c:v>10839.235933613403</c:v>
                </c:pt>
                <c:pt idx="1116">
                  <c:v>10844.998182938403</c:v>
                </c:pt>
                <c:pt idx="1117">
                  <c:v>10850.771490863403</c:v>
                </c:pt>
                <c:pt idx="1118">
                  <c:v>10856.426003663402</c:v>
                </c:pt>
                <c:pt idx="1119">
                  <c:v>10862.090133788402</c:v>
                </c:pt>
                <c:pt idx="1120">
                  <c:v>10867.698200788402</c:v>
                </c:pt>
                <c:pt idx="1121">
                  <c:v>10873.292997113402</c:v>
                </c:pt>
                <c:pt idx="1122">
                  <c:v>10878.902644088401</c:v>
                </c:pt>
                <c:pt idx="1123">
                  <c:v>10884.477548438401</c:v>
                </c:pt>
                <c:pt idx="1124">
                  <c:v>10890.0996938259</c:v>
                </c:pt>
                <c:pt idx="1125">
                  <c:v>10895.6898809509</c:v>
                </c:pt>
                <c:pt idx="1126">
                  <c:v>10901.304027550901</c:v>
                </c:pt>
                <c:pt idx="1127">
                  <c:v>10906.911670450902</c:v>
                </c:pt>
                <c:pt idx="1128">
                  <c:v>10912.506813250902</c:v>
                </c:pt>
                <c:pt idx="1129">
                  <c:v>10918.133320500901</c:v>
                </c:pt>
                <c:pt idx="1130">
                  <c:v>10923.712802450902</c:v>
                </c:pt>
                <c:pt idx="1131">
                  <c:v>10929.288830450903</c:v>
                </c:pt>
                <c:pt idx="1132">
                  <c:v>10934.856588800902</c:v>
                </c:pt>
                <c:pt idx="1133">
                  <c:v>10940.364887550902</c:v>
                </c:pt>
                <c:pt idx="1134">
                  <c:v>10945.872382513402</c:v>
                </c:pt>
                <c:pt idx="1135">
                  <c:v>10951.331449588404</c:v>
                </c:pt>
                <c:pt idx="1136">
                  <c:v>10956.743030625903</c:v>
                </c:pt>
                <c:pt idx="1137">
                  <c:v>10962.166459313405</c:v>
                </c:pt>
                <c:pt idx="1138">
                  <c:v>10967.543865513404</c:v>
                </c:pt>
                <c:pt idx="1139">
                  <c:v>10972.887683913405</c:v>
                </c:pt>
                <c:pt idx="1140">
                  <c:v>10978.221764563405</c:v>
                </c:pt>
                <c:pt idx="1141">
                  <c:v>10983.558427625905</c:v>
                </c:pt>
                <c:pt idx="1142">
                  <c:v>10988.865115725905</c:v>
                </c:pt>
                <c:pt idx="1143">
                  <c:v>10994.155394600904</c:v>
                </c:pt>
                <c:pt idx="1144">
                  <c:v>10999.443033600905</c:v>
                </c:pt>
                <c:pt idx="1145">
                  <c:v>11004.730586550904</c:v>
                </c:pt>
                <c:pt idx="1146">
                  <c:v>11010.020285300905</c:v>
                </c:pt>
                <c:pt idx="1147">
                  <c:v>11015.302786025904</c:v>
                </c:pt>
                <c:pt idx="1148">
                  <c:v>11020.590311350905</c:v>
                </c:pt>
                <c:pt idx="1149">
                  <c:v>11025.872303350905</c:v>
                </c:pt>
                <c:pt idx="1150">
                  <c:v>11031.170656375905</c:v>
                </c:pt>
                <c:pt idx="1151">
                  <c:v>11036.462996725904</c:v>
                </c:pt>
                <c:pt idx="1152">
                  <c:v>11041.770694063403</c:v>
                </c:pt>
                <c:pt idx="1153">
                  <c:v>11047.071563563404</c:v>
                </c:pt>
                <c:pt idx="1154">
                  <c:v>11052.376352563404</c:v>
                </c:pt>
                <c:pt idx="1155">
                  <c:v>11057.685167863403</c:v>
                </c:pt>
                <c:pt idx="1156">
                  <c:v>11062.998347813404</c:v>
                </c:pt>
                <c:pt idx="1157">
                  <c:v>11068.316391613404</c:v>
                </c:pt>
                <c:pt idx="1158">
                  <c:v>11073.597060188404</c:v>
                </c:pt>
                <c:pt idx="1159">
                  <c:v>11078.862297438403</c:v>
                </c:pt>
                <c:pt idx="1160">
                  <c:v>11084.091088938403</c:v>
                </c:pt>
                <c:pt idx="1161">
                  <c:v>11089.294172975902</c:v>
                </c:pt>
                <c:pt idx="1162">
                  <c:v>11094.513807850903</c:v>
                </c:pt>
                <c:pt idx="1163">
                  <c:v>11099.760306325903</c:v>
                </c:pt>
                <c:pt idx="1164">
                  <c:v>11105.012512575904</c:v>
                </c:pt>
                <c:pt idx="1165">
                  <c:v>11110.270542150905</c:v>
                </c:pt>
                <c:pt idx="1166">
                  <c:v>11115.555503425905</c:v>
                </c:pt>
                <c:pt idx="1167">
                  <c:v>11120.836345713406</c:v>
                </c:pt>
                <c:pt idx="1168">
                  <c:v>11126.123888613405</c:v>
                </c:pt>
                <c:pt idx="1169">
                  <c:v>11131.418576788405</c:v>
                </c:pt>
                <c:pt idx="1170">
                  <c:v>11136.700240850905</c:v>
                </c:pt>
                <c:pt idx="1171">
                  <c:v>11141.979812050904</c:v>
                </c:pt>
                <c:pt idx="1172">
                  <c:v>11147.247620050905</c:v>
                </c:pt>
                <c:pt idx="1173">
                  <c:v>11152.524896600904</c:v>
                </c:pt>
                <c:pt idx="1174">
                  <c:v>11157.791649000905</c:v>
                </c:pt>
                <c:pt idx="1175">
                  <c:v>11163.068735850904</c:v>
                </c:pt>
                <c:pt idx="1176">
                  <c:v>11168.335973550904</c:v>
                </c:pt>
                <c:pt idx="1177">
                  <c:v>11173.593691050904</c:v>
                </c:pt>
                <c:pt idx="1178">
                  <c:v>11178.862638125904</c:v>
                </c:pt>
                <c:pt idx="1179">
                  <c:v>11184.122915175903</c:v>
                </c:pt>
                <c:pt idx="1180">
                  <c:v>11189.385412988404</c:v>
                </c:pt>
                <c:pt idx="1181">
                  <c:v>11194.651303488403</c:v>
                </c:pt>
                <c:pt idx="1182">
                  <c:v>11199.912123988403</c:v>
                </c:pt>
                <c:pt idx="1183">
                  <c:v>11205.179961500904</c:v>
                </c:pt>
                <c:pt idx="1184">
                  <c:v>11210.446581175904</c:v>
                </c:pt>
                <c:pt idx="1185">
                  <c:v>11215.733705850902</c:v>
                </c:pt>
                <c:pt idx="1186">
                  <c:v>11221.022092263403</c:v>
                </c:pt>
                <c:pt idx="1187">
                  <c:v>11226.322273663403</c:v>
                </c:pt>
                <c:pt idx="1188">
                  <c:v>11231.634256475903</c:v>
                </c:pt>
                <c:pt idx="1189">
                  <c:v>11236.948030850903</c:v>
                </c:pt>
                <c:pt idx="1190">
                  <c:v>11242.284465788402</c:v>
                </c:pt>
                <c:pt idx="1191">
                  <c:v>11247.624556788402</c:v>
                </c:pt>
                <c:pt idx="1192">
                  <c:v>11252.990607150901</c:v>
                </c:pt>
                <c:pt idx="1193">
                  <c:v>11258.375294525902</c:v>
                </c:pt>
                <c:pt idx="1194">
                  <c:v>11263.781949800901</c:v>
                </c:pt>
                <c:pt idx="1195">
                  <c:v>11269.224172950901</c:v>
                </c:pt>
                <c:pt idx="1196">
                  <c:v>11274.684351538401</c:v>
                </c:pt>
                <c:pt idx="1197">
                  <c:v>11280.184679850901</c:v>
                </c:pt>
                <c:pt idx="1198">
                  <c:v>11285.715704050901</c:v>
                </c:pt>
                <c:pt idx="1199">
                  <c:v>11291.287709525899</c:v>
                </c:pt>
                <c:pt idx="1200">
                  <c:v>11296.878834175901</c:v>
                </c:pt>
                <c:pt idx="1201">
                  <c:v>11302.507895425901</c:v>
                </c:pt>
                <c:pt idx="1202">
                  <c:v>11308.172439050901</c:v>
                </c:pt>
                <c:pt idx="1203">
                  <c:v>11313.8697034509</c:v>
                </c:pt>
                <c:pt idx="1204">
                  <c:v>11319.575916650901</c:v>
                </c:pt>
                <c:pt idx="1205">
                  <c:v>11325.3196491259</c:v>
                </c:pt>
                <c:pt idx="1206">
                  <c:v>11331.0454055009</c:v>
                </c:pt>
                <c:pt idx="1207">
                  <c:v>11336.771522938399</c:v>
                </c:pt>
                <c:pt idx="1208">
                  <c:v>11342.4957124384</c:v>
                </c:pt>
                <c:pt idx="1209">
                  <c:v>11348.205223638399</c:v>
                </c:pt>
                <c:pt idx="1210">
                  <c:v>11353.897703050898</c:v>
                </c:pt>
                <c:pt idx="1211">
                  <c:v>11359.581521613398</c:v>
                </c:pt>
                <c:pt idx="1212">
                  <c:v>11365.244771213398</c:v>
                </c:pt>
                <c:pt idx="1213">
                  <c:v>11370.907568888399</c:v>
                </c:pt>
                <c:pt idx="1214">
                  <c:v>11376.549016538398</c:v>
                </c:pt>
                <c:pt idx="1215">
                  <c:v>11382.169621075898</c:v>
                </c:pt>
                <c:pt idx="1216">
                  <c:v>11387.780988038397</c:v>
                </c:pt>
                <c:pt idx="1217">
                  <c:v>11393.385193513399</c:v>
                </c:pt>
                <c:pt idx="1218">
                  <c:v>11398.984901925898</c:v>
                </c:pt>
                <c:pt idx="1219">
                  <c:v>11404.573476675898</c:v>
                </c:pt>
                <c:pt idx="1220">
                  <c:v>11410.165291425898</c:v>
                </c:pt>
                <c:pt idx="1221">
                  <c:v>11415.763673925898</c:v>
                </c:pt>
                <c:pt idx="1222">
                  <c:v>11421.381864250898</c:v>
                </c:pt>
                <c:pt idx="1223">
                  <c:v>11427.001664500896</c:v>
                </c:pt>
                <c:pt idx="1224">
                  <c:v>11432.635855750897</c:v>
                </c:pt>
                <c:pt idx="1225">
                  <c:v>11438.276369475898</c:v>
                </c:pt>
                <c:pt idx="1226">
                  <c:v>11443.946409975899</c:v>
                </c:pt>
                <c:pt idx="1227">
                  <c:v>11449.616385250898</c:v>
                </c:pt>
                <c:pt idx="1228">
                  <c:v>11455.308842200899</c:v>
                </c:pt>
                <c:pt idx="1229">
                  <c:v>11461.024486950899</c:v>
                </c:pt>
                <c:pt idx="1230">
                  <c:v>11466.763158100897</c:v>
                </c:pt>
                <c:pt idx="1231">
                  <c:v>11472.524505950898</c:v>
                </c:pt>
                <c:pt idx="1232">
                  <c:v>11478.308382550898</c:v>
                </c:pt>
                <c:pt idx="1233">
                  <c:v>11484.114956025896</c:v>
                </c:pt>
                <c:pt idx="1234">
                  <c:v>11489.955492650897</c:v>
                </c:pt>
                <c:pt idx="1235">
                  <c:v>11495.808771250897</c:v>
                </c:pt>
                <c:pt idx="1236">
                  <c:v>11501.674811575896</c:v>
                </c:pt>
                <c:pt idx="1237">
                  <c:v>11507.564050300896</c:v>
                </c:pt>
                <c:pt idx="1238">
                  <c:v>11513.475601375896</c:v>
                </c:pt>
                <c:pt idx="1239">
                  <c:v>11519.364058788397</c:v>
                </c:pt>
                <c:pt idx="1240">
                  <c:v>11525.238903413398</c:v>
                </c:pt>
                <c:pt idx="1241">
                  <c:v>11531.087727538397</c:v>
                </c:pt>
                <c:pt idx="1242">
                  <c:v>11536.909541338397</c:v>
                </c:pt>
                <c:pt idx="1243">
                  <c:v>11542.703798688397</c:v>
                </c:pt>
                <c:pt idx="1244">
                  <c:v>11548.470416088398</c:v>
                </c:pt>
                <c:pt idx="1245">
                  <c:v>11554.232144088397</c:v>
                </c:pt>
                <c:pt idx="1246">
                  <c:v>11559.966930688397</c:v>
                </c:pt>
                <c:pt idx="1247">
                  <c:v>11565.697696938398</c:v>
                </c:pt>
                <c:pt idx="1248">
                  <c:v>11571.413116175898</c:v>
                </c:pt>
                <c:pt idx="1249">
                  <c:v>11577.135395350899</c:v>
                </c:pt>
                <c:pt idx="1250">
                  <c:v>11582.840618288397</c:v>
                </c:pt>
                <c:pt idx="1251">
                  <c:v>11588.538406450898</c:v>
                </c:pt>
                <c:pt idx="1252">
                  <c:v>11594.226302950898</c:v>
                </c:pt>
                <c:pt idx="1253">
                  <c:v>11599.901195138398</c:v>
                </c:pt>
                <c:pt idx="1254">
                  <c:v>11605.571070788397</c:v>
                </c:pt>
                <c:pt idx="1255">
                  <c:v>11611.209479175899</c:v>
                </c:pt>
                <c:pt idx="1256">
                  <c:v>11616.836582775899</c:v>
                </c:pt>
                <c:pt idx="1257">
                  <c:v>11622.438631875899</c:v>
                </c:pt>
                <c:pt idx="1258">
                  <c:v>11628.0254438759</c:v>
                </c:pt>
                <c:pt idx="1259">
                  <c:v>11633.595563925899</c:v>
                </c:pt>
                <c:pt idx="1260">
                  <c:v>11639.136358775899</c:v>
                </c:pt>
                <c:pt idx="1261">
                  <c:v>11644.6585754759</c:v>
                </c:pt>
                <c:pt idx="1262">
                  <c:v>11650.1503523884</c:v>
                </c:pt>
                <c:pt idx="1263">
                  <c:v>11655.6230401134</c:v>
                </c:pt>
                <c:pt idx="1264">
                  <c:v>11661.076742100899</c:v>
                </c:pt>
                <c:pt idx="1265">
                  <c:v>11666.500446475899</c:v>
                </c:pt>
                <c:pt idx="1266">
                  <c:v>11671.9062446509</c:v>
                </c:pt>
                <c:pt idx="1267">
                  <c:v>11677.283540050899</c:v>
                </c:pt>
                <c:pt idx="1268">
                  <c:v>11682.6445856884</c:v>
                </c:pt>
                <c:pt idx="1269">
                  <c:v>11687.978833400901</c:v>
                </c:pt>
                <c:pt idx="1270">
                  <c:v>11693.3098098384</c:v>
                </c:pt>
                <c:pt idx="1271">
                  <c:v>11698.615437700902</c:v>
                </c:pt>
                <c:pt idx="1272">
                  <c:v>11703.8960474509</c:v>
                </c:pt>
                <c:pt idx="1273">
                  <c:v>11709.174250825901</c:v>
                </c:pt>
                <c:pt idx="1274">
                  <c:v>11714.438238025899</c:v>
                </c:pt>
                <c:pt idx="1275">
                  <c:v>11719.6872921759</c:v>
                </c:pt>
                <c:pt idx="1276">
                  <c:v>11724.931884163401</c:v>
                </c:pt>
                <c:pt idx="1277">
                  <c:v>11730.159835738401</c:v>
                </c:pt>
                <c:pt idx="1278">
                  <c:v>11735.381758213402</c:v>
                </c:pt>
                <c:pt idx="1279">
                  <c:v>11740.597154938403</c:v>
                </c:pt>
                <c:pt idx="1280">
                  <c:v>11745.805766038404</c:v>
                </c:pt>
                <c:pt idx="1281">
                  <c:v>11751.018793000903</c:v>
                </c:pt>
                <c:pt idx="1282">
                  <c:v>11756.213855950904</c:v>
                </c:pt>
                <c:pt idx="1283">
                  <c:v>11761.413710563404</c:v>
                </c:pt>
                <c:pt idx="1284">
                  <c:v>11766.618589963404</c:v>
                </c:pt>
                <c:pt idx="1285">
                  <c:v>11771.817437363403</c:v>
                </c:pt>
                <c:pt idx="1286">
                  <c:v>11777.010287563404</c:v>
                </c:pt>
                <c:pt idx="1287">
                  <c:v>11782.208185438403</c:v>
                </c:pt>
                <c:pt idx="1288">
                  <c:v>11787.410842438403</c:v>
                </c:pt>
                <c:pt idx="1289">
                  <c:v>11792.595604063403</c:v>
                </c:pt>
                <c:pt idx="1290">
                  <c:v>11797.784444163404</c:v>
                </c:pt>
                <c:pt idx="1291">
                  <c:v>11802.965921463405</c:v>
                </c:pt>
                <c:pt idx="1292">
                  <c:v>11808.139779663405</c:v>
                </c:pt>
                <c:pt idx="1293">
                  <c:v>11813.316889125905</c:v>
                </c:pt>
                <c:pt idx="1294">
                  <c:v>11818.497163575905</c:v>
                </c:pt>
                <c:pt idx="1295">
                  <c:v>11823.692026575904</c:v>
                </c:pt>
                <c:pt idx="1296">
                  <c:v>11828.880562200904</c:v>
                </c:pt>
                <c:pt idx="1297">
                  <c:v>11834.098142425903</c:v>
                </c:pt>
                <c:pt idx="1298">
                  <c:v>11839.326083950902</c:v>
                </c:pt>
                <c:pt idx="1299">
                  <c:v>11844.579761400902</c:v>
                </c:pt>
                <c:pt idx="1300">
                  <c:v>11849.875148313404</c:v>
                </c:pt>
                <c:pt idx="1301">
                  <c:v>11855.206185550902</c:v>
                </c:pt>
                <c:pt idx="1302">
                  <c:v>11860.588350250902</c:v>
                </c:pt>
                <c:pt idx="1303">
                  <c:v>11866.002605313402</c:v>
                </c:pt>
                <c:pt idx="1304">
                  <c:v>11871.484221963403</c:v>
                </c:pt>
                <c:pt idx="1305">
                  <c:v>11877.010942513403</c:v>
                </c:pt>
                <c:pt idx="1306">
                  <c:v>11882.593266013404</c:v>
                </c:pt>
                <c:pt idx="1307">
                  <c:v>11888.253466675904</c:v>
                </c:pt>
                <c:pt idx="1308">
                  <c:v>11893.969144550903</c:v>
                </c:pt>
                <c:pt idx="1309">
                  <c:v>11899.763425738403</c:v>
                </c:pt>
                <c:pt idx="1310">
                  <c:v>11905.612985488404</c:v>
                </c:pt>
                <c:pt idx="1311">
                  <c:v>11911.505401488403</c:v>
                </c:pt>
                <c:pt idx="1312">
                  <c:v>11917.451121550903</c:v>
                </c:pt>
                <c:pt idx="1313">
                  <c:v>11923.447735600903</c:v>
                </c:pt>
                <c:pt idx="1314">
                  <c:v>11929.443914525904</c:v>
                </c:pt>
                <c:pt idx="1315">
                  <c:v>11935.408968050904</c:v>
                </c:pt>
                <c:pt idx="1316">
                  <c:v>11941.356792650904</c:v>
                </c:pt>
                <c:pt idx="1317">
                  <c:v>11947.277317450904</c:v>
                </c:pt>
                <c:pt idx="1318">
                  <c:v>11953.160805375905</c:v>
                </c:pt>
                <c:pt idx="1319">
                  <c:v>11959.009545300905</c:v>
                </c:pt>
                <c:pt idx="1320">
                  <c:v>11964.815718925904</c:v>
                </c:pt>
                <c:pt idx="1321">
                  <c:v>11970.607644400903</c:v>
                </c:pt>
                <c:pt idx="1322">
                  <c:v>11976.370351750902</c:v>
                </c:pt>
                <c:pt idx="1323">
                  <c:v>11982.079517650904</c:v>
                </c:pt>
                <c:pt idx="1324">
                  <c:v>11987.756888300904</c:v>
                </c:pt>
                <c:pt idx="1325">
                  <c:v>11993.393293175903</c:v>
                </c:pt>
                <c:pt idx="1326">
                  <c:v>11999.035168425904</c:v>
                </c:pt>
                <c:pt idx="1327">
                  <c:v>12004.633414125903</c:v>
                </c:pt>
                <c:pt idx="1328">
                  <c:v>12010.236820725902</c:v>
                </c:pt>
                <c:pt idx="1329">
                  <c:v>12015.829884225903</c:v>
                </c:pt>
                <c:pt idx="1330">
                  <c:v>12021.396937975902</c:v>
                </c:pt>
                <c:pt idx="1331">
                  <c:v>12026.932149313401</c:v>
                </c:pt>
                <c:pt idx="1332">
                  <c:v>12032.459916813401</c:v>
                </c:pt>
                <c:pt idx="1333">
                  <c:v>12037.972016188402</c:v>
                </c:pt>
                <c:pt idx="1334">
                  <c:v>12043.469527313402</c:v>
                </c:pt>
                <c:pt idx="1335">
                  <c:v>12048.963021000902</c:v>
                </c:pt>
                <c:pt idx="1336">
                  <c:v>12054.441925463401</c:v>
                </c:pt>
                <c:pt idx="1337">
                  <c:v>12059.905995113402</c:v>
                </c:pt>
                <c:pt idx="1338">
                  <c:v>12065.365312613401</c:v>
                </c:pt>
                <c:pt idx="1339">
                  <c:v>12070.830168488401</c:v>
                </c:pt>
                <c:pt idx="1340">
                  <c:v>12076.280726513402</c:v>
                </c:pt>
                <c:pt idx="1341">
                  <c:v>12081.728136638401</c:v>
                </c:pt>
                <c:pt idx="1342">
                  <c:v>12087.1732065384</c:v>
                </c:pt>
                <c:pt idx="1343">
                  <c:v>12092.616372788401</c:v>
                </c:pt>
                <c:pt idx="1344">
                  <c:v>12098.057657713402</c:v>
                </c:pt>
                <c:pt idx="1345">
                  <c:v>12103.496888625901</c:v>
                </c:pt>
                <c:pt idx="1346">
                  <c:v>12108.943933600902</c:v>
                </c:pt>
                <c:pt idx="1347">
                  <c:v>12114.398680825901</c:v>
                </c:pt>
                <c:pt idx="1348">
                  <c:v>12119.851335625903</c:v>
                </c:pt>
                <c:pt idx="1349">
                  <c:v>12125.322593725903</c:v>
                </c:pt>
                <c:pt idx="1350">
                  <c:v>12130.803425425904</c:v>
                </c:pt>
                <c:pt idx="1351">
                  <c:v>12136.295022025903</c:v>
                </c:pt>
                <c:pt idx="1352">
                  <c:v>12141.818499963401</c:v>
                </c:pt>
                <c:pt idx="1353">
                  <c:v>12147.345133013401</c:v>
                </c:pt>
                <c:pt idx="1354">
                  <c:v>12152.876115163403</c:v>
                </c:pt>
                <c:pt idx="1355">
                  <c:v>12158.402836263404</c:v>
                </c:pt>
                <c:pt idx="1356">
                  <c:v>12163.916792513402</c:v>
                </c:pt>
                <c:pt idx="1357">
                  <c:v>12169.429365713402</c:v>
                </c:pt>
                <c:pt idx="1358">
                  <c:v>12174.922282638401</c:v>
                </c:pt>
                <c:pt idx="1359">
                  <c:v>12180.427029325901</c:v>
                </c:pt>
                <c:pt idx="1360">
                  <c:v>12185.955595488402</c:v>
                </c:pt>
                <c:pt idx="1361">
                  <c:v>12191.500511238402</c:v>
                </c:pt>
                <c:pt idx="1362">
                  <c:v>12197.074576238403</c:v>
                </c:pt>
                <c:pt idx="1363">
                  <c:v>12202.691204988403</c:v>
                </c:pt>
                <c:pt idx="1364">
                  <c:v>12208.364692038404</c:v>
                </c:pt>
                <c:pt idx="1365">
                  <c:v>12214.070223638404</c:v>
                </c:pt>
                <c:pt idx="1366">
                  <c:v>12219.804041638405</c:v>
                </c:pt>
                <c:pt idx="1367">
                  <c:v>12225.533005588404</c:v>
                </c:pt>
                <c:pt idx="1368">
                  <c:v>12231.285848338404</c:v>
                </c:pt>
                <c:pt idx="1369">
                  <c:v>12237.082745488406</c:v>
                </c:pt>
                <c:pt idx="1370">
                  <c:v>12242.941843513405</c:v>
                </c:pt>
                <c:pt idx="1371">
                  <c:v>12248.865512638406</c:v>
                </c:pt>
                <c:pt idx="1372">
                  <c:v>12254.839312638405</c:v>
                </c:pt>
                <c:pt idx="1373">
                  <c:v>12260.863281638405</c:v>
                </c:pt>
                <c:pt idx="1374">
                  <c:v>12266.934935550906</c:v>
                </c:pt>
                <c:pt idx="1375">
                  <c:v>12273.020133550905</c:v>
                </c:pt>
                <c:pt idx="1376">
                  <c:v>12279.118974550905</c:v>
                </c:pt>
                <c:pt idx="1377">
                  <c:v>12285.211655300905</c:v>
                </c:pt>
                <c:pt idx="1378">
                  <c:v>12291.300877238406</c:v>
                </c:pt>
                <c:pt idx="1379">
                  <c:v>12297.369050513405</c:v>
                </c:pt>
                <c:pt idx="1380">
                  <c:v>12303.422925038405</c:v>
                </c:pt>
                <c:pt idx="1381">
                  <c:v>12309.453125400905</c:v>
                </c:pt>
                <c:pt idx="1382">
                  <c:v>12315.483632113404</c:v>
                </c:pt>
                <c:pt idx="1383">
                  <c:v>12321.565078813404</c:v>
                </c:pt>
                <c:pt idx="1384">
                  <c:v>12327.779293150905</c:v>
                </c:pt>
                <c:pt idx="1385">
                  <c:v>12334.281782150905</c:v>
                </c:pt>
                <c:pt idx="1386">
                  <c:v>12341.293491575907</c:v>
                </c:pt>
                <c:pt idx="1387">
                  <c:v>12349.057843125905</c:v>
                </c:pt>
                <c:pt idx="1388">
                  <c:v>12357.646124625906</c:v>
                </c:pt>
                <c:pt idx="1389">
                  <c:v>12366.925635250906</c:v>
                </c:pt>
                <c:pt idx="1390">
                  <c:v>12376.660598875904</c:v>
                </c:pt>
                <c:pt idx="1391">
                  <c:v>12386.634032538404</c:v>
                </c:pt>
                <c:pt idx="1392">
                  <c:v>12396.751481438405</c:v>
                </c:pt>
                <c:pt idx="1393">
                  <c:v>12407.034559238406</c:v>
                </c:pt>
                <c:pt idx="1394">
                  <c:v>12417.554779763403</c:v>
                </c:pt>
                <c:pt idx="1395">
                  <c:v>12428.327995625903</c:v>
                </c:pt>
                <c:pt idx="1396">
                  <c:v>12439.403562400903</c:v>
                </c:pt>
                <c:pt idx="1397">
                  <c:v>12450.802466963403</c:v>
                </c:pt>
                <c:pt idx="1398">
                  <c:v>12462.563476538404</c:v>
                </c:pt>
                <c:pt idx="1399">
                  <c:v>12474.672066713405</c:v>
                </c:pt>
                <c:pt idx="1400">
                  <c:v>12487.144314400904</c:v>
                </c:pt>
                <c:pt idx="1401">
                  <c:v>12499.964389200903</c:v>
                </c:pt>
                <c:pt idx="1402">
                  <c:v>12513.109182600903</c:v>
                </c:pt>
                <c:pt idx="1403">
                  <c:v>12526.576717450904</c:v>
                </c:pt>
                <c:pt idx="1404">
                  <c:v>12540.343138700904</c:v>
                </c:pt>
                <c:pt idx="1405">
                  <c:v>12554.384847200907</c:v>
                </c:pt>
                <c:pt idx="1406">
                  <c:v>12568.675496575905</c:v>
                </c:pt>
                <c:pt idx="1407">
                  <c:v>12583.186791200907</c:v>
                </c:pt>
                <c:pt idx="1408">
                  <c:v>12597.891687575904</c:v>
                </c:pt>
                <c:pt idx="1409">
                  <c:v>12612.739625075907</c:v>
                </c:pt>
                <c:pt idx="1410">
                  <c:v>12627.763874700908</c:v>
                </c:pt>
                <c:pt idx="1411">
                  <c:v>12642.890636950906</c:v>
                </c:pt>
                <c:pt idx="1412">
                  <c:v>12658.157658825907</c:v>
                </c:pt>
                <c:pt idx="1413">
                  <c:v>12673.526245825906</c:v>
                </c:pt>
                <c:pt idx="1414">
                  <c:v>12688.988597950905</c:v>
                </c:pt>
                <c:pt idx="1415">
                  <c:v>12704.539080200908</c:v>
                </c:pt>
                <c:pt idx="1416">
                  <c:v>12720.201361450909</c:v>
                </c:pt>
                <c:pt idx="1417">
                  <c:v>12735.915199450907</c:v>
                </c:pt>
                <c:pt idx="1418">
                  <c:v>12751.755381825908</c:v>
                </c:pt>
                <c:pt idx="1419">
                  <c:v>12767.682231575904</c:v>
                </c:pt>
                <c:pt idx="1420">
                  <c:v>12783.681143325906</c:v>
                </c:pt>
                <c:pt idx="1421">
                  <c:v>12799.737065825908</c:v>
                </c:pt>
                <c:pt idx="1422">
                  <c:v>12815.812851575907</c:v>
                </c:pt>
                <c:pt idx="1423">
                  <c:v>12831.909789575904</c:v>
                </c:pt>
                <c:pt idx="1424">
                  <c:v>12848.094710075902</c:v>
                </c:pt>
                <c:pt idx="1425">
                  <c:v>12864.365678825903</c:v>
                </c:pt>
                <c:pt idx="1426">
                  <c:v>12880.719358700906</c:v>
                </c:pt>
                <c:pt idx="1427">
                  <c:v>12897.033913700907</c:v>
                </c:pt>
                <c:pt idx="1428">
                  <c:v>12913.294166200907</c:v>
                </c:pt>
                <c:pt idx="1429">
                  <c:v>12929.452718575905</c:v>
                </c:pt>
                <c:pt idx="1430">
                  <c:v>12945.464252575906</c:v>
                </c:pt>
                <c:pt idx="1431">
                  <c:v>12961.260834825905</c:v>
                </c:pt>
                <c:pt idx="1432">
                  <c:v>12976.845015450908</c:v>
                </c:pt>
                <c:pt idx="1433">
                  <c:v>12992.208887450906</c:v>
                </c:pt>
                <c:pt idx="1434">
                  <c:v>13007.399728700908</c:v>
                </c:pt>
                <c:pt idx="1435">
                  <c:v>13022.328536825909</c:v>
                </c:pt>
                <c:pt idx="1436">
                  <c:v>13037.029902075907</c:v>
                </c:pt>
                <c:pt idx="1437">
                  <c:v>13051.494489163408</c:v>
                </c:pt>
                <c:pt idx="1438">
                  <c:v>13065.709657288407</c:v>
                </c:pt>
                <c:pt idx="1439">
                  <c:v>13079.749543450907</c:v>
                </c:pt>
                <c:pt idx="1440">
                  <c:v>13093.589641675908</c:v>
                </c:pt>
                <c:pt idx="1441">
                  <c:v>13107.270672025908</c:v>
                </c:pt>
                <c:pt idx="1442">
                  <c:v>13120.777120925908</c:v>
                </c:pt>
                <c:pt idx="1443">
                  <c:v>13134.177886050909</c:v>
                </c:pt>
                <c:pt idx="1444">
                  <c:v>13147.422480050909</c:v>
                </c:pt>
                <c:pt idx="1445">
                  <c:v>13160.508716675909</c:v>
                </c:pt>
                <c:pt idx="1446">
                  <c:v>13173.482992925909</c:v>
                </c:pt>
                <c:pt idx="1447">
                  <c:v>13186.328230125908</c:v>
                </c:pt>
                <c:pt idx="1448">
                  <c:v>13199.030256250908</c:v>
                </c:pt>
                <c:pt idx="1449">
                  <c:v>13211.597092175907</c:v>
                </c:pt>
                <c:pt idx="1450">
                  <c:v>13224.056409313407</c:v>
                </c:pt>
                <c:pt idx="1451">
                  <c:v>13236.433081038409</c:v>
                </c:pt>
                <c:pt idx="1452">
                  <c:v>13248.686283638408</c:v>
                </c:pt>
                <c:pt idx="1453">
                  <c:v>13260.856547175908</c:v>
                </c:pt>
                <c:pt idx="1454">
                  <c:v>13272.922269375909</c:v>
                </c:pt>
                <c:pt idx="1455">
                  <c:v>13284.905083350908</c:v>
                </c:pt>
                <c:pt idx="1456">
                  <c:v>13296.788520038408</c:v>
                </c:pt>
                <c:pt idx="1457">
                  <c:v>13308.578368538409</c:v>
                </c:pt>
                <c:pt idx="1458">
                  <c:v>13320.300357063408</c:v>
                </c:pt>
                <c:pt idx="1459">
                  <c:v>13331.938859675907</c:v>
                </c:pt>
                <c:pt idx="1460">
                  <c:v>13343.513961913408</c:v>
                </c:pt>
                <c:pt idx="1461">
                  <c:v>13355.004885238406</c:v>
                </c:pt>
                <c:pt idx="1462">
                  <c:v>13366.410502100909</c:v>
                </c:pt>
                <c:pt idx="1463">
                  <c:v>13377.731704450907</c:v>
                </c:pt>
                <c:pt idx="1464">
                  <c:v>13388.971923825908</c:v>
                </c:pt>
                <c:pt idx="1465">
                  <c:v>13400.155011088407</c:v>
                </c:pt>
                <c:pt idx="1466">
                  <c:v>13411.250121288407</c:v>
                </c:pt>
                <c:pt idx="1467">
                  <c:v>13422.298713475908</c:v>
                </c:pt>
                <c:pt idx="1468">
                  <c:v>13433.284851600907</c:v>
                </c:pt>
                <c:pt idx="1469">
                  <c:v>13444.208408888409</c:v>
                </c:pt>
                <c:pt idx="1470">
                  <c:v>13454.979988088409</c:v>
                </c:pt>
                <c:pt idx="1471">
                  <c:v>13465.565851838408</c:v>
                </c:pt>
                <c:pt idx="1472">
                  <c:v>13475.951466638409</c:v>
                </c:pt>
                <c:pt idx="1473">
                  <c:v>13486.175785113408</c:v>
                </c:pt>
                <c:pt idx="1474">
                  <c:v>13496.243244313406</c:v>
                </c:pt>
                <c:pt idx="1475">
                  <c:v>13506.158329813406</c:v>
                </c:pt>
                <c:pt idx="1476">
                  <c:v>13515.907903325908</c:v>
                </c:pt>
                <c:pt idx="1477">
                  <c:v>13525.545349325906</c:v>
                </c:pt>
                <c:pt idx="1478">
                  <c:v>13535.037773075908</c:v>
                </c:pt>
                <c:pt idx="1479">
                  <c:v>13544.402342713409</c:v>
                </c:pt>
                <c:pt idx="1480">
                  <c:v>13553.656549513407</c:v>
                </c:pt>
                <c:pt idx="1481">
                  <c:v>13562.802748325907</c:v>
                </c:pt>
                <c:pt idx="1482">
                  <c:v>13571.811727700908</c:v>
                </c:pt>
                <c:pt idx="1483">
                  <c:v>13580.720292775908</c:v>
                </c:pt>
                <c:pt idx="1484">
                  <c:v>13589.532548775909</c:v>
                </c:pt>
                <c:pt idx="1485">
                  <c:v>13598.269080650909</c:v>
                </c:pt>
                <c:pt idx="1486">
                  <c:v>13606.918265425909</c:v>
                </c:pt>
                <c:pt idx="1487">
                  <c:v>13615.515982900912</c:v>
                </c:pt>
                <c:pt idx="1488">
                  <c:v>13624.064385213413</c:v>
                </c:pt>
                <c:pt idx="1489">
                  <c:v>13632.56434691341</c:v>
                </c:pt>
                <c:pt idx="1490">
                  <c:v>13641.03226921341</c:v>
                </c:pt>
                <c:pt idx="1491">
                  <c:v>13649.453309650911</c:v>
                </c:pt>
                <c:pt idx="1492">
                  <c:v>13657.860335650912</c:v>
                </c:pt>
                <c:pt idx="1493">
                  <c:v>13666.223977275911</c:v>
                </c:pt>
                <c:pt idx="1494">
                  <c:v>13674.546767775912</c:v>
                </c:pt>
                <c:pt idx="1495">
                  <c:v>13682.862266088414</c:v>
                </c:pt>
                <c:pt idx="1496">
                  <c:v>13691.14134201341</c:v>
                </c:pt>
                <c:pt idx="1497">
                  <c:v>13699.416187013412</c:v>
                </c:pt>
                <c:pt idx="1498">
                  <c:v>13707.686948413411</c:v>
                </c:pt>
                <c:pt idx="1499">
                  <c:v>13715.953204213412</c:v>
                </c:pt>
                <c:pt idx="1500">
                  <c:v>13724.199275525913</c:v>
                </c:pt>
                <c:pt idx="1501">
                  <c:v>13732.45597397591</c:v>
                </c:pt>
                <c:pt idx="1502">
                  <c:v>13740.708476725909</c:v>
                </c:pt>
                <c:pt idx="1503">
                  <c:v>13748.95762443841</c:v>
                </c:pt>
                <c:pt idx="1504">
                  <c:v>13757.219511975909</c:v>
                </c:pt>
                <c:pt idx="1505">
                  <c:v>13765.47943797591</c:v>
                </c:pt>
                <c:pt idx="1506">
                  <c:v>13773.737073600909</c:v>
                </c:pt>
                <c:pt idx="1507">
                  <c:v>13781.99031405091</c:v>
                </c:pt>
                <c:pt idx="1508">
                  <c:v>13790.234670700909</c:v>
                </c:pt>
                <c:pt idx="1509">
                  <c:v>13798.448908163411</c:v>
                </c:pt>
                <c:pt idx="1510">
                  <c:v>13806.65691108841</c:v>
                </c:pt>
                <c:pt idx="1511">
                  <c:v>13814.839941713411</c:v>
                </c:pt>
                <c:pt idx="1512">
                  <c:v>13822.997510488411</c:v>
                </c:pt>
                <c:pt idx="1513">
                  <c:v>13831.102564863411</c:v>
                </c:pt>
                <c:pt idx="1514">
                  <c:v>13839.190005113411</c:v>
                </c:pt>
                <c:pt idx="1515">
                  <c:v>13847.25205115091</c:v>
                </c:pt>
                <c:pt idx="1516">
                  <c:v>13855.296162138411</c:v>
                </c:pt>
                <c:pt idx="1517">
                  <c:v>13863.330678838411</c:v>
                </c:pt>
                <c:pt idx="1518">
                  <c:v>13871.365422825909</c:v>
                </c:pt>
                <c:pt idx="1519">
                  <c:v>13879.36865457591</c:v>
                </c:pt>
                <c:pt idx="1520">
                  <c:v>13887.369663500911</c:v>
                </c:pt>
                <c:pt idx="1521">
                  <c:v>13895.400722188411</c:v>
                </c:pt>
                <c:pt idx="1522">
                  <c:v>13903.467767750908</c:v>
                </c:pt>
                <c:pt idx="1523">
                  <c:v>13911.640252550907</c:v>
                </c:pt>
                <c:pt idx="1524">
                  <c:v>13919.918131438408</c:v>
                </c:pt>
                <c:pt idx="1525">
                  <c:v>13928.36798143841</c:v>
                </c:pt>
                <c:pt idx="1526">
                  <c:v>13937.034782625909</c:v>
                </c:pt>
                <c:pt idx="1527">
                  <c:v>13945.991716175911</c:v>
                </c:pt>
                <c:pt idx="1528">
                  <c:v>13955.30896673841</c:v>
                </c:pt>
                <c:pt idx="1529">
                  <c:v>13965.051927988412</c:v>
                </c:pt>
                <c:pt idx="1530">
                  <c:v>13975.332872788413</c:v>
                </c:pt>
                <c:pt idx="1531">
                  <c:v>13986.270334100911</c:v>
                </c:pt>
                <c:pt idx="1532">
                  <c:v>13997.932173475911</c:v>
                </c:pt>
                <c:pt idx="1533">
                  <c:v>14010.33159921341</c:v>
                </c:pt>
                <c:pt idx="1534">
                  <c:v>14023.521665388409</c:v>
                </c:pt>
                <c:pt idx="1535">
                  <c:v>14037.431771388408</c:v>
                </c:pt>
                <c:pt idx="1536">
                  <c:v>14051.952011388412</c:v>
                </c:pt>
                <c:pt idx="1537">
                  <c:v>14067.026818388409</c:v>
                </c:pt>
                <c:pt idx="1538">
                  <c:v>14082.505025513412</c:v>
                </c:pt>
                <c:pt idx="1539">
                  <c:v>14098.267204013411</c:v>
                </c:pt>
                <c:pt idx="1540">
                  <c:v>14114.247365013412</c:v>
                </c:pt>
                <c:pt idx="1541">
                  <c:v>14130.300498138413</c:v>
                </c:pt>
                <c:pt idx="1542">
                  <c:v>14146.476441138415</c:v>
                </c:pt>
                <c:pt idx="1543">
                  <c:v>14162.612340138414</c:v>
                </c:pt>
                <c:pt idx="1544">
                  <c:v>14178.453923763411</c:v>
                </c:pt>
                <c:pt idx="1545">
                  <c:v>14193.842808513413</c:v>
                </c:pt>
                <c:pt idx="1546">
                  <c:v>14208.839384013414</c:v>
                </c:pt>
                <c:pt idx="1547">
                  <c:v>14223.44180401341</c:v>
                </c:pt>
                <c:pt idx="1548">
                  <c:v>14237.76936151341</c:v>
                </c:pt>
                <c:pt idx="1549">
                  <c:v>14251.914082513413</c:v>
                </c:pt>
                <c:pt idx="1550">
                  <c:v>14265.840776888414</c:v>
                </c:pt>
                <c:pt idx="1551">
                  <c:v>14279.643260888412</c:v>
                </c:pt>
                <c:pt idx="1552">
                  <c:v>14293.382498638412</c:v>
                </c:pt>
                <c:pt idx="1553">
                  <c:v>14307.10134038841</c:v>
                </c:pt>
                <c:pt idx="1554">
                  <c:v>14320.74955238841</c:v>
                </c:pt>
                <c:pt idx="1555">
                  <c:v>14334.352199388411</c:v>
                </c:pt>
                <c:pt idx="1556">
                  <c:v>14347.936217263412</c:v>
                </c:pt>
                <c:pt idx="1557">
                  <c:v>14361.46027726341</c:v>
                </c:pt>
                <c:pt idx="1558">
                  <c:v>14374.928039263412</c:v>
                </c:pt>
                <c:pt idx="1559">
                  <c:v>14388.42230026341</c:v>
                </c:pt>
                <c:pt idx="1560">
                  <c:v>14402.026472763413</c:v>
                </c:pt>
                <c:pt idx="1561">
                  <c:v>14415.797330263413</c:v>
                </c:pt>
                <c:pt idx="1562">
                  <c:v>14429.764420263413</c:v>
                </c:pt>
                <c:pt idx="1563">
                  <c:v>14443.931314263415</c:v>
                </c:pt>
                <c:pt idx="1564">
                  <c:v>14458.121824638414</c:v>
                </c:pt>
                <c:pt idx="1565">
                  <c:v>14472.276691638413</c:v>
                </c:pt>
                <c:pt idx="1566">
                  <c:v>14486.337040638413</c:v>
                </c:pt>
                <c:pt idx="1567">
                  <c:v>14500.246784763413</c:v>
                </c:pt>
                <c:pt idx="1568">
                  <c:v>14513.926548513411</c:v>
                </c:pt>
                <c:pt idx="1569">
                  <c:v>14527.401868263411</c:v>
                </c:pt>
                <c:pt idx="1570">
                  <c:v>14540.607070438413</c:v>
                </c:pt>
                <c:pt idx="1571">
                  <c:v>14553.658982938408</c:v>
                </c:pt>
                <c:pt idx="1572">
                  <c:v>14566.583390688411</c:v>
                </c:pt>
                <c:pt idx="1573">
                  <c:v>14579.398666963409</c:v>
                </c:pt>
                <c:pt idx="1574">
                  <c:v>14592.166968038408</c:v>
                </c:pt>
                <c:pt idx="1575">
                  <c:v>14604.94267766341</c:v>
                </c:pt>
                <c:pt idx="1576">
                  <c:v>14617.698368700909</c:v>
                </c:pt>
                <c:pt idx="1577">
                  <c:v>14630.491243700912</c:v>
                </c:pt>
                <c:pt idx="1578">
                  <c:v>14643.273285550909</c:v>
                </c:pt>
                <c:pt idx="1579">
                  <c:v>14656.089553425909</c:v>
                </c:pt>
                <c:pt idx="1580">
                  <c:v>14668.887716550907</c:v>
                </c:pt>
                <c:pt idx="1581">
                  <c:v>14681.70925792591</c:v>
                </c:pt>
                <c:pt idx="1582">
                  <c:v>14694.494262175907</c:v>
                </c:pt>
                <c:pt idx="1583">
                  <c:v>14707.277855550907</c:v>
                </c:pt>
                <c:pt idx="1584">
                  <c:v>14720.000609725908</c:v>
                </c:pt>
                <c:pt idx="1585">
                  <c:v>14732.703828600905</c:v>
                </c:pt>
                <c:pt idx="1586">
                  <c:v>14745.336639550907</c:v>
                </c:pt>
                <c:pt idx="1587">
                  <c:v>14757.946638050907</c:v>
                </c:pt>
                <c:pt idx="1588">
                  <c:v>14770.48792538841</c:v>
                </c:pt>
                <c:pt idx="1589">
                  <c:v>14783.01026188841</c:v>
                </c:pt>
                <c:pt idx="1590">
                  <c:v>14795.492159388414</c:v>
                </c:pt>
                <c:pt idx="1591">
                  <c:v>14807.935439763411</c:v>
                </c:pt>
                <c:pt idx="1592">
                  <c:v>14820.340891388414</c:v>
                </c:pt>
                <c:pt idx="1593">
                  <c:v>14832.707686138414</c:v>
                </c:pt>
                <c:pt idx="1594">
                  <c:v>14845.056608863413</c:v>
                </c:pt>
                <c:pt idx="1595">
                  <c:v>14857.337629738413</c:v>
                </c:pt>
                <c:pt idx="1596">
                  <c:v>14869.570659113413</c:v>
                </c:pt>
                <c:pt idx="1597">
                  <c:v>14881.753676363413</c:v>
                </c:pt>
                <c:pt idx="1598">
                  <c:v>14893.909228800912</c:v>
                </c:pt>
                <c:pt idx="1599">
                  <c:v>14905.992784925915</c:v>
                </c:pt>
                <c:pt idx="1600">
                  <c:v>14918.02961492591</c:v>
                </c:pt>
                <c:pt idx="1601">
                  <c:v>14930.022488050912</c:v>
                </c:pt>
                <c:pt idx="1602">
                  <c:v>14941.951596750911</c:v>
                </c:pt>
                <c:pt idx="1603">
                  <c:v>14953.662087700914</c:v>
                </c:pt>
                <c:pt idx="1604">
                  <c:v>14965.158270213413</c:v>
                </c:pt>
                <c:pt idx="1605">
                  <c:v>14976.514191113412</c:v>
                </c:pt>
                <c:pt idx="1606">
                  <c:v>14987.693166938412</c:v>
                </c:pt>
                <c:pt idx="1607">
                  <c:v>14998.770166263412</c:v>
                </c:pt>
                <c:pt idx="1608">
                  <c:v>15009.776473913409</c:v>
                </c:pt>
                <c:pt idx="1609">
                  <c:v>15020.722692888412</c:v>
                </c:pt>
                <c:pt idx="1610">
                  <c:v>15031.643267050909</c:v>
                </c:pt>
                <c:pt idx="1611">
                  <c:v>15042.596732575914</c:v>
                </c:pt>
                <c:pt idx="1612">
                  <c:v>15053.576366575911</c:v>
                </c:pt>
                <c:pt idx="1613">
                  <c:v>15064.644716538412</c:v>
                </c:pt>
                <c:pt idx="1614">
                  <c:v>15075.798507025913</c:v>
                </c:pt>
                <c:pt idx="1615">
                  <c:v>15087.05816601341</c:v>
                </c:pt>
                <c:pt idx="1616">
                  <c:v>15098.467699638411</c:v>
                </c:pt>
                <c:pt idx="1617">
                  <c:v>15110.02447213841</c:v>
                </c:pt>
                <c:pt idx="1618">
                  <c:v>15121.747256638415</c:v>
                </c:pt>
                <c:pt idx="1619">
                  <c:v>15133.67626121341</c:v>
                </c:pt>
                <c:pt idx="1620">
                  <c:v>15145.775212588411</c:v>
                </c:pt>
                <c:pt idx="1621">
                  <c:v>15158.076031713412</c:v>
                </c:pt>
                <c:pt idx="1622">
                  <c:v>15170.557695588413</c:v>
                </c:pt>
                <c:pt idx="1623">
                  <c:v>15183.273869338411</c:v>
                </c:pt>
                <c:pt idx="1624">
                  <c:v>15196.199273088409</c:v>
                </c:pt>
                <c:pt idx="1625">
                  <c:v>15209.331640588411</c:v>
                </c:pt>
                <c:pt idx="1626">
                  <c:v>15222.665888088408</c:v>
                </c:pt>
                <c:pt idx="1627">
                  <c:v>15236.22227533841</c:v>
                </c:pt>
                <c:pt idx="1628">
                  <c:v>15249.964506088409</c:v>
                </c:pt>
                <c:pt idx="1629">
                  <c:v>15263.910430588408</c:v>
                </c:pt>
                <c:pt idx="1630">
                  <c:v>15278.020129588409</c:v>
                </c:pt>
                <c:pt idx="1631">
                  <c:v>15292.309857838409</c:v>
                </c:pt>
                <c:pt idx="1632">
                  <c:v>15306.73811908841</c:v>
                </c:pt>
                <c:pt idx="1633">
                  <c:v>15321.351385338408</c:v>
                </c:pt>
                <c:pt idx="1634">
                  <c:v>15336.04924383841</c:v>
                </c:pt>
                <c:pt idx="1635">
                  <c:v>15350.849545588411</c:v>
                </c:pt>
                <c:pt idx="1636">
                  <c:v>15365.710907338407</c:v>
                </c:pt>
                <c:pt idx="1637">
                  <c:v>15380.652258338409</c:v>
                </c:pt>
                <c:pt idx="1638">
                  <c:v>15395.662259588409</c:v>
                </c:pt>
                <c:pt idx="1639">
                  <c:v>15410.760196338411</c:v>
                </c:pt>
                <c:pt idx="1640">
                  <c:v>15425.874775213411</c:v>
                </c:pt>
                <c:pt idx="1641">
                  <c:v>15441.089466463409</c:v>
                </c:pt>
                <c:pt idx="1642">
                  <c:v>15456.336332713407</c:v>
                </c:pt>
                <c:pt idx="1643">
                  <c:v>15471.611661463405</c:v>
                </c:pt>
                <c:pt idx="1644">
                  <c:v>15486.976602838406</c:v>
                </c:pt>
                <c:pt idx="1645">
                  <c:v>15502.404705088411</c:v>
                </c:pt>
                <c:pt idx="1646">
                  <c:v>15517.878187588409</c:v>
                </c:pt>
                <c:pt idx="1647">
                  <c:v>15533.483875088408</c:v>
                </c:pt>
                <c:pt idx="1648">
                  <c:v>15549.194750088413</c:v>
                </c:pt>
                <c:pt idx="1649">
                  <c:v>15565.114738838409</c:v>
                </c:pt>
                <c:pt idx="1650">
                  <c:v>15581.252739338406</c:v>
                </c:pt>
                <c:pt idx="1651">
                  <c:v>15597.63399933841</c:v>
                </c:pt>
                <c:pt idx="1652">
                  <c:v>15614.278363338412</c:v>
                </c:pt>
                <c:pt idx="1653">
                  <c:v>15631.066178338413</c:v>
                </c:pt>
                <c:pt idx="1654">
                  <c:v>15648.026185588413</c:v>
                </c:pt>
                <c:pt idx="1655">
                  <c:v>15665.026653088413</c:v>
                </c:pt>
                <c:pt idx="1656">
                  <c:v>15682.021746588411</c:v>
                </c:pt>
                <c:pt idx="1657">
                  <c:v>15698.984754588413</c:v>
                </c:pt>
                <c:pt idx="1658">
                  <c:v>15715.867250588411</c:v>
                </c:pt>
                <c:pt idx="1659">
                  <c:v>15732.625240088413</c:v>
                </c:pt>
                <c:pt idx="1660">
                  <c:v>15749.28364846341</c:v>
                </c:pt>
                <c:pt idx="1661">
                  <c:v>15765.807329713411</c:v>
                </c:pt>
                <c:pt idx="1662">
                  <c:v>15782.226715963412</c:v>
                </c:pt>
                <c:pt idx="1663">
                  <c:v>15798.542380963412</c:v>
                </c:pt>
                <c:pt idx="1664">
                  <c:v>15814.728390088412</c:v>
                </c:pt>
                <c:pt idx="1665">
                  <c:v>15830.857968838409</c:v>
                </c:pt>
                <c:pt idx="1666">
                  <c:v>15846.912322588409</c:v>
                </c:pt>
                <c:pt idx="1667">
                  <c:v>15862.874944338408</c:v>
                </c:pt>
                <c:pt idx="1668">
                  <c:v>15878.793283088407</c:v>
                </c:pt>
                <c:pt idx="1669">
                  <c:v>15894.687698838412</c:v>
                </c:pt>
                <c:pt idx="1670">
                  <c:v>15910.583323463412</c:v>
                </c:pt>
                <c:pt idx="1671">
                  <c:v>15926.47483346341</c:v>
                </c:pt>
                <c:pt idx="1672">
                  <c:v>15942.448716838409</c:v>
                </c:pt>
                <c:pt idx="1673">
                  <c:v>15958.145925838411</c:v>
                </c:pt>
                <c:pt idx="1674">
                  <c:v>15973.669615838409</c:v>
                </c:pt>
                <c:pt idx="1675">
                  <c:v>15989.052863963409</c:v>
                </c:pt>
                <c:pt idx="1676">
                  <c:v>16004.451177088411</c:v>
                </c:pt>
                <c:pt idx="1677">
                  <c:v>16019.856775088416</c:v>
                </c:pt>
                <c:pt idx="1678">
                  <c:v>16035.257077838412</c:v>
                </c:pt>
                <c:pt idx="1679">
                  <c:v>16050.731013338411</c:v>
                </c:pt>
                <c:pt idx="1680">
                  <c:v>16066.22251533841</c:v>
                </c:pt>
                <c:pt idx="1681">
                  <c:v>16081.73672658841</c:v>
                </c:pt>
                <c:pt idx="1682">
                  <c:v>16097.118131088411</c:v>
                </c:pt>
                <c:pt idx="1683">
                  <c:v>16112.380575588415</c:v>
                </c:pt>
                <c:pt idx="1684">
                  <c:v>16127.578319088414</c:v>
                </c:pt>
                <c:pt idx="1685">
                  <c:v>16142.676124338412</c:v>
                </c:pt>
                <c:pt idx="1686">
                  <c:v>16157.742095838415</c:v>
                </c:pt>
                <c:pt idx="1687">
                  <c:v>16172.759837838414</c:v>
                </c:pt>
                <c:pt idx="1688">
                  <c:v>16187.790144088418</c:v>
                </c:pt>
                <c:pt idx="1689">
                  <c:v>16202.905021963415</c:v>
                </c:pt>
                <c:pt idx="1690">
                  <c:v>16218.154046838416</c:v>
                </c:pt>
                <c:pt idx="1691">
                  <c:v>16233.560546838416</c:v>
                </c:pt>
                <c:pt idx="1692">
                  <c:v>16249.190461463413</c:v>
                </c:pt>
                <c:pt idx="1693">
                  <c:v>16265.077049713414</c:v>
                </c:pt>
                <c:pt idx="1694">
                  <c:v>16281.347072713415</c:v>
                </c:pt>
                <c:pt idx="1695">
                  <c:v>16297.883935838412</c:v>
                </c:pt>
                <c:pt idx="1696">
                  <c:v>16314.613725088417</c:v>
                </c:pt>
                <c:pt idx="1697">
                  <c:v>16331.423222338417</c:v>
                </c:pt>
                <c:pt idx="1698">
                  <c:v>16348.220577838416</c:v>
                </c:pt>
                <c:pt idx="1699">
                  <c:v>16364.902083838415</c:v>
                </c:pt>
                <c:pt idx="1700">
                  <c:v>16381.412900338415</c:v>
                </c:pt>
                <c:pt idx="1701">
                  <c:v>16397.750808463414</c:v>
                </c:pt>
                <c:pt idx="1702">
                  <c:v>16413.864422463419</c:v>
                </c:pt>
                <c:pt idx="1703">
                  <c:v>16429.778448213416</c:v>
                </c:pt>
                <c:pt idx="1704">
                  <c:v>16445.459959838412</c:v>
                </c:pt>
                <c:pt idx="1705">
                  <c:v>16460.949689963418</c:v>
                </c:pt>
              </c:numCache>
            </c:numRef>
          </c:yVal>
          <c:smooth val="0"/>
        </c:ser>
        <c:ser>
          <c:idx val="3"/>
          <c:order val="3"/>
          <c:tx>
            <c:v>I_Autodyn</c:v>
          </c:tx>
          <c:spPr>
            <a:ln w="19050">
              <a:solidFill>
                <a:srgbClr val="FF3300"/>
              </a:solidFill>
              <a:prstDash val="sysDash"/>
            </a:ln>
          </c:spPr>
          <c:marker>
            <c:symbol val="none"/>
          </c:marker>
          <c:xVal>
            <c:numRef>
              <c:f>'C05-G2-F1@0.7m'!$B$3:$B$3729</c:f>
              <c:numCache>
                <c:formatCode>0.000</c:formatCode>
                <c:ptCount val="3727"/>
                <c:pt idx="0">
                  <c:v>0.13789999999999999</c:v>
                </c:pt>
                <c:pt idx="1">
                  <c:v>0.14197224999999999</c:v>
                </c:pt>
                <c:pt idx="2">
                  <c:v>0.14363925</c:v>
                </c:pt>
                <c:pt idx="3">
                  <c:v>0.14541100000000001</c:v>
                </c:pt>
                <c:pt idx="4">
                  <c:v>0.14735999999999999</c:v>
                </c:pt>
                <c:pt idx="5">
                  <c:v>0.14950374999999999</c:v>
                </c:pt>
                <c:pt idx="6">
                  <c:v>0.151862</c:v>
                </c:pt>
                <c:pt idx="7">
                  <c:v>0.15445624999999999</c:v>
                </c:pt>
                <c:pt idx="8">
                  <c:v>0.15727725000000001</c:v>
                </c:pt>
                <c:pt idx="9">
                  <c:v>0.160105</c:v>
                </c:pt>
                <c:pt idx="10">
                  <c:v>0.1629285</c:v>
                </c:pt>
                <c:pt idx="11">
                  <c:v>0.16581675000000001</c:v>
                </c:pt>
                <c:pt idx="12">
                  <c:v>0.1686975</c:v>
                </c:pt>
                <c:pt idx="13">
                  <c:v>0.171629</c:v>
                </c:pt>
                <c:pt idx="14">
                  <c:v>0.1746085</c:v>
                </c:pt>
                <c:pt idx="15">
                  <c:v>0.177561</c:v>
                </c:pt>
                <c:pt idx="16">
                  <c:v>0.18059125000000001</c:v>
                </c:pt>
                <c:pt idx="17">
                  <c:v>0.18359924999999999</c:v>
                </c:pt>
                <c:pt idx="18">
                  <c:v>0.18660850000000001</c:v>
                </c:pt>
                <c:pt idx="19">
                  <c:v>0.18966875</c:v>
                </c:pt>
                <c:pt idx="20">
                  <c:v>0.19269325000000001</c:v>
                </c:pt>
                <c:pt idx="21">
                  <c:v>0.19572824999999999</c:v>
                </c:pt>
                <c:pt idx="22">
                  <c:v>0.19878299999999999</c:v>
                </c:pt>
                <c:pt idx="23">
                  <c:v>0.20183775000000001</c:v>
                </c:pt>
                <c:pt idx="24">
                  <c:v>0.20492125</c:v>
                </c:pt>
                <c:pt idx="25">
                  <c:v>0.20799075</c:v>
                </c:pt>
                <c:pt idx="26">
                  <c:v>0.21109349999999999</c:v>
                </c:pt>
                <c:pt idx="27">
                  <c:v>0.21419475000000002</c:v>
                </c:pt>
                <c:pt idx="28">
                  <c:v>0.21730975</c:v>
                </c:pt>
                <c:pt idx="29">
                  <c:v>0.22046125</c:v>
                </c:pt>
                <c:pt idx="30">
                  <c:v>0.223576</c:v>
                </c:pt>
                <c:pt idx="31">
                  <c:v>0.22673774999999999</c:v>
                </c:pt>
                <c:pt idx="32">
                  <c:v>0.22987475000000002</c:v>
                </c:pt>
                <c:pt idx="33">
                  <c:v>0.23301624999999998</c:v>
                </c:pt>
                <c:pt idx="34">
                  <c:v>0.23620649999999999</c:v>
                </c:pt>
                <c:pt idx="35">
                  <c:v>0.23935800000000002</c:v>
                </c:pt>
                <c:pt idx="36">
                  <c:v>0.24254250000000002</c:v>
                </c:pt>
                <c:pt idx="37">
                  <c:v>0.24575650000000002</c:v>
                </c:pt>
                <c:pt idx="38">
                  <c:v>0.24892824999999999</c:v>
                </c:pt>
                <c:pt idx="39">
                  <c:v>0.25214999999999999</c:v>
                </c:pt>
                <c:pt idx="40">
                  <c:v>0.25536999999999999</c:v>
                </c:pt>
                <c:pt idx="41">
                  <c:v>0.25856249999999997</c:v>
                </c:pt>
                <c:pt idx="42">
                  <c:v>0.26182750000000005</c:v>
                </c:pt>
                <c:pt idx="43">
                  <c:v>0.26504749999999999</c:v>
                </c:pt>
                <c:pt idx="44">
                  <c:v>0.26827249999999997</c:v>
                </c:pt>
                <c:pt idx="45">
                  <c:v>0.27156749999999996</c:v>
                </c:pt>
                <c:pt idx="46">
                  <c:v>0.27481</c:v>
                </c:pt>
                <c:pt idx="47">
                  <c:v>0.27806749999999997</c:v>
                </c:pt>
                <c:pt idx="48">
                  <c:v>0.28140750000000003</c:v>
                </c:pt>
                <c:pt idx="49">
                  <c:v>0.284665</c:v>
                </c:pt>
                <c:pt idx="50">
                  <c:v>0.28795499999999996</c:v>
                </c:pt>
                <c:pt idx="51">
                  <c:v>0.29133249999999999</c:v>
                </c:pt>
                <c:pt idx="52">
                  <c:v>0.29463</c:v>
                </c:pt>
                <c:pt idx="53">
                  <c:v>0.29795500000000003</c:v>
                </c:pt>
                <c:pt idx="54">
                  <c:v>0.30136249999999998</c:v>
                </c:pt>
                <c:pt idx="55">
                  <c:v>0.30469750000000001</c:v>
                </c:pt>
                <c:pt idx="56">
                  <c:v>0.30804999999999999</c:v>
                </c:pt>
                <c:pt idx="57">
                  <c:v>0.31151000000000001</c:v>
                </c:pt>
                <c:pt idx="58">
                  <c:v>0.31492500000000001</c:v>
                </c:pt>
                <c:pt idx="59">
                  <c:v>0.31831749999999998</c:v>
                </c:pt>
                <c:pt idx="60">
                  <c:v>0.32181000000000004</c:v>
                </c:pt>
                <c:pt idx="61">
                  <c:v>0.32534999999999997</c:v>
                </c:pt>
                <c:pt idx="62">
                  <c:v>0.32878999999999997</c:v>
                </c:pt>
                <c:pt idx="63">
                  <c:v>0.33236250000000001</c:v>
                </c:pt>
                <c:pt idx="64">
                  <c:v>0.33605750000000001</c:v>
                </c:pt>
                <c:pt idx="65">
                  <c:v>0.33956500000000001</c:v>
                </c:pt>
                <c:pt idx="66">
                  <c:v>0.3432075</c:v>
                </c:pt>
                <c:pt idx="67">
                  <c:v>0.34697500000000003</c:v>
                </c:pt>
                <c:pt idx="68">
                  <c:v>0.35056999999999999</c:v>
                </c:pt>
                <c:pt idx="69">
                  <c:v>0.35431750000000001</c:v>
                </c:pt>
                <c:pt idx="70">
                  <c:v>0.35821500000000001</c:v>
                </c:pt>
                <c:pt idx="71">
                  <c:v>0.36192000000000002</c:v>
                </c:pt>
                <c:pt idx="72">
                  <c:v>0.36578749999999999</c:v>
                </c:pt>
                <c:pt idx="73">
                  <c:v>0.36980250000000003</c:v>
                </c:pt>
                <c:pt idx="74">
                  <c:v>0.37363499999999999</c:v>
                </c:pt>
                <c:pt idx="75">
                  <c:v>0.3776775</c:v>
                </c:pt>
                <c:pt idx="76">
                  <c:v>0.38171500000000003</c:v>
                </c:pt>
                <c:pt idx="77">
                  <c:v>0.38571250000000001</c:v>
                </c:pt>
                <c:pt idx="78">
                  <c:v>0.38982</c:v>
                </c:pt>
                <c:pt idx="79">
                  <c:v>0.39384750000000002</c:v>
                </c:pt>
                <c:pt idx="80">
                  <c:v>0.39774999999999999</c:v>
                </c:pt>
                <c:pt idx="81">
                  <c:v>0.40172749999999996</c:v>
                </c:pt>
                <c:pt idx="82">
                  <c:v>0.40578749999999997</c:v>
                </c:pt>
                <c:pt idx="83">
                  <c:v>0.40963249999999995</c:v>
                </c:pt>
                <c:pt idx="84">
                  <c:v>0.4135375</c:v>
                </c:pt>
                <c:pt idx="85">
                  <c:v>0.41751250000000001</c:v>
                </c:pt>
                <c:pt idx="86">
                  <c:v>0.42134499999999997</c:v>
                </c:pt>
                <c:pt idx="87">
                  <c:v>0.42523250000000001</c:v>
                </c:pt>
                <c:pt idx="88">
                  <c:v>0.42922250000000001</c:v>
                </c:pt>
                <c:pt idx="89">
                  <c:v>0.43313249999999998</c:v>
                </c:pt>
                <c:pt idx="90">
                  <c:v>0.43703750000000002</c:v>
                </c:pt>
                <c:pt idx="91">
                  <c:v>0.441085</c:v>
                </c:pt>
                <c:pt idx="92">
                  <c:v>0.4451425</c:v>
                </c:pt>
                <c:pt idx="93">
                  <c:v>0.44906000000000001</c:v>
                </c:pt>
                <c:pt idx="94">
                  <c:v>0.4531075</c:v>
                </c:pt>
                <c:pt idx="95">
                  <c:v>0.45723750000000002</c:v>
                </c:pt>
                <c:pt idx="96">
                  <c:v>0.46121499999999999</c:v>
                </c:pt>
                <c:pt idx="97">
                  <c:v>0.4653775</c:v>
                </c:pt>
                <c:pt idx="98">
                  <c:v>0.46920249999999997</c:v>
                </c:pt>
                <c:pt idx="99">
                  <c:v>0.47330999999999995</c:v>
                </c:pt>
                <c:pt idx="100">
                  <c:v>0.47753250000000003</c:v>
                </c:pt>
                <c:pt idx="101">
                  <c:v>0.48181999999999997</c:v>
                </c:pt>
                <c:pt idx="102">
                  <c:v>0.48569249999999997</c:v>
                </c:pt>
                <c:pt idx="103">
                  <c:v>0.48989000000000005</c:v>
                </c:pt>
                <c:pt idx="104">
                  <c:v>0.49406750000000005</c:v>
                </c:pt>
                <c:pt idx="105">
                  <c:v>0.498305</c:v>
                </c:pt>
                <c:pt idx="106">
                  <c:v>0.50243249999999995</c:v>
                </c:pt>
                <c:pt idx="107">
                  <c:v>0.50660499999999997</c:v>
                </c:pt>
                <c:pt idx="108">
                  <c:v>0.51085499999999995</c:v>
                </c:pt>
                <c:pt idx="109">
                  <c:v>0.51508750000000003</c:v>
                </c:pt>
                <c:pt idx="110">
                  <c:v>0.51923999999999992</c:v>
                </c:pt>
                <c:pt idx="111">
                  <c:v>0.5235225</c:v>
                </c:pt>
                <c:pt idx="112">
                  <c:v>0.52792749999999999</c:v>
                </c:pt>
                <c:pt idx="113">
                  <c:v>0.53217999999999999</c:v>
                </c:pt>
                <c:pt idx="114">
                  <c:v>0.53600499999999995</c:v>
                </c:pt>
                <c:pt idx="115">
                  <c:v>0.540215</c:v>
                </c:pt>
                <c:pt idx="116">
                  <c:v>0.54404249999999998</c:v>
                </c:pt>
                <c:pt idx="117">
                  <c:v>0.54825250000000003</c:v>
                </c:pt>
                <c:pt idx="118">
                  <c:v>0.55281250000000004</c:v>
                </c:pt>
                <c:pt idx="119">
                  <c:v>0.55717749999999999</c:v>
                </c:pt>
                <c:pt idx="120">
                  <c:v>0.56084000000000001</c:v>
                </c:pt>
                <c:pt idx="121">
                  <c:v>0.56487000000000009</c:v>
                </c:pt>
                <c:pt idx="122">
                  <c:v>0.56930250000000004</c:v>
                </c:pt>
                <c:pt idx="123">
                  <c:v>0.57383249999999997</c:v>
                </c:pt>
                <c:pt idx="124">
                  <c:v>0.57820749999999999</c:v>
                </c:pt>
                <c:pt idx="125">
                  <c:v>0.58189499999999994</c:v>
                </c:pt>
                <c:pt idx="126">
                  <c:v>0.58595249999999999</c:v>
                </c:pt>
                <c:pt idx="127">
                  <c:v>0.59001999999999999</c:v>
                </c:pt>
                <c:pt idx="128">
                  <c:v>0.59410499999999999</c:v>
                </c:pt>
                <c:pt idx="129">
                  <c:v>0.59806249999999994</c:v>
                </c:pt>
                <c:pt idx="130">
                  <c:v>0.60191499999999998</c:v>
                </c:pt>
                <c:pt idx="131">
                  <c:v>0.60582000000000003</c:v>
                </c:pt>
                <c:pt idx="132">
                  <c:v>0.60974249999999997</c:v>
                </c:pt>
                <c:pt idx="133">
                  <c:v>0.61367499999999997</c:v>
                </c:pt>
                <c:pt idx="134">
                  <c:v>0.61760999999999999</c:v>
                </c:pt>
                <c:pt idx="135">
                  <c:v>0.62155250000000006</c:v>
                </c:pt>
                <c:pt idx="136">
                  <c:v>0.62550499999999998</c:v>
                </c:pt>
                <c:pt idx="137">
                  <c:v>0.62947999999999993</c:v>
                </c:pt>
                <c:pt idx="138">
                  <c:v>0.63349</c:v>
                </c:pt>
                <c:pt idx="139">
                  <c:v>0.63750250000000008</c:v>
                </c:pt>
                <c:pt idx="140">
                  <c:v>0.64149749999999994</c:v>
                </c:pt>
                <c:pt idx="141">
                  <c:v>0.64549999999999996</c:v>
                </c:pt>
                <c:pt idx="142">
                  <c:v>0.64949750000000006</c:v>
                </c:pt>
                <c:pt idx="143">
                  <c:v>0.65353249999999996</c:v>
                </c:pt>
                <c:pt idx="144">
                  <c:v>0.65756000000000003</c:v>
                </c:pt>
                <c:pt idx="145">
                  <c:v>0.66164500000000004</c:v>
                </c:pt>
                <c:pt idx="146">
                  <c:v>0.66570499999999999</c:v>
                </c:pt>
                <c:pt idx="147">
                  <c:v>0.66981000000000002</c:v>
                </c:pt>
                <c:pt idx="148">
                  <c:v>0.67388250000000005</c:v>
                </c:pt>
                <c:pt idx="149">
                  <c:v>0.67802249999999997</c:v>
                </c:pt>
                <c:pt idx="150">
                  <c:v>0.68209999999999993</c:v>
                </c:pt>
                <c:pt idx="151">
                  <c:v>0.686195</c:v>
                </c:pt>
                <c:pt idx="152">
                  <c:v>0.69024750000000001</c:v>
                </c:pt>
                <c:pt idx="153">
                  <c:v>0.69430999999999998</c:v>
                </c:pt>
                <c:pt idx="154">
                  <c:v>0.69842749999999998</c:v>
                </c:pt>
                <c:pt idx="155">
                  <c:v>0.70248500000000003</c:v>
                </c:pt>
                <c:pt idx="156">
                  <c:v>0.70663500000000001</c:v>
                </c:pt>
                <c:pt idx="157">
                  <c:v>0.71073750000000002</c:v>
                </c:pt>
                <c:pt idx="158">
                  <c:v>0.71484749999999997</c:v>
                </c:pt>
                <c:pt idx="159">
                  <c:v>0.71905249999999998</c:v>
                </c:pt>
                <c:pt idx="160">
                  <c:v>0.72316500000000006</c:v>
                </c:pt>
                <c:pt idx="161">
                  <c:v>0.72737499999999999</c:v>
                </c:pt>
                <c:pt idx="162">
                  <c:v>0.73155999999999999</c:v>
                </c:pt>
                <c:pt idx="163">
                  <c:v>0.73572749999999998</c:v>
                </c:pt>
                <c:pt idx="164">
                  <c:v>0.739985</c:v>
                </c:pt>
                <c:pt idx="165">
                  <c:v>0.74412</c:v>
                </c:pt>
                <c:pt idx="166">
                  <c:v>0.74831999999999999</c:v>
                </c:pt>
                <c:pt idx="167">
                  <c:v>0.75255749999999999</c:v>
                </c:pt>
                <c:pt idx="168">
                  <c:v>0.75670750000000009</c:v>
                </c:pt>
                <c:pt idx="169">
                  <c:v>0.76093749999999993</c:v>
                </c:pt>
                <c:pt idx="170">
                  <c:v>0.76518249999999999</c:v>
                </c:pt>
                <c:pt idx="171">
                  <c:v>0.76936000000000004</c:v>
                </c:pt>
                <c:pt idx="172">
                  <c:v>0.77364500000000003</c:v>
                </c:pt>
                <c:pt idx="173">
                  <c:v>0.77790749999999997</c:v>
                </c:pt>
                <c:pt idx="174">
                  <c:v>0.78214500000000009</c:v>
                </c:pt>
                <c:pt idx="175">
                  <c:v>0.78644749999999997</c:v>
                </c:pt>
                <c:pt idx="176">
                  <c:v>0.79068249999999995</c:v>
                </c:pt>
                <c:pt idx="177">
                  <c:v>0.79495000000000005</c:v>
                </c:pt>
                <c:pt idx="178">
                  <c:v>0.799265</c:v>
                </c:pt>
                <c:pt idx="179">
                  <c:v>0.8035199999999999</c:v>
                </c:pt>
                <c:pt idx="180">
                  <c:v>0.80777500000000002</c:v>
                </c:pt>
                <c:pt idx="181">
                  <c:v>0.81210749999999998</c:v>
                </c:pt>
                <c:pt idx="182">
                  <c:v>0.81586750000000008</c:v>
                </c:pt>
                <c:pt idx="183">
                  <c:v>0.81928250000000014</c:v>
                </c:pt>
                <c:pt idx="184">
                  <c:v>0.82252499999999995</c:v>
                </c:pt>
                <c:pt idx="185">
                  <c:v>0.82564249999999995</c:v>
                </c:pt>
                <c:pt idx="186">
                  <c:v>0.82867749999999996</c:v>
                </c:pt>
                <c:pt idx="187">
                  <c:v>0.83173249999999999</c:v>
                </c:pt>
                <c:pt idx="188">
                  <c:v>0.83482750000000006</c:v>
                </c:pt>
                <c:pt idx="189">
                  <c:v>0.83792250000000001</c:v>
                </c:pt>
                <c:pt idx="190">
                  <c:v>0.84101999999999999</c:v>
                </c:pt>
                <c:pt idx="191">
                  <c:v>0.84412750000000003</c:v>
                </c:pt>
                <c:pt idx="192">
                  <c:v>0.84723499999999996</c:v>
                </c:pt>
                <c:pt idx="193">
                  <c:v>0.85040500000000008</c:v>
                </c:pt>
                <c:pt idx="194">
                  <c:v>0.85354750000000013</c:v>
                </c:pt>
                <c:pt idx="195">
                  <c:v>0.85666749999999992</c:v>
                </c:pt>
                <c:pt idx="196">
                  <c:v>0.85985500000000004</c:v>
                </c:pt>
                <c:pt idx="197">
                  <c:v>0.86306499999999997</c:v>
                </c:pt>
                <c:pt idx="198">
                  <c:v>0.86622500000000002</c:v>
                </c:pt>
                <c:pt idx="199">
                  <c:v>0.86944499999999991</c:v>
                </c:pt>
                <c:pt idx="200">
                  <c:v>0.87265000000000004</c:v>
                </c:pt>
                <c:pt idx="201">
                  <c:v>0.87589499999999998</c:v>
                </c:pt>
                <c:pt idx="202">
                  <c:v>0.87912500000000005</c:v>
                </c:pt>
                <c:pt idx="203">
                  <c:v>0.8823525000000001</c:v>
                </c:pt>
                <c:pt idx="204">
                  <c:v>0.88562999999999992</c:v>
                </c:pt>
                <c:pt idx="205">
                  <c:v>0.88891749999999992</c:v>
                </c:pt>
                <c:pt idx="206">
                  <c:v>0.89219999999999988</c:v>
                </c:pt>
                <c:pt idx="207">
                  <c:v>0.89555499999999999</c:v>
                </c:pt>
                <c:pt idx="208">
                  <c:v>0.89891499999999991</c:v>
                </c:pt>
                <c:pt idx="209">
                  <c:v>0.90222500000000005</c:v>
                </c:pt>
                <c:pt idx="210">
                  <c:v>0.90556249999999994</c:v>
                </c:pt>
                <c:pt idx="211">
                  <c:v>0.90902250000000007</c:v>
                </c:pt>
                <c:pt idx="212">
                  <c:v>0.91235499999999992</c:v>
                </c:pt>
                <c:pt idx="213">
                  <c:v>0.91563500000000009</c:v>
                </c:pt>
                <c:pt idx="214">
                  <c:v>0.91895999999999989</c:v>
                </c:pt>
                <c:pt idx="215">
                  <c:v>0.92234250000000007</c:v>
                </c:pt>
                <c:pt idx="216">
                  <c:v>0.92555750000000003</c:v>
                </c:pt>
                <c:pt idx="217">
                  <c:v>0.9287200000000001</c:v>
                </c:pt>
                <c:pt idx="218">
                  <c:v>0.93192499999999989</c:v>
                </c:pt>
                <c:pt idx="219">
                  <c:v>0.93522999999999989</c:v>
                </c:pt>
                <c:pt idx="220">
                  <c:v>0.93853749999999991</c:v>
                </c:pt>
                <c:pt idx="221">
                  <c:v>0.94176750000000009</c:v>
                </c:pt>
                <c:pt idx="222">
                  <c:v>0.94500250000000008</c:v>
                </c:pt>
                <c:pt idx="223">
                  <c:v>0.94826250000000001</c:v>
                </c:pt>
                <c:pt idx="224">
                  <c:v>0.95162249999999993</c:v>
                </c:pt>
                <c:pt idx="225">
                  <c:v>0.95514750000000004</c:v>
                </c:pt>
                <c:pt idx="226">
                  <c:v>0.95884000000000003</c:v>
                </c:pt>
                <c:pt idx="227">
                  <c:v>0.96249749999999989</c:v>
                </c:pt>
                <c:pt idx="228">
                  <c:v>0.96594000000000002</c:v>
                </c:pt>
                <c:pt idx="229">
                  <c:v>0.96936</c:v>
                </c:pt>
                <c:pt idx="230">
                  <c:v>0.97283000000000008</c:v>
                </c:pt>
                <c:pt idx="231">
                  <c:v>0.97625499999999998</c:v>
                </c:pt>
                <c:pt idx="232">
                  <c:v>0.97982999999999998</c:v>
                </c:pt>
                <c:pt idx="233">
                  <c:v>0.98362499999999997</c:v>
                </c:pt>
                <c:pt idx="234">
                  <c:v>0.98745499999999997</c:v>
                </c:pt>
                <c:pt idx="235">
                  <c:v>0.99130999999999991</c:v>
                </c:pt>
                <c:pt idx="236">
                  <c:v>0.99480750000000007</c:v>
                </c:pt>
                <c:pt idx="237">
                  <c:v>0.99859749999999992</c:v>
                </c:pt>
                <c:pt idx="238">
                  <c:v>1.002335</c:v>
                </c:pt>
                <c:pt idx="239">
                  <c:v>1.0060199999999999</c:v>
                </c:pt>
                <c:pt idx="240">
                  <c:v>1.009725</c:v>
                </c:pt>
                <c:pt idx="241">
                  <c:v>1.0133349999999999</c:v>
                </c:pt>
                <c:pt idx="242">
                  <c:v>1.01607</c:v>
                </c:pt>
                <c:pt idx="243">
                  <c:v>1.019075</c:v>
                </c:pt>
                <c:pt idx="244">
                  <c:v>1.0223825</c:v>
                </c:pt>
                <c:pt idx="245">
                  <c:v>1.0260225000000001</c:v>
                </c:pt>
                <c:pt idx="246">
                  <c:v>1.029755</c:v>
                </c:pt>
                <c:pt idx="247">
                  <c:v>1.0334774999999998</c:v>
                </c:pt>
                <c:pt idx="248">
                  <c:v>1.037215</c:v>
                </c:pt>
                <c:pt idx="249">
                  <c:v>1.04097</c:v>
                </c:pt>
                <c:pt idx="250">
                  <c:v>1.044675</c:v>
                </c:pt>
                <c:pt idx="251">
                  <c:v>1.048495</c:v>
                </c:pt>
                <c:pt idx="252">
                  <c:v>1.052325</c:v>
                </c:pt>
                <c:pt idx="253">
                  <c:v>1.0561499999999999</c:v>
                </c:pt>
                <c:pt idx="254">
                  <c:v>1.0599749999999999</c:v>
                </c:pt>
                <c:pt idx="255">
                  <c:v>1.0639100000000001</c:v>
                </c:pt>
                <c:pt idx="256">
                  <c:v>1.0677300000000001</c:v>
                </c:pt>
                <c:pt idx="257">
                  <c:v>1.0716025</c:v>
                </c:pt>
                <c:pt idx="258">
                  <c:v>1.0755224999999999</c:v>
                </c:pt>
                <c:pt idx="259">
                  <c:v>1.0794425000000001</c:v>
                </c:pt>
                <c:pt idx="260">
                  <c:v>1.0832249999999999</c:v>
                </c:pt>
                <c:pt idx="261">
                  <c:v>1.0872174999999999</c:v>
                </c:pt>
                <c:pt idx="262">
                  <c:v>1.09111</c:v>
                </c:pt>
                <c:pt idx="263">
                  <c:v>1.0950175</c:v>
                </c:pt>
                <c:pt idx="264">
                  <c:v>1.0990150000000001</c:v>
                </c:pt>
                <c:pt idx="265">
                  <c:v>1.1029825</c:v>
                </c:pt>
                <c:pt idx="266">
                  <c:v>1.1069875</c:v>
                </c:pt>
                <c:pt idx="267">
                  <c:v>1.1110375000000001</c:v>
                </c:pt>
                <c:pt idx="268">
                  <c:v>1.1151575</c:v>
                </c:pt>
                <c:pt idx="269">
                  <c:v>1.1191825</c:v>
                </c:pt>
                <c:pt idx="270">
                  <c:v>1.1232175</c:v>
                </c:pt>
                <c:pt idx="271">
                  <c:v>1.1273225</c:v>
                </c:pt>
                <c:pt idx="272">
                  <c:v>1.1314724999999999</c:v>
                </c:pt>
                <c:pt idx="273">
                  <c:v>1.1355250000000001</c:v>
                </c:pt>
                <c:pt idx="274">
                  <c:v>1.1396075000000001</c:v>
                </c:pt>
                <c:pt idx="275">
                  <c:v>1.1436424999999999</c:v>
                </c:pt>
                <c:pt idx="276">
                  <c:v>1.1478425000000001</c:v>
                </c:pt>
                <c:pt idx="277">
                  <c:v>1.1520650000000001</c:v>
                </c:pt>
                <c:pt idx="278">
                  <c:v>1.1560874999999999</c:v>
                </c:pt>
                <c:pt idx="279">
                  <c:v>1.1601925000000002</c:v>
                </c:pt>
                <c:pt idx="280">
                  <c:v>1.1640825000000001</c:v>
                </c:pt>
                <c:pt idx="281">
                  <c:v>1.1677850000000001</c:v>
                </c:pt>
                <c:pt idx="282">
                  <c:v>1.1713425</c:v>
                </c:pt>
                <c:pt idx="283">
                  <c:v>1.1745375</c:v>
                </c:pt>
                <c:pt idx="284">
                  <c:v>1.17767</c:v>
                </c:pt>
                <c:pt idx="285">
                  <c:v>1.1807349999999999</c:v>
                </c:pt>
                <c:pt idx="286">
                  <c:v>1.1839325000000001</c:v>
                </c:pt>
                <c:pt idx="287">
                  <c:v>1.187195</c:v>
                </c:pt>
                <c:pt idx="288">
                  <c:v>1.1902200000000001</c:v>
                </c:pt>
                <c:pt idx="289">
                  <c:v>1.1931099999999999</c:v>
                </c:pt>
                <c:pt idx="290">
                  <c:v>1.1960975</c:v>
                </c:pt>
                <c:pt idx="291">
                  <c:v>1.1993849999999999</c:v>
                </c:pt>
                <c:pt idx="292">
                  <c:v>1.2024900000000001</c:v>
                </c:pt>
                <c:pt idx="293">
                  <c:v>1.2053199999999999</c:v>
                </c:pt>
                <c:pt idx="294">
                  <c:v>1.2078975000000001</c:v>
                </c:pt>
                <c:pt idx="295">
                  <c:v>1.21048</c:v>
                </c:pt>
                <c:pt idx="296">
                  <c:v>1.2130925000000001</c:v>
                </c:pt>
                <c:pt idx="297">
                  <c:v>1.2156449999999999</c:v>
                </c:pt>
                <c:pt idx="298">
                  <c:v>1.218105</c:v>
                </c:pt>
                <c:pt idx="299">
                  <c:v>1.2206524999999999</c:v>
                </c:pt>
                <c:pt idx="300">
                  <c:v>1.2231799999999999</c:v>
                </c:pt>
                <c:pt idx="301">
                  <c:v>1.2256024999999999</c:v>
                </c:pt>
                <c:pt idx="302">
                  <c:v>1.2279899999999999</c:v>
                </c:pt>
                <c:pt idx="303">
                  <c:v>1.2306175000000001</c:v>
                </c:pt>
                <c:pt idx="304">
                  <c:v>1.2332775</c:v>
                </c:pt>
                <c:pt idx="305">
                  <c:v>1.2355700000000001</c:v>
                </c:pt>
                <c:pt idx="306">
                  <c:v>1.2378775</c:v>
                </c:pt>
                <c:pt idx="307">
                  <c:v>1.2402225</c:v>
                </c:pt>
                <c:pt idx="308">
                  <c:v>1.2428025</c:v>
                </c:pt>
                <c:pt idx="309">
                  <c:v>1.24542</c:v>
                </c:pt>
                <c:pt idx="310">
                  <c:v>1.2479074999999999</c:v>
                </c:pt>
                <c:pt idx="311">
                  <c:v>1.2503675000000001</c:v>
                </c:pt>
                <c:pt idx="312">
                  <c:v>1.2528050000000002</c:v>
                </c:pt>
                <c:pt idx="313">
                  <c:v>1.2552274999999999</c:v>
                </c:pt>
                <c:pt idx="314">
                  <c:v>1.2576725</c:v>
                </c:pt>
                <c:pt idx="315">
                  <c:v>1.2600675000000001</c:v>
                </c:pt>
                <c:pt idx="316">
                  <c:v>1.2623875</c:v>
                </c:pt>
                <c:pt idx="317">
                  <c:v>1.2647024999999998</c:v>
                </c:pt>
                <c:pt idx="318">
                  <c:v>1.26709</c:v>
                </c:pt>
                <c:pt idx="319">
                  <c:v>1.2694224999999999</c:v>
                </c:pt>
                <c:pt idx="320">
                  <c:v>1.2717125</c:v>
                </c:pt>
                <c:pt idx="321">
                  <c:v>1.2740100000000001</c:v>
                </c:pt>
                <c:pt idx="322">
                  <c:v>1.2765375000000001</c:v>
                </c:pt>
                <c:pt idx="323">
                  <c:v>1.2790950000000001</c:v>
                </c:pt>
                <c:pt idx="324">
                  <c:v>1.281415</c:v>
                </c:pt>
                <c:pt idx="325">
                  <c:v>1.2837149999999999</c:v>
                </c:pt>
                <c:pt idx="326">
                  <c:v>1.2860325000000001</c:v>
                </c:pt>
                <c:pt idx="327">
                  <c:v>1.2885825</c:v>
                </c:pt>
                <c:pt idx="328">
                  <c:v>1.2911725000000001</c:v>
                </c:pt>
                <c:pt idx="329">
                  <c:v>1.2937149999999999</c:v>
                </c:pt>
                <c:pt idx="330">
                  <c:v>1.2962199999999999</c:v>
                </c:pt>
                <c:pt idx="331">
                  <c:v>1.2986899999999999</c:v>
                </c:pt>
                <c:pt idx="332">
                  <c:v>1.30108</c:v>
                </c:pt>
                <c:pt idx="333">
                  <c:v>1.3035649999999999</c:v>
                </c:pt>
                <c:pt idx="334">
                  <c:v>1.305985</c:v>
                </c:pt>
                <c:pt idx="335">
                  <c:v>1.3083100000000001</c:v>
                </c:pt>
                <c:pt idx="336">
                  <c:v>1.3106925</c:v>
                </c:pt>
                <c:pt idx="337">
                  <c:v>1.3131275</c:v>
                </c:pt>
                <c:pt idx="338">
                  <c:v>1.3155174999999999</c:v>
                </c:pt>
                <c:pt idx="339">
                  <c:v>1.3178924999999999</c:v>
                </c:pt>
                <c:pt idx="340">
                  <c:v>1.3205074999999999</c:v>
                </c:pt>
                <c:pt idx="341">
                  <c:v>1.3231174999999999</c:v>
                </c:pt>
                <c:pt idx="342">
                  <c:v>1.3255350000000001</c:v>
                </c:pt>
                <c:pt idx="343">
                  <c:v>1.3279124999999998</c:v>
                </c:pt>
                <c:pt idx="344">
                  <c:v>1.330325</c:v>
                </c:pt>
                <c:pt idx="345">
                  <c:v>1.3329774999999999</c:v>
                </c:pt>
                <c:pt idx="346">
                  <c:v>1.3356399999999999</c:v>
                </c:pt>
                <c:pt idx="347">
                  <c:v>1.3380974999999999</c:v>
                </c:pt>
                <c:pt idx="348">
                  <c:v>1.3405274999999999</c:v>
                </c:pt>
                <c:pt idx="349">
                  <c:v>1.343005</c:v>
                </c:pt>
                <c:pt idx="350">
                  <c:v>1.3456525000000001</c:v>
                </c:pt>
                <c:pt idx="351">
                  <c:v>1.3482075</c:v>
                </c:pt>
                <c:pt idx="352">
                  <c:v>1.3507175</c:v>
                </c:pt>
                <c:pt idx="353">
                  <c:v>1.3531599999999999</c:v>
                </c:pt>
                <c:pt idx="354">
                  <c:v>1.3556699999999999</c:v>
                </c:pt>
                <c:pt idx="355">
                  <c:v>1.3582475000000001</c:v>
                </c:pt>
                <c:pt idx="356">
                  <c:v>1.3607775</c:v>
                </c:pt>
                <c:pt idx="357">
                  <c:v>1.3632975000000001</c:v>
                </c:pt>
                <c:pt idx="358">
                  <c:v>1.3660699999999999</c:v>
                </c:pt>
                <c:pt idx="359">
                  <c:v>1.36877</c:v>
                </c:pt>
                <c:pt idx="360">
                  <c:v>1.3712725000000001</c:v>
                </c:pt>
                <c:pt idx="361">
                  <c:v>1.373815</c:v>
                </c:pt>
                <c:pt idx="362">
                  <c:v>1.376355</c:v>
                </c:pt>
                <c:pt idx="363">
                  <c:v>1.3791475</c:v>
                </c:pt>
                <c:pt idx="364">
                  <c:v>1.3818649999999999</c:v>
                </c:pt>
                <c:pt idx="365">
                  <c:v>1.3845275000000001</c:v>
                </c:pt>
                <c:pt idx="366">
                  <c:v>1.3871575</c:v>
                </c:pt>
                <c:pt idx="367">
                  <c:v>1.38975</c:v>
                </c:pt>
                <c:pt idx="368">
                  <c:v>1.3924050000000001</c:v>
                </c:pt>
                <c:pt idx="369">
                  <c:v>1.3947449999999999</c:v>
                </c:pt>
                <c:pt idx="370">
                  <c:v>1.3971900000000002</c:v>
                </c:pt>
                <c:pt idx="371">
                  <c:v>1.3998550000000001</c:v>
                </c:pt>
                <c:pt idx="372">
                  <c:v>1.402525</c:v>
                </c:pt>
                <c:pt idx="373">
                  <c:v>1.4051549999999999</c:v>
                </c:pt>
                <c:pt idx="374">
                  <c:v>1.4078024999999998</c:v>
                </c:pt>
                <c:pt idx="375">
                  <c:v>1.4107150000000002</c:v>
                </c:pt>
                <c:pt idx="376">
                  <c:v>1.4133800000000001</c:v>
                </c:pt>
                <c:pt idx="377">
                  <c:v>1.4160425000000001</c:v>
                </c:pt>
                <c:pt idx="378">
                  <c:v>1.4187675</c:v>
                </c:pt>
                <c:pt idx="379">
                  <c:v>1.4215225</c:v>
                </c:pt>
                <c:pt idx="380">
                  <c:v>1.4243025</c:v>
                </c:pt>
                <c:pt idx="381">
                  <c:v>1.42702</c:v>
                </c:pt>
                <c:pt idx="382">
                  <c:v>1.429765</c:v>
                </c:pt>
                <c:pt idx="383">
                  <c:v>1.432555</c:v>
                </c:pt>
                <c:pt idx="384">
                  <c:v>1.4353</c:v>
                </c:pt>
                <c:pt idx="385">
                  <c:v>1.4380499999999998</c:v>
                </c:pt>
                <c:pt idx="386">
                  <c:v>1.4406574999999999</c:v>
                </c:pt>
                <c:pt idx="387">
                  <c:v>1.4433775</c:v>
                </c:pt>
                <c:pt idx="388">
                  <c:v>1.446005</c:v>
                </c:pt>
                <c:pt idx="389">
                  <c:v>1.4485400000000002</c:v>
                </c:pt>
                <c:pt idx="390">
                  <c:v>1.4512025</c:v>
                </c:pt>
                <c:pt idx="391">
                  <c:v>1.453935</c:v>
                </c:pt>
                <c:pt idx="392">
                  <c:v>1.4567649999999999</c:v>
                </c:pt>
                <c:pt idx="393">
                  <c:v>1.4594925000000001</c:v>
                </c:pt>
                <c:pt idx="394">
                  <c:v>1.4622575</c:v>
                </c:pt>
                <c:pt idx="395">
                  <c:v>1.4650875000000001</c:v>
                </c:pt>
                <c:pt idx="396">
                  <c:v>1.4679450000000001</c:v>
                </c:pt>
                <c:pt idx="397">
                  <c:v>1.47065</c:v>
                </c:pt>
                <c:pt idx="398">
                  <c:v>1.4733575000000001</c:v>
                </c:pt>
                <c:pt idx="399">
                  <c:v>1.4761975000000001</c:v>
                </c:pt>
                <c:pt idx="400">
                  <c:v>1.4790749999999999</c:v>
                </c:pt>
                <c:pt idx="401">
                  <c:v>1.4819149999999999</c:v>
                </c:pt>
                <c:pt idx="402">
                  <c:v>1.4846875000000002</c:v>
                </c:pt>
                <c:pt idx="403">
                  <c:v>1.4875799999999999</c:v>
                </c:pt>
                <c:pt idx="404">
                  <c:v>1.4904674999999998</c:v>
                </c:pt>
                <c:pt idx="405">
                  <c:v>1.4932749999999999</c:v>
                </c:pt>
                <c:pt idx="406">
                  <c:v>1.49604</c:v>
                </c:pt>
                <c:pt idx="407">
                  <c:v>1.49891</c:v>
                </c:pt>
                <c:pt idx="408">
                  <c:v>1.5017499999999999</c:v>
                </c:pt>
                <c:pt idx="409">
                  <c:v>1.5045724999999999</c:v>
                </c:pt>
                <c:pt idx="410">
                  <c:v>1.5073825000000001</c:v>
                </c:pt>
                <c:pt idx="411">
                  <c:v>1.5102849999999999</c:v>
                </c:pt>
                <c:pt idx="412">
                  <c:v>1.5131574999999999</c:v>
                </c:pt>
                <c:pt idx="413">
                  <c:v>1.5159850000000001</c:v>
                </c:pt>
                <c:pt idx="414">
                  <c:v>1.518445</c:v>
                </c:pt>
                <c:pt idx="415">
                  <c:v>1.52115</c:v>
                </c:pt>
                <c:pt idx="416">
                  <c:v>1.5240374999999999</c:v>
                </c:pt>
                <c:pt idx="417">
                  <c:v>1.5268975</c:v>
                </c:pt>
                <c:pt idx="418">
                  <c:v>1.529865</c:v>
                </c:pt>
                <c:pt idx="419">
                  <c:v>1.53287</c:v>
                </c:pt>
                <c:pt idx="420">
                  <c:v>1.5357624999999999</c:v>
                </c:pt>
                <c:pt idx="421">
                  <c:v>1.5386024999999999</c:v>
                </c:pt>
                <c:pt idx="422">
                  <c:v>1.5416124999999998</c:v>
                </c:pt>
                <c:pt idx="423">
                  <c:v>1.5446475</c:v>
                </c:pt>
                <c:pt idx="424">
                  <c:v>1.5475225000000001</c:v>
                </c:pt>
                <c:pt idx="425">
                  <c:v>1.5504125</c:v>
                </c:pt>
                <c:pt idx="426">
                  <c:v>1.5533375</c:v>
                </c:pt>
                <c:pt idx="427">
                  <c:v>1.5562100000000001</c:v>
                </c:pt>
                <c:pt idx="428">
                  <c:v>1.5591975</c:v>
                </c:pt>
                <c:pt idx="429">
                  <c:v>1.5622550000000002</c:v>
                </c:pt>
                <c:pt idx="430">
                  <c:v>1.565345</c:v>
                </c:pt>
                <c:pt idx="431">
                  <c:v>1.56836</c:v>
                </c:pt>
                <c:pt idx="432">
                  <c:v>1.5715224999999999</c:v>
                </c:pt>
                <c:pt idx="433">
                  <c:v>1.5745775</c:v>
                </c:pt>
                <c:pt idx="434">
                  <c:v>1.5775725</c:v>
                </c:pt>
                <c:pt idx="435">
                  <c:v>1.5806250000000002</c:v>
                </c:pt>
                <c:pt idx="436">
                  <c:v>1.5838100000000002</c:v>
                </c:pt>
                <c:pt idx="437">
                  <c:v>1.58697</c:v>
                </c:pt>
                <c:pt idx="438">
                  <c:v>1.5900500000000002</c:v>
                </c:pt>
                <c:pt idx="439">
                  <c:v>1.5932249999999999</c:v>
                </c:pt>
                <c:pt idx="440">
                  <c:v>1.5964075000000002</c:v>
                </c:pt>
                <c:pt idx="441">
                  <c:v>1.5994575</c:v>
                </c:pt>
                <c:pt idx="442">
                  <c:v>1.6025674999999999</c:v>
                </c:pt>
                <c:pt idx="443">
                  <c:v>1.6057849999999998</c:v>
                </c:pt>
                <c:pt idx="444">
                  <c:v>1.6088749999999998</c:v>
                </c:pt>
                <c:pt idx="445">
                  <c:v>1.6120599999999998</c:v>
                </c:pt>
                <c:pt idx="446">
                  <c:v>1.6153325000000001</c:v>
                </c:pt>
                <c:pt idx="447">
                  <c:v>1.61852</c:v>
                </c:pt>
                <c:pt idx="448">
                  <c:v>1.6216999999999999</c:v>
                </c:pt>
                <c:pt idx="449">
                  <c:v>1.6249825</c:v>
                </c:pt>
                <c:pt idx="450">
                  <c:v>1.6282975000000002</c:v>
                </c:pt>
                <c:pt idx="451">
                  <c:v>1.6311450000000001</c:v>
                </c:pt>
                <c:pt idx="452">
                  <c:v>1.6342775</c:v>
                </c:pt>
                <c:pt idx="453">
                  <c:v>1.6375325000000001</c:v>
                </c:pt>
                <c:pt idx="454">
                  <c:v>1.6407225000000001</c:v>
                </c:pt>
                <c:pt idx="455">
                  <c:v>1.6439625</c:v>
                </c:pt>
                <c:pt idx="456">
                  <c:v>1.6472475</c:v>
                </c:pt>
                <c:pt idx="457">
                  <c:v>1.6505075</c:v>
                </c:pt>
                <c:pt idx="458">
                  <c:v>1.6538250000000001</c:v>
                </c:pt>
                <c:pt idx="459">
                  <c:v>1.6570800000000001</c:v>
                </c:pt>
                <c:pt idx="460">
                  <c:v>1.6596199999999999</c:v>
                </c:pt>
                <c:pt idx="461">
                  <c:v>1.662415</c:v>
                </c:pt>
                <c:pt idx="462">
                  <c:v>1.6654900000000001</c:v>
                </c:pt>
                <c:pt idx="463">
                  <c:v>1.6678950000000001</c:v>
                </c:pt>
                <c:pt idx="464">
                  <c:v>1.6705399999999999</c:v>
                </c:pt>
                <c:pt idx="465">
                  <c:v>1.6734499999999999</c:v>
                </c:pt>
                <c:pt idx="466">
                  <c:v>1.6759775000000001</c:v>
                </c:pt>
                <c:pt idx="467">
                  <c:v>1.67876</c:v>
                </c:pt>
                <c:pt idx="468">
                  <c:v>1.6818199999999999</c:v>
                </c:pt>
                <c:pt idx="469">
                  <c:v>1.6850674999999999</c:v>
                </c:pt>
                <c:pt idx="470">
                  <c:v>1.6875825</c:v>
                </c:pt>
                <c:pt idx="471">
                  <c:v>1.689875</c:v>
                </c:pt>
                <c:pt idx="472">
                  <c:v>1.6920000000000002</c:v>
                </c:pt>
                <c:pt idx="473">
                  <c:v>1.6943400000000002</c:v>
                </c:pt>
                <c:pt idx="474">
                  <c:v>1.6969125000000003</c:v>
                </c:pt>
                <c:pt idx="475">
                  <c:v>1.6997424999999999</c:v>
                </c:pt>
                <c:pt idx="476">
                  <c:v>1.7028575000000001</c:v>
                </c:pt>
                <c:pt idx="477">
                  <c:v>1.7061225</c:v>
                </c:pt>
                <c:pt idx="478">
                  <c:v>1.7095824999999998</c:v>
                </c:pt>
                <c:pt idx="479">
                  <c:v>1.71292</c:v>
                </c:pt>
                <c:pt idx="480">
                  <c:v>1.716405</c:v>
                </c:pt>
                <c:pt idx="481">
                  <c:v>1.7198000000000002</c:v>
                </c:pt>
                <c:pt idx="482">
                  <c:v>1.72194</c:v>
                </c:pt>
                <c:pt idx="483">
                  <c:v>1.7242975</c:v>
                </c:pt>
                <c:pt idx="484">
                  <c:v>1.7268874999999999</c:v>
                </c:pt>
                <c:pt idx="485">
                  <c:v>1.7297374999999999</c:v>
                </c:pt>
                <c:pt idx="486">
                  <c:v>1.7321775000000001</c:v>
                </c:pt>
                <c:pt idx="487">
                  <c:v>1.7348625</c:v>
                </c:pt>
                <c:pt idx="488">
                  <c:v>1.7369425000000001</c:v>
                </c:pt>
                <c:pt idx="489">
                  <c:v>1.7392300000000001</c:v>
                </c:pt>
                <c:pt idx="490">
                  <c:v>1.7417475000000002</c:v>
                </c:pt>
                <c:pt idx="491">
                  <c:v>1.7444850000000001</c:v>
                </c:pt>
                <c:pt idx="492">
                  <c:v>1.7471825000000001</c:v>
                </c:pt>
                <c:pt idx="493">
                  <c:v>1.7500549999999999</c:v>
                </c:pt>
                <c:pt idx="494">
                  <c:v>1.75284</c:v>
                </c:pt>
                <c:pt idx="495">
                  <c:v>1.7555274999999999</c:v>
                </c:pt>
                <c:pt idx="496">
                  <c:v>1.7582400000000002</c:v>
                </c:pt>
                <c:pt idx="497">
                  <c:v>1.7610574999999999</c:v>
                </c:pt>
                <c:pt idx="498">
                  <c:v>1.7638799999999999</c:v>
                </c:pt>
                <c:pt idx="499">
                  <c:v>1.7666549999999999</c:v>
                </c:pt>
                <c:pt idx="500">
                  <c:v>1.7694825000000001</c:v>
                </c:pt>
                <c:pt idx="501">
                  <c:v>1.7723249999999999</c:v>
                </c:pt>
                <c:pt idx="502">
                  <c:v>1.7752224999999999</c:v>
                </c:pt>
                <c:pt idx="503">
                  <c:v>1.7781749999999998</c:v>
                </c:pt>
                <c:pt idx="504">
                  <c:v>1.7811774999999999</c:v>
                </c:pt>
                <c:pt idx="505">
                  <c:v>1.7840100000000001</c:v>
                </c:pt>
                <c:pt idx="506">
                  <c:v>1.786745</c:v>
                </c:pt>
                <c:pt idx="507">
                  <c:v>1.7895749999999999</c:v>
                </c:pt>
                <c:pt idx="508">
                  <c:v>1.7923274999999999</c:v>
                </c:pt>
                <c:pt idx="509">
                  <c:v>1.7951550000000001</c:v>
                </c:pt>
                <c:pt idx="510">
                  <c:v>1.7979450000000001</c:v>
                </c:pt>
                <c:pt idx="511">
                  <c:v>1.8006624999999998</c:v>
                </c:pt>
                <c:pt idx="512">
                  <c:v>1.8033400000000002</c:v>
                </c:pt>
                <c:pt idx="513">
                  <c:v>1.8060050000000001</c:v>
                </c:pt>
                <c:pt idx="514">
                  <c:v>1.8087099999999998</c:v>
                </c:pt>
                <c:pt idx="515">
                  <c:v>1.8108649999999999</c:v>
                </c:pt>
                <c:pt idx="516">
                  <c:v>1.8132374999999998</c:v>
                </c:pt>
                <c:pt idx="517">
                  <c:v>1.8158449999999999</c:v>
                </c:pt>
                <c:pt idx="518">
                  <c:v>1.818425</c:v>
                </c:pt>
                <c:pt idx="519">
                  <c:v>1.8208374999999999</c:v>
                </c:pt>
                <c:pt idx="520">
                  <c:v>1.8232374999999998</c:v>
                </c:pt>
                <c:pt idx="521">
                  <c:v>1.8257300000000001</c:v>
                </c:pt>
                <c:pt idx="522">
                  <c:v>1.82839</c:v>
                </c:pt>
                <c:pt idx="523">
                  <c:v>1.8311999999999999</c:v>
                </c:pt>
                <c:pt idx="524">
                  <c:v>1.83392</c:v>
                </c:pt>
                <c:pt idx="525">
                  <c:v>1.8366</c:v>
                </c:pt>
                <c:pt idx="526">
                  <c:v>1.839315</c:v>
                </c:pt>
                <c:pt idx="527">
                  <c:v>1.8421400000000001</c:v>
                </c:pt>
                <c:pt idx="528">
                  <c:v>1.8450475000000002</c:v>
                </c:pt>
                <c:pt idx="529">
                  <c:v>1.8478850000000002</c:v>
                </c:pt>
                <c:pt idx="530">
                  <c:v>1.8508500000000001</c:v>
                </c:pt>
                <c:pt idx="531">
                  <c:v>1.8538450000000002</c:v>
                </c:pt>
                <c:pt idx="532">
                  <c:v>1.856555</c:v>
                </c:pt>
                <c:pt idx="533">
                  <c:v>1.8591074999999999</c:v>
                </c:pt>
                <c:pt idx="534">
                  <c:v>1.8616275000000002</c:v>
                </c:pt>
                <c:pt idx="535">
                  <c:v>1.8642050000000001</c:v>
                </c:pt>
                <c:pt idx="536">
                  <c:v>1.8669225</c:v>
                </c:pt>
                <c:pt idx="537">
                  <c:v>1.8698399999999999</c:v>
                </c:pt>
                <c:pt idx="538">
                  <c:v>1.8727225000000001</c:v>
                </c:pt>
                <c:pt idx="539">
                  <c:v>1.8755225</c:v>
                </c:pt>
                <c:pt idx="540">
                  <c:v>1.87836</c:v>
                </c:pt>
                <c:pt idx="541">
                  <c:v>1.8812099999999998</c:v>
                </c:pt>
                <c:pt idx="542">
                  <c:v>1.8838275000000002</c:v>
                </c:pt>
                <c:pt idx="543">
                  <c:v>1.8863874999999999</c:v>
                </c:pt>
                <c:pt idx="544">
                  <c:v>1.8889875</c:v>
                </c:pt>
                <c:pt idx="545">
                  <c:v>1.891615</c:v>
                </c:pt>
                <c:pt idx="546">
                  <c:v>1.8943999999999999</c:v>
                </c:pt>
                <c:pt idx="547">
                  <c:v>1.8970375000000002</c:v>
                </c:pt>
                <c:pt idx="548">
                  <c:v>1.8995875</c:v>
                </c:pt>
                <c:pt idx="549">
                  <c:v>1.90221</c:v>
                </c:pt>
                <c:pt idx="550">
                  <c:v>1.9049549999999997</c:v>
                </c:pt>
                <c:pt idx="551">
                  <c:v>1.9076875</c:v>
                </c:pt>
                <c:pt idx="552">
                  <c:v>1.9105000000000001</c:v>
                </c:pt>
                <c:pt idx="553">
                  <c:v>1.9133674999999999</c:v>
                </c:pt>
                <c:pt idx="554">
                  <c:v>1.9161549999999998</c:v>
                </c:pt>
                <c:pt idx="555">
                  <c:v>1.9189975000000001</c:v>
                </c:pt>
                <c:pt idx="556">
                  <c:v>1.9220149999999998</c:v>
                </c:pt>
                <c:pt idx="557">
                  <c:v>1.9246725</c:v>
                </c:pt>
                <c:pt idx="558">
                  <c:v>1.927195</c:v>
                </c:pt>
                <c:pt idx="559">
                  <c:v>1.92974</c:v>
                </c:pt>
                <c:pt idx="560">
                  <c:v>1.9324049999999999</c:v>
                </c:pt>
                <c:pt idx="561">
                  <c:v>1.9351574999999999</c:v>
                </c:pt>
                <c:pt idx="562">
                  <c:v>1.9379074999999999</c:v>
                </c:pt>
                <c:pt idx="563">
                  <c:v>1.9406050000000001</c:v>
                </c:pt>
                <c:pt idx="564">
                  <c:v>1.9432775</c:v>
                </c:pt>
                <c:pt idx="565">
                  <c:v>1.946045</c:v>
                </c:pt>
                <c:pt idx="566">
                  <c:v>1.9489349999999999</c:v>
                </c:pt>
                <c:pt idx="567">
                  <c:v>1.9518649999999997</c:v>
                </c:pt>
                <c:pt idx="568">
                  <c:v>1.95468</c:v>
                </c:pt>
                <c:pt idx="569">
                  <c:v>1.9574175</c:v>
                </c:pt>
                <c:pt idx="570">
                  <c:v>1.9602774999999999</c:v>
                </c:pt>
                <c:pt idx="571">
                  <c:v>1.9631725</c:v>
                </c:pt>
                <c:pt idx="572">
                  <c:v>1.9662300000000001</c:v>
                </c:pt>
                <c:pt idx="573">
                  <c:v>1.96912</c:v>
                </c:pt>
                <c:pt idx="574">
                  <c:v>1.9718</c:v>
                </c:pt>
                <c:pt idx="575">
                  <c:v>1.9744299999999999</c:v>
                </c:pt>
                <c:pt idx="576">
                  <c:v>1.9771825000000001</c:v>
                </c:pt>
                <c:pt idx="577">
                  <c:v>1.9800374999999999</c:v>
                </c:pt>
                <c:pt idx="578">
                  <c:v>1.9830699999999999</c:v>
                </c:pt>
                <c:pt idx="579">
                  <c:v>1.9860349999999998</c:v>
                </c:pt>
                <c:pt idx="580">
                  <c:v>1.9888650000000001</c:v>
                </c:pt>
                <c:pt idx="581">
                  <c:v>1.9917324999999999</c:v>
                </c:pt>
                <c:pt idx="582">
                  <c:v>1.99474</c:v>
                </c:pt>
                <c:pt idx="583">
                  <c:v>1.9978400000000001</c:v>
                </c:pt>
                <c:pt idx="584">
                  <c:v>2.0005774999999999</c:v>
                </c:pt>
                <c:pt idx="585">
                  <c:v>2.0032100000000002</c:v>
                </c:pt>
                <c:pt idx="586">
                  <c:v>2.0060225000000003</c:v>
                </c:pt>
                <c:pt idx="587">
                  <c:v>2.0089649999999999</c:v>
                </c:pt>
                <c:pt idx="588">
                  <c:v>2.0118374999999999</c:v>
                </c:pt>
                <c:pt idx="589">
                  <c:v>2.0147249999999999</c:v>
                </c:pt>
                <c:pt idx="590">
                  <c:v>2.0177525000000003</c:v>
                </c:pt>
                <c:pt idx="591">
                  <c:v>2.0207424999999999</c:v>
                </c:pt>
                <c:pt idx="592">
                  <c:v>2.0236549999999998</c:v>
                </c:pt>
                <c:pt idx="593">
                  <c:v>2.026675</c:v>
                </c:pt>
                <c:pt idx="594">
                  <c:v>2.0297800000000001</c:v>
                </c:pt>
                <c:pt idx="595">
                  <c:v>2.0331250000000001</c:v>
                </c:pt>
                <c:pt idx="596">
                  <c:v>2.0361250000000002</c:v>
                </c:pt>
                <c:pt idx="597">
                  <c:v>2.0390200000000003</c:v>
                </c:pt>
                <c:pt idx="598">
                  <c:v>2.0421</c:v>
                </c:pt>
                <c:pt idx="599">
                  <c:v>2.0450525000000002</c:v>
                </c:pt>
                <c:pt idx="600">
                  <c:v>2.0480800000000001</c:v>
                </c:pt>
                <c:pt idx="601">
                  <c:v>2.0512874999999999</c:v>
                </c:pt>
                <c:pt idx="602">
                  <c:v>2.0543049999999998</c:v>
                </c:pt>
                <c:pt idx="603">
                  <c:v>2.0572075000000001</c:v>
                </c:pt>
                <c:pt idx="604">
                  <c:v>2.0602024999999999</c:v>
                </c:pt>
                <c:pt idx="605">
                  <c:v>2.0633474999999999</c:v>
                </c:pt>
                <c:pt idx="606">
                  <c:v>2.0668074999999999</c:v>
                </c:pt>
                <c:pt idx="607">
                  <c:v>2.0702149999999997</c:v>
                </c:pt>
                <c:pt idx="608">
                  <c:v>2.0733999999999999</c:v>
                </c:pt>
                <c:pt idx="609">
                  <c:v>2.07653</c:v>
                </c:pt>
                <c:pt idx="610">
                  <c:v>2.0799224999999999</c:v>
                </c:pt>
                <c:pt idx="611">
                  <c:v>2.0833925</c:v>
                </c:pt>
                <c:pt idx="612">
                  <c:v>2.0869374999999999</c:v>
                </c:pt>
                <c:pt idx="613">
                  <c:v>2.0901125</c:v>
                </c:pt>
                <c:pt idx="614">
                  <c:v>2.0931025000000001</c:v>
                </c:pt>
                <c:pt idx="615">
                  <c:v>2.096155</c:v>
                </c:pt>
                <c:pt idx="616">
                  <c:v>2.0993550000000001</c:v>
                </c:pt>
                <c:pt idx="617">
                  <c:v>2.1027424999999997</c:v>
                </c:pt>
                <c:pt idx="618">
                  <c:v>2.1060675</c:v>
                </c:pt>
                <c:pt idx="619">
                  <c:v>2.1092149999999998</c:v>
                </c:pt>
                <c:pt idx="620">
                  <c:v>2.1124199999999997</c:v>
                </c:pt>
                <c:pt idx="621">
                  <c:v>2.1158574999999997</c:v>
                </c:pt>
                <c:pt idx="622">
                  <c:v>2.1196000000000002</c:v>
                </c:pt>
                <c:pt idx="623">
                  <c:v>2.1231925</c:v>
                </c:pt>
                <c:pt idx="624">
                  <c:v>2.126455</c:v>
                </c:pt>
                <c:pt idx="625">
                  <c:v>2.1296149999999998</c:v>
                </c:pt>
                <c:pt idx="626">
                  <c:v>2.1328300000000002</c:v>
                </c:pt>
                <c:pt idx="627">
                  <c:v>2.1361249999999998</c:v>
                </c:pt>
                <c:pt idx="628">
                  <c:v>2.13951</c:v>
                </c:pt>
                <c:pt idx="629">
                  <c:v>2.1427450000000001</c:v>
                </c:pt>
                <c:pt idx="630">
                  <c:v>2.1459075000000003</c:v>
                </c:pt>
                <c:pt idx="631">
                  <c:v>2.1492025000000003</c:v>
                </c:pt>
                <c:pt idx="632">
                  <c:v>2.1527449999999999</c:v>
                </c:pt>
                <c:pt idx="633">
                  <c:v>2.1563400000000001</c:v>
                </c:pt>
                <c:pt idx="634">
                  <c:v>2.1595974999999998</c:v>
                </c:pt>
                <c:pt idx="635">
                  <c:v>2.1628850000000002</c:v>
                </c:pt>
                <c:pt idx="636">
                  <c:v>2.1661125000000001</c:v>
                </c:pt>
                <c:pt idx="637">
                  <c:v>2.1693250000000002</c:v>
                </c:pt>
                <c:pt idx="638">
                  <c:v>2.1726025</c:v>
                </c:pt>
                <c:pt idx="639">
                  <c:v>2.1761325</c:v>
                </c:pt>
                <c:pt idx="640">
                  <c:v>2.1794475000000002</c:v>
                </c:pt>
                <c:pt idx="641">
                  <c:v>2.1827350000000001</c:v>
                </c:pt>
                <c:pt idx="642">
                  <c:v>2.1861950000000001</c:v>
                </c:pt>
                <c:pt idx="643">
                  <c:v>2.18987</c:v>
                </c:pt>
                <c:pt idx="644">
                  <c:v>2.1936975000000003</c:v>
                </c:pt>
                <c:pt idx="645">
                  <c:v>2.1978575</c:v>
                </c:pt>
                <c:pt idx="646">
                  <c:v>2.2008300000000003</c:v>
                </c:pt>
                <c:pt idx="647">
                  <c:v>2.2040125000000002</c:v>
                </c:pt>
                <c:pt idx="648">
                  <c:v>2.2075150000000003</c:v>
                </c:pt>
                <c:pt idx="649">
                  <c:v>2.2112824999999998</c:v>
                </c:pt>
                <c:pt idx="650">
                  <c:v>2.2149900000000002</c:v>
                </c:pt>
                <c:pt idx="651">
                  <c:v>2.2186300000000001</c:v>
                </c:pt>
                <c:pt idx="652">
                  <c:v>2.2222399999999998</c:v>
                </c:pt>
                <c:pt idx="653">
                  <c:v>2.2259074999999999</c:v>
                </c:pt>
                <c:pt idx="654">
                  <c:v>2.2280350000000002</c:v>
                </c:pt>
                <c:pt idx="655">
                  <c:v>2.230375</c:v>
                </c:pt>
                <c:pt idx="656">
                  <c:v>2.2326349999999997</c:v>
                </c:pt>
                <c:pt idx="657">
                  <c:v>2.2351200000000002</c:v>
                </c:pt>
                <c:pt idx="658">
                  <c:v>2.2374075000000002</c:v>
                </c:pt>
                <c:pt idx="659">
                  <c:v>2.2399274999999998</c:v>
                </c:pt>
                <c:pt idx="660">
                  <c:v>2.2426974999999998</c:v>
                </c:pt>
                <c:pt idx="661">
                  <c:v>2.2457449999999999</c:v>
                </c:pt>
                <c:pt idx="662">
                  <c:v>2.2490950000000001</c:v>
                </c:pt>
                <c:pt idx="663">
                  <c:v>2.2527825000000004</c:v>
                </c:pt>
                <c:pt idx="664">
                  <c:v>2.2565425000000001</c:v>
                </c:pt>
                <c:pt idx="665">
                  <c:v>2.2603274999999998</c:v>
                </c:pt>
                <c:pt idx="666">
                  <c:v>2.26431</c:v>
                </c:pt>
                <c:pt idx="667">
                  <c:v>2.2683624999999998</c:v>
                </c:pt>
                <c:pt idx="668">
                  <c:v>2.2725624999999998</c:v>
                </c:pt>
                <c:pt idx="669">
                  <c:v>2.2750699999999999</c:v>
                </c:pt>
                <c:pt idx="670">
                  <c:v>2.2778100000000001</c:v>
                </c:pt>
                <c:pt idx="671">
                  <c:v>2.2808249999999997</c:v>
                </c:pt>
                <c:pt idx="672">
                  <c:v>2.2841400000000003</c:v>
                </c:pt>
                <c:pt idx="673">
                  <c:v>2.2877874999999999</c:v>
                </c:pt>
                <c:pt idx="674">
                  <c:v>2.2917399999999999</c:v>
                </c:pt>
                <c:pt idx="675">
                  <c:v>2.2957225000000001</c:v>
                </c:pt>
                <c:pt idx="676">
                  <c:v>2.2998024999999997</c:v>
                </c:pt>
                <c:pt idx="677">
                  <c:v>2.3039575000000001</c:v>
                </c:pt>
                <c:pt idx="678">
                  <c:v>2.3081450000000001</c:v>
                </c:pt>
                <c:pt idx="679">
                  <c:v>2.3122125000000002</c:v>
                </c:pt>
                <c:pt idx="680">
                  <c:v>2.3161424999999998</c:v>
                </c:pt>
                <c:pt idx="681">
                  <c:v>2.3200149999999997</c:v>
                </c:pt>
                <c:pt idx="682">
                  <c:v>2.32389</c:v>
                </c:pt>
                <c:pt idx="683">
                  <c:v>2.3278574999999999</c:v>
                </c:pt>
                <c:pt idx="684">
                  <c:v>2.3319550000000002</c:v>
                </c:pt>
                <c:pt idx="685">
                  <c:v>2.3361324999999997</c:v>
                </c:pt>
                <c:pt idx="686">
                  <c:v>2.3403149999999999</c:v>
                </c:pt>
                <c:pt idx="687">
                  <c:v>2.3443274999999999</c:v>
                </c:pt>
                <c:pt idx="688">
                  <c:v>2.3482275000000001</c:v>
                </c:pt>
                <c:pt idx="689">
                  <c:v>2.3521450000000002</c:v>
                </c:pt>
                <c:pt idx="690">
                  <c:v>2.35608</c:v>
                </c:pt>
                <c:pt idx="691">
                  <c:v>2.3601575000000001</c:v>
                </c:pt>
                <c:pt idx="692">
                  <c:v>2.3643174999999998</c:v>
                </c:pt>
                <c:pt idx="693">
                  <c:v>2.3683274999999999</c:v>
                </c:pt>
                <c:pt idx="694">
                  <c:v>2.3722850000000002</c:v>
                </c:pt>
                <c:pt idx="695">
                  <c:v>2.3761649999999999</c:v>
                </c:pt>
                <c:pt idx="696">
                  <c:v>2.3800075000000001</c:v>
                </c:pt>
                <c:pt idx="697">
                  <c:v>2.3839075000000003</c:v>
                </c:pt>
                <c:pt idx="698">
                  <c:v>2.3879999999999999</c:v>
                </c:pt>
                <c:pt idx="699">
                  <c:v>2.3920925</c:v>
                </c:pt>
                <c:pt idx="700">
                  <c:v>2.3962574999999999</c:v>
                </c:pt>
                <c:pt idx="701">
                  <c:v>2.4001749999999999</c:v>
                </c:pt>
                <c:pt idx="702">
                  <c:v>2.4039275</c:v>
                </c:pt>
                <c:pt idx="703">
                  <c:v>2.4076</c:v>
                </c:pt>
                <c:pt idx="704">
                  <c:v>2.4113325000000003</c:v>
                </c:pt>
                <c:pt idx="705">
                  <c:v>2.4150800000000001</c:v>
                </c:pt>
                <c:pt idx="706">
                  <c:v>2.4188450000000001</c:v>
                </c:pt>
                <c:pt idx="707">
                  <c:v>2.4226000000000001</c:v>
                </c:pt>
                <c:pt idx="708">
                  <c:v>2.4264524999999999</c:v>
                </c:pt>
                <c:pt idx="709">
                  <c:v>2.4303974999999998</c:v>
                </c:pt>
                <c:pt idx="710">
                  <c:v>2.4344700000000001</c:v>
                </c:pt>
                <c:pt idx="711">
                  <c:v>2.4380450000000002</c:v>
                </c:pt>
                <c:pt idx="712">
                  <c:v>2.44198</c:v>
                </c:pt>
                <c:pt idx="713">
                  <c:v>2.4460725000000001</c:v>
                </c:pt>
                <c:pt idx="714">
                  <c:v>2.4501824999999999</c:v>
                </c:pt>
                <c:pt idx="715">
                  <c:v>2.4544000000000001</c:v>
                </c:pt>
                <c:pt idx="716">
                  <c:v>2.4588349999999997</c:v>
                </c:pt>
                <c:pt idx="717">
                  <c:v>2.4634849999999999</c:v>
                </c:pt>
                <c:pt idx="718">
                  <c:v>2.4681600000000001</c:v>
                </c:pt>
                <c:pt idx="719">
                  <c:v>2.47296</c:v>
                </c:pt>
                <c:pt idx="720">
                  <c:v>2.4776750000000001</c:v>
                </c:pt>
                <c:pt idx="721">
                  <c:v>2.4806925</c:v>
                </c:pt>
                <c:pt idx="722">
                  <c:v>2.4840149999999999</c:v>
                </c:pt>
                <c:pt idx="723">
                  <c:v>2.4871399999999997</c:v>
                </c:pt>
                <c:pt idx="724">
                  <c:v>2.49058</c:v>
                </c:pt>
                <c:pt idx="725">
                  <c:v>2.4937274999999999</c:v>
                </c:pt>
                <c:pt idx="726">
                  <c:v>2.4971899999999998</c:v>
                </c:pt>
                <c:pt idx="727">
                  <c:v>2.5003500000000001</c:v>
                </c:pt>
                <c:pt idx="728">
                  <c:v>2.5038500000000004</c:v>
                </c:pt>
                <c:pt idx="729">
                  <c:v>2.5076999999999998</c:v>
                </c:pt>
                <c:pt idx="730">
                  <c:v>2.5119249999999997</c:v>
                </c:pt>
                <c:pt idx="731">
                  <c:v>2.5165500000000001</c:v>
                </c:pt>
                <c:pt idx="732">
                  <c:v>2.5216750000000001</c:v>
                </c:pt>
                <c:pt idx="733">
                  <c:v>2.5272999999999999</c:v>
                </c:pt>
                <c:pt idx="734">
                  <c:v>2.5330249999999999</c:v>
                </c:pt>
                <c:pt idx="735">
                  <c:v>2.5384250000000002</c:v>
                </c:pt>
                <c:pt idx="736">
                  <c:v>2.540575</c:v>
                </c:pt>
                <c:pt idx="737">
                  <c:v>2.5429500000000003</c:v>
                </c:pt>
                <c:pt idx="738">
                  <c:v>2.5452750000000002</c:v>
                </c:pt>
                <c:pt idx="739">
                  <c:v>2.547625</c:v>
                </c:pt>
                <c:pt idx="740">
                  <c:v>2.5499499999999999</c:v>
                </c:pt>
                <c:pt idx="741">
                  <c:v>2.5524999999999998</c:v>
                </c:pt>
                <c:pt idx="742">
                  <c:v>2.5553249999999998</c:v>
                </c:pt>
                <c:pt idx="743">
                  <c:v>2.5584249999999997</c:v>
                </c:pt>
                <c:pt idx="744">
                  <c:v>2.5615999999999999</c:v>
                </c:pt>
                <c:pt idx="745">
                  <c:v>2.5650750000000002</c:v>
                </c:pt>
                <c:pt idx="746">
                  <c:v>2.5689000000000002</c:v>
                </c:pt>
                <c:pt idx="747">
                  <c:v>2.5731250000000001</c:v>
                </c:pt>
                <c:pt idx="748">
                  <c:v>2.5753499999999998</c:v>
                </c:pt>
                <c:pt idx="749">
                  <c:v>2.5777749999999999</c:v>
                </c:pt>
                <c:pt idx="750">
                  <c:v>2.5801500000000002</c:v>
                </c:pt>
                <c:pt idx="751">
                  <c:v>2.5827499999999999</c:v>
                </c:pt>
                <c:pt idx="752">
                  <c:v>2.5851500000000001</c:v>
                </c:pt>
                <c:pt idx="753">
                  <c:v>2.587825</c:v>
                </c:pt>
                <c:pt idx="754">
                  <c:v>2.5902749999999997</c:v>
                </c:pt>
                <c:pt idx="755">
                  <c:v>2.592975</c:v>
                </c:pt>
                <c:pt idx="756">
                  <c:v>2.5954999999999999</c:v>
                </c:pt>
                <c:pt idx="757">
                  <c:v>2.5979999999999999</c:v>
                </c:pt>
                <c:pt idx="758">
                  <c:v>2.600625</c:v>
                </c:pt>
                <c:pt idx="759">
                  <c:v>2.6030250000000001</c:v>
                </c:pt>
                <c:pt idx="760">
                  <c:v>2.6049500000000001</c:v>
                </c:pt>
                <c:pt idx="761">
                  <c:v>2.6070500000000001</c:v>
                </c:pt>
                <c:pt idx="762">
                  <c:v>2.609375</c:v>
                </c:pt>
                <c:pt idx="763">
                  <c:v>2.6119249999999998</c:v>
                </c:pt>
                <c:pt idx="764">
                  <c:v>2.614725</c:v>
                </c:pt>
                <c:pt idx="765">
                  <c:v>2.6177999999999999</c:v>
                </c:pt>
                <c:pt idx="766">
                  <c:v>2.6212</c:v>
                </c:pt>
                <c:pt idx="767">
                  <c:v>2.6249249999999997</c:v>
                </c:pt>
                <c:pt idx="768">
                  <c:v>2.6290249999999999</c:v>
                </c:pt>
                <c:pt idx="769">
                  <c:v>2.6335500000000001</c:v>
                </c:pt>
                <c:pt idx="770">
                  <c:v>2.638525</c:v>
                </c:pt>
                <c:pt idx="771">
                  <c:v>2.6439750000000002</c:v>
                </c:pt>
                <c:pt idx="772">
                  <c:v>2.6466250000000002</c:v>
                </c:pt>
                <c:pt idx="773">
                  <c:v>2.6495500000000001</c:v>
                </c:pt>
                <c:pt idx="774">
                  <c:v>2.6527750000000001</c:v>
                </c:pt>
                <c:pt idx="775">
                  <c:v>2.6563249999999998</c:v>
                </c:pt>
                <c:pt idx="776">
                  <c:v>2.6602000000000001</c:v>
                </c:pt>
                <c:pt idx="777">
                  <c:v>2.6644749999999999</c:v>
                </c:pt>
                <c:pt idx="778">
                  <c:v>2.6692</c:v>
                </c:pt>
                <c:pt idx="779">
                  <c:v>2.6743749999999999</c:v>
                </c:pt>
                <c:pt idx="780">
                  <c:v>2.6798999999999999</c:v>
                </c:pt>
                <c:pt idx="781">
                  <c:v>2.6854499999999999</c:v>
                </c:pt>
                <c:pt idx="782">
                  <c:v>2.6913499999999999</c:v>
                </c:pt>
                <c:pt idx="783">
                  <c:v>2.6953</c:v>
                </c:pt>
                <c:pt idx="784">
                  <c:v>2.6996500000000001</c:v>
                </c:pt>
                <c:pt idx="785">
                  <c:v>2.7035499999999999</c:v>
                </c:pt>
                <c:pt idx="786">
                  <c:v>2.70655</c:v>
                </c:pt>
                <c:pt idx="787">
                  <c:v>2.7098500000000003</c:v>
                </c:pt>
                <c:pt idx="788">
                  <c:v>2.7129250000000003</c:v>
                </c:pt>
                <c:pt idx="789">
                  <c:v>2.7162999999999999</c:v>
                </c:pt>
                <c:pt idx="790">
                  <c:v>2.7200249999999997</c:v>
                </c:pt>
                <c:pt idx="791">
                  <c:v>2.7237999999999998</c:v>
                </c:pt>
                <c:pt idx="792">
                  <c:v>2.7279249999999999</c:v>
                </c:pt>
                <c:pt idx="793">
                  <c:v>2.732475</c:v>
                </c:pt>
                <c:pt idx="794">
                  <c:v>2.7374999999999998</c:v>
                </c:pt>
                <c:pt idx="795">
                  <c:v>2.7429999999999999</c:v>
                </c:pt>
                <c:pt idx="796">
                  <c:v>2.7465999999999999</c:v>
                </c:pt>
                <c:pt idx="797">
                  <c:v>2.7503250000000001</c:v>
                </c:pt>
                <c:pt idx="798">
                  <c:v>2.7532000000000001</c:v>
                </c:pt>
                <c:pt idx="799">
                  <c:v>2.7563750000000002</c:v>
                </c:pt>
                <c:pt idx="800">
                  <c:v>2.75935</c:v>
                </c:pt>
                <c:pt idx="801">
                  <c:v>2.7625999999999999</c:v>
                </c:pt>
                <c:pt idx="802">
                  <c:v>2.7655750000000001</c:v>
                </c:pt>
                <c:pt idx="803">
                  <c:v>2.768875</c:v>
                </c:pt>
                <c:pt idx="804">
                  <c:v>2.772475</c:v>
                </c:pt>
                <c:pt idx="805">
                  <c:v>2.7764500000000001</c:v>
                </c:pt>
                <c:pt idx="806">
                  <c:v>2.7786749999999998</c:v>
                </c:pt>
                <c:pt idx="807">
                  <c:v>2.7811249999999998</c:v>
                </c:pt>
                <c:pt idx="808">
                  <c:v>2.7838000000000003</c:v>
                </c:pt>
                <c:pt idx="809">
                  <c:v>2.786775</c:v>
                </c:pt>
                <c:pt idx="810">
                  <c:v>2.790025</c:v>
                </c:pt>
                <c:pt idx="811">
                  <c:v>2.7936000000000001</c:v>
                </c:pt>
                <c:pt idx="812">
                  <c:v>2.7975249999999998</c:v>
                </c:pt>
                <c:pt idx="813">
                  <c:v>2.80185</c:v>
                </c:pt>
                <c:pt idx="814">
                  <c:v>2.8066249999999999</c:v>
                </c:pt>
                <c:pt idx="815">
                  <c:v>2.8118500000000002</c:v>
                </c:pt>
                <c:pt idx="816">
                  <c:v>2.8176000000000001</c:v>
                </c:pt>
                <c:pt idx="817">
                  <c:v>2.8202250000000002</c:v>
                </c:pt>
                <c:pt idx="818">
                  <c:v>2.8230999999999997</c:v>
                </c:pt>
                <c:pt idx="819">
                  <c:v>2.8262499999999999</c:v>
                </c:pt>
                <c:pt idx="820">
                  <c:v>2.8292250000000001</c:v>
                </c:pt>
                <c:pt idx="821">
                  <c:v>2.8324750000000001</c:v>
                </c:pt>
                <c:pt idx="822">
                  <c:v>2.8360750000000001</c:v>
                </c:pt>
                <c:pt idx="823">
                  <c:v>2.8400249999999998</c:v>
                </c:pt>
                <c:pt idx="824">
                  <c:v>2.841825</c:v>
                </c:pt>
                <c:pt idx="825">
                  <c:v>2.8437749999999999</c:v>
                </c:pt>
                <c:pt idx="826">
                  <c:v>2.8456999999999999</c:v>
                </c:pt>
                <c:pt idx="827">
                  <c:v>2.8478249999999998</c:v>
                </c:pt>
                <c:pt idx="828">
                  <c:v>2.8497499999999998</c:v>
                </c:pt>
                <c:pt idx="829">
                  <c:v>2.8519000000000001</c:v>
                </c:pt>
                <c:pt idx="830">
                  <c:v>2.85425</c:v>
                </c:pt>
                <c:pt idx="831">
                  <c:v>2.8568250000000002</c:v>
                </c:pt>
                <c:pt idx="832">
                  <c:v>2.8596750000000002</c:v>
                </c:pt>
                <c:pt idx="833">
                  <c:v>2.8628</c:v>
                </c:pt>
                <c:pt idx="834">
                  <c:v>2.86625</c:v>
                </c:pt>
                <c:pt idx="835">
                  <c:v>2.87005</c:v>
                </c:pt>
                <c:pt idx="836">
                  <c:v>2.8742000000000001</c:v>
                </c:pt>
                <c:pt idx="837">
                  <c:v>2.8788</c:v>
                </c:pt>
                <c:pt idx="838">
                  <c:v>2.8838249999999999</c:v>
                </c:pt>
                <c:pt idx="839">
                  <c:v>2.8893749999999998</c:v>
                </c:pt>
                <c:pt idx="840">
                  <c:v>2.8938249999999996</c:v>
                </c:pt>
                <c:pt idx="841">
                  <c:v>2.8973499999999999</c:v>
                </c:pt>
                <c:pt idx="842">
                  <c:v>2.9011999999999998</c:v>
                </c:pt>
                <c:pt idx="843">
                  <c:v>2.9047749999999999</c:v>
                </c:pt>
                <c:pt idx="844">
                  <c:v>2.908725</c:v>
                </c:pt>
                <c:pt idx="845">
                  <c:v>2.9130500000000001</c:v>
                </c:pt>
                <c:pt idx="846">
                  <c:v>2.9177999999999997</c:v>
                </c:pt>
                <c:pt idx="847">
                  <c:v>2.923025</c:v>
                </c:pt>
                <c:pt idx="848">
                  <c:v>2.9288000000000003</c:v>
                </c:pt>
                <c:pt idx="849">
                  <c:v>2.9305749999999997</c:v>
                </c:pt>
                <c:pt idx="850">
                  <c:v>2.93255</c:v>
                </c:pt>
                <c:pt idx="851">
                  <c:v>2.9347249999999998</c:v>
                </c:pt>
                <c:pt idx="852">
                  <c:v>2.9371</c:v>
                </c:pt>
                <c:pt idx="853">
                  <c:v>2.9396999999999998</c:v>
                </c:pt>
                <c:pt idx="854">
                  <c:v>2.9426000000000001</c:v>
                </c:pt>
                <c:pt idx="855">
                  <c:v>2.9457500000000003</c:v>
                </c:pt>
                <c:pt idx="856">
                  <c:v>2.9492500000000001</c:v>
                </c:pt>
                <c:pt idx="857">
                  <c:v>2.9530750000000001</c:v>
                </c:pt>
                <c:pt idx="858">
                  <c:v>2.9572500000000002</c:v>
                </c:pt>
                <c:pt idx="859">
                  <c:v>2.9618500000000001</c:v>
                </c:pt>
                <c:pt idx="860">
                  <c:v>2.9668999999999999</c:v>
                </c:pt>
                <c:pt idx="861">
                  <c:v>2.9724750000000002</c:v>
                </c:pt>
                <c:pt idx="862">
                  <c:v>2.9783750000000002</c:v>
                </c:pt>
                <c:pt idx="863">
                  <c:v>2.9843500000000001</c:v>
                </c:pt>
                <c:pt idx="864">
                  <c:v>2.9901750000000002</c:v>
                </c:pt>
                <c:pt idx="865">
                  <c:v>2.9960500000000003</c:v>
                </c:pt>
                <c:pt idx="866">
                  <c:v>3.001925</c:v>
                </c:pt>
                <c:pt idx="867">
                  <c:v>3.0077500000000001</c:v>
                </c:pt>
                <c:pt idx="868">
                  <c:v>3.0137</c:v>
                </c:pt>
                <c:pt idx="869">
                  <c:v>3.0196499999999999</c:v>
                </c:pt>
                <c:pt idx="870">
                  <c:v>3.025525</c:v>
                </c:pt>
                <c:pt idx="871">
                  <c:v>3.0313750000000002</c:v>
                </c:pt>
                <c:pt idx="872">
                  <c:v>3.0371250000000001</c:v>
                </c:pt>
                <c:pt idx="873">
                  <c:v>3.0426249999999997</c:v>
                </c:pt>
                <c:pt idx="874">
                  <c:v>3.048025</c:v>
                </c:pt>
                <c:pt idx="875">
                  <c:v>3.0507749999999998</c:v>
                </c:pt>
                <c:pt idx="876">
                  <c:v>3.0538249999999998</c:v>
                </c:pt>
                <c:pt idx="877">
                  <c:v>3.057175</c:v>
                </c:pt>
                <c:pt idx="878">
                  <c:v>3.0608499999999998</c:v>
                </c:pt>
                <c:pt idx="879">
                  <c:v>3.0648999999999997</c:v>
                </c:pt>
                <c:pt idx="880">
                  <c:v>3.06935</c:v>
                </c:pt>
                <c:pt idx="881">
                  <c:v>3.0742499999999997</c:v>
                </c:pt>
                <c:pt idx="882">
                  <c:v>3.07965</c:v>
                </c:pt>
                <c:pt idx="883">
                  <c:v>3.0851000000000002</c:v>
                </c:pt>
                <c:pt idx="884">
                  <c:v>3.0878749999999999</c:v>
                </c:pt>
                <c:pt idx="885">
                  <c:v>3.0909749999999998</c:v>
                </c:pt>
                <c:pt idx="886">
                  <c:v>3.0943499999999999</c:v>
                </c:pt>
                <c:pt idx="887">
                  <c:v>3.0980750000000001</c:v>
                </c:pt>
                <c:pt idx="888">
                  <c:v>3.1015250000000001</c:v>
                </c:pt>
                <c:pt idx="889">
                  <c:v>3.1038250000000001</c:v>
                </c:pt>
                <c:pt idx="890">
                  <c:v>3.1064000000000003</c:v>
                </c:pt>
                <c:pt idx="891">
                  <c:v>3.1088</c:v>
                </c:pt>
                <c:pt idx="892">
                  <c:v>3.11145</c:v>
                </c:pt>
                <c:pt idx="893">
                  <c:v>3.1143750000000003</c:v>
                </c:pt>
                <c:pt idx="894">
                  <c:v>3.117575</c:v>
                </c:pt>
                <c:pt idx="895">
                  <c:v>3.1210999999999998</c:v>
                </c:pt>
                <c:pt idx="896">
                  <c:v>3.1249750000000001</c:v>
                </c:pt>
                <c:pt idx="897">
                  <c:v>3.1275749999999998</c:v>
                </c:pt>
                <c:pt idx="898">
                  <c:v>3.1304249999999998</c:v>
                </c:pt>
                <c:pt idx="899">
                  <c:v>3.1335750000000004</c:v>
                </c:pt>
                <c:pt idx="900">
                  <c:v>3.1361750000000002</c:v>
                </c:pt>
                <c:pt idx="901">
                  <c:v>3.1390250000000002</c:v>
                </c:pt>
                <c:pt idx="902">
                  <c:v>3.1414499999999999</c:v>
                </c:pt>
                <c:pt idx="903">
                  <c:v>3.1441249999999998</c:v>
                </c:pt>
                <c:pt idx="904">
                  <c:v>3.1466500000000002</c:v>
                </c:pt>
                <c:pt idx="905">
                  <c:v>3.1494249999999999</c:v>
                </c:pt>
                <c:pt idx="906">
                  <c:v>3.1524749999999999</c:v>
                </c:pt>
                <c:pt idx="907">
                  <c:v>3.1558250000000001</c:v>
                </c:pt>
                <c:pt idx="908">
                  <c:v>3.1595249999999999</c:v>
                </c:pt>
                <c:pt idx="909">
                  <c:v>3.1633750000000003</c:v>
                </c:pt>
                <c:pt idx="910">
                  <c:v>3.1676250000000001</c:v>
                </c:pt>
                <c:pt idx="911">
                  <c:v>3.1722999999999999</c:v>
                </c:pt>
                <c:pt idx="912">
                  <c:v>3.1774249999999995</c:v>
                </c:pt>
                <c:pt idx="913">
                  <c:v>3.1829999999999998</c:v>
                </c:pt>
                <c:pt idx="914">
                  <c:v>3.1884250000000005</c:v>
                </c:pt>
                <c:pt idx="915">
                  <c:v>3.1938500000000003</c:v>
                </c:pt>
                <c:pt idx="916">
                  <c:v>3.199125</c:v>
                </c:pt>
                <c:pt idx="917">
                  <c:v>3.201225</c:v>
                </c:pt>
                <c:pt idx="918">
                  <c:v>3.203525</c:v>
                </c:pt>
                <c:pt idx="919">
                  <c:v>3.2058000000000004</c:v>
                </c:pt>
                <c:pt idx="920">
                  <c:v>3.2083249999999999</c:v>
                </c:pt>
                <c:pt idx="921">
                  <c:v>3.2110750000000001</c:v>
                </c:pt>
                <c:pt idx="922">
                  <c:v>3.2141000000000002</c:v>
                </c:pt>
                <c:pt idx="923">
                  <c:v>3.217425</c:v>
                </c:pt>
                <c:pt idx="924">
                  <c:v>3.2210999999999999</c:v>
                </c:pt>
                <c:pt idx="925">
                  <c:v>3.2251250000000002</c:v>
                </c:pt>
                <c:pt idx="926">
                  <c:v>3.2295499999999997</c:v>
                </c:pt>
                <c:pt idx="927">
                  <c:v>3.2344499999999998</c:v>
                </c:pt>
                <c:pt idx="928">
                  <c:v>3.2398000000000002</c:v>
                </c:pt>
                <c:pt idx="929">
                  <c:v>3.2450000000000001</c:v>
                </c:pt>
                <c:pt idx="930">
                  <c:v>3.2500750000000003</c:v>
                </c:pt>
                <c:pt idx="931">
                  <c:v>3.2554500000000002</c:v>
                </c:pt>
                <c:pt idx="932">
                  <c:v>3.2606499999999996</c:v>
                </c:pt>
                <c:pt idx="933">
                  <c:v>3.2630750000000002</c:v>
                </c:pt>
                <c:pt idx="934">
                  <c:v>3.2657249999999998</c:v>
                </c:pt>
                <c:pt idx="935">
                  <c:v>3.2682999999999995</c:v>
                </c:pt>
                <c:pt idx="936">
                  <c:v>3.2711249999999996</c:v>
                </c:pt>
                <c:pt idx="937">
                  <c:v>3.2731250000000003</c:v>
                </c:pt>
                <c:pt idx="938">
                  <c:v>3.2752999999999997</c:v>
                </c:pt>
                <c:pt idx="939">
                  <c:v>3.2777000000000003</c:v>
                </c:pt>
                <c:pt idx="940">
                  <c:v>3.2803499999999999</c:v>
                </c:pt>
                <c:pt idx="941">
                  <c:v>3.2832750000000002</c:v>
                </c:pt>
                <c:pt idx="942">
                  <c:v>3.2864749999999998</c:v>
                </c:pt>
                <c:pt idx="943">
                  <c:v>3.29</c:v>
                </c:pt>
                <c:pt idx="944">
                  <c:v>3.2938500000000004</c:v>
                </c:pt>
                <c:pt idx="945">
                  <c:v>3.2981249999999998</c:v>
                </c:pt>
                <c:pt idx="946">
                  <c:v>3.3028000000000004</c:v>
                </c:pt>
                <c:pt idx="947">
                  <c:v>3.3076000000000003</c:v>
                </c:pt>
                <c:pt idx="948">
                  <c:v>3.312875</c:v>
                </c:pt>
                <c:pt idx="949">
                  <c:v>3.3181000000000003</c:v>
                </c:pt>
                <c:pt idx="950">
                  <c:v>3.3237250000000005</c:v>
                </c:pt>
                <c:pt idx="951">
                  <c:v>3.3292750000000004</c:v>
                </c:pt>
                <c:pt idx="952">
                  <c:v>3.334425</c:v>
                </c:pt>
                <c:pt idx="953">
                  <c:v>3.3364750000000001</c:v>
                </c:pt>
                <c:pt idx="954">
                  <c:v>3.3387000000000002</c:v>
                </c:pt>
                <c:pt idx="955">
                  <c:v>3.3411499999999998</c:v>
                </c:pt>
                <c:pt idx="956">
                  <c:v>3.3438500000000002</c:v>
                </c:pt>
                <c:pt idx="957">
                  <c:v>3.3468249999999999</c:v>
                </c:pt>
                <c:pt idx="958">
                  <c:v>3.3487250000000004</c:v>
                </c:pt>
                <c:pt idx="959">
                  <c:v>3.3508000000000004</c:v>
                </c:pt>
                <c:pt idx="960">
                  <c:v>3.3531</c:v>
                </c:pt>
                <c:pt idx="961">
                  <c:v>3.3556250000000003</c:v>
                </c:pt>
                <c:pt idx="962">
                  <c:v>3.3583750000000001</c:v>
                </c:pt>
                <c:pt idx="963">
                  <c:v>3.3614249999999997</c:v>
                </c:pt>
                <c:pt idx="964">
                  <c:v>3.3647999999999998</c:v>
                </c:pt>
                <c:pt idx="965">
                  <c:v>3.3684750000000001</c:v>
                </c:pt>
                <c:pt idx="966">
                  <c:v>3.3725499999999999</c:v>
                </c:pt>
                <c:pt idx="967">
                  <c:v>3.3770000000000002</c:v>
                </c:pt>
                <c:pt idx="968">
                  <c:v>3.3819250000000003</c:v>
                </c:pt>
                <c:pt idx="969">
                  <c:v>3.3873250000000001</c:v>
                </c:pt>
                <c:pt idx="970">
                  <c:v>3.3930500000000001</c:v>
                </c:pt>
                <c:pt idx="971">
                  <c:v>3.3986750000000003</c:v>
                </c:pt>
                <c:pt idx="972">
                  <c:v>3.4041000000000001</c:v>
                </c:pt>
                <c:pt idx="973">
                  <c:v>3.4098249999999997</c:v>
                </c:pt>
                <c:pt idx="974">
                  <c:v>3.4149750000000001</c:v>
                </c:pt>
                <c:pt idx="975">
                  <c:v>3.42035</c:v>
                </c:pt>
                <c:pt idx="976">
                  <c:v>3.4258999999999999</c:v>
                </c:pt>
                <c:pt idx="977">
                  <c:v>3.4316</c:v>
                </c:pt>
                <c:pt idx="978">
                  <c:v>3.4370249999999998</c:v>
                </c:pt>
                <c:pt idx="979">
                  <c:v>3.4427500000000002</c:v>
                </c:pt>
                <c:pt idx="980">
                  <c:v>3.4486000000000003</c:v>
                </c:pt>
                <c:pt idx="981">
                  <c:v>3.454075</c:v>
                </c:pt>
                <c:pt idx="982">
                  <c:v>3.4589250000000002</c:v>
                </c:pt>
                <c:pt idx="983">
                  <c:v>3.4642249999999999</c:v>
                </c:pt>
                <c:pt idx="984">
                  <c:v>3.469125</c:v>
                </c:pt>
                <c:pt idx="985">
                  <c:v>3.473875</c:v>
                </c:pt>
                <c:pt idx="986">
                  <c:v>3.4788250000000001</c:v>
                </c:pt>
                <c:pt idx="987">
                  <c:v>3.483975</c:v>
                </c:pt>
                <c:pt idx="988">
                  <c:v>3.4871750000000001</c:v>
                </c:pt>
                <c:pt idx="989">
                  <c:v>3.490675</c:v>
                </c:pt>
                <c:pt idx="990">
                  <c:v>3.4945249999999999</c:v>
                </c:pt>
                <c:pt idx="991">
                  <c:v>3.4979749999999998</c:v>
                </c:pt>
                <c:pt idx="992">
                  <c:v>3.5017749999999999</c:v>
                </c:pt>
                <c:pt idx="993">
                  <c:v>3.5059499999999999</c:v>
                </c:pt>
                <c:pt idx="994">
                  <c:v>3.5105499999999998</c:v>
                </c:pt>
                <c:pt idx="995">
                  <c:v>3.5131000000000001</c:v>
                </c:pt>
                <c:pt idx="996">
                  <c:v>3.5159000000000002</c:v>
                </c:pt>
                <c:pt idx="997">
                  <c:v>3.5185750000000002</c:v>
                </c:pt>
                <c:pt idx="998">
                  <c:v>3.5215000000000005</c:v>
                </c:pt>
                <c:pt idx="999">
                  <c:v>3.52475</c:v>
                </c:pt>
                <c:pt idx="1000">
                  <c:v>3.5283000000000002</c:v>
                </c:pt>
                <c:pt idx="1001">
                  <c:v>3.5311750000000002</c:v>
                </c:pt>
                <c:pt idx="1002">
                  <c:v>3.5343249999999999</c:v>
                </c:pt>
                <c:pt idx="1003">
                  <c:v>3.5377999999999998</c:v>
                </c:pt>
                <c:pt idx="1004">
                  <c:v>3.5416000000000003</c:v>
                </c:pt>
                <c:pt idx="1005">
                  <c:v>3.5458000000000003</c:v>
                </c:pt>
                <c:pt idx="1006">
                  <c:v>3.5500499999999997</c:v>
                </c:pt>
                <c:pt idx="1007">
                  <c:v>3.5540750000000001</c:v>
                </c:pt>
                <c:pt idx="1008">
                  <c:v>3.5580750000000001</c:v>
                </c:pt>
                <c:pt idx="1009">
                  <c:v>3.562125</c:v>
                </c:pt>
                <c:pt idx="1010">
                  <c:v>3.5659499999999995</c:v>
                </c:pt>
                <c:pt idx="1011">
                  <c:v>3.56975</c:v>
                </c:pt>
                <c:pt idx="1012">
                  <c:v>3.5735749999999995</c:v>
                </c:pt>
                <c:pt idx="1013">
                  <c:v>3.5774249999999999</c:v>
                </c:pt>
                <c:pt idx="1014">
                  <c:v>3.5812999999999997</c:v>
                </c:pt>
                <c:pt idx="1015">
                  <c:v>3.5837750000000002</c:v>
                </c:pt>
                <c:pt idx="1016">
                  <c:v>3.5865</c:v>
                </c:pt>
                <c:pt idx="1017">
                  <c:v>3.5895000000000001</c:v>
                </c:pt>
                <c:pt idx="1018">
                  <c:v>3.5928</c:v>
                </c:pt>
                <c:pt idx="1019">
                  <c:v>3.5964500000000004</c:v>
                </c:pt>
                <c:pt idx="1020">
                  <c:v>3.6004</c:v>
                </c:pt>
                <c:pt idx="1021">
                  <c:v>3.6043249999999998</c:v>
                </c:pt>
                <c:pt idx="1022">
                  <c:v>3.6082999999999998</c:v>
                </c:pt>
                <c:pt idx="1023">
                  <c:v>3.6122750000000003</c:v>
                </c:pt>
                <c:pt idx="1024">
                  <c:v>3.61625</c:v>
                </c:pt>
                <c:pt idx="1025">
                  <c:v>3.620225</c:v>
                </c:pt>
                <c:pt idx="1026">
                  <c:v>3.6242499999999995</c:v>
                </c:pt>
                <c:pt idx="1027">
                  <c:v>3.6283000000000003</c:v>
                </c:pt>
                <c:pt idx="1028">
                  <c:v>3.6324250000000005</c:v>
                </c:pt>
                <c:pt idx="1029">
                  <c:v>3.6365250000000002</c:v>
                </c:pt>
                <c:pt idx="1030">
                  <c:v>3.640625</c:v>
                </c:pt>
                <c:pt idx="1031">
                  <c:v>3.6447500000000002</c:v>
                </c:pt>
                <c:pt idx="1032">
                  <c:v>3.6488749999999999</c:v>
                </c:pt>
                <c:pt idx="1033">
                  <c:v>3.653025</c:v>
                </c:pt>
                <c:pt idx="1034">
                  <c:v>3.6571500000000001</c:v>
                </c:pt>
                <c:pt idx="1035">
                  <c:v>3.6612749999999998</c:v>
                </c:pt>
                <c:pt idx="1036">
                  <c:v>3.6654249999999999</c:v>
                </c:pt>
                <c:pt idx="1037">
                  <c:v>3.6675</c:v>
                </c:pt>
                <c:pt idx="1038">
                  <c:v>3.6698</c:v>
                </c:pt>
                <c:pt idx="1039">
                  <c:v>3.6723499999999998</c:v>
                </c:pt>
                <c:pt idx="1040">
                  <c:v>3.675125</c:v>
                </c:pt>
                <c:pt idx="1041">
                  <c:v>3.6781750000000004</c:v>
                </c:pt>
                <c:pt idx="1042">
                  <c:v>3.6815500000000001</c:v>
                </c:pt>
                <c:pt idx="1043">
                  <c:v>3.6852500000000004</c:v>
                </c:pt>
                <c:pt idx="1044">
                  <c:v>3.6893250000000002</c:v>
                </c:pt>
                <c:pt idx="1045">
                  <c:v>3.6936749999999998</c:v>
                </c:pt>
                <c:pt idx="1046">
                  <c:v>3.6981000000000002</c:v>
                </c:pt>
                <c:pt idx="1047">
                  <c:v>3.7022750000000002</c:v>
                </c:pt>
                <c:pt idx="1048">
                  <c:v>3.7064750000000002</c:v>
                </c:pt>
                <c:pt idx="1049">
                  <c:v>3.7107000000000001</c:v>
                </c:pt>
                <c:pt idx="1050">
                  <c:v>3.7149750000000004</c:v>
                </c:pt>
                <c:pt idx="1051">
                  <c:v>3.7192999999999996</c:v>
                </c:pt>
                <c:pt idx="1052">
                  <c:v>3.7236499999999997</c:v>
                </c:pt>
                <c:pt idx="1053">
                  <c:v>3.7280000000000002</c:v>
                </c:pt>
                <c:pt idx="1054">
                  <c:v>3.7324000000000002</c:v>
                </c:pt>
                <c:pt idx="1055">
                  <c:v>3.7367999999999997</c:v>
                </c:pt>
                <c:pt idx="1056">
                  <c:v>3.7414000000000005</c:v>
                </c:pt>
                <c:pt idx="1057">
                  <c:v>3.7459750000000001</c:v>
                </c:pt>
                <c:pt idx="1058">
                  <c:v>3.7503500000000001</c:v>
                </c:pt>
                <c:pt idx="1059">
                  <c:v>3.7546749999999998</c:v>
                </c:pt>
                <c:pt idx="1060">
                  <c:v>3.7592250000000003</c:v>
                </c:pt>
                <c:pt idx="1061">
                  <c:v>3.7637749999999999</c:v>
                </c:pt>
                <c:pt idx="1062">
                  <c:v>3.7683249999999999</c:v>
                </c:pt>
                <c:pt idx="1063">
                  <c:v>3.7728999999999999</c:v>
                </c:pt>
                <c:pt idx="1064">
                  <c:v>3.7775000000000003</c:v>
                </c:pt>
                <c:pt idx="1065">
                  <c:v>3.7821250000000002</c:v>
                </c:pt>
                <c:pt idx="1066">
                  <c:v>3.786775</c:v>
                </c:pt>
                <c:pt idx="1067">
                  <c:v>3.7914749999999997</c:v>
                </c:pt>
                <c:pt idx="1068">
                  <c:v>3.7962000000000002</c:v>
                </c:pt>
                <c:pt idx="1069">
                  <c:v>3.8009500000000003</c:v>
                </c:pt>
                <c:pt idx="1070">
                  <c:v>3.8057250000000002</c:v>
                </c:pt>
                <c:pt idx="1071">
                  <c:v>3.809275</c:v>
                </c:pt>
                <c:pt idx="1072">
                  <c:v>3.8131749999999998</c:v>
                </c:pt>
                <c:pt idx="1073">
                  <c:v>3.817475</c:v>
                </c:pt>
                <c:pt idx="1074">
                  <c:v>3.8222</c:v>
                </c:pt>
                <c:pt idx="1075">
                  <c:v>3.825075</c:v>
                </c:pt>
                <c:pt idx="1076">
                  <c:v>3.8282499999999997</c:v>
                </c:pt>
                <c:pt idx="1077">
                  <c:v>3.8317249999999996</c:v>
                </c:pt>
                <c:pt idx="1078">
                  <c:v>3.83555</c:v>
                </c:pt>
                <c:pt idx="1079">
                  <c:v>3.8397749999999999</c:v>
                </c:pt>
                <c:pt idx="1080">
                  <c:v>3.8443999999999998</c:v>
                </c:pt>
                <c:pt idx="1081">
                  <c:v>3.8493499999999998</c:v>
                </c:pt>
                <c:pt idx="1082">
                  <c:v>3.8543500000000002</c:v>
                </c:pt>
                <c:pt idx="1083">
                  <c:v>3.8592750000000002</c:v>
                </c:pt>
                <c:pt idx="1084">
                  <c:v>3.864125</c:v>
                </c:pt>
                <c:pt idx="1085">
                  <c:v>3.8689750000000003</c:v>
                </c:pt>
                <c:pt idx="1086">
                  <c:v>3.8738750000000004</c:v>
                </c:pt>
                <c:pt idx="1087">
                  <c:v>3.8788000000000005</c:v>
                </c:pt>
                <c:pt idx="1088">
                  <c:v>3.8837499999999996</c:v>
                </c:pt>
                <c:pt idx="1089">
                  <c:v>3.8886999999999996</c:v>
                </c:pt>
                <c:pt idx="1090">
                  <c:v>3.8936500000000001</c:v>
                </c:pt>
                <c:pt idx="1091">
                  <c:v>3.8986000000000001</c:v>
                </c:pt>
                <c:pt idx="1092">
                  <c:v>3.9035500000000001</c:v>
                </c:pt>
                <c:pt idx="1093">
                  <c:v>3.9084750000000001</c:v>
                </c:pt>
                <c:pt idx="1094">
                  <c:v>3.9134000000000002</c:v>
                </c:pt>
                <c:pt idx="1095">
                  <c:v>3.9183250000000003</c:v>
                </c:pt>
                <c:pt idx="1096">
                  <c:v>3.9232499999999995</c:v>
                </c:pt>
                <c:pt idx="1097">
                  <c:v>3.9281749999999995</c:v>
                </c:pt>
                <c:pt idx="1098">
                  <c:v>3.9331499999999999</c:v>
                </c:pt>
                <c:pt idx="1099">
                  <c:v>3.9371000000000005</c:v>
                </c:pt>
                <c:pt idx="1100">
                  <c:v>3.9414749999999996</c:v>
                </c:pt>
                <c:pt idx="1101">
                  <c:v>3.946275</c:v>
                </c:pt>
                <c:pt idx="1102">
                  <c:v>3.9513249999999998</c:v>
                </c:pt>
                <c:pt idx="1103">
                  <c:v>3.956375</c:v>
                </c:pt>
                <c:pt idx="1104">
                  <c:v>3.9614499999999997</c:v>
                </c:pt>
                <c:pt idx="1105">
                  <c:v>3.9664999999999999</c:v>
                </c:pt>
                <c:pt idx="1106">
                  <c:v>3.9715500000000001</c:v>
                </c:pt>
                <c:pt idx="1107">
                  <c:v>3.9766250000000003</c:v>
                </c:pt>
                <c:pt idx="1108">
                  <c:v>3.981725</c:v>
                </c:pt>
                <c:pt idx="1109">
                  <c:v>3.98685</c:v>
                </c:pt>
                <c:pt idx="1110">
                  <c:v>3.9919749999999996</c:v>
                </c:pt>
                <c:pt idx="1111">
                  <c:v>3.99715</c:v>
                </c:pt>
                <c:pt idx="1112">
                  <c:v>4.0023249999999999</c:v>
                </c:pt>
                <c:pt idx="1113">
                  <c:v>4.0075250000000002</c:v>
                </c:pt>
                <c:pt idx="1114">
                  <c:v>4.0127500000000005</c:v>
                </c:pt>
                <c:pt idx="1115">
                  <c:v>4.0179749999999999</c:v>
                </c:pt>
                <c:pt idx="1116">
                  <c:v>4.0232749999999999</c:v>
                </c:pt>
                <c:pt idx="1117">
                  <c:v>4.028575</c:v>
                </c:pt>
                <c:pt idx="1118">
                  <c:v>4.033925</c:v>
                </c:pt>
                <c:pt idx="1119">
                  <c:v>4.0392999999999999</c:v>
                </c:pt>
                <c:pt idx="1120">
                  <c:v>4.0447249999999997</c:v>
                </c:pt>
                <c:pt idx="1121">
                  <c:v>4.0501750000000003</c:v>
                </c:pt>
                <c:pt idx="1122">
                  <c:v>4.05565</c:v>
                </c:pt>
                <c:pt idx="1123">
                  <c:v>4.0611750000000004</c:v>
                </c:pt>
                <c:pt idx="1124">
                  <c:v>4.0667499999999999</c:v>
                </c:pt>
                <c:pt idx="1125">
                  <c:v>4.0723500000000001</c:v>
                </c:pt>
                <c:pt idx="1126">
                  <c:v>4.0779999999999994</c:v>
                </c:pt>
                <c:pt idx="1127">
                  <c:v>4.0836999999999994</c:v>
                </c:pt>
                <c:pt idx="1128">
                  <c:v>4.0894250000000003</c:v>
                </c:pt>
                <c:pt idx="1129">
                  <c:v>4.0952250000000001</c:v>
                </c:pt>
                <c:pt idx="1130">
                  <c:v>4.1010499999999999</c:v>
                </c:pt>
                <c:pt idx="1131">
                  <c:v>4.1069250000000004</c:v>
                </c:pt>
                <c:pt idx="1132">
                  <c:v>4.1128749999999998</c:v>
                </c:pt>
                <c:pt idx="1133">
                  <c:v>4.1188750000000001</c:v>
                </c:pt>
                <c:pt idx="1134">
                  <c:v>4.1249250000000002</c:v>
                </c:pt>
                <c:pt idx="1135">
                  <c:v>4.1293999999999995</c:v>
                </c:pt>
                <c:pt idx="1136">
                  <c:v>4.1343249999999996</c:v>
                </c:pt>
                <c:pt idx="1137">
                  <c:v>4.1397499999999994</c:v>
                </c:pt>
                <c:pt idx="1138">
                  <c:v>4.1456999999999997</c:v>
                </c:pt>
                <c:pt idx="1139">
                  <c:v>4.1497000000000002</c:v>
                </c:pt>
                <c:pt idx="1140">
                  <c:v>4.1541000000000006</c:v>
                </c:pt>
                <c:pt idx="1141">
                  <c:v>4.1589499999999999</c:v>
                </c:pt>
                <c:pt idx="1142">
                  <c:v>4.1642749999999999</c:v>
                </c:pt>
                <c:pt idx="1143">
                  <c:v>4.1701250000000005</c:v>
                </c:pt>
                <c:pt idx="1144">
                  <c:v>4.1765749999999997</c:v>
                </c:pt>
                <c:pt idx="1145">
                  <c:v>4.1832750000000001</c:v>
                </c:pt>
                <c:pt idx="1146">
                  <c:v>4.1898999999999997</c:v>
                </c:pt>
                <c:pt idx="1147">
                  <c:v>4.1965250000000003</c:v>
                </c:pt>
                <c:pt idx="1148">
                  <c:v>4.203125</c:v>
                </c:pt>
                <c:pt idx="1149">
                  <c:v>4.2097999999999995</c:v>
                </c:pt>
                <c:pt idx="1150">
                  <c:v>4.2165249999999999</c:v>
                </c:pt>
                <c:pt idx="1151">
                  <c:v>4.223325</c:v>
                </c:pt>
                <c:pt idx="1152">
                  <c:v>4.2302749999999998</c:v>
                </c:pt>
                <c:pt idx="1153">
                  <c:v>4.2339250000000002</c:v>
                </c:pt>
                <c:pt idx="1154">
                  <c:v>4.2379499999999997</c:v>
                </c:pt>
                <c:pt idx="1155">
                  <c:v>4.242375</c:v>
                </c:pt>
                <c:pt idx="1156">
                  <c:v>4.2461500000000001</c:v>
                </c:pt>
                <c:pt idx="1157">
                  <c:v>4.2503000000000002</c:v>
                </c:pt>
                <c:pt idx="1158">
                  <c:v>4.2548500000000002</c:v>
                </c:pt>
                <c:pt idx="1159">
                  <c:v>4.2598750000000001</c:v>
                </c:pt>
                <c:pt idx="1160">
                  <c:v>4.2653999999999996</c:v>
                </c:pt>
                <c:pt idx="1161">
                  <c:v>4.2714750000000006</c:v>
                </c:pt>
                <c:pt idx="1162">
                  <c:v>4.2781500000000001</c:v>
                </c:pt>
                <c:pt idx="1163">
                  <c:v>4.2851999999999997</c:v>
                </c:pt>
                <c:pt idx="1164">
                  <c:v>4.2922250000000002</c:v>
                </c:pt>
                <c:pt idx="1165">
                  <c:v>4.2992750000000006</c:v>
                </c:pt>
                <c:pt idx="1166">
                  <c:v>4.3063249999999993</c:v>
                </c:pt>
                <c:pt idx="1167">
                  <c:v>4.3133999999999997</c:v>
                </c:pt>
                <c:pt idx="1168">
                  <c:v>4.3205</c:v>
                </c:pt>
                <c:pt idx="1169">
                  <c:v>4.324325</c:v>
                </c:pt>
                <c:pt idx="1170">
                  <c:v>4.328525</c:v>
                </c:pt>
                <c:pt idx="1171">
                  <c:v>4.3321750000000003</c:v>
                </c:pt>
                <c:pt idx="1172">
                  <c:v>4.3361749999999999</c:v>
                </c:pt>
                <c:pt idx="1173">
                  <c:v>4.3405500000000004</c:v>
                </c:pt>
                <c:pt idx="1174">
                  <c:v>4.3453999999999997</c:v>
                </c:pt>
                <c:pt idx="1175">
                  <c:v>4.3507249999999997</c:v>
                </c:pt>
                <c:pt idx="1176">
                  <c:v>4.3565750000000003</c:v>
                </c:pt>
                <c:pt idx="1177">
                  <c:v>4.3584249999999995</c:v>
                </c:pt>
                <c:pt idx="1178">
                  <c:v>4.3605</c:v>
                </c:pt>
                <c:pt idx="1179">
                  <c:v>4.3627500000000001</c:v>
                </c:pt>
                <c:pt idx="1180">
                  <c:v>4.3652249999999997</c:v>
                </c:pt>
                <c:pt idx="1181">
                  <c:v>4.3679750000000004</c:v>
                </c:pt>
                <c:pt idx="1182">
                  <c:v>4.3709749999999996</c:v>
                </c:pt>
                <c:pt idx="1183">
                  <c:v>4.3742749999999999</c:v>
                </c:pt>
                <c:pt idx="1184">
                  <c:v>4.3779250000000003</c:v>
                </c:pt>
                <c:pt idx="1185">
                  <c:v>4.3819249999999998</c:v>
                </c:pt>
                <c:pt idx="1186">
                  <c:v>4.3863250000000003</c:v>
                </c:pt>
                <c:pt idx="1187">
                  <c:v>4.3901750000000002</c:v>
                </c:pt>
                <c:pt idx="1188">
                  <c:v>4.3944000000000001</c:v>
                </c:pt>
                <c:pt idx="1189">
                  <c:v>4.3990499999999999</c:v>
                </c:pt>
                <c:pt idx="1190">
                  <c:v>4.4041749999999995</c:v>
                </c:pt>
                <c:pt idx="1191">
                  <c:v>4.4097999999999997</c:v>
                </c:pt>
                <c:pt idx="1192">
                  <c:v>4.4159749999999995</c:v>
                </c:pt>
                <c:pt idx="1193">
                  <c:v>4.4228000000000005</c:v>
                </c:pt>
                <c:pt idx="1194">
                  <c:v>4.4300249999999997</c:v>
                </c:pt>
                <c:pt idx="1195">
                  <c:v>4.4323500000000005</c:v>
                </c:pt>
                <c:pt idx="1196">
                  <c:v>4.4349249999999998</c:v>
                </c:pt>
                <c:pt idx="1197">
                  <c:v>4.4377500000000003</c:v>
                </c:pt>
                <c:pt idx="1198">
                  <c:v>4.4408499999999993</c:v>
                </c:pt>
                <c:pt idx="1199">
                  <c:v>4.4442500000000003</c:v>
                </c:pt>
                <c:pt idx="1200">
                  <c:v>4.4479999999999995</c:v>
                </c:pt>
                <c:pt idx="1201">
                  <c:v>4.4501249999999999</c:v>
                </c:pt>
                <c:pt idx="1202">
                  <c:v>4.4524749999999997</c:v>
                </c:pt>
                <c:pt idx="1203">
                  <c:v>4.45505</c:v>
                </c:pt>
                <c:pt idx="1204">
                  <c:v>4.4578749999999996</c:v>
                </c:pt>
                <c:pt idx="1205">
                  <c:v>4.4609749999999995</c:v>
                </c:pt>
                <c:pt idx="1206">
                  <c:v>4.4644000000000004</c:v>
                </c:pt>
                <c:pt idx="1207">
                  <c:v>4.4681749999999996</c:v>
                </c:pt>
                <c:pt idx="1208">
                  <c:v>4.4723249999999997</c:v>
                </c:pt>
                <c:pt idx="1209">
                  <c:v>4.4768750000000006</c:v>
                </c:pt>
                <c:pt idx="1210">
                  <c:v>4.4818749999999996</c:v>
                </c:pt>
                <c:pt idx="1211">
                  <c:v>4.4874000000000001</c:v>
                </c:pt>
                <c:pt idx="1212">
                  <c:v>4.4934500000000002</c:v>
                </c:pt>
                <c:pt idx="1213">
                  <c:v>4.5001249999999997</c:v>
                </c:pt>
                <c:pt idx="1214">
                  <c:v>4.5073750000000006</c:v>
                </c:pt>
                <c:pt idx="1215">
                  <c:v>4.5146499999999996</c:v>
                </c:pt>
                <c:pt idx="1216">
                  <c:v>4.5219250000000004</c:v>
                </c:pt>
                <c:pt idx="1217">
                  <c:v>4.5292250000000003</c:v>
                </c:pt>
                <c:pt idx="1218">
                  <c:v>4.5365250000000001</c:v>
                </c:pt>
                <c:pt idx="1219">
                  <c:v>4.543825</c:v>
                </c:pt>
                <c:pt idx="1220">
                  <c:v>4.5511250000000008</c:v>
                </c:pt>
                <c:pt idx="1221">
                  <c:v>4.5584249999999997</c:v>
                </c:pt>
                <c:pt idx="1222">
                  <c:v>4.5657250000000005</c:v>
                </c:pt>
                <c:pt idx="1223">
                  <c:v>4.5729499999999996</c:v>
                </c:pt>
                <c:pt idx="1224">
                  <c:v>4.5799750000000001</c:v>
                </c:pt>
                <c:pt idx="1225">
                  <c:v>4.5868000000000002</c:v>
                </c:pt>
                <c:pt idx="1226">
                  <c:v>4.5935999999999995</c:v>
                </c:pt>
                <c:pt idx="1227">
                  <c:v>4.60025</c:v>
                </c:pt>
                <c:pt idx="1228">
                  <c:v>4.6067749999999998</c:v>
                </c:pt>
                <c:pt idx="1229">
                  <c:v>4.6111750000000002</c:v>
                </c:pt>
                <c:pt idx="1230">
                  <c:v>4.6159999999999997</c:v>
                </c:pt>
                <c:pt idx="1231">
                  <c:v>4.6212999999999997</c:v>
                </c:pt>
                <c:pt idx="1232">
                  <c:v>4.6271250000000004</c:v>
                </c:pt>
                <c:pt idx="1233">
                  <c:v>4.6331749999999996</c:v>
                </c:pt>
                <c:pt idx="1234">
                  <c:v>4.6391749999999998</c:v>
                </c:pt>
                <c:pt idx="1235">
                  <c:v>4.6452749999999998</c:v>
                </c:pt>
                <c:pt idx="1236">
                  <c:v>4.6511749999999994</c:v>
                </c:pt>
                <c:pt idx="1237">
                  <c:v>4.6569000000000003</c:v>
                </c:pt>
                <c:pt idx="1238">
                  <c:v>4.6627000000000001</c:v>
                </c:pt>
                <c:pt idx="1239">
                  <c:v>4.6685249999999998</c:v>
                </c:pt>
                <c:pt idx="1240">
                  <c:v>4.6743500000000004</c:v>
                </c:pt>
                <c:pt idx="1241">
                  <c:v>4.6801000000000004</c:v>
                </c:pt>
                <c:pt idx="1242">
                  <c:v>4.6856499999999999</c:v>
                </c:pt>
                <c:pt idx="1243">
                  <c:v>4.6914749999999996</c:v>
                </c:pt>
                <c:pt idx="1244">
                  <c:v>4.697025</c:v>
                </c:pt>
                <c:pt idx="1245">
                  <c:v>4.7023250000000001</c:v>
                </c:pt>
                <c:pt idx="1246">
                  <c:v>4.7078250000000006</c:v>
                </c:pt>
                <c:pt idx="1247">
                  <c:v>4.7133000000000003</c:v>
                </c:pt>
                <c:pt idx="1248">
                  <c:v>4.7190000000000003</c:v>
                </c:pt>
                <c:pt idx="1249">
                  <c:v>4.7243500000000003</c:v>
                </c:pt>
                <c:pt idx="1250">
                  <c:v>4.7297000000000002</c:v>
                </c:pt>
                <c:pt idx="1251">
                  <c:v>4.7351000000000001</c:v>
                </c:pt>
                <c:pt idx="1252">
                  <c:v>4.7405750000000006</c:v>
                </c:pt>
                <c:pt idx="1253">
                  <c:v>4.7461250000000001</c:v>
                </c:pt>
                <c:pt idx="1254">
                  <c:v>4.7513750000000003</c:v>
                </c:pt>
                <c:pt idx="1255">
                  <c:v>4.7567249999999994</c:v>
                </c:pt>
                <c:pt idx="1256">
                  <c:v>4.7620500000000003</c:v>
                </c:pt>
                <c:pt idx="1257">
                  <c:v>4.7674500000000002</c:v>
                </c:pt>
                <c:pt idx="1258">
                  <c:v>4.7727500000000003</c:v>
                </c:pt>
                <c:pt idx="1259">
                  <c:v>4.7778999999999998</c:v>
                </c:pt>
                <c:pt idx="1260">
                  <c:v>4.7832249999999998</c:v>
                </c:pt>
                <c:pt idx="1261">
                  <c:v>4.7885249999999999</c:v>
                </c:pt>
                <c:pt idx="1262">
                  <c:v>4.7936500000000004</c:v>
                </c:pt>
                <c:pt idx="1263">
                  <c:v>4.7988999999999997</c:v>
                </c:pt>
                <c:pt idx="1264">
                  <c:v>4.8042500000000006</c:v>
                </c:pt>
                <c:pt idx="1265">
                  <c:v>4.8094250000000001</c:v>
                </c:pt>
                <c:pt idx="1266">
                  <c:v>4.8146000000000004</c:v>
                </c:pt>
                <c:pt idx="1267">
                  <c:v>4.8198749999999997</c:v>
                </c:pt>
                <c:pt idx="1268">
                  <c:v>4.8250999999999999</c:v>
                </c:pt>
                <c:pt idx="1269">
                  <c:v>4.8287499999999994</c:v>
                </c:pt>
                <c:pt idx="1270">
                  <c:v>4.8327749999999998</c:v>
                </c:pt>
                <c:pt idx="1271">
                  <c:v>4.8371750000000002</c:v>
                </c:pt>
                <c:pt idx="1272">
                  <c:v>4.8420249999999996</c:v>
                </c:pt>
                <c:pt idx="1273">
                  <c:v>4.8472249999999999</c:v>
                </c:pt>
                <c:pt idx="1274">
                  <c:v>4.8525999999999998</c:v>
                </c:pt>
                <c:pt idx="1275">
                  <c:v>4.8580749999999995</c:v>
                </c:pt>
                <c:pt idx="1276">
                  <c:v>4.86355</c:v>
                </c:pt>
                <c:pt idx="1277">
                  <c:v>4.8689</c:v>
                </c:pt>
                <c:pt idx="1278">
                  <c:v>4.8743500000000006</c:v>
                </c:pt>
                <c:pt idx="1279">
                  <c:v>4.8799250000000001</c:v>
                </c:pt>
                <c:pt idx="1280">
                  <c:v>4.8831249999999997</c:v>
                </c:pt>
                <c:pt idx="1281">
                  <c:v>4.8866250000000004</c:v>
                </c:pt>
                <c:pt idx="1282">
                  <c:v>4.8904999999999994</c:v>
                </c:pt>
                <c:pt idx="1283">
                  <c:v>4.8947249999999993</c:v>
                </c:pt>
                <c:pt idx="1284">
                  <c:v>4.8994</c:v>
                </c:pt>
                <c:pt idx="1285">
                  <c:v>4.9045499999999995</c:v>
                </c:pt>
                <c:pt idx="1286">
                  <c:v>4.9101999999999997</c:v>
                </c:pt>
                <c:pt idx="1287">
                  <c:v>4.9164250000000003</c:v>
                </c:pt>
                <c:pt idx="1288">
                  <c:v>4.9232750000000003</c:v>
                </c:pt>
                <c:pt idx="1289">
                  <c:v>4.9300499999999996</c:v>
                </c:pt>
                <c:pt idx="1290">
                  <c:v>4.9371</c:v>
                </c:pt>
                <c:pt idx="1291">
                  <c:v>4.9442500000000003</c:v>
                </c:pt>
                <c:pt idx="1292">
                  <c:v>4.9486249999999998</c:v>
                </c:pt>
                <c:pt idx="1293">
                  <c:v>4.9534250000000002</c:v>
                </c:pt>
                <c:pt idx="1294">
                  <c:v>4.9587000000000003</c:v>
                </c:pt>
                <c:pt idx="1295">
                  <c:v>4.9645000000000001</c:v>
                </c:pt>
                <c:pt idx="1296">
                  <c:v>4.9709000000000003</c:v>
                </c:pt>
                <c:pt idx="1297">
                  <c:v>4.9779249999999999</c:v>
                </c:pt>
                <c:pt idx="1298">
                  <c:v>4.9853250000000005</c:v>
                </c:pt>
                <c:pt idx="1299">
                  <c:v>4.9875750000000005</c:v>
                </c:pt>
                <c:pt idx="1300">
                  <c:v>4.9900250000000002</c:v>
                </c:pt>
                <c:pt idx="1301">
                  <c:v>4.9927250000000001</c:v>
                </c:pt>
                <c:pt idx="1302">
                  <c:v>4.9957000000000003</c:v>
                </c:pt>
                <c:pt idx="1303">
                  <c:v>4.9989749999999997</c:v>
                </c:pt>
                <c:pt idx="1304">
                  <c:v>5.0025750000000002</c:v>
                </c:pt>
                <c:pt idx="1305">
                  <c:v>5.0065249999999999</c:v>
                </c:pt>
                <c:pt idx="1306">
                  <c:v>5.0108750000000004</c:v>
                </c:pt>
                <c:pt idx="1307">
                  <c:v>5.0156749999999999</c:v>
                </c:pt>
                <c:pt idx="1308">
                  <c:v>5.0209250000000001</c:v>
                </c:pt>
                <c:pt idx="1309">
                  <c:v>5.0267249999999999</c:v>
                </c:pt>
                <c:pt idx="1310">
                  <c:v>5.0331000000000001</c:v>
                </c:pt>
                <c:pt idx="1311">
                  <c:v>5.0401249999999997</c:v>
                </c:pt>
                <c:pt idx="1312">
                  <c:v>5.0476749999999999</c:v>
                </c:pt>
                <c:pt idx="1313">
                  <c:v>5.0546750000000005</c:v>
                </c:pt>
                <c:pt idx="1314">
                  <c:v>5.0622750000000005</c:v>
                </c:pt>
                <c:pt idx="1315">
                  <c:v>5.0699000000000005</c:v>
                </c:pt>
                <c:pt idx="1316">
                  <c:v>5.0775250000000005</c:v>
                </c:pt>
                <c:pt idx="1317">
                  <c:v>5.0809750000000005</c:v>
                </c:pt>
                <c:pt idx="1318">
                  <c:v>5.0847749999999996</c:v>
                </c:pt>
                <c:pt idx="1319">
                  <c:v>5.0889749999999996</c:v>
                </c:pt>
                <c:pt idx="1320">
                  <c:v>5.0935750000000004</c:v>
                </c:pt>
                <c:pt idx="1321">
                  <c:v>5.0986249999999993</c:v>
                </c:pt>
                <c:pt idx="1322">
                  <c:v>5.1041999999999996</c:v>
                </c:pt>
                <c:pt idx="1323">
                  <c:v>5.1103250000000005</c:v>
                </c:pt>
                <c:pt idx="1324">
                  <c:v>5.1170749999999998</c:v>
                </c:pt>
                <c:pt idx="1325">
                  <c:v>5.1244749999999994</c:v>
                </c:pt>
                <c:pt idx="1326">
                  <c:v>5.1321750000000002</c:v>
                </c:pt>
                <c:pt idx="1327">
                  <c:v>5.1398250000000001</c:v>
                </c:pt>
                <c:pt idx="1328">
                  <c:v>5.1474250000000001</c:v>
                </c:pt>
                <c:pt idx="1329">
                  <c:v>5.155125</c:v>
                </c:pt>
                <c:pt idx="1330">
                  <c:v>5.1627999999999998</c:v>
                </c:pt>
                <c:pt idx="1331">
                  <c:v>5.1704749999999997</c:v>
                </c:pt>
                <c:pt idx="1332">
                  <c:v>5.1782000000000004</c:v>
                </c:pt>
                <c:pt idx="1333">
                  <c:v>5.1858250000000004</c:v>
                </c:pt>
                <c:pt idx="1334">
                  <c:v>5.1934250000000004</c:v>
                </c:pt>
                <c:pt idx="1335">
                  <c:v>5.2011250000000002</c:v>
                </c:pt>
                <c:pt idx="1336">
                  <c:v>5.20885</c:v>
                </c:pt>
                <c:pt idx="1337">
                  <c:v>5.2164250000000001</c:v>
                </c:pt>
                <c:pt idx="1338">
                  <c:v>5.2240500000000001</c:v>
                </c:pt>
                <c:pt idx="1339">
                  <c:v>5.2316250000000002</c:v>
                </c:pt>
                <c:pt idx="1340">
                  <c:v>5.2392500000000002</c:v>
                </c:pt>
                <c:pt idx="1341">
                  <c:v>5.2469749999999999</c:v>
                </c:pt>
                <c:pt idx="1342">
                  <c:v>5.2545250000000001</c:v>
                </c:pt>
                <c:pt idx="1343">
                  <c:v>5.2621000000000002</c:v>
                </c:pt>
                <c:pt idx="1344">
                  <c:v>5.2696249999999996</c:v>
                </c:pt>
                <c:pt idx="1345">
                  <c:v>5.2771999999999997</c:v>
                </c:pt>
                <c:pt idx="1346">
                  <c:v>5.2848499999999996</c:v>
                </c:pt>
                <c:pt idx="1347">
                  <c:v>5.2925750000000003</c:v>
                </c:pt>
                <c:pt idx="1348">
                  <c:v>5.3001500000000004</c:v>
                </c:pt>
                <c:pt idx="1349">
                  <c:v>5.3076749999999997</c:v>
                </c:pt>
                <c:pt idx="1350">
                  <c:v>5.3152249999999999</c:v>
                </c:pt>
                <c:pt idx="1351">
                  <c:v>5.3228</c:v>
                </c:pt>
                <c:pt idx="1352">
                  <c:v>5.3304499999999999</c:v>
                </c:pt>
                <c:pt idx="1353">
                  <c:v>5.3343249999999998</c:v>
                </c:pt>
                <c:pt idx="1354">
                  <c:v>5.3386000000000005</c:v>
                </c:pt>
                <c:pt idx="1355">
                  <c:v>5.3428749999999994</c:v>
                </c:pt>
                <c:pt idx="1356">
                  <c:v>5.34755</c:v>
                </c:pt>
                <c:pt idx="1357">
                  <c:v>5.3527249999999995</c:v>
                </c:pt>
                <c:pt idx="1358">
                  <c:v>5.3583999999999996</c:v>
                </c:pt>
                <c:pt idx="1359">
                  <c:v>5.3646500000000001</c:v>
                </c:pt>
                <c:pt idx="1360">
                  <c:v>5.3715000000000002</c:v>
                </c:pt>
                <c:pt idx="1361">
                  <c:v>5.3790499999999994</c:v>
                </c:pt>
                <c:pt idx="1362">
                  <c:v>5.3866749999999994</c:v>
                </c:pt>
                <c:pt idx="1363">
                  <c:v>5.3903749999999997</c:v>
                </c:pt>
                <c:pt idx="1364">
                  <c:v>5.3944749999999999</c:v>
                </c:pt>
                <c:pt idx="1365">
                  <c:v>5.3979749999999997</c:v>
                </c:pt>
                <c:pt idx="1366">
                  <c:v>5.4018499999999996</c:v>
                </c:pt>
                <c:pt idx="1367">
                  <c:v>5.4060999999999995</c:v>
                </c:pt>
                <c:pt idx="1368">
                  <c:v>5.4108000000000001</c:v>
                </c:pt>
                <c:pt idx="1369">
                  <c:v>5.4159249999999997</c:v>
                </c:pt>
                <c:pt idx="1370">
                  <c:v>5.4215999999999998</c:v>
                </c:pt>
                <c:pt idx="1371">
                  <c:v>5.4278250000000003</c:v>
                </c:pt>
                <c:pt idx="1372">
                  <c:v>5.4346750000000004</c:v>
                </c:pt>
                <c:pt idx="1373">
                  <c:v>5.43675</c:v>
                </c:pt>
                <c:pt idx="1374">
                  <c:v>5.4390000000000001</c:v>
                </c:pt>
                <c:pt idx="1375">
                  <c:v>5.4414999999999996</c:v>
                </c:pt>
                <c:pt idx="1376">
                  <c:v>5.4442499999999994</c:v>
                </c:pt>
                <c:pt idx="1377">
                  <c:v>5.4472750000000003</c:v>
                </c:pt>
                <c:pt idx="1378">
                  <c:v>5.4505749999999997</c:v>
                </c:pt>
                <c:pt idx="1379">
                  <c:v>5.4542250000000001</c:v>
                </c:pt>
                <c:pt idx="1380">
                  <c:v>5.4582499999999996</c:v>
                </c:pt>
                <c:pt idx="1381">
                  <c:v>5.4626749999999999</c:v>
                </c:pt>
                <c:pt idx="1382">
                  <c:v>5.4675250000000002</c:v>
                </c:pt>
                <c:pt idx="1383">
                  <c:v>5.4728750000000002</c:v>
                </c:pt>
                <c:pt idx="1384">
                  <c:v>5.4787500000000007</c:v>
                </c:pt>
                <c:pt idx="1385">
                  <c:v>5.4852249999999998</c:v>
                </c:pt>
                <c:pt idx="1386">
                  <c:v>5.4923500000000001</c:v>
                </c:pt>
                <c:pt idx="1387">
                  <c:v>5.5000499999999999</c:v>
                </c:pt>
                <c:pt idx="1388">
                  <c:v>5.5077750000000005</c:v>
                </c:pt>
                <c:pt idx="1389">
                  <c:v>5.5155250000000002</c:v>
                </c:pt>
                <c:pt idx="1390">
                  <c:v>5.5232999999999999</c:v>
                </c:pt>
                <c:pt idx="1391">
                  <c:v>5.5310499999999996</c:v>
                </c:pt>
                <c:pt idx="1392">
                  <c:v>5.5387750000000002</c:v>
                </c:pt>
                <c:pt idx="1393">
                  <c:v>5.5465</c:v>
                </c:pt>
                <c:pt idx="1394">
                  <c:v>5.5542750000000005</c:v>
                </c:pt>
                <c:pt idx="1395">
                  <c:v>5.5620750000000001</c:v>
                </c:pt>
                <c:pt idx="1396">
                  <c:v>5.5698249999999998</c:v>
                </c:pt>
                <c:pt idx="1397">
                  <c:v>5.5776500000000002</c:v>
                </c:pt>
                <c:pt idx="1398">
                  <c:v>5.5814999999999992</c:v>
                </c:pt>
                <c:pt idx="1399">
                  <c:v>5.5852500000000003</c:v>
                </c:pt>
                <c:pt idx="1400">
                  <c:v>5.5893749999999995</c:v>
                </c:pt>
                <c:pt idx="1401">
                  <c:v>5.5939250000000005</c:v>
                </c:pt>
                <c:pt idx="1402">
                  <c:v>5.5988999999999995</c:v>
                </c:pt>
                <c:pt idx="1403">
                  <c:v>5.6044</c:v>
                </c:pt>
                <c:pt idx="1404">
                  <c:v>5.6104250000000002</c:v>
                </c:pt>
                <c:pt idx="1405">
                  <c:v>5.6170749999999998</c:v>
                </c:pt>
                <c:pt idx="1406">
                  <c:v>5.6244000000000005</c:v>
                </c:pt>
                <c:pt idx="1407">
                  <c:v>5.6322000000000001</c:v>
                </c:pt>
                <c:pt idx="1408">
                  <c:v>5.64</c:v>
                </c:pt>
                <c:pt idx="1409">
                  <c:v>5.6478250000000001</c:v>
                </c:pt>
                <c:pt idx="1410">
                  <c:v>5.6557499999999994</c:v>
                </c:pt>
                <c:pt idx="1411">
                  <c:v>5.6637000000000004</c:v>
                </c:pt>
                <c:pt idx="1412">
                  <c:v>5.6716250000000006</c:v>
                </c:pt>
                <c:pt idx="1413">
                  <c:v>5.6795</c:v>
                </c:pt>
                <c:pt idx="1414">
                  <c:v>5.6873750000000003</c:v>
                </c:pt>
                <c:pt idx="1415">
                  <c:v>5.6952250000000006</c:v>
                </c:pt>
                <c:pt idx="1416">
                  <c:v>5.7030750000000001</c:v>
                </c:pt>
                <c:pt idx="1417">
                  <c:v>5.7111000000000001</c:v>
                </c:pt>
                <c:pt idx="1418">
                  <c:v>5.7153</c:v>
                </c:pt>
                <c:pt idx="1419">
                  <c:v>5.7199</c:v>
                </c:pt>
                <c:pt idx="1420">
                  <c:v>5.7250000000000005</c:v>
                </c:pt>
                <c:pt idx="1421">
                  <c:v>5.730575</c:v>
                </c:pt>
                <c:pt idx="1422">
                  <c:v>5.7367249999999999</c:v>
                </c:pt>
                <c:pt idx="1423">
                  <c:v>5.7435</c:v>
                </c:pt>
                <c:pt idx="1424">
                  <c:v>5.7509499999999996</c:v>
                </c:pt>
                <c:pt idx="1425">
                  <c:v>5.7589000000000006</c:v>
                </c:pt>
                <c:pt idx="1426">
                  <c:v>5.7668249999999999</c:v>
                </c:pt>
                <c:pt idx="1427">
                  <c:v>5.77475</c:v>
                </c:pt>
                <c:pt idx="1428">
                  <c:v>5.7827999999999999</c:v>
                </c:pt>
                <c:pt idx="1429">
                  <c:v>5.7908749999999998</c:v>
                </c:pt>
                <c:pt idx="1430">
                  <c:v>5.7989499999999996</c:v>
                </c:pt>
                <c:pt idx="1431">
                  <c:v>5.8070249999999994</c:v>
                </c:pt>
                <c:pt idx="1432">
                  <c:v>5.8151000000000002</c:v>
                </c:pt>
                <c:pt idx="1433">
                  <c:v>5.823175</c:v>
                </c:pt>
                <c:pt idx="1434">
                  <c:v>5.8312500000000007</c:v>
                </c:pt>
                <c:pt idx="1435">
                  <c:v>5.8393500000000005</c:v>
                </c:pt>
                <c:pt idx="1436">
                  <c:v>5.8474249999999994</c:v>
                </c:pt>
                <c:pt idx="1437">
                  <c:v>5.8555000000000001</c:v>
                </c:pt>
                <c:pt idx="1438">
                  <c:v>5.863575</c:v>
                </c:pt>
                <c:pt idx="1439">
                  <c:v>5.8716499999999998</c:v>
                </c:pt>
                <c:pt idx="1440">
                  <c:v>5.8797500000000005</c:v>
                </c:pt>
                <c:pt idx="1441">
                  <c:v>5.8840249999999994</c:v>
                </c:pt>
                <c:pt idx="1442">
                  <c:v>5.888725</c:v>
                </c:pt>
                <c:pt idx="1443">
                  <c:v>5.8938999999999995</c:v>
                </c:pt>
                <c:pt idx="1444">
                  <c:v>5.8996000000000004</c:v>
                </c:pt>
                <c:pt idx="1445">
                  <c:v>5.905875</c:v>
                </c:pt>
                <c:pt idx="1446">
                  <c:v>5.9127749999999999</c:v>
                </c:pt>
                <c:pt idx="1447">
                  <c:v>5.9193750000000005</c:v>
                </c:pt>
                <c:pt idx="1448">
                  <c:v>5.9266500000000004</c:v>
                </c:pt>
                <c:pt idx="1449">
                  <c:v>5.9346500000000004</c:v>
                </c:pt>
                <c:pt idx="1450">
                  <c:v>5.9427750000000001</c:v>
                </c:pt>
                <c:pt idx="1451">
                  <c:v>5.9508749999999999</c:v>
                </c:pt>
                <c:pt idx="1452">
                  <c:v>5.9589999999999996</c:v>
                </c:pt>
                <c:pt idx="1453">
                  <c:v>5.9660500000000001</c:v>
                </c:pt>
                <c:pt idx="1454">
                  <c:v>5.9737999999999998</c:v>
                </c:pt>
                <c:pt idx="1455">
                  <c:v>5.9819249999999995</c:v>
                </c:pt>
                <c:pt idx="1456">
                  <c:v>5.9900500000000001</c:v>
                </c:pt>
                <c:pt idx="1457">
                  <c:v>5.9981999999999998</c:v>
                </c:pt>
                <c:pt idx="1458">
                  <c:v>6.0063500000000003</c:v>
                </c:pt>
                <c:pt idx="1459">
                  <c:v>6.0145</c:v>
                </c:pt>
                <c:pt idx="1460">
                  <c:v>6.0226500000000005</c:v>
                </c:pt>
                <c:pt idx="1461">
                  <c:v>6.0308000000000002</c:v>
                </c:pt>
                <c:pt idx="1462">
                  <c:v>6.0389499999999998</c:v>
                </c:pt>
                <c:pt idx="1463">
                  <c:v>6.0470999999999995</c:v>
                </c:pt>
                <c:pt idx="1464">
                  <c:v>6.05525</c:v>
                </c:pt>
                <c:pt idx="1465">
                  <c:v>6.0634500000000005</c:v>
                </c:pt>
                <c:pt idx="1466">
                  <c:v>6.0716749999999999</c:v>
                </c:pt>
                <c:pt idx="1467">
                  <c:v>6.0798749999999995</c:v>
                </c:pt>
                <c:pt idx="1468">
                  <c:v>6.0880999999999998</c:v>
                </c:pt>
                <c:pt idx="1469">
                  <c:v>6.0963000000000003</c:v>
                </c:pt>
                <c:pt idx="1470">
                  <c:v>6.1045250000000006</c:v>
                </c:pt>
                <c:pt idx="1471">
                  <c:v>6.1127250000000002</c:v>
                </c:pt>
                <c:pt idx="1472">
                  <c:v>6.1209499999999997</c:v>
                </c:pt>
                <c:pt idx="1473">
                  <c:v>6.1291500000000001</c:v>
                </c:pt>
                <c:pt idx="1474">
                  <c:v>6.1373749999999996</c:v>
                </c:pt>
                <c:pt idx="1475">
                  <c:v>6.1456</c:v>
                </c:pt>
                <c:pt idx="1476">
                  <c:v>6.1497250000000001</c:v>
                </c:pt>
                <c:pt idx="1477">
                  <c:v>6.1542750000000002</c:v>
                </c:pt>
                <c:pt idx="1478">
                  <c:v>6.1593</c:v>
                </c:pt>
                <c:pt idx="1479">
                  <c:v>6.1648000000000005</c:v>
                </c:pt>
                <c:pt idx="1480">
                  <c:v>6.1708499999999997</c:v>
                </c:pt>
                <c:pt idx="1481">
                  <c:v>6.1775249999999993</c:v>
                </c:pt>
                <c:pt idx="1482">
                  <c:v>6.18485</c:v>
                </c:pt>
                <c:pt idx="1483">
                  <c:v>6.1928999999999998</c:v>
                </c:pt>
                <c:pt idx="1484">
                  <c:v>6.2011249999999993</c:v>
                </c:pt>
                <c:pt idx="1485">
                  <c:v>6.2093750000000005</c:v>
                </c:pt>
                <c:pt idx="1486">
                  <c:v>6.2176</c:v>
                </c:pt>
                <c:pt idx="1487">
                  <c:v>6.2258500000000003</c:v>
                </c:pt>
                <c:pt idx="1488">
                  <c:v>6.2340999999999998</c:v>
                </c:pt>
                <c:pt idx="1489">
                  <c:v>6.2423500000000001</c:v>
                </c:pt>
                <c:pt idx="1490">
                  <c:v>6.2506000000000004</c:v>
                </c:pt>
                <c:pt idx="1491">
                  <c:v>6.2588500000000007</c:v>
                </c:pt>
                <c:pt idx="1492">
                  <c:v>6.2626499999999998</c:v>
                </c:pt>
                <c:pt idx="1493">
                  <c:v>6.2668249999999999</c:v>
                </c:pt>
                <c:pt idx="1494">
                  <c:v>6.2714000000000008</c:v>
                </c:pt>
                <c:pt idx="1495">
                  <c:v>6.2753249999999996</c:v>
                </c:pt>
                <c:pt idx="1496">
                  <c:v>6.2796249999999993</c:v>
                </c:pt>
                <c:pt idx="1497">
                  <c:v>6.2835999999999999</c:v>
                </c:pt>
                <c:pt idx="1498">
                  <c:v>6.2880000000000003</c:v>
                </c:pt>
                <c:pt idx="1499">
                  <c:v>6.2920000000000007</c:v>
                </c:pt>
                <c:pt idx="1500">
                  <c:v>6.2964250000000002</c:v>
                </c:pt>
                <c:pt idx="1501">
                  <c:v>6.3013000000000003</c:v>
                </c:pt>
                <c:pt idx="1502">
                  <c:v>6.3066499999999994</c:v>
                </c:pt>
                <c:pt idx="1503">
                  <c:v>6.3125499999999999</c:v>
                </c:pt>
                <c:pt idx="1504">
                  <c:v>6.3190249999999999</c:v>
                </c:pt>
                <c:pt idx="1505">
                  <c:v>6.3261250000000002</c:v>
                </c:pt>
                <c:pt idx="1506">
                  <c:v>6.3339749999999997</c:v>
                </c:pt>
                <c:pt idx="1507">
                  <c:v>6.3422749999999999</c:v>
                </c:pt>
                <c:pt idx="1508">
                  <c:v>6.3505750000000001</c:v>
                </c:pt>
                <c:pt idx="1509">
                  <c:v>6.3588500000000003</c:v>
                </c:pt>
                <c:pt idx="1510">
                  <c:v>6.3671500000000005</c:v>
                </c:pt>
                <c:pt idx="1511">
                  <c:v>6.3754500000000007</c:v>
                </c:pt>
                <c:pt idx="1512">
                  <c:v>6.3837500000000009</c:v>
                </c:pt>
                <c:pt idx="1513">
                  <c:v>6.3920500000000002</c:v>
                </c:pt>
                <c:pt idx="1514">
                  <c:v>6.4003749999999995</c:v>
                </c:pt>
                <c:pt idx="1515">
                  <c:v>6.4086749999999997</c:v>
                </c:pt>
                <c:pt idx="1516">
                  <c:v>6.4170000000000007</c:v>
                </c:pt>
                <c:pt idx="1517">
                  <c:v>6.425325</c:v>
                </c:pt>
                <c:pt idx="1518">
                  <c:v>6.433675</c:v>
                </c:pt>
                <c:pt idx="1519">
                  <c:v>6.4420000000000002</c:v>
                </c:pt>
                <c:pt idx="1520">
                  <c:v>6.4503249999999994</c:v>
                </c:pt>
                <c:pt idx="1521">
                  <c:v>6.4587000000000003</c:v>
                </c:pt>
                <c:pt idx="1522">
                  <c:v>6.4670749999999995</c:v>
                </c:pt>
                <c:pt idx="1523">
                  <c:v>6.4754750000000003</c:v>
                </c:pt>
                <c:pt idx="1524">
                  <c:v>6.4838499999999994</c:v>
                </c:pt>
                <c:pt idx="1525">
                  <c:v>6.4867499999999998</c:v>
                </c:pt>
                <c:pt idx="1526">
                  <c:v>6.4899500000000003</c:v>
                </c:pt>
                <c:pt idx="1527">
                  <c:v>6.4934750000000001</c:v>
                </c:pt>
                <c:pt idx="1528">
                  <c:v>6.49735</c:v>
                </c:pt>
                <c:pt idx="1529">
                  <c:v>6.5016249999999998</c:v>
                </c:pt>
                <c:pt idx="1530">
                  <c:v>6.5062999999999995</c:v>
                </c:pt>
                <c:pt idx="1531">
                  <c:v>6.5114749999999999</c:v>
                </c:pt>
                <c:pt idx="1532">
                  <c:v>6.5171250000000001</c:v>
                </c:pt>
                <c:pt idx="1533">
                  <c:v>6.5233749999999997</c:v>
                </c:pt>
                <c:pt idx="1534">
                  <c:v>6.5302499999999997</c:v>
                </c:pt>
                <c:pt idx="1535">
                  <c:v>6.5343499999999999</c:v>
                </c:pt>
                <c:pt idx="1536">
                  <c:v>6.5388500000000001</c:v>
                </c:pt>
                <c:pt idx="1537">
                  <c:v>6.5437999999999992</c:v>
                </c:pt>
                <c:pt idx="1538">
                  <c:v>6.5492499999999998</c:v>
                </c:pt>
                <c:pt idx="1539">
                  <c:v>6.55525</c:v>
                </c:pt>
                <c:pt idx="1540">
                  <c:v>6.5618750000000006</c:v>
                </c:pt>
                <c:pt idx="1541">
                  <c:v>6.5691250000000005</c:v>
                </c:pt>
                <c:pt idx="1542">
                  <c:v>6.5770999999999997</c:v>
                </c:pt>
                <c:pt idx="1543">
                  <c:v>6.5855999999999995</c:v>
                </c:pt>
                <c:pt idx="1544">
                  <c:v>6.5941000000000001</c:v>
                </c:pt>
                <c:pt idx="1545">
                  <c:v>6.6024749999999992</c:v>
                </c:pt>
                <c:pt idx="1546">
                  <c:v>6.6109249999999991</c:v>
                </c:pt>
                <c:pt idx="1547">
                  <c:v>6.6193</c:v>
                </c:pt>
                <c:pt idx="1548">
                  <c:v>6.6275749999999993</c:v>
                </c:pt>
                <c:pt idx="1549">
                  <c:v>6.6314500000000001</c:v>
                </c:pt>
                <c:pt idx="1550">
                  <c:v>6.6357250000000008</c:v>
                </c:pt>
                <c:pt idx="1551">
                  <c:v>6.6404249999999996</c:v>
                </c:pt>
                <c:pt idx="1552">
                  <c:v>6.6455749999999991</c:v>
                </c:pt>
                <c:pt idx="1553">
                  <c:v>6.6512500000000001</c:v>
                </c:pt>
                <c:pt idx="1554">
                  <c:v>6.6574999999999998</c:v>
                </c:pt>
                <c:pt idx="1555">
                  <c:v>6.6643749999999997</c:v>
                </c:pt>
                <c:pt idx="1556">
                  <c:v>6.6719499999999998</c:v>
                </c:pt>
                <c:pt idx="1557">
                  <c:v>6.6798500000000001</c:v>
                </c:pt>
                <c:pt idx="1558">
                  <c:v>6.6873000000000005</c:v>
                </c:pt>
                <c:pt idx="1559">
                  <c:v>6.6946000000000003</c:v>
                </c:pt>
                <c:pt idx="1560">
                  <c:v>6.7020250000000008</c:v>
                </c:pt>
                <c:pt idx="1561">
                  <c:v>6.7098249999999995</c:v>
                </c:pt>
                <c:pt idx="1562">
                  <c:v>6.7173250000000007</c:v>
                </c:pt>
                <c:pt idx="1563">
                  <c:v>6.7245499999999998</c:v>
                </c:pt>
                <c:pt idx="1564">
                  <c:v>6.7316500000000001</c:v>
                </c:pt>
                <c:pt idx="1565">
                  <c:v>6.7388750000000002</c:v>
                </c:pt>
                <c:pt idx="1566">
                  <c:v>6.7463499999999996</c:v>
                </c:pt>
                <c:pt idx="1567">
                  <c:v>6.7535750000000005</c:v>
                </c:pt>
                <c:pt idx="1568">
                  <c:v>6.7605500000000003</c:v>
                </c:pt>
                <c:pt idx="1569">
                  <c:v>6.7673999999999994</c:v>
                </c:pt>
                <c:pt idx="1570">
                  <c:v>6.7743000000000002</c:v>
                </c:pt>
                <c:pt idx="1571">
                  <c:v>6.7815500000000002</c:v>
                </c:pt>
                <c:pt idx="1572">
                  <c:v>6.7887249999999995</c:v>
                </c:pt>
                <c:pt idx="1573">
                  <c:v>6.7956000000000003</c:v>
                </c:pt>
                <c:pt idx="1574">
                  <c:v>6.8022750000000007</c:v>
                </c:pt>
                <c:pt idx="1575">
                  <c:v>6.8089250000000003</c:v>
                </c:pt>
                <c:pt idx="1576">
                  <c:v>6.8156750000000006</c:v>
                </c:pt>
                <c:pt idx="1577">
                  <c:v>6.8226499999999994</c:v>
                </c:pt>
                <c:pt idx="1578">
                  <c:v>6.8294250000000005</c:v>
                </c:pt>
                <c:pt idx="1579">
                  <c:v>6.8360249999999994</c:v>
                </c:pt>
                <c:pt idx="1580">
                  <c:v>6.8425250000000011</c:v>
                </c:pt>
                <c:pt idx="1581">
                  <c:v>6.8491</c:v>
                </c:pt>
                <c:pt idx="1582">
                  <c:v>6.8557499999999996</c:v>
                </c:pt>
                <c:pt idx="1583">
                  <c:v>6.862425</c:v>
                </c:pt>
                <c:pt idx="1584">
                  <c:v>6.8689499999999999</c:v>
                </c:pt>
                <c:pt idx="1585">
                  <c:v>6.8754</c:v>
                </c:pt>
                <c:pt idx="1586">
                  <c:v>6.881875</c:v>
                </c:pt>
                <c:pt idx="1587">
                  <c:v>6.888374999999999</c:v>
                </c:pt>
                <c:pt idx="1588">
                  <c:v>6.8949999999999996</c:v>
                </c:pt>
                <c:pt idx="1589">
                  <c:v>6.9015000000000004</c:v>
                </c:pt>
                <c:pt idx="1590">
                  <c:v>6.9056000000000006</c:v>
                </c:pt>
                <c:pt idx="1591">
                  <c:v>6.9101250000000007</c:v>
                </c:pt>
                <c:pt idx="1592">
                  <c:v>6.9151000000000007</c:v>
                </c:pt>
                <c:pt idx="1593">
                  <c:v>6.9188999999999998</c:v>
                </c:pt>
                <c:pt idx="1594">
                  <c:v>6.9230999999999998</c:v>
                </c:pt>
                <c:pt idx="1595">
                  <c:v>6.9277249999999997</c:v>
                </c:pt>
                <c:pt idx="1596">
                  <c:v>6.9328000000000003</c:v>
                </c:pt>
                <c:pt idx="1597">
                  <c:v>6.9383749999999997</c:v>
                </c:pt>
                <c:pt idx="1598">
                  <c:v>6.9445249999999996</c:v>
                </c:pt>
                <c:pt idx="1599">
                  <c:v>6.9490750000000006</c:v>
                </c:pt>
                <c:pt idx="1600">
                  <c:v>6.9540500000000005</c:v>
                </c:pt>
                <c:pt idx="1601">
                  <c:v>6.9595500000000001</c:v>
                </c:pt>
                <c:pt idx="1602">
                  <c:v>6.9655999999999993</c:v>
                </c:pt>
                <c:pt idx="1603">
                  <c:v>6.9720249999999995</c:v>
                </c:pt>
                <c:pt idx="1604">
                  <c:v>6.9783499999999998</c:v>
                </c:pt>
                <c:pt idx="1605">
                  <c:v>6.9846750000000002</c:v>
                </c:pt>
                <c:pt idx="1606">
                  <c:v>6.9910500000000004</c:v>
                </c:pt>
                <c:pt idx="1607">
                  <c:v>6.9974750000000006</c:v>
                </c:pt>
                <c:pt idx="1608">
                  <c:v>7.0039749999999996</c:v>
                </c:pt>
                <c:pt idx="1609">
                  <c:v>7.0103</c:v>
                </c:pt>
                <c:pt idx="1610">
                  <c:v>7.0166000000000004</c:v>
                </c:pt>
                <c:pt idx="1611">
                  <c:v>7.022924999999999</c:v>
                </c:pt>
                <c:pt idx="1612">
                  <c:v>7.0290749999999997</c:v>
                </c:pt>
                <c:pt idx="1613">
                  <c:v>7.0354000000000001</c:v>
                </c:pt>
                <c:pt idx="1614">
                  <c:v>7.0417499999999995</c:v>
                </c:pt>
                <c:pt idx="1615">
                  <c:v>7.0466500000000005</c:v>
                </c:pt>
                <c:pt idx="1616">
                  <c:v>7.0520250000000004</c:v>
                </c:pt>
                <c:pt idx="1617">
                  <c:v>7.0579499999999999</c:v>
                </c:pt>
                <c:pt idx="1618">
                  <c:v>7.0642499999999995</c:v>
                </c:pt>
                <c:pt idx="1619">
                  <c:v>7.0704000000000002</c:v>
                </c:pt>
                <c:pt idx="1620">
                  <c:v>7.0767250000000006</c:v>
                </c:pt>
                <c:pt idx="1621">
                  <c:v>7.0809499999999996</c:v>
                </c:pt>
                <c:pt idx="1622">
                  <c:v>7.0856249999999994</c:v>
                </c:pt>
                <c:pt idx="1623">
                  <c:v>7.0907499999999999</c:v>
                </c:pt>
                <c:pt idx="1624">
                  <c:v>7.096375000000001</c:v>
                </c:pt>
                <c:pt idx="1625">
                  <c:v>7.1025749999999999</c:v>
                </c:pt>
                <c:pt idx="1626">
                  <c:v>7.1088250000000004</c:v>
                </c:pt>
                <c:pt idx="1627">
                  <c:v>7.1151500000000008</c:v>
                </c:pt>
                <c:pt idx="1628">
                  <c:v>7.1214749999999993</c:v>
                </c:pt>
                <c:pt idx="1629">
                  <c:v>7.1277749999999997</c:v>
                </c:pt>
                <c:pt idx="1630">
                  <c:v>7.1329249999999993</c:v>
                </c:pt>
                <c:pt idx="1631">
                  <c:v>7.1385749999999994</c:v>
                </c:pt>
                <c:pt idx="1632">
                  <c:v>7.1448</c:v>
                </c:pt>
                <c:pt idx="1633">
                  <c:v>7.1511500000000003</c:v>
                </c:pt>
                <c:pt idx="1634">
                  <c:v>7.1574499999999999</c:v>
                </c:pt>
                <c:pt idx="1635">
                  <c:v>7.1637999999999993</c:v>
                </c:pt>
                <c:pt idx="1636">
                  <c:v>7.1701249999999996</c:v>
                </c:pt>
                <c:pt idx="1637">
                  <c:v>7.1764749999999999</c:v>
                </c:pt>
                <c:pt idx="1638">
                  <c:v>7.1828749999999992</c:v>
                </c:pt>
                <c:pt idx="1639">
                  <c:v>7.1891999999999996</c:v>
                </c:pt>
                <c:pt idx="1640">
                  <c:v>7.1954750000000001</c:v>
                </c:pt>
                <c:pt idx="1641">
                  <c:v>7.2018250000000004</c:v>
                </c:pt>
                <c:pt idx="1642">
                  <c:v>7.2081999999999997</c:v>
                </c:pt>
                <c:pt idx="1643">
                  <c:v>7.2145999999999999</c:v>
                </c:pt>
                <c:pt idx="1644">
                  <c:v>7.2210000000000001</c:v>
                </c:pt>
                <c:pt idx="1645">
                  <c:v>7.2273500000000004</c:v>
                </c:pt>
                <c:pt idx="1646">
                  <c:v>7.2336999999999998</c:v>
                </c:pt>
                <c:pt idx="1647">
                  <c:v>7.240050000000001</c:v>
                </c:pt>
                <c:pt idx="1648">
                  <c:v>7.2464749999999993</c:v>
                </c:pt>
                <c:pt idx="1649">
                  <c:v>7.2529250000000003</c:v>
                </c:pt>
                <c:pt idx="1650">
                  <c:v>7.2593500000000004</c:v>
                </c:pt>
                <c:pt idx="1651">
                  <c:v>7.2657250000000007</c:v>
                </c:pt>
                <c:pt idx="1652">
                  <c:v>7.272125</c:v>
                </c:pt>
                <c:pt idx="1653">
                  <c:v>7.2785500000000001</c:v>
                </c:pt>
                <c:pt idx="1654">
                  <c:v>7.2849499999999994</c:v>
                </c:pt>
                <c:pt idx="1655">
                  <c:v>7.2914250000000003</c:v>
                </c:pt>
                <c:pt idx="1656">
                  <c:v>7.2978500000000004</c:v>
                </c:pt>
                <c:pt idx="1657">
                  <c:v>7.3016750000000004</c:v>
                </c:pt>
                <c:pt idx="1658">
                  <c:v>7.3058499999999995</c:v>
                </c:pt>
                <c:pt idx="1659">
                  <c:v>7.3104500000000003</c:v>
                </c:pt>
                <c:pt idx="1660">
                  <c:v>7.3155000000000001</c:v>
                </c:pt>
                <c:pt idx="1661">
                  <c:v>7.3210750000000004</c:v>
                </c:pt>
                <c:pt idx="1662">
                  <c:v>7.3272000000000004</c:v>
                </c:pt>
                <c:pt idx="1663">
                  <c:v>7.3337000000000003</c:v>
                </c:pt>
                <c:pt idx="1664">
                  <c:v>7.3401999999999994</c:v>
                </c:pt>
                <c:pt idx="1665">
                  <c:v>7.3467250000000002</c:v>
                </c:pt>
                <c:pt idx="1666">
                  <c:v>7.3532749999999991</c:v>
                </c:pt>
                <c:pt idx="1667">
                  <c:v>7.35975</c:v>
                </c:pt>
                <c:pt idx="1668">
                  <c:v>7.366225</c:v>
                </c:pt>
                <c:pt idx="1669">
                  <c:v>7.3727249999999991</c:v>
                </c:pt>
                <c:pt idx="1670">
                  <c:v>7.3792750000000007</c:v>
                </c:pt>
                <c:pt idx="1671">
                  <c:v>7.3858249999999996</c:v>
                </c:pt>
                <c:pt idx="1672">
                  <c:v>7.3924000000000003</c:v>
                </c:pt>
                <c:pt idx="1673">
                  <c:v>7.3989500000000001</c:v>
                </c:pt>
                <c:pt idx="1674">
                  <c:v>7.4054499999999992</c:v>
                </c:pt>
                <c:pt idx="1675">
                  <c:v>7.4120249999999999</c:v>
                </c:pt>
                <c:pt idx="1676">
                  <c:v>7.4185499999999998</c:v>
                </c:pt>
                <c:pt idx="1677">
                  <c:v>7.4250750000000005</c:v>
                </c:pt>
                <c:pt idx="1678">
                  <c:v>7.4315999999999995</c:v>
                </c:pt>
                <c:pt idx="1679">
                  <c:v>7.4381249999999994</c:v>
                </c:pt>
                <c:pt idx="1680">
                  <c:v>7.4446750000000002</c:v>
                </c:pt>
                <c:pt idx="1681">
                  <c:v>7.4511750000000001</c:v>
                </c:pt>
                <c:pt idx="1682">
                  <c:v>7.4577000000000009</c:v>
                </c:pt>
                <c:pt idx="1683">
                  <c:v>7.4643249999999997</c:v>
                </c:pt>
                <c:pt idx="1684">
                  <c:v>7.4708750000000004</c:v>
                </c:pt>
                <c:pt idx="1685">
                  <c:v>7.4774750000000001</c:v>
                </c:pt>
                <c:pt idx="1686">
                  <c:v>7.4840249999999999</c:v>
                </c:pt>
                <c:pt idx="1687">
                  <c:v>7.4906500000000005</c:v>
                </c:pt>
                <c:pt idx="1688">
                  <c:v>7.4940750000000005</c:v>
                </c:pt>
                <c:pt idx="1689">
                  <c:v>7.4978749999999996</c:v>
                </c:pt>
                <c:pt idx="1690">
                  <c:v>7.5020500000000006</c:v>
                </c:pt>
                <c:pt idx="1691">
                  <c:v>7.5066249999999997</c:v>
                </c:pt>
                <c:pt idx="1692">
                  <c:v>7.5116749999999994</c:v>
                </c:pt>
                <c:pt idx="1693">
                  <c:v>7.5172249999999998</c:v>
                </c:pt>
                <c:pt idx="1694">
                  <c:v>7.5233249999999998</c:v>
                </c:pt>
                <c:pt idx="1695">
                  <c:v>7.5299500000000004</c:v>
                </c:pt>
                <c:pt idx="1696">
                  <c:v>7.5366249999999999</c:v>
                </c:pt>
                <c:pt idx="1697">
                  <c:v>7.5432499999999996</c:v>
                </c:pt>
                <c:pt idx="1698">
                  <c:v>7.549925</c:v>
                </c:pt>
                <c:pt idx="1699">
                  <c:v>7.5566750000000003</c:v>
                </c:pt>
                <c:pt idx="1700">
                  <c:v>7.5633249999999999</c:v>
                </c:pt>
                <c:pt idx="1701">
                  <c:v>7.5699500000000004</c:v>
                </c:pt>
                <c:pt idx="1702">
                  <c:v>7.5766</c:v>
                </c:pt>
                <c:pt idx="1703">
                  <c:v>7.5833250000000003</c:v>
                </c:pt>
                <c:pt idx="1704">
                  <c:v>7.5899749999999999</c:v>
                </c:pt>
                <c:pt idx="1705">
                  <c:v>7.5966750000000003</c:v>
                </c:pt>
                <c:pt idx="1706">
                  <c:v>7.6033749999999998</c:v>
                </c:pt>
                <c:pt idx="1707">
                  <c:v>7.6100749999999993</c:v>
                </c:pt>
                <c:pt idx="1708">
                  <c:v>7.6167250000000006</c:v>
                </c:pt>
                <c:pt idx="1709">
                  <c:v>7.6234500000000001</c:v>
                </c:pt>
                <c:pt idx="1710">
                  <c:v>7.6301750000000004</c:v>
                </c:pt>
                <c:pt idx="1711">
                  <c:v>7.6368500000000008</c:v>
                </c:pt>
                <c:pt idx="1712">
                  <c:v>7.6435749999999993</c:v>
                </c:pt>
                <c:pt idx="1713">
                  <c:v>7.6501999999999999</c:v>
                </c:pt>
                <c:pt idx="1714">
                  <c:v>7.656975000000001</c:v>
                </c:pt>
                <c:pt idx="1715">
                  <c:v>7.6637250000000003</c:v>
                </c:pt>
                <c:pt idx="1716">
                  <c:v>7.6704750000000006</c:v>
                </c:pt>
                <c:pt idx="1717">
                  <c:v>7.6749000000000001</c:v>
                </c:pt>
                <c:pt idx="1718">
                  <c:v>7.6797749999999994</c:v>
                </c:pt>
                <c:pt idx="1719">
                  <c:v>7.6851249999999993</c:v>
                </c:pt>
                <c:pt idx="1720">
                  <c:v>7.6910249999999998</c:v>
                </c:pt>
                <c:pt idx="1721">
                  <c:v>7.6974999999999998</c:v>
                </c:pt>
                <c:pt idx="1722">
                  <c:v>7.7041750000000002</c:v>
                </c:pt>
                <c:pt idx="1723">
                  <c:v>7.7108750000000006</c:v>
                </c:pt>
                <c:pt idx="1724">
                  <c:v>7.7176749999999998</c:v>
                </c:pt>
                <c:pt idx="1725">
                  <c:v>7.724499999999999</c:v>
                </c:pt>
                <c:pt idx="1726">
                  <c:v>7.7313499999999991</c:v>
                </c:pt>
                <c:pt idx="1727">
                  <c:v>7.7381250000000001</c:v>
                </c:pt>
                <c:pt idx="1728">
                  <c:v>7.7418749999999994</c:v>
                </c:pt>
                <c:pt idx="1729">
                  <c:v>7.7460000000000004</c:v>
                </c:pt>
                <c:pt idx="1730">
                  <c:v>7.7505500000000005</c:v>
                </c:pt>
                <c:pt idx="1731">
                  <c:v>7.7555250000000004</c:v>
                </c:pt>
                <c:pt idx="1732">
                  <c:v>7.761025000000001</c:v>
                </c:pt>
                <c:pt idx="1733">
                  <c:v>7.7670749999999993</c:v>
                </c:pt>
                <c:pt idx="1734">
                  <c:v>7.7736999999999998</c:v>
                </c:pt>
                <c:pt idx="1735">
                  <c:v>7.7806749999999996</c:v>
                </c:pt>
                <c:pt idx="1736">
                  <c:v>7.7876000000000003</c:v>
                </c:pt>
                <c:pt idx="1737">
                  <c:v>7.7944749999999994</c:v>
                </c:pt>
                <c:pt idx="1738">
                  <c:v>7.8013250000000003</c:v>
                </c:pt>
                <c:pt idx="1739">
                  <c:v>7.8083499999999999</c:v>
                </c:pt>
                <c:pt idx="1740">
                  <c:v>7.8152999999999997</c:v>
                </c:pt>
                <c:pt idx="1741">
                  <c:v>7.8222249999999995</c:v>
                </c:pt>
                <c:pt idx="1742">
                  <c:v>7.8291000000000004</c:v>
                </c:pt>
                <c:pt idx="1743">
                  <c:v>7.836075000000001</c:v>
                </c:pt>
                <c:pt idx="1744">
                  <c:v>7.8430749999999989</c:v>
                </c:pt>
                <c:pt idx="1745">
                  <c:v>7.8500249999999996</c:v>
                </c:pt>
                <c:pt idx="1746">
                  <c:v>7.8569249999999995</c:v>
                </c:pt>
                <c:pt idx="1747">
                  <c:v>7.8638749999999993</c:v>
                </c:pt>
                <c:pt idx="1748">
                  <c:v>7.8709500000000006</c:v>
                </c:pt>
                <c:pt idx="1749">
                  <c:v>7.8780000000000001</c:v>
                </c:pt>
                <c:pt idx="1750">
                  <c:v>7.8849499999999999</c:v>
                </c:pt>
                <c:pt idx="1751">
                  <c:v>7.8919000000000006</c:v>
                </c:pt>
                <c:pt idx="1752">
                  <c:v>7.8989750000000001</c:v>
                </c:pt>
                <c:pt idx="1753">
                  <c:v>7.9061250000000003</c:v>
                </c:pt>
                <c:pt idx="1754">
                  <c:v>7.9132249999999997</c:v>
                </c:pt>
                <c:pt idx="1755">
                  <c:v>7.9202999999999992</c:v>
                </c:pt>
                <c:pt idx="1756">
                  <c:v>7.9275750000000009</c:v>
                </c:pt>
                <c:pt idx="1757">
                  <c:v>7.9347500000000002</c:v>
                </c:pt>
                <c:pt idx="1758">
                  <c:v>7.9419500000000003</c:v>
                </c:pt>
                <c:pt idx="1759">
                  <c:v>7.9492750000000001</c:v>
                </c:pt>
                <c:pt idx="1760">
                  <c:v>7.95655</c:v>
                </c:pt>
                <c:pt idx="1761">
                  <c:v>7.9636250000000004</c:v>
                </c:pt>
                <c:pt idx="1762">
                  <c:v>7.9707499999999998</c:v>
                </c:pt>
                <c:pt idx="1763">
                  <c:v>7.9778000000000002</c:v>
                </c:pt>
                <c:pt idx="1764">
                  <c:v>7.9849000000000006</c:v>
                </c:pt>
                <c:pt idx="1765">
                  <c:v>7.9919250000000002</c:v>
                </c:pt>
                <c:pt idx="1766">
                  <c:v>7.9996499999999999</c:v>
                </c:pt>
                <c:pt idx="1767">
                  <c:v>8.0066249999999997</c:v>
                </c:pt>
                <c:pt idx="1768">
                  <c:v>8.0139250000000004</c:v>
                </c:pt>
                <c:pt idx="1769">
                  <c:v>8.0213000000000001</c:v>
                </c:pt>
                <c:pt idx="1770">
                  <c:v>8.0285250000000001</c:v>
                </c:pt>
                <c:pt idx="1771">
                  <c:v>8.0357000000000003</c:v>
                </c:pt>
                <c:pt idx="1772">
                  <c:v>8.0430500000000009</c:v>
                </c:pt>
                <c:pt idx="1773">
                  <c:v>8.0502000000000002</c:v>
                </c:pt>
                <c:pt idx="1774">
                  <c:v>8.0575499999999991</c:v>
                </c:pt>
                <c:pt idx="1775">
                  <c:v>8.0647750000000009</c:v>
                </c:pt>
                <c:pt idx="1776">
                  <c:v>8.0717250000000007</c:v>
                </c:pt>
                <c:pt idx="1777">
                  <c:v>8.0790249999999997</c:v>
                </c:pt>
                <c:pt idx="1778">
                  <c:v>8.0862249999999989</c:v>
                </c:pt>
                <c:pt idx="1779">
                  <c:v>8.0932750000000002</c:v>
                </c:pt>
                <c:pt idx="1780">
                  <c:v>8.1003749999999997</c:v>
                </c:pt>
                <c:pt idx="1781">
                  <c:v>8.1078749999999999</c:v>
                </c:pt>
                <c:pt idx="1782">
                  <c:v>8.1145499999999995</c:v>
                </c:pt>
                <c:pt idx="1783">
                  <c:v>8.1219000000000001</c:v>
                </c:pt>
                <c:pt idx="1784">
                  <c:v>8.1291000000000011</c:v>
                </c:pt>
                <c:pt idx="1785">
                  <c:v>8.1362749999999995</c:v>
                </c:pt>
                <c:pt idx="1786">
                  <c:v>8.1436250000000001</c:v>
                </c:pt>
                <c:pt idx="1787">
                  <c:v>8.1509250000000009</c:v>
                </c:pt>
                <c:pt idx="1788">
                  <c:v>8.1547499999999999</c:v>
                </c:pt>
                <c:pt idx="1789">
                  <c:v>8.158949999999999</c:v>
                </c:pt>
                <c:pt idx="1790">
                  <c:v>8.1635500000000008</c:v>
                </c:pt>
                <c:pt idx="1791">
                  <c:v>8.1686250000000005</c:v>
                </c:pt>
                <c:pt idx="1792">
                  <c:v>8.1742249999999999</c:v>
                </c:pt>
                <c:pt idx="1793">
                  <c:v>8.1803749999999997</c:v>
                </c:pt>
                <c:pt idx="1794">
                  <c:v>8.187125</c:v>
                </c:pt>
                <c:pt idx="1795">
                  <c:v>8.1945750000000004</c:v>
                </c:pt>
                <c:pt idx="1796">
                  <c:v>8.2025249999999996</c:v>
                </c:pt>
                <c:pt idx="1797">
                  <c:v>8.2101999999999986</c:v>
                </c:pt>
                <c:pt idx="1798">
                  <c:v>8.2176500000000008</c:v>
                </c:pt>
                <c:pt idx="1799">
                  <c:v>8.2253749999999997</c:v>
                </c:pt>
                <c:pt idx="1800">
                  <c:v>8.23325</c:v>
                </c:pt>
                <c:pt idx="1801">
                  <c:v>8.2411499999999993</c:v>
                </c:pt>
                <c:pt idx="1802">
                  <c:v>8.2493999999999996</c:v>
                </c:pt>
                <c:pt idx="1803">
                  <c:v>8.2529500000000002</c:v>
                </c:pt>
                <c:pt idx="1804">
                  <c:v>8.25685</c:v>
                </c:pt>
                <c:pt idx="1805">
                  <c:v>8.2608249999999988</c:v>
                </c:pt>
                <c:pt idx="1806">
                  <c:v>8.2652249999999992</c:v>
                </c:pt>
                <c:pt idx="1807">
                  <c:v>8.2700499999999995</c:v>
                </c:pt>
                <c:pt idx="1808">
                  <c:v>8.2753499999999995</c:v>
                </c:pt>
                <c:pt idx="1809">
                  <c:v>8.2812000000000001</c:v>
                </c:pt>
                <c:pt idx="1810">
                  <c:v>8.2876250000000002</c:v>
                </c:pt>
                <c:pt idx="1811">
                  <c:v>8.2946749999999998</c:v>
                </c:pt>
                <c:pt idx="1812">
                  <c:v>8.3024500000000003</c:v>
                </c:pt>
                <c:pt idx="1813">
                  <c:v>8.3105999999999991</c:v>
                </c:pt>
                <c:pt idx="1814">
                  <c:v>8.3187499999999996</c:v>
                </c:pt>
                <c:pt idx="1815">
                  <c:v>8.3267499999999988</c:v>
                </c:pt>
                <c:pt idx="1816">
                  <c:v>8.3346749999999989</c:v>
                </c:pt>
                <c:pt idx="1817">
                  <c:v>8.338375000000001</c:v>
                </c:pt>
                <c:pt idx="1818">
                  <c:v>8.3424499999999995</c:v>
                </c:pt>
                <c:pt idx="1819">
                  <c:v>8.3469499999999996</c:v>
                </c:pt>
                <c:pt idx="1820">
                  <c:v>8.3518749999999997</c:v>
                </c:pt>
                <c:pt idx="1821">
                  <c:v>8.3573249999999994</c:v>
                </c:pt>
                <c:pt idx="1822">
                  <c:v>8.3633000000000006</c:v>
                </c:pt>
                <c:pt idx="1823">
                  <c:v>8.3698750000000004</c:v>
                </c:pt>
                <c:pt idx="1824">
                  <c:v>8.3771000000000004</c:v>
                </c:pt>
                <c:pt idx="1825">
                  <c:v>8.3849999999999998</c:v>
                </c:pt>
                <c:pt idx="1826">
                  <c:v>8.3923750000000013</c:v>
                </c:pt>
                <c:pt idx="1827">
                  <c:v>8.3997250000000001</c:v>
                </c:pt>
                <c:pt idx="1828">
                  <c:v>8.4073999999999991</c:v>
                </c:pt>
                <c:pt idx="1829">
                  <c:v>8.4114500000000003</c:v>
                </c:pt>
                <c:pt idx="1830">
                  <c:v>8.4159000000000006</c:v>
                </c:pt>
                <c:pt idx="1831">
                  <c:v>8.420774999999999</c:v>
                </c:pt>
                <c:pt idx="1832">
                  <c:v>8.4261499999999998</c:v>
                </c:pt>
                <c:pt idx="1833">
                  <c:v>8.4320749999999993</c:v>
                </c:pt>
                <c:pt idx="1834">
                  <c:v>8.438600000000001</c:v>
                </c:pt>
                <c:pt idx="1835">
                  <c:v>8.4457500000000003</c:v>
                </c:pt>
                <c:pt idx="1836">
                  <c:v>8.4534250000000011</c:v>
                </c:pt>
                <c:pt idx="1837">
                  <c:v>8.4610749999999992</c:v>
                </c:pt>
                <c:pt idx="1838">
                  <c:v>8.469100000000001</c:v>
                </c:pt>
                <c:pt idx="1839">
                  <c:v>8.4775500000000008</c:v>
                </c:pt>
                <c:pt idx="1840">
                  <c:v>8.4856249999999989</c:v>
                </c:pt>
                <c:pt idx="1841">
                  <c:v>8.4933250000000005</c:v>
                </c:pt>
                <c:pt idx="1842">
                  <c:v>8.50075</c:v>
                </c:pt>
                <c:pt idx="1843">
                  <c:v>8.5083500000000001</c:v>
                </c:pt>
                <c:pt idx="1844">
                  <c:v>8.5165249999999997</c:v>
                </c:pt>
                <c:pt idx="1845">
                  <c:v>8.5250249999999994</c:v>
                </c:pt>
                <c:pt idx="1846">
                  <c:v>8.5335750000000008</c:v>
                </c:pt>
                <c:pt idx="1847">
                  <c:v>8.5417749999999995</c:v>
                </c:pt>
                <c:pt idx="1848">
                  <c:v>8.5499500000000008</c:v>
                </c:pt>
                <c:pt idx="1849">
                  <c:v>8.5579249999999991</c:v>
                </c:pt>
                <c:pt idx="1850">
                  <c:v>8.5661000000000005</c:v>
                </c:pt>
                <c:pt idx="1851">
                  <c:v>8.5744500000000006</c:v>
                </c:pt>
                <c:pt idx="1852">
                  <c:v>8.5821249999999996</c:v>
                </c:pt>
                <c:pt idx="1853">
                  <c:v>8.5861499999999999</c:v>
                </c:pt>
                <c:pt idx="1854">
                  <c:v>8.5905750000000012</c:v>
                </c:pt>
                <c:pt idx="1855">
                  <c:v>8.5954249999999988</c:v>
                </c:pt>
                <c:pt idx="1856">
                  <c:v>8.6007749999999987</c:v>
                </c:pt>
                <c:pt idx="1857">
                  <c:v>8.6066749999999992</c:v>
                </c:pt>
                <c:pt idx="1858">
                  <c:v>8.6131499999999992</c:v>
                </c:pt>
                <c:pt idx="1859">
                  <c:v>8.6202749999999995</c:v>
                </c:pt>
                <c:pt idx="1860">
                  <c:v>8.6280999999999999</c:v>
                </c:pt>
                <c:pt idx="1861">
                  <c:v>8.6361749999999997</c:v>
                </c:pt>
                <c:pt idx="1862">
                  <c:v>8.6442500000000013</c:v>
                </c:pt>
                <c:pt idx="1863">
                  <c:v>8.6524000000000001</c:v>
                </c:pt>
                <c:pt idx="1864">
                  <c:v>8.6602999999999994</c:v>
                </c:pt>
                <c:pt idx="1865">
                  <c:v>8.6682749999999995</c:v>
                </c:pt>
                <c:pt idx="1866">
                  <c:v>8.6761750000000006</c:v>
                </c:pt>
                <c:pt idx="1867">
                  <c:v>8.6841249999999999</c:v>
                </c:pt>
                <c:pt idx="1868">
                  <c:v>8.692025000000001</c:v>
                </c:pt>
                <c:pt idx="1869">
                  <c:v>8.6963500000000007</c:v>
                </c:pt>
                <c:pt idx="1870">
                  <c:v>8.7010749999999994</c:v>
                </c:pt>
                <c:pt idx="1871">
                  <c:v>8.7063000000000006</c:v>
                </c:pt>
                <c:pt idx="1872">
                  <c:v>8.7120249999999988</c:v>
                </c:pt>
                <c:pt idx="1873">
                  <c:v>8.7183250000000001</c:v>
                </c:pt>
                <c:pt idx="1874">
                  <c:v>8.7214500000000008</c:v>
                </c:pt>
                <c:pt idx="1875">
                  <c:v>8.7248999999999999</c:v>
                </c:pt>
                <c:pt idx="1876">
                  <c:v>8.7286749999999991</c:v>
                </c:pt>
                <c:pt idx="1877">
                  <c:v>8.7328500000000009</c:v>
                </c:pt>
                <c:pt idx="1878">
                  <c:v>8.737425</c:v>
                </c:pt>
                <c:pt idx="1879">
                  <c:v>8.7424499999999998</c:v>
                </c:pt>
                <c:pt idx="1880">
                  <c:v>8.7480000000000011</c:v>
                </c:pt>
                <c:pt idx="1881">
                  <c:v>8.7540750000000003</c:v>
                </c:pt>
                <c:pt idx="1882">
                  <c:v>8.7607750000000006</c:v>
                </c:pt>
                <c:pt idx="1883">
                  <c:v>8.7681500000000003</c:v>
                </c:pt>
                <c:pt idx="1884">
                  <c:v>8.775974999999999</c:v>
                </c:pt>
                <c:pt idx="1885">
                  <c:v>8.7835999999999999</c:v>
                </c:pt>
                <c:pt idx="1886">
                  <c:v>8.7914250000000003</c:v>
                </c:pt>
                <c:pt idx="1887">
                  <c:v>8.7990999999999993</c:v>
                </c:pt>
                <c:pt idx="1888">
                  <c:v>8.8067999999999991</c:v>
                </c:pt>
                <c:pt idx="1889">
                  <c:v>8.8145249999999997</c:v>
                </c:pt>
                <c:pt idx="1890">
                  <c:v>8.8221999999999987</c:v>
                </c:pt>
                <c:pt idx="1891">
                  <c:v>8.8297749999999997</c:v>
                </c:pt>
                <c:pt idx="1892">
                  <c:v>8.8373499999999989</c:v>
                </c:pt>
                <c:pt idx="1893">
                  <c:v>8.8448999999999991</c:v>
                </c:pt>
                <c:pt idx="1894">
                  <c:v>8.8525749999999999</c:v>
                </c:pt>
                <c:pt idx="1895">
                  <c:v>8.8591499999999996</c:v>
                </c:pt>
                <c:pt idx="1896">
                  <c:v>8.8654499999999992</c:v>
                </c:pt>
                <c:pt idx="1897">
                  <c:v>8.8718749999999993</c:v>
                </c:pt>
                <c:pt idx="1898">
                  <c:v>8.8786249999999995</c:v>
                </c:pt>
                <c:pt idx="1899">
                  <c:v>8.884875000000001</c:v>
                </c:pt>
                <c:pt idx="1900">
                  <c:v>8.8917750000000009</c:v>
                </c:pt>
                <c:pt idx="1901">
                  <c:v>8.89785</c:v>
                </c:pt>
                <c:pt idx="1902">
                  <c:v>8.9041250000000005</c:v>
                </c:pt>
                <c:pt idx="1903">
                  <c:v>8.9108000000000001</c:v>
                </c:pt>
                <c:pt idx="1904">
                  <c:v>8.9179250000000003</c:v>
                </c:pt>
                <c:pt idx="1905">
                  <c:v>8.9253</c:v>
                </c:pt>
                <c:pt idx="1906">
                  <c:v>8.9322999999999997</c:v>
                </c:pt>
                <c:pt idx="1907">
                  <c:v>8.9387499999999989</c:v>
                </c:pt>
                <c:pt idx="1908">
                  <c:v>8.9451249999999991</c:v>
                </c:pt>
                <c:pt idx="1909">
                  <c:v>8.9516749999999998</c:v>
                </c:pt>
                <c:pt idx="1910">
                  <c:v>8.9585249999999998</c:v>
                </c:pt>
                <c:pt idx="1911">
                  <c:v>8.9657</c:v>
                </c:pt>
                <c:pt idx="1912">
                  <c:v>8.97255</c:v>
                </c:pt>
                <c:pt idx="1913">
                  <c:v>8.9793250000000011</c:v>
                </c:pt>
                <c:pt idx="1914">
                  <c:v>8.9862500000000001</c:v>
                </c:pt>
                <c:pt idx="1915">
                  <c:v>8.9935500000000008</c:v>
                </c:pt>
                <c:pt idx="1916">
                  <c:v>9.0008499999999998</c:v>
                </c:pt>
                <c:pt idx="1917">
                  <c:v>9.0044250000000012</c:v>
                </c:pt>
                <c:pt idx="1918">
                  <c:v>9.0083500000000001</c:v>
                </c:pt>
                <c:pt idx="1919">
                  <c:v>9.0126749999999998</c:v>
                </c:pt>
                <c:pt idx="1920">
                  <c:v>9.0174500000000002</c:v>
                </c:pt>
                <c:pt idx="1921">
                  <c:v>9.0226749999999996</c:v>
                </c:pt>
                <c:pt idx="1922">
                  <c:v>9.0284250000000004</c:v>
                </c:pt>
                <c:pt idx="1923">
                  <c:v>9.0347749999999998</c:v>
                </c:pt>
                <c:pt idx="1924">
                  <c:v>9.0417249999999996</c:v>
                </c:pt>
                <c:pt idx="1925">
                  <c:v>9.0486250000000013</c:v>
                </c:pt>
                <c:pt idx="1926">
                  <c:v>9.0555500000000002</c:v>
                </c:pt>
                <c:pt idx="1927">
                  <c:v>9.0625750000000007</c:v>
                </c:pt>
                <c:pt idx="1928">
                  <c:v>9.0692500000000003</c:v>
                </c:pt>
                <c:pt idx="1929">
                  <c:v>9.0758500000000009</c:v>
                </c:pt>
                <c:pt idx="1930">
                  <c:v>9.0824249999999989</c:v>
                </c:pt>
                <c:pt idx="1931">
                  <c:v>9.0886499999999995</c:v>
                </c:pt>
                <c:pt idx="1932">
                  <c:v>9.0948250000000002</c:v>
                </c:pt>
                <c:pt idx="1933">
                  <c:v>9.1006</c:v>
                </c:pt>
                <c:pt idx="1934">
                  <c:v>9.1059999999999999</c:v>
                </c:pt>
                <c:pt idx="1935">
                  <c:v>9.111225000000001</c:v>
                </c:pt>
                <c:pt idx="1936">
                  <c:v>9.1165250000000011</c:v>
                </c:pt>
                <c:pt idx="1937">
                  <c:v>9.1219000000000001</c:v>
                </c:pt>
                <c:pt idx="1938">
                  <c:v>9.1266999999999996</c:v>
                </c:pt>
                <c:pt idx="1939">
                  <c:v>9.1304750000000006</c:v>
                </c:pt>
                <c:pt idx="1940">
                  <c:v>9.1345999999999989</c:v>
                </c:pt>
                <c:pt idx="1941">
                  <c:v>9.1389750000000003</c:v>
                </c:pt>
                <c:pt idx="1942">
                  <c:v>9.1435500000000012</c:v>
                </c:pt>
                <c:pt idx="1943">
                  <c:v>9.1482749999999999</c:v>
                </c:pt>
                <c:pt idx="1944">
                  <c:v>9.1527499999999993</c:v>
                </c:pt>
                <c:pt idx="1945">
                  <c:v>9.1568249999999995</c:v>
                </c:pt>
                <c:pt idx="1946">
                  <c:v>9.1611999999999991</c:v>
                </c:pt>
                <c:pt idx="1947">
                  <c:v>9.1658249999999999</c:v>
                </c:pt>
                <c:pt idx="1948">
                  <c:v>9.1706500000000002</c:v>
                </c:pt>
                <c:pt idx="1949">
                  <c:v>9.1753999999999998</c:v>
                </c:pt>
                <c:pt idx="1950">
                  <c:v>9.1800750000000004</c:v>
                </c:pt>
                <c:pt idx="1951">
                  <c:v>9.1848749999999999</c:v>
                </c:pt>
                <c:pt idx="1952">
                  <c:v>9.1898999999999997</c:v>
                </c:pt>
                <c:pt idx="1953">
                  <c:v>9.1947500000000009</c:v>
                </c:pt>
                <c:pt idx="1954">
                  <c:v>9.1994249999999997</c:v>
                </c:pt>
                <c:pt idx="1955">
                  <c:v>9.2042000000000002</c:v>
                </c:pt>
                <c:pt idx="1956">
                  <c:v>9.209249999999999</c:v>
                </c:pt>
                <c:pt idx="1957">
                  <c:v>9.2146749999999997</c:v>
                </c:pt>
                <c:pt idx="1958">
                  <c:v>9.2195999999999998</c:v>
                </c:pt>
                <c:pt idx="1959">
                  <c:v>9.2242750000000004</c:v>
                </c:pt>
                <c:pt idx="1960">
                  <c:v>9.2289750000000002</c:v>
                </c:pt>
                <c:pt idx="1961">
                  <c:v>9.2338500000000003</c:v>
                </c:pt>
                <c:pt idx="1962">
                  <c:v>9.2391000000000005</c:v>
                </c:pt>
                <c:pt idx="1963">
                  <c:v>9.2440250000000006</c:v>
                </c:pt>
                <c:pt idx="1964">
                  <c:v>9.2487750000000002</c:v>
                </c:pt>
                <c:pt idx="1965">
                  <c:v>9.2535000000000007</c:v>
                </c:pt>
                <c:pt idx="1966">
                  <c:v>9.2583750000000009</c:v>
                </c:pt>
                <c:pt idx="1967">
                  <c:v>9.2634999999999987</c:v>
                </c:pt>
                <c:pt idx="1968">
                  <c:v>9.2689749999999993</c:v>
                </c:pt>
                <c:pt idx="1969">
                  <c:v>9.2749249999999996</c:v>
                </c:pt>
                <c:pt idx="1970">
                  <c:v>9.2808250000000001</c:v>
                </c:pt>
                <c:pt idx="1971">
                  <c:v>9.2868250000000003</c:v>
                </c:pt>
                <c:pt idx="1972">
                  <c:v>9.293075</c:v>
                </c:pt>
                <c:pt idx="1973">
                  <c:v>9.2997750000000003</c:v>
                </c:pt>
                <c:pt idx="1974">
                  <c:v>9.3062500000000004</c:v>
                </c:pt>
                <c:pt idx="1975">
                  <c:v>9.3127499999999994</c:v>
                </c:pt>
                <c:pt idx="1976">
                  <c:v>9.3195249999999987</c:v>
                </c:pt>
                <c:pt idx="1977">
                  <c:v>9.3255750000000006</c:v>
                </c:pt>
                <c:pt idx="1978">
                  <c:v>9.3309999999999995</c:v>
                </c:pt>
                <c:pt idx="1979">
                  <c:v>9.3363750000000003</c:v>
                </c:pt>
                <c:pt idx="1980">
                  <c:v>9.3420249999999996</c:v>
                </c:pt>
                <c:pt idx="1981">
                  <c:v>9.3480999999999987</c:v>
                </c:pt>
                <c:pt idx="1982">
                  <c:v>9.3546250000000004</c:v>
                </c:pt>
                <c:pt idx="1983">
                  <c:v>9.3603500000000004</c:v>
                </c:pt>
                <c:pt idx="1984">
                  <c:v>9.3656500000000005</c:v>
                </c:pt>
                <c:pt idx="1985">
                  <c:v>9.3709749999999996</c:v>
                </c:pt>
                <c:pt idx="1986">
                  <c:v>9.376574999999999</c:v>
                </c:pt>
                <c:pt idx="1987">
                  <c:v>9.3825500000000002</c:v>
                </c:pt>
                <c:pt idx="1988">
                  <c:v>9.3870749999999994</c:v>
                </c:pt>
                <c:pt idx="1989">
                  <c:v>9.3920500000000011</c:v>
                </c:pt>
                <c:pt idx="1990">
                  <c:v>9.397475</c:v>
                </c:pt>
                <c:pt idx="1991">
                  <c:v>9.4027999999999992</c:v>
                </c:pt>
                <c:pt idx="1992">
                  <c:v>9.4083500000000004</c:v>
                </c:pt>
                <c:pt idx="1993">
                  <c:v>9.4144000000000005</c:v>
                </c:pt>
                <c:pt idx="1994">
                  <c:v>9.4208749999999988</c:v>
                </c:pt>
                <c:pt idx="1995">
                  <c:v>9.4279500000000009</c:v>
                </c:pt>
                <c:pt idx="1996">
                  <c:v>9.4349500000000006</c:v>
                </c:pt>
                <c:pt idx="1997">
                  <c:v>9.4415750000000003</c:v>
                </c:pt>
                <c:pt idx="1998">
                  <c:v>9.4482250000000008</c:v>
                </c:pt>
                <c:pt idx="1999">
                  <c:v>9.4551250000000007</c:v>
                </c:pt>
                <c:pt idx="2000">
                  <c:v>9.4626000000000001</c:v>
                </c:pt>
                <c:pt idx="2001">
                  <c:v>9.4700500000000005</c:v>
                </c:pt>
                <c:pt idx="2002">
                  <c:v>9.4772499999999997</c:v>
                </c:pt>
                <c:pt idx="2003">
                  <c:v>9.4843499999999992</c:v>
                </c:pt>
                <c:pt idx="2004">
                  <c:v>9.4916</c:v>
                </c:pt>
                <c:pt idx="2005">
                  <c:v>9.4989500000000007</c:v>
                </c:pt>
                <c:pt idx="2006">
                  <c:v>9.505725</c:v>
                </c:pt>
                <c:pt idx="2007">
                  <c:v>9.5124750000000002</c:v>
                </c:pt>
                <c:pt idx="2008">
                  <c:v>9.5190750000000008</c:v>
                </c:pt>
                <c:pt idx="2009">
                  <c:v>9.5256999999999987</c:v>
                </c:pt>
                <c:pt idx="2010">
                  <c:v>9.5325999999999986</c:v>
                </c:pt>
                <c:pt idx="2011">
                  <c:v>9.5400500000000008</c:v>
                </c:pt>
                <c:pt idx="2012">
                  <c:v>9.5469249999999999</c:v>
                </c:pt>
                <c:pt idx="2013">
                  <c:v>9.5533750000000008</c:v>
                </c:pt>
                <c:pt idx="2014">
                  <c:v>9.5599249999999998</c:v>
                </c:pt>
                <c:pt idx="2015">
                  <c:v>9.5665999999999993</c:v>
                </c:pt>
                <c:pt idx="2016">
                  <c:v>9.5734499999999993</c:v>
                </c:pt>
                <c:pt idx="2017">
                  <c:v>9.5808499999999999</c:v>
                </c:pt>
                <c:pt idx="2018">
                  <c:v>9.5882749999999994</c:v>
                </c:pt>
                <c:pt idx="2019">
                  <c:v>9.5951750000000011</c:v>
                </c:pt>
                <c:pt idx="2020">
                  <c:v>9.6019499999999987</c:v>
                </c:pt>
                <c:pt idx="2021">
                  <c:v>9.6088499999999986</c:v>
                </c:pt>
                <c:pt idx="2022">
                  <c:v>9.6157500000000002</c:v>
                </c:pt>
                <c:pt idx="2023">
                  <c:v>9.623149999999999</c:v>
                </c:pt>
                <c:pt idx="2024">
                  <c:v>9.6271500000000003</c:v>
                </c:pt>
                <c:pt idx="2025">
                  <c:v>9.6292000000000009</c:v>
                </c:pt>
                <c:pt idx="2026">
                  <c:v>9.6314250000000001</c:v>
                </c:pt>
                <c:pt idx="2027">
                  <c:v>9.6338749999999997</c:v>
                </c:pt>
                <c:pt idx="2028">
                  <c:v>9.6365750000000006</c:v>
                </c:pt>
                <c:pt idx="2029">
                  <c:v>9.6395499999999998</c:v>
                </c:pt>
                <c:pt idx="2030">
                  <c:v>9.6428249999999984</c:v>
                </c:pt>
                <c:pt idx="2031">
                  <c:v>9.6464250000000007</c:v>
                </c:pt>
                <c:pt idx="2032">
                  <c:v>9.6503750000000004</c:v>
                </c:pt>
                <c:pt idx="2033">
                  <c:v>9.6547250000000009</c:v>
                </c:pt>
                <c:pt idx="2034">
                  <c:v>9.6594999999999995</c:v>
                </c:pt>
                <c:pt idx="2035">
                  <c:v>9.6647750000000006</c:v>
                </c:pt>
                <c:pt idx="2036">
                  <c:v>9.6705500000000004</c:v>
                </c:pt>
                <c:pt idx="2037">
                  <c:v>9.6769250000000007</c:v>
                </c:pt>
                <c:pt idx="2038">
                  <c:v>9.6839250000000003</c:v>
                </c:pt>
                <c:pt idx="2039">
                  <c:v>9.691275000000001</c:v>
                </c:pt>
                <c:pt idx="2040">
                  <c:v>9.6986249999999998</c:v>
                </c:pt>
                <c:pt idx="2041">
                  <c:v>9.7059750000000005</c:v>
                </c:pt>
                <c:pt idx="2042">
                  <c:v>9.7131249999999998</c:v>
                </c:pt>
                <c:pt idx="2043">
                  <c:v>9.7202500000000001</c:v>
                </c:pt>
                <c:pt idx="2044">
                  <c:v>9.7276000000000007</c:v>
                </c:pt>
                <c:pt idx="2045">
                  <c:v>9.7314249999999998</c:v>
                </c:pt>
                <c:pt idx="2046">
                  <c:v>9.7356499999999997</c:v>
                </c:pt>
                <c:pt idx="2047">
                  <c:v>9.7402750000000005</c:v>
                </c:pt>
                <c:pt idx="2048">
                  <c:v>9.745375000000001</c:v>
                </c:pt>
                <c:pt idx="2049">
                  <c:v>9.7509750000000004</c:v>
                </c:pt>
                <c:pt idx="2050">
                  <c:v>9.7571500000000011</c:v>
                </c:pt>
                <c:pt idx="2051">
                  <c:v>9.7639500000000012</c:v>
                </c:pt>
                <c:pt idx="2052">
                  <c:v>9.7713250000000009</c:v>
                </c:pt>
                <c:pt idx="2053">
                  <c:v>9.7787000000000006</c:v>
                </c:pt>
                <c:pt idx="2054">
                  <c:v>9.7859999999999996</c:v>
                </c:pt>
                <c:pt idx="2055">
                  <c:v>9.7928999999999995</c:v>
                </c:pt>
                <c:pt idx="2056">
                  <c:v>9.8001000000000005</c:v>
                </c:pt>
                <c:pt idx="2057">
                  <c:v>9.807525</c:v>
                </c:pt>
                <c:pt idx="2058">
                  <c:v>9.8147750000000009</c:v>
                </c:pt>
                <c:pt idx="2059">
                  <c:v>9.822000000000001</c:v>
                </c:pt>
                <c:pt idx="2060">
                  <c:v>9.8289000000000009</c:v>
                </c:pt>
                <c:pt idx="2061">
                  <c:v>9.8359500000000004</c:v>
                </c:pt>
                <c:pt idx="2062">
                  <c:v>9.8432750000000002</c:v>
                </c:pt>
                <c:pt idx="2063">
                  <c:v>9.8505000000000003</c:v>
                </c:pt>
                <c:pt idx="2064">
                  <c:v>9.8576999999999995</c:v>
                </c:pt>
                <c:pt idx="2065">
                  <c:v>9.8650749999999992</c:v>
                </c:pt>
                <c:pt idx="2066">
                  <c:v>9.8719249999999992</c:v>
                </c:pt>
                <c:pt idx="2067">
                  <c:v>9.8790750000000003</c:v>
                </c:pt>
                <c:pt idx="2068">
                  <c:v>9.8864999999999998</c:v>
                </c:pt>
                <c:pt idx="2069">
                  <c:v>9.8935499999999994</c:v>
                </c:pt>
                <c:pt idx="2070">
                  <c:v>9.9004999999999992</c:v>
                </c:pt>
                <c:pt idx="2071">
                  <c:v>9.9074749999999998</c:v>
                </c:pt>
                <c:pt idx="2072">
                  <c:v>9.9144249999999996</c:v>
                </c:pt>
                <c:pt idx="2073">
                  <c:v>9.9215999999999998</c:v>
                </c:pt>
                <c:pt idx="2074">
                  <c:v>9.9286250000000003</c:v>
                </c:pt>
                <c:pt idx="2075">
                  <c:v>9.9357000000000006</c:v>
                </c:pt>
                <c:pt idx="2076">
                  <c:v>9.942874999999999</c:v>
                </c:pt>
                <c:pt idx="2077">
                  <c:v>9.9497749999999989</c:v>
                </c:pt>
                <c:pt idx="2078">
                  <c:v>9.9568250000000003</c:v>
                </c:pt>
                <c:pt idx="2079">
                  <c:v>9.9642499999999998</c:v>
                </c:pt>
                <c:pt idx="2080">
                  <c:v>9.9712250000000004</c:v>
                </c:pt>
                <c:pt idx="2081">
                  <c:v>9.9779750000000007</c:v>
                </c:pt>
                <c:pt idx="2082">
                  <c:v>9.985125</c:v>
                </c:pt>
                <c:pt idx="2083">
                  <c:v>9.9919750000000001</c:v>
                </c:pt>
                <c:pt idx="2084">
                  <c:v>9.9987250000000003</c:v>
                </c:pt>
                <c:pt idx="2085">
                  <c:v>10.005875</c:v>
                </c:pt>
                <c:pt idx="2086">
                  <c:v>10.012775</c:v>
                </c:pt>
                <c:pt idx="2087">
                  <c:v>10.01595</c:v>
                </c:pt>
                <c:pt idx="2088">
                  <c:v>10.019450000000001</c:v>
                </c:pt>
                <c:pt idx="2089">
                  <c:v>10.023300000000001</c:v>
                </c:pt>
                <c:pt idx="2090">
                  <c:v>10.027524999999999</c:v>
                </c:pt>
                <c:pt idx="2091">
                  <c:v>10.032175000000001</c:v>
                </c:pt>
                <c:pt idx="2092">
                  <c:v>10.037274999999999</c:v>
                </c:pt>
                <c:pt idx="2093">
                  <c:v>10.042900000000001</c:v>
                </c:pt>
                <c:pt idx="2094">
                  <c:v>10.049099999999999</c:v>
                </c:pt>
                <c:pt idx="2095">
                  <c:v>10.055899999999999</c:v>
                </c:pt>
                <c:pt idx="2096">
                  <c:v>10.063324999999999</c:v>
                </c:pt>
                <c:pt idx="2097">
                  <c:v>10.0702</c:v>
                </c:pt>
                <c:pt idx="2098">
                  <c:v>10.074175</c:v>
                </c:pt>
                <c:pt idx="2099">
                  <c:v>10.078525000000001</c:v>
                </c:pt>
                <c:pt idx="2100">
                  <c:v>10.083325</c:v>
                </c:pt>
                <c:pt idx="2101">
                  <c:v>10.088625</c:v>
                </c:pt>
                <c:pt idx="2102">
                  <c:v>10.094424999999999</c:v>
                </c:pt>
                <c:pt idx="2103">
                  <c:v>10.100824999999999</c:v>
                </c:pt>
                <c:pt idx="2104">
                  <c:v>10.107850000000001</c:v>
                </c:pt>
                <c:pt idx="2105">
                  <c:v>10.11495</c:v>
                </c:pt>
                <c:pt idx="2106">
                  <c:v>10.122</c:v>
                </c:pt>
                <c:pt idx="2107">
                  <c:v>10.129225</c:v>
                </c:pt>
                <c:pt idx="2108">
                  <c:v>10.136575000000001</c:v>
                </c:pt>
                <c:pt idx="2109">
                  <c:v>10.143549999999999</c:v>
                </c:pt>
                <c:pt idx="2110">
                  <c:v>10.150600000000001</c:v>
                </c:pt>
                <c:pt idx="2111">
                  <c:v>10.157824999999999</c:v>
                </c:pt>
                <c:pt idx="2112">
                  <c:v>10.164900000000001</c:v>
                </c:pt>
                <c:pt idx="2113">
                  <c:v>10.168475000000001</c:v>
                </c:pt>
                <c:pt idx="2114">
                  <c:v>10.1724</c:v>
                </c:pt>
                <c:pt idx="2115">
                  <c:v>10.176725000000001</c:v>
                </c:pt>
                <c:pt idx="2116">
                  <c:v>10.181474999999999</c:v>
                </c:pt>
                <c:pt idx="2117">
                  <c:v>10.186725000000001</c:v>
                </c:pt>
                <c:pt idx="2118">
                  <c:v>10.192475</c:v>
                </c:pt>
                <c:pt idx="2119">
                  <c:v>10.1988</c:v>
                </c:pt>
                <c:pt idx="2120">
                  <c:v>10.205775000000001</c:v>
                </c:pt>
                <c:pt idx="2121">
                  <c:v>10.213025</c:v>
                </c:pt>
                <c:pt idx="2122">
                  <c:v>10.220124999999999</c:v>
                </c:pt>
                <c:pt idx="2123">
                  <c:v>10.227224999999999</c:v>
                </c:pt>
                <c:pt idx="2124">
                  <c:v>10.234575</c:v>
                </c:pt>
                <c:pt idx="2125">
                  <c:v>10.241725000000001</c:v>
                </c:pt>
                <c:pt idx="2126">
                  <c:v>10.248875</c:v>
                </c:pt>
                <c:pt idx="2127">
                  <c:v>10.25605</c:v>
                </c:pt>
                <c:pt idx="2128">
                  <c:v>10.263275</c:v>
                </c:pt>
                <c:pt idx="2129">
                  <c:v>10.270424999999999</c:v>
                </c:pt>
                <c:pt idx="2130">
                  <c:v>10.277600000000001</c:v>
                </c:pt>
                <c:pt idx="2131">
                  <c:v>10.2849</c:v>
                </c:pt>
                <c:pt idx="2132">
                  <c:v>10.292149999999999</c:v>
                </c:pt>
                <c:pt idx="2133">
                  <c:v>10.299250000000001</c:v>
                </c:pt>
                <c:pt idx="2134">
                  <c:v>10.306525000000001</c:v>
                </c:pt>
                <c:pt idx="2135">
                  <c:v>10.313775</c:v>
                </c:pt>
                <c:pt idx="2136">
                  <c:v>10.320975000000001</c:v>
                </c:pt>
                <c:pt idx="2137">
                  <c:v>10.328075</c:v>
                </c:pt>
                <c:pt idx="2138">
                  <c:v>10.335324999999999</c:v>
                </c:pt>
                <c:pt idx="2139">
                  <c:v>10.342575</c:v>
                </c:pt>
                <c:pt idx="2140">
                  <c:v>10.34975</c:v>
                </c:pt>
                <c:pt idx="2141">
                  <c:v>10.357025</c:v>
                </c:pt>
                <c:pt idx="2142">
                  <c:v>10.3643</c:v>
                </c:pt>
                <c:pt idx="2143">
                  <c:v>10.3714</c:v>
                </c:pt>
                <c:pt idx="2144">
                  <c:v>10.378674999999999</c:v>
                </c:pt>
                <c:pt idx="2145">
                  <c:v>10.385975</c:v>
                </c:pt>
                <c:pt idx="2146">
                  <c:v>10.393225000000001</c:v>
                </c:pt>
                <c:pt idx="2147">
                  <c:v>10.40035</c:v>
                </c:pt>
                <c:pt idx="2148">
                  <c:v>10.40765</c:v>
                </c:pt>
                <c:pt idx="2149">
                  <c:v>10.414925</c:v>
                </c:pt>
                <c:pt idx="2150">
                  <c:v>10.42215</c:v>
                </c:pt>
                <c:pt idx="2151">
                  <c:v>10.429475</c:v>
                </c:pt>
                <c:pt idx="2152">
                  <c:v>10.4368</c:v>
                </c:pt>
                <c:pt idx="2153">
                  <c:v>10.443975</c:v>
                </c:pt>
                <c:pt idx="2154">
                  <c:v>10.4513</c:v>
                </c:pt>
                <c:pt idx="2155">
                  <c:v>10.458625000000001</c:v>
                </c:pt>
                <c:pt idx="2156">
                  <c:v>10.4659</c:v>
                </c:pt>
                <c:pt idx="2157">
                  <c:v>10.4732</c:v>
                </c:pt>
                <c:pt idx="2158">
                  <c:v>10.480525</c:v>
                </c:pt>
                <c:pt idx="2159">
                  <c:v>10.4878</c:v>
                </c:pt>
                <c:pt idx="2160">
                  <c:v>10.495125</c:v>
                </c:pt>
                <c:pt idx="2161">
                  <c:v>10.502425000000001</c:v>
                </c:pt>
                <c:pt idx="2162">
                  <c:v>10.50975</c:v>
                </c:pt>
                <c:pt idx="2163">
                  <c:v>10.517049999999999</c:v>
                </c:pt>
                <c:pt idx="2164">
                  <c:v>10.524374999999999</c:v>
                </c:pt>
                <c:pt idx="2165">
                  <c:v>10.531675</c:v>
                </c:pt>
                <c:pt idx="2166">
                  <c:v>10.539</c:v>
                </c:pt>
                <c:pt idx="2167">
                  <c:v>10.546325</c:v>
                </c:pt>
                <c:pt idx="2168">
                  <c:v>10.553650000000001</c:v>
                </c:pt>
                <c:pt idx="2169">
                  <c:v>10.560975000000001</c:v>
                </c:pt>
                <c:pt idx="2170">
                  <c:v>10.568300000000001</c:v>
                </c:pt>
                <c:pt idx="2171">
                  <c:v>10.57565</c:v>
                </c:pt>
                <c:pt idx="2172">
                  <c:v>10.583</c:v>
                </c:pt>
                <c:pt idx="2173">
                  <c:v>10.590375</c:v>
                </c:pt>
                <c:pt idx="2174">
                  <c:v>10.59775</c:v>
                </c:pt>
                <c:pt idx="2175">
                  <c:v>10.605124999999999</c:v>
                </c:pt>
                <c:pt idx="2176">
                  <c:v>10.612499999999999</c:v>
                </c:pt>
                <c:pt idx="2177">
                  <c:v>10.619899999999999</c:v>
                </c:pt>
                <c:pt idx="2178">
                  <c:v>10.627325000000001</c:v>
                </c:pt>
                <c:pt idx="2179">
                  <c:v>10.634725</c:v>
                </c:pt>
                <c:pt idx="2180">
                  <c:v>10.642150000000001</c:v>
                </c:pt>
                <c:pt idx="2181">
                  <c:v>10.6496</c:v>
                </c:pt>
                <c:pt idx="2182">
                  <c:v>10.657025000000001</c:v>
                </c:pt>
                <c:pt idx="2183">
                  <c:v>10.664474999999999</c:v>
                </c:pt>
                <c:pt idx="2184">
                  <c:v>10.671949999999999</c:v>
                </c:pt>
                <c:pt idx="2185">
                  <c:v>10.679399999999999</c:v>
                </c:pt>
                <c:pt idx="2186">
                  <c:v>10.686875000000001</c:v>
                </c:pt>
                <c:pt idx="2187">
                  <c:v>10.690775</c:v>
                </c:pt>
                <c:pt idx="2188">
                  <c:v>10.695074999999999</c:v>
                </c:pt>
                <c:pt idx="2189">
                  <c:v>10.699775000000001</c:v>
                </c:pt>
                <c:pt idx="2190">
                  <c:v>10.704974999999999</c:v>
                </c:pt>
                <c:pt idx="2191">
                  <c:v>10.710675</c:v>
                </c:pt>
                <c:pt idx="2192">
                  <c:v>10.716950000000001</c:v>
                </c:pt>
                <c:pt idx="2193">
                  <c:v>10.723850000000001</c:v>
                </c:pt>
                <c:pt idx="2194">
                  <c:v>10.731350000000001</c:v>
                </c:pt>
                <c:pt idx="2195">
                  <c:v>10.738849999999999</c:v>
                </c:pt>
                <c:pt idx="2196">
                  <c:v>10.74635</c:v>
                </c:pt>
                <c:pt idx="2197">
                  <c:v>10.753875000000001</c:v>
                </c:pt>
                <c:pt idx="2198">
                  <c:v>10.761374999999999</c:v>
                </c:pt>
                <c:pt idx="2199">
                  <c:v>10.7689</c:v>
                </c:pt>
                <c:pt idx="2200">
                  <c:v>10.776450000000001</c:v>
                </c:pt>
                <c:pt idx="2201">
                  <c:v>10.784000000000001</c:v>
                </c:pt>
                <c:pt idx="2202">
                  <c:v>10.791549999999999</c:v>
                </c:pt>
                <c:pt idx="2203">
                  <c:v>10.799100000000001</c:v>
                </c:pt>
                <c:pt idx="2204">
                  <c:v>10.806675</c:v>
                </c:pt>
                <c:pt idx="2205">
                  <c:v>10.8142</c:v>
                </c:pt>
                <c:pt idx="2206">
                  <c:v>10.821624999999999</c:v>
                </c:pt>
                <c:pt idx="2207">
                  <c:v>10.829000000000001</c:v>
                </c:pt>
                <c:pt idx="2208">
                  <c:v>10.836</c:v>
                </c:pt>
                <c:pt idx="2209">
                  <c:v>10.843075000000001</c:v>
                </c:pt>
                <c:pt idx="2210">
                  <c:v>10.85005</c:v>
                </c:pt>
                <c:pt idx="2211">
                  <c:v>10.85675</c:v>
                </c:pt>
                <c:pt idx="2212">
                  <c:v>10.863575000000001</c:v>
                </c:pt>
                <c:pt idx="2213">
                  <c:v>10.870375000000001</c:v>
                </c:pt>
                <c:pt idx="2214">
                  <c:v>10.876875</c:v>
                </c:pt>
                <c:pt idx="2215">
                  <c:v>10.883474999999999</c:v>
                </c:pt>
                <c:pt idx="2216">
                  <c:v>10.890175000000001</c:v>
                </c:pt>
                <c:pt idx="2217">
                  <c:v>10.8964</c:v>
                </c:pt>
                <c:pt idx="2218">
                  <c:v>10.902324999999999</c:v>
                </c:pt>
                <c:pt idx="2219">
                  <c:v>10.908199999999999</c:v>
                </c:pt>
                <c:pt idx="2220">
                  <c:v>10.9139</c:v>
                </c:pt>
                <c:pt idx="2221">
                  <c:v>10.9193</c:v>
                </c:pt>
                <c:pt idx="2222">
                  <c:v>10.924675000000001</c:v>
                </c:pt>
                <c:pt idx="2223">
                  <c:v>10.930149999999999</c:v>
                </c:pt>
                <c:pt idx="2224">
                  <c:v>10.935400000000001</c:v>
                </c:pt>
                <c:pt idx="2225">
                  <c:v>10.940474999999999</c:v>
                </c:pt>
                <c:pt idx="2226">
                  <c:v>10.945625</c:v>
                </c:pt>
                <c:pt idx="2227">
                  <c:v>10.950925</c:v>
                </c:pt>
                <c:pt idx="2228">
                  <c:v>10.955925000000001</c:v>
                </c:pt>
                <c:pt idx="2229">
                  <c:v>10.960850000000001</c:v>
                </c:pt>
                <c:pt idx="2230">
                  <c:v>10.965875</c:v>
                </c:pt>
                <c:pt idx="2231">
                  <c:v>10.971074999999999</c:v>
                </c:pt>
                <c:pt idx="2232">
                  <c:v>10.975999999999999</c:v>
                </c:pt>
                <c:pt idx="2233">
                  <c:v>10.98085</c:v>
                </c:pt>
                <c:pt idx="2234">
                  <c:v>10.985775</c:v>
                </c:pt>
                <c:pt idx="2235">
                  <c:v>10.990874999999999</c:v>
                </c:pt>
                <c:pt idx="2236">
                  <c:v>10.995850000000001</c:v>
                </c:pt>
                <c:pt idx="2237">
                  <c:v>10.999275000000001</c:v>
                </c:pt>
                <c:pt idx="2238">
                  <c:v>11.00305</c:v>
                </c:pt>
                <c:pt idx="2239">
                  <c:v>11.007200000000001</c:v>
                </c:pt>
                <c:pt idx="2240">
                  <c:v>11.011749999999999</c:v>
                </c:pt>
                <c:pt idx="2241">
                  <c:v>11.016774999999999</c:v>
                </c:pt>
                <c:pt idx="2242">
                  <c:v>11.02155</c:v>
                </c:pt>
                <c:pt idx="2243">
                  <c:v>11.026400000000001</c:v>
                </c:pt>
                <c:pt idx="2244">
                  <c:v>11.031425</c:v>
                </c:pt>
                <c:pt idx="2245">
                  <c:v>11.03665</c:v>
                </c:pt>
                <c:pt idx="2246">
                  <c:v>11.041475</c:v>
                </c:pt>
                <c:pt idx="2247">
                  <c:v>11.046225</c:v>
                </c:pt>
                <c:pt idx="2248">
                  <c:v>11.05115</c:v>
                </c:pt>
                <c:pt idx="2249">
                  <c:v>11.0564</c:v>
                </c:pt>
                <c:pt idx="2250">
                  <c:v>11.061375</c:v>
                </c:pt>
                <c:pt idx="2251">
                  <c:v>11.06615</c:v>
                </c:pt>
                <c:pt idx="2252">
                  <c:v>11.071024999999999</c:v>
                </c:pt>
                <c:pt idx="2253">
                  <c:v>11.07615</c:v>
                </c:pt>
                <c:pt idx="2254">
                  <c:v>11.081525000000001</c:v>
                </c:pt>
                <c:pt idx="2255">
                  <c:v>11.086375</c:v>
                </c:pt>
                <c:pt idx="2256">
                  <c:v>11.091199999999999</c:v>
                </c:pt>
                <c:pt idx="2257">
                  <c:v>11.096250000000001</c:v>
                </c:pt>
                <c:pt idx="2258">
                  <c:v>11.101675</c:v>
                </c:pt>
                <c:pt idx="2259">
                  <c:v>11.1067</c:v>
                </c:pt>
                <c:pt idx="2260">
                  <c:v>11.111550000000001</c:v>
                </c:pt>
                <c:pt idx="2261">
                  <c:v>11.11655</c:v>
                </c:pt>
                <c:pt idx="2262">
                  <c:v>11.121875000000001</c:v>
                </c:pt>
                <c:pt idx="2263">
                  <c:v>11.126049999999999</c:v>
                </c:pt>
                <c:pt idx="2264">
                  <c:v>11.130650000000001</c:v>
                </c:pt>
                <c:pt idx="2265">
                  <c:v>11.135524999999999</c:v>
                </c:pt>
                <c:pt idx="2266">
                  <c:v>11.140675</c:v>
                </c:pt>
                <c:pt idx="2267">
                  <c:v>11.146224999999999</c:v>
                </c:pt>
                <c:pt idx="2268">
                  <c:v>11.151400000000001</c:v>
                </c:pt>
                <c:pt idx="2269">
                  <c:v>11.156325000000001</c:v>
                </c:pt>
                <c:pt idx="2270">
                  <c:v>11.1614</c:v>
                </c:pt>
                <c:pt idx="2271">
                  <c:v>11.166824999999999</c:v>
                </c:pt>
                <c:pt idx="2272">
                  <c:v>11.1724</c:v>
                </c:pt>
                <c:pt idx="2273">
                  <c:v>11.177425000000001</c:v>
                </c:pt>
                <c:pt idx="2274">
                  <c:v>11.182449999999999</c:v>
                </c:pt>
                <c:pt idx="2275">
                  <c:v>11.187750000000001</c:v>
                </c:pt>
                <c:pt idx="2276">
                  <c:v>11.193474999999999</c:v>
                </c:pt>
                <c:pt idx="2277">
                  <c:v>11.198675</c:v>
                </c:pt>
                <c:pt idx="2278">
                  <c:v>11.2037</c:v>
                </c:pt>
                <c:pt idx="2279">
                  <c:v>11.208925000000001</c:v>
                </c:pt>
                <c:pt idx="2280">
                  <c:v>11.214449999999999</c:v>
                </c:pt>
                <c:pt idx="2281">
                  <c:v>11.22015</c:v>
                </c:pt>
                <c:pt idx="2282">
                  <c:v>11.225300000000001</c:v>
                </c:pt>
                <c:pt idx="2283">
                  <c:v>11.230374999999999</c:v>
                </c:pt>
                <c:pt idx="2284">
                  <c:v>11.235799999999999</c:v>
                </c:pt>
                <c:pt idx="2285">
                  <c:v>11.241574999999999</c:v>
                </c:pt>
                <c:pt idx="2286">
                  <c:v>11.2471</c:v>
                </c:pt>
                <c:pt idx="2287">
                  <c:v>11.248900000000001</c:v>
                </c:pt>
                <c:pt idx="2288">
                  <c:v>11.2509</c:v>
                </c:pt>
                <c:pt idx="2289">
                  <c:v>11.253074999999999</c:v>
                </c:pt>
                <c:pt idx="2290">
                  <c:v>11.255474999999999</c:v>
                </c:pt>
                <c:pt idx="2291">
                  <c:v>11.258125</c:v>
                </c:pt>
                <c:pt idx="2292">
                  <c:v>11.261025</c:v>
                </c:pt>
                <c:pt idx="2293">
                  <c:v>11.264225</c:v>
                </c:pt>
                <c:pt idx="2294">
                  <c:v>11.267749999999999</c:v>
                </c:pt>
                <c:pt idx="2295">
                  <c:v>11.271599999999999</c:v>
                </c:pt>
                <c:pt idx="2296">
                  <c:v>11.275875000000001</c:v>
                </c:pt>
                <c:pt idx="2297">
                  <c:v>11.28055</c:v>
                </c:pt>
                <c:pt idx="2298">
                  <c:v>11.285675000000001</c:v>
                </c:pt>
                <c:pt idx="2299">
                  <c:v>11.29105</c:v>
                </c:pt>
                <c:pt idx="2300">
                  <c:v>11.296749999999999</c:v>
                </c:pt>
                <c:pt idx="2301">
                  <c:v>11.302225</c:v>
                </c:pt>
                <c:pt idx="2302">
                  <c:v>11.307625</c:v>
                </c:pt>
                <c:pt idx="2303">
                  <c:v>11.313075</c:v>
                </c:pt>
                <c:pt idx="2304">
                  <c:v>11.31865</c:v>
                </c:pt>
                <c:pt idx="2305">
                  <c:v>11.324399999999999</c:v>
                </c:pt>
                <c:pt idx="2306">
                  <c:v>11.3302</c:v>
                </c:pt>
                <c:pt idx="2307">
                  <c:v>11.336174999999999</c:v>
                </c:pt>
                <c:pt idx="2308">
                  <c:v>11.342499999999999</c:v>
                </c:pt>
                <c:pt idx="2309">
                  <c:v>11.349299999999999</c:v>
                </c:pt>
                <c:pt idx="2310">
                  <c:v>11.3566</c:v>
                </c:pt>
                <c:pt idx="2311">
                  <c:v>11.364025</c:v>
                </c:pt>
                <c:pt idx="2312">
                  <c:v>11.371725000000001</c:v>
                </c:pt>
                <c:pt idx="2313">
                  <c:v>11.374775</c:v>
                </c:pt>
                <c:pt idx="2314">
                  <c:v>11.37815</c:v>
                </c:pt>
                <c:pt idx="2315">
                  <c:v>11.38185</c:v>
                </c:pt>
                <c:pt idx="2316">
                  <c:v>11.385925</c:v>
                </c:pt>
                <c:pt idx="2317">
                  <c:v>11.3904</c:v>
                </c:pt>
                <c:pt idx="2318">
                  <c:v>11.395350000000001</c:v>
                </c:pt>
                <c:pt idx="2319">
                  <c:v>11.400775000000001</c:v>
                </c:pt>
                <c:pt idx="2320">
                  <c:v>11.406725</c:v>
                </c:pt>
                <c:pt idx="2321">
                  <c:v>11.4133</c:v>
                </c:pt>
                <c:pt idx="2322">
                  <c:v>11.420500000000001</c:v>
                </c:pt>
                <c:pt idx="2323">
                  <c:v>11.424475000000001</c:v>
                </c:pt>
                <c:pt idx="2324">
                  <c:v>11.428825</c:v>
                </c:pt>
                <c:pt idx="2325">
                  <c:v>11.433624999999999</c:v>
                </c:pt>
                <c:pt idx="2326">
                  <c:v>11.4389</c:v>
                </c:pt>
                <c:pt idx="2327">
                  <c:v>11.444699999999999</c:v>
                </c:pt>
                <c:pt idx="2328">
                  <c:v>11.451074999999999</c:v>
                </c:pt>
                <c:pt idx="2329">
                  <c:v>11.4581</c:v>
                </c:pt>
                <c:pt idx="2330">
                  <c:v>11.4658</c:v>
                </c:pt>
                <c:pt idx="2331">
                  <c:v>11.473849999999999</c:v>
                </c:pt>
                <c:pt idx="2332">
                  <c:v>11.481925</c:v>
                </c:pt>
                <c:pt idx="2333">
                  <c:v>11.49</c:v>
                </c:pt>
                <c:pt idx="2334">
                  <c:v>11.498075</c:v>
                </c:pt>
                <c:pt idx="2335">
                  <c:v>11.506175000000001</c:v>
                </c:pt>
                <c:pt idx="2336">
                  <c:v>11.514275</c:v>
                </c:pt>
                <c:pt idx="2337">
                  <c:v>11.522399999999999</c:v>
                </c:pt>
                <c:pt idx="2338">
                  <c:v>11.5305</c:v>
                </c:pt>
                <c:pt idx="2339">
                  <c:v>11.538600000000001</c:v>
                </c:pt>
                <c:pt idx="2340">
                  <c:v>11.5467</c:v>
                </c:pt>
                <c:pt idx="2341">
                  <c:v>11.549574999999999</c:v>
                </c:pt>
                <c:pt idx="2342">
                  <c:v>11.552775</c:v>
                </c:pt>
                <c:pt idx="2343">
                  <c:v>11.556275000000001</c:v>
                </c:pt>
                <c:pt idx="2344">
                  <c:v>11.560125000000001</c:v>
                </c:pt>
                <c:pt idx="2345">
                  <c:v>11.564349999999999</c:v>
                </c:pt>
                <c:pt idx="2346">
                  <c:v>11.569000000000001</c:v>
                </c:pt>
                <c:pt idx="2347">
                  <c:v>11.574125</c:v>
                </c:pt>
                <c:pt idx="2348">
                  <c:v>11.579775</c:v>
                </c:pt>
                <c:pt idx="2349">
                  <c:v>11.585974999999999</c:v>
                </c:pt>
                <c:pt idx="2350">
                  <c:v>11.592775</c:v>
                </c:pt>
                <c:pt idx="2351">
                  <c:v>11.596500000000001</c:v>
                </c:pt>
                <c:pt idx="2352">
                  <c:v>11.600575000000001</c:v>
                </c:pt>
                <c:pt idx="2353">
                  <c:v>11.605074999999999</c:v>
                </c:pt>
                <c:pt idx="2354">
                  <c:v>11.610025</c:v>
                </c:pt>
                <c:pt idx="2355">
                  <c:v>11.615449999999999</c:v>
                </c:pt>
                <c:pt idx="2356">
                  <c:v>11.621449999999999</c:v>
                </c:pt>
                <c:pt idx="2357">
                  <c:v>11.628025000000001</c:v>
                </c:pt>
                <c:pt idx="2358">
                  <c:v>11.635249999999999</c:v>
                </c:pt>
                <c:pt idx="2359">
                  <c:v>11.643224999999999</c:v>
                </c:pt>
                <c:pt idx="2360">
                  <c:v>11.651275</c:v>
                </c:pt>
                <c:pt idx="2361">
                  <c:v>11.654425</c:v>
                </c:pt>
                <c:pt idx="2362">
                  <c:v>11.657924999999999</c:v>
                </c:pt>
                <c:pt idx="2363">
                  <c:v>11.66175</c:v>
                </c:pt>
                <c:pt idx="2364">
                  <c:v>11.665975000000001</c:v>
                </c:pt>
                <c:pt idx="2365">
                  <c:v>11.670624999999999</c:v>
                </c:pt>
                <c:pt idx="2366">
                  <c:v>11.675725</c:v>
                </c:pt>
                <c:pt idx="2367">
                  <c:v>11.68135</c:v>
                </c:pt>
                <c:pt idx="2368">
                  <c:v>11.687525000000001</c:v>
                </c:pt>
                <c:pt idx="2369">
                  <c:v>11.694324999999999</c:v>
                </c:pt>
                <c:pt idx="2370">
                  <c:v>11.7018</c:v>
                </c:pt>
                <c:pt idx="2371">
                  <c:v>11.709825</c:v>
                </c:pt>
                <c:pt idx="2372">
                  <c:v>11.717874999999999</c:v>
                </c:pt>
                <c:pt idx="2373">
                  <c:v>11.725925</c:v>
                </c:pt>
                <c:pt idx="2374">
                  <c:v>11.73395</c:v>
                </c:pt>
                <c:pt idx="2375">
                  <c:v>11.741999999999999</c:v>
                </c:pt>
                <c:pt idx="2376">
                  <c:v>11.75005</c:v>
                </c:pt>
                <c:pt idx="2377">
                  <c:v>11.758100000000001</c:v>
                </c:pt>
                <c:pt idx="2378">
                  <c:v>11.76615</c:v>
                </c:pt>
                <c:pt idx="2379">
                  <c:v>11.7742</c:v>
                </c:pt>
                <c:pt idx="2380">
                  <c:v>11.782249999999999</c:v>
                </c:pt>
                <c:pt idx="2381">
                  <c:v>11.7903</c:v>
                </c:pt>
                <c:pt idx="2382">
                  <c:v>11.798350000000001</c:v>
                </c:pt>
                <c:pt idx="2383">
                  <c:v>11.806424999999999</c:v>
                </c:pt>
                <c:pt idx="2384">
                  <c:v>11.814475</c:v>
                </c:pt>
                <c:pt idx="2385">
                  <c:v>11.822525000000001</c:v>
                </c:pt>
                <c:pt idx="2386">
                  <c:v>11.830599999999999</c:v>
                </c:pt>
                <c:pt idx="2387">
                  <c:v>11.838675</c:v>
                </c:pt>
                <c:pt idx="2388">
                  <c:v>11.846724999999999</c:v>
                </c:pt>
                <c:pt idx="2389">
                  <c:v>11.85045</c:v>
                </c:pt>
                <c:pt idx="2390">
                  <c:v>11.854525000000001</c:v>
                </c:pt>
                <c:pt idx="2391">
                  <c:v>11.859024999999999</c:v>
                </c:pt>
                <c:pt idx="2392">
                  <c:v>11.863975</c:v>
                </c:pt>
                <c:pt idx="2393">
                  <c:v>11.869425</c:v>
                </c:pt>
                <c:pt idx="2394">
                  <c:v>11.875399999999999</c:v>
                </c:pt>
                <c:pt idx="2395">
                  <c:v>11.882</c:v>
                </c:pt>
                <c:pt idx="2396">
                  <c:v>11.889225</c:v>
                </c:pt>
                <c:pt idx="2397">
                  <c:v>11.8972</c:v>
                </c:pt>
                <c:pt idx="2398">
                  <c:v>11.905275</c:v>
                </c:pt>
                <c:pt idx="2399">
                  <c:v>11.913375</c:v>
                </c:pt>
                <c:pt idx="2400">
                  <c:v>11.92145</c:v>
                </c:pt>
                <c:pt idx="2401">
                  <c:v>11.929549999999999</c:v>
                </c:pt>
                <c:pt idx="2402">
                  <c:v>11.93765</c:v>
                </c:pt>
                <c:pt idx="2403">
                  <c:v>11.94575</c:v>
                </c:pt>
                <c:pt idx="2404">
                  <c:v>11.953850000000001</c:v>
                </c:pt>
                <c:pt idx="2405">
                  <c:v>11.96195</c:v>
                </c:pt>
                <c:pt idx="2406">
                  <c:v>11.970050000000001</c:v>
                </c:pt>
                <c:pt idx="2407">
                  <c:v>11.978175</c:v>
                </c:pt>
                <c:pt idx="2408">
                  <c:v>11.986275000000001</c:v>
                </c:pt>
                <c:pt idx="2409">
                  <c:v>11.994375</c:v>
                </c:pt>
                <c:pt idx="2410">
                  <c:v>12.002475</c:v>
                </c:pt>
                <c:pt idx="2411">
                  <c:v>12.010574999999999</c:v>
                </c:pt>
                <c:pt idx="2412">
                  <c:v>12.018675</c:v>
                </c:pt>
                <c:pt idx="2413">
                  <c:v>12.026775000000001</c:v>
                </c:pt>
                <c:pt idx="2414">
                  <c:v>12.034875</c:v>
                </c:pt>
                <c:pt idx="2415">
                  <c:v>12.038224999999999</c:v>
                </c:pt>
                <c:pt idx="2416">
                  <c:v>12.041925000000001</c:v>
                </c:pt>
                <c:pt idx="2417">
                  <c:v>12.045999999999999</c:v>
                </c:pt>
                <c:pt idx="2418">
                  <c:v>12.050474999999999</c:v>
                </c:pt>
                <c:pt idx="2419">
                  <c:v>12.055399999999999</c:v>
                </c:pt>
                <c:pt idx="2420">
                  <c:v>12.0608</c:v>
                </c:pt>
                <c:pt idx="2421">
                  <c:v>12.066775</c:v>
                </c:pt>
                <c:pt idx="2422">
                  <c:v>12.073325000000001</c:v>
                </c:pt>
                <c:pt idx="2423">
                  <c:v>12.080525</c:v>
                </c:pt>
                <c:pt idx="2424">
                  <c:v>12.08845</c:v>
                </c:pt>
                <c:pt idx="2425">
                  <c:v>12.096550000000001</c:v>
                </c:pt>
                <c:pt idx="2426">
                  <c:v>12.104649999999999</c:v>
                </c:pt>
                <c:pt idx="2427">
                  <c:v>12.11275</c:v>
                </c:pt>
                <c:pt idx="2428">
                  <c:v>12.120849999999999</c:v>
                </c:pt>
                <c:pt idx="2429">
                  <c:v>12.128925000000001</c:v>
                </c:pt>
                <c:pt idx="2430">
                  <c:v>12.137025</c:v>
                </c:pt>
                <c:pt idx="2431">
                  <c:v>12.145150000000001</c:v>
                </c:pt>
                <c:pt idx="2432">
                  <c:v>12.15325</c:v>
                </c:pt>
                <c:pt idx="2433">
                  <c:v>12.161350000000001</c:v>
                </c:pt>
                <c:pt idx="2434">
                  <c:v>12.169449999999999</c:v>
                </c:pt>
                <c:pt idx="2435">
                  <c:v>12.172800000000001</c:v>
                </c:pt>
                <c:pt idx="2436">
                  <c:v>12.176449999999999</c:v>
                </c:pt>
                <c:pt idx="2437">
                  <c:v>12.180474999999999</c:v>
                </c:pt>
                <c:pt idx="2438">
                  <c:v>12.184900000000001</c:v>
                </c:pt>
                <c:pt idx="2439">
                  <c:v>12.189774999999999</c:v>
                </c:pt>
                <c:pt idx="2440">
                  <c:v>12.19515</c:v>
                </c:pt>
                <c:pt idx="2441">
                  <c:v>12.201049999999999</c:v>
                </c:pt>
                <c:pt idx="2442">
                  <c:v>12.207525</c:v>
                </c:pt>
                <c:pt idx="2443">
                  <c:v>12.214650000000001</c:v>
                </c:pt>
                <c:pt idx="2444">
                  <c:v>12.2225</c:v>
                </c:pt>
                <c:pt idx="2445">
                  <c:v>12.230675</c:v>
                </c:pt>
                <c:pt idx="2446">
                  <c:v>12.238849999999999</c:v>
                </c:pt>
                <c:pt idx="2447">
                  <c:v>12.247025000000001</c:v>
                </c:pt>
                <c:pt idx="2448">
                  <c:v>12.255224999999999</c:v>
                </c:pt>
                <c:pt idx="2449">
                  <c:v>12.258525000000001</c:v>
                </c:pt>
                <c:pt idx="2450">
                  <c:v>12.262124999999999</c:v>
                </c:pt>
                <c:pt idx="2451">
                  <c:v>12.266125000000001</c:v>
                </c:pt>
                <c:pt idx="2452">
                  <c:v>12.2705</c:v>
                </c:pt>
                <c:pt idx="2453">
                  <c:v>12.275324999999999</c:v>
                </c:pt>
                <c:pt idx="2454">
                  <c:v>12.280625000000001</c:v>
                </c:pt>
                <c:pt idx="2455">
                  <c:v>12.28645</c:v>
                </c:pt>
                <c:pt idx="2456">
                  <c:v>12.292875</c:v>
                </c:pt>
                <c:pt idx="2457">
                  <c:v>12.299925</c:v>
                </c:pt>
                <c:pt idx="2458">
                  <c:v>12.307700000000001</c:v>
                </c:pt>
                <c:pt idx="2459">
                  <c:v>12.315975</c:v>
                </c:pt>
                <c:pt idx="2460">
                  <c:v>12.324250000000001</c:v>
                </c:pt>
                <c:pt idx="2461">
                  <c:v>12.332550000000001</c:v>
                </c:pt>
                <c:pt idx="2462">
                  <c:v>12.34085</c:v>
                </c:pt>
                <c:pt idx="2463">
                  <c:v>12.349174999999999</c:v>
                </c:pt>
                <c:pt idx="2464">
                  <c:v>12.357524999999999</c:v>
                </c:pt>
                <c:pt idx="2465">
                  <c:v>12.365824999999999</c:v>
                </c:pt>
                <c:pt idx="2466">
                  <c:v>12.37415</c:v>
                </c:pt>
                <c:pt idx="2467">
                  <c:v>12.382474999999999</c:v>
                </c:pt>
                <c:pt idx="2468">
                  <c:v>12.390775</c:v>
                </c:pt>
                <c:pt idx="2469">
                  <c:v>12.399100000000001</c:v>
                </c:pt>
                <c:pt idx="2470">
                  <c:v>12.407425</c:v>
                </c:pt>
                <c:pt idx="2471">
                  <c:v>12.415750000000001</c:v>
                </c:pt>
                <c:pt idx="2472">
                  <c:v>12.424075</c:v>
                </c:pt>
                <c:pt idx="2473">
                  <c:v>12.432425</c:v>
                </c:pt>
                <c:pt idx="2474">
                  <c:v>12.440775</c:v>
                </c:pt>
                <c:pt idx="2475">
                  <c:v>12.449125</c:v>
                </c:pt>
                <c:pt idx="2476">
                  <c:v>12.457500000000001</c:v>
                </c:pt>
                <c:pt idx="2477">
                  <c:v>12.465875</c:v>
                </c:pt>
                <c:pt idx="2478">
                  <c:v>12.474275</c:v>
                </c:pt>
                <c:pt idx="2479">
                  <c:v>12.482675</c:v>
                </c:pt>
                <c:pt idx="2480">
                  <c:v>12.485125</c:v>
                </c:pt>
                <c:pt idx="2481">
                  <c:v>12.4878</c:v>
                </c:pt>
                <c:pt idx="2482">
                  <c:v>12.490774999999999</c:v>
                </c:pt>
                <c:pt idx="2483">
                  <c:v>12.494025000000001</c:v>
                </c:pt>
                <c:pt idx="2484">
                  <c:v>12.4976</c:v>
                </c:pt>
                <c:pt idx="2485">
                  <c:v>12.501524999999999</c:v>
                </c:pt>
                <c:pt idx="2486">
                  <c:v>12.505849999999999</c:v>
                </c:pt>
                <c:pt idx="2487">
                  <c:v>12.510625000000001</c:v>
                </c:pt>
                <c:pt idx="2488">
                  <c:v>12.51585</c:v>
                </c:pt>
                <c:pt idx="2489">
                  <c:v>12.521599999999999</c:v>
                </c:pt>
                <c:pt idx="2490">
                  <c:v>12.527949999999999</c:v>
                </c:pt>
                <c:pt idx="2491">
                  <c:v>12.534924999999999</c:v>
                </c:pt>
                <c:pt idx="2492">
                  <c:v>12.542574999999999</c:v>
                </c:pt>
                <c:pt idx="2493">
                  <c:v>12.551024999999999</c:v>
                </c:pt>
                <c:pt idx="2494">
                  <c:v>12.55955</c:v>
                </c:pt>
                <c:pt idx="2495">
                  <c:v>12.568125</c:v>
                </c:pt>
                <c:pt idx="2496">
                  <c:v>12.576699999999999</c:v>
                </c:pt>
                <c:pt idx="2497">
                  <c:v>12.585275000000001</c:v>
                </c:pt>
                <c:pt idx="2498">
                  <c:v>12.593850000000002</c:v>
                </c:pt>
                <c:pt idx="2499">
                  <c:v>12.602425</c:v>
                </c:pt>
                <c:pt idx="2500">
                  <c:v>12.610950000000001</c:v>
                </c:pt>
                <c:pt idx="2501">
                  <c:v>12.615974999999999</c:v>
                </c:pt>
                <c:pt idx="2502">
                  <c:v>12.621499999999999</c:v>
                </c:pt>
                <c:pt idx="2503">
                  <c:v>12.627574999999998</c:v>
                </c:pt>
                <c:pt idx="2504">
                  <c:v>12.63425</c:v>
                </c:pt>
                <c:pt idx="2505">
                  <c:v>12.6416</c:v>
                </c:pt>
                <c:pt idx="2506">
                  <c:v>12.649699999999999</c:v>
                </c:pt>
                <c:pt idx="2507">
                  <c:v>12.658175</c:v>
                </c:pt>
                <c:pt idx="2508">
                  <c:v>12.666675</c:v>
                </c:pt>
                <c:pt idx="2509">
                  <c:v>12.675174999999999</c:v>
                </c:pt>
                <c:pt idx="2510">
                  <c:v>12.6837</c:v>
                </c:pt>
                <c:pt idx="2511">
                  <c:v>12.692224999999999</c:v>
                </c:pt>
                <c:pt idx="2512">
                  <c:v>12.700749999999999</c:v>
                </c:pt>
                <c:pt idx="2513">
                  <c:v>12.709275</c:v>
                </c:pt>
                <c:pt idx="2514">
                  <c:v>12.717824999999999</c:v>
                </c:pt>
                <c:pt idx="2515">
                  <c:v>12.726375000000001</c:v>
                </c:pt>
                <c:pt idx="2516">
                  <c:v>12.734950000000001</c:v>
                </c:pt>
                <c:pt idx="2517">
                  <c:v>12.743525</c:v>
                </c:pt>
                <c:pt idx="2518">
                  <c:v>12.752099999999999</c:v>
                </c:pt>
                <c:pt idx="2519">
                  <c:v>12.75695</c:v>
                </c:pt>
                <c:pt idx="2520">
                  <c:v>12.76225</c:v>
                </c:pt>
                <c:pt idx="2521">
                  <c:v>12.766050000000002</c:v>
                </c:pt>
                <c:pt idx="2522">
                  <c:v>12.770249999999999</c:v>
                </c:pt>
                <c:pt idx="2523">
                  <c:v>12.774849999999999</c:v>
                </c:pt>
                <c:pt idx="2524">
                  <c:v>12.779925</c:v>
                </c:pt>
                <c:pt idx="2525">
                  <c:v>12.785499999999999</c:v>
                </c:pt>
                <c:pt idx="2526">
                  <c:v>12.791649999999999</c:v>
                </c:pt>
                <c:pt idx="2527">
                  <c:v>12.798399999999999</c:v>
                </c:pt>
                <c:pt idx="2528">
                  <c:v>12.805825</c:v>
                </c:pt>
                <c:pt idx="2529">
                  <c:v>12.813974999999999</c:v>
                </c:pt>
                <c:pt idx="2530">
                  <c:v>12.822700000000001</c:v>
                </c:pt>
                <c:pt idx="2531">
                  <c:v>12.8314</c:v>
                </c:pt>
                <c:pt idx="2532">
                  <c:v>12.840124999999999</c:v>
                </c:pt>
                <c:pt idx="2533">
                  <c:v>12.848875000000001</c:v>
                </c:pt>
                <c:pt idx="2534">
                  <c:v>12.857625000000001</c:v>
                </c:pt>
                <c:pt idx="2535">
                  <c:v>12.861800000000001</c:v>
                </c:pt>
                <c:pt idx="2536">
                  <c:v>12.866375</c:v>
                </c:pt>
                <c:pt idx="2537">
                  <c:v>12.870475000000001</c:v>
                </c:pt>
                <c:pt idx="2538">
                  <c:v>12.874974999999999</c:v>
                </c:pt>
                <c:pt idx="2539">
                  <c:v>12.879925</c:v>
                </c:pt>
                <c:pt idx="2540">
                  <c:v>12.885375</c:v>
                </c:pt>
                <c:pt idx="2541">
                  <c:v>12.891375</c:v>
                </c:pt>
                <c:pt idx="2542">
                  <c:v>12.897975000000001</c:v>
                </c:pt>
                <c:pt idx="2543">
                  <c:v>12.905225000000002</c:v>
                </c:pt>
                <c:pt idx="2544">
                  <c:v>12.913225000000001</c:v>
                </c:pt>
                <c:pt idx="2545">
                  <c:v>12.922000000000001</c:v>
                </c:pt>
                <c:pt idx="2546">
                  <c:v>12.930825000000002</c:v>
                </c:pt>
                <c:pt idx="2547">
                  <c:v>12.93445</c:v>
                </c:pt>
                <c:pt idx="2548">
                  <c:v>12.938450000000001</c:v>
                </c:pt>
                <c:pt idx="2549">
                  <c:v>12.942824999999999</c:v>
                </c:pt>
                <c:pt idx="2550">
                  <c:v>12.947649999999999</c:v>
                </c:pt>
                <c:pt idx="2551">
                  <c:v>12.952975</c:v>
                </c:pt>
                <c:pt idx="2552">
                  <c:v>12.955074999999999</c:v>
                </c:pt>
                <c:pt idx="2553">
                  <c:v>12.9574</c:v>
                </c:pt>
                <c:pt idx="2554">
                  <c:v>12.959950000000001</c:v>
                </c:pt>
                <c:pt idx="2555">
                  <c:v>12.96275</c:v>
                </c:pt>
                <c:pt idx="2556">
                  <c:v>12.965825000000001</c:v>
                </c:pt>
                <c:pt idx="2557">
                  <c:v>12.969225000000002</c:v>
                </c:pt>
                <c:pt idx="2558">
                  <c:v>12.972949999999999</c:v>
                </c:pt>
                <c:pt idx="2559">
                  <c:v>12.977050000000002</c:v>
                </c:pt>
                <c:pt idx="2560">
                  <c:v>12.981575000000001</c:v>
                </c:pt>
                <c:pt idx="2561">
                  <c:v>12.986524999999999</c:v>
                </c:pt>
                <c:pt idx="2562">
                  <c:v>12.992000000000001</c:v>
                </c:pt>
                <c:pt idx="2563">
                  <c:v>12.998000000000001</c:v>
                </c:pt>
                <c:pt idx="2564">
                  <c:v>13.0046</c:v>
                </c:pt>
                <c:pt idx="2565">
                  <c:v>13.011875</c:v>
                </c:pt>
                <c:pt idx="2566">
                  <c:v>13.019875000000001</c:v>
                </c:pt>
                <c:pt idx="2567">
                  <c:v>13.023775000000001</c:v>
                </c:pt>
                <c:pt idx="2568">
                  <c:v>13.028049999999999</c:v>
                </c:pt>
                <c:pt idx="2569">
                  <c:v>13.032774999999999</c:v>
                </c:pt>
                <c:pt idx="2570">
                  <c:v>13.03795</c:v>
                </c:pt>
                <c:pt idx="2571">
                  <c:v>13.043650000000001</c:v>
                </c:pt>
                <c:pt idx="2572">
                  <c:v>13.049925000000002</c:v>
                </c:pt>
                <c:pt idx="2573">
                  <c:v>13.056825</c:v>
                </c:pt>
                <c:pt idx="2574">
                  <c:v>13.064400000000001</c:v>
                </c:pt>
                <c:pt idx="2575">
                  <c:v>13.072749999999999</c:v>
                </c:pt>
                <c:pt idx="2576">
                  <c:v>13.081875000000002</c:v>
                </c:pt>
                <c:pt idx="2577">
                  <c:v>13.090999999999999</c:v>
                </c:pt>
                <c:pt idx="2578">
                  <c:v>13.100175</c:v>
                </c:pt>
                <c:pt idx="2579">
                  <c:v>13.109350000000001</c:v>
                </c:pt>
                <c:pt idx="2580">
                  <c:v>13.118450000000001</c:v>
                </c:pt>
                <c:pt idx="2581">
                  <c:v>13.125025000000001</c:v>
                </c:pt>
                <c:pt idx="2582">
                  <c:v>13.132250000000001</c:v>
                </c:pt>
                <c:pt idx="2583">
                  <c:v>13.136100000000001</c:v>
                </c:pt>
                <c:pt idx="2584">
                  <c:v>13.140350000000002</c:v>
                </c:pt>
                <c:pt idx="2585">
                  <c:v>13.145024999999999</c:v>
                </c:pt>
                <c:pt idx="2586">
                  <c:v>13.150175000000001</c:v>
                </c:pt>
                <c:pt idx="2587">
                  <c:v>13.155824999999998</c:v>
                </c:pt>
                <c:pt idx="2588">
                  <c:v>13.162050000000001</c:v>
                </c:pt>
                <c:pt idx="2589">
                  <c:v>13.168900000000001</c:v>
                </c:pt>
                <c:pt idx="2590">
                  <c:v>13.176425</c:v>
                </c:pt>
                <c:pt idx="2591">
                  <c:v>13.184299999999999</c:v>
                </c:pt>
                <c:pt idx="2592">
                  <c:v>13.192975000000001</c:v>
                </c:pt>
                <c:pt idx="2593">
                  <c:v>13.2021</c:v>
                </c:pt>
                <c:pt idx="2594">
                  <c:v>13.21125</c:v>
                </c:pt>
                <c:pt idx="2595">
                  <c:v>13.220399999999998</c:v>
                </c:pt>
                <c:pt idx="2596">
                  <c:v>13.229550000000001</c:v>
                </c:pt>
                <c:pt idx="2597">
                  <c:v>13.238725000000001</c:v>
                </c:pt>
                <c:pt idx="2598">
                  <c:v>13.247900000000001</c:v>
                </c:pt>
                <c:pt idx="2599">
                  <c:v>13.251225</c:v>
                </c:pt>
                <c:pt idx="2600">
                  <c:v>13.254899999999999</c:v>
                </c:pt>
                <c:pt idx="2601">
                  <c:v>13.258925</c:v>
                </c:pt>
                <c:pt idx="2602">
                  <c:v>13.263375</c:v>
                </c:pt>
                <c:pt idx="2603">
                  <c:v>13.26825</c:v>
                </c:pt>
                <c:pt idx="2604">
                  <c:v>13.273624999999999</c:v>
                </c:pt>
                <c:pt idx="2605">
                  <c:v>13.279525</c:v>
                </c:pt>
                <c:pt idx="2606">
                  <c:v>13.286025000000002</c:v>
                </c:pt>
                <c:pt idx="2607">
                  <c:v>13.293174999999998</c:v>
                </c:pt>
                <c:pt idx="2608">
                  <c:v>13.30105</c:v>
                </c:pt>
                <c:pt idx="2609">
                  <c:v>13.309699999999999</c:v>
                </c:pt>
                <c:pt idx="2610">
                  <c:v>13.318899999999999</c:v>
                </c:pt>
                <c:pt idx="2611">
                  <c:v>13.328075</c:v>
                </c:pt>
                <c:pt idx="2612">
                  <c:v>13.337275000000002</c:v>
                </c:pt>
                <c:pt idx="2613">
                  <c:v>13.346475</c:v>
                </c:pt>
                <c:pt idx="2614">
                  <c:v>13.355675</c:v>
                </c:pt>
                <c:pt idx="2615">
                  <c:v>13.359175</c:v>
                </c:pt>
                <c:pt idx="2616">
                  <c:v>13.363050000000001</c:v>
                </c:pt>
                <c:pt idx="2617">
                  <c:v>13.367275000000001</c:v>
                </c:pt>
                <c:pt idx="2618">
                  <c:v>13.371949999999998</c:v>
                </c:pt>
                <c:pt idx="2619">
                  <c:v>13.377075</c:v>
                </c:pt>
                <c:pt idx="2620">
                  <c:v>13.382725000000001</c:v>
                </c:pt>
                <c:pt idx="2621">
                  <c:v>13.388924999999999</c:v>
                </c:pt>
                <c:pt idx="2622">
                  <c:v>13.395774999999999</c:v>
                </c:pt>
                <c:pt idx="2623">
                  <c:v>13.403275000000001</c:v>
                </c:pt>
                <c:pt idx="2624">
                  <c:v>13.41155</c:v>
                </c:pt>
                <c:pt idx="2625">
                  <c:v>13.41455</c:v>
                </c:pt>
                <c:pt idx="2626">
                  <c:v>13.417850000000001</c:v>
                </c:pt>
                <c:pt idx="2627">
                  <c:v>13.421474999999999</c:v>
                </c:pt>
                <c:pt idx="2628">
                  <c:v>13.425475</c:v>
                </c:pt>
                <c:pt idx="2629">
                  <c:v>13.429874999999999</c:v>
                </c:pt>
                <c:pt idx="2630">
                  <c:v>13.434725</c:v>
                </c:pt>
                <c:pt idx="2631">
                  <c:v>13.440025</c:v>
                </c:pt>
                <c:pt idx="2632">
                  <c:v>13.445874999999999</c:v>
                </c:pt>
                <c:pt idx="2633">
                  <c:v>13.452325000000002</c:v>
                </c:pt>
                <c:pt idx="2634">
                  <c:v>13.459399999999999</c:v>
                </c:pt>
                <c:pt idx="2635">
                  <c:v>13.467175000000001</c:v>
                </c:pt>
                <c:pt idx="2636">
                  <c:v>13.47575</c:v>
                </c:pt>
                <c:pt idx="2637">
                  <c:v>13.479425000000001</c:v>
                </c:pt>
                <c:pt idx="2638">
                  <c:v>13.483475</c:v>
                </c:pt>
                <c:pt idx="2639">
                  <c:v>13.487925000000001</c:v>
                </c:pt>
                <c:pt idx="2640">
                  <c:v>13.492825</c:v>
                </c:pt>
                <c:pt idx="2641">
                  <c:v>13.498199999999999</c:v>
                </c:pt>
                <c:pt idx="2642">
                  <c:v>13.504125</c:v>
                </c:pt>
                <c:pt idx="2643">
                  <c:v>13.510649999999998</c:v>
                </c:pt>
                <c:pt idx="2644">
                  <c:v>13.517825</c:v>
                </c:pt>
                <c:pt idx="2645">
                  <c:v>13.525699999999999</c:v>
                </c:pt>
                <c:pt idx="2646">
                  <c:v>13.534375000000001</c:v>
                </c:pt>
                <c:pt idx="2647">
                  <c:v>13.543574999999999</c:v>
                </c:pt>
                <c:pt idx="2648">
                  <c:v>13.552775</c:v>
                </c:pt>
                <c:pt idx="2649">
                  <c:v>13.561975</c:v>
                </c:pt>
                <c:pt idx="2650">
                  <c:v>13.571300000000001</c:v>
                </c:pt>
                <c:pt idx="2651">
                  <c:v>13.5806</c:v>
                </c:pt>
                <c:pt idx="2652">
                  <c:v>13.5899</c:v>
                </c:pt>
                <c:pt idx="2653">
                  <c:v>13.5992</c:v>
                </c:pt>
                <c:pt idx="2654">
                  <c:v>13.608500000000001</c:v>
                </c:pt>
                <c:pt idx="2655">
                  <c:v>13.617799999999999</c:v>
                </c:pt>
                <c:pt idx="2656">
                  <c:v>13.627125000000001</c:v>
                </c:pt>
                <c:pt idx="2657">
                  <c:v>13.63645</c:v>
                </c:pt>
                <c:pt idx="2658">
                  <c:v>13.645774999999999</c:v>
                </c:pt>
                <c:pt idx="2659">
                  <c:v>13.655075</c:v>
                </c:pt>
                <c:pt idx="2660">
                  <c:v>13.664375000000001</c:v>
                </c:pt>
                <c:pt idx="2661">
                  <c:v>13.673674999999999</c:v>
                </c:pt>
                <c:pt idx="2662">
                  <c:v>13.683</c:v>
                </c:pt>
                <c:pt idx="2663">
                  <c:v>13.686400000000001</c:v>
                </c:pt>
                <c:pt idx="2664">
                  <c:v>13.690150000000001</c:v>
                </c:pt>
                <c:pt idx="2665">
                  <c:v>13.694275000000001</c:v>
                </c:pt>
                <c:pt idx="2666">
                  <c:v>13.6988</c:v>
                </c:pt>
                <c:pt idx="2667">
                  <c:v>13.703799999999999</c:v>
                </c:pt>
                <c:pt idx="2668">
                  <c:v>13.709275000000002</c:v>
                </c:pt>
                <c:pt idx="2669">
                  <c:v>13.715325</c:v>
                </c:pt>
                <c:pt idx="2670">
                  <c:v>13.72195</c:v>
                </c:pt>
                <c:pt idx="2671">
                  <c:v>13.729274999999999</c:v>
                </c:pt>
                <c:pt idx="2672">
                  <c:v>13.731299999999999</c:v>
                </c:pt>
                <c:pt idx="2673">
                  <c:v>13.733549999999999</c:v>
                </c:pt>
                <c:pt idx="2674">
                  <c:v>13.736025</c:v>
                </c:pt>
                <c:pt idx="2675">
                  <c:v>13.73875</c:v>
                </c:pt>
                <c:pt idx="2676">
                  <c:v>13.741724999999999</c:v>
                </c:pt>
                <c:pt idx="2677">
                  <c:v>13.745025</c:v>
                </c:pt>
                <c:pt idx="2678">
                  <c:v>13.748625000000001</c:v>
                </c:pt>
                <c:pt idx="2679">
                  <c:v>13.752600000000001</c:v>
                </c:pt>
                <c:pt idx="2680">
                  <c:v>13.756974999999999</c:v>
                </c:pt>
                <c:pt idx="2681">
                  <c:v>13.761799999999999</c:v>
                </c:pt>
                <c:pt idx="2682">
                  <c:v>13.767099999999999</c:v>
                </c:pt>
                <c:pt idx="2683">
                  <c:v>13.7729</c:v>
                </c:pt>
                <c:pt idx="2684">
                  <c:v>13.779325</c:v>
                </c:pt>
                <c:pt idx="2685">
                  <c:v>13.786375000000001</c:v>
                </c:pt>
                <c:pt idx="2686">
                  <c:v>13.794124999999999</c:v>
                </c:pt>
                <c:pt idx="2687">
                  <c:v>13.80265</c:v>
                </c:pt>
                <c:pt idx="2688">
                  <c:v>13.811975000000002</c:v>
                </c:pt>
                <c:pt idx="2689">
                  <c:v>13.821325000000002</c:v>
                </c:pt>
                <c:pt idx="2690">
                  <c:v>13.830675000000001</c:v>
                </c:pt>
                <c:pt idx="2691">
                  <c:v>13.835525000000001</c:v>
                </c:pt>
                <c:pt idx="2692">
                  <c:v>13.84085</c:v>
                </c:pt>
                <c:pt idx="2693">
                  <c:v>13.846724999999999</c:v>
                </c:pt>
                <c:pt idx="2694">
                  <c:v>13.853175</c:v>
                </c:pt>
                <c:pt idx="2695">
                  <c:v>13.860275</c:v>
                </c:pt>
                <c:pt idx="2696">
                  <c:v>13.868074999999999</c:v>
                </c:pt>
                <c:pt idx="2697">
                  <c:v>13.876649999999998</c:v>
                </c:pt>
                <c:pt idx="2698">
                  <c:v>13.886049999999999</c:v>
                </c:pt>
                <c:pt idx="2699">
                  <c:v>13.89545</c:v>
                </c:pt>
                <c:pt idx="2700">
                  <c:v>13.904825000000001</c:v>
                </c:pt>
                <c:pt idx="2701">
                  <c:v>13.9101</c:v>
                </c:pt>
                <c:pt idx="2702">
                  <c:v>13.915900000000001</c:v>
                </c:pt>
                <c:pt idx="2703">
                  <c:v>13.922300000000002</c:v>
                </c:pt>
                <c:pt idx="2704">
                  <c:v>13.929325</c:v>
                </c:pt>
                <c:pt idx="2705">
                  <c:v>13.937050000000001</c:v>
                </c:pt>
                <c:pt idx="2706">
                  <c:v>13.945550000000001</c:v>
                </c:pt>
                <c:pt idx="2707">
                  <c:v>13.954874999999999</c:v>
                </c:pt>
                <c:pt idx="2708">
                  <c:v>13.9643</c:v>
                </c:pt>
                <c:pt idx="2709">
                  <c:v>13.973700000000001</c:v>
                </c:pt>
                <c:pt idx="2710">
                  <c:v>13.983124999999999</c:v>
                </c:pt>
                <c:pt idx="2711">
                  <c:v>13.992574999999999</c:v>
                </c:pt>
                <c:pt idx="2712">
                  <c:v>14.002025000000001</c:v>
                </c:pt>
                <c:pt idx="2713">
                  <c:v>14.011475000000001</c:v>
                </c:pt>
                <c:pt idx="2714">
                  <c:v>14.020949999999999</c:v>
                </c:pt>
                <c:pt idx="2715">
                  <c:v>14.030400000000002</c:v>
                </c:pt>
                <c:pt idx="2716">
                  <c:v>14.039850000000001</c:v>
                </c:pt>
                <c:pt idx="2717">
                  <c:v>14.049300000000001</c:v>
                </c:pt>
                <c:pt idx="2718">
                  <c:v>14.05875</c:v>
                </c:pt>
                <c:pt idx="2719">
                  <c:v>14.068200000000001</c:v>
                </c:pt>
                <c:pt idx="2720">
                  <c:v>14.077624999999999</c:v>
                </c:pt>
                <c:pt idx="2721">
                  <c:v>14.087025000000001</c:v>
                </c:pt>
                <c:pt idx="2722">
                  <c:v>14.096449999999999</c:v>
                </c:pt>
                <c:pt idx="2723">
                  <c:v>14.105824999999999</c:v>
                </c:pt>
                <c:pt idx="2724">
                  <c:v>14.115225000000001</c:v>
                </c:pt>
                <c:pt idx="2725">
                  <c:v>14.124600000000001</c:v>
                </c:pt>
                <c:pt idx="2726">
                  <c:v>14.133999999999999</c:v>
                </c:pt>
                <c:pt idx="2727">
                  <c:v>14.143374999999999</c:v>
                </c:pt>
                <c:pt idx="2728">
                  <c:v>14.147000000000002</c:v>
                </c:pt>
                <c:pt idx="2729">
                  <c:v>14.149649999999999</c:v>
                </c:pt>
                <c:pt idx="2730">
                  <c:v>14.152575000000001</c:v>
                </c:pt>
                <c:pt idx="2731">
                  <c:v>14.155799999999999</c:v>
                </c:pt>
                <c:pt idx="2732">
                  <c:v>14.159350000000002</c:v>
                </c:pt>
                <c:pt idx="2733">
                  <c:v>14.16325</c:v>
                </c:pt>
                <c:pt idx="2734">
                  <c:v>14.167524999999999</c:v>
                </c:pt>
                <c:pt idx="2735">
                  <c:v>14.17225</c:v>
                </c:pt>
                <c:pt idx="2736">
                  <c:v>14.177424999999999</c:v>
                </c:pt>
                <c:pt idx="2737">
                  <c:v>14.183149999999999</c:v>
                </c:pt>
                <c:pt idx="2738">
                  <c:v>14.189425</c:v>
                </c:pt>
                <c:pt idx="2739">
                  <c:v>14.196325000000002</c:v>
                </c:pt>
                <c:pt idx="2740">
                  <c:v>14.203925</c:v>
                </c:pt>
                <c:pt idx="2741">
                  <c:v>14.212275</c:v>
                </c:pt>
                <c:pt idx="2742">
                  <c:v>14.221449999999999</c:v>
                </c:pt>
                <c:pt idx="2743">
                  <c:v>14.225125</c:v>
                </c:pt>
                <c:pt idx="2744">
                  <c:v>14.229175</c:v>
                </c:pt>
                <c:pt idx="2745">
                  <c:v>14.233599999999999</c:v>
                </c:pt>
                <c:pt idx="2746">
                  <c:v>14.238475000000001</c:v>
                </c:pt>
                <c:pt idx="2747">
                  <c:v>14.24385</c:v>
                </c:pt>
                <c:pt idx="2748">
                  <c:v>14.249775000000001</c:v>
                </c:pt>
                <c:pt idx="2749">
                  <c:v>14.256274999999999</c:v>
                </c:pt>
                <c:pt idx="2750">
                  <c:v>14.263425</c:v>
                </c:pt>
                <c:pt idx="2751">
                  <c:v>14.271274999999999</c:v>
                </c:pt>
                <c:pt idx="2752">
                  <c:v>14.279924999999999</c:v>
                </c:pt>
                <c:pt idx="2753">
                  <c:v>14.284649999999999</c:v>
                </c:pt>
                <c:pt idx="2754">
                  <c:v>14.289825</c:v>
                </c:pt>
                <c:pt idx="2755">
                  <c:v>14.295525000000001</c:v>
                </c:pt>
                <c:pt idx="2756">
                  <c:v>14.3018</c:v>
                </c:pt>
                <c:pt idx="2757">
                  <c:v>14.305599999999998</c:v>
                </c:pt>
                <c:pt idx="2758">
                  <c:v>14.309749999999999</c:v>
                </c:pt>
                <c:pt idx="2759">
                  <c:v>14.314350000000001</c:v>
                </c:pt>
                <c:pt idx="2760">
                  <c:v>14.319375000000001</c:v>
                </c:pt>
                <c:pt idx="2761">
                  <c:v>14.324925</c:v>
                </c:pt>
                <c:pt idx="2762">
                  <c:v>14.331025</c:v>
                </c:pt>
                <c:pt idx="2763">
                  <c:v>14.33775</c:v>
                </c:pt>
                <c:pt idx="2764">
                  <c:v>14.345124999999999</c:v>
                </c:pt>
                <c:pt idx="2765">
                  <c:v>14.353250000000001</c:v>
                </c:pt>
                <c:pt idx="2766">
                  <c:v>14.362174999999999</c:v>
                </c:pt>
                <c:pt idx="2767">
                  <c:v>14.371449999999999</c:v>
                </c:pt>
                <c:pt idx="2768">
                  <c:v>14.380699999999999</c:v>
                </c:pt>
                <c:pt idx="2769">
                  <c:v>14.384625000000002</c:v>
                </c:pt>
                <c:pt idx="2770">
                  <c:v>14.388925</c:v>
                </c:pt>
                <c:pt idx="2771">
                  <c:v>14.393675</c:v>
                </c:pt>
                <c:pt idx="2772">
                  <c:v>14.398875</c:v>
                </c:pt>
                <c:pt idx="2773">
                  <c:v>14.401199999999999</c:v>
                </c:pt>
                <c:pt idx="2774">
                  <c:v>14.40375</c:v>
                </c:pt>
                <c:pt idx="2775">
                  <c:v>14.406550000000001</c:v>
                </c:pt>
                <c:pt idx="2776">
                  <c:v>14.409649999999999</c:v>
                </c:pt>
                <c:pt idx="2777">
                  <c:v>14.41305</c:v>
                </c:pt>
                <c:pt idx="2778">
                  <c:v>14.416775000000001</c:v>
                </c:pt>
                <c:pt idx="2779">
                  <c:v>14.4209</c:v>
                </c:pt>
                <c:pt idx="2780">
                  <c:v>14.425425000000001</c:v>
                </c:pt>
                <c:pt idx="2781">
                  <c:v>14.430399999999999</c:v>
                </c:pt>
                <c:pt idx="2782">
                  <c:v>14.435875000000001</c:v>
                </c:pt>
                <c:pt idx="2783">
                  <c:v>14.441899999999999</c:v>
                </c:pt>
                <c:pt idx="2784">
                  <c:v>14.448525</c:v>
                </c:pt>
                <c:pt idx="2785">
                  <c:v>14.4558</c:v>
                </c:pt>
                <c:pt idx="2786">
                  <c:v>14.463825</c:v>
                </c:pt>
                <c:pt idx="2787">
                  <c:v>14.472625000000001</c:v>
                </c:pt>
                <c:pt idx="2788">
                  <c:v>14.481874999999999</c:v>
                </c:pt>
                <c:pt idx="2789">
                  <c:v>14.4848</c:v>
                </c:pt>
                <c:pt idx="2790">
                  <c:v>14.488000000000001</c:v>
                </c:pt>
                <c:pt idx="2791">
                  <c:v>14.49155</c:v>
                </c:pt>
                <c:pt idx="2792">
                  <c:v>14.495425000000001</c:v>
                </c:pt>
                <c:pt idx="2793">
                  <c:v>14.499699999999999</c:v>
                </c:pt>
                <c:pt idx="2794">
                  <c:v>14.5044</c:v>
                </c:pt>
                <c:pt idx="2795">
                  <c:v>14.509549999999999</c:v>
                </c:pt>
                <c:pt idx="2796">
                  <c:v>14.515249999999998</c:v>
                </c:pt>
                <c:pt idx="2797">
                  <c:v>14.521500000000001</c:v>
                </c:pt>
                <c:pt idx="2798">
                  <c:v>14.528374999999999</c:v>
                </c:pt>
                <c:pt idx="2799">
                  <c:v>14.533475000000001</c:v>
                </c:pt>
                <c:pt idx="2800">
                  <c:v>14.539075</c:v>
                </c:pt>
                <c:pt idx="2801">
                  <c:v>14.545250000000001</c:v>
                </c:pt>
                <c:pt idx="2802">
                  <c:v>14.552049999999999</c:v>
                </c:pt>
                <c:pt idx="2803">
                  <c:v>14.559525000000001</c:v>
                </c:pt>
                <c:pt idx="2804">
                  <c:v>14.567725000000001</c:v>
                </c:pt>
                <c:pt idx="2805">
                  <c:v>14.571324999999998</c:v>
                </c:pt>
                <c:pt idx="2806">
                  <c:v>14.575299999999999</c:v>
                </c:pt>
                <c:pt idx="2807">
                  <c:v>14.579649999999999</c:v>
                </c:pt>
                <c:pt idx="2808">
                  <c:v>14.584449999999999</c:v>
                </c:pt>
                <c:pt idx="2809">
                  <c:v>14.589725000000001</c:v>
                </c:pt>
                <c:pt idx="2810">
                  <c:v>14.595525</c:v>
                </c:pt>
                <c:pt idx="2811">
                  <c:v>14.601900000000001</c:v>
                </c:pt>
                <c:pt idx="2812">
                  <c:v>14.608925000000001</c:v>
                </c:pt>
                <c:pt idx="2813">
                  <c:v>14.61665</c:v>
                </c:pt>
                <c:pt idx="2814">
                  <c:v>14.625125000000001</c:v>
                </c:pt>
                <c:pt idx="2815">
                  <c:v>14.634475</c:v>
                </c:pt>
                <c:pt idx="2816">
                  <c:v>14.643825</c:v>
                </c:pt>
                <c:pt idx="2817">
                  <c:v>14.653174999999999</c:v>
                </c:pt>
                <c:pt idx="2818">
                  <c:v>14.66255</c:v>
                </c:pt>
                <c:pt idx="2819">
                  <c:v>14.671925</c:v>
                </c:pt>
                <c:pt idx="2820">
                  <c:v>14.681274999999999</c:v>
                </c:pt>
                <c:pt idx="2821">
                  <c:v>14.69065</c:v>
                </c:pt>
                <c:pt idx="2822">
                  <c:v>14.700025</c:v>
                </c:pt>
                <c:pt idx="2823">
                  <c:v>14.709425000000001</c:v>
                </c:pt>
                <c:pt idx="2824">
                  <c:v>14.718824999999999</c:v>
                </c:pt>
                <c:pt idx="2825">
                  <c:v>14.728250000000001</c:v>
                </c:pt>
                <c:pt idx="2826">
                  <c:v>14.737674999999999</c:v>
                </c:pt>
                <c:pt idx="2827">
                  <c:v>14.747075000000001</c:v>
                </c:pt>
                <c:pt idx="2828">
                  <c:v>14.755075000000001</c:v>
                </c:pt>
                <c:pt idx="2829">
                  <c:v>14.763875000000001</c:v>
                </c:pt>
                <c:pt idx="2830">
                  <c:v>14.773325000000002</c:v>
                </c:pt>
                <c:pt idx="2831">
                  <c:v>14.782775000000001</c:v>
                </c:pt>
                <c:pt idx="2832">
                  <c:v>14.78945</c:v>
                </c:pt>
                <c:pt idx="2833">
                  <c:v>14.796825</c:v>
                </c:pt>
                <c:pt idx="2834">
                  <c:v>14.804924999999999</c:v>
                </c:pt>
                <c:pt idx="2835">
                  <c:v>14.813825</c:v>
                </c:pt>
                <c:pt idx="2836">
                  <c:v>14.821275</c:v>
                </c:pt>
                <c:pt idx="2837">
                  <c:v>14.829500000000001</c:v>
                </c:pt>
                <c:pt idx="2838">
                  <c:v>14.838524999999999</c:v>
                </c:pt>
                <c:pt idx="2839">
                  <c:v>14.848075</c:v>
                </c:pt>
                <c:pt idx="2840">
                  <c:v>14.855525</c:v>
                </c:pt>
                <c:pt idx="2841">
                  <c:v>14.863250000000001</c:v>
                </c:pt>
                <c:pt idx="2842">
                  <c:v>14.871775000000001</c:v>
                </c:pt>
                <c:pt idx="2843">
                  <c:v>14.881125000000001</c:v>
                </c:pt>
                <c:pt idx="2844">
                  <c:v>14.890750000000001</c:v>
                </c:pt>
                <c:pt idx="2845">
                  <c:v>14.900399999999999</c:v>
                </c:pt>
                <c:pt idx="2846">
                  <c:v>14.91</c:v>
                </c:pt>
                <c:pt idx="2847">
                  <c:v>14.919599999999999</c:v>
                </c:pt>
                <c:pt idx="2848">
                  <c:v>14.929224999999999</c:v>
                </c:pt>
                <c:pt idx="2849">
                  <c:v>14.93885</c:v>
                </c:pt>
                <c:pt idx="2850">
                  <c:v>14.948500000000001</c:v>
                </c:pt>
                <c:pt idx="2851">
                  <c:v>14.95815</c:v>
                </c:pt>
                <c:pt idx="2852">
                  <c:v>14.967775</c:v>
                </c:pt>
                <c:pt idx="2853">
                  <c:v>14.977425</c:v>
                </c:pt>
                <c:pt idx="2854">
                  <c:v>14.987074999999999</c:v>
                </c:pt>
                <c:pt idx="2855">
                  <c:v>14.996725</c:v>
                </c:pt>
                <c:pt idx="2856">
                  <c:v>15.006400000000001</c:v>
                </c:pt>
                <c:pt idx="2857">
                  <c:v>15.016075000000001</c:v>
                </c:pt>
                <c:pt idx="2858">
                  <c:v>15.025774999999999</c:v>
                </c:pt>
                <c:pt idx="2859">
                  <c:v>15.035475000000002</c:v>
                </c:pt>
                <c:pt idx="2860">
                  <c:v>15.0388</c:v>
                </c:pt>
                <c:pt idx="2861">
                  <c:v>15.042475</c:v>
                </c:pt>
                <c:pt idx="2862">
                  <c:v>15.046524999999999</c:v>
                </c:pt>
                <c:pt idx="2863">
                  <c:v>15.050949999999998</c:v>
                </c:pt>
                <c:pt idx="2864">
                  <c:v>15.055825</c:v>
                </c:pt>
                <c:pt idx="2865">
                  <c:v>15.061199999999999</c:v>
                </c:pt>
                <c:pt idx="2866">
                  <c:v>15.067125000000001</c:v>
                </c:pt>
                <c:pt idx="2867">
                  <c:v>15.073624999999998</c:v>
                </c:pt>
                <c:pt idx="2868">
                  <c:v>15.080774999999999</c:v>
                </c:pt>
                <c:pt idx="2869">
                  <c:v>15.088625</c:v>
                </c:pt>
                <c:pt idx="2870">
                  <c:v>15.097275</c:v>
                </c:pt>
                <c:pt idx="2871">
                  <c:v>15.106800000000002</c:v>
                </c:pt>
                <c:pt idx="2872">
                  <c:v>15.11655</c:v>
                </c:pt>
                <c:pt idx="2873">
                  <c:v>15.126300000000001</c:v>
                </c:pt>
                <c:pt idx="2874">
                  <c:v>15.136074999999998</c:v>
                </c:pt>
                <c:pt idx="2875">
                  <c:v>15.145824999999999</c:v>
                </c:pt>
                <c:pt idx="2876">
                  <c:v>15.1556</c:v>
                </c:pt>
                <c:pt idx="2877">
                  <c:v>15.165375000000001</c:v>
                </c:pt>
                <c:pt idx="2878">
                  <c:v>15.17515</c:v>
                </c:pt>
                <c:pt idx="2879">
                  <c:v>15.184950000000001</c:v>
                </c:pt>
                <c:pt idx="2880">
                  <c:v>15.194750000000001</c:v>
                </c:pt>
                <c:pt idx="2881">
                  <c:v>15.204549999999999</c:v>
                </c:pt>
                <c:pt idx="2882">
                  <c:v>15.21435</c:v>
                </c:pt>
                <c:pt idx="2883">
                  <c:v>15.224175000000001</c:v>
                </c:pt>
                <c:pt idx="2884">
                  <c:v>15.234</c:v>
                </c:pt>
                <c:pt idx="2885">
                  <c:v>15.243824999999999</c:v>
                </c:pt>
                <c:pt idx="2886">
                  <c:v>15.253649999999999</c:v>
                </c:pt>
                <c:pt idx="2887">
                  <c:v>15.263475000000001</c:v>
                </c:pt>
                <c:pt idx="2888">
                  <c:v>15.273300000000001</c:v>
                </c:pt>
                <c:pt idx="2889">
                  <c:v>15.283174999999998</c:v>
                </c:pt>
                <c:pt idx="2890">
                  <c:v>15.293024999999998</c:v>
                </c:pt>
                <c:pt idx="2891">
                  <c:v>15.302899999999999</c:v>
                </c:pt>
                <c:pt idx="2892">
                  <c:v>15.312775</c:v>
                </c:pt>
                <c:pt idx="2893">
                  <c:v>15.322649999999999</c:v>
                </c:pt>
                <c:pt idx="2894">
                  <c:v>15.332550000000001</c:v>
                </c:pt>
                <c:pt idx="2895">
                  <c:v>15.342449999999999</c:v>
                </c:pt>
                <c:pt idx="2896">
                  <c:v>15.347925000000002</c:v>
                </c:pt>
                <c:pt idx="2897">
                  <c:v>15.353949999999999</c:v>
                </c:pt>
                <c:pt idx="2898">
                  <c:v>15.3606</c:v>
                </c:pt>
                <c:pt idx="2899">
                  <c:v>15.367900000000001</c:v>
                </c:pt>
                <c:pt idx="2900">
                  <c:v>15.375924999999999</c:v>
                </c:pt>
                <c:pt idx="2901">
                  <c:v>15.380474999999999</c:v>
                </c:pt>
                <c:pt idx="2902">
                  <c:v>15.385499999999999</c:v>
                </c:pt>
                <c:pt idx="2903">
                  <c:v>15.391024999999999</c:v>
                </c:pt>
                <c:pt idx="2904">
                  <c:v>15.397074999999999</c:v>
                </c:pt>
                <c:pt idx="2905">
                  <c:v>15.403775</c:v>
                </c:pt>
                <c:pt idx="2906">
                  <c:v>15.411099999999999</c:v>
                </c:pt>
                <c:pt idx="2907">
                  <c:v>15.4192</c:v>
                </c:pt>
                <c:pt idx="2908">
                  <c:v>15.428075</c:v>
                </c:pt>
                <c:pt idx="2909">
                  <c:v>15.437850000000001</c:v>
                </c:pt>
                <c:pt idx="2910">
                  <c:v>15.448</c:v>
                </c:pt>
                <c:pt idx="2911">
                  <c:v>15.458150000000002</c:v>
                </c:pt>
                <c:pt idx="2912">
                  <c:v>15.468325</c:v>
                </c:pt>
                <c:pt idx="2913">
                  <c:v>15.4785</c:v>
                </c:pt>
                <c:pt idx="2914">
                  <c:v>15.4887</c:v>
                </c:pt>
                <c:pt idx="2915">
                  <c:v>15.498899999999999</c:v>
                </c:pt>
                <c:pt idx="2916">
                  <c:v>15.5091</c:v>
                </c:pt>
                <c:pt idx="2917">
                  <c:v>15.519325</c:v>
                </c:pt>
                <c:pt idx="2918">
                  <c:v>15.529475000000001</c:v>
                </c:pt>
                <c:pt idx="2919">
                  <c:v>15.5342</c:v>
                </c:pt>
                <c:pt idx="2920">
                  <c:v>15.537750000000001</c:v>
                </c:pt>
                <c:pt idx="2921">
                  <c:v>15.541675</c:v>
                </c:pt>
                <c:pt idx="2922">
                  <c:v>15.545975</c:v>
                </c:pt>
                <c:pt idx="2923">
                  <c:v>15.550725000000002</c:v>
                </c:pt>
                <c:pt idx="2924">
                  <c:v>15.555925</c:v>
                </c:pt>
                <c:pt idx="2925">
                  <c:v>15.561674999999999</c:v>
                </c:pt>
                <c:pt idx="2926">
                  <c:v>15.567975000000001</c:v>
                </c:pt>
                <c:pt idx="2927">
                  <c:v>15.574925</c:v>
                </c:pt>
                <c:pt idx="2928">
                  <c:v>15.582550000000001</c:v>
                </c:pt>
                <c:pt idx="2929">
                  <c:v>15.590950000000001</c:v>
                </c:pt>
                <c:pt idx="2930">
                  <c:v>15.600175</c:v>
                </c:pt>
                <c:pt idx="2931">
                  <c:v>15.605425</c:v>
                </c:pt>
                <c:pt idx="2932">
                  <c:v>15.611174999999999</c:v>
                </c:pt>
                <c:pt idx="2933">
                  <c:v>15.617524999999999</c:v>
                </c:pt>
                <c:pt idx="2934">
                  <c:v>15.624499999999999</c:v>
                </c:pt>
                <c:pt idx="2935">
                  <c:v>15.632175</c:v>
                </c:pt>
                <c:pt idx="2936">
                  <c:v>15.640599999999999</c:v>
                </c:pt>
                <c:pt idx="2937">
                  <c:v>15.649875</c:v>
                </c:pt>
                <c:pt idx="2938">
                  <c:v>15.6601</c:v>
                </c:pt>
                <c:pt idx="2939">
                  <c:v>15.670349999999999</c:v>
                </c:pt>
                <c:pt idx="2940">
                  <c:v>15.6806</c:v>
                </c:pt>
                <c:pt idx="2941">
                  <c:v>15.690899999999999</c:v>
                </c:pt>
                <c:pt idx="2942">
                  <c:v>15.701175000000001</c:v>
                </c:pt>
                <c:pt idx="2943">
                  <c:v>15.711500000000001</c:v>
                </c:pt>
                <c:pt idx="2944">
                  <c:v>15.7218</c:v>
                </c:pt>
                <c:pt idx="2945">
                  <c:v>15.732125</c:v>
                </c:pt>
                <c:pt idx="2946">
                  <c:v>15.7424</c:v>
                </c:pt>
                <c:pt idx="2947">
                  <c:v>15.752700000000001</c:v>
                </c:pt>
                <c:pt idx="2948">
                  <c:v>15.763025000000001</c:v>
                </c:pt>
                <c:pt idx="2949">
                  <c:v>15.773350000000001</c:v>
                </c:pt>
                <c:pt idx="2950">
                  <c:v>15.7837</c:v>
                </c:pt>
                <c:pt idx="2951">
                  <c:v>15.79405</c:v>
                </c:pt>
                <c:pt idx="2952">
                  <c:v>15.804425</c:v>
                </c:pt>
                <c:pt idx="2953">
                  <c:v>15.814824999999999</c:v>
                </c:pt>
                <c:pt idx="2954">
                  <c:v>15.825225000000001</c:v>
                </c:pt>
                <c:pt idx="2955">
                  <c:v>15.835674999999998</c:v>
                </c:pt>
                <c:pt idx="2956">
                  <c:v>15.846125000000001</c:v>
                </c:pt>
                <c:pt idx="2957">
                  <c:v>15.856600000000002</c:v>
                </c:pt>
                <c:pt idx="2958">
                  <c:v>15.867075</c:v>
                </c:pt>
                <c:pt idx="2959">
                  <c:v>15.877525</c:v>
                </c:pt>
                <c:pt idx="2960">
                  <c:v>15.88795</c:v>
                </c:pt>
                <c:pt idx="2961">
                  <c:v>15.898375000000001</c:v>
                </c:pt>
                <c:pt idx="2962">
                  <c:v>15.908775</c:v>
                </c:pt>
                <c:pt idx="2963">
                  <c:v>15.919150000000002</c:v>
                </c:pt>
                <c:pt idx="2964">
                  <c:v>15.929475000000002</c:v>
                </c:pt>
                <c:pt idx="2965">
                  <c:v>15.939775000000001</c:v>
                </c:pt>
                <c:pt idx="2966">
                  <c:v>15.950025</c:v>
                </c:pt>
                <c:pt idx="2967">
                  <c:v>15.960274999999999</c:v>
                </c:pt>
                <c:pt idx="2968">
                  <c:v>15.970424999999999</c:v>
                </c:pt>
                <c:pt idx="2969">
                  <c:v>15.980575</c:v>
                </c:pt>
                <c:pt idx="2970">
                  <c:v>15.99065</c:v>
                </c:pt>
                <c:pt idx="2971">
                  <c:v>16.000700000000002</c:v>
                </c:pt>
                <c:pt idx="2972">
                  <c:v>16.010725000000001</c:v>
                </c:pt>
                <c:pt idx="2973">
                  <c:v>16.020699999999998</c:v>
                </c:pt>
                <c:pt idx="2974">
                  <c:v>16.030649999999998</c:v>
                </c:pt>
                <c:pt idx="2975">
                  <c:v>16.040575</c:v>
                </c:pt>
                <c:pt idx="2976">
                  <c:v>16.050474999999999</c:v>
                </c:pt>
                <c:pt idx="2977">
                  <c:v>16.060324999999999</c:v>
                </c:pt>
                <c:pt idx="2978">
                  <c:v>16.070174999999999</c:v>
                </c:pt>
                <c:pt idx="2979">
                  <c:v>16.079974999999997</c:v>
                </c:pt>
                <c:pt idx="2980">
                  <c:v>16.089749999999999</c:v>
                </c:pt>
                <c:pt idx="2981">
                  <c:v>16.099474999999998</c:v>
                </c:pt>
                <c:pt idx="2982">
                  <c:v>16.10915</c:v>
                </c:pt>
                <c:pt idx="2983">
                  <c:v>16.118750000000002</c:v>
                </c:pt>
                <c:pt idx="2984">
                  <c:v>16.128325</c:v>
                </c:pt>
                <c:pt idx="2985">
                  <c:v>16.13785</c:v>
                </c:pt>
                <c:pt idx="2986">
                  <c:v>16.147325000000002</c:v>
                </c:pt>
                <c:pt idx="2987">
                  <c:v>16.156749999999999</c:v>
                </c:pt>
                <c:pt idx="2988">
                  <c:v>16.166125000000001</c:v>
                </c:pt>
                <c:pt idx="2989">
                  <c:v>16.170349999999999</c:v>
                </c:pt>
                <c:pt idx="2990">
                  <c:v>16.175025000000002</c:v>
                </c:pt>
                <c:pt idx="2991">
                  <c:v>16.178925</c:v>
                </c:pt>
                <c:pt idx="2992">
                  <c:v>16.183249999999997</c:v>
                </c:pt>
                <c:pt idx="2993">
                  <c:v>16.187974999999998</c:v>
                </c:pt>
                <c:pt idx="2994">
                  <c:v>16.193200000000001</c:v>
                </c:pt>
                <c:pt idx="2995">
                  <c:v>16.198924999999999</c:v>
                </c:pt>
                <c:pt idx="2996">
                  <c:v>16.205249999999999</c:v>
                </c:pt>
                <c:pt idx="2997">
                  <c:v>16.210725</c:v>
                </c:pt>
                <c:pt idx="2998">
                  <c:v>16.216774999999998</c:v>
                </c:pt>
                <c:pt idx="2999">
                  <c:v>16.223424999999999</c:v>
                </c:pt>
                <c:pt idx="3000">
                  <c:v>16.230725</c:v>
                </c:pt>
                <c:pt idx="3001">
                  <c:v>16.238775</c:v>
                </c:pt>
                <c:pt idx="3002">
                  <c:v>16.247624999999999</c:v>
                </c:pt>
                <c:pt idx="3003">
                  <c:v>16.256625</c:v>
                </c:pt>
                <c:pt idx="3004">
                  <c:v>16.265625</c:v>
                </c:pt>
                <c:pt idx="3005">
                  <c:v>16.2746</c:v>
                </c:pt>
                <c:pt idx="3006">
                  <c:v>16.283574999999999</c:v>
                </c:pt>
                <c:pt idx="3007">
                  <c:v>16.292499999999997</c:v>
                </c:pt>
                <c:pt idx="3008">
                  <c:v>16.301424999999998</c:v>
                </c:pt>
                <c:pt idx="3009">
                  <c:v>16.310324999999999</c:v>
                </c:pt>
                <c:pt idx="3010">
                  <c:v>16.319175000000001</c:v>
                </c:pt>
                <c:pt idx="3011">
                  <c:v>16.327999999999999</c:v>
                </c:pt>
                <c:pt idx="3012">
                  <c:v>16.336774999999999</c:v>
                </c:pt>
                <c:pt idx="3013">
                  <c:v>16.345524999999999</c:v>
                </c:pt>
                <c:pt idx="3014">
                  <c:v>16.35425</c:v>
                </c:pt>
                <c:pt idx="3015">
                  <c:v>16.362950000000001</c:v>
                </c:pt>
                <c:pt idx="3016">
                  <c:v>16.371600000000001</c:v>
                </c:pt>
                <c:pt idx="3017">
                  <c:v>16.38025</c:v>
                </c:pt>
                <c:pt idx="3018">
                  <c:v>16.388849999999998</c:v>
                </c:pt>
                <c:pt idx="3019">
                  <c:v>16.397449999999999</c:v>
                </c:pt>
                <c:pt idx="3020">
                  <c:v>16.406025</c:v>
                </c:pt>
                <c:pt idx="3021">
                  <c:v>16.414574999999999</c:v>
                </c:pt>
                <c:pt idx="3022">
                  <c:v>16.423099999999998</c:v>
                </c:pt>
                <c:pt idx="3023">
                  <c:v>16.4316</c:v>
                </c:pt>
                <c:pt idx="3024">
                  <c:v>16.440099999999997</c:v>
                </c:pt>
                <c:pt idx="3025">
                  <c:v>16.448574999999998</c:v>
                </c:pt>
                <c:pt idx="3026">
                  <c:v>16.457025000000002</c:v>
                </c:pt>
                <c:pt idx="3027">
                  <c:v>16.465474999999998</c:v>
                </c:pt>
                <c:pt idx="3028">
                  <c:v>16.4739</c:v>
                </c:pt>
                <c:pt idx="3029">
                  <c:v>16.482324999999999</c:v>
                </c:pt>
                <c:pt idx="3030">
                  <c:v>16.490750000000002</c:v>
                </c:pt>
                <c:pt idx="3031">
                  <c:v>16.499175000000001</c:v>
                </c:pt>
                <c:pt idx="3032">
                  <c:v>16.507549999999998</c:v>
                </c:pt>
                <c:pt idx="3033">
                  <c:v>16.510774999999999</c:v>
                </c:pt>
                <c:pt idx="3034">
                  <c:v>16.514324999999999</c:v>
                </c:pt>
                <c:pt idx="3035">
                  <c:v>16.518225000000001</c:v>
                </c:pt>
                <c:pt idx="3036">
                  <c:v>16.522500000000001</c:v>
                </c:pt>
                <c:pt idx="3037">
                  <c:v>16.527225000000001</c:v>
                </c:pt>
                <c:pt idx="3038">
                  <c:v>16.532425</c:v>
                </c:pt>
                <c:pt idx="3039">
                  <c:v>16.538125000000001</c:v>
                </c:pt>
                <c:pt idx="3040">
                  <c:v>16.5444</c:v>
                </c:pt>
                <c:pt idx="3041">
                  <c:v>16.551299999999998</c:v>
                </c:pt>
                <c:pt idx="3042">
                  <c:v>16.558899999999998</c:v>
                </c:pt>
                <c:pt idx="3043">
                  <c:v>16.567174999999999</c:v>
                </c:pt>
                <c:pt idx="3044">
                  <c:v>16.575424999999999</c:v>
                </c:pt>
                <c:pt idx="3045">
                  <c:v>16.583674999999999</c:v>
                </c:pt>
                <c:pt idx="3046">
                  <c:v>16.591900000000003</c:v>
                </c:pt>
                <c:pt idx="3047">
                  <c:v>16.600124999999998</c:v>
                </c:pt>
                <c:pt idx="3048">
                  <c:v>16.608349999999998</c:v>
                </c:pt>
                <c:pt idx="3049">
                  <c:v>16.616575000000001</c:v>
                </c:pt>
                <c:pt idx="3050">
                  <c:v>16.624775</c:v>
                </c:pt>
                <c:pt idx="3051">
                  <c:v>16.632999999999999</c:v>
                </c:pt>
                <c:pt idx="3052">
                  <c:v>16.641225000000002</c:v>
                </c:pt>
                <c:pt idx="3053">
                  <c:v>16.649425000000001</c:v>
                </c:pt>
                <c:pt idx="3054">
                  <c:v>16.65765</c:v>
                </c:pt>
                <c:pt idx="3055">
                  <c:v>16.665875</c:v>
                </c:pt>
                <c:pt idx="3056">
                  <c:v>16.674074999999998</c:v>
                </c:pt>
                <c:pt idx="3057">
                  <c:v>16.682300000000001</c:v>
                </c:pt>
                <c:pt idx="3058">
                  <c:v>16.690525000000001</c:v>
                </c:pt>
                <c:pt idx="3059">
                  <c:v>16.69875</c:v>
                </c:pt>
                <c:pt idx="3060">
                  <c:v>16.706975</c:v>
                </c:pt>
                <c:pt idx="3061">
                  <c:v>16.715199999999999</c:v>
                </c:pt>
                <c:pt idx="3062">
                  <c:v>16.723424999999999</c:v>
                </c:pt>
                <c:pt idx="3063">
                  <c:v>16.728075</c:v>
                </c:pt>
                <c:pt idx="3064">
                  <c:v>16.733174999999999</c:v>
                </c:pt>
                <c:pt idx="3065">
                  <c:v>16.738775</c:v>
                </c:pt>
                <c:pt idx="3066">
                  <c:v>16.744949999999999</c:v>
                </c:pt>
                <c:pt idx="3067">
                  <c:v>16.751725</c:v>
                </c:pt>
                <c:pt idx="3068">
                  <c:v>16.7592</c:v>
                </c:pt>
                <c:pt idx="3069">
                  <c:v>16.767399999999999</c:v>
                </c:pt>
                <c:pt idx="3070">
                  <c:v>16.775675</c:v>
                </c:pt>
                <c:pt idx="3071">
                  <c:v>16.783950000000001</c:v>
                </c:pt>
                <c:pt idx="3072">
                  <c:v>16.792249999999999</c:v>
                </c:pt>
                <c:pt idx="3073">
                  <c:v>16.800550000000001</c:v>
                </c:pt>
                <c:pt idx="3074">
                  <c:v>16.80885</c:v>
                </c:pt>
                <c:pt idx="3075">
                  <c:v>16.817175000000002</c:v>
                </c:pt>
                <c:pt idx="3076">
                  <c:v>16.825475000000001</c:v>
                </c:pt>
                <c:pt idx="3077">
                  <c:v>16.833825000000001</c:v>
                </c:pt>
                <c:pt idx="3078">
                  <c:v>16.84215</c:v>
                </c:pt>
                <c:pt idx="3079">
                  <c:v>16.8505</c:v>
                </c:pt>
                <c:pt idx="3080">
                  <c:v>16.85885</c:v>
                </c:pt>
                <c:pt idx="3081">
                  <c:v>16.867225000000001</c:v>
                </c:pt>
                <c:pt idx="3082">
                  <c:v>16.875599999999999</c:v>
                </c:pt>
                <c:pt idx="3083">
                  <c:v>16.883975</c:v>
                </c:pt>
                <c:pt idx="3084">
                  <c:v>16.892375000000001</c:v>
                </c:pt>
                <c:pt idx="3085">
                  <c:v>16.897875000000003</c:v>
                </c:pt>
                <c:pt idx="3086">
                  <c:v>16.9039</c:v>
                </c:pt>
                <c:pt idx="3087">
                  <c:v>16.910550000000001</c:v>
                </c:pt>
                <c:pt idx="3088">
                  <c:v>16.917850000000001</c:v>
                </c:pt>
                <c:pt idx="3089">
                  <c:v>16.925875000000001</c:v>
                </c:pt>
                <c:pt idx="3090">
                  <c:v>16.934350000000002</c:v>
                </c:pt>
                <c:pt idx="3091">
                  <c:v>16.942824999999999</c:v>
                </c:pt>
                <c:pt idx="3092">
                  <c:v>16.9513</c:v>
                </c:pt>
                <c:pt idx="3093">
                  <c:v>16.959800000000001</c:v>
                </c:pt>
                <c:pt idx="3094">
                  <c:v>16.968325</c:v>
                </c:pt>
                <c:pt idx="3095">
                  <c:v>16.976849999999999</c:v>
                </c:pt>
                <c:pt idx="3096">
                  <c:v>16.985400000000002</c:v>
                </c:pt>
                <c:pt idx="3097">
                  <c:v>16.993949999999998</c:v>
                </c:pt>
                <c:pt idx="3098">
                  <c:v>17.002524999999999</c:v>
                </c:pt>
                <c:pt idx="3099">
                  <c:v>17.011125</c:v>
                </c:pt>
                <c:pt idx="3100">
                  <c:v>17.019750000000002</c:v>
                </c:pt>
                <c:pt idx="3101">
                  <c:v>17.028399999999998</c:v>
                </c:pt>
                <c:pt idx="3102">
                  <c:v>17.037050000000001</c:v>
                </c:pt>
                <c:pt idx="3103">
                  <c:v>17.045725000000001</c:v>
                </c:pt>
                <c:pt idx="3104">
                  <c:v>17.054425000000002</c:v>
                </c:pt>
                <c:pt idx="3105">
                  <c:v>17.06315</c:v>
                </c:pt>
                <c:pt idx="3106">
                  <c:v>17.071874999999999</c:v>
                </c:pt>
                <c:pt idx="3107">
                  <c:v>17.080624999999998</c:v>
                </c:pt>
                <c:pt idx="3108">
                  <c:v>17.089399999999998</c:v>
                </c:pt>
                <c:pt idx="3109">
                  <c:v>17.098199999999999</c:v>
                </c:pt>
                <c:pt idx="3110">
                  <c:v>17.106999999999999</c:v>
                </c:pt>
                <c:pt idx="3111">
                  <c:v>17.115825000000001</c:v>
                </c:pt>
                <c:pt idx="3112">
                  <c:v>17.124675</c:v>
                </c:pt>
                <c:pt idx="3113">
                  <c:v>17.133524999999999</c:v>
                </c:pt>
                <c:pt idx="3114">
                  <c:v>17.142375000000001</c:v>
                </c:pt>
                <c:pt idx="3115">
                  <c:v>17.151250000000001</c:v>
                </c:pt>
                <c:pt idx="3116">
                  <c:v>17.1601</c:v>
                </c:pt>
                <c:pt idx="3117">
                  <c:v>17.168949999999999</c:v>
                </c:pt>
                <c:pt idx="3118">
                  <c:v>17.177824999999999</c:v>
                </c:pt>
                <c:pt idx="3119">
                  <c:v>17.186699999999998</c:v>
                </c:pt>
                <c:pt idx="3120">
                  <c:v>17.195550000000001</c:v>
                </c:pt>
                <c:pt idx="3121">
                  <c:v>17.204374999999999</c:v>
                </c:pt>
                <c:pt idx="3122">
                  <c:v>17.213200000000001</c:v>
                </c:pt>
                <c:pt idx="3123">
                  <c:v>17.222000000000001</c:v>
                </c:pt>
                <c:pt idx="3124">
                  <c:v>17.230799999999999</c:v>
                </c:pt>
                <c:pt idx="3125">
                  <c:v>17.239550000000001</c:v>
                </c:pt>
                <c:pt idx="3126">
                  <c:v>17.2483</c:v>
                </c:pt>
                <c:pt idx="3127">
                  <c:v>17.25705</c:v>
                </c:pt>
                <c:pt idx="3128">
                  <c:v>17.265775000000001</c:v>
                </c:pt>
                <c:pt idx="3129">
                  <c:v>17.2745</c:v>
                </c:pt>
                <c:pt idx="3130">
                  <c:v>17.283200000000001</c:v>
                </c:pt>
                <c:pt idx="3131">
                  <c:v>17.291899999999998</c:v>
                </c:pt>
                <c:pt idx="3132">
                  <c:v>17.300599999999999</c:v>
                </c:pt>
                <c:pt idx="3133">
                  <c:v>17.309275</c:v>
                </c:pt>
                <c:pt idx="3134">
                  <c:v>17.31795</c:v>
                </c:pt>
                <c:pt idx="3135">
                  <c:v>17.326625</c:v>
                </c:pt>
                <c:pt idx="3136">
                  <c:v>17.3353</c:v>
                </c:pt>
                <c:pt idx="3137">
                  <c:v>17.343975</c:v>
                </c:pt>
                <c:pt idx="3138">
                  <c:v>17.352625</c:v>
                </c:pt>
                <c:pt idx="3139">
                  <c:v>17.3613</c:v>
                </c:pt>
                <c:pt idx="3140">
                  <c:v>17.369949999999999</c:v>
                </c:pt>
                <c:pt idx="3141">
                  <c:v>17.378574999999998</c:v>
                </c:pt>
                <c:pt idx="3142">
                  <c:v>17.387225000000001</c:v>
                </c:pt>
                <c:pt idx="3143">
                  <c:v>17.392900000000001</c:v>
                </c:pt>
                <c:pt idx="3144">
                  <c:v>17.399149999999999</c:v>
                </c:pt>
                <c:pt idx="3145">
                  <c:v>17.406025</c:v>
                </c:pt>
                <c:pt idx="3146">
                  <c:v>17.413600000000002</c:v>
                </c:pt>
                <c:pt idx="3147">
                  <c:v>17.421900000000001</c:v>
                </c:pt>
                <c:pt idx="3148">
                  <c:v>17.430524999999999</c:v>
                </c:pt>
                <c:pt idx="3149">
                  <c:v>17.439150000000001</c:v>
                </c:pt>
                <c:pt idx="3150">
                  <c:v>17.447749999999999</c:v>
                </c:pt>
                <c:pt idx="3151">
                  <c:v>17.456374999999998</c:v>
                </c:pt>
                <c:pt idx="3152">
                  <c:v>17.464974999999999</c:v>
                </c:pt>
                <c:pt idx="3153">
                  <c:v>17.473575</c:v>
                </c:pt>
                <c:pt idx="3154">
                  <c:v>17.482174999999998</c:v>
                </c:pt>
                <c:pt idx="3155">
                  <c:v>17.4908</c:v>
                </c:pt>
                <c:pt idx="3156">
                  <c:v>17.499400000000001</c:v>
                </c:pt>
                <c:pt idx="3157">
                  <c:v>17.508000000000003</c:v>
                </c:pt>
                <c:pt idx="3158">
                  <c:v>17.516625000000001</c:v>
                </c:pt>
                <c:pt idx="3159">
                  <c:v>17.525224999999999</c:v>
                </c:pt>
                <c:pt idx="3160">
                  <c:v>17.533850000000001</c:v>
                </c:pt>
                <c:pt idx="3161">
                  <c:v>17.542475</c:v>
                </c:pt>
                <c:pt idx="3162">
                  <c:v>17.551100000000002</c:v>
                </c:pt>
                <c:pt idx="3163">
                  <c:v>17.559725</c:v>
                </c:pt>
                <c:pt idx="3164">
                  <c:v>17.568375</c:v>
                </c:pt>
                <c:pt idx="3165">
                  <c:v>17.577000000000002</c:v>
                </c:pt>
                <c:pt idx="3166">
                  <c:v>17.585650000000001</c:v>
                </c:pt>
                <c:pt idx="3167">
                  <c:v>17.5943</c:v>
                </c:pt>
                <c:pt idx="3168">
                  <c:v>17.60295</c:v>
                </c:pt>
                <c:pt idx="3169">
                  <c:v>17.606625000000001</c:v>
                </c:pt>
                <c:pt idx="3170">
                  <c:v>17.610675000000001</c:v>
                </c:pt>
                <c:pt idx="3171">
                  <c:v>17.615125000000003</c:v>
                </c:pt>
                <c:pt idx="3172">
                  <c:v>17.620025000000002</c:v>
                </c:pt>
                <c:pt idx="3173">
                  <c:v>17.625425</c:v>
                </c:pt>
                <c:pt idx="3174">
                  <c:v>17.631350000000001</c:v>
                </c:pt>
                <c:pt idx="3175">
                  <c:v>17.637875000000001</c:v>
                </c:pt>
                <c:pt idx="3176">
                  <c:v>17.645025</c:v>
                </c:pt>
                <c:pt idx="3177">
                  <c:v>17.652925</c:v>
                </c:pt>
                <c:pt idx="3178">
                  <c:v>17.6616</c:v>
                </c:pt>
                <c:pt idx="3179">
                  <c:v>17.670275</c:v>
                </c:pt>
                <c:pt idx="3180">
                  <c:v>17.67895</c:v>
                </c:pt>
                <c:pt idx="3181">
                  <c:v>17.687649999999998</c:v>
                </c:pt>
                <c:pt idx="3182">
                  <c:v>17.696324999999998</c:v>
                </c:pt>
                <c:pt idx="3183">
                  <c:v>17.702024999999999</c:v>
                </c:pt>
                <c:pt idx="3184">
                  <c:v>17.708275</c:v>
                </c:pt>
                <c:pt idx="3185">
                  <c:v>17.715125</c:v>
                </c:pt>
                <c:pt idx="3186">
                  <c:v>17.7227</c:v>
                </c:pt>
                <c:pt idx="3187">
                  <c:v>17.731024999999999</c:v>
                </c:pt>
                <c:pt idx="3188">
                  <c:v>17.739750000000001</c:v>
                </c:pt>
                <c:pt idx="3189">
                  <c:v>17.748474999999999</c:v>
                </c:pt>
                <c:pt idx="3190">
                  <c:v>17.757224999999998</c:v>
                </c:pt>
                <c:pt idx="3191">
                  <c:v>17.766000000000002</c:v>
                </c:pt>
                <c:pt idx="3192">
                  <c:v>17.774750000000001</c:v>
                </c:pt>
                <c:pt idx="3193">
                  <c:v>17.783525000000001</c:v>
                </c:pt>
                <c:pt idx="3194">
                  <c:v>17.792300000000001</c:v>
                </c:pt>
                <c:pt idx="3195">
                  <c:v>17.801075000000001</c:v>
                </c:pt>
                <c:pt idx="3196">
                  <c:v>17.809875000000002</c:v>
                </c:pt>
                <c:pt idx="3197">
                  <c:v>17.818674999999999</c:v>
                </c:pt>
                <c:pt idx="3198">
                  <c:v>17.827475</c:v>
                </c:pt>
                <c:pt idx="3199">
                  <c:v>17.836299999999998</c:v>
                </c:pt>
                <c:pt idx="3200">
                  <c:v>17.845124999999999</c:v>
                </c:pt>
                <c:pt idx="3201">
                  <c:v>17.853974999999998</c:v>
                </c:pt>
                <c:pt idx="3202">
                  <c:v>17.862824999999997</c:v>
                </c:pt>
                <c:pt idx="3203">
                  <c:v>17.871675</c:v>
                </c:pt>
                <c:pt idx="3204">
                  <c:v>17.880549999999999</c:v>
                </c:pt>
                <c:pt idx="3205">
                  <c:v>17.889399999999998</c:v>
                </c:pt>
                <c:pt idx="3206">
                  <c:v>17.898274999999998</c:v>
                </c:pt>
                <c:pt idx="3207">
                  <c:v>17.907124999999997</c:v>
                </c:pt>
                <c:pt idx="3208">
                  <c:v>17.916</c:v>
                </c:pt>
                <c:pt idx="3209">
                  <c:v>17.924875</c:v>
                </c:pt>
                <c:pt idx="3210">
                  <c:v>17.93375</c:v>
                </c:pt>
                <c:pt idx="3211">
                  <c:v>17.942625</c:v>
                </c:pt>
                <c:pt idx="3212">
                  <c:v>17.951499999999999</c:v>
                </c:pt>
                <c:pt idx="3213">
                  <c:v>17.9604</c:v>
                </c:pt>
                <c:pt idx="3214">
                  <c:v>17.9693</c:v>
                </c:pt>
                <c:pt idx="3215">
                  <c:v>17.978175</c:v>
                </c:pt>
                <c:pt idx="3216">
                  <c:v>17.987075000000001</c:v>
                </c:pt>
                <c:pt idx="3217">
                  <c:v>17.995975000000001</c:v>
                </c:pt>
                <c:pt idx="3218">
                  <c:v>18.004899999999999</c:v>
                </c:pt>
                <c:pt idx="3219">
                  <c:v>18.0138</c:v>
                </c:pt>
                <c:pt idx="3220">
                  <c:v>18.022725000000001</c:v>
                </c:pt>
                <c:pt idx="3221">
                  <c:v>18.031649999999999</c:v>
                </c:pt>
                <c:pt idx="3222">
                  <c:v>18.040600000000001</c:v>
                </c:pt>
                <c:pt idx="3223">
                  <c:v>18.04955</c:v>
                </c:pt>
                <c:pt idx="3224">
                  <c:v>18.058524999999999</c:v>
                </c:pt>
                <c:pt idx="3225">
                  <c:v>18.067499999999999</c:v>
                </c:pt>
                <c:pt idx="3226">
                  <c:v>18.076474999999999</c:v>
                </c:pt>
                <c:pt idx="3227">
                  <c:v>18.083650000000002</c:v>
                </c:pt>
                <c:pt idx="3228">
                  <c:v>18.091525000000001</c:v>
                </c:pt>
                <c:pt idx="3229">
                  <c:v>18.100200000000001</c:v>
                </c:pt>
                <c:pt idx="3230">
                  <c:v>18.109225000000002</c:v>
                </c:pt>
                <c:pt idx="3231">
                  <c:v>18.11825</c:v>
                </c:pt>
                <c:pt idx="3232">
                  <c:v>18.127275000000001</c:v>
                </c:pt>
                <c:pt idx="3233">
                  <c:v>18.136324999999999</c:v>
                </c:pt>
                <c:pt idx="3234">
                  <c:v>18.145375000000001</c:v>
                </c:pt>
                <c:pt idx="3235">
                  <c:v>18.154450000000001</c:v>
                </c:pt>
                <c:pt idx="3236">
                  <c:v>18.163525</c:v>
                </c:pt>
                <c:pt idx="3237">
                  <c:v>18.172625</c:v>
                </c:pt>
                <c:pt idx="3238">
                  <c:v>18.181725</c:v>
                </c:pt>
                <c:pt idx="3239">
                  <c:v>18.190825</c:v>
                </c:pt>
                <c:pt idx="3240">
                  <c:v>18.199950000000001</c:v>
                </c:pt>
                <c:pt idx="3241">
                  <c:v>18.209099999999999</c:v>
                </c:pt>
                <c:pt idx="3242">
                  <c:v>18.218250000000001</c:v>
                </c:pt>
                <c:pt idx="3243">
                  <c:v>18.227399999999999</c:v>
                </c:pt>
                <c:pt idx="3244">
                  <c:v>18.236574999999998</c:v>
                </c:pt>
                <c:pt idx="3245">
                  <c:v>18.245750000000001</c:v>
                </c:pt>
                <c:pt idx="3246">
                  <c:v>18.254950000000001</c:v>
                </c:pt>
                <c:pt idx="3247">
                  <c:v>18.264150000000001</c:v>
                </c:pt>
                <c:pt idx="3248">
                  <c:v>18.273375000000001</c:v>
                </c:pt>
                <c:pt idx="3249">
                  <c:v>18.277650000000001</c:v>
                </c:pt>
                <c:pt idx="3250">
                  <c:v>18.282375000000002</c:v>
                </c:pt>
                <c:pt idx="3251">
                  <c:v>18.28755</c:v>
                </c:pt>
                <c:pt idx="3252">
                  <c:v>18.29325</c:v>
                </c:pt>
                <c:pt idx="3253">
                  <c:v>18.299524999999999</c:v>
                </c:pt>
                <c:pt idx="3254">
                  <c:v>18.306425000000001</c:v>
                </c:pt>
                <c:pt idx="3255">
                  <c:v>18.314</c:v>
                </c:pt>
                <c:pt idx="3256">
                  <c:v>18.32235</c:v>
                </c:pt>
                <c:pt idx="3257">
                  <c:v>18.331525000000003</c:v>
                </c:pt>
                <c:pt idx="3258">
                  <c:v>18.34085</c:v>
                </c:pt>
                <c:pt idx="3259">
                  <c:v>18.350175</c:v>
                </c:pt>
                <c:pt idx="3260">
                  <c:v>18.359524999999998</c:v>
                </c:pt>
                <c:pt idx="3261">
                  <c:v>18.3689</c:v>
                </c:pt>
                <c:pt idx="3262">
                  <c:v>18.378249999999998</c:v>
                </c:pt>
                <c:pt idx="3263">
                  <c:v>18.387650000000001</c:v>
                </c:pt>
                <c:pt idx="3264">
                  <c:v>18.39705</c:v>
                </c:pt>
                <c:pt idx="3265">
                  <c:v>18.40645</c:v>
                </c:pt>
                <c:pt idx="3266">
                  <c:v>18.415699999999998</c:v>
                </c:pt>
                <c:pt idx="3267">
                  <c:v>18.425125000000001</c:v>
                </c:pt>
                <c:pt idx="3268">
                  <c:v>18.4344</c:v>
                </c:pt>
                <c:pt idx="3269">
                  <c:v>18.4438</c:v>
                </c:pt>
                <c:pt idx="3270">
                  <c:v>18.453274999999998</c:v>
                </c:pt>
                <c:pt idx="3271">
                  <c:v>18.462500000000002</c:v>
                </c:pt>
                <c:pt idx="3272">
                  <c:v>18.471975</c:v>
                </c:pt>
                <c:pt idx="3273">
                  <c:v>18.480975000000001</c:v>
                </c:pt>
                <c:pt idx="3274">
                  <c:v>18.489800000000002</c:v>
                </c:pt>
                <c:pt idx="3275">
                  <c:v>18.499175000000001</c:v>
                </c:pt>
                <c:pt idx="3276">
                  <c:v>18.508700000000001</c:v>
                </c:pt>
                <c:pt idx="3277">
                  <c:v>18.518225000000001</c:v>
                </c:pt>
                <c:pt idx="3278">
                  <c:v>18.5273</c:v>
                </c:pt>
                <c:pt idx="3279">
                  <c:v>18.536725000000001</c:v>
                </c:pt>
                <c:pt idx="3280">
                  <c:v>18.546000000000003</c:v>
                </c:pt>
                <c:pt idx="3281">
                  <c:v>18.555099999999999</c:v>
                </c:pt>
                <c:pt idx="3282">
                  <c:v>18.564349999999997</c:v>
                </c:pt>
                <c:pt idx="3283">
                  <c:v>18.57395</c:v>
                </c:pt>
                <c:pt idx="3284">
                  <c:v>18.583425000000002</c:v>
                </c:pt>
                <c:pt idx="3285">
                  <c:v>18.592649999999999</c:v>
                </c:pt>
                <c:pt idx="3286">
                  <c:v>18.602250000000002</c:v>
                </c:pt>
                <c:pt idx="3287">
                  <c:v>18.611674999999998</c:v>
                </c:pt>
                <c:pt idx="3288">
                  <c:v>18.621324999999999</c:v>
                </c:pt>
                <c:pt idx="3289">
                  <c:v>18.630675</c:v>
                </c:pt>
                <c:pt idx="3290">
                  <c:v>18.640375000000002</c:v>
                </c:pt>
                <c:pt idx="3291">
                  <c:v>18.64995</c:v>
                </c:pt>
                <c:pt idx="3292">
                  <c:v>18.659075000000001</c:v>
                </c:pt>
                <c:pt idx="3293">
                  <c:v>18.668499999999998</c:v>
                </c:pt>
                <c:pt idx="3294">
                  <c:v>18.677925000000002</c:v>
                </c:pt>
                <c:pt idx="3295">
                  <c:v>18.687675000000002</c:v>
                </c:pt>
                <c:pt idx="3296">
                  <c:v>18.697099999999999</c:v>
                </c:pt>
                <c:pt idx="3297">
                  <c:v>18.706875</c:v>
                </c:pt>
                <c:pt idx="3298">
                  <c:v>18.7164</c:v>
                </c:pt>
                <c:pt idx="3299">
                  <c:v>18.718525</c:v>
                </c:pt>
                <c:pt idx="3300">
                  <c:v>18.720874999999999</c:v>
                </c:pt>
                <c:pt idx="3301">
                  <c:v>18.723475000000001</c:v>
                </c:pt>
                <c:pt idx="3302">
                  <c:v>18.726324999999999</c:v>
                </c:pt>
                <c:pt idx="3303">
                  <c:v>18.72945</c:v>
                </c:pt>
                <c:pt idx="3304">
                  <c:v>18.732900000000001</c:v>
                </c:pt>
                <c:pt idx="3305">
                  <c:v>18.736699999999999</c:v>
                </c:pt>
                <c:pt idx="3306">
                  <c:v>18.740875000000003</c:v>
                </c:pt>
                <c:pt idx="3307">
                  <c:v>18.745449999999998</c:v>
                </c:pt>
                <c:pt idx="3308">
                  <c:v>18.750499999999999</c:v>
                </c:pt>
                <c:pt idx="3309">
                  <c:v>18.756049999999998</c:v>
                </c:pt>
                <c:pt idx="3310">
                  <c:v>18.762174999999999</c:v>
                </c:pt>
                <c:pt idx="3311">
                  <c:v>18.768874999999998</c:v>
                </c:pt>
                <c:pt idx="3312">
                  <c:v>18.776275000000002</c:v>
                </c:pt>
                <c:pt idx="3313">
                  <c:v>18.784400000000002</c:v>
                </c:pt>
                <c:pt idx="3314">
                  <c:v>18.79335</c:v>
                </c:pt>
                <c:pt idx="3315">
                  <c:v>18.802975</c:v>
                </c:pt>
                <c:pt idx="3316">
                  <c:v>18.812424999999998</c:v>
                </c:pt>
                <c:pt idx="3317">
                  <c:v>18.822074999999998</c:v>
                </c:pt>
                <c:pt idx="3318">
                  <c:v>18.83155</c:v>
                </c:pt>
                <c:pt idx="3319">
                  <c:v>18.841075</c:v>
                </c:pt>
                <c:pt idx="3320">
                  <c:v>18.850574999999999</c:v>
                </c:pt>
                <c:pt idx="3321">
                  <c:v>18.860099999999999</c:v>
                </c:pt>
                <c:pt idx="3322">
                  <c:v>18.869499999999999</c:v>
                </c:pt>
                <c:pt idx="3323">
                  <c:v>18.878700000000002</c:v>
                </c:pt>
                <c:pt idx="3324">
                  <c:v>18.88815</c:v>
                </c:pt>
                <c:pt idx="3325">
                  <c:v>18.897500000000001</c:v>
                </c:pt>
                <c:pt idx="3326">
                  <c:v>18.906675</c:v>
                </c:pt>
                <c:pt idx="3327">
                  <c:v>18.9161</c:v>
                </c:pt>
                <c:pt idx="3328">
                  <c:v>18.9252</c:v>
                </c:pt>
                <c:pt idx="3329">
                  <c:v>18.934374999999999</c:v>
                </c:pt>
                <c:pt idx="3330">
                  <c:v>18.943650000000002</c:v>
                </c:pt>
                <c:pt idx="3331">
                  <c:v>18.952749999999998</c:v>
                </c:pt>
                <c:pt idx="3332">
                  <c:v>18.961974999999999</c:v>
                </c:pt>
                <c:pt idx="3333">
                  <c:v>18.971125000000001</c:v>
                </c:pt>
                <c:pt idx="3334">
                  <c:v>18.980274999999999</c:v>
                </c:pt>
                <c:pt idx="3335">
                  <c:v>18.984925</c:v>
                </c:pt>
                <c:pt idx="3336">
                  <c:v>18.99005</c:v>
                </c:pt>
                <c:pt idx="3337">
                  <c:v>18.995675000000002</c:v>
                </c:pt>
                <c:pt idx="3338">
                  <c:v>19.001874999999998</c:v>
                </c:pt>
                <c:pt idx="3339">
                  <c:v>19.008675</c:v>
                </c:pt>
                <c:pt idx="3340">
                  <c:v>19.016175</c:v>
                </c:pt>
                <c:pt idx="3341">
                  <c:v>19.024425000000001</c:v>
                </c:pt>
                <c:pt idx="3342">
                  <c:v>19.033225000000002</c:v>
                </c:pt>
                <c:pt idx="3343">
                  <c:v>19.042025000000002</c:v>
                </c:pt>
                <c:pt idx="3344">
                  <c:v>19.051124999999999</c:v>
                </c:pt>
                <c:pt idx="3345">
                  <c:v>19.059550000000002</c:v>
                </c:pt>
                <c:pt idx="3346">
                  <c:v>19.06795</c:v>
                </c:pt>
                <c:pt idx="3347">
                  <c:v>19.076725</c:v>
                </c:pt>
                <c:pt idx="3348">
                  <c:v>19.0855</c:v>
                </c:pt>
                <c:pt idx="3349">
                  <c:v>19.093900000000001</c:v>
                </c:pt>
                <c:pt idx="3350">
                  <c:v>19.1022</c:v>
                </c:pt>
                <c:pt idx="3351">
                  <c:v>19.11065</c:v>
                </c:pt>
                <c:pt idx="3352">
                  <c:v>19.119450000000001</c:v>
                </c:pt>
                <c:pt idx="3353">
                  <c:v>19.127700000000001</c:v>
                </c:pt>
                <c:pt idx="3354">
                  <c:v>19.135999999999999</c:v>
                </c:pt>
                <c:pt idx="3355">
                  <c:v>19.144375</c:v>
                </c:pt>
                <c:pt idx="3356">
                  <c:v>19.153000000000002</c:v>
                </c:pt>
                <c:pt idx="3357">
                  <c:v>19.161249999999999</c:v>
                </c:pt>
                <c:pt idx="3358">
                  <c:v>19.169474999999998</c:v>
                </c:pt>
                <c:pt idx="3359">
                  <c:v>19.177949999999999</c:v>
                </c:pt>
                <c:pt idx="3360">
                  <c:v>19.186575000000001</c:v>
                </c:pt>
                <c:pt idx="3361">
                  <c:v>19.194924999999998</c:v>
                </c:pt>
                <c:pt idx="3362">
                  <c:v>19.203150000000001</c:v>
                </c:pt>
                <c:pt idx="3363">
                  <c:v>19.211549999999999</c:v>
                </c:pt>
                <c:pt idx="3364">
                  <c:v>19.220275000000001</c:v>
                </c:pt>
                <c:pt idx="3365">
                  <c:v>19.2288</c:v>
                </c:pt>
                <c:pt idx="3366">
                  <c:v>19.237099999999998</c:v>
                </c:pt>
                <c:pt idx="3367">
                  <c:v>19.2455</c:v>
                </c:pt>
                <c:pt idx="3368">
                  <c:v>19.254124999999998</c:v>
                </c:pt>
                <c:pt idx="3369">
                  <c:v>19.262799999999999</c:v>
                </c:pt>
                <c:pt idx="3370">
                  <c:v>19.271174999999999</c:v>
                </c:pt>
                <c:pt idx="3371">
                  <c:v>19.279674999999997</c:v>
                </c:pt>
                <c:pt idx="3372">
                  <c:v>19.288350000000001</c:v>
                </c:pt>
                <c:pt idx="3373">
                  <c:v>19.297149999999998</c:v>
                </c:pt>
                <c:pt idx="3374">
                  <c:v>19.305575000000001</c:v>
                </c:pt>
                <c:pt idx="3375">
                  <c:v>19.314149999999998</c:v>
                </c:pt>
                <c:pt idx="3376">
                  <c:v>19.323</c:v>
                </c:pt>
                <c:pt idx="3377">
                  <c:v>19.331875</c:v>
                </c:pt>
                <c:pt idx="3378">
                  <c:v>19.340399999999999</c:v>
                </c:pt>
                <c:pt idx="3379">
                  <c:v>19.349050000000002</c:v>
                </c:pt>
                <c:pt idx="3380">
                  <c:v>19.357875</c:v>
                </c:pt>
                <c:pt idx="3381">
                  <c:v>19.367000000000001</c:v>
                </c:pt>
                <c:pt idx="3382">
                  <c:v>19.37565</c:v>
                </c:pt>
                <c:pt idx="3383">
                  <c:v>19.378675000000001</c:v>
                </c:pt>
                <c:pt idx="3384">
                  <c:v>19.382024999999999</c:v>
                </c:pt>
                <c:pt idx="3385">
                  <c:v>19.3857</c:v>
                </c:pt>
                <c:pt idx="3386">
                  <c:v>19.389724999999999</c:v>
                </c:pt>
                <c:pt idx="3387">
                  <c:v>19.394175000000001</c:v>
                </c:pt>
                <c:pt idx="3388">
                  <c:v>19.399075</c:v>
                </c:pt>
                <c:pt idx="3389">
                  <c:v>19.404450000000001</c:v>
                </c:pt>
                <c:pt idx="3390">
                  <c:v>19.410374999999998</c:v>
                </c:pt>
                <c:pt idx="3391">
                  <c:v>19.416875000000001</c:v>
                </c:pt>
                <c:pt idx="3392">
                  <c:v>19.424025</c:v>
                </c:pt>
                <c:pt idx="3393">
                  <c:v>19.431899999999999</c:v>
                </c:pt>
                <c:pt idx="3394">
                  <c:v>19.440550000000002</c:v>
                </c:pt>
                <c:pt idx="3395">
                  <c:v>19.449574999999999</c:v>
                </c:pt>
                <c:pt idx="3396">
                  <c:v>19.452249999999999</c:v>
                </c:pt>
                <c:pt idx="3397">
                  <c:v>19.455175000000001</c:v>
                </c:pt>
                <c:pt idx="3398">
                  <c:v>19.458400000000001</c:v>
                </c:pt>
                <c:pt idx="3399">
                  <c:v>19.461950000000002</c:v>
                </c:pt>
                <c:pt idx="3400">
                  <c:v>19.46585</c:v>
                </c:pt>
                <c:pt idx="3401">
                  <c:v>19.47015</c:v>
                </c:pt>
                <c:pt idx="3402">
                  <c:v>19.474875000000001</c:v>
                </c:pt>
                <c:pt idx="3403">
                  <c:v>19.480074999999999</c:v>
                </c:pt>
                <c:pt idx="3404">
                  <c:v>19.485775</c:v>
                </c:pt>
                <c:pt idx="3405">
                  <c:v>19.492049999999999</c:v>
                </c:pt>
                <c:pt idx="3406">
                  <c:v>19.498974999999998</c:v>
                </c:pt>
                <c:pt idx="3407">
                  <c:v>19.506575000000002</c:v>
                </c:pt>
                <c:pt idx="3408">
                  <c:v>19.514949999999999</c:v>
                </c:pt>
                <c:pt idx="3409">
                  <c:v>19.524150000000002</c:v>
                </c:pt>
                <c:pt idx="3410">
                  <c:v>19.533799999999999</c:v>
                </c:pt>
                <c:pt idx="3411">
                  <c:v>19.543324999999999</c:v>
                </c:pt>
                <c:pt idx="3412">
                  <c:v>19.552625000000003</c:v>
                </c:pt>
                <c:pt idx="3413">
                  <c:v>19.562075</c:v>
                </c:pt>
                <c:pt idx="3414">
                  <c:v>19.571774999999999</c:v>
                </c:pt>
                <c:pt idx="3415">
                  <c:v>19.581250000000001</c:v>
                </c:pt>
                <c:pt idx="3416">
                  <c:v>19.590450000000001</c:v>
                </c:pt>
                <c:pt idx="3417">
                  <c:v>19.599800000000002</c:v>
                </c:pt>
                <c:pt idx="3418">
                  <c:v>19.6096</c:v>
                </c:pt>
                <c:pt idx="3419">
                  <c:v>19.618475</c:v>
                </c:pt>
                <c:pt idx="3420">
                  <c:v>19.621775</c:v>
                </c:pt>
                <c:pt idx="3421">
                  <c:v>19.625425</c:v>
                </c:pt>
                <c:pt idx="3422">
                  <c:v>19.6294</c:v>
                </c:pt>
                <c:pt idx="3423">
                  <c:v>19.633800000000001</c:v>
                </c:pt>
                <c:pt idx="3424">
                  <c:v>19.638625000000001</c:v>
                </c:pt>
                <c:pt idx="3425">
                  <c:v>19.64395</c:v>
                </c:pt>
                <c:pt idx="3426">
                  <c:v>19.649774999999998</c:v>
                </c:pt>
                <c:pt idx="3427">
                  <c:v>19.656224999999999</c:v>
                </c:pt>
                <c:pt idx="3428">
                  <c:v>19.663274999999999</c:v>
                </c:pt>
                <c:pt idx="3429">
                  <c:v>19.671050000000001</c:v>
                </c:pt>
                <c:pt idx="3430">
                  <c:v>19.679625000000001</c:v>
                </c:pt>
                <c:pt idx="3431">
                  <c:v>19.688549999999999</c:v>
                </c:pt>
                <c:pt idx="3432">
                  <c:v>19.697424999999999</c:v>
                </c:pt>
                <c:pt idx="3433">
                  <c:v>19.706675000000001</c:v>
                </c:pt>
                <c:pt idx="3434">
                  <c:v>19.716100000000001</c:v>
                </c:pt>
                <c:pt idx="3435">
                  <c:v>19.72505</c:v>
                </c:pt>
                <c:pt idx="3436">
                  <c:v>19.733999999999998</c:v>
                </c:pt>
                <c:pt idx="3437">
                  <c:v>19.742874999999998</c:v>
                </c:pt>
                <c:pt idx="3438">
                  <c:v>19.752300000000002</c:v>
                </c:pt>
                <c:pt idx="3439">
                  <c:v>19.761775</c:v>
                </c:pt>
                <c:pt idx="3440">
                  <c:v>19.770800000000001</c:v>
                </c:pt>
                <c:pt idx="3441">
                  <c:v>19.779925000000002</c:v>
                </c:pt>
                <c:pt idx="3442">
                  <c:v>19.789175</c:v>
                </c:pt>
                <c:pt idx="3443">
                  <c:v>19.795349999999999</c:v>
                </c:pt>
                <c:pt idx="3444">
                  <c:v>19.802149999999997</c:v>
                </c:pt>
                <c:pt idx="3445">
                  <c:v>19.809625</c:v>
                </c:pt>
                <c:pt idx="3446">
                  <c:v>19.81785</c:v>
                </c:pt>
                <c:pt idx="3447">
                  <c:v>19.826899999999998</c:v>
                </c:pt>
                <c:pt idx="3448">
                  <c:v>19.836475</c:v>
                </c:pt>
                <c:pt idx="3449">
                  <c:v>19.845974999999999</c:v>
                </c:pt>
                <c:pt idx="3450">
                  <c:v>19.855700000000002</c:v>
                </c:pt>
                <c:pt idx="3451">
                  <c:v>19.865349999999999</c:v>
                </c:pt>
                <c:pt idx="3452">
                  <c:v>19.875049999999998</c:v>
                </c:pt>
                <c:pt idx="3453">
                  <c:v>19.884725</c:v>
                </c:pt>
                <c:pt idx="3454">
                  <c:v>19.894349999999999</c:v>
                </c:pt>
                <c:pt idx="3455">
                  <c:v>19.904174999999999</c:v>
                </c:pt>
                <c:pt idx="3456">
                  <c:v>19.914100000000001</c:v>
                </c:pt>
                <c:pt idx="3457">
                  <c:v>19.923974999999999</c:v>
                </c:pt>
                <c:pt idx="3458">
                  <c:v>19.93385</c:v>
                </c:pt>
                <c:pt idx="3459">
                  <c:v>19.943749999999998</c:v>
                </c:pt>
                <c:pt idx="3460">
                  <c:v>19.953724999999999</c:v>
                </c:pt>
                <c:pt idx="3461">
                  <c:v>19.963674999999999</c:v>
                </c:pt>
                <c:pt idx="3462">
                  <c:v>19.973650000000003</c:v>
                </c:pt>
                <c:pt idx="3463">
                  <c:v>19.983625</c:v>
                </c:pt>
                <c:pt idx="3464">
                  <c:v>19.993625000000002</c:v>
                </c:pt>
                <c:pt idx="3465">
                  <c:v>20.003625</c:v>
                </c:pt>
                <c:pt idx="3466">
                  <c:v>20.013649999999998</c:v>
                </c:pt>
                <c:pt idx="3467">
                  <c:v>20.023699999999998</c:v>
                </c:pt>
                <c:pt idx="3468">
                  <c:v>20.033725</c:v>
                </c:pt>
                <c:pt idx="3469">
                  <c:v>20.043775</c:v>
                </c:pt>
                <c:pt idx="3470">
                  <c:v>20.053799999999999</c:v>
                </c:pt>
                <c:pt idx="3471">
                  <c:v>20.0639</c:v>
                </c:pt>
                <c:pt idx="3472">
                  <c:v>20.074000000000002</c:v>
                </c:pt>
                <c:pt idx="3473">
                  <c:v>20.084050000000001</c:v>
                </c:pt>
                <c:pt idx="3474">
                  <c:v>20.094175</c:v>
                </c:pt>
                <c:pt idx="3475">
                  <c:v>20.104299999999999</c:v>
                </c:pt>
                <c:pt idx="3476">
                  <c:v>20.114350000000002</c:v>
                </c:pt>
                <c:pt idx="3477">
                  <c:v>20.124475</c:v>
                </c:pt>
                <c:pt idx="3478">
                  <c:v>20.134599999999999</c:v>
                </c:pt>
                <c:pt idx="3479">
                  <c:v>20.144725000000001</c:v>
                </c:pt>
                <c:pt idx="3480">
                  <c:v>20.15485</c:v>
                </c:pt>
                <c:pt idx="3481">
                  <c:v>20.15795</c:v>
                </c:pt>
                <c:pt idx="3482">
                  <c:v>20.161349999999999</c:v>
                </c:pt>
                <c:pt idx="3483">
                  <c:v>20.165074999999998</c:v>
                </c:pt>
                <c:pt idx="3484">
                  <c:v>20.169174999999999</c:v>
                </c:pt>
                <c:pt idx="3485">
                  <c:v>20.1737</c:v>
                </c:pt>
                <c:pt idx="3486">
                  <c:v>20.178674999999998</c:v>
                </c:pt>
                <c:pt idx="3487">
                  <c:v>20.184150000000002</c:v>
                </c:pt>
                <c:pt idx="3488">
                  <c:v>20.190175</c:v>
                </c:pt>
                <c:pt idx="3489">
                  <c:v>20.196774999999999</c:v>
                </c:pt>
                <c:pt idx="3490">
                  <c:v>20.204075</c:v>
                </c:pt>
                <c:pt idx="3491">
                  <c:v>20.212074999999999</c:v>
                </c:pt>
                <c:pt idx="3492">
                  <c:v>20.2209</c:v>
                </c:pt>
                <c:pt idx="3493">
                  <c:v>20.230575000000002</c:v>
                </c:pt>
                <c:pt idx="3494">
                  <c:v>20.240825000000001</c:v>
                </c:pt>
                <c:pt idx="3495">
                  <c:v>20.251175</c:v>
                </c:pt>
                <c:pt idx="3496">
                  <c:v>20.261524999999999</c:v>
                </c:pt>
                <c:pt idx="3497">
                  <c:v>20.271825</c:v>
                </c:pt>
                <c:pt idx="3498">
                  <c:v>20.282225</c:v>
                </c:pt>
                <c:pt idx="3499">
                  <c:v>20.2926</c:v>
                </c:pt>
                <c:pt idx="3500">
                  <c:v>20.302924999999998</c:v>
                </c:pt>
                <c:pt idx="3501">
                  <c:v>20.313300000000002</c:v>
                </c:pt>
                <c:pt idx="3502">
                  <c:v>20.323674999999998</c:v>
                </c:pt>
                <c:pt idx="3503">
                  <c:v>20.334050000000001</c:v>
                </c:pt>
                <c:pt idx="3504">
                  <c:v>20.3444</c:v>
                </c:pt>
                <c:pt idx="3505">
                  <c:v>20.354775</c:v>
                </c:pt>
                <c:pt idx="3506">
                  <c:v>20.36515</c:v>
                </c:pt>
                <c:pt idx="3507">
                  <c:v>20.375499999999999</c:v>
                </c:pt>
                <c:pt idx="3508">
                  <c:v>20.385875000000002</c:v>
                </c:pt>
                <c:pt idx="3509">
                  <c:v>20.396225000000001</c:v>
                </c:pt>
                <c:pt idx="3510">
                  <c:v>20.406575</c:v>
                </c:pt>
                <c:pt idx="3511">
                  <c:v>20.416924999999999</c:v>
                </c:pt>
                <c:pt idx="3512">
                  <c:v>20.427300000000002</c:v>
                </c:pt>
                <c:pt idx="3513">
                  <c:v>20.437649999999998</c:v>
                </c:pt>
                <c:pt idx="3514">
                  <c:v>20.448</c:v>
                </c:pt>
                <c:pt idx="3515">
                  <c:v>20.458349999999999</c:v>
                </c:pt>
                <c:pt idx="3516">
                  <c:v>20.468700000000002</c:v>
                </c:pt>
                <c:pt idx="3517">
                  <c:v>20.479049999999997</c:v>
                </c:pt>
                <c:pt idx="3518">
                  <c:v>20.489425000000001</c:v>
                </c:pt>
                <c:pt idx="3519">
                  <c:v>20.499775</c:v>
                </c:pt>
                <c:pt idx="3520">
                  <c:v>20.510125000000002</c:v>
                </c:pt>
                <c:pt idx="3521">
                  <c:v>20.520499999999998</c:v>
                </c:pt>
                <c:pt idx="3522">
                  <c:v>20.530875000000002</c:v>
                </c:pt>
                <c:pt idx="3523">
                  <c:v>20.541249999999998</c:v>
                </c:pt>
                <c:pt idx="3524">
                  <c:v>20.551649999999999</c:v>
                </c:pt>
                <c:pt idx="3525">
                  <c:v>20.562075</c:v>
                </c:pt>
                <c:pt idx="3526">
                  <c:v>20.572524999999999</c:v>
                </c:pt>
                <c:pt idx="3527">
                  <c:v>20.583000000000002</c:v>
                </c:pt>
                <c:pt idx="3528">
                  <c:v>20.593450000000001</c:v>
                </c:pt>
                <c:pt idx="3529">
                  <c:v>20.603925</c:v>
                </c:pt>
                <c:pt idx="3530">
                  <c:v>20.6144</c:v>
                </c:pt>
                <c:pt idx="3531">
                  <c:v>20.624874999999999</c:v>
                </c:pt>
                <c:pt idx="3532">
                  <c:v>20.635375</c:v>
                </c:pt>
                <c:pt idx="3533">
                  <c:v>20.645849999999999</c:v>
                </c:pt>
                <c:pt idx="3534">
                  <c:v>20.65635</c:v>
                </c:pt>
                <c:pt idx="3535">
                  <c:v>20.666799999999999</c:v>
                </c:pt>
                <c:pt idx="3536">
                  <c:v>20.677275000000002</c:v>
                </c:pt>
                <c:pt idx="3537">
                  <c:v>20.680524999999999</c:v>
                </c:pt>
                <c:pt idx="3538">
                  <c:v>20.684100000000001</c:v>
                </c:pt>
                <c:pt idx="3539">
                  <c:v>20.68805</c:v>
                </c:pt>
                <c:pt idx="3540">
                  <c:v>20.692399999999999</c:v>
                </c:pt>
                <c:pt idx="3541">
                  <c:v>20.697175000000001</c:v>
                </c:pt>
                <c:pt idx="3542">
                  <c:v>20.702424999999998</c:v>
                </c:pt>
                <c:pt idx="3543">
                  <c:v>20.708199999999998</c:v>
                </c:pt>
                <c:pt idx="3544">
                  <c:v>20.714550000000003</c:v>
                </c:pt>
                <c:pt idx="3545">
                  <c:v>20.721550000000001</c:v>
                </c:pt>
                <c:pt idx="3546">
                  <c:v>20.729225</c:v>
                </c:pt>
                <c:pt idx="3547">
                  <c:v>20.732800000000001</c:v>
                </c:pt>
                <c:pt idx="3548">
                  <c:v>20.736725</c:v>
                </c:pt>
                <c:pt idx="3549">
                  <c:v>20.741050000000001</c:v>
                </c:pt>
                <c:pt idx="3550">
                  <c:v>20.745799999999999</c:v>
                </c:pt>
                <c:pt idx="3551">
                  <c:v>20.751025000000002</c:v>
                </c:pt>
                <c:pt idx="3552">
                  <c:v>20.756775000000001</c:v>
                </c:pt>
                <c:pt idx="3553">
                  <c:v>20.763100000000001</c:v>
                </c:pt>
                <c:pt idx="3554">
                  <c:v>20.770050000000001</c:v>
                </c:pt>
                <c:pt idx="3555">
                  <c:v>20.777699999999999</c:v>
                </c:pt>
                <c:pt idx="3556">
                  <c:v>20.786124999999998</c:v>
                </c:pt>
                <c:pt idx="3557">
                  <c:v>20.795400000000001</c:v>
                </c:pt>
                <c:pt idx="3558">
                  <c:v>20.805575000000001</c:v>
                </c:pt>
                <c:pt idx="3559">
                  <c:v>20.816050000000001</c:v>
                </c:pt>
                <c:pt idx="3560">
                  <c:v>20.826499999999999</c:v>
                </c:pt>
                <c:pt idx="3561">
                  <c:v>20.837</c:v>
                </c:pt>
                <c:pt idx="3562">
                  <c:v>20.847474999999999</c:v>
                </c:pt>
                <c:pt idx="3563">
                  <c:v>20.857975</c:v>
                </c:pt>
                <c:pt idx="3564">
                  <c:v>20.868500000000001</c:v>
                </c:pt>
                <c:pt idx="3565">
                  <c:v>20.879025000000002</c:v>
                </c:pt>
                <c:pt idx="3566">
                  <c:v>20.889575000000001</c:v>
                </c:pt>
                <c:pt idx="3567">
                  <c:v>20.900124999999999</c:v>
                </c:pt>
                <c:pt idx="3568">
                  <c:v>20.910699999999999</c:v>
                </c:pt>
                <c:pt idx="3569">
                  <c:v>20.915600000000001</c:v>
                </c:pt>
                <c:pt idx="3570">
                  <c:v>20.920999999999999</c:v>
                </c:pt>
                <c:pt idx="3571">
                  <c:v>20.926949999999998</c:v>
                </c:pt>
                <c:pt idx="3572">
                  <c:v>20.933499999999999</c:v>
                </c:pt>
                <c:pt idx="3573">
                  <c:v>20.9407</c:v>
                </c:pt>
                <c:pt idx="3574">
                  <c:v>20.948599999999999</c:v>
                </c:pt>
                <c:pt idx="3575">
                  <c:v>20.9573</c:v>
                </c:pt>
                <c:pt idx="3576">
                  <c:v>20.966874999999998</c:v>
                </c:pt>
                <c:pt idx="3577">
                  <c:v>20.977425</c:v>
                </c:pt>
                <c:pt idx="3578">
                  <c:v>20.988</c:v>
                </c:pt>
                <c:pt idx="3579">
                  <c:v>20.9986</c:v>
                </c:pt>
                <c:pt idx="3580">
                  <c:v>21.009225000000001</c:v>
                </c:pt>
                <c:pt idx="3581">
                  <c:v>21.019874999999999</c:v>
                </c:pt>
                <c:pt idx="3582">
                  <c:v>21.0305</c:v>
                </c:pt>
                <c:pt idx="3583">
                  <c:v>21.041125000000001</c:v>
                </c:pt>
                <c:pt idx="3584">
                  <c:v>21.051774999999999</c:v>
                </c:pt>
                <c:pt idx="3585">
                  <c:v>21.0624</c:v>
                </c:pt>
                <c:pt idx="3586">
                  <c:v>21.073049999999999</c:v>
                </c:pt>
                <c:pt idx="3587">
                  <c:v>21.0837</c:v>
                </c:pt>
                <c:pt idx="3588">
                  <c:v>21.094350000000002</c:v>
                </c:pt>
                <c:pt idx="3589">
                  <c:v>21.105</c:v>
                </c:pt>
                <c:pt idx="3590">
                  <c:v>21.115675</c:v>
                </c:pt>
                <c:pt idx="3591">
                  <c:v>21.126349999999999</c:v>
                </c:pt>
                <c:pt idx="3592">
                  <c:v>21.137049999999999</c:v>
                </c:pt>
                <c:pt idx="3593">
                  <c:v>21.147750000000002</c:v>
                </c:pt>
                <c:pt idx="3594">
                  <c:v>21.158450000000002</c:v>
                </c:pt>
                <c:pt idx="3595">
                  <c:v>21.169150000000002</c:v>
                </c:pt>
                <c:pt idx="3596">
                  <c:v>21.179850000000002</c:v>
                </c:pt>
                <c:pt idx="3597">
                  <c:v>21.190549999999998</c:v>
                </c:pt>
                <c:pt idx="3598">
                  <c:v>21.201274999999999</c:v>
                </c:pt>
                <c:pt idx="3599">
                  <c:v>21.211974999999999</c:v>
                </c:pt>
                <c:pt idx="3600">
                  <c:v>21.222750000000001</c:v>
                </c:pt>
                <c:pt idx="3601">
                  <c:v>21.233525</c:v>
                </c:pt>
                <c:pt idx="3602">
                  <c:v>21.244325</c:v>
                </c:pt>
                <c:pt idx="3603">
                  <c:v>21.25515</c:v>
                </c:pt>
                <c:pt idx="3604">
                  <c:v>21.266024999999999</c:v>
                </c:pt>
                <c:pt idx="3605">
                  <c:v>21.276900000000001</c:v>
                </c:pt>
                <c:pt idx="3606">
                  <c:v>21.287800000000001</c:v>
                </c:pt>
                <c:pt idx="3607">
                  <c:v>21.298575</c:v>
                </c:pt>
                <c:pt idx="3608">
                  <c:v>21.309325000000001</c:v>
                </c:pt>
                <c:pt idx="3609">
                  <c:v>21.3201</c:v>
                </c:pt>
                <c:pt idx="3610">
                  <c:v>21.330874999999999</c:v>
                </c:pt>
                <c:pt idx="3611">
                  <c:v>21.341725</c:v>
                </c:pt>
                <c:pt idx="3612">
                  <c:v>21.352550000000001</c:v>
                </c:pt>
                <c:pt idx="3613">
                  <c:v>21.363399999999999</c:v>
                </c:pt>
                <c:pt idx="3614">
                  <c:v>21.37425</c:v>
                </c:pt>
                <c:pt idx="3615">
                  <c:v>21.385100000000001</c:v>
                </c:pt>
                <c:pt idx="3616">
                  <c:v>21.395924999999998</c:v>
                </c:pt>
                <c:pt idx="3617">
                  <c:v>21.400725000000001</c:v>
                </c:pt>
                <c:pt idx="3618">
                  <c:v>21.405999999999999</c:v>
                </c:pt>
                <c:pt idx="3619">
                  <c:v>21.411799999999999</c:v>
                </c:pt>
                <c:pt idx="3620">
                  <c:v>21.418200000000002</c:v>
                </c:pt>
                <c:pt idx="3621">
                  <c:v>21.425225000000001</c:v>
                </c:pt>
                <c:pt idx="3622">
                  <c:v>21.432950000000002</c:v>
                </c:pt>
                <c:pt idx="3623">
                  <c:v>21.44145</c:v>
                </c:pt>
                <c:pt idx="3624">
                  <c:v>21.450800000000001</c:v>
                </c:pt>
                <c:pt idx="3625">
                  <c:v>21.461074999999997</c:v>
                </c:pt>
                <c:pt idx="3626">
                  <c:v>21.471799999999998</c:v>
                </c:pt>
                <c:pt idx="3627">
                  <c:v>21.482524999999999</c:v>
                </c:pt>
                <c:pt idx="3628">
                  <c:v>21.493224999999999</c:v>
                </c:pt>
                <c:pt idx="3629">
                  <c:v>21.503924999999999</c:v>
                </c:pt>
                <c:pt idx="3630">
                  <c:v>21.514575000000001</c:v>
                </c:pt>
                <c:pt idx="3631">
                  <c:v>21.5183</c:v>
                </c:pt>
                <c:pt idx="3632">
                  <c:v>21.522400000000001</c:v>
                </c:pt>
                <c:pt idx="3633">
                  <c:v>21.526899999999998</c:v>
                </c:pt>
                <c:pt idx="3634">
                  <c:v>21.531874999999999</c:v>
                </c:pt>
                <c:pt idx="3635">
                  <c:v>21.537324999999999</c:v>
                </c:pt>
                <c:pt idx="3636">
                  <c:v>21.543324999999999</c:v>
                </c:pt>
                <c:pt idx="3637">
                  <c:v>21.549925000000002</c:v>
                </c:pt>
                <c:pt idx="3638">
                  <c:v>21.557200000000002</c:v>
                </c:pt>
                <c:pt idx="3639">
                  <c:v>21.565175</c:v>
                </c:pt>
                <c:pt idx="3640">
                  <c:v>21.57395</c:v>
                </c:pt>
                <c:pt idx="3641">
                  <c:v>21.583625000000001</c:v>
                </c:pt>
                <c:pt idx="3642">
                  <c:v>21.594175</c:v>
                </c:pt>
                <c:pt idx="3643">
                  <c:v>21.604749999999999</c:v>
                </c:pt>
                <c:pt idx="3644">
                  <c:v>21.615300000000001</c:v>
                </c:pt>
                <c:pt idx="3645">
                  <c:v>21.62585</c:v>
                </c:pt>
                <c:pt idx="3646">
                  <c:v>21.636400000000002</c:v>
                </c:pt>
                <c:pt idx="3647">
                  <c:v>21.639949999999999</c:v>
                </c:pt>
                <c:pt idx="3648">
                  <c:v>21.643875000000001</c:v>
                </c:pt>
                <c:pt idx="3649">
                  <c:v>21.648174999999998</c:v>
                </c:pt>
                <c:pt idx="3650">
                  <c:v>21.652925</c:v>
                </c:pt>
                <c:pt idx="3651">
                  <c:v>21.658150000000003</c:v>
                </c:pt>
                <c:pt idx="3652">
                  <c:v>21.663874999999997</c:v>
                </c:pt>
                <c:pt idx="3653">
                  <c:v>21.670200000000001</c:v>
                </c:pt>
                <c:pt idx="3654">
                  <c:v>21.677150000000001</c:v>
                </c:pt>
                <c:pt idx="3655">
                  <c:v>21.684775000000002</c:v>
                </c:pt>
                <c:pt idx="3656">
                  <c:v>21.693175</c:v>
                </c:pt>
                <c:pt idx="3657">
                  <c:v>21.702425000000002</c:v>
                </c:pt>
                <c:pt idx="3658">
                  <c:v>21.712575000000001</c:v>
                </c:pt>
                <c:pt idx="3659">
                  <c:v>21.723125</c:v>
                </c:pt>
                <c:pt idx="3660">
                  <c:v>21.733649999999997</c:v>
                </c:pt>
                <c:pt idx="3661">
                  <c:v>21.744174999999998</c:v>
                </c:pt>
                <c:pt idx="3662">
                  <c:v>21.7547</c:v>
                </c:pt>
                <c:pt idx="3663">
                  <c:v>21.7652</c:v>
                </c:pt>
                <c:pt idx="3664">
                  <c:v>21.775725000000001</c:v>
                </c:pt>
                <c:pt idx="3665">
                  <c:v>21.786225000000002</c:v>
                </c:pt>
                <c:pt idx="3666">
                  <c:v>21.796724999999999</c:v>
                </c:pt>
                <c:pt idx="3667">
                  <c:v>21.80725</c:v>
                </c:pt>
                <c:pt idx="3668">
                  <c:v>21.81775</c:v>
                </c:pt>
                <c:pt idx="3669">
                  <c:v>21.828275000000001</c:v>
                </c:pt>
                <c:pt idx="3670">
                  <c:v>21.838799999999999</c:v>
                </c:pt>
                <c:pt idx="3671">
                  <c:v>21.849325</c:v>
                </c:pt>
                <c:pt idx="3672">
                  <c:v>21.859875000000002</c:v>
                </c:pt>
                <c:pt idx="3673">
                  <c:v>21.8704</c:v>
                </c:pt>
                <c:pt idx="3674">
                  <c:v>21.873525000000001</c:v>
                </c:pt>
                <c:pt idx="3675">
                  <c:v>21.876925</c:v>
                </c:pt>
                <c:pt idx="3676">
                  <c:v>21.880700000000001</c:v>
                </c:pt>
                <c:pt idx="3677">
                  <c:v>21.884824999999999</c:v>
                </c:pt>
                <c:pt idx="3678">
                  <c:v>21.889375000000001</c:v>
                </c:pt>
                <c:pt idx="3679">
                  <c:v>21.894375</c:v>
                </c:pt>
                <c:pt idx="3680">
                  <c:v>21.899899999999999</c:v>
                </c:pt>
                <c:pt idx="3681">
                  <c:v>21.905950000000001</c:v>
                </c:pt>
                <c:pt idx="3682">
                  <c:v>21.912599999999998</c:v>
                </c:pt>
                <c:pt idx="3683">
                  <c:v>21.919925000000003</c:v>
                </c:pt>
                <c:pt idx="3684">
                  <c:v>21.928000000000001</c:v>
                </c:pt>
                <c:pt idx="3685">
                  <c:v>21.93685</c:v>
                </c:pt>
                <c:pt idx="3686">
                  <c:v>21.9466</c:v>
                </c:pt>
                <c:pt idx="3687">
                  <c:v>21.956899999999997</c:v>
                </c:pt>
                <c:pt idx="3688">
                  <c:v>21.967375000000001</c:v>
                </c:pt>
                <c:pt idx="3689">
                  <c:v>21.977399999999999</c:v>
                </c:pt>
                <c:pt idx="3690">
                  <c:v>21.9878</c:v>
                </c:pt>
                <c:pt idx="3691">
                  <c:v>21.998000000000001</c:v>
                </c:pt>
                <c:pt idx="3692">
                  <c:v>22.007999999999999</c:v>
                </c:pt>
                <c:pt idx="3693">
                  <c:v>22.0184</c:v>
                </c:pt>
                <c:pt idx="3694">
                  <c:v>22.028300000000002</c:v>
                </c:pt>
                <c:pt idx="3695">
                  <c:v>22.038225000000001</c:v>
                </c:pt>
                <c:pt idx="3696">
                  <c:v>22.048200000000001</c:v>
                </c:pt>
                <c:pt idx="3697">
                  <c:v>22.0581</c:v>
                </c:pt>
                <c:pt idx="3698">
                  <c:v>22.064624999999999</c:v>
                </c:pt>
                <c:pt idx="3699">
                  <c:v>22.071774999999999</c:v>
                </c:pt>
                <c:pt idx="3700">
                  <c:v>22.079650000000001</c:v>
                </c:pt>
                <c:pt idx="3701">
                  <c:v>22.0883</c:v>
                </c:pt>
                <c:pt idx="3702">
                  <c:v>22.09235</c:v>
                </c:pt>
                <c:pt idx="3703">
                  <c:v>22.096799999999998</c:v>
                </c:pt>
                <c:pt idx="3704">
                  <c:v>22.101699999999997</c:v>
                </c:pt>
                <c:pt idx="3705">
                  <c:v>22.107099999999999</c:v>
                </c:pt>
                <c:pt idx="3706">
                  <c:v>22.113025</c:v>
                </c:pt>
                <c:pt idx="3707">
                  <c:v>22.119524999999999</c:v>
                </c:pt>
                <c:pt idx="3708">
                  <c:v>22.1267</c:v>
                </c:pt>
                <c:pt idx="3709">
                  <c:v>22.134599999999999</c:v>
                </c:pt>
                <c:pt idx="3710">
                  <c:v>22.143275000000003</c:v>
                </c:pt>
                <c:pt idx="3711">
                  <c:v>22.152825</c:v>
                </c:pt>
                <c:pt idx="3712">
                  <c:v>22.163</c:v>
                </c:pt>
                <c:pt idx="3713">
                  <c:v>22.172825</c:v>
                </c:pt>
                <c:pt idx="3714">
                  <c:v>22.183225</c:v>
                </c:pt>
                <c:pt idx="3715">
                  <c:v>22.19295</c:v>
                </c:pt>
                <c:pt idx="3716">
                  <c:v>22.202974999999999</c:v>
                </c:pt>
                <c:pt idx="3717">
                  <c:v>22.212924999999998</c:v>
                </c:pt>
                <c:pt idx="3718">
                  <c:v>22.2227</c:v>
                </c:pt>
                <c:pt idx="3719">
                  <c:v>22.232925000000002</c:v>
                </c:pt>
                <c:pt idx="3720">
                  <c:v>22.242750000000001</c:v>
                </c:pt>
                <c:pt idx="3721">
                  <c:v>22.252749999999999</c:v>
                </c:pt>
                <c:pt idx="3722">
                  <c:v>22.262675000000002</c:v>
                </c:pt>
                <c:pt idx="3723">
                  <c:v>22.272325000000002</c:v>
                </c:pt>
                <c:pt idx="3724">
                  <c:v>22.282325</c:v>
                </c:pt>
                <c:pt idx="3725">
                  <c:v>22.290075000000002</c:v>
                </c:pt>
                <c:pt idx="3726">
                  <c:v>22.298625000000001</c:v>
                </c:pt>
              </c:numCache>
            </c:numRef>
          </c:xVal>
          <c:yVal>
            <c:numRef>
              <c:f>'C05-G2-F1@0.7m'!$E$3:$E$3729</c:f>
              <c:numCache>
                <c:formatCode>0.000</c:formatCode>
                <c:ptCount val="3727"/>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2.1819750000001321E-4</c:v>
                </c:pt>
                <c:pt idx="189">
                  <c:v>1.7595075000000071E-3</c:v>
                </c:pt>
                <c:pt idx="190">
                  <c:v>7.9885799999999656E-3</c:v>
                </c:pt>
                <c:pt idx="191">
                  <c:v>2.6010526250000207E-2</c:v>
                </c:pt>
                <c:pt idx="192">
                  <c:v>6.7559354999999266E-2</c:v>
                </c:pt>
                <c:pt idx="193">
                  <c:v>0.15217616500000242</c:v>
                </c:pt>
                <c:pt idx="194">
                  <c:v>0.30259978375000474</c:v>
                </c:pt>
                <c:pt idx="195">
                  <c:v>0.54871474374998819</c:v>
                </c:pt>
                <c:pt idx="196">
                  <c:v>0.93872130625000294</c:v>
                </c:pt>
                <c:pt idx="197">
                  <c:v>1.5189384362499911</c:v>
                </c:pt>
                <c:pt idx="198">
                  <c:v>2.3241964962500044</c:v>
                </c:pt>
                <c:pt idx="199">
                  <c:v>3.4385612162499664</c:v>
                </c:pt>
                <c:pt idx="200">
                  <c:v>4.8978185487500232</c:v>
                </c:pt>
                <c:pt idx="201">
                  <c:v>6.7884382962499901</c:v>
                </c:pt>
                <c:pt idx="202">
                  <c:v>9.1385766062500373</c:v>
                </c:pt>
                <c:pt idx="203">
                  <c:v>12.004364226250082</c:v>
                </c:pt>
                <c:pt idx="204">
                  <c:v>15.490309948749893</c:v>
                </c:pt>
                <c:pt idx="205">
                  <c:v>19.612354973749891</c:v>
                </c:pt>
                <c:pt idx="206">
                  <c:v>24.398384403749841</c:v>
                </c:pt>
                <c:pt idx="207">
                  <c:v>30.021813973750021</c:v>
                </c:pt>
                <c:pt idx="208">
                  <c:v>36.421720213749865</c:v>
                </c:pt>
                <c:pt idx="209">
                  <c:v>43.504636953750179</c:v>
                </c:pt>
                <c:pt idx="210">
                  <c:v>51.455559866249899</c:v>
                </c:pt>
                <c:pt idx="211">
                  <c:v>60.588105306250242</c:v>
                </c:pt>
                <c:pt idx="212">
                  <c:v>70.278278823749801</c:v>
                </c:pt>
                <c:pt idx="213">
                  <c:v>80.714235143750344</c:v>
                </c:pt>
                <c:pt idx="214">
                  <c:v>92.245581193749658</c:v>
                </c:pt>
                <c:pt idx="215">
                  <c:v>105.00350527375033</c:v>
                </c:pt>
                <c:pt idx="216">
                  <c:v>118.12467258375021</c:v>
                </c:pt>
                <c:pt idx="217">
                  <c:v>132.0037750462505</c:v>
                </c:pt>
                <c:pt idx="218">
                  <c:v>147.0737299162495</c:v>
                </c:pt>
                <c:pt idx="219">
                  <c:v>163.68647436124951</c:v>
                </c:pt>
                <c:pt idx="220">
                  <c:v>181.40367361624962</c:v>
                </c:pt>
                <c:pt idx="221">
                  <c:v>199.76578433625062</c:v>
                </c:pt>
                <c:pt idx="222">
                  <c:v>219.20648125125055</c:v>
                </c:pt>
                <c:pt idx="223">
                  <c:v>239.83919729125012</c:v>
                </c:pt>
                <c:pt idx="224">
                  <c:v>262.14579713124959</c:v>
                </c:pt>
                <c:pt idx="225">
                  <c:v>286.60458773125038</c:v>
                </c:pt>
                <c:pt idx="226">
                  <c:v>313.31210421375027</c:v>
                </c:pt>
                <c:pt idx="227">
                  <c:v>340.7879903437493</c:v>
                </c:pt>
                <c:pt idx="228">
                  <c:v>367.49598628875026</c:v>
                </c:pt>
                <c:pt idx="229">
                  <c:v>394.75746976875007</c:v>
                </c:pt>
                <c:pt idx="230">
                  <c:v>423.08444694875078</c:v>
                </c:pt>
                <c:pt idx="231">
                  <c:v>451.63534627374997</c:v>
                </c:pt>
                <c:pt idx="232">
                  <c:v>481.97758319874993</c:v>
                </c:pt>
                <c:pt idx="233">
                  <c:v>514.67818360374986</c:v>
                </c:pt>
                <c:pt idx="234">
                  <c:v>548.08349722374987</c:v>
                </c:pt>
                <c:pt idx="235">
                  <c:v>582.02539984374937</c:v>
                </c:pt>
                <c:pt idx="236">
                  <c:v>613.03174812125076</c:v>
                </c:pt>
                <c:pt idx="237">
                  <c:v>646.78800468124939</c:v>
                </c:pt>
                <c:pt idx="238">
                  <c:v>680.16714625624991</c:v>
                </c:pt>
                <c:pt idx="239">
                  <c:v>713.10109307124935</c:v>
                </c:pt>
                <c:pt idx="240">
                  <c:v>746.18160794124992</c:v>
                </c:pt>
                <c:pt idx="241">
                  <c:v>778.30764413124894</c:v>
                </c:pt>
                <c:pt idx="242">
                  <c:v>802.55243179625029</c:v>
                </c:pt>
                <c:pt idx="243">
                  <c:v>829.10692264124964</c:v>
                </c:pt>
                <c:pt idx="244">
                  <c:v>858.21915397124985</c:v>
                </c:pt>
                <c:pt idx="245">
                  <c:v>890.08573053125065</c:v>
                </c:pt>
                <c:pt idx="246">
                  <c:v>922.53449548624997</c:v>
                </c:pt>
                <c:pt idx="247">
                  <c:v>954.62054328874865</c:v>
                </c:pt>
                <c:pt idx="248">
                  <c:v>986.51449580125006</c:v>
                </c:pt>
                <c:pt idx="249">
                  <c:v>1018.2060536962497</c:v>
                </c:pt>
                <c:pt idx="250">
                  <c:v>1049.1164203912504</c:v>
                </c:pt>
                <c:pt idx="251">
                  <c:v>1080.6042945712497</c:v>
                </c:pt>
                <c:pt idx="252">
                  <c:v>1111.7764500912497</c:v>
                </c:pt>
                <c:pt idx="253">
                  <c:v>1142.5034362662493</c:v>
                </c:pt>
                <c:pt idx="254">
                  <c:v>1172.8217403162491</c:v>
                </c:pt>
                <c:pt idx="255">
                  <c:v>1203.5766142562511</c:v>
                </c:pt>
                <c:pt idx="256">
                  <c:v>1233.0067690362505</c:v>
                </c:pt>
                <c:pt idx="257">
                  <c:v>1262.4202033762501</c:v>
                </c:pt>
                <c:pt idx="258">
                  <c:v>1291.7777458562496</c:v>
                </c:pt>
                <c:pt idx="259">
                  <c:v>1320.7056563362507</c:v>
                </c:pt>
                <c:pt idx="260">
                  <c:v>1348.1970516787492</c:v>
                </c:pt>
                <c:pt idx="261">
                  <c:v>1376.7787363487496</c:v>
                </c:pt>
                <c:pt idx="262">
                  <c:v>1404.2295961187501</c:v>
                </c:pt>
                <c:pt idx="263">
                  <c:v>1431.3870493487498</c:v>
                </c:pt>
                <c:pt idx="264">
                  <c:v>1458.7692807512503</c:v>
                </c:pt>
                <c:pt idx="265">
                  <c:v>1485.5616257462498</c:v>
                </c:pt>
                <c:pt idx="266">
                  <c:v>1512.2393072162499</c:v>
                </c:pt>
                <c:pt idx="267">
                  <c:v>1538.8652991662507</c:v>
                </c:pt>
                <c:pt idx="268">
                  <c:v>1565.6126852462501</c:v>
                </c:pt>
                <c:pt idx="269">
                  <c:v>1591.4365177212496</c:v>
                </c:pt>
                <c:pt idx="270">
                  <c:v>1617.0495235362498</c:v>
                </c:pt>
                <c:pt idx="271">
                  <c:v>1642.8623546562499</c:v>
                </c:pt>
                <c:pt idx="272">
                  <c:v>1668.7444065062491</c:v>
                </c:pt>
                <c:pt idx="273">
                  <c:v>1693.8541382287506</c:v>
                </c:pt>
                <c:pt idx="274">
                  <c:v>1719.0166841337505</c:v>
                </c:pt>
                <c:pt idx="275">
                  <c:v>1743.7579281987491</c:v>
                </c:pt>
                <c:pt idx="276">
                  <c:v>1769.3782179987504</c:v>
                </c:pt>
                <c:pt idx="277">
                  <c:v>1795.0083876387505</c:v>
                </c:pt>
                <c:pt idx="278">
                  <c:v>1819.3163108912495</c:v>
                </c:pt>
                <c:pt idx="279">
                  <c:v>1844.023542361251</c:v>
                </c:pt>
                <c:pt idx="280">
                  <c:v>1867.3564586712507</c:v>
                </c:pt>
                <c:pt idx="281">
                  <c:v>1889.4992562187504</c:v>
                </c:pt>
                <c:pt idx="282">
                  <c:v>1910.7124117112496</c:v>
                </c:pt>
                <c:pt idx="283">
                  <c:v>1929.70892001625</c:v>
                </c:pt>
                <c:pt idx="284">
                  <c:v>1948.2804913212499</c:v>
                </c:pt>
                <c:pt idx="285">
                  <c:v>1966.3985921062492</c:v>
                </c:pt>
                <c:pt idx="286">
                  <c:v>1985.2417921462504</c:v>
                </c:pt>
                <c:pt idx="287">
                  <c:v>2004.4050287587502</c:v>
                </c:pt>
                <c:pt idx="288">
                  <c:v>2022.1016538587505</c:v>
                </c:pt>
                <c:pt idx="289">
                  <c:v>2038.9337190187496</c:v>
                </c:pt>
                <c:pt idx="290">
                  <c:v>2056.2624259687504</c:v>
                </c:pt>
                <c:pt idx="291">
                  <c:v>2075.2529787437497</c:v>
                </c:pt>
                <c:pt idx="292">
                  <c:v>2093.1180899387505</c:v>
                </c:pt>
                <c:pt idx="293">
                  <c:v>2109.3431138587498</c:v>
                </c:pt>
                <c:pt idx="294">
                  <c:v>2124.0736784312503</c:v>
                </c:pt>
                <c:pt idx="295">
                  <c:v>2138.7885025987498</c:v>
                </c:pt>
                <c:pt idx="296">
                  <c:v>2153.6291197362507</c:v>
                </c:pt>
                <c:pt idx="297">
                  <c:v>2168.0844989962493</c:v>
                </c:pt>
                <c:pt idx="298">
                  <c:v>2181.9734351362499</c:v>
                </c:pt>
                <c:pt idx="299">
                  <c:v>2196.3109027012497</c:v>
                </c:pt>
                <c:pt idx="300">
                  <c:v>2210.4886839487499</c:v>
                </c:pt>
                <c:pt idx="301">
                  <c:v>2224.03210382625</c:v>
                </c:pt>
                <c:pt idx="302">
                  <c:v>2237.3351798137501</c:v>
                </c:pt>
                <c:pt idx="303">
                  <c:v>2251.9229783612514</c:v>
                </c:pt>
                <c:pt idx="304">
                  <c:v>2266.6340126012506</c:v>
                </c:pt>
                <c:pt idx="305">
                  <c:v>2279.2654904462506</c:v>
                </c:pt>
                <c:pt idx="306">
                  <c:v>2291.9338592762501</c:v>
                </c:pt>
                <c:pt idx="307">
                  <c:v>2304.7590136812505</c:v>
                </c:pt>
                <c:pt idx="308">
                  <c:v>2318.8103748012509</c:v>
                </c:pt>
                <c:pt idx="309">
                  <c:v>2333.0012138712505</c:v>
                </c:pt>
                <c:pt idx="310">
                  <c:v>2346.4255648212502</c:v>
                </c:pt>
                <c:pt idx="311">
                  <c:v>2359.6413219612509</c:v>
                </c:pt>
                <c:pt idx="312">
                  <c:v>2372.6763382737513</c:v>
                </c:pt>
                <c:pt idx="313">
                  <c:v>2385.5714123637499</c:v>
                </c:pt>
                <c:pt idx="314">
                  <c:v>2398.52488544375</c:v>
                </c:pt>
                <c:pt idx="315">
                  <c:v>2411.1528558487507</c:v>
                </c:pt>
                <c:pt idx="316">
                  <c:v>2423.3284919287503</c:v>
                </c:pt>
                <c:pt idx="317">
                  <c:v>2435.4219801637496</c:v>
                </c:pt>
                <c:pt idx="318">
                  <c:v>2447.8349125887507</c:v>
                </c:pt>
                <c:pt idx="319">
                  <c:v>2459.9034168687499</c:v>
                </c:pt>
                <c:pt idx="320">
                  <c:v>2471.6955863787507</c:v>
                </c:pt>
                <c:pt idx="321">
                  <c:v>2483.4701222437511</c:v>
                </c:pt>
                <c:pt idx="322">
                  <c:v>2496.3583224412514</c:v>
                </c:pt>
                <c:pt idx="323">
                  <c:v>2509.3302028462513</c:v>
                </c:pt>
                <c:pt idx="324">
                  <c:v>2521.0372453262507</c:v>
                </c:pt>
                <c:pt idx="325">
                  <c:v>2532.5868885262507</c:v>
                </c:pt>
                <c:pt idx="326">
                  <c:v>2544.1676191087518</c:v>
                </c:pt>
                <c:pt idx="327">
                  <c:v>2556.844444308751</c:v>
                </c:pt>
                <c:pt idx="328">
                  <c:v>2569.6507226187514</c:v>
                </c:pt>
                <c:pt idx="329">
                  <c:v>2582.1554851137507</c:v>
                </c:pt>
                <c:pt idx="330">
                  <c:v>2594.4120843837504</c:v>
                </c:pt>
                <c:pt idx="331">
                  <c:v>2606.4363136137504</c:v>
                </c:pt>
                <c:pt idx="332">
                  <c:v>2618.0139492237508</c:v>
                </c:pt>
                <c:pt idx="333">
                  <c:v>2629.9928146887501</c:v>
                </c:pt>
                <c:pt idx="334">
                  <c:v>2641.6010682687506</c:v>
                </c:pt>
                <c:pt idx="335">
                  <c:v>2652.7006973187513</c:v>
                </c:pt>
                <c:pt idx="336">
                  <c:v>2664.0212508987511</c:v>
                </c:pt>
                <c:pt idx="337">
                  <c:v>2675.5353407637508</c:v>
                </c:pt>
                <c:pt idx="338">
                  <c:v>2686.7817940737505</c:v>
                </c:pt>
                <c:pt idx="339">
                  <c:v>2697.9036554487507</c:v>
                </c:pt>
                <c:pt idx="340">
                  <c:v>2710.086610958751</c:v>
                </c:pt>
                <c:pt idx="341">
                  <c:v>2722.1802651987509</c:v>
                </c:pt>
                <c:pt idx="342">
                  <c:v>2733.3229675187517</c:v>
                </c:pt>
                <c:pt idx="343">
                  <c:v>2744.2258591787504</c:v>
                </c:pt>
                <c:pt idx="344">
                  <c:v>2755.2329724537512</c:v>
                </c:pt>
                <c:pt idx="345">
                  <c:v>2767.2694843012509</c:v>
                </c:pt>
                <c:pt idx="346">
                  <c:v>2779.282388763751</c:v>
                </c:pt>
                <c:pt idx="347">
                  <c:v>2790.3095205687509</c:v>
                </c:pt>
                <c:pt idx="348">
                  <c:v>2801.1562969887505</c:v>
                </c:pt>
                <c:pt idx="349">
                  <c:v>2812.1572492487512</c:v>
                </c:pt>
                <c:pt idx="350">
                  <c:v>2823.8490566762516</c:v>
                </c:pt>
                <c:pt idx="351">
                  <c:v>2835.0702564212511</c:v>
                </c:pt>
                <c:pt idx="352">
                  <c:v>2846.034799861251</c:v>
                </c:pt>
                <c:pt idx="353">
                  <c:v>2856.6485956812508</c:v>
                </c:pt>
                <c:pt idx="354">
                  <c:v>2867.4986203712506</c:v>
                </c:pt>
                <c:pt idx="355">
                  <c:v>2878.5806305937513</c:v>
                </c:pt>
                <c:pt idx="356">
                  <c:v>2889.4006284637508</c:v>
                </c:pt>
                <c:pt idx="357">
                  <c:v>2900.1224699437512</c:v>
                </c:pt>
                <c:pt idx="358">
                  <c:v>2911.8560198712507</c:v>
                </c:pt>
                <c:pt idx="359">
                  <c:v>2923.2202766712512</c:v>
                </c:pt>
                <c:pt idx="360">
                  <c:v>2933.6983167437515</c:v>
                </c:pt>
                <c:pt idx="361">
                  <c:v>2944.2895174637511</c:v>
                </c:pt>
                <c:pt idx="362">
                  <c:v>2954.8151479237508</c:v>
                </c:pt>
                <c:pt idx="363">
                  <c:v>2966.3228002687506</c:v>
                </c:pt>
                <c:pt idx="364">
                  <c:v>2977.4561776512505</c:v>
                </c:pt>
                <c:pt idx="365">
                  <c:v>2988.3012563637517</c:v>
                </c:pt>
                <c:pt idx="366">
                  <c:v>2998.9519515837515</c:v>
                </c:pt>
                <c:pt idx="367">
                  <c:v>3009.3899243412516</c:v>
                </c:pt>
                <c:pt idx="368">
                  <c:v>3020.016705211252</c:v>
                </c:pt>
                <c:pt idx="369">
                  <c:v>3029.329984771251</c:v>
                </c:pt>
                <c:pt idx="370">
                  <c:v>3039.0086615262521</c:v>
                </c:pt>
                <c:pt idx="371">
                  <c:v>3049.4972727112518</c:v>
                </c:pt>
                <c:pt idx="372">
                  <c:v>3059.9418694912515</c:v>
                </c:pt>
                <c:pt idx="373">
                  <c:v>3070.1676356112512</c:v>
                </c:pt>
                <c:pt idx="374">
                  <c:v>3080.3987643387509</c:v>
                </c:pt>
                <c:pt idx="375">
                  <c:v>3091.5810576137519</c:v>
                </c:pt>
                <c:pt idx="376">
                  <c:v>3101.7457780237514</c:v>
                </c:pt>
                <c:pt idx="377">
                  <c:v>3111.8402314237514</c:v>
                </c:pt>
                <c:pt idx="378">
                  <c:v>3122.1126203237509</c:v>
                </c:pt>
                <c:pt idx="379">
                  <c:v>3132.4365668187511</c:v>
                </c:pt>
                <c:pt idx="380">
                  <c:v>3142.789867838751</c:v>
                </c:pt>
                <c:pt idx="381">
                  <c:v>3152.8462999712506</c:v>
                </c:pt>
                <c:pt idx="382">
                  <c:v>3162.9384544262507</c:v>
                </c:pt>
                <c:pt idx="383">
                  <c:v>3173.1262482362508</c:v>
                </c:pt>
                <c:pt idx="384">
                  <c:v>3183.0796154912509</c:v>
                </c:pt>
                <c:pt idx="385">
                  <c:v>3192.9805752412503</c:v>
                </c:pt>
                <c:pt idx="386">
                  <c:v>3202.3029718212506</c:v>
                </c:pt>
                <c:pt idx="387">
                  <c:v>3211.9595403012509</c:v>
                </c:pt>
                <c:pt idx="388">
                  <c:v>3221.2239844362507</c:v>
                </c:pt>
                <c:pt idx="389">
                  <c:v>3230.1063557262514</c:v>
                </c:pt>
                <c:pt idx="390">
                  <c:v>3239.3781498762505</c:v>
                </c:pt>
                <c:pt idx="391">
                  <c:v>3248.8329523687507</c:v>
                </c:pt>
                <c:pt idx="392">
                  <c:v>3258.5597868887503</c:v>
                </c:pt>
                <c:pt idx="393">
                  <c:v>3267.8708827487512</c:v>
                </c:pt>
                <c:pt idx="394">
                  <c:v>3277.247451208751</c:v>
                </c:pt>
                <c:pt idx="395">
                  <c:v>3286.7826098287514</c:v>
                </c:pt>
                <c:pt idx="396">
                  <c:v>3296.3489168962515</c:v>
                </c:pt>
                <c:pt idx="397">
                  <c:v>3305.3467044662511</c:v>
                </c:pt>
                <c:pt idx="398">
                  <c:v>3314.2944477587516</c:v>
                </c:pt>
                <c:pt idx="399">
                  <c:v>3323.6155521187516</c:v>
                </c:pt>
                <c:pt idx="400">
                  <c:v>3332.9910629037513</c:v>
                </c:pt>
                <c:pt idx="401">
                  <c:v>3342.1752650637513</c:v>
                </c:pt>
                <c:pt idx="402">
                  <c:v>3351.0738921537522</c:v>
                </c:pt>
                <c:pt idx="403">
                  <c:v>3360.2869067112515</c:v>
                </c:pt>
                <c:pt idx="404">
                  <c:v>3369.4135405737511</c:v>
                </c:pt>
                <c:pt idx="405">
                  <c:v>3378.2200476162511</c:v>
                </c:pt>
                <c:pt idx="406">
                  <c:v>3386.8276281012513</c:v>
                </c:pt>
                <c:pt idx="407">
                  <c:v>3395.6948633312513</c:v>
                </c:pt>
                <c:pt idx="408">
                  <c:v>3404.4048138912513</c:v>
                </c:pt>
                <c:pt idx="409">
                  <c:v>3413.000325556251</c:v>
                </c:pt>
                <c:pt idx="410">
                  <c:v>3421.5000107462515</c:v>
                </c:pt>
                <c:pt idx="411">
                  <c:v>3430.2208012937508</c:v>
                </c:pt>
                <c:pt idx="412">
                  <c:v>3438.7941193712509</c:v>
                </c:pt>
                <c:pt idx="413">
                  <c:v>3447.1784316062517</c:v>
                </c:pt>
                <c:pt idx="414">
                  <c:v>3454.4294513462514</c:v>
                </c:pt>
                <c:pt idx="415">
                  <c:v>3462.3562888412512</c:v>
                </c:pt>
                <c:pt idx="416">
                  <c:v>3470.7645415787511</c:v>
                </c:pt>
                <c:pt idx="417">
                  <c:v>3479.0387475187513</c:v>
                </c:pt>
                <c:pt idx="418">
                  <c:v>3487.5675324387512</c:v>
                </c:pt>
                <c:pt idx="419">
                  <c:v>3496.1455273087508</c:v>
                </c:pt>
                <c:pt idx="420">
                  <c:v>3504.3464271912508</c:v>
                </c:pt>
                <c:pt idx="421">
                  <c:v>3512.3448157512507</c:v>
                </c:pt>
                <c:pt idx="422">
                  <c:v>3520.7639633412505</c:v>
                </c:pt>
                <c:pt idx="423">
                  <c:v>3529.1925346812509</c:v>
                </c:pt>
                <c:pt idx="424">
                  <c:v>3537.1206174312515</c:v>
                </c:pt>
                <c:pt idx="425">
                  <c:v>3545.0350962912512</c:v>
                </c:pt>
                <c:pt idx="426">
                  <c:v>3552.9895431162513</c:v>
                </c:pt>
                <c:pt idx="427">
                  <c:v>3560.7468413937513</c:v>
                </c:pt>
                <c:pt idx="428">
                  <c:v>3568.758103468751</c:v>
                </c:pt>
                <c:pt idx="429">
                  <c:v>3576.8978380612516</c:v>
                </c:pt>
                <c:pt idx="430">
                  <c:v>3585.0637007212513</c:v>
                </c:pt>
                <c:pt idx="431">
                  <c:v>3592.9733994562512</c:v>
                </c:pt>
                <c:pt idx="432">
                  <c:v>3601.2090206687512</c:v>
                </c:pt>
                <c:pt idx="433">
                  <c:v>3609.1057496387511</c:v>
                </c:pt>
                <c:pt idx="434">
                  <c:v>3616.7916803687513</c:v>
                </c:pt>
                <c:pt idx="435">
                  <c:v>3624.5688062912513</c:v>
                </c:pt>
                <c:pt idx="436">
                  <c:v>3632.6231585062515</c:v>
                </c:pt>
                <c:pt idx="437">
                  <c:v>3640.5536651462512</c:v>
                </c:pt>
                <c:pt idx="438">
                  <c:v>3648.2255416662515</c:v>
                </c:pt>
                <c:pt idx="439">
                  <c:v>3656.0745829912507</c:v>
                </c:pt>
                <c:pt idx="440">
                  <c:v>3663.8819206337516</c:v>
                </c:pt>
                <c:pt idx="441">
                  <c:v>3671.3078135837509</c:v>
                </c:pt>
                <c:pt idx="442">
                  <c:v>3678.8232032237506</c:v>
                </c:pt>
                <c:pt idx="443">
                  <c:v>3686.5384593437502</c:v>
                </c:pt>
                <c:pt idx="444">
                  <c:v>3693.8908949537504</c:v>
                </c:pt>
                <c:pt idx="445">
                  <c:v>3701.4112182187505</c:v>
                </c:pt>
                <c:pt idx="446">
                  <c:v>3709.0768989337512</c:v>
                </c:pt>
                <c:pt idx="447">
                  <c:v>3716.4841198087511</c:v>
                </c:pt>
                <c:pt idx="448">
                  <c:v>3723.815924628751</c:v>
                </c:pt>
                <c:pt idx="449">
                  <c:v>3731.3236389337512</c:v>
                </c:pt>
                <c:pt idx="450">
                  <c:v>3738.8438125687517</c:v>
                </c:pt>
                <c:pt idx="451">
                  <c:v>3745.2541586712514</c:v>
                </c:pt>
                <c:pt idx="452">
                  <c:v>3752.2538051012511</c:v>
                </c:pt>
                <c:pt idx="453">
                  <c:v>3759.469437021251</c:v>
                </c:pt>
                <c:pt idx="454">
                  <c:v>3766.4842916812509</c:v>
                </c:pt>
                <c:pt idx="455">
                  <c:v>3773.5520892412505</c:v>
                </c:pt>
                <c:pt idx="456">
                  <c:v>3780.6596105062504</c:v>
                </c:pt>
                <c:pt idx="457">
                  <c:v>3787.6552412462506</c:v>
                </c:pt>
                <c:pt idx="458">
                  <c:v>3794.7156243662507</c:v>
                </c:pt>
                <c:pt idx="459">
                  <c:v>3801.5858031362509</c:v>
                </c:pt>
                <c:pt idx="460">
                  <c:v>3806.9077355962504</c:v>
                </c:pt>
                <c:pt idx="461">
                  <c:v>3812.7245750012507</c:v>
                </c:pt>
                <c:pt idx="462">
                  <c:v>3819.0768146762512</c:v>
                </c:pt>
                <c:pt idx="463">
                  <c:v>3824.0105735712509</c:v>
                </c:pt>
                <c:pt idx="464">
                  <c:v>3829.4019670012503</c:v>
                </c:pt>
                <c:pt idx="465">
                  <c:v>3835.2917749912503</c:v>
                </c:pt>
                <c:pt idx="466">
                  <c:v>3840.3720474637507</c:v>
                </c:pt>
                <c:pt idx="467">
                  <c:v>3845.9270972437507</c:v>
                </c:pt>
                <c:pt idx="468">
                  <c:v>3851.9907136837505</c:v>
                </c:pt>
                <c:pt idx="469">
                  <c:v>3858.3740451487506</c:v>
                </c:pt>
                <c:pt idx="470">
                  <c:v>3863.2810339837506</c:v>
                </c:pt>
                <c:pt idx="471">
                  <c:v>3867.7262694287506</c:v>
                </c:pt>
                <c:pt idx="472">
                  <c:v>3871.8233416787507</c:v>
                </c:pt>
                <c:pt idx="473">
                  <c:v>3876.3090140387508</c:v>
                </c:pt>
                <c:pt idx="474">
                  <c:v>3881.2091351912509</c:v>
                </c:pt>
                <c:pt idx="475">
                  <c:v>3886.5621339612503</c:v>
                </c:pt>
                <c:pt idx="476">
                  <c:v>3892.4089391212506</c:v>
                </c:pt>
                <c:pt idx="477">
                  <c:v>3898.4867660062505</c:v>
                </c:pt>
                <c:pt idx="478">
                  <c:v>3904.87139674625</c:v>
                </c:pt>
                <c:pt idx="479">
                  <c:v>3910.9754973462504</c:v>
                </c:pt>
                <c:pt idx="480">
                  <c:v>3917.2926836612505</c:v>
                </c:pt>
                <c:pt idx="481">
                  <c:v>3923.3914752412511</c:v>
                </c:pt>
                <c:pt idx="482">
                  <c:v>3927.2079598012506</c:v>
                </c:pt>
                <c:pt idx="483">
                  <c:v>3931.3876634937506</c:v>
                </c:pt>
                <c:pt idx="484">
                  <c:v>3935.9499459037502</c:v>
                </c:pt>
                <c:pt idx="485">
                  <c:v>3940.9344933037501</c:v>
                </c:pt>
                <c:pt idx="486">
                  <c:v>3945.1724048637502</c:v>
                </c:pt>
                <c:pt idx="487">
                  <c:v>3949.80447020375</c:v>
                </c:pt>
                <c:pt idx="488">
                  <c:v>3953.3702745237501</c:v>
                </c:pt>
                <c:pt idx="489">
                  <c:v>3957.2692359237503</c:v>
                </c:pt>
                <c:pt idx="490">
                  <c:v>3961.5330476312506</c:v>
                </c:pt>
                <c:pt idx="491">
                  <c:v>3966.1372461437504</c:v>
                </c:pt>
                <c:pt idx="492">
                  <c:v>3970.6414884837504</c:v>
                </c:pt>
                <c:pt idx="493">
                  <c:v>3975.4024676487502</c:v>
                </c:pt>
                <c:pt idx="494">
                  <c:v>3979.9837341637503</c:v>
                </c:pt>
                <c:pt idx="495">
                  <c:v>3984.3724458512502</c:v>
                </c:pt>
                <c:pt idx="496">
                  <c:v>3988.7700837637508</c:v>
                </c:pt>
                <c:pt idx="497">
                  <c:v>3993.3042273462502</c:v>
                </c:pt>
                <c:pt idx="498">
                  <c:v>3997.81216628625</c:v>
                </c:pt>
                <c:pt idx="499">
                  <c:v>4002.2110380112499</c:v>
                </c:pt>
                <c:pt idx="500">
                  <c:v>4006.6594278337502</c:v>
                </c:pt>
                <c:pt idx="501">
                  <c:v>4011.0973491787499</c:v>
                </c:pt>
                <c:pt idx="502">
                  <c:v>4015.58622571875</c:v>
                </c:pt>
                <c:pt idx="503">
                  <c:v>4020.1242595537501</c:v>
                </c:pt>
                <c:pt idx="504">
                  <c:v>4024.7020782262503</c:v>
                </c:pt>
                <c:pt idx="505">
                  <c:v>4028.9866990062505</c:v>
                </c:pt>
                <c:pt idx="506">
                  <c:v>4033.0927380962503</c:v>
                </c:pt>
                <c:pt idx="507">
                  <c:v>4037.3093503662503</c:v>
                </c:pt>
                <c:pt idx="508">
                  <c:v>4041.3794831262503</c:v>
                </c:pt>
                <c:pt idx="509">
                  <c:v>4045.5288648237506</c:v>
                </c:pt>
                <c:pt idx="510">
                  <c:v>4049.5918971837509</c:v>
                </c:pt>
                <c:pt idx="511">
                  <c:v>4053.5197146162504</c:v>
                </c:pt>
                <c:pt idx="512">
                  <c:v>4057.3613220012508</c:v>
                </c:pt>
                <c:pt idx="513">
                  <c:v>4061.1571587862504</c:v>
                </c:pt>
                <c:pt idx="514">
                  <c:v>4064.9817150062499</c:v>
                </c:pt>
                <c:pt idx="515">
                  <c:v>4068.0084211262501</c:v>
                </c:pt>
                <c:pt idx="516">
                  <c:v>4071.3200254287499</c:v>
                </c:pt>
                <c:pt idx="517">
                  <c:v>4074.9348913337499</c:v>
                </c:pt>
                <c:pt idx="518">
                  <c:v>4078.48622005375</c:v>
                </c:pt>
                <c:pt idx="519">
                  <c:v>4081.78428607875</c:v>
                </c:pt>
                <c:pt idx="520">
                  <c:v>4085.0436516787499</c:v>
                </c:pt>
                <c:pt idx="521">
                  <c:v>4088.4058821362501</c:v>
                </c:pt>
                <c:pt idx="522">
                  <c:v>4091.9686302762498</c:v>
                </c:pt>
                <c:pt idx="523">
                  <c:v>4095.7038902162499</c:v>
                </c:pt>
                <c:pt idx="524">
                  <c:v>4099.2918666962496</c:v>
                </c:pt>
                <c:pt idx="525">
                  <c:v>4102.8006674162498</c:v>
                </c:pt>
                <c:pt idx="526">
                  <c:v>4106.3287664762502</c:v>
                </c:pt>
                <c:pt idx="527">
                  <c:v>4109.9716717762503</c:v>
                </c:pt>
                <c:pt idx="528">
                  <c:v>4113.6911754687508</c:v>
                </c:pt>
                <c:pt idx="529">
                  <c:v>4117.2921587562505</c:v>
                </c:pt>
                <c:pt idx="530">
                  <c:v>4121.0245867412505</c:v>
                </c:pt>
                <c:pt idx="531">
                  <c:v>4124.7635417462507</c:v>
                </c:pt>
                <c:pt idx="532">
                  <c:v>4128.1198604862502</c:v>
                </c:pt>
                <c:pt idx="533">
                  <c:v>4131.2579397212503</c:v>
                </c:pt>
                <c:pt idx="534">
                  <c:v>4134.3341138012511</c:v>
                </c:pt>
                <c:pt idx="535">
                  <c:v>4137.4580927737506</c:v>
                </c:pt>
                <c:pt idx="536">
                  <c:v>4140.7273920187508</c:v>
                </c:pt>
                <c:pt idx="537">
                  <c:v>4144.2096879262508</c:v>
                </c:pt>
                <c:pt idx="538">
                  <c:v>4147.6222912062512</c:v>
                </c:pt>
                <c:pt idx="539">
                  <c:v>4150.9107904062512</c:v>
                </c:pt>
                <c:pt idx="540">
                  <c:v>4154.2170283812511</c:v>
                </c:pt>
                <c:pt idx="541">
                  <c:v>4157.5113975312506</c:v>
                </c:pt>
                <c:pt idx="542">
                  <c:v>4160.5137721137507</c:v>
                </c:pt>
                <c:pt idx="543">
                  <c:v>4163.4287647537503</c:v>
                </c:pt>
                <c:pt idx="544">
                  <c:v>4166.3678151537506</c:v>
                </c:pt>
                <c:pt idx="545">
                  <c:v>4169.316130276251</c:v>
                </c:pt>
                <c:pt idx="546">
                  <c:v>4172.4173642412507</c:v>
                </c:pt>
                <c:pt idx="547">
                  <c:v>4175.3319309787512</c:v>
                </c:pt>
                <c:pt idx="548">
                  <c:v>4178.1292401787514</c:v>
                </c:pt>
                <c:pt idx="549">
                  <c:v>4180.9850744937512</c:v>
                </c:pt>
                <c:pt idx="550">
                  <c:v>4183.9516481487508</c:v>
                </c:pt>
                <c:pt idx="551">
                  <c:v>4186.8818691162514</c:v>
                </c:pt>
                <c:pt idx="552">
                  <c:v>4189.8742116162512</c:v>
                </c:pt>
                <c:pt idx="553">
                  <c:v>4192.9005108987512</c:v>
                </c:pt>
                <c:pt idx="554">
                  <c:v>4195.8187976112513</c:v>
                </c:pt>
                <c:pt idx="555">
                  <c:v>4198.7709299937515</c:v>
                </c:pt>
                <c:pt idx="556">
                  <c:v>4201.8787860137509</c:v>
                </c:pt>
                <c:pt idx="557">
                  <c:v>4204.5938448062507</c:v>
                </c:pt>
                <c:pt idx="558">
                  <c:v>4207.1519852087504</c:v>
                </c:pt>
                <c:pt idx="559">
                  <c:v>4209.7143395637504</c:v>
                </c:pt>
                <c:pt idx="560">
                  <c:v>4212.3776712737499</c:v>
                </c:pt>
                <c:pt idx="561">
                  <c:v>4215.1072264337499</c:v>
                </c:pt>
                <c:pt idx="562">
                  <c:v>4217.81286618375</c:v>
                </c:pt>
                <c:pt idx="563">
                  <c:v>4220.4462439112503</c:v>
                </c:pt>
                <c:pt idx="564">
                  <c:v>4223.0352924262506</c:v>
                </c:pt>
                <c:pt idx="565">
                  <c:v>4225.6955767087511</c:v>
                </c:pt>
                <c:pt idx="566">
                  <c:v>4228.4512032687508</c:v>
                </c:pt>
                <c:pt idx="567">
                  <c:v>4231.2218083387506</c:v>
                </c:pt>
                <c:pt idx="568">
                  <c:v>4233.8618814237507</c:v>
                </c:pt>
                <c:pt idx="569">
                  <c:v>4236.4089171237511</c:v>
                </c:pt>
                <c:pt idx="570">
                  <c:v>4239.0487085637506</c:v>
                </c:pt>
                <c:pt idx="571">
                  <c:v>4241.6988899937505</c:v>
                </c:pt>
                <c:pt idx="572">
                  <c:v>4244.4740573862509</c:v>
                </c:pt>
                <c:pt idx="573">
                  <c:v>4247.0749316712509</c:v>
                </c:pt>
                <c:pt idx="574">
                  <c:v>4249.4676437112512</c:v>
                </c:pt>
                <c:pt idx="575">
                  <c:v>4251.7979078712515</c:v>
                </c:pt>
                <c:pt idx="576">
                  <c:v>4254.2179678025013</c:v>
                </c:pt>
                <c:pt idx="577">
                  <c:v>4256.708108795001</c:v>
                </c:pt>
                <c:pt idx="578">
                  <c:v>4259.330913496251</c:v>
                </c:pt>
                <c:pt idx="579">
                  <c:v>4261.8734751212505</c:v>
                </c:pt>
                <c:pt idx="580">
                  <c:v>4264.2802415462511</c:v>
                </c:pt>
                <c:pt idx="581">
                  <c:v>4266.6990609537506</c:v>
                </c:pt>
                <c:pt idx="582">
                  <c:v>4269.2147129000004</c:v>
                </c:pt>
                <c:pt idx="583">
                  <c:v>4271.7851228500003</c:v>
                </c:pt>
                <c:pt idx="584">
                  <c:v>4274.0359542062506</c:v>
                </c:pt>
                <c:pt idx="585">
                  <c:v>4276.1837793662507</c:v>
                </c:pt>
                <c:pt idx="586">
                  <c:v>4278.4605951475005</c:v>
                </c:pt>
                <c:pt idx="587">
                  <c:v>4280.8230430650001</c:v>
                </c:pt>
                <c:pt idx="588">
                  <c:v>4283.1100557525006</c:v>
                </c:pt>
                <c:pt idx="589">
                  <c:v>4285.3899680025006</c:v>
                </c:pt>
                <c:pt idx="590">
                  <c:v>4287.7600948175013</c:v>
                </c:pt>
                <c:pt idx="591">
                  <c:v>4290.080599432501</c:v>
                </c:pt>
                <c:pt idx="592">
                  <c:v>4292.3217376012508</c:v>
                </c:pt>
                <c:pt idx="593">
                  <c:v>4294.6257816712514</c:v>
                </c:pt>
                <c:pt idx="594">
                  <c:v>4296.9737857762511</c:v>
                </c:pt>
                <c:pt idx="595">
                  <c:v>4299.4797778237507</c:v>
                </c:pt>
                <c:pt idx="596">
                  <c:v>4301.7067498237511</c:v>
                </c:pt>
                <c:pt idx="597">
                  <c:v>4303.8374553487511</c:v>
                </c:pt>
                <c:pt idx="598">
                  <c:v>4306.0847758087511</c:v>
                </c:pt>
                <c:pt idx="599">
                  <c:v>4308.2202969150012</c:v>
                </c:pt>
                <c:pt idx="600">
                  <c:v>4310.3911158362507</c:v>
                </c:pt>
                <c:pt idx="601">
                  <c:v>4312.6702899600004</c:v>
                </c:pt>
                <c:pt idx="602">
                  <c:v>4314.7951681975001</c:v>
                </c:pt>
                <c:pt idx="603">
                  <c:v>4316.8214890712507</c:v>
                </c:pt>
                <c:pt idx="604">
                  <c:v>4318.8944528637503</c:v>
                </c:pt>
                <c:pt idx="605">
                  <c:v>4321.0518583912499</c:v>
                </c:pt>
                <c:pt idx="606">
                  <c:v>4323.4025772012501</c:v>
                </c:pt>
                <c:pt idx="607">
                  <c:v>4325.6944855537504</c:v>
                </c:pt>
                <c:pt idx="608">
                  <c:v>4327.8161478237507</c:v>
                </c:pt>
                <c:pt idx="609">
                  <c:v>4329.8820072937506</c:v>
                </c:pt>
                <c:pt idx="610">
                  <c:v>4332.0998779162501</c:v>
                </c:pt>
                <c:pt idx="611">
                  <c:v>4334.3457035562506</c:v>
                </c:pt>
                <c:pt idx="612">
                  <c:v>4336.6165756087503</c:v>
                </c:pt>
                <c:pt idx="613">
                  <c:v>4338.6304209587506</c:v>
                </c:pt>
                <c:pt idx="614">
                  <c:v>4340.5098392787504</c:v>
                </c:pt>
                <c:pt idx="615">
                  <c:v>4342.4116597212505</c:v>
                </c:pt>
                <c:pt idx="616">
                  <c:v>4344.3871749212503</c:v>
                </c:pt>
                <c:pt idx="617">
                  <c:v>4346.4582991962498</c:v>
                </c:pt>
                <c:pt idx="618">
                  <c:v>4348.4712408962496</c:v>
                </c:pt>
                <c:pt idx="619">
                  <c:v>4350.3587116637491</c:v>
                </c:pt>
                <c:pt idx="620">
                  <c:v>4352.2628390212494</c:v>
                </c:pt>
                <c:pt idx="621">
                  <c:v>4354.2852062087495</c:v>
                </c:pt>
                <c:pt idx="622">
                  <c:v>4356.4638464462496</c:v>
                </c:pt>
                <c:pt idx="623">
                  <c:v>4358.5327743812495</c:v>
                </c:pt>
                <c:pt idx="624">
                  <c:v>4360.3928202437492</c:v>
                </c:pt>
                <c:pt idx="625">
                  <c:v>4362.1774760637491</c:v>
                </c:pt>
                <c:pt idx="626">
                  <c:v>4363.9762846387493</c:v>
                </c:pt>
                <c:pt idx="627">
                  <c:v>4365.8022649037493</c:v>
                </c:pt>
                <c:pt idx="628">
                  <c:v>4367.6597633437495</c:v>
                </c:pt>
                <c:pt idx="629">
                  <c:v>4369.4177529237495</c:v>
                </c:pt>
                <c:pt idx="630">
                  <c:v>4371.1202009925</c:v>
                </c:pt>
                <c:pt idx="631">
                  <c:v>4372.8771889</c:v>
                </c:pt>
                <c:pt idx="632">
                  <c:v>4374.7472746499998</c:v>
                </c:pt>
                <c:pt idx="633">
                  <c:v>4376.6252738900002</c:v>
                </c:pt>
                <c:pt idx="634">
                  <c:v>4378.3098639549999</c:v>
                </c:pt>
                <c:pt idx="635">
                  <c:v>4379.9936820049998</c:v>
                </c:pt>
                <c:pt idx="636">
                  <c:v>4381.6309782312501</c:v>
                </c:pt>
                <c:pt idx="637">
                  <c:v>4383.2452883937503</c:v>
                </c:pt>
                <c:pt idx="638">
                  <c:v>4384.8766672962502</c:v>
                </c:pt>
                <c:pt idx="639">
                  <c:v>4386.6161736362501</c:v>
                </c:pt>
                <c:pt idx="640">
                  <c:v>4388.2333532912498</c:v>
                </c:pt>
                <c:pt idx="641">
                  <c:v>4389.8216661787501</c:v>
                </c:pt>
                <c:pt idx="642">
                  <c:v>4391.47685751875</c:v>
                </c:pt>
                <c:pt idx="643">
                  <c:v>4393.2165235062503</c:v>
                </c:pt>
                <c:pt idx="644">
                  <c:v>4395.0084020787508</c:v>
                </c:pt>
                <c:pt idx="645">
                  <c:v>4396.9331903987504</c:v>
                </c:pt>
                <c:pt idx="646">
                  <c:v>4398.2941837075005</c:v>
                </c:pt>
                <c:pt idx="647">
                  <c:v>4399.7382255787506</c:v>
                </c:pt>
                <c:pt idx="648">
                  <c:v>4401.3120091575011</c:v>
                </c:pt>
                <c:pt idx="649">
                  <c:v>4402.9869737262507</c:v>
                </c:pt>
                <c:pt idx="650">
                  <c:v>4404.6173561200012</c:v>
                </c:pt>
                <c:pt idx="651">
                  <c:v>4406.200943580001</c:v>
                </c:pt>
                <c:pt idx="652">
                  <c:v>4407.7548861300011</c:v>
                </c:pt>
                <c:pt idx="653">
                  <c:v>4409.316905553751</c:v>
                </c:pt>
                <c:pt idx="654">
                  <c:v>4410.2154105012514</c:v>
                </c:pt>
                <c:pt idx="655">
                  <c:v>4411.1972347212513</c:v>
                </c:pt>
                <c:pt idx="656">
                  <c:v>4412.139101021251</c:v>
                </c:pt>
                <c:pt idx="657">
                  <c:v>4413.1675480912509</c:v>
                </c:pt>
                <c:pt idx="658">
                  <c:v>4414.1076877162504</c:v>
                </c:pt>
                <c:pt idx="659">
                  <c:v>4415.1361526362507</c:v>
                </c:pt>
                <c:pt idx="660">
                  <c:v>4416.2579126112505</c:v>
                </c:pt>
                <c:pt idx="661">
                  <c:v>4417.4815600487509</c:v>
                </c:pt>
                <c:pt idx="662">
                  <c:v>4418.8140962487514</c:v>
                </c:pt>
                <c:pt idx="663">
                  <c:v>4420.2658189050017</c:v>
                </c:pt>
                <c:pt idx="664">
                  <c:v>4421.7299948650016</c:v>
                </c:pt>
                <c:pt idx="665">
                  <c:v>4423.1875964725014</c:v>
                </c:pt>
                <c:pt idx="666">
                  <c:v>4424.7037780300016</c:v>
                </c:pt>
                <c:pt idx="667">
                  <c:v>4426.2284136325015</c:v>
                </c:pt>
                <c:pt idx="668">
                  <c:v>4427.7893646325019</c:v>
                </c:pt>
                <c:pt idx="669">
                  <c:v>4428.7120845125019</c:v>
                </c:pt>
                <c:pt idx="670">
                  <c:v>4429.7125708525018</c:v>
                </c:pt>
                <c:pt idx="671">
                  <c:v>4430.8041199450017</c:v>
                </c:pt>
                <c:pt idx="672">
                  <c:v>4431.9930645850018</c:v>
                </c:pt>
                <c:pt idx="673">
                  <c:v>4433.2878176600016</c:v>
                </c:pt>
                <c:pt idx="674">
                  <c:v>4434.6750878487519</c:v>
                </c:pt>
                <c:pt idx="675">
                  <c:v>4436.0564558075021</c:v>
                </c:pt>
                <c:pt idx="676">
                  <c:v>4437.4547513675016</c:v>
                </c:pt>
                <c:pt idx="677">
                  <c:v>4438.8614037650013</c:v>
                </c:pt>
                <c:pt idx="678">
                  <c:v>4440.2615341712517</c:v>
                </c:pt>
                <c:pt idx="679">
                  <c:v>4441.604905362502</c:v>
                </c:pt>
                <c:pt idx="680">
                  <c:v>4442.8874981975023</c:v>
                </c:pt>
                <c:pt idx="681">
                  <c:v>4444.1366582675018</c:v>
                </c:pt>
                <c:pt idx="682">
                  <c:v>4445.372229142502</c:v>
                </c:pt>
                <c:pt idx="683">
                  <c:v>4446.6225748650022</c:v>
                </c:pt>
                <c:pt idx="684">
                  <c:v>4447.8983171487525</c:v>
                </c:pt>
                <c:pt idx="685">
                  <c:v>4449.1828587125028</c:v>
                </c:pt>
                <c:pt idx="686">
                  <c:v>4450.4529103887526</c:v>
                </c:pt>
                <c:pt idx="687">
                  <c:v>4451.6564316762524</c:v>
                </c:pt>
                <c:pt idx="688">
                  <c:v>4452.812340976252</c:v>
                </c:pt>
                <c:pt idx="689">
                  <c:v>4453.9598570350017</c:v>
                </c:pt>
                <c:pt idx="690">
                  <c:v>4455.0988998425019</c:v>
                </c:pt>
                <c:pt idx="691">
                  <c:v>4456.2648956262519</c:v>
                </c:pt>
                <c:pt idx="692">
                  <c:v>4457.4397295462522</c:v>
                </c:pt>
                <c:pt idx="693">
                  <c:v>4458.5582609012527</c:v>
                </c:pt>
                <c:pt idx="694">
                  <c:v>4459.6488450062525</c:v>
                </c:pt>
                <c:pt idx="695">
                  <c:v>4460.7053787062523</c:v>
                </c:pt>
                <c:pt idx="696">
                  <c:v>4461.7394108262524</c:v>
                </c:pt>
                <c:pt idx="697">
                  <c:v>4462.7765475762526</c:v>
                </c:pt>
                <c:pt idx="698">
                  <c:v>4463.8516596037525</c:v>
                </c:pt>
                <c:pt idx="699">
                  <c:v>4464.9133420925027</c:v>
                </c:pt>
                <c:pt idx="700">
                  <c:v>4465.9801922650031</c:v>
                </c:pt>
                <c:pt idx="701">
                  <c:v>4466.9712414150035</c:v>
                </c:pt>
                <c:pt idx="702">
                  <c:v>4467.9093307662533</c:v>
                </c:pt>
                <c:pt idx="703">
                  <c:v>4468.8169120187531</c:v>
                </c:pt>
                <c:pt idx="704">
                  <c:v>4469.7288028262528</c:v>
                </c:pt>
                <c:pt idx="705">
                  <c:v>4470.6338128337529</c:v>
                </c:pt>
                <c:pt idx="706">
                  <c:v>4471.5324825662528</c:v>
                </c:pt>
                <c:pt idx="707">
                  <c:v>4472.4182645362525</c:v>
                </c:pt>
                <c:pt idx="708">
                  <c:v>4473.3162861387527</c:v>
                </c:pt>
                <c:pt idx="709">
                  <c:v>4474.2247052337525</c:v>
                </c:pt>
                <c:pt idx="710">
                  <c:v>4475.1507408275029</c:v>
                </c:pt>
                <c:pt idx="711">
                  <c:v>4475.9538806650025</c:v>
                </c:pt>
                <c:pt idx="712">
                  <c:v>4476.8274703400029</c:v>
                </c:pt>
                <c:pt idx="713">
                  <c:v>4477.7245463400031</c:v>
                </c:pt>
                <c:pt idx="714">
                  <c:v>4478.6137921050031</c:v>
                </c:pt>
                <c:pt idx="715">
                  <c:v>4479.5142663125034</c:v>
                </c:pt>
                <c:pt idx="716">
                  <c:v>4480.4481952650031</c:v>
                </c:pt>
                <c:pt idx="717">
                  <c:v>4481.4132632400033</c:v>
                </c:pt>
                <c:pt idx="718">
                  <c:v>4482.369069327503</c:v>
                </c:pt>
                <c:pt idx="719">
                  <c:v>4483.3355349275025</c:v>
                </c:pt>
                <c:pt idx="720">
                  <c:v>4484.2703803350023</c:v>
                </c:pt>
                <c:pt idx="721">
                  <c:v>4484.8612355012519</c:v>
                </c:pt>
                <c:pt idx="722">
                  <c:v>4485.5051659037517</c:v>
                </c:pt>
                <c:pt idx="723">
                  <c:v>4486.1044690287517</c:v>
                </c:pt>
                <c:pt idx="724">
                  <c:v>4486.7571350687522</c:v>
                </c:pt>
                <c:pt idx="725">
                  <c:v>4487.3479176712517</c:v>
                </c:pt>
                <c:pt idx="726">
                  <c:v>4487.9908173587519</c:v>
                </c:pt>
                <c:pt idx="727">
                  <c:v>4488.5711703187517</c:v>
                </c:pt>
                <c:pt idx="728">
                  <c:v>4489.2069698187515</c:v>
                </c:pt>
                <c:pt idx="729">
                  <c:v>4489.8979235437519</c:v>
                </c:pt>
                <c:pt idx="730">
                  <c:v>4490.6461182312514</c:v>
                </c:pt>
                <c:pt idx="731">
                  <c:v>4491.4531691687516</c:v>
                </c:pt>
                <c:pt idx="732">
                  <c:v>4492.3329574187519</c:v>
                </c:pt>
                <c:pt idx="733">
                  <c:v>4493.2813605437523</c:v>
                </c:pt>
                <c:pt idx="734">
                  <c:v>4494.2282784062527</c:v>
                </c:pt>
                <c:pt idx="735">
                  <c:v>4495.1047011062528</c:v>
                </c:pt>
                <c:pt idx="736">
                  <c:v>4495.4491816312529</c:v>
                </c:pt>
                <c:pt idx="737">
                  <c:v>4495.8267935687527</c:v>
                </c:pt>
                <c:pt idx="738">
                  <c:v>4496.1935111687526</c:v>
                </c:pt>
                <c:pt idx="739">
                  <c:v>4496.5612050937525</c:v>
                </c:pt>
                <c:pt idx="740">
                  <c:v>4496.9220915937522</c:v>
                </c:pt>
                <c:pt idx="741">
                  <c:v>4497.3146258437519</c:v>
                </c:pt>
                <c:pt idx="742">
                  <c:v>4497.7454962562515</c:v>
                </c:pt>
                <c:pt idx="743">
                  <c:v>4498.2134738062514</c:v>
                </c:pt>
                <c:pt idx="744">
                  <c:v>4498.6875822687516</c:v>
                </c:pt>
                <c:pt idx="745">
                  <c:v>4499.2005391812518</c:v>
                </c:pt>
                <c:pt idx="746">
                  <c:v>4499.7580367562514</c:v>
                </c:pt>
                <c:pt idx="747">
                  <c:v>4500.365200943751</c:v>
                </c:pt>
                <c:pt idx="748">
                  <c:v>4500.6813367312507</c:v>
                </c:pt>
                <c:pt idx="749">
                  <c:v>4501.023090768751</c:v>
                </c:pt>
                <c:pt idx="750">
                  <c:v>4501.3549744562506</c:v>
                </c:pt>
                <c:pt idx="751">
                  <c:v>4501.7151160562507</c:v>
                </c:pt>
                <c:pt idx="752">
                  <c:v>4502.0446156562512</c:v>
                </c:pt>
                <c:pt idx="753">
                  <c:v>4502.4085948812508</c:v>
                </c:pt>
                <c:pt idx="754">
                  <c:v>4502.7389247062511</c:v>
                </c:pt>
                <c:pt idx="755">
                  <c:v>4503.0995812562514</c:v>
                </c:pt>
                <c:pt idx="756">
                  <c:v>4503.4336993562511</c:v>
                </c:pt>
                <c:pt idx="757">
                  <c:v>4503.761555606251</c:v>
                </c:pt>
                <c:pt idx="758">
                  <c:v>4504.1026586062508</c:v>
                </c:pt>
                <c:pt idx="759">
                  <c:v>4504.4117006062506</c:v>
                </c:pt>
                <c:pt idx="760">
                  <c:v>4504.6576395687507</c:v>
                </c:pt>
                <c:pt idx="761">
                  <c:v>4504.9239804687504</c:v>
                </c:pt>
                <c:pt idx="762">
                  <c:v>4505.2164805812508</c:v>
                </c:pt>
                <c:pt idx="763">
                  <c:v>4505.534443906251</c:v>
                </c:pt>
                <c:pt idx="764">
                  <c:v>4505.8801935062511</c:v>
                </c:pt>
                <c:pt idx="765">
                  <c:v>4506.2557986062511</c:v>
                </c:pt>
                <c:pt idx="766">
                  <c:v>4506.6661361062515</c:v>
                </c:pt>
                <c:pt idx="767">
                  <c:v>4507.1097798812516</c:v>
                </c:pt>
                <c:pt idx="768">
                  <c:v>4507.5909825312519</c:v>
                </c:pt>
                <c:pt idx="769">
                  <c:v>4508.1135634687516</c:v>
                </c:pt>
                <c:pt idx="770">
                  <c:v>4508.677890156252</c:v>
                </c:pt>
                <c:pt idx="771">
                  <c:v>4509.2839274312519</c:v>
                </c:pt>
                <c:pt idx="772">
                  <c:v>4509.5740865312519</c:v>
                </c:pt>
                <c:pt idx="773">
                  <c:v>4509.8909386187515</c:v>
                </c:pt>
                <c:pt idx="774">
                  <c:v>4510.2361716437517</c:v>
                </c:pt>
                <c:pt idx="775">
                  <c:v>4510.6112752937515</c:v>
                </c:pt>
                <c:pt idx="776">
                  <c:v>4511.0148139187513</c:v>
                </c:pt>
                <c:pt idx="777">
                  <c:v>4511.4529479812509</c:v>
                </c:pt>
                <c:pt idx="778">
                  <c:v>4511.9287247687507</c:v>
                </c:pt>
                <c:pt idx="779">
                  <c:v>4512.4397094437509</c:v>
                </c:pt>
                <c:pt idx="780">
                  <c:v>4512.9737006937512</c:v>
                </c:pt>
                <c:pt idx="781">
                  <c:v>4513.498242293751</c:v>
                </c:pt>
                <c:pt idx="782">
                  <c:v>4514.043057143751</c:v>
                </c:pt>
                <c:pt idx="783">
                  <c:v>4514.400518318751</c:v>
                </c:pt>
                <c:pt idx="784">
                  <c:v>4514.7874899687513</c:v>
                </c:pt>
                <c:pt idx="785">
                  <c:v>4515.1285196187509</c:v>
                </c:pt>
                <c:pt idx="786">
                  <c:v>4515.387065618751</c:v>
                </c:pt>
                <c:pt idx="787">
                  <c:v>4515.6677141187511</c:v>
                </c:pt>
                <c:pt idx="788">
                  <c:v>4515.9257296812511</c:v>
                </c:pt>
                <c:pt idx="789">
                  <c:v>4516.2050784312514</c:v>
                </c:pt>
                <c:pt idx="790">
                  <c:v>4516.5087720937518</c:v>
                </c:pt>
                <c:pt idx="791">
                  <c:v>4516.8116101437518</c:v>
                </c:pt>
                <c:pt idx="792">
                  <c:v>4517.1369200187519</c:v>
                </c:pt>
                <c:pt idx="793">
                  <c:v>4517.4890149437515</c:v>
                </c:pt>
                <c:pt idx="794">
                  <c:v>4517.8698144687514</c:v>
                </c:pt>
                <c:pt idx="795">
                  <c:v>4518.2770372187515</c:v>
                </c:pt>
                <c:pt idx="796">
                  <c:v>4518.5381686187511</c:v>
                </c:pt>
                <c:pt idx="797">
                  <c:v>4518.8039361937508</c:v>
                </c:pt>
                <c:pt idx="798">
                  <c:v>4519.0059940687506</c:v>
                </c:pt>
                <c:pt idx="799">
                  <c:v>4519.2260437937503</c:v>
                </c:pt>
                <c:pt idx="800">
                  <c:v>4519.4293731437501</c:v>
                </c:pt>
                <c:pt idx="801">
                  <c:v>4519.6483305187503</c:v>
                </c:pt>
                <c:pt idx="802">
                  <c:v>4519.8458660562501</c:v>
                </c:pt>
                <c:pt idx="803">
                  <c:v>4520.0617768062502</c:v>
                </c:pt>
                <c:pt idx="804">
                  <c:v>4520.2935106062505</c:v>
                </c:pt>
                <c:pt idx="805">
                  <c:v>4520.5448339562508</c:v>
                </c:pt>
                <c:pt idx="806">
                  <c:v>4520.6834347687509</c:v>
                </c:pt>
                <c:pt idx="807">
                  <c:v>4520.8343559937512</c:v>
                </c:pt>
                <c:pt idx="808">
                  <c:v>4520.9971056687509</c:v>
                </c:pt>
                <c:pt idx="809">
                  <c:v>4521.1756428562512</c:v>
                </c:pt>
                <c:pt idx="810">
                  <c:v>4521.3677243562515</c:v>
                </c:pt>
                <c:pt idx="811">
                  <c:v>4521.5754586687517</c:v>
                </c:pt>
                <c:pt idx="812">
                  <c:v>4521.7992916062512</c:v>
                </c:pt>
                <c:pt idx="813">
                  <c:v>4522.0408925937509</c:v>
                </c:pt>
                <c:pt idx="814">
                  <c:v>4522.3015837187513</c:v>
                </c:pt>
                <c:pt idx="815">
                  <c:v>4522.5796190312512</c:v>
                </c:pt>
                <c:pt idx="816">
                  <c:v>4522.876971656251</c:v>
                </c:pt>
                <c:pt idx="817">
                  <c:v>4523.0097704062509</c:v>
                </c:pt>
                <c:pt idx="818">
                  <c:v>4523.1531193437513</c:v>
                </c:pt>
                <c:pt idx="819">
                  <c:v>4523.3076725187511</c:v>
                </c:pt>
                <c:pt idx="820">
                  <c:v>4523.4513055187508</c:v>
                </c:pt>
                <c:pt idx="821">
                  <c:v>4523.6056236437507</c:v>
                </c:pt>
                <c:pt idx="822">
                  <c:v>4523.7734052437509</c:v>
                </c:pt>
                <c:pt idx="823">
                  <c:v>4523.9537701437512</c:v>
                </c:pt>
                <c:pt idx="824">
                  <c:v>4524.0347098437514</c:v>
                </c:pt>
                <c:pt idx="825">
                  <c:v>4524.121531643751</c:v>
                </c:pt>
                <c:pt idx="826">
                  <c:v>4524.2063355937507</c:v>
                </c:pt>
                <c:pt idx="827">
                  <c:v>4524.2989441562504</c:v>
                </c:pt>
                <c:pt idx="828">
                  <c:v>4524.3819251312507</c:v>
                </c:pt>
                <c:pt idx="829">
                  <c:v>4524.4735624312507</c:v>
                </c:pt>
                <c:pt idx="830">
                  <c:v>4524.572502131251</c:v>
                </c:pt>
                <c:pt idx="831">
                  <c:v>4524.6794817937507</c:v>
                </c:pt>
                <c:pt idx="832">
                  <c:v>4524.7961593687505</c:v>
                </c:pt>
                <c:pt idx="833">
                  <c:v>4524.9220453062508</c:v>
                </c:pt>
                <c:pt idx="834">
                  <c:v>4525.058591131251</c:v>
                </c:pt>
                <c:pt idx="835">
                  <c:v>4525.2061736312507</c:v>
                </c:pt>
                <c:pt idx="836">
                  <c:v>4525.3640749062506</c:v>
                </c:pt>
                <c:pt idx="837">
                  <c:v>4525.5352547062503</c:v>
                </c:pt>
                <c:pt idx="838">
                  <c:v>4525.7179360687505</c:v>
                </c:pt>
                <c:pt idx="839">
                  <c:v>4525.9146946687506</c:v>
                </c:pt>
                <c:pt idx="840">
                  <c:v>4526.0690273437503</c:v>
                </c:pt>
                <c:pt idx="841">
                  <c:v>4526.1894254812505</c:v>
                </c:pt>
                <c:pt idx="842">
                  <c:v>4526.3192936812502</c:v>
                </c:pt>
                <c:pt idx="843">
                  <c:v>4526.4386110937503</c:v>
                </c:pt>
                <c:pt idx="844">
                  <c:v>4526.5693659687504</c:v>
                </c:pt>
                <c:pt idx="845">
                  <c:v>4526.71176010625</c:v>
                </c:pt>
                <c:pt idx="846">
                  <c:v>4526.86791873125</c:v>
                </c:pt>
                <c:pt idx="847">
                  <c:v>4527.0403332812502</c:v>
                </c:pt>
                <c:pt idx="848">
                  <c:v>4527.2332298312504</c:v>
                </c:pt>
                <c:pt idx="849">
                  <c:v>4527.2932958312504</c:v>
                </c:pt>
                <c:pt idx="850">
                  <c:v>4527.3607480062501</c:v>
                </c:pt>
                <c:pt idx="851">
                  <c:v>4527.4358942562503</c:v>
                </c:pt>
                <c:pt idx="852">
                  <c:v>4527.5192045062504</c:v>
                </c:pt>
                <c:pt idx="853">
                  <c:v>4527.6122195062508</c:v>
                </c:pt>
                <c:pt idx="854">
                  <c:v>4527.718591506251</c:v>
                </c:pt>
                <c:pt idx="855">
                  <c:v>4527.8377465562507</c:v>
                </c:pt>
                <c:pt idx="856">
                  <c:v>4527.9752510562512</c:v>
                </c:pt>
                <c:pt idx="857">
                  <c:v>4528.1327894187516</c:v>
                </c:pt>
                <c:pt idx="858">
                  <c:v>4528.3150553062515</c:v>
                </c:pt>
                <c:pt idx="859">
                  <c:v>4528.5306366062514</c:v>
                </c:pt>
                <c:pt idx="860">
                  <c:v>4528.7884567812516</c:v>
                </c:pt>
                <c:pt idx="861">
                  <c:v>4529.1032742437519</c:v>
                </c:pt>
                <c:pt idx="862">
                  <c:v>4529.4766468937523</c:v>
                </c:pt>
                <c:pt idx="863">
                  <c:v>4529.9035486937519</c:v>
                </c:pt>
                <c:pt idx="864">
                  <c:v>4530.3736698812518</c:v>
                </c:pt>
                <c:pt idx="865">
                  <c:v>4530.9086885062516</c:v>
                </c:pt>
                <c:pt idx="866">
                  <c:v>4531.511498756252</c:v>
                </c:pt>
                <c:pt idx="867">
                  <c:v>4532.1822183812519</c:v>
                </c:pt>
                <c:pt idx="868">
                  <c:v>4532.948078581252</c:v>
                </c:pt>
                <c:pt idx="869">
                  <c:v>4533.8003179062516</c:v>
                </c:pt>
                <c:pt idx="870">
                  <c:v>4534.7305037187516</c:v>
                </c:pt>
                <c:pt idx="871">
                  <c:v>4535.7472922187517</c:v>
                </c:pt>
                <c:pt idx="872">
                  <c:v>4536.835801718752</c:v>
                </c:pt>
                <c:pt idx="873">
                  <c:v>4537.9603537187522</c:v>
                </c:pt>
                <c:pt idx="874">
                  <c:v>4539.1442767187527</c:v>
                </c:pt>
                <c:pt idx="875">
                  <c:v>4539.7771452187526</c:v>
                </c:pt>
                <c:pt idx="876">
                  <c:v>4540.5007180687526</c:v>
                </c:pt>
                <c:pt idx="877">
                  <c:v>4541.3198332687525</c:v>
                </c:pt>
                <c:pt idx="878">
                  <c:v>4542.2472250312521</c:v>
                </c:pt>
                <c:pt idx="879">
                  <c:v>4543.3046273812524</c:v>
                </c:pt>
                <c:pt idx="880">
                  <c:v>4544.5084258062525</c:v>
                </c:pt>
                <c:pt idx="881">
                  <c:v>4545.8813421062523</c:v>
                </c:pt>
                <c:pt idx="882">
                  <c:v>4547.4478254062524</c:v>
                </c:pt>
                <c:pt idx="883">
                  <c:v>4549.0813266562527</c:v>
                </c:pt>
                <c:pt idx="884">
                  <c:v>4549.9320126187522</c:v>
                </c:pt>
                <c:pt idx="885">
                  <c:v>4550.896202518752</c:v>
                </c:pt>
                <c:pt idx="886">
                  <c:v>4551.9616410812523</c:v>
                </c:pt>
                <c:pt idx="887">
                  <c:v>4553.1566769562523</c:v>
                </c:pt>
                <c:pt idx="888">
                  <c:v>4554.2809267312523</c:v>
                </c:pt>
                <c:pt idx="889">
                  <c:v>4555.0390228312526</c:v>
                </c:pt>
                <c:pt idx="890">
                  <c:v>4555.8953056062528</c:v>
                </c:pt>
                <c:pt idx="891">
                  <c:v>4556.6991916062525</c:v>
                </c:pt>
                <c:pt idx="892">
                  <c:v>4557.5919991312521</c:v>
                </c:pt>
                <c:pt idx="893">
                  <c:v>4558.5836984437519</c:v>
                </c:pt>
                <c:pt idx="894">
                  <c:v>4559.6760408437522</c:v>
                </c:pt>
                <c:pt idx="895">
                  <c:v>4560.8881861187519</c:v>
                </c:pt>
                <c:pt idx="896">
                  <c:v>4562.2312184937518</c:v>
                </c:pt>
                <c:pt idx="897">
                  <c:v>4563.1384650937516</c:v>
                </c:pt>
                <c:pt idx="898">
                  <c:v>4564.1385970687516</c:v>
                </c:pt>
                <c:pt idx="899">
                  <c:v>4565.2508352937521</c:v>
                </c:pt>
                <c:pt idx="900">
                  <c:v>4566.1742538937524</c:v>
                </c:pt>
                <c:pt idx="901">
                  <c:v>4567.1921271187521</c:v>
                </c:pt>
                <c:pt idx="902">
                  <c:v>4568.0629288562523</c:v>
                </c:pt>
                <c:pt idx="903">
                  <c:v>4569.0286025187525</c:v>
                </c:pt>
                <c:pt idx="904">
                  <c:v>4569.9450702062522</c:v>
                </c:pt>
                <c:pt idx="905">
                  <c:v>4570.9578744437522</c:v>
                </c:pt>
                <c:pt idx="906">
                  <c:v>4572.077901543752</c:v>
                </c:pt>
                <c:pt idx="907">
                  <c:v>4573.3166226687517</c:v>
                </c:pt>
                <c:pt idx="908">
                  <c:v>4574.6956866687515</c:v>
                </c:pt>
                <c:pt idx="909">
                  <c:v>4576.1430710687519</c:v>
                </c:pt>
                <c:pt idx="910">
                  <c:v>4577.7551555687514</c:v>
                </c:pt>
                <c:pt idx="911">
                  <c:v>4579.5452294312518</c:v>
                </c:pt>
                <c:pt idx="912">
                  <c:v>4581.5274436187519</c:v>
                </c:pt>
                <c:pt idx="913">
                  <c:v>4583.7066999687522</c:v>
                </c:pt>
                <c:pt idx="914">
                  <c:v>4585.8493688187527</c:v>
                </c:pt>
                <c:pt idx="915">
                  <c:v>4588.0132765437529</c:v>
                </c:pt>
                <c:pt idx="916">
                  <c:v>4590.1386531687531</c:v>
                </c:pt>
                <c:pt idx="917">
                  <c:v>4590.9909192687528</c:v>
                </c:pt>
                <c:pt idx="918">
                  <c:v>4591.9283992687524</c:v>
                </c:pt>
                <c:pt idx="919">
                  <c:v>4592.8597785812526</c:v>
                </c:pt>
                <c:pt idx="920">
                  <c:v>4593.8980257562525</c:v>
                </c:pt>
                <c:pt idx="921">
                  <c:v>4595.0338761312523</c:v>
                </c:pt>
                <c:pt idx="922">
                  <c:v>4596.2890514812525</c:v>
                </c:pt>
                <c:pt idx="923">
                  <c:v>4597.6750793937526</c:v>
                </c:pt>
                <c:pt idx="924">
                  <c:v>4599.2139360312522</c:v>
                </c:pt>
                <c:pt idx="925">
                  <c:v>4600.9064928062526</c:v>
                </c:pt>
                <c:pt idx="926">
                  <c:v>4602.7742941562519</c:v>
                </c:pt>
                <c:pt idx="927">
                  <c:v>4604.8489982562523</c:v>
                </c:pt>
                <c:pt idx="928">
                  <c:v>4607.1182034312524</c:v>
                </c:pt>
                <c:pt idx="929">
                  <c:v>4609.3209572312526</c:v>
                </c:pt>
                <c:pt idx="930">
                  <c:v>4611.4663475062525</c:v>
                </c:pt>
                <c:pt idx="931">
                  <c:v>4613.7384164437526</c:v>
                </c:pt>
                <c:pt idx="932">
                  <c:v>4615.9390148437524</c:v>
                </c:pt>
                <c:pt idx="933">
                  <c:v>4616.9666874062523</c:v>
                </c:pt>
                <c:pt idx="934">
                  <c:v>4618.091081081252</c:v>
                </c:pt>
                <c:pt idx="935">
                  <c:v>4619.1851187562515</c:v>
                </c:pt>
                <c:pt idx="936">
                  <c:v>4620.3870926937516</c:v>
                </c:pt>
                <c:pt idx="937">
                  <c:v>4621.239134693752</c:v>
                </c:pt>
                <c:pt idx="938">
                  <c:v>4622.1667352187515</c:v>
                </c:pt>
                <c:pt idx="939">
                  <c:v>4623.1912568187518</c:v>
                </c:pt>
                <c:pt idx="940">
                  <c:v>4624.3237780437512</c:v>
                </c:pt>
                <c:pt idx="941">
                  <c:v>4625.5764180687511</c:v>
                </c:pt>
                <c:pt idx="942">
                  <c:v>4626.9518068687512</c:v>
                </c:pt>
                <c:pt idx="943">
                  <c:v>4628.4757754062512</c:v>
                </c:pt>
                <c:pt idx="944">
                  <c:v>4630.1544889812512</c:v>
                </c:pt>
                <c:pt idx="945">
                  <c:v>4632.0401850687513</c:v>
                </c:pt>
                <c:pt idx="946">
                  <c:v>4634.1335659187516</c:v>
                </c:pt>
                <c:pt idx="947">
                  <c:v>4636.3228195187512</c:v>
                </c:pt>
                <c:pt idx="948">
                  <c:v>4638.7831612812506</c:v>
                </c:pt>
                <c:pt idx="949">
                  <c:v>4641.2847475937506</c:v>
                </c:pt>
                <c:pt idx="950">
                  <c:v>4644.0588119687509</c:v>
                </c:pt>
                <c:pt idx="951">
                  <c:v>4646.8877857187508</c:v>
                </c:pt>
                <c:pt idx="952">
                  <c:v>4649.6058398437508</c:v>
                </c:pt>
                <c:pt idx="953">
                  <c:v>4650.7149031687504</c:v>
                </c:pt>
                <c:pt idx="954">
                  <c:v>4651.9377342437501</c:v>
                </c:pt>
                <c:pt idx="955">
                  <c:v>4653.3095896937502</c:v>
                </c:pt>
                <c:pt idx="956">
                  <c:v>4654.8550521437501</c:v>
                </c:pt>
                <c:pt idx="957">
                  <c:v>4656.6018382687498</c:v>
                </c:pt>
                <c:pt idx="958">
                  <c:v>4657.74282531875</c:v>
                </c:pt>
                <c:pt idx="959">
                  <c:v>4659.0126661812501</c:v>
                </c:pt>
                <c:pt idx="960">
                  <c:v>4660.44989133125</c:v>
                </c:pt>
                <c:pt idx="961">
                  <c:v>4662.0642223062505</c:v>
                </c:pt>
                <c:pt idx="962">
                  <c:v>4663.8666740562503</c:v>
                </c:pt>
                <c:pt idx="963">
                  <c:v>4665.9237740062499</c:v>
                </c:pt>
                <c:pt idx="964">
                  <c:v>4668.2786313187498</c:v>
                </c:pt>
                <c:pt idx="965">
                  <c:v>4670.9483699812499</c:v>
                </c:pt>
                <c:pt idx="966">
                  <c:v>4674.0487379687502</c:v>
                </c:pt>
                <c:pt idx="967">
                  <c:v>4677.6079347437508</c:v>
                </c:pt>
                <c:pt idx="968">
                  <c:v>4681.7598698062511</c:v>
                </c:pt>
                <c:pt idx="969">
                  <c:v>4686.5747501062506</c:v>
                </c:pt>
                <c:pt idx="970">
                  <c:v>4691.9829228812505</c:v>
                </c:pt>
                <c:pt idx="971">
                  <c:v>4697.595654756251</c:v>
                </c:pt>
                <c:pt idx="972">
                  <c:v>4703.2967275812507</c:v>
                </c:pt>
                <c:pt idx="973">
                  <c:v>4709.6459472312499</c:v>
                </c:pt>
                <c:pt idx="974">
                  <c:v>4715.6697168312503</c:v>
                </c:pt>
                <c:pt idx="975">
                  <c:v>4722.2838639562506</c:v>
                </c:pt>
                <c:pt idx="976">
                  <c:v>4729.4748269062502</c:v>
                </c:pt>
                <c:pt idx="977">
                  <c:v>4737.2632442062504</c:v>
                </c:pt>
                <c:pt idx="978">
                  <c:v>4745.0724991562502</c:v>
                </c:pt>
                <c:pt idx="979">
                  <c:v>4753.7409163062512</c:v>
                </c:pt>
                <c:pt idx="980">
                  <c:v>4763.0600482062509</c:v>
                </c:pt>
                <c:pt idx="981">
                  <c:v>4772.21032810625</c:v>
                </c:pt>
                <c:pt idx="982">
                  <c:v>4780.6624910062501</c:v>
                </c:pt>
                <c:pt idx="983">
                  <c:v>4790.2676227062493</c:v>
                </c:pt>
                <c:pt idx="984">
                  <c:v>4799.4822638062496</c:v>
                </c:pt>
                <c:pt idx="985">
                  <c:v>4808.7105115562499</c:v>
                </c:pt>
                <c:pt idx="986">
                  <c:v>4818.6259753562499</c:v>
                </c:pt>
                <c:pt idx="987">
                  <c:v>4829.2521197062497</c:v>
                </c:pt>
                <c:pt idx="988">
                  <c:v>4836.0056365062501</c:v>
                </c:pt>
                <c:pt idx="989">
                  <c:v>4843.5157755062501</c:v>
                </c:pt>
                <c:pt idx="990">
                  <c:v>4851.9064231562497</c:v>
                </c:pt>
                <c:pt idx="991">
                  <c:v>4859.5270729562499</c:v>
                </c:pt>
                <c:pt idx="992">
                  <c:v>4868.0302721562502</c:v>
                </c:pt>
                <c:pt idx="993">
                  <c:v>4877.4956609812507</c:v>
                </c:pt>
                <c:pt idx="994">
                  <c:v>4888.0497583812503</c:v>
                </c:pt>
                <c:pt idx="995">
                  <c:v>4893.9478038312509</c:v>
                </c:pt>
                <c:pt idx="996">
                  <c:v>4900.4585850312515</c:v>
                </c:pt>
                <c:pt idx="997">
                  <c:v>4906.7098032312515</c:v>
                </c:pt>
                <c:pt idx="998">
                  <c:v>4913.5764279312525</c:v>
                </c:pt>
                <c:pt idx="999">
                  <c:v>4921.2391609312517</c:v>
                </c:pt>
                <c:pt idx="1000">
                  <c:v>4929.6416523812522</c:v>
                </c:pt>
                <c:pt idx="1001">
                  <c:v>4936.4652607562521</c:v>
                </c:pt>
                <c:pt idx="1002">
                  <c:v>4943.9536581062512</c:v>
                </c:pt>
                <c:pt idx="1003">
                  <c:v>4952.221826381251</c:v>
                </c:pt>
                <c:pt idx="1004">
                  <c:v>4961.2622315812523</c:v>
                </c:pt>
                <c:pt idx="1005">
                  <c:v>4971.2401463812521</c:v>
                </c:pt>
                <c:pt idx="1006">
                  <c:v>4981.3077971312505</c:v>
                </c:pt>
                <c:pt idx="1007">
                  <c:v>4990.8025064812518</c:v>
                </c:pt>
                <c:pt idx="1008">
                  <c:v>5000.1879224812519</c:v>
                </c:pt>
                <c:pt idx="1009">
                  <c:v>5009.6293189312519</c:v>
                </c:pt>
                <c:pt idx="1010">
                  <c:v>5018.4808049812509</c:v>
                </c:pt>
                <c:pt idx="1011">
                  <c:v>5027.2035681812522</c:v>
                </c:pt>
                <c:pt idx="1012">
                  <c:v>5035.905439356251</c:v>
                </c:pt>
                <c:pt idx="1013">
                  <c:v>5044.5784652562515</c:v>
                </c:pt>
                <c:pt idx="1014">
                  <c:v>5053.2151001312513</c:v>
                </c:pt>
                <c:pt idx="1015">
                  <c:v>5058.680219406252</c:v>
                </c:pt>
                <c:pt idx="1016">
                  <c:v>5064.649111181252</c:v>
                </c:pt>
                <c:pt idx="1017">
                  <c:v>5071.1605781812523</c:v>
                </c:pt>
                <c:pt idx="1018">
                  <c:v>5078.2545023812518</c:v>
                </c:pt>
                <c:pt idx="1019">
                  <c:v>5086.0201474812529</c:v>
                </c:pt>
                <c:pt idx="1020">
                  <c:v>5094.3241100312525</c:v>
                </c:pt>
                <c:pt idx="1021">
                  <c:v>5102.467480231252</c:v>
                </c:pt>
                <c:pt idx="1022">
                  <c:v>5110.6019361312519</c:v>
                </c:pt>
                <c:pt idx="1023">
                  <c:v>5118.6218325312529</c:v>
                </c:pt>
                <c:pt idx="1024">
                  <c:v>5126.5269110562522</c:v>
                </c:pt>
                <c:pt idx="1025">
                  <c:v>5134.319099581252</c:v>
                </c:pt>
                <c:pt idx="1026">
                  <c:v>5142.0947113062512</c:v>
                </c:pt>
                <c:pt idx="1027">
                  <c:v>5149.7999740062523</c:v>
                </c:pt>
                <c:pt idx="1028">
                  <c:v>5157.5253523812526</c:v>
                </c:pt>
                <c:pt idx="1029">
                  <c:v>5165.0860967812523</c:v>
                </c:pt>
                <c:pt idx="1030">
                  <c:v>5172.5338861812515</c:v>
                </c:pt>
                <c:pt idx="1031">
                  <c:v>5179.9149095562516</c:v>
                </c:pt>
                <c:pt idx="1032">
                  <c:v>5187.1846816812513</c:v>
                </c:pt>
                <c:pt idx="1033">
                  <c:v>5194.3885795312517</c:v>
                </c:pt>
                <c:pt idx="1034">
                  <c:v>5201.4431091562519</c:v>
                </c:pt>
                <c:pt idx="1035">
                  <c:v>5208.3953387812517</c:v>
                </c:pt>
                <c:pt idx="1036">
                  <c:v>5215.2901238812519</c:v>
                </c:pt>
                <c:pt idx="1037">
                  <c:v>5218.7017953062523</c:v>
                </c:pt>
                <c:pt idx="1038">
                  <c:v>5222.4580495062519</c:v>
                </c:pt>
                <c:pt idx="1039">
                  <c:v>5226.5925787062515</c:v>
                </c:pt>
                <c:pt idx="1040">
                  <c:v>5231.0568571812519</c:v>
                </c:pt>
                <c:pt idx="1041">
                  <c:v>5235.9223666312528</c:v>
                </c:pt>
                <c:pt idx="1042">
                  <c:v>5241.2578163812523</c:v>
                </c:pt>
                <c:pt idx="1043">
                  <c:v>5247.0503846812526</c:v>
                </c:pt>
                <c:pt idx="1044">
                  <c:v>5253.3638799812525</c:v>
                </c:pt>
                <c:pt idx="1045">
                  <c:v>5260.0305333812521</c:v>
                </c:pt>
                <c:pt idx="1046">
                  <c:v>5266.7386740812526</c:v>
                </c:pt>
                <c:pt idx="1047">
                  <c:v>5273.0030904062523</c:v>
                </c:pt>
                <c:pt idx="1048">
                  <c:v>5279.2446222062526</c:v>
                </c:pt>
                <c:pt idx="1049">
                  <c:v>5285.4651066062524</c:v>
                </c:pt>
                <c:pt idx="1050">
                  <c:v>5291.7023273312525</c:v>
                </c:pt>
                <c:pt idx="1051">
                  <c:v>5297.9566622562515</c:v>
                </c:pt>
                <c:pt idx="1052">
                  <c:v>5304.1924481562519</c:v>
                </c:pt>
                <c:pt idx="1053">
                  <c:v>5310.3750770562528</c:v>
                </c:pt>
                <c:pt idx="1054">
                  <c:v>5316.5768726562528</c:v>
                </c:pt>
                <c:pt idx="1055">
                  <c:v>5322.7290362562526</c:v>
                </c:pt>
                <c:pt idx="1056">
                  <c:v>5329.1100366562541</c:v>
                </c:pt>
                <c:pt idx="1057">
                  <c:v>5335.4068562062539</c:v>
                </c:pt>
                <c:pt idx="1058">
                  <c:v>5341.3843268312539</c:v>
                </c:pt>
                <c:pt idx="1059">
                  <c:v>5347.2532610062535</c:v>
                </c:pt>
                <c:pt idx="1060">
                  <c:v>5353.3872252062538</c:v>
                </c:pt>
                <c:pt idx="1061">
                  <c:v>5359.4834016562536</c:v>
                </c:pt>
                <c:pt idx="1062">
                  <c:v>5365.5436558562533</c:v>
                </c:pt>
                <c:pt idx="1063">
                  <c:v>5371.6006996562537</c:v>
                </c:pt>
                <c:pt idx="1064">
                  <c:v>5377.6535590562544</c:v>
                </c:pt>
                <c:pt idx="1065">
                  <c:v>5383.7011813062545</c:v>
                </c:pt>
                <c:pt idx="1066">
                  <c:v>5389.7428984062544</c:v>
                </c:pt>
                <c:pt idx="1067">
                  <c:v>5395.8107112062544</c:v>
                </c:pt>
                <c:pt idx="1068">
                  <c:v>5401.8718183562551</c:v>
                </c:pt>
                <c:pt idx="1069">
                  <c:v>5407.926258606255</c:v>
                </c:pt>
                <c:pt idx="1070">
                  <c:v>5413.973934581255</c:v>
                </c:pt>
                <c:pt idx="1071">
                  <c:v>5418.4455287812543</c:v>
                </c:pt>
                <c:pt idx="1072">
                  <c:v>5423.3343503812539</c:v>
                </c:pt>
                <c:pt idx="1073">
                  <c:v>5428.6962525812542</c:v>
                </c:pt>
                <c:pt idx="1074">
                  <c:v>5434.5543737312546</c:v>
                </c:pt>
                <c:pt idx="1075">
                  <c:v>5438.1016752312544</c:v>
                </c:pt>
                <c:pt idx="1076">
                  <c:v>5442.0041280562536</c:v>
                </c:pt>
                <c:pt idx="1077">
                  <c:v>5446.2570728312539</c:v>
                </c:pt>
                <c:pt idx="1078">
                  <c:v>5450.9163780062545</c:v>
                </c:pt>
                <c:pt idx="1079">
                  <c:v>5456.0364822812544</c:v>
                </c:pt>
                <c:pt idx="1080">
                  <c:v>5461.6095101562541</c:v>
                </c:pt>
                <c:pt idx="1081">
                  <c:v>5467.5375014562542</c:v>
                </c:pt>
                <c:pt idx="1082">
                  <c:v>5473.486921456255</c:v>
                </c:pt>
                <c:pt idx="1083">
                  <c:v>5479.3090791562554</c:v>
                </c:pt>
                <c:pt idx="1084">
                  <c:v>5485.0050840562553</c:v>
                </c:pt>
                <c:pt idx="1085">
                  <c:v>5490.6625799562553</c:v>
                </c:pt>
                <c:pt idx="1086">
                  <c:v>5496.3383430562553</c:v>
                </c:pt>
                <c:pt idx="1087">
                  <c:v>5502.0018911312554</c:v>
                </c:pt>
                <c:pt idx="1088">
                  <c:v>5507.6527566812547</c:v>
                </c:pt>
                <c:pt idx="1089">
                  <c:v>5513.2627104812545</c:v>
                </c:pt>
                <c:pt idx="1090">
                  <c:v>5518.8323960312555</c:v>
                </c:pt>
                <c:pt idx="1091">
                  <c:v>5524.3627538312558</c:v>
                </c:pt>
                <c:pt idx="1092">
                  <c:v>5529.8546996312562</c:v>
                </c:pt>
                <c:pt idx="1093">
                  <c:v>5535.281330581256</c:v>
                </c:pt>
                <c:pt idx="1094">
                  <c:v>5540.6711964062561</c:v>
                </c:pt>
                <c:pt idx="1095">
                  <c:v>5546.0253313562562</c:v>
                </c:pt>
                <c:pt idx="1096">
                  <c:v>5551.3449666812548</c:v>
                </c:pt>
                <c:pt idx="1097">
                  <c:v>5556.6315060062552</c:v>
                </c:pt>
                <c:pt idx="1098">
                  <c:v>5561.9393782812558</c:v>
                </c:pt>
                <c:pt idx="1099">
                  <c:v>5566.131114331256</c:v>
                </c:pt>
                <c:pt idx="1100">
                  <c:v>5570.7510224562548</c:v>
                </c:pt>
                <c:pt idx="1101">
                  <c:v>5575.7927696562556</c:v>
                </c:pt>
                <c:pt idx="1102">
                  <c:v>5581.0674391062557</c:v>
                </c:pt>
                <c:pt idx="1103">
                  <c:v>5586.3123640562562</c:v>
                </c:pt>
                <c:pt idx="1104">
                  <c:v>5591.5542503562556</c:v>
                </c:pt>
                <c:pt idx="1105">
                  <c:v>5596.7424890562561</c:v>
                </c:pt>
                <c:pt idx="1106">
                  <c:v>5601.9035082562559</c:v>
                </c:pt>
                <c:pt idx="1107">
                  <c:v>5607.0634333062562</c:v>
                </c:pt>
                <c:pt idx="1108">
                  <c:v>5612.2233532062555</c:v>
                </c:pt>
                <c:pt idx="1109">
                  <c:v>5617.3841718312551</c:v>
                </c:pt>
                <c:pt idx="1110">
                  <c:v>5622.5211592062551</c:v>
                </c:pt>
                <c:pt idx="1111">
                  <c:v>5627.6847172812559</c:v>
                </c:pt>
                <c:pt idx="1112">
                  <c:v>5632.8252207312562</c:v>
                </c:pt>
                <c:pt idx="1113">
                  <c:v>5637.9680935312563</c:v>
                </c:pt>
                <c:pt idx="1114">
                  <c:v>5643.1139818062566</c:v>
                </c:pt>
                <c:pt idx="1115">
                  <c:v>5648.2389962062562</c:v>
                </c:pt>
                <c:pt idx="1116">
                  <c:v>5653.4172234062562</c:v>
                </c:pt>
                <c:pt idx="1117">
                  <c:v>5658.5758671062558</c:v>
                </c:pt>
                <c:pt idx="1118">
                  <c:v>5663.7643720062561</c:v>
                </c:pt>
                <c:pt idx="1119">
                  <c:v>5668.9589278812564</c:v>
                </c:pt>
                <c:pt idx="1120">
                  <c:v>5674.1839298312561</c:v>
                </c:pt>
                <c:pt idx="1121">
                  <c:v>5679.4161696312567</c:v>
                </c:pt>
                <c:pt idx="1122">
                  <c:v>5684.6563687812568</c:v>
                </c:pt>
                <c:pt idx="1123">
                  <c:v>5689.9288431312571</c:v>
                </c:pt>
                <c:pt idx="1124">
                  <c:v>5695.2342863062568</c:v>
                </c:pt>
                <c:pt idx="1125">
                  <c:v>5700.5494647062569</c:v>
                </c:pt>
                <c:pt idx="1126">
                  <c:v>5705.8986530562561</c:v>
                </c:pt>
                <c:pt idx="1127">
                  <c:v>5711.2823543562563</c:v>
                </c:pt>
                <c:pt idx="1128">
                  <c:v>5716.6774741312574</c:v>
                </c:pt>
                <c:pt idx="1129">
                  <c:v>5722.1312373312576</c:v>
                </c:pt>
                <c:pt idx="1130">
                  <c:v>5727.5972950062569</c:v>
                </c:pt>
                <c:pt idx="1131">
                  <c:v>5733.1008716312572</c:v>
                </c:pt>
                <c:pt idx="1132">
                  <c:v>5738.6666146812568</c:v>
                </c:pt>
                <c:pt idx="1133">
                  <c:v>5744.272078681257</c:v>
                </c:pt>
                <c:pt idx="1134">
                  <c:v>5749.9184166312571</c:v>
                </c:pt>
                <c:pt idx="1135">
                  <c:v>5754.0912377812565</c:v>
                </c:pt>
                <c:pt idx="1136">
                  <c:v>5758.6803232312568</c:v>
                </c:pt>
                <c:pt idx="1137">
                  <c:v>5763.7322134312562</c:v>
                </c:pt>
                <c:pt idx="1138">
                  <c:v>5769.2701402312568</c:v>
                </c:pt>
                <c:pt idx="1139">
                  <c:v>5772.991636231257</c:v>
                </c:pt>
                <c:pt idx="1140">
                  <c:v>5777.0839838312577</c:v>
                </c:pt>
                <c:pt idx="1141">
                  <c:v>5781.5936544812566</c:v>
                </c:pt>
                <c:pt idx="1142">
                  <c:v>5786.544195156257</c:v>
                </c:pt>
                <c:pt idx="1143">
                  <c:v>5791.9825540562579</c:v>
                </c:pt>
                <c:pt idx="1144">
                  <c:v>5797.9791126062573</c:v>
                </c:pt>
                <c:pt idx="1145">
                  <c:v>5804.2097039062573</c:v>
                </c:pt>
                <c:pt idx="1146">
                  <c:v>5810.3726366562569</c:v>
                </c:pt>
                <c:pt idx="1147">
                  <c:v>5816.5381200312577</c:v>
                </c:pt>
                <c:pt idx="1148">
                  <c:v>5822.6833074312572</c:v>
                </c:pt>
                <c:pt idx="1149">
                  <c:v>5828.9012635062563</c:v>
                </c:pt>
                <c:pt idx="1150">
                  <c:v>5835.169259406257</c:v>
                </c:pt>
                <c:pt idx="1151">
                  <c:v>5841.5111706062571</c:v>
                </c:pt>
                <c:pt idx="1152">
                  <c:v>5847.9976681562566</c:v>
                </c:pt>
                <c:pt idx="1153">
                  <c:v>5851.4061987562573</c:v>
                </c:pt>
                <c:pt idx="1154">
                  <c:v>5855.1662088562571</c:v>
                </c:pt>
                <c:pt idx="1155">
                  <c:v>5859.3016103062573</c:v>
                </c:pt>
                <c:pt idx="1156">
                  <c:v>5862.831344781257</c:v>
                </c:pt>
                <c:pt idx="1157">
                  <c:v>5866.7137693812574</c:v>
                </c:pt>
                <c:pt idx="1158">
                  <c:v>5870.9730653312572</c:v>
                </c:pt>
                <c:pt idx="1159">
                  <c:v>5875.6809074312569</c:v>
                </c:pt>
                <c:pt idx="1160">
                  <c:v>5880.8624679062568</c:v>
                </c:pt>
                <c:pt idx="1161">
                  <c:v>5886.5664312062581</c:v>
                </c:pt>
                <c:pt idx="1162">
                  <c:v>5892.8426600312578</c:v>
                </c:pt>
                <c:pt idx="1163">
                  <c:v>5899.482413481257</c:v>
                </c:pt>
                <c:pt idx="1164">
                  <c:v>5906.1092997062578</c:v>
                </c:pt>
                <c:pt idx="1165">
                  <c:v>5912.7699564062586</c:v>
                </c:pt>
                <c:pt idx="1166">
                  <c:v>5919.4403068562569</c:v>
                </c:pt>
                <c:pt idx="1167">
                  <c:v>5926.1436854062576</c:v>
                </c:pt>
                <c:pt idx="1168">
                  <c:v>5932.8807263062581</c:v>
                </c:pt>
                <c:pt idx="1169">
                  <c:v>5936.514300356258</c:v>
                </c:pt>
                <c:pt idx="1170">
                  <c:v>5940.5069211562577</c:v>
                </c:pt>
                <c:pt idx="1171">
                  <c:v>5943.9791990062577</c:v>
                </c:pt>
                <c:pt idx="1172">
                  <c:v>5947.7875950062571</c:v>
                </c:pt>
                <c:pt idx="1173">
                  <c:v>5951.9570531312575</c:v>
                </c:pt>
                <c:pt idx="1174">
                  <c:v>5956.5846515312569</c:v>
                </c:pt>
                <c:pt idx="1175">
                  <c:v>5961.6724973312566</c:v>
                </c:pt>
                <c:pt idx="1176">
                  <c:v>5967.2705027312568</c:v>
                </c:pt>
                <c:pt idx="1177">
                  <c:v>5969.0426158812561</c:v>
                </c:pt>
                <c:pt idx="1178">
                  <c:v>5971.0310344312566</c:v>
                </c:pt>
                <c:pt idx="1179">
                  <c:v>5973.1879834312567</c:v>
                </c:pt>
                <c:pt idx="1180">
                  <c:v>5975.5617410812565</c:v>
                </c:pt>
                <c:pt idx="1181">
                  <c:v>5978.2008170812569</c:v>
                </c:pt>
                <c:pt idx="1182">
                  <c:v>5981.0818790812564</c:v>
                </c:pt>
                <c:pt idx="1183">
                  <c:v>5984.2538357812564</c:v>
                </c:pt>
                <c:pt idx="1184">
                  <c:v>5987.7655518812571</c:v>
                </c:pt>
                <c:pt idx="1185">
                  <c:v>5991.6180878812565</c:v>
                </c:pt>
                <c:pt idx="1186">
                  <c:v>5995.8609594812569</c:v>
                </c:pt>
                <c:pt idx="1187">
                  <c:v>5999.5776493812573</c:v>
                </c:pt>
                <c:pt idx="1188">
                  <c:v>6003.6608119062575</c:v>
                </c:pt>
                <c:pt idx="1189">
                  <c:v>6008.1600077562571</c:v>
                </c:pt>
                <c:pt idx="1190">
                  <c:v>6013.1252563812568</c:v>
                </c:pt>
                <c:pt idx="1191">
                  <c:v>6018.5826538812571</c:v>
                </c:pt>
                <c:pt idx="1192">
                  <c:v>6024.5830187062566</c:v>
                </c:pt>
                <c:pt idx="1193">
                  <c:v>6031.2264327562571</c:v>
                </c:pt>
                <c:pt idx="1194">
                  <c:v>6038.2718842812565</c:v>
                </c:pt>
                <c:pt idx="1195">
                  <c:v>6040.541663206257</c:v>
                </c:pt>
                <c:pt idx="1196">
                  <c:v>6043.0564957562565</c:v>
                </c:pt>
                <c:pt idx="1197">
                  <c:v>6045.8166168062571</c:v>
                </c:pt>
                <c:pt idx="1198">
                  <c:v>6048.8472512062563</c:v>
                </c:pt>
                <c:pt idx="1199">
                  <c:v>6052.1738248062575</c:v>
                </c:pt>
                <c:pt idx="1200">
                  <c:v>6055.8462898062571</c:v>
                </c:pt>
                <c:pt idx="1201">
                  <c:v>6057.9290851812575</c:v>
                </c:pt>
                <c:pt idx="1202">
                  <c:v>6060.2337983312573</c:v>
                </c:pt>
                <c:pt idx="1203">
                  <c:v>6062.7608492562576</c:v>
                </c:pt>
                <c:pt idx="1204">
                  <c:v>6065.535476681257</c:v>
                </c:pt>
                <c:pt idx="1205">
                  <c:v>6068.5829595812565</c:v>
                </c:pt>
                <c:pt idx="1206">
                  <c:v>6071.9534644062578</c:v>
                </c:pt>
                <c:pt idx="1207">
                  <c:v>6075.672779381257</c:v>
                </c:pt>
                <c:pt idx="1208">
                  <c:v>6079.7667087312575</c:v>
                </c:pt>
                <c:pt idx="1209">
                  <c:v>6084.2616036812587</c:v>
                </c:pt>
                <c:pt idx="1210">
                  <c:v>6089.2087986812576</c:v>
                </c:pt>
                <c:pt idx="1211">
                  <c:v>6094.6845654062581</c:v>
                </c:pt>
                <c:pt idx="1212">
                  <c:v>6100.6914531062585</c:v>
                </c:pt>
                <c:pt idx="1213">
                  <c:v>6107.331903306258</c:v>
                </c:pt>
                <c:pt idx="1214">
                  <c:v>6114.5597110562585</c:v>
                </c:pt>
                <c:pt idx="1215">
                  <c:v>6121.8277561562572</c:v>
                </c:pt>
                <c:pt idx="1216">
                  <c:v>6129.110642256258</c:v>
                </c:pt>
                <c:pt idx="1217">
                  <c:v>6136.4337029562575</c:v>
                </c:pt>
                <c:pt idx="1218">
                  <c:v>6143.7726776562577</c:v>
                </c:pt>
                <c:pt idx="1219">
                  <c:v>6151.1289533562576</c:v>
                </c:pt>
                <c:pt idx="1220">
                  <c:v>6158.5033330562583</c:v>
                </c:pt>
                <c:pt idx="1221">
                  <c:v>6165.8966197562577</c:v>
                </c:pt>
                <c:pt idx="1222">
                  <c:v>6173.3099084562582</c:v>
                </c:pt>
                <c:pt idx="1223">
                  <c:v>6180.6673716062569</c:v>
                </c:pt>
                <c:pt idx="1224">
                  <c:v>6187.8409433312572</c:v>
                </c:pt>
                <c:pt idx="1225">
                  <c:v>6194.829531756257</c:v>
                </c:pt>
                <c:pt idx="1226">
                  <c:v>6201.8122749562563</c:v>
                </c:pt>
                <c:pt idx="1227">
                  <c:v>6208.6602720562569</c:v>
                </c:pt>
                <c:pt idx="1228">
                  <c:v>6215.3981762812564</c:v>
                </c:pt>
                <c:pt idx="1229">
                  <c:v>6219.9520178812572</c:v>
                </c:pt>
                <c:pt idx="1230">
                  <c:v>6224.9553450562562</c:v>
                </c:pt>
                <c:pt idx="1231">
                  <c:v>6230.4633117562562</c:v>
                </c:pt>
                <c:pt idx="1232">
                  <c:v>6236.5318200562569</c:v>
                </c:pt>
                <c:pt idx="1233">
                  <c:v>6242.8514927562564</c:v>
                </c:pt>
                <c:pt idx="1234">
                  <c:v>6249.1353467562567</c:v>
                </c:pt>
                <c:pt idx="1235">
                  <c:v>6255.5407066562566</c:v>
                </c:pt>
                <c:pt idx="1236">
                  <c:v>6261.7518962562563</c:v>
                </c:pt>
                <c:pt idx="1237">
                  <c:v>6267.7934544062573</c:v>
                </c:pt>
                <c:pt idx="1238">
                  <c:v>6273.9288626062571</c:v>
                </c:pt>
                <c:pt idx="1239">
                  <c:v>6280.1055994062572</c:v>
                </c:pt>
                <c:pt idx="1240">
                  <c:v>6286.2973647062581</c:v>
                </c:pt>
                <c:pt idx="1241">
                  <c:v>6292.4241564562581</c:v>
                </c:pt>
                <c:pt idx="1242">
                  <c:v>6298.3517451562575</c:v>
                </c:pt>
                <c:pt idx="1243">
                  <c:v>6304.5875183312573</c:v>
                </c:pt>
                <c:pt idx="1244">
                  <c:v>6310.5423575312579</c:v>
                </c:pt>
                <c:pt idx="1245">
                  <c:v>6316.2412302312578</c:v>
                </c:pt>
                <c:pt idx="1246">
                  <c:v>6322.1677772312587</c:v>
                </c:pt>
                <c:pt idx="1247">
                  <c:v>6328.0798136312587</c:v>
                </c:pt>
                <c:pt idx="1248">
                  <c:v>6334.2478349312587</c:v>
                </c:pt>
                <c:pt idx="1249">
                  <c:v>6340.0487275812584</c:v>
                </c:pt>
                <c:pt idx="1250">
                  <c:v>6345.8603737312587</c:v>
                </c:pt>
                <c:pt idx="1251">
                  <c:v>6351.7370803312588</c:v>
                </c:pt>
                <c:pt idx="1252">
                  <c:v>6357.7061388562597</c:v>
                </c:pt>
                <c:pt idx="1253">
                  <c:v>6363.7678710562595</c:v>
                </c:pt>
                <c:pt idx="1254">
                  <c:v>6369.5116283062598</c:v>
                </c:pt>
                <c:pt idx="1255">
                  <c:v>6375.373805206259</c:v>
                </c:pt>
                <c:pt idx="1256">
                  <c:v>6381.21804063126</c:v>
                </c:pt>
                <c:pt idx="1257">
                  <c:v>6387.1548222312595</c:v>
                </c:pt>
                <c:pt idx="1258">
                  <c:v>6392.9909914312593</c:v>
                </c:pt>
                <c:pt idx="1259">
                  <c:v>6398.6701487812588</c:v>
                </c:pt>
                <c:pt idx="1260">
                  <c:v>6404.5500883312588</c:v>
                </c:pt>
                <c:pt idx="1261">
                  <c:v>6410.409763031259</c:v>
                </c:pt>
                <c:pt idx="1262">
                  <c:v>6416.0818516562595</c:v>
                </c:pt>
                <c:pt idx="1263">
                  <c:v>6421.8971401562585</c:v>
                </c:pt>
                <c:pt idx="1264">
                  <c:v>6427.8284658062594</c:v>
                </c:pt>
                <c:pt idx="1265">
                  <c:v>6433.5707700062585</c:v>
                </c:pt>
                <c:pt idx="1266">
                  <c:v>6439.3179128312586</c:v>
                </c:pt>
                <c:pt idx="1267">
                  <c:v>6445.1810964312581</c:v>
                </c:pt>
                <c:pt idx="1268">
                  <c:v>6450.9934595812583</c:v>
                </c:pt>
                <c:pt idx="1269">
                  <c:v>6455.0562891812579</c:v>
                </c:pt>
                <c:pt idx="1270">
                  <c:v>6459.5386056562584</c:v>
                </c:pt>
                <c:pt idx="1271">
                  <c:v>6464.4410372562588</c:v>
                </c:pt>
                <c:pt idx="1272">
                  <c:v>6469.8478851562577</c:v>
                </c:pt>
                <c:pt idx="1273">
                  <c:v>6475.6481939562582</c:v>
                </c:pt>
                <c:pt idx="1274">
                  <c:v>6481.6464467062578</c:v>
                </c:pt>
                <c:pt idx="1275">
                  <c:v>6487.7585943562572</c:v>
                </c:pt>
                <c:pt idx="1276">
                  <c:v>6493.8725213812577</c:v>
                </c:pt>
                <c:pt idx="1277">
                  <c:v>6499.8476635312572</c:v>
                </c:pt>
                <c:pt idx="1278">
                  <c:v>6505.9348175812584</c:v>
                </c:pt>
                <c:pt idx="1279">
                  <c:v>6512.1616688812574</c:v>
                </c:pt>
                <c:pt idx="1280">
                  <c:v>6515.7355216812566</c:v>
                </c:pt>
                <c:pt idx="1281">
                  <c:v>6519.643723181257</c:v>
                </c:pt>
                <c:pt idx="1282">
                  <c:v>6523.9697693062562</c:v>
                </c:pt>
                <c:pt idx="1283">
                  <c:v>6528.6856467062562</c:v>
                </c:pt>
                <c:pt idx="1284">
                  <c:v>6533.9028251562568</c:v>
                </c:pt>
                <c:pt idx="1285">
                  <c:v>6539.6488295062563</c:v>
                </c:pt>
                <c:pt idx="1286">
                  <c:v>6545.9508621062569</c:v>
                </c:pt>
                <c:pt idx="1287">
                  <c:v>6552.8917308812579</c:v>
                </c:pt>
                <c:pt idx="1288">
                  <c:v>6560.5261517812578</c:v>
                </c:pt>
                <c:pt idx="1289">
                  <c:v>6568.073054631257</c:v>
                </c:pt>
                <c:pt idx="1290">
                  <c:v>6575.9212133312576</c:v>
                </c:pt>
                <c:pt idx="1291">
                  <c:v>6583.8745801812574</c:v>
                </c:pt>
                <c:pt idx="1292">
                  <c:v>6588.7374976812571</c:v>
                </c:pt>
                <c:pt idx="1293">
                  <c:v>6594.0689248812578</c:v>
                </c:pt>
                <c:pt idx="1294">
                  <c:v>6599.9235366062576</c:v>
                </c:pt>
                <c:pt idx="1295">
                  <c:v>6606.3561078062576</c:v>
                </c:pt>
                <c:pt idx="1296">
                  <c:v>6613.4492534062574</c:v>
                </c:pt>
                <c:pt idx="1297">
                  <c:v>6621.2295041312573</c:v>
                </c:pt>
                <c:pt idx="1298">
                  <c:v>6629.4178927312578</c:v>
                </c:pt>
                <c:pt idx="1299">
                  <c:v>6631.9059179812575</c:v>
                </c:pt>
                <c:pt idx="1300">
                  <c:v>6634.6138025312575</c:v>
                </c:pt>
                <c:pt idx="1301">
                  <c:v>6637.5963413312575</c:v>
                </c:pt>
                <c:pt idx="1302">
                  <c:v>6640.8808573562574</c:v>
                </c:pt>
                <c:pt idx="1303">
                  <c:v>6644.4947838312564</c:v>
                </c:pt>
                <c:pt idx="1304">
                  <c:v>6648.465418231257</c:v>
                </c:pt>
                <c:pt idx="1305">
                  <c:v>6652.820012781257</c:v>
                </c:pt>
                <c:pt idx="1306">
                  <c:v>6657.6133386812571</c:v>
                </c:pt>
                <c:pt idx="1307">
                  <c:v>6662.8998858812565</c:v>
                </c:pt>
                <c:pt idx="1308">
                  <c:v>6668.6789493812566</c:v>
                </c:pt>
                <c:pt idx="1309">
                  <c:v>6675.0597555812565</c:v>
                </c:pt>
                <c:pt idx="1310">
                  <c:v>6682.0682648312568</c:v>
                </c:pt>
                <c:pt idx="1311">
                  <c:v>6689.7850446812563</c:v>
                </c:pt>
                <c:pt idx="1312">
                  <c:v>6698.0713131312568</c:v>
                </c:pt>
                <c:pt idx="1313">
                  <c:v>6705.7468761312575</c:v>
                </c:pt>
                <c:pt idx="1314">
                  <c:v>6714.0725925312572</c:v>
                </c:pt>
                <c:pt idx="1315">
                  <c:v>6722.4179567812571</c:v>
                </c:pt>
                <c:pt idx="1316">
                  <c:v>6730.7562297812574</c:v>
                </c:pt>
                <c:pt idx="1317">
                  <c:v>6734.5264553312572</c:v>
                </c:pt>
                <c:pt idx="1318">
                  <c:v>6738.6770015312559</c:v>
                </c:pt>
                <c:pt idx="1319">
                  <c:v>6743.2622423312559</c:v>
                </c:pt>
                <c:pt idx="1320">
                  <c:v>6748.2822407312569</c:v>
                </c:pt>
                <c:pt idx="1321">
                  <c:v>6753.7917351812557</c:v>
                </c:pt>
                <c:pt idx="1322">
                  <c:v>6759.8725493562561</c:v>
                </c:pt>
                <c:pt idx="1323">
                  <c:v>6766.5519476062573</c:v>
                </c:pt>
                <c:pt idx="1324">
                  <c:v>6773.9114996062563</c:v>
                </c:pt>
                <c:pt idx="1325">
                  <c:v>6781.9781212062562</c:v>
                </c:pt>
                <c:pt idx="1326">
                  <c:v>6790.3699200062574</c:v>
                </c:pt>
                <c:pt idx="1327">
                  <c:v>6798.7049316062576</c:v>
                </c:pt>
                <c:pt idx="1328">
                  <c:v>6806.9831100062574</c:v>
                </c:pt>
                <c:pt idx="1329">
                  <c:v>6815.3680943062573</c:v>
                </c:pt>
                <c:pt idx="1330">
                  <c:v>6823.7247033812573</c:v>
                </c:pt>
                <c:pt idx="1331">
                  <c:v>6832.0808135812567</c:v>
                </c:pt>
                <c:pt idx="1332">
                  <c:v>6840.4914768562576</c:v>
                </c:pt>
                <c:pt idx="1333">
                  <c:v>6848.7943317312574</c:v>
                </c:pt>
                <c:pt idx="1334">
                  <c:v>6857.0710281312577</c:v>
                </c:pt>
                <c:pt idx="1335">
                  <c:v>6865.4586689312573</c:v>
                </c:pt>
                <c:pt idx="1336">
                  <c:v>6873.8765937062572</c:v>
                </c:pt>
                <c:pt idx="1337">
                  <c:v>6882.1346617562576</c:v>
                </c:pt>
                <c:pt idx="1338">
                  <c:v>6890.4514703812574</c:v>
                </c:pt>
                <c:pt idx="1339">
                  <c:v>6898.7185905562574</c:v>
                </c:pt>
                <c:pt idx="1340">
                  <c:v>6907.045731056257</c:v>
                </c:pt>
                <c:pt idx="1341">
                  <c:v>6915.4879123312567</c:v>
                </c:pt>
                <c:pt idx="1342">
                  <c:v>6923.7451510312567</c:v>
                </c:pt>
                <c:pt idx="1343">
                  <c:v>6932.0366248312566</c:v>
                </c:pt>
                <c:pt idx="1344">
                  <c:v>6940.2804805562555</c:v>
                </c:pt>
                <c:pt idx="1345">
                  <c:v>6948.586498356256</c:v>
                </c:pt>
                <c:pt idx="1346">
                  <c:v>6956.9828629562562</c:v>
                </c:pt>
                <c:pt idx="1347">
                  <c:v>6965.4703513562572</c:v>
                </c:pt>
                <c:pt idx="1348">
                  <c:v>6973.8021999062576</c:v>
                </c:pt>
                <c:pt idx="1349">
                  <c:v>6982.0881580062569</c:v>
                </c:pt>
                <c:pt idx="1350">
                  <c:v>6990.4110439562573</c:v>
                </c:pt>
                <c:pt idx="1351">
                  <c:v>6998.7715260062578</c:v>
                </c:pt>
                <c:pt idx="1352">
                  <c:v>7007.2255716062573</c:v>
                </c:pt>
                <c:pt idx="1353">
                  <c:v>7011.5120346062567</c:v>
                </c:pt>
                <c:pt idx="1354">
                  <c:v>7016.243985081258</c:v>
                </c:pt>
                <c:pt idx="1355">
                  <c:v>7020.9791418062568</c:v>
                </c:pt>
                <c:pt idx="1356">
                  <c:v>7026.1614915062573</c:v>
                </c:pt>
                <c:pt idx="1357">
                  <c:v>7031.9039768312568</c:v>
                </c:pt>
                <c:pt idx="1358">
                  <c:v>7038.2087259062573</c:v>
                </c:pt>
                <c:pt idx="1359">
                  <c:v>7045.161500906258</c:v>
                </c:pt>
                <c:pt idx="1360">
                  <c:v>7052.7928735562582</c:v>
                </c:pt>
                <c:pt idx="1361">
                  <c:v>7061.2174580062574</c:v>
                </c:pt>
                <c:pt idx="1362">
                  <c:v>7069.7396841312575</c:v>
                </c:pt>
                <c:pt idx="1363">
                  <c:v>7073.8796844312574</c:v>
                </c:pt>
                <c:pt idx="1364">
                  <c:v>7078.4703478312576</c:v>
                </c:pt>
                <c:pt idx="1365">
                  <c:v>7082.3918668312572</c:v>
                </c:pt>
                <c:pt idx="1366">
                  <c:v>7086.7366873312567</c:v>
                </c:pt>
                <c:pt idx="1367">
                  <c:v>7091.505948081257</c:v>
                </c:pt>
                <c:pt idx="1368">
                  <c:v>7096.7853593812579</c:v>
                </c:pt>
                <c:pt idx="1369">
                  <c:v>7102.5486217562575</c:v>
                </c:pt>
                <c:pt idx="1370">
                  <c:v>7108.9384107062579</c:v>
                </c:pt>
                <c:pt idx="1371">
                  <c:v>7115.9571853562584</c:v>
                </c:pt>
                <c:pt idx="1372">
                  <c:v>7123.6923012562584</c:v>
                </c:pt>
                <c:pt idx="1373">
                  <c:v>7126.0377235562582</c:v>
                </c:pt>
                <c:pt idx="1374">
                  <c:v>7128.5818638062583</c:v>
                </c:pt>
                <c:pt idx="1375">
                  <c:v>7131.4097738062574</c:v>
                </c:pt>
                <c:pt idx="1376">
                  <c:v>7134.521877306257</c:v>
                </c:pt>
                <c:pt idx="1377">
                  <c:v>7137.9470969062577</c:v>
                </c:pt>
                <c:pt idx="1378">
                  <c:v>7141.686175106257</c:v>
                </c:pt>
                <c:pt idx="1379">
                  <c:v>7145.8248334562577</c:v>
                </c:pt>
                <c:pt idx="1380">
                  <c:v>7150.3924799312572</c:v>
                </c:pt>
                <c:pt idx="1381">
                  <c:v>7155.4187002562576</c:v>
                </c:pt>
                <c:pt idx="1382">
                  <c:v>7160.9330726562575</c:v>
                </c:pt>
                <c:pt idx="1383">
                  <c:v>7167.0224373062574</c:v>
                </c:pt>
                <c:pt idx="1384">
                  <c:v>7173.7172583062584</c:v>
                </c:pt>
                <c:pt idx="1385">
                  <c:v>7181.1048059562572</c:v>
                </c:pt>
                <c:pt idx="1386">
                  <c:v>7189.2440782062577</c:v>
                </c:pt>
                <c:pt idx="1387">
                  <c:v>7198.0516770062577</c:v>
                </c:pt>
                <c:pt idx="1388">
                  <c:v>7206.8987255312586</c:v>
                </c:pt>
                <c:pt idx="1389">
                  <c:v>7215.7843640312585</c:v>
                </c:pt>
                <c:pt idx="1390">
                  <c:v>7224.7080736312582</c:v>
                </c:pt>
                <c:pt idx="1391">
                  <c:v>7233.6119246312583</c:v>
                </c:pt>
                <c:pt idx="1392">
                  <c:v>7242.4956669062594</c:v>
                </c:pt>
                <c:pt idx="1393">
                  <c:v>7251.3874818062595</c:v>
                </c:pt>
                <c:pt idx="1394">
                  <c:v>7260.3441185312604</c:v>
                </c:pt>
                <c:pt idx="1395">
                  <c:v>7269.3363017312595</c:v>
                </c:pt>
                <c:pt idx="1396">
                  <c:v>7278.2769652312591</c:v>
                </c:pt>
                <c:pt idx="1397">
                  <c:v>7287.3093940312592</c:v>
                </c:pt>
                <c:pt idx="1398">
                  <c:v>7291.7549466812579</c:v>
                </c:pt>
                <c:pt idx="1399">
                  <c:v>7296.0853491812595</c:v>
                </c:pt>
                <c:pt idx="1400">
                  <c:v>7300.8490600562591</c:v>
                </c:pt>
                <c:pt idx="1401">
                  <c:v>7306.1042600062601</c:v>
                </c:pt>
                <c:pt idx="1402">
                  <c:v>7311.8511014062587</c:v>
                </c:pt>
                <c:pt idx="1403">
                  <c:v>7318.2054109062592</c:v>
                </c:pt>
                <c:pt idx="1404">
                  <c:v>7325.1674430062594</c:v>
                </c:pt>
                <c:pt idx="1405">
                  <c:v>7332.8521098562587</c:v>
                </c:pt>
                <c:pt idx="1406">
                  <c:v>7341.3161766562598</c:v>
                </c:pt>
                <c:pt idx="1407">
                  <c:v>7350.3265728562592</c:v>
                </c:pt>
                <c:pt idx="1408">
                  <c:v>7359.332172056259</c:v>
                </c:pt>
                <c:pt idx="1409">
                  <c:v>7368.3597102312597</c:v>
                </c:pt>
                <c:pt idx="1410">
                  <c:v>7377.493502556259</c:v>
                </c:pt>
                <c:pt idx="1411">
                  <c:v>7386.64521660626</c:v>
                </c:pt>
                <c:pt idx="1412">
                  <c:v>7395.7556301812601</c:v>
                </c:pt>
                <c:pt idx="1413">
                  <c:v>7404.7948229312597</c:v>
                </c:pt>
                <c:pt idx="1414">
                  <c:v>7413.8186988062598</c:v>
                </c:pt>
                <c:pt idx="1415">
                  <c:v>7422.7970892062604</c:v>
                </c:pt>
                <c:pt idx="1416">
                  <c:v>7431.7573068562597</c:v>
                </c:pt>
                <c:pt idx="1417">
                  <c:v>7440.89693120626</c:v>
                </c:pt>
                <c:pt idx="1418">
                  <c:v>7445.6712350062598</c:v>
                </c:pt>
                <c:pt idx="1419">
                  <c:v>7450.8921844062597</c:v>
                </c:pt>
                <c:pt idx="1420">
                  <c:v>7456.6708108062603</c:v>
                </c:pt>
                <c:pt idx="1421">
                  <c:v>7462.9757121062594</c:v>
                </c:pt>
                <c:pt idx="1422">
                  <c:v>7469.9165959562588</c:v>
                </c:pt>
                <c:pt idx="1423">
                  <c:v>7477.5454424312593</c:v>
                </c:pt>
                <c:pt idx="1424">
                  <c:v>7485.9122692312585</c:v>
                </c:pt>
                <c:pt idx="1425">
                  <c:v>7494.8135582812592</c:v>
                </c:pt>
                <c:pt idx="1426">
                  <c:v>7503.656542731258</c:v>
                </c:pt>
                <c:pt idx="1427">
                  <c:v>7512.4672724312586</c:v>
                </c:pt>
                <c:pt idx="1428">
                  <c:v>7521.3818343812582</c:v>
                </c:pt>
                <c:pt idx="1429">
                  <c:v>7530.2864518062579</c:v>
                </c:pt>
                <c:pt idx="1430">
                  <c:v>7539.1533186062579</c:v>
                </c:pt>
                <c:pt idx="1431">
                  <c:v>7547.9821925312581</c:v>
                </c:pt>
                <c:pt idx="1432">
                  <c:v>7556.7724275812589</c:v>
                </c:pt>
                <c:pt idx="1433">
                  <c:v>7565.5235796312591</c:v>
                </c:pt>
                <c:pt idx="1434">
                  <c:v>7574.2341951812596</c:v>
                </c:pt>
                <c:pt idx="1435">
                  <c:v>7582.929658581259</c:v>
                </c:pt>
                <c:pt idx="1436">
                  <c:v>7591.5552040062576</c:v>
                </c:pt>
                <c:pt idx="1437">
                  <c:v>7600.1366599312587</c:v>
                </c:pt>
                <c:pt idx="1438">
                  <c:v>7608.6748338562584</c:v>
                </c:pt>
                <c:pt idx="1439">
                  <c:v>7617.170533281258</c:v>
                </c:pt>
                <c:pt idx="1440">
                  <c:v>7625.6482281812587</c:v>
                </c:pt>
                <c:pt idx="1441">
                  <c:v>7630.1037571562574</c:v>
                </c:pt>
                <c:pt idx="1442">
                  <c:v>7634.9863709562578</c:v>
                </c:pt>
                <c:pt idx="1443">
                  <c:v>7640.3433964062569</c:v>
                </c:pt>
                <c:pt idx="1444">
                  <c:v>7646.2214302062575</c:v>
                </c:pt>
                <c:pt idx="1445">
                  <c:v>7652.6654410562569</c:v>
                </c:pt>
                <c:pt idx="1446">
                  <c:v>7659.7184416562568</c:v>
                </c:pt>
                <c:pt idx="1447">
                  <c:v>7666.4320540562576</c:v>
                </c:pt>
                <c:pt idx="1448">
                  <c:v>7673.7943467812574</c:v>
                </c:pt>
                <c:pt idx="1449">
                  <c:v>7681.8434187812572</c:v>
                </c:pt>
                <c:pt idx="1450">
                  <c:v>7689.9669075312568</c:v>
                </c:pt>
                <c:pt idx="1451">
                  <c:v>7698.0127914312561</c:v>
                </c:pt>
                <c:pt idx="1452">
                  <c:v>7706.0300051812555</c:v>
                </c:pt>
                <c:pt idx="1453">
                  <c:v>7712.9427346312559</c:v>
                </c:pt>
                <c:pt idx="1454">
                  <c:v>7720.495256881256</c:v>
                </c:pt>
                <c:pt idx="1455">
                  <c:v>7728.362036256256</c:v>
                </c:pt>
                <c:pt idx="1456">
                  <c:v>7736.1771812562565</c:v>
                </c:pt>
                <c:pt idx="1457">
                  <c:v>7743.9643758562561</c:v>
                </c:pt>
                <c:pt idx="1458">
                  <c:v>7751.6994104562564</c:v>
                </c:pt>
                <c:pt idx="1459">
                  <c:v>7759.3824480562562</c:v>
                </c:pt>
                <c:pt idx="1460">
                  <c:v>7767.013651656257</c:v>
                </c:pt>
                <c:pt idx="1461">
                  <c:v>7774.5931842562568</c:v>
                </c:pt>
                <c:pt idx="1462">
                  <c:v>7782.1209236062568</c:v>
                </c:pt>
                <c:pt idx="1463">
                  <c:v>7789.5970734562561</c:v>
                </c:pt>
                <c:pt idx="1464">
                  <c:v>7797.0221228062564</c:v>
                </c:pt>
                <c:pt idx="1465">
                  <c:v>7804.4411466062566</c:v>
                </c:pt>
                <c:pt idx="1466">
                  <c:v>7811.8312062937557</c:v>
                </c:pt>
                <c:pt idx="1467">
                  <c:v>7819.1475578937552</c:v>
                </c:pt>
                <c:pt idx="1468">
                  <c:v>7826.4349901437554</c:v>
                </c:pt>
                <c:pt idx="1469">
                  <c:v>7833.6494116437561</c:v>
                </c:pt>
                <c:pt idx="1470">
                  <c:v>7840.835043068756</c:v>
                </c:pt>
                <c:pt idx="1471">
                  <c:v>7847.9487439687555</c:v>
                </c:pt>
                <c:pt idx="1472">
                  <c:v>7855.0344375312552</c:v>
                </c:pt>
                <c:pt idx="1473">
                  <c:v>7862.0495744312557</c:v>
                </c:pt>
                <c:pt idx="1474">
                  <c:v>7869.037160193755</c:v>
                </c:pt>
                <c:pt idx="1475">
                  <c:v>7875.9763500562549</c:v>
                </c:pt>
                <c:pt idx="1476">
                  <c:v>7879.4383202437548</c:v>
                </c:pt>
                <c:pt idx="1477">
                  <c:v>7883.2425729687548</c:v>
                </c:pt>
                <c:pt idx="1478">
                  <c:v>7887.4265588187545</c:v>
                </c:pt>
                <c:pt idx="1479">
                  <c:v>7891.9857590687552</c:v>
                </c:pt>
                <c:pt idx="1480">
                  <c:v>7896.9771572937543</c:v>
                </c:pt>
                <c:pt idx="1481">
                  <c:v>7902.4556835687536</c:v>
                </c:pt>
                <c:pt idx="1482">
                  <c:v>7908.4334842187545</c:v>
                </c:pt>
                <c:pt idx="1483">
                  <c:v>7914.962002018754</c:v>
                </c:pt>
                <c:pt idx="1484">
                  <c:v>7921.5881977312538</c:v>
                </c:pt>
                <c:pt idx="1485">
                  <c:v>7928.1895342312546</c:v>
                </c:pt>
                <c:pt idx="1486">
                  <c:v>7934.7258800437539</c:v>
                </c:pt>
                <c:pt idx="1487">
                  <c:v>7941.2374854187537</c:v>
                </c:pt>
                <c:pt idx="1488">
                  <c:v>7947.705295668753</c:v>
                </c:pt>
                <c:pt idx="1489">
                  <c:v>7954.1295582937537</c:v>
                </c:pt>
                <c:pt idx="1490">
                  <c:v>7960.5108177937536</c:v>
                </c:pt>
                <c:pt idx="1491">
                  <c:v>7966.8501714187541</c:v>
                </c:pt>
                <c:pt idx="1492">
                  <c:v>7969.7559478187532</c:v>
                </c:pt>
                <c:pt idx="1493">
                  <c:v>7972.9379052812528</c:v>
                </c:pt>
                <c:pt idx="1494">
                  <c:v>7976.4123409937538</c:v>
                </c:pt>
                <c:pt idx="1495">
                  <c:v>7979.3829556562532</c:v>
                </c:pt>
                <c:pt idx="1496">
                  <c:v>7982.6268541562531</c:v>
                </c:pt>
                <c:pt idx="1497">
                  <c:v>7985.6159985062532</c:v>
                </c:pt>
                <c:pt idx="1498">
                  <c:v>7988.9141659062534</c:v>
                </c:pt>
                <c:pt idx="1499">
                  <c:v>7991.9029099062536</c:v>
                </c:pt>
                <c:pt idx="1500">
                  <c:v>7995.1986145062529</c:v>
                </c:pt>
                <c:pt idx="1501">
                  <c:v>7998.8169662562532</c:v>
                </c:pt>
                <c:pt idx="1502">
                  <c:v>8002.7726626312524</c:v>
                </c:pt>
                <c:pt idx="1503">
                  <c:v>8007.1167677312524</c:v>
                </c:pt>
                <c:pt idx="1504">
                  <c:v>8011.8625315687523</c:v>
                </c:pt>
                <c:pt idx="1505">
                  <c:v>8017.0402136687526</c:v>
                </c:pt>
                <c:pt idx="1506">
                  <c:v>8022.7332416937525</c:v>
                </c:pt>
                <c:pt idx="1507">
                  <c:v>8028.7168361937529</c:v>
                </c:pt>
                <c:pt idx="1508">
                  <c:v>8034.6641679937529</c:v>
                </c:pt>
                <c:pt idx="1509">
                  <c:v>8040.5575816187529</c:v>
                </c:pt>
                <c:pt idx="1510">
                  <c:v>8046.432616268753</c:v>
                </c:pt>
                <c:pt idx="1511">
                  <c:v>8052.2722721687533</c:v>
                </c:pt>
                <c:pt idx="1512">
                  <c:v>8058.0776283187533</c:v>
                </c:pt>
                <c:pt idx="1513">
                  <c:v>8063.8494566187528</c:v>
                </c:pt>
                <c:pt idx="1514">
                  <c:v>8069.605523956252</c:v>
                </c:pt>
                <c:pt idx="1515">
                  <c:v>8075.3117573562522</c:v>
                </c:pt>
                <c:pt idx="1516">
                  <c:v>8081.0030437062533</c:v>
                </c:pt>
                <c:pt idx="1517">
                  <c:v>8086.6629656187524</c:v>
                </c:pt>
                <c:pt idx="1518">
                  <c:v>8092.3091855187522</c:v>
                </c:pt>
                <c:pt idx="1519">
                  <c:v>8097.908372393752</c:v>
                </c:pt>
                <c:pt idx="1520">
                  <c:v>8103.4781678562513</c:v>
                </c:pt>
                <c:pt idx="1521">
                  <c:v>8109.0522747312516</c:v>
                </c:pt>
                <c:pt idx="1522">
                  <c:v>8114.5976679187506</c:v>
                </c:pt>
                <c:pt idx="1523">
                  <c:v>8120.131268718751</c:v>
                </c:pt>
                <c:pt idx="1524">
                  <c:v>8125.62057871875</c:v>
                </c:pt>
                <c:pt idx="1525">
                  <c:v>8127.5148746687501</c:v>
                </c:pt>
                <c:pt idx="1526">
                  <c:v>8129.6010506687508</c:v>
                </c:pt>
                <c:pt idx="1527">
                  <c:v>8131.8942376562509</c:v>
                </c:pt>
                <c:pt idx="1528">
                  <c:v>8134.4095059687506</c:v>
                </c:pt>
                <c:pt idx="1529">
                  <c:v>8137.1778014562506</c:v>
                </c:pt>
                <c:pt idx="1530">
                  <c:v>8140.1972413687508</c:v>
                </c:pt>
                <c:pt idx="1531">
                  <c:v>8143.5303113812515</c:v>
                </c:pt>
                <c:pt idx="1532">
                  <c:v>8147.1584927812519</c:v>
                </c:pt>
                <c:pt idx="1533">
                  <c:v>8151.1588271562514</c:v>
                </c:pt>
                <c:pt idx="1534">
                  <c:v>8155.5431968437515</c:v>
                </c:pt>
                <c:pt idx="1535">
                  <c:v>8158.1499296937518</c:v>
                </c:pt>
                <c:pt idx="1536">
                  <c:v>8161.0040389437518</c:v>
                </c:pt>
                <c:pt idx="1537">
                  <c:v>8164.1350500687513</c:v>
                </c:pt>
                <c:pt idx="1538">
                  <c:v>8167.5723623437516</c:v>
                </c:pt>
                <c:pt idx="1539">
                  <c:v>8171.3449133437516</c:v>
                </c:pt>
                <c:pt idx="1540">
                  <c:v>8175.4965656562517</c:v>
                </c:pt>
                <c:pt idx="1541">
                  <c:v>8180.0233061562521</c:v>
                </c:pt>
                <c:pt idx="1542">
                  <c:v>8184.9826476312519</c:v>
                </c:pt>
                <c:pt idx="1543">
                  <c:v>8190.2454566312517</c:v>
                </c:pt>
                <c:pt idx="1544">
                  <c:v>8195.4847801312517</c:v>
                </c:pt>
                <c:pt idx="1545">
                  <c:v>8200.6240318812506</c:v>
                </c:pt>
                <c:pt idx="1546">
                  <c:v>8205.7861622312503</c:v>
                </c:pt>
                <c:pt idx="1547">
                  <c:v>8210.8796236687504</c:v>
                </c:pt>
                <c:pt idx="1548">
                  <c:v>8215.8904299312508</c:v>
                </c:pt>
                <c:pt idx="1549">
                  <c:v>8218.2294516187503</c:v>
                </c:pt>
                <c:pt idx="1550">
                  <c:v>8220.8041238062506</c:v>
                </c:pt>
                <c:pt idx="1551">
                  <c:v>8223.6278979062499</c:v>
                </c:pt>
                <c:pt idx="1552">
                  <c:v>8226.7139967812491</c:v>
                </c:pt>
                <c:pt idx="1553">
                  <c:v>8230.1054420437504</c:v>
                </c:pt>
                <c:pt idx="1554">
                  <c:v>8233.8296576687499</c:v>
                </c:pt>
                <c:pt idx="1555">
                  <c:v>8237.9131017312502</c:v>
                </c:pt>
                <c:pt idx="1556">
                  <c:v>8242.3965851562498</c:v>
                </c:pt>
                <c:pt idx="1557">
                  <c:v>8247.05489915625</c:v>
                </c:pt>
                <c:pt idx="1558">
                  <c:v>8251.431118556251</c:v>
                </c:pt>
                <c:pt idx="1559">
                  <c:v>8255.7032501062513</c:v>
                </c:pt>
                <c:pt idx="1560">
                  <c:v>8260.0322998312513</c:v>
                </c:pt>
                <c:pt idx="1561">
                  <c:v>8264.5622824312504</c:v>
                </c:pt>
                <c:pt idx="1562">
                  <c:v>8268.9012499312503</c:v>
                </c:pt>
                <c:pt idx="1563">
                  <c:v>8273.0653967437502</c:v>
                </c:pt>
                <c:pt idx="1564">
                  <c:v>8277.1424226437503</c:v>
                </c:pt>
                <c:pt idx="1565">
                  <c:v>8281.2759210062504</c:v>
                </c:pt>
                <c:pt idx="1566">
                  <c:v>8285.5362860437508</c:v>
                </c:pt>
                <c:pt idx="1567">
                  <c:v>8289.6387891562517</c:v>
                </c:pt>
                <c:pt idx="1568">
                  <c:v>8293.5848884312509</c:v>
                </c:pt>
                <c:pt idx="1569">
                  <c:v>8297.4464218062512</c:v>
                </c:pt>
                <c:pt idx="1570">
                  <c:v>8301.3220172562524</c:v>
                </c:pt>
                <c:pt idx="1571">
                  <c:v>8305.3790338812523</c:v>
                </c:pt>
                <c:pt idx="1572">
                  <c:v>8309.3792255312528</c:v>
                </c:pt>
                <c:pt idx="1573">
                  <c:v>8313.198047406253</c:v>
                </c:pt>
                <c:pt idx="1574">
                  <c:v>8316.8924396312541</c:v>
                </c:pt>
                <c:pt idx="1575">
                  <c:v>8320.5599977562542</c:v>
                </c:pt>
                <c:pt idx="1576">
                  <c:v>8324.2692982562548</c:v>
                </c:pt>
                <c:pt idx="1577">
                  <c:v>8328.0882921062548</c:v>
                </c:pt>
                <c:pt idx="1578">
                  <c:v>8331.7840207312547</c:v>
                </c:pt>
                <c:pt idx="1579">
                  <c:v>8335.3712065312538</c:v>
                </c:pt>
                <c:pt idx="1580">
                  <c:v>8338.8914440312547</c:v>
                </c:pt>
                <c:pt idx="1581">
                  <c:v>8342.4393699187549</c:v>
                </c:pt>
                <c:pt idx="1582">
                  <c:v>8346.0146426687552</c:v>
                </c:pt>
                <c:pt idx="1583">
                  <c:v>8349.5901631562556</c:v>
                </c:pt>
                <c:pt idx="1584">
                  <c:v>8353.0724773562561</c:v>
                </c:pt>
                <c:pt idx="1585">
                  <c:v>8356.5021165062553</c:v>
                </c:pt>
                <c:pt idx="1586">
                  <c:v>8359.9323772562548</c:v>
                </c:pt>
                <c:pt idx="1587">
                  <c:v>8363.3629537562538</c:v>
                </c:pt>
                <c:pt idx="1588">
                  <c:v>8366.8462826937539</c:v>
                </c:pt>
                <c:pt idx="1589">
                  <c:v>8370.2509274437543</c:v>
                </c:pt>
                <c:pt idx="1590">
                  <c:v>8372.3918141937538</c:v>
                </c:pt>
                <c:pt idx="1591">
                  <c:v>8374.7485427937536</c:v>
                </c:pt>
                <c:pt idx="1592">
                  <c:v>8377.3322891437529</c:v>
                </c:pt>
                <c:pt idx="1593">
                  <c:v>8379.3006834437529</c:v>
                </c:pt>
                <c:pt idx="1594">
                  <c:v>8381.470924243753</c:v>
                </c:pt>
                <c:pt idx="1595">
                  <c:v>8383.854420306252</c:v>
                </c:pt>
                <c:pt idx="1596">
                  <c:v>8386.4624856437531</c:v>
                </c:pt>
                <c:pt idx="1597">
                  <c:v>8389.3185107562531</c:v>
                </c:pt>
                <c:pt idx="1598">
                  <c:v>8392.4581257312529</c:v>
                </c:pt>
                <c:pt idx="1599">
                  <c:v>8394.7735888812531</c:v>
                </c:pt>
                <c:pt idx="1600">
                  <c:v>8397.2980207937526</c:v>
                </c:pt>
                <c:pt idx="1601">
                  <c:v>8400.0798327937518</c:v>
                </c:pt>
                <c:pt idx="1602">
                  <c:v>8403.1290539687507</c:v>
                </c:pt>
                <c:pt idx="1603">
                  <c:v>8406.354969368751</c:v>
                </c:pt>
                <c:pt idx="1604">
                  <c:v>8409.5182821312519</c:v>
                </c:pt>
                <c:pt idx="1605">
                  <c:v>8412.6692263562527</c:v>
                </c:pt>
                <c:pt idx="1606">
                  <c:v>8415.8324121062524</c:v>
                </c:pt>
                <c:pt idx="1607">
                  <c:v>8419.0076053437533</c:v>
                </c:pt>
                <c:pt idx="1608">
                  <c:v>8422.2066875937526</c:v>
                </c:pt>
                <c:pt idx="1609">
                  <c:v>8425.3068705312526</c:v>
                </c:pt>
                <c:pt idx="1610">
                  <c:v>8428.382335231252</c:v>
                </c:pt>
                <c:pt idx="1611">
                  <c:v>8431.4575027937517</c:v>
                </c:pt>
                <c:pt idx="1612">
                  <c:v>8434.4356710437514</c:v>
                </c:pt>
                <c:pt idx="1613">
                  <c:v>8437.4861521312523</c:v>
                </c:pt>
                <c:pt idx="1614">
                  <c:v>8440.5359777562517</c:v>
                </c:pt>
                <c:pt idx="1615">
                  <c:v>8442.8808188562525</c:v>
                </c:pt>
                <c:pt idx="1616">
                  <c:v>8445.4443122312532</c:v>
                </c:pt>
                <c:pt idx="1617">
                  <c:v>8448.2597566937529</c:v>
                </c:pt>
                <c:pt idx="1618">
                  <c:v>8451.2415466937528</c:v>
                </c:pt>
                <c:pt idx="1619">
                  <c:v>8454.1403491937526</c:v>
                </c:pt>
                <c:pt idx="1620">
                  <c:v>8457.1093041937529</c:v>
                </c:pt>
                <c:pt idx="1621">
                  <c:v>8459.0855690687531</c:v>
                </c:pt>
                <c:pt idx="1622">
                  <c:v>8461.2657179187536</c:v>
                </c:pt>
                <c:pt idx="1623">
                  <c:v>8463.6478051062531</c:v>
                </c:pt>
                <c:pt idx="1624">
                  <c:v>8466.2530210437544</c:v>
                </c:pt>
                <c:pt idx="1625">
                  <c:v>8469.1134809437535</c:v>
                </c:pt>
                <c:pt idx="1626">
                  <c:v>8471.9853340687532</c:v>
                </c:pt>
                <c:pt idx="1627">
                  <c:v>8474.8796414187527</c:v>
                </c:pt>
                <c:pt idx="1628">
                  <c:v>8477.7619281062525</c:v>
                </c:pt>
                <c:pt idx="1629">
                  <c:v>8480.6210539562526</c:v>
                </c:pt>
                <c:pt idx="1630">
                  <c:v>8482.9494204562525</c:v>
                </c:pt>
                <c:pt idx="1631">
                  <c:v>8485.4946437562521</c:v>
                </c:pt>
                <c:pt idx="1632">
                  <c:v>8488.2879070812523</c:v>
                </c:pt>
                <c:pt idx="1633">
                  <c:v>8491.1253220312519</c:v>
                </c:pt>
                <c:pt idx="1634">
                  <c:v>8493.9287306812512</c:v>
                </c:pt>
                <c:pt idx="1635">
                  <c:v>8496.7426347562505</c:v>
                </c:pt>
                <c:pt idx="1636">
                  <c:v>8499.53337655625</c:v>
                </c:pt>
                <c:pt idx="1637">
                  <c:v>8502.3231982562502</c:v>
                </c:pt>
                <c:pt idx="1638">
                  <c:v>8505.1229358562505</c:v>
                </c:pt>
                <c:pt idx="1639">
                  <c:v>8507.8777864437507</c:v>
                </c:pt>
                <c:pt idx="1640">
                  <c:v>8510.599100206251</c:v>
                </c:pt>
                <c:pt idx="1641">
                  <c:v>8513.3410524312512</c:v>
                </c:pt>
                <c:pt idx="1642">
                  <c:v>8516.0816681187516</c:v>
                </c:pt>
                <c:pt idx="1643">
                  <c:v>8518.820679318751</c:v>
                </c:pt>
                <c:pt idx="1644">
                  <c:v>8521.5475401187505</c:v>
                </c:pt>
                <c:pt idx="1645">
                  <c:v>8524.2412513937506</c:v>
                </c:pt>
                <c:pt idx="1646">
                  <c:v>8526.92297386875</c:v>
                </c:pt>
                <c:pt idx="1647">
                  <c:v>8529.5927265937498</c:v>
                </c:pt>
                <c:pt idx="1648">
                  <c:v>8532.2820741812484</c:v>
                </c:pt>
                <c:pt idx="1649">
                  <c:v>8534.9697117812484</c:v>
                </c:pt>
                <c:pt idx="1650">
                  <c:v>8537.6348274812481</c:v>
                </c:pt>
                <c:pt idx="1651">
                  <c:v>8540.2674092312482</c:v>
                </c:pt>
                <c:pt idx="1652">
                  <c:v>8542.8983116312484</c:v>
                </c:pt>
                <c:pt idx="1653">
                  <c:v>8545.5274537562491</c:v>
                </c:pt>
                <c:pt idx="1654">
                  <c:v>8548.1344073562486</c:v>
                </c:pt>
                <c:pt idx="1655">
                  <c:v>8550.759815893749</c:v>
                </c:pt>
                <c:pt idx="1656">
                  <c:v>8553.3529587437497</c:v>
                </c:pt>
                <c:pt idx="1657">
                  <c:v>8554.8910562687488</c:v>
                </c:pt>
                <c:pt idx="1658">
                  <c:v>8556.5649619812484</c:v>
                </c:pt>
                <c:pt idx="1659">
                  <c:v>8558.403278381249</c:v>
                </c:pt>
                <c:pt idx="1660">
                  <c:v>8560.4143853312489</c:v>
                </c:pt>
                <c:pt idx="1661">
                  <c:v>8562.6262498562483</c:v>
                </c:pt>
                <c:pt idx="1662">
                  <c:v>8565.046225106249</c:v>
                </c:pt>
                <c:pt idx="1663">
                  <c:v>8567.6026653562494</c:v>
                </c:pt>
                <c:pt idx="1664">
                  <c:v>8570.1472983562489</c:v>
                </c:pt>
                <c:pt idx="1665">
                  <c:v>8572.6898559562487</c:v>
                </c:pt>
                <c:pt idx="1666">
                  <c:v>8575.2298837312483</c:v>
                </c:pt>
                <c:pt idx="1667">
                  <c:v>8577.728728681248</c:v>
                </c:pt>
                <c:pt idx="1668">
                  <c:v>8580.215692006248</c:v>
                </c:pt>
                <c:pt idx="1669">
                  <c:v>8582.7003332562472</c:v>
                </c:pt>
                <c:pt idx="1670">
                  <c:v>8585.1918943062483</c:v>
                </c:pt>
                <c:pt idx="1671">
                  <c:v>8587.6712756312481</c:v>
                </c:pt>
                <c:pt idx="1672">
                  <c:v>8590.1479038937487</c:v>
                </c:pt>
                <c:pt idx="1673">
                  <c:v>8592.602974893749</c:v>
                </c:pt>
                <c:pt idx="1674">
                  <c:v>8595.0274781437492</c:v>
                </c:pt>
                <c:pt idx="1675">
                  <c:v>8597.4678255562503</c:v>
                </c:pt>
                <c:pt idx="1676">
                  <c:v>8599.8775961437495</c:v>
                </c:pt>
                <c:pt idx="1677">
                  <c:v>8602.2755630062493</c:v>
                </c:pt>
                <c:pt idx="1678">
                  <c:v>8604.6617489812488</c:v>
                </c:pt>
                <c:pt idx="1679">
                  <c:v>8607.0360007312484</c:v>
                </c:pt>
                <c:pt idx="1680">
                  <c:v>8609.4073922062489</c:v>
                </c:pt>
                <c:pt idx="1681">
                  <c:v>8611.7490237062484</c:v>
                </c:pt>
                <c:pt idx="1682">
                  <c:v>8614.0879915187488</c:v>
                </c:pt>
                <c:pt idx="1683">
                  <c:v>8616.4507679562485</c:v>
                </c:pt>
                <c:pt idx="1684">
                  <c:v>8618.7749077312492</c:v>
                </c:pt>
                <c:pt idx="1685">
                  <c:v>8621.1050179312497</c:v>
                </c:pt>
                <c:pt idx="1686">
                  <c:v>8623.4058233312498</c:v>
                </c:pt>
                <c:pt idx="1687">
                  <c:v>8625.7210322687497</c:v>
                </c:pt>
                <c:pt idx="1688">
                  <c:v>8626.9132610687502</c:v>
                </c:pt>
                <c:pt idx="1689">
                  <c:v>8628.2322125687497</c:v>
                </c:pt>
                <c:pt idx="1690">
                  <c:v>8629.6766728062503</c:v>
                </c:pt>
                <c:pt idx="1691">
                  <c:v>8631.2540413062507</c:v>
                </c:pt>
                <c:pt idx="1692">
                  <c:v>8632.9886860062506</c:v>
                </c:pt>
                <c:pt idx="1693">
                  <c:v>8634.8872882812502</c:v>
                </c:pt>
                <c:pt idx="1694">
                  <c:v>8636.9645761812499</c:v>
                </c:pt>
                <c:pt idx="1695">
                  <c:v>8639.2095568062505</c:v>
                </c:pt>
                <c:pt idx="1696">
                  <c:v>8641.4598094437497</c:v>
                </c:pt>
                <c:pt idx="1697">
                  <c:v>8643.6816257562496</c:v>
                </c:pt>
                <c:pt idx="1698">
                  <c:v>8645.9083757187491</c:v>
                </c:pt>
                <c:pt idx="1699">
                  <c:v>8648.1479885937497</c:v>
                </c:pt>
                <c:pt idx="1700">
                  <c:v>8650.3426481937495</c:v>
                </c:pt>
                <c:pt idx="1701">
                  <c:v>8652.5175595062501</c:v>
                </c:pt>
                <c:pt idx="1702">
                  <c:v>8654.6889806812505</c:v>
                </c:pt>
                <c:pt idx="1703">
                  <c:v>8656.8730656562511</c:v>
                </c:pt>
                <c:pt idx="1704">
                  <c:v>8659.0211287062502</c:v>
                </c:pt>
                <c:pt idx="1705">
                  <c:v>8661.1736209562496</c:v>
                </c:pt>
                <c:pt idx="1706">
                  <c:v>8663.314415006249</c:v>
                </c:pt>
                <c:pt idx="1707">
                  <c:v>8665.4435477062489</c:v>
                </c:pt>
                <c:pt idx="1708">
                  <c:v>8667.5454231812491</c:v>
                </c:pt>
                <c:pt idx="1709">
                  <c:v>8669.6593529562488</c:v>
                </c:pt>
                <c:pt idx="1710">
                  <c:v>8671.7616484812497</c:v>
                </c:pt>
                <c:pt idx="1711">
                  <c:v>8673.8369827437491</c:v>
                </c:pt>
                <c:pt idx="1712">
                  <c:v>8675.9164771562482</c:v>
                </c:pt>
                <c:pt idx="1713">
                  <c:v>8677.9538733437475</c:v>
                </c:pt>
                <c:pt idx="1714">
                  <c:v>8680.0258106187484</c:v>
                </c:pt>
                <c:pt idx="1715">
                  <c:v>8682.0785598687489</c:v>
                </c:pt>
                <c:pt idx="1716">
                  <c:v>8684.119975868749</c:v>
                </c:pt>
                <c:pt idx="1717">
                  <c:v>8685.4521353937489</c:v>
                </c:pt>
                <c:pt idx="1718">
                  <c:v>8686.9140430812495</c:v>
                </c:pt>
                <c:pt idx="1719">
                  <c:v>8688.5115156312495</c:v>
                </c:pt>
                <c:pt idx="1720">
                  <c:v>8690.2651224812489</c:v>
                </c:pt>
                <c:pt idx="1721">
                  <c:v>8692.1798414937493</c:v>
                </c:pt>
                <c:pt idx="1722">
                  <c:v>8694.1430991687503</c:v>
                </c:pt>
                <c:pt idx="1723">
                  <c:v>8696.1028625687504</c:v>
                </c:pt>
                <c:pt idx="1724">
                  <c:v>8698.0806833687493</c:v>
                </c:pt>
                <c:pt idx="1725">
                  <c:v>8700.0547054187482</c:v>
                </c:pt>
                <c:pt idx="1726">
                  <c:v>8702.0248613187487</c:v>
                </c:pt>
                <c:pt idx="1727">
                  <c:v>8703.9623317812493</c:v>
                </c:pt>
                <c:pt idx="1728">
                  <c:v>8705.0299774062496</c:v>
                </c:pt>
                <c:pt idx="1729">
                  <c:v>8706.2004131562499</c:v>
                </c:pt>
                <c:pt idx="1730">
                  <c:v>8707.4865844062497</c:v>
                </c:pt>
                <c:pt idx="1731">
                  <c:v>8708.8873180437495</c:v>
                </c:pt>
                <c:pt idx="1732">
                  <c:v>8710.429119293749</c:v>
                </c:pt>
                <c:pt idx="1733">
                  <c:v>8712.1170148437486</c:v>
                </c:pt>
                <c:pt idx="1734">
                  <c:v>8713.9557305937487</c:v>
                </c:pt>
                <c:pt idx="1735">
                  <c:v>8715.8807503812495</c:v>
                </c:pt>
                <c:pt idx="1736">
                  <c:v>8717.780991156249</c:v>
                </c:pt>
                <c:pt idx="1737">
                  <c:v>8719.6566595937493</c:v>
                </c:pt>
                <c:pt idx="1738">
                  <c:v>8721.5149138937504</c:v>
                </c:pt>
                <c:pt idx="1739">
                  <c:v>8723.4095880062505</c:v>
                </c:pt>
                <c:pt idx="1740">
                  <c:v>8725.2731054062497</c:v>
                </c:pt>
                <c:pt idx="1741">
                  <c:v>8727.1192653937505</c:v>
                </c:pt>
                <c:pt idx="1742">
                  <c:v>8728.9415700812515</c:v>
                </c:pt>
                <c:pt idx="1743">
                  <c:v>8730.779719731252</c:v>
                </c:pt>
                <c:pt idx="1744">
                  <c:v>8732.6137687312512</c:v>
                </c:pt>
                <c:pt idx="1745">
                  <c:v>8734.4243236562506</c:v>
                </c:pt>
                <c:pt idx="1746">
                  <c:v>8736.2115892562506</c:v>
                </c:pt>
                <c:pt idx="1747">
                  <c:v>8738.0015061562499</c:v>
                </c:pt>
                <c:pt idx="1748">
                  <c:v>8739.8131341937496</c:v>
                </c:pt>
                <c:pt idx="1749">
                  <c:v>8741.6079372937493</c:v>
                </c:pt>
                <c:pt idx="1750">
                  <c:v>8743.36724291875</c:v>
                </c:pt>
                <c:pt idx="1751">
                  <c:v>8745.1165613937501</c:v>
                </c:pt>
                <c:pt idx="1752">
                  <c:v>8746.8871862687502</c:v>
                </c:pt>
                <c:pt idx="1753">
                  <c:v>8748.6663171937507</c:v>
                </c:pt>
                <c:pt idx="1754">
                  <c:v>8750.4230204937503</c:v>
                </c:pt>
                <c:pt idx="1755">
                  <c:v>8752.1636438312507</c:v>
                </c:pt>
                <c:pt idx="1756">
                  <c:v>8753.9431197437516</c:v>
                </c:pt>
                <c:pt idx="1757">
                  <c:v>8755.6881156187519</c:v>
                </c:pt>
                <c:pt idx="1758">
                  <c:v>8757.4292016187519</c:v>
                </c:pt>
                <c:pt idx="1759">
                  <c:v>8759.1903696812515</c:v>
                </c:pt>
                <c:pt idx="1760">
                  <c:v>8760.9296439437512</c:v>
                </c:pt>
                <c:pt idx="1761">
                  <c:v>8762.6117570312508</c:v>
                </c:pt>
                <c:pt idx="1762">
                  <c:v>8764.2964169687511</c:v>
                </c:pt>
                <c:pt idx="1763">
                  <c:v>8765.9543196437517</c:v>
                </c:pt>
                <c:pt idx="1764">
                  <c:v>8767.6151054937509</c:v>
                </c:pt>
                <c:pt idx="1765">
                  <c:v>8769.2494401312506</c:v>
                </c:pt>
                <c:pt idx="1766">
                  <c:v>8771.0365725312513</c:v>
                </c:pt>
                <c:pt idx="1767">
                  <c:v>8772.6415095687516</c:v>
                </c:pt>
                <c:pt idx="1768">
                  <c:v>8774.312428468751</c:v>
                </c:pt>
                <c:pt idx="1769">
                  <c:v>8775.9914172812514</c:v>
                </c:pt>
                <c:pt idx="1770">
                  <c:v>8777.6275763312515</c:v>
                </c:pt>
                <c:pt idx="1771">
                  <c:v>8779.2440356687512</c:v>
                </c:pt>
                <c:pt idx="1772">
                  <c:v>8780.8913654437511</c:v>
                </c:pt>
                <c:pt idx="1773">
                  <c:v>8782.4857689687506</c:v>
                </c:pt>
                <c:pt idx="1774">
                  <c:v>8784.1166567937507</c:v>
                </c:pt>
                <c:pt idx="1775">
                  <c:v>8785.7116947562517</c:v>
                </c:pt>
                <c:pt idx="1776">
                  <c:v>8787.2386653562517</c:v>
                </c:pt>
                <c:pt idx="1777">
                  <c:v>8788.8350111062518</c:v>
                </c:pt>
                <c:pt idx="1778">
                  <c:v>8790.4019075062515</c:v>
                </c:pt>
                <c:pt idx="1779">
                  <c:v>8791.928993906251</c:v>
                </c:pt>
                <c:pt idx="1780">
                  <c:v>8793.4600911562502</c:v>
                </c:pt>
                <c:pt idx="1781">
                  <c:v>8795.0702174062499</c:v>
                </c:pt>
                <c:pt idx="1782">
                  <c:v>8796.4969018687498</c:v>
                </c:pt>
                <c:pt idx="1783">
                  <c:v>8798.0613089437502</c:v>
                </c:pt>
                <c:pt idx="1784">
                  <c:v>8799.5873453437507</c:v>
                </c:pt>
                <c:pt idx="1785">
                  <c:v>8801.1017403062506</c:v>
                </c:pt>
                <c:pt idx="1786">
                  <c:v>8802.6467727812505</c:v>
                </c:pt>
                <c:pt idx="1787">
                  <c:v>8804.1752467812512</c:v>
                </c:pt>
                <c:pt idx="1788">
                  <c:v>8804.9737748187508</c:v>
                </c:pt>
                <c:pt idx="1789">
                  <c:v>8805.8487608187515</c:v>
                </c:pt>
                <c:pt idx="1790">
                  <c:v>8806.8049122187513</c:v>
                </c:pt>
                <c:pt idx="1791">
                  <c:v>8807.8572286937506</c:v>
                </c:pt>
                <c:pt idx="1792">
                  <c:v>8809.0153758937504</c:v>
                </c:pt>
                <c:pt idx="1793">
                  <c:v>8810.2838656687509</c:v>
                </c:pt>
                <c:pt idx="1794">
                  <c:v>8811.67212129375</c:v>
                </c:pt>
                <c:pt idx="1795">
                  <c:v>8813.1996618437497</c:v>
                </c:pt>
                <c:pt idx="1796">
                  <c:v>8814.8246378687491</c:v>
                </c:pt>
                <c:pt idx="1797">
                  <c:v>8816.3887107687497</c:v>
                </c:pt>
                <c:pt idx="1798">
                  <c:v>8817.9028450437509</c:v>
                </c:pt>
                <c:pt idx="1799">
                  <c:v>8819.46869481875</c:v>
                </c:pt>
                <c:pt idx="1800">
                  <c:v>8821.0609095687505</c:v>
                </c:pt>
                <c:pt idx="1801">
                  <c:v>8822.6543909187512</c:v>
                </c:pt>
                <c:pt idx="1802">
                  <c:v>8824.3149715437521</c:v>
                </c:pt>
                <c:pt idx="1803">
                  <c:v>8825.0285605937515</c:v>
                </c:pt>
                <c:pt idx="1804">
                  <c:v>8825.8119262937507</c:v>
                </c:pt>
                <c:pt idx="1805">
                  <c:v>8826.6097644437505</c:v>
                </c:pt>
                <c:pt idx="1806">
                  <c:v>8827.4922526437513</c:v>
                </c:pt>
                <c:pt idx="1807">
                  <c:v>8828.4593635812507</c:v>
                </c:pt>
                <c:pt idx="1808">
                  <c:v>8829.5211178812515</c:v>
                </c:pt>
                <c:pt idx="1809">
                  <c:v>8830.692556981252</c:v>
                </c:pt>
                <c:pt idx="1810">
                  <c:v>8831.9785881937514</c:v>
                </c:pt>
                <c:pt idx="1811">
                  <c:v>8833.3894623937522</c:v>
                </c:pt>
                <c:pt idx="1812">
                  <c:v>8834.9455431187525</c:v>
                </c:pt>
                <c:pt idx="1813">
                  <c:v>8836.5775235687524</c:v>
                </c:pt>
                <c:pt idx="1814">
                  <c:v>8838.2114885437531</c:v>
                </c:pt>
                <c:pt idx="1815">
                  <c:v>8839.8178125437535</c:v>
                </c:pt>
                <c:pt idx="1816">
                  <c:v>8841.4118034562543</c:v>
                </c:pt>
                <c:pt idx="1817">
                  <c:v>8842.1570704062542</c:v>
                </c:pt>
                <c:pt idx="1818">
                  <c:v>8842.9788960312544</c:v>
                </c:pt>
                <c:pt idx="1819">
                  <c:v>8843.8878172812547</c:v>
                </c:pt>
                <c:pt idx="1820">
                  <c:v>8844.8843861062542</c:v>
                </c:pt>
                <c:pt idx="1821">
                  <c:v>8845.9897796312544</c:v>
                </c:pt>
                <c:pt idx="1822">
                  <c:v>8847.2051723062541</c:v>
                </c:pt>
                <c:pt idx="1823">
                  <c:v>8848.5472580187543</c:v>
                </c:pt>
                <c:pt idx="1824">
                  <c:v>8850.0283757937541</c:v>
                </c:pt>
                <c:pt idx="1825">
                  <c:v>8851.6564512437544</c:v>
                </c:pt>
                <c:pt idx="1826">
                  <c:v>8853.1853182437553</c:v>
                </c:pt>
                <c:pt idx="1827">
                  <c:v>8854.719064793755</c:v>
                </c:pt>
                <c:pt idx="1828">
                  <c:v>8856.3327604062542</c:v>
                </c:pt>
                <c:pt idx="1829">
                  <c:v>8857.1897100312544</c:v>
                </c:pt>
                <c:pt idx="1830">
                  <c:v>8858.1361449312553</c:v>
                </c:pt>
                <c:pt idx="1831">
                  <c:v>8859.1792901187546</c:v>
                </c:pt>
                <c:pt idx="1832">
                  <c:v>8860.3376698062548</c:v>
                </c:pt>
                <c:pt idx="1833">
                  <c:v>8861.6251545312552</c:v>
                </c:pt>
                <c:pt idx="1834">
                  <c:v>8863.0568667687548</c:v>
                </c:pt>
                <c:pt idx="1835">
                  <c:v>8864.6439558437542</c:v>
                </c:pt>
                <c:pt idx="1836">
                  <c:v>8866.3707540937539</c:v>
                </c:pt>
                <c:pt idx="1837">
                  <c:v>8868.1182168187534</c:v>
                </c:pt>
                <c:pt idx="1838">
                  <c:v>8869.9825647562539</c:v>
                </c:pt>
                <c:pt idx="1839">
                  <c:v>8871.9835289812545</c:v>
                </c:pt>
                <c:pt idx="1840">
                  <c:v>8873.9359468937546</c:v>
                </c:pt>
                <c:pt idx="1841">
                  <c:v>8875.8385514437541</c:v>
                </c:pt>
                <c:pt idx="1842">
                  <c:v>8877.7148229562536</c:v>
                </c:pt>
                <c:pt idx="1843">
                  <c:v>8879.6816877562542</c:v>
                </c:pt>
                <c:pt idx="1844">
                  <c:v>8881.8545864062544</c:v>
                </c:pt>
                <c:pt idx="1845">
                  <c:v>8884.1823029062543</c:v>
                </c:pt>
                <c:pt idx="1846">
                  <c:v>8886.6028463812545</c:v>
                </c:pt>
                <c:pt idx="1847">
                  <c:v>8889.0109936812532</c:v>
                </c:pt>
                <c:pt idx="1848">
                  <c:v>8891.509588418754</c:v>
                </c:pt>
                <c:pt idx="1849">
                  <c:v>8894.0556550187539</c:v>
                </c:pt>
                <c:pt idx="1850">
                  <c:v>8896.7939775437535</c:v>
                </c:pt>
                <c:pt idx="1851">
                  <c:v>8899.7438070937533</c:v>
                </c:pt>
                <c:pt idx="1852">
                  <c:v>8902.6085775937536</c:v>
                </c:pt>
                <c:pt idx="1853">
                  <c:v>8904.175489968753</c:v>
                </c:pt>
                <c:pt idx="1854">
                  <c:v>8905.9539195937541</c:v>
                </c:pt>
                <c:pt idx="1855">
                  <c:v>8907.9731419187538</c:v>
                </c:pt>
                <c:pt idx="1856">
                  <c:v>8910.2886272687538</c:v>
                </c:pt>
                <c:pt idx="1857">
                  <c:v>8912.9515598187536</c:v>
                </c:pt>
                <c:pt idx="1858">
                  <c:v>8916.0076950687544</c:v>
                </c:pt>
                <c:pt idx="1859">
                  <c:v>8919.533358818755</c:v>
                </c:pt>
                <c:pt idx="1860">
                  <c:v>8923.6013102687557</c:v>
                </c:pt>
                <c:pt idx="1861">
                  <c:v>8928.0113705812564</c:v>
                </c:pt>
                <c:pt idx="1862">
                  <c:v>8932.6315020187576</c:v>
                </c:pt>
                <c:pt idx="1863">
                  <c:v>8937.4996722437572</c:v>
                </c:pt>
                <c:pt idx="1864">
                  <c:v>8942.4054655937562</c:v>
                </c:pt>
                <c:pt idx="1865">
                  <c:v>8947.5331513437559</c:v>
                </c:pt>
                <c:pt idx="1866">
                  <c:v>8952.774141693757</c:v>
                </c:pt>
                <c:pt idx="1867">
                  <c:v>8958.1972461187561</c:v>
                </c:pt>
                <c:pt idx="1868">
                  <c:v>8963.7209419187566</c:v>
                </c:pt>
                <c:pt idx="1869">
                  <c:v>8966.7968581312562</c:v>
                </c:pt>
                <c:pt idx="1870">
                  <c:v>8970.1948844062554</c:v>
                </c:pt>
                <c:pt idx="1871">
                  <c:v>8973.9953822062562</c:v>
                </c:pt>
                <c:pt idx="1872">
                  <c:v>8978.2074965687552</c:v>
                </c:pt>
                <c:pt idx="1873">
                  <c:v>8982.8958746687567</c:v>
                </c:pt>
                <c:pt idx="1874">
                  <c:v>8985.2405168562564</c:v>
                </c:pt>
                <c:pt idx="1875">
                  <c:v>8987.8420928562555</c:v>
                </c:pt>
                <c:pt idx="1876">
                  <c:v>8990.703493781255</c:v>
                </c:pt>
                <c:pt idx="1877">
                  <c:v>8993.8849606812564</c:v>
                </c:pt>
                <c:pt idx="1878">
                  <c:v>8997.390410318756</c:v>
                </c:pt>
                <c:pt idx="1879">
                  <c:v>9001.2624165312554</c:v>
                </c:pt>
                <c:pt idx="1880">
                  <c:v>9005.5641022062573</c:v>
                </c:pt>
                <c:pt idx="1881">
                  <c:v>9010.3008100812567</c:v>
                </c:pt>
                <c:pt idx="1882">
                  <c:v>9015.5539785812562</c:v>
                </c:pt>
                <c:pt idx="1883">
                  <c:v>9021.3656408312563</c:v>
                </c:pt>
                <c:pt idx="1884">
                  <c:v>9027.5599577812554</c:v>
                </c:pt>
                <c:pt idx="1885">
                  <c:v>9033.6187675312558</c:v>
                </c:pt>
                <c:pt idx="1886">
                  <c:v>9039.8561806687558</c:v>
                </c:pt>
                <c:pt idx="1887">
                  <c:v>9045.9902056812552</c:v>
                </c:pt>
                <c:pt idx="1888">
                  <c:v>9052.1572473312553</c:v>
                </c:pt>
                <c:pt idx="1889">
                  <c:v>9058.3549144062563</c:v>
                </c:pt>
                <c:pt idx="1890">
                  <c:v>9064.520652518755</c:v>
                </c:pt>
                <c:pt idx="1891">
                  <c:v>9070.6120963437552</c:v>
                </c:pt>
                <c:pt idx="1892">
                  <c:v>9076.707251918755</c:v>
                </c:pt>
                <c:pt idx="1893">
                  <c:v>9082.7839222687544</c:v>
                </c:pt>
                <c:pt idx="1894">
                  <c:v>9088.9602633937557</c:v>
                </c:pt>
                <c:pt idx="1895">
                  <c:v>9094.2481085187555</c:v>
                </c:pt>
                <c:pt idx="1896">
                  <c:v>9099.3100608687546</c:v>
                </c:pt>
                <c:pt idx="1897">
                  <c:v>9104.4660430562544</c:v>
                </c:pt>
                <c:pt idx="1898">
                  <c:v>9109.8745548062543</c:v>
                </c:pt>
                <c:pt idx="1899">
                  <c:v>9114.8736954312553</c:v>
                </c:pt>
                <c:pt idx="1900">
                  <c:v>9120.3813168312554</c:v>
                </c:pt>
                <c:pt idx="1901">
                  <c:v>9125.2192463562551</c:v>
                </c:pt>
                <c:pt idx="1902">
                  <c:v>9130.2037298562554</c:v>
                </c:pt>
                <c:pt idx="1903">
                  <c:v>9135.4906001937543</c:v>
                </c:pt>
                <c:pt idx="1904">
                  <c:v>9141.1153423812539</c:v>
                </c:pt>
                <c:pt idx="1905">
                  <c:v>9146.9155586312536</c:v>
                </c:pt>
                <c:pt idx="1906">
                  <c:v>9152.3994986312537</c:v>
                </c:pt>
                <c:pt idx="1907">
                  <c:v>9157.4342912312532</c:v>
                </c:pt>
                <c:pt idx="1908">
                  <c:v>9162.3931614812536</c:v>
                </c:pt>
                <c:pt idx="1909">
                  <c:v>9167.4700828562545</c:v>
                </c:pt>
                <c:pt idx="1910">
                  <c:v>9172.7599987812537</c:v>
                </c:pt>
                <c:pt idx="1911">
                  <c:v>9178.2796043062535</c:v>
                </c:pt>
                <c:pt idx="1912">
                  <c:v>9183.5290846812532</c:v>
                </c:pt>
                <c:pt idx="1913">
                  <c:v>9188.7012653437541</c:v>
                </c:pt>
                <c:pt idx="1914">
                  <c:v>9193.9673746687531</c:v>
                </c:pt>
                <c:pt idx="1915">
                  <c:v>9199.4958800187542</c:v>
                </c:pt>
                <c:pt idx="1916">
                  <c:v>9205.0005545187541</c:v>
                </c:pt>
                <c:pt idx="1917">
                  <c:v>9207.6876853937556</c:v>
                </c:pt>
                <c:pt idx="1918">
                  <c:v>9210.6312587687553</c:v>
                </c:pt>
                <c:pt idx="1919">
                  <c:v>9213.8667609937547</c:v>
                </c:pt>
                <c:pt idx="1920">
                  <c:v>9217.4291521312553</c:v>
                </c:pt>
                <c:pt idx="1921">
                  <c:v>9221.3152511062544</c:v>
                </c:pt>
                <c:pt idx="1922">
                  <c:v>9225.5774644812554</c:v>
                </c:pt>
                <c:pt idx="1923">
                  <c:v>9230.2672696812551</c:v>
                </c:pt>
                <c:pt idx="1924">
                  <c:v>9235.3796410312552</c:v>
                </c:pt>
                <c:pt idx="1925">
                  <c:v>9240.4343360812563</c:v>
                </c:pt>
                <c:pt idx="1926">
                  <c:v>9245.4872592812553</c:v>
                </c:pt>
                <c:pt idx="1927">
                  <c:v>9250.5931697812557</c:v>
                </c:pt>
                <c:pt idx="1928">
                  <c:v>9255.4267008187562</c:v>
                </c:pt>
                <c:pt idx="1929">
                  <c:v>9260.1893004187568</c:v>
                </c:pt>
                <c:pt idx="1930">
                  <c:v>9264.9178004312562</c:v>
                </c:pt>
                <c:pt idx="1931">
                  <c:v>9269.3806118687571</c:v>
                </c:pt>
                <c:pt idx="1932">
                  <c:v>9273.7947396062573</c:v>
                </c:pt>
                <c:pt idx="1933">
                  <c:v>9277.911696681258</c:v>
                </c:pt>
                <c:pt idx="1934">
                  <c:v>9281.7519876812585</c:v>
                </c:pt>
                <c:pt idx="1935">
                  <c:v>9285.4596973187599</c:v>
                </c:pt>
                <c:pt idx="1936">
                  <c:v>9289.2126405687595</c:v>
                </c:pt>
                <c:pt idx="1937">
                  <c:v>9293.0109756937582</c:v>
                </c:pt>
                <c:pt idx="1938">
                  <c:v>9296.3967348937585</c:v>
                </c:pt>
                <c:pt idx="1939">
                  <c:v>9299.0555259062585</c:v>
                </c:pt>
                <c:pt idx="1940">
                  <c:v>9301.9570591562569</c:v>
                </c:pt>
                <c:pt idx="1941">
                  <c:v>9305.0302232187587</c:v>
                </c:pt>
                <c:pt idx="1942">
                  <c:v>9308.2394210187595</c:v>
                </c:pt>
                <c:pt idx="1943">
                  <c:v>9311.5493732937593</c:v>
                </c:pt>
                <c:pt idx="1944">
                  <c:v>9314.6803316562582</c:v>
                </c:pt>
                <c:pt idx="1945">
                  <c:v>9317.5283185937587</c:v>
                </c:pt>
                <c:pt idx="1946">
                  <c:v>9320.5828276562588</c:v>
                </c:pt>
                <c:pt idx="1947">
                  <c:v>9323.808494593759</c:v>
                </c:pt>
                <c:pt idx="1948">
                  <c:v>9327.1700817437595</c:v>
                </c:pt>
                <c:pt idx="1949">
                  <c:v>9330.4760888687597</c:v>
                </c:pt>
                <c:pt idx="1950">
                  <c:v>9333.7268454437599</c:v>
                </c:pt>
                <c:pt idx="1951">
                  <c:v>9337.0615902437603</c:v>
                </c:pt>
                <c:pt idx="1952">
                  <c:v>9340.54974675626</c:v>
                </c:pt>
                <c:pt idx="1953">
                  <c:v>9343.9138280062616</c:v>
                </c:pt>
                <c:pt idx="1954">
                  <c:v>9347.1544304812614</c:v>
                </c:pt>
                <c:pt idx="1955">
                  <c:v>9350.4624167812617</c:v>
                </c:pt>
                <c:pt idx="1956">
                  <c:v>9353.9588600312618</c:v>
                </c:pt>
                <c:pt idx="1957">
                  <c:v>9357.7128895062615</c:v>
                </c:pt>
                <c:pt idx="1958">
                  <c:v>9361.1193273187619</c:v>
                </c:pt>
                <c:pt idx="1959">
                  <c:v>9364.3518046437621</c:v>
                </c:pt>
                <c:pt idx="1960">
                  <c:v>9367.6009240437616</c:v>
                </c:pt>
                <c:pt idx="1961">
                  <c:v>9370.9705654812624</c:v>
                </c:pt>
                <c:pt idx="1962">
                  <c:v>9374.5992841062616</c:v>
                </c:pt>
                <c:pt idx="1963">
                  <c:v>9378.0033062062612</c:v>
                </c:pt>
                <c:pt idx="1964">
                  <c:v>9381.2865537062607</c:v>
                </c:pt>
                <c:pt idx="1965">
                  <c:v>9384.5528989562608</c:v>
                </c:pt>
                <c:pt idx="1966">
                  <c:v>9387.9233545187617</c:v>
                </c:pt>
                <c:pt idx="1967">
                  <c:v>9391.4672766437598</c:v>
                </c:pt>
                <c:pt idx="1968">
                  <c:v>9395.2540713437593</c:v>
                </c:pt>
                <c:pt idx="1969">
                  <c:v>9399.370712718759</c:v>
                </c:pt>
                <c:pt idx="1970">
                  <c:v>9403.4544950687596</c:v>
                </c:pt>
                <c:pt idx="1971">
                  <c:v>9407.6097380687606</c:v>
                </c:pt>
                <c:pt idx="1972">
                  <c:v>9411.9407349437606</c:v>
                </c:pt>
                <c:pt idx="1973">
                  <c:v>9416.5871346937602</c:v>
                </c:pt>
                <c:pt idx="1974">
                  <c:v>9421.0815260812597</c:v>
                </c:pt>
                <c:pt idx="1975">
                  <c:v>9425.5979243312595</c:v>
                </c:pt>
                <c:pt idx="1976">
                  <c:v>9430.3110716437586</c:v>
                </c:pt>
                <c:pt idx="1977">
                  <c:v>9434.5250206687597</c:v>
                </c:pt>
                <c:pt idx="1978">
                  <c:v>9438.3081661187589</c:v>
                </c:pt>
                <c:pt idx="1979">
                  <c:v>9442.0608110562589</c:v>
                </c:pt>
                <c:pt idx="1980">
                  <c:v>9446.0103192562583</c:v>
                </c:pt>
                <c:pt idx="1981">
                  <c:v>9450.2630895937582</c:v>
                </c:pt>
                <c:pt idx="1982">
                  <c:v>9454.8385272562591</c:v>
                </c:pt>
                <c:pt idx="1983">
                  <c:v>9458.859778706259</c:v>
                </c:pt>
                <c:pt idx="1984">
                  <c:v>9462.5884850562597</c:v>
                </c:pt>
                <c:pt idx="1985">
                  <c:v>9466.3408528062591</c:v>
                </c:pt>
                <c:pt idx="1986">
                  <c:v>9470.2938760062589</c:v>
                </c:pt>
                <c:pt idx="1987">
                  <c:v>9474.5199098562589</c:v>
                </c:pt>
                <c:pt idx="1988">
                  <c:v>9477.7263859437589</c:v>
                </c:pt>
                <c:pt idx="1989">
                  <c:v>9481.2580289937596</c:v>
                </c:pt>
                <c:pt idx="1990">
                  <c:v>9485.1170566312594</c:v>
                </c:pt>
                <c:pt idx="1991">
                  <c:v>9488.9134035562583</c:v>
                </c:pt>
                <c:pt idx="1992">
                  <c:v>9492.8792781562588</c:v>
                </c:pt>
                <c:pt idx="1993">
                  <c:v>9497.2136584812597</c:v>
                </c:pt>
                <c:pt idx="1994">
                  <c:v>9501.8666290937581</c:v>
                </c:pt>
                <c:pt idx="1995">
                  <c:v>9506.9680543062605</c:v>
                </c:pt>
                <c:pt idx="1996">
                  <c:v>9512.0342938062604</c:v>
                </c:pt>
                <c:pt idx="1997">
                  <c:v>9516.8475914937608</c:v>
                </c:pt>
                <c:pt idx="1998">
                  <c:v>9521.697709143762</c:v>
                </c:pt>
                <c:pt idx="1999">
                  <c:v>9526.7502099937628</c:v>
                </c:pt>
                <c:pt idx="2000">
                  <c:v>9532.2474184312632</c:v>
                </c:pt>
                <c:pt idx="2001">
                  <c:v>9537.7517652562638</c:v>
                </c:pt>
                <c:pt idx="2002">
                  <c:v>9543.0964584562626</c:v>
                </c:pt>
                <c:pt idx="2003">
                  <c:v>9548.3915177562612</c:v>
                </c:pt>
                <c:pt idx="2004">
                  <c:v>9553.8244321312613</c:v>
                </c:pt>
                <c:pt idx="2005">
                  <c:v>9559.3599045562623</c:v>
                </c:pt>
                <c:pt idx="2006">
                  <c:v>9564.4875734687612</c:v>
                </c:pt>
                <c:pt idx="2007">
                  <c:v>9569.6211982187615</c:v>
                </c:pt>
                <c:pt idx="2008">
                  <c:v>9574.6655782187627</c:v>
                </c:pt>
                <c:pt idx="2009">
                  <c:v>9579.754515656261</c:v>
                </c:pt>
                <c:pt idx="2010">
                  <c:v>9585.0821850562606</c:v>
                </c:pt>
                <c:pt idx="2011">
                  <c:v>9590.8665885562623</c:v>
                </c:pt>
                <c:pt idx="2012">
                  <c:v>9596.2347501187614</c:v>
                </c:pt>
                <c:pt idx="2013">
                  <c:v>9601.2981452437616</c:v>
                </c:pt>
                <c:pt idx="2014">
                  <c:v>9606.46744126876</c:v>
                </c:pt>
                <c:pt idx="2015">
                  <c:v>9611.7639636562599</c:v>
                </c:pt>
                <c:pt idx="2016">
                  <c:v>9617.2296266062604</c:v>
                </c:pt>
                <c:pt idx="2017">
                  <c:v>9623.1692181062608</c:v>
                </c:pt>
                <c:pt idx="2018">
                  <c:v>9629.16559984376</c:v>
                </c:pt>
                <c:pt idx="2019">
                  <c:v>9634.771156393761</c:v>
                </c:pt>
                <c:pt idx="2020">
                  <c:v>9640.3068700062595</c:v>
                </c:pt>
                <c:pt idx="2021">
                  <c:v>9645.9770312562596</c:v>
                </c:pt>
                <c:pt idx="2022">
                  <c:v>9651.6789980562608</c:v>
                </c:pt>
                <c:pt idx="2023">
                  <c:v>9657.8290381562601</c:v>
                </c:pt>
                <c:pt idx="2024">
                  <c:v>9661.1685841562612</c:v>
                </c:pt>
                <c:pt idx="2025">
                  <c:v>9662.8842783562613</c:v>
                </c:pt>
                <c:pt idx="2026">
                  <c:v>9664.7496059937603</c:v>
                </c:pt>
                <c:pt idx="2027">
                  <c:v>9666.8074381687602</c:v>
                </c:pt>
                <c:pt idx="2028">
                  <c:v>9669.0799606687615</c:v>
                </c:pt>
                <c:pt idx="2029">
                  <c:v>9671.5895278687603</c:v>
                </c:pt>
                <c:pt idx="2030">
                  <c:v>9674.3589906812595</c:v>
                </c:pt>
                <c:pt idx="2031">
                  <c:v>9677.4115620812609</c:v>
                </c:pt>
                <c:pt idx="2032">
                  <c:v>9680.7707289812606</c:v>
                </c:pt>
                <c:pt idx="2033">
                  <c:v>9684.4819010312603</c:v>
                </c:pt>
                <c:pt idx="2034">
                  <c:v>9688.5699862437596</c:v>
                </c:pt>
                <c:pt idx="2035">
                  <c:v>9693.1034689437602</c:v>
                </c:pt>
                <c:pt idx="2036">
                  <c:v>9698.0871264687594</c:v>
                </c:pt>
                <c:pt idx="2037">
                  <c:v>9703.6128649062593</c:v>
                </c:pt>
                <c:pt idx="2038">
                  <c:v>9709.7092839062589</c:v>
                </c:pt>
                <c:pt idx="2039">
                  <c:v>9716.1430990562585</c:v>
                </c:pt>
                <c:pt idx="2040">
                  <c:v>9722.6097650312568</c:v>
                </c:pt>
                <c:pt idx="2041">
                  <c:v>9729.1084439312581</c:v>
                </c:pt>
                <c:pt idx="2042">
                  <c:v>9735.4601750312577</c:v>
                </c:pt>
                <c:pt idx="2043">
                  <c:v>9741.8184252812571</c:v>
                </c:pt>
                <c:pt idx="2044">
                  <c:v>9748.4068587062575</c:v>
                </c:pt>
                <c:pt idx="2045">
                  <c:v>9751.8468992312573</c:v>
                </c:pt>
                <c:pt idx="2046">
                  <c:v>9755.6552888812566</c:v>
                </c:pt>
                <c:pt idx="2047">
                  <c:v>9759.8343186312577</c:v>
                </c:pt>
                <c:pt idx="2048">
                  <c:v>9764.4544035312574</c:v>
                </c:pt>
                <c:pt idx="2049">
                  <c:v>9769.5415219312563</c:v>
                </c:pt>
                <c:pt idx="2050">
                  <c:v>9775.1674038812562</c:v>
                </c:pt>
                <c:pt idx="2051">
                  <c:v>9781.3812710812563</c:v>
                </c:pt>
                <c:pt idx="2052">
                  <c:v>9788.1415574562561</c:v>
                </c:pt>
                <c:pt idx="2053">
                  <c:v>9794.9226044562565</c:v>
                </c:pt>
                <c:pt idx="2054">
                  <c:v>9801.6539636562557</c:v>
                </c:pt>
                <c:pt idx="2055">
                  <c:v>9808.0327997562563</c:v>
                </c:pt>
                <c:pt idx="2056">
                  <c:v>9814.7044205562579</c:v>
                </c:pt>
                <c:pt idx="2057">
                  <c:v>9821.6000106312567</c:v>
                </c:pt>
                <c:pt idx="2058">
                  <c:v>9828.3469621312579</c:v>
                </c:pt>
                <c:pt idx="2059">
                  <c:v>9835.0824972812588</c:v>
                </c:pt>
                <c:pt idx="2060">
                  <c:v>9841.524433881259</c:v>
                </c:pt>
                <c:pt idx="2061">
                  <c:v>9848.1145905812591</c:v>
                </c:pt>
                <c:pt idx="2062">
                  <c:v>9854.9688421312585</c:v>
                </c:pt>
                <c:pt idx="2063">
                  <c:v>9861.7352280312589</c:v>
                </c:pt>
                <c:pt idx="2064">
                  <c:v>9868.4830608312586</c:v>
                </c:pt>
                <c:pt idx="2065">
                  <c:v>9875.3982222062587</c:v>
                </c:pt>
                <c:pt idx="2066">
                  <c:v>9881.8225563562592</c:v>
                </c:pt>
                <c:pt idx="2067">
                  <c:v>9888.5286772062609</c:v>
                </c:pt>
                <c:pt idx="2068">
                  <c:v>9895.4919090312596</c:v>
                </c:pt>
                <c:pt idx="2069">
                  <c:v>9902.1016294812598</c:v>
                </c:pt>
                <c:pt idx="2070">
                  <c:v>9908.6149887812589</c:v>
                </c:pt>
                <c:pt idx="2071">
                  <c:v>9915.1478714312598</c:v>
                </c:pt>
                <c:pt idx="2072">
                  <c:v>9921.6524389812603</c:v>
                </c:pt>
                <c:pt idx="2073">
                  <c:v>9928.3615231812601</c:v>
                </c:pt>
                <c:pt idx="2074">
                  <c:v>9934.9234632812604</c:v>
                </c:pt>
                <c:pt idx="2075">
                  <c:v>9941.5245019562608</c:v>
                </c:pt>
                <c:pt idx="2076">
                  <c:v>9948.2104467812587</c:v>
                </c:pt>
                <c:pt idx="2077">
                  <c:v>9954.6317523812595</c:v>
                </c:pt>
                <c:pt idx="2078">
                  <c:v>9961.1834513312606</c:v>
                </c:pt>
                <c:pt idx="2079">
                  <c:v>9968.0728415312606</c:v>
                </c:pt>
                <c:pt idx="2080">
                  <c:v>9974.5341955562617</c:v>
                </c:pt>
                <c:pt idx="2081">
                  <c:v>9980.7767575562611</c:v>
                </c:pt>
                <c:pt idx="2082">
                  <c:v>9987.3773086562596</c:v>
                </c:pt>
                <c:pt idx="2083">
                  <c:v>9993.6886178062596</c:v>
                </c:pt>
                <c:pt idx="2084">
                  <c:v>9999.8950673062591</c:v>
                </c:pt>
                <c:pt idx="2085">
                  <c:v>10006.454970656259</c:v>
                </c:pt>
                <c:pt idx="2086">
                  <c:v>10012.77091325626</c:v>
                </c:pt>
                <c:pt idx="2087">
                  <c:v>10015.67208220626</c:v>
                </c:pt>
                <c:pt idx="2088">
                  <c:v>10018.86647620626</c:v>
                </c:pt>
                <c:pt idx="2089">
                  <c:v>10022.37574735626</c:v>
                </c:pt>
                <c:pt idx="2090">
                  <c:v>10026.221148006258</c:v>
                </c:pt>
                <c:pt idx="2091">
                  <c:v>10030.44650535626</c:v>
                </c:pt>
                <c:pt idx="2092">
                  <c:v>10035.072557256259</c:v>
                </c:pt>
                <c:pt idx="2093">
                  <c:v>10040.16477975626</c:v>
                </c:pt>
                <c:pt idx="2094">
                  <c:v>10045.765326556259</c:v>
                </c:pt>
                <c:pt idx="2095">
                  <c:v>10051.892867756258</c:v>
                </c:pt>
                <c:pt idx="2096">
                  <c:v>10058.565214068758</c:v>
                </c:pt>
                <c:pt idx="2097">
                  <c:v>10064.72596344376</c:v>
                </c:pt>
                <c:pt idx="2098">
                  <c:v>10068.280313043761</c:v>
                </c:pt>
                <c:pt idx="2099">
                  <c:v>10072.16340144376</c:v>
                </c:pt>
                <c:pt idx="2100">
                  <c:v>10076.44029504376</c:v>
                </c:pt>
                <c:pt idx="2101">
                  <c:v>10081.15305769376</c:v>
                </c:pt>
                <c:pt idx="2102">
                  <c:v>10086.298620493759</c:v>
                </c:pt>
                <c:pt idx="2103">
                  <c:v>10091.962262093759</c:v>
                </c:pt>
                <c:pt idx="2104">
                  <c:v>10098.161515493761</c:v>
                </c:pt>
                <c:pt idx="2105">
                  <c:v>10104.40841854376</c:v>
                </c:pt>
                <c:pt idx="2106">
                  <c:v>10110.592921768761</c:v>
                </c:pt>
                <c:pt idx="2107">
                  <c:v>10116.91178033126</c:v>
                </c:pt>
                <c:pt idx="2108">
                  <c:v>10123.320065256261</c:v>
                </c:pt>
                <c:pt idx="2109">
                  <c:v>10129.382895681259</c:v>
                </c:pt>
                <c:pt idx="2110">
                  <c:v>10135.492379856261</c:v>
                </c:pt>
                <c:pt idx="2111">
                  <c:v>10141.733894793761</c:v>
                </c:pt>
                <c:pt idx="2112">
                  <c:v>10147.826884793762</c:v>
                </c:pt>
                <c:pt idx="2113">
                  <c:v>10150.898555181262</c:v>
                </c:pt>
                <c:pt idx="2114">
                  <c:v>10154.265259256261</c:v>
                </c:pt>
                <c:pt idx="2115">
                  <c:v>10157.968268031262</c:v>
                </c:pt>
                <c:pt idx="2116">
                  <c:v>10162.02691503126</c:v>
                </c:pt>
                <c:pt idx="2117">
                  <c:v>10166.502616156262</c:v>
                </c:pt>
                <c:pt idx="2118">
                  <c:v>10171.392436281261</c:v>
                </c:pt>
                <c:pt idx="2119">
                  <c:v>10176.756529631262</c:v>
                </c:pt>
                <c:pt idx="2120">
                  <c:v>10182.654118818762</c:v>
                </c:pt>
                <c:pt idx="2121">
                  <c:v>10188.764342693761</c:v>
                </c:pt>
                <c:pt idx="2122">
                  <c:v>10194.72866574376</c:v>
                </c:pt>
                <c:pt idx="2123">
                  <c:v>10200.67388269376</c:v>
                </c:pt>
                <c:pt idx="2124">
                  <c:v>10206.80810081876</c:v>
                </c:pt>
                <c:pt idx="2125">
                  <c:v>10212.755688893762</c:v>
                </c:pt>
                <c:pt idx="2126">
                  <c:v>10218.684018443761</c:v>
                </c:pt>
                <c:pt idx="2127">
                  <c:v>10224.613865356261</c:v>
                </c:pt>
                <c:pt idx="2128">
                  <c:v>10230.566011818761</c:v>
                </c:pt>
                <c:pt idx="2129">
                  <c:v>10236.437920718759</c:v>
                </c:pt>
                <c:pt idx="2130">
                  <c:v>10242.311734468762</c:v>
                </c:pt>
                <c:pt idx="2131">
                  <c:v>10248.268990718761</c:v>
                </c:pt>
                <c:pt idx="2132">
                  <c:v>10254.16702884376</c:v>
                </c:pt>
                <c:pt idx="2133">
                  <c:v>10259.925409293761</c:v>
                </c:pt>
                <c:pt idx="2134">
                  <c:v>10265.80771603126</c:v>
                </c:pt>
                <c:pt idx="2135">
                  <c:v>10271.65136465626</c:v>
                </c:pt>
                <c:pt idx="2136">
                  <c:v>10277.436489056261</c:v>
                </c:pt>
                <c:pt idx="2137">
                  <c:v>10283.123429306261</c:v>
                </c:pt>
                <c:pt idx="2138">
                  <c:v>10288.912090306259</c:v>
                </c:pt>
                <c:pt idx="2139">
                  <c:v>10294.68232180626</c:v>
                </c:pt>
                <c:pt idx="2140">
                  <c:v>10300.374726443761</c:v>
                </c:pt>
                <c:pt idx="2141">
                  <c:v>10306.128160193761</c:v>
                </c:pt>
                <c:pt idx="2142">
                  <c:v>10311.863162731261</c:v>
                </c:pt>
                <c:pt idx="2143">
                  <c:v>10317.44253443126</c:v>
                </c:pt>
                <c:pt idx="2144">
                  <c:v>10323.14186036876</c:v>
                </c:pt>
                <c:pt idx="2145">
                  <c:v>10328.84311656876</c:v>
                </c:pt>
                <c:pt idx="2146">
                  <c:v>10334.488071693761</c:v>
                </c:pt>
                <c:pt idx="2147">
                  <c:v>10340.019031068759</c:v>
                </c:pt>
                <c:pt idx="2148">
                  <c:v>10345.66874926876</c:v>
                </c:pt>
                <c:pt idx="2149">
                  <c:v>10351.282051968759</c:v>
                </c:pt>
                <c:pt idx="2150">
                  <c:v>10356.83956893126</c:v>
                </c:pt>
                <c:pt idx="2151">
                  <c:v>10362.456573043761</c:v>
                </c:pt>
                <c:pt idx="2152">
                  <c:v>10368.05670768126</c:v>
                </c:pt>
                <c:pt idx="2153">
                  <c:v>10373.52621018126</c:v>
                </c:pt>
                <c:pt idx="2154">
                  <c:v>10379.09374124376</c:v>
                </c:pt>
                <c:pt idx="2155">
                  <c:v>10384.64464821876</c:v>
                </c:pt>
                <c:pt idx="2156">
                  <c:v>10390.141190806258</c:v>
                </c:pt>
                <c:pt idx="2157">
                  <c:v>10395.640419506259</c:v>
                </c:pt>
                <c:pt idx="2158">
                  <c:v>10401.142538318758</c:v>
                </c:pt>
                <c:pt idx="2159">
                  <c:v>10406.591567881258</c:v>
                </c:pt>
                <c:pt idx="2160">
                  <c:v>10412.062731243757</c:v>
                </c:pt>
                <c:pt idx="2161">
                  <c:v>10417.500501243758</c:v>
                </c:pt>
                <c:pt idx="2162">
                  <c:v>10422.942404893758</c:v>
                </c:pt>
                <c:pt idx="2163">
                  <c:v>10428.351321643757</c:v>
                </c:pt>
                <c:pt idx="2164">
                  <c:v>10433.764551581256</c:v>
                </c:pt>
                <c:pt idx="2165">
                  <c:v>10439.145640731256</c:v>
                </c:pt>
                <c:pt idx="2166">
                  <c:v>10444.531925656256</c:v>
                </c:pt>
                <c:pt idx="2167">
                  <c:v>10449.905472406255</c:v>
                </c:pt>
                <c:pt idx="2168">
                  <c:v>10455.266826693756</c:v>
                </c:pt>
                <c:pt idx="2169">
                  <c:v>10460.617065293756</c:v>
                </c:pt>
                <c:pt idx="2170">
                  <c:v>10465.957257656257</c:v>
                </c:pt>
                <c:pt idx="2171">
                  <c:v>10471.306047431255</c:v>
                </c:pt>
                <c:pt idx="2172">
                  <c:v>10476.645267506256</c:v>
                </c:pt>
                <c:pt idx="2173">
                  <c:v>10481.992577631256</c:v>
                </c:pt>
                <c:pt idx="2174">
                  <c:v>10487.329850381255</c:v>
                </c:pt>
                <c:pt idx="2175">
                  <c:v>10492.656864506254</c:v>
                </c:pt>
                <c:pt idx="2176">
                  <c:v>10497.973406131254</c:v>
                </c:pt>
                <c:pt idx="2177">
                  <c:v>10503.297495231254</c:v>
                </c:pt>
                <c:pt idx="2178">
                  <c:v>10508.628604393754</c:v>
                </c:pt>
                <c:pt idx="2179">
                  <c:v>10513.930907893753</c:v>
                </c:pt>
                <c:pt idx="2180">
                  <c:v>10519.240584793753</c:v>
                </c:pt>
                <c:pt idx="2181">
                  <c:v>10524.557370418752</c:v>
                </c:pt>
                <c:pt idx="2182">
                  <c:v>10529.845336618753</c:v>
                </c:pt>
                <c:pt idx="2183">
                  <c:v>10535.139906343753</c:v>
                </c:pt>
                <c:pt idx="2184">
                  <c:v>10540.441086643752</c:v>
                </c:pt>
                <c:pt idx="2185">
                  <c:v>10545.713455368752</c:v>
                </c:pt>
                <c:pt idx="2186">
                  <c:v>10550.992446131253</c:v>
                </c:pt>
                <c:pt idx="2187">
                  <c:v>10553.742310781254</c:v>
                </c:pt>
                <c:pt idx="2188">
                  <c:v>10556.770635231253</c:v>
                </c:pt>
                <c:pt idx="2189">
                  <c:v>10560.076387281253</c:v>
                </c:pt>
                <c:pt idx="2190">
                  <c:v>10563.728901081253</c:v>
                </c:pt>
                <c:pt idx="2191">
                  <c:v>10567.726872531253</c:v>
                </c:pt>
                <c:pt idx="2192">
                  <c:v>10572.121226793754</c:v>
                </c:pt>
                <c:pt idx="2193">
                  <c:v>10576.945272093753</c:v>
                </c:pt>
                <c:pt idx="2194">
                  <c:v>10582.179462093754</c:v>
                </c:pt>
                <c:pt idx="2195">
                  <c:v>10587.404340843754</c:v>
                </c:pt>
                <c:pt idx="2196">
                  <c:v>10592.620317093753</c:v>
                </c:pt>
                <c:pt idx="2197">
                  <c:v>10597.845112718755</c:v>
                </c:pt>
                <c:pt idx="2198">
                  <c:v>10603.044603968754</c:v>
                </c:pt>
                <c:pt idx="2199">
                  <c:v>10608.253491743755</c:v>
                </c:pt>
                <c:pt idx="2200">
                  <c:v>10613.471481718756</c:v>
                </c:pt>
                <c:pt idx="2201">
                  <c:v>10618.681279943756</c:v>
                </c:pt>
                <c:pt idx="2202">
                  <c:v>10623.883158218754</c:v>
                </c:pt>
                <c:pt idx="2203">
                  <c:v>10629.077101443756</c:v>
                </c:pt>
                <c:pt idx="2204">
                  <c:v>10634.279732643756</c:v>
                </c:pt>
                <c:pt idx="2205">
                  <c:v>10639.439813268755</c:v>
                </c:pt>
                <c:pt idx="2206">
                  <c:v>10644.523413768755</c:v>
                </c:pt>
                <c:pt idx="2207">
                  <c:v>10649.564595018755</c:v>
                </c:pt>
                <c:pt idx="2208">
                  <c:v>10654.342039018755</c:v>
                </c:pt>
                <c:pt idx="2209">
                  <c:v>10659.163350831255</c:v>
                </c:pt>
                <c:pt idx="2210">
                  <c:v>10663.909534918754</c:v>
                </c:pt>
                <c:pt idx="2211">
                  <c:v>10668.462261968754</c:v>
                </c:pt>
                <c:pt idx="2212">
                  <c:v>10673.093444206255</c:v>
                </c:pt>
                <c:pt idx="2213">
                  <c:v>10677.701226206256</c:v>
                </c:pt>
                <c:pt idx="2214">
                  <c:v>10682.099932206256</c:v>
                </c:pt>
                <c:pt idx="2215">
                  <c:v>10686.560601606256</c:v>
                </c:pt>
                <c:pt idx="2216">
                  <c:v>10691.082877156257</c:v>
                </c:pt>
                <c:pt idx="2217">
                  <c:v>10695.279323956256</c:v>
                </c:pt>
                <c:pt idx="2218">
                  <c:v>10699.268993806256</c:v>
                </c:pt>
                <c:pt idx="2219">
                  <c:v>10703.220598118756</c:v>
                </c:pt>
                <c:pt idx="2220">
                  <c:v>10707.050160218756</c:v>
                </c:pt>
                <c:pt idx="2221">
                  <c:v>10710.674327018756</c:v>
                </c:pt>
                <c:pt idx="2222">
                  <c:v>10714.277998456257</c:v>
                </c:pt>
                <c:pt idx="2223">
                  <c:v>10717.944926243756</c:v>
                </c:pt>
                <c:pt idx="2224">
                  <c:v>10721.457661868757</c:v>
                </c:pt>
                <c:pt idx="2225">
                  <c:v>10724.849837543756</c:v>
                </c:pt>
                <c:pt idx="2226">
                  <c:v>10728.288770643756</c:v>
                </c:pt>
                <c:pt idx="2227">
                  <c:v>10731.824411243755</c:v>
                </c:pt>
                <c:pt idx="2228">
                  <c:v>10735.156613743755</c:v>
                </c:pt>
                <c:pt idx="2229">
                  <c:v>10738.435663968756</c:v>
                </c:pt>
                <c:pt idx="2230">
                  <c:v>10741.778045231256</c:v>
                </c:pt>
                <c:pt idx="2231">
                  <c:v>10745.233317831255</c:v>
                </c:pt>
                <c:pt idx="2232">
                  <c:v>10748.502680581254</c:v>
                </c:pt>
                <c:pt idx="2233">
                  <c:v>10751.719219981254</c:v>
                </c:pt>
                <c:pt idx="2234">
                  <c:v>10754.982401856254</c:v>
                </c:pt>
                <c:pt idx="2235">
                  <c:v>10758.358357056253</c:v>
                </c:pt>
                <c:pt idx="2236">
                  <c:v>10761.648466343755</c:v>
                </c:pt>
                <c:pt idx="2237">
                  <c:v>10763.911675518755</c:v>
                </c:pt>
                <c:pt idx="2238">
                  <c:v>10766.404379743755</c:v>
                </c:pt>
                <c:pt idx="2239">
                  <c:v>10769.142686693756</c:v>
                </c:pt>
                <c:pt idx="2240">
                  <c:v>10772.142501693756</c:v>
                </c:pt>
                <c:pt idx="2241">
                  <c:v>10775.452401356255</c:v>
                </c:pt>
                <c:pt idx="2242">
                  <c:v>10778.594707093755</c:v>
                </c:pt>
                <c:pt idx="2243">
                  <c:v>10781.783344443755</c:v>
                </c:pt>
                <c:pt idx="2244">
                  <c:v>10785.083573493755</c:v>
                </c:pt>
                <c:pt idx="2245">
                  <c:v>10788.511599331256</c:v>
                </c:pt>
                <c:pt idx="2246">
                  <c:v>10791.674027368756</c:v>
                </c:pt>
                <c:pt idx="2247">
                  <c:v>10794.784258493755</c:v>
                </c:pt>
                <c:pt idx="2248">
                  <c:v>10798.005745318755</c:v>
                </c:pt>
                <c:pt idx="2249">
                  <c:v>10801.436134693755</c:v>
                </c:pt>
                <c:pt idx="2250">
                  <c:v>10804.683337093755</c:v>
                </c:pt>
                <c:pt idx="2251">
                  <c:v>10807.796723043755</c:v>
                </c:pt>
                <c:pt idx="2252">
                  <c:v>10810.972098168755</c:v>
                </c:pt>
                <c:pt idx="2253">
                  <c:v>10814.306605106256</c:v>
                </c:pt>
                <c:pt idx="2254">
                  <c:v>10817.799551543756</c:v>
                </c:pt>
                <c:pt idx="2255">
                  <c:v>10820.947802943756</c:v>
                </c:pt>
                <c:pt idx="2256">
                  <c:v>10824.076566956255</c:v>
                </c:pt>
                <c:pt idx="2257">
                  <c:v>10827.347641331256</c:v>
                </c:pt>
                <c:pt idx="2258">
                  <c:v>10830.857429168756</c:v>
                </c:pt>
                <c:pt idx="2259">
                  <c:v>10834.104521356256</c:v>
                </c:pt>
                <c:pt idx="2260">
                  <c:v>10837.234835031257</c:v>
                </c:pt>
                <c:pt idx="2261">
                  <c:v>10840.458132531256</c:v>
                </c:pt>
                <c:pt idx="2262">
                  <c:v>10843.886905356256</c:v>
                </c:pt>
                <c:pt idx="2263">
                  <c:v>10846.572223606254</c:v>
                </c:pt>
                <c:pt idx="2264">
                  <c:v>10849.527696006255</c:v>
                </c:pt>
                <c:pt idx="2265">
                  <c:v>10852.656178506253</c:v>
                </c:pt>
                <c:pt idx="2266">
                  <c:v>10855.957119931254</c:v>
                </c:pt>
                <c:pt idx="2267">
                  <c:v>10859.509966306254</c:v>
                </c:pt>
                <c:pt idx="2268">
                  <c:v>10862.818377443755</c:v>
                </c:pt>
                <c:pt idx="2269">
                  <c:v>10865.963063818755</c:v>
                </c:pt>
                <c:pt idx="2270">
                  <c:v>10869.199657756255</c:v>
                </c:pt>
                <c:pt idx="2271">
                  <c:v>10872.654975881254</c:v>
                </c:pt>
                <c:pt idx="2272">
                  <c:v>10876.200862643755</c:v>
                </c:pt>
                <c:pt idx="2273">
                  <c:v>10879.392750181256</c:v>
                </c:pt>
                <c:pt idx="2274">
                  <c:v>10882.580733293755</c:v>
                </c:pt>
                <c:pt idx="2275">
                  <c:v>10885.938699343757</c:v>
                </c:pt>
                <c:pt idx="2276">
                  <c:v>10889.560746543755</c:v>
                </c:pt>
                <c:pt idx="2277">
                  <c:v>10892.846085743755</c:v>
                </c:pt>
                <c:pt idx="2278">
                  <c:v>10896.016908481255</c:v>
                </c:pt>
                <c:pt idx="2279">
                  <c:v>10899.309614656257</c:v>
                </c:pt>
                <c:pt idx="2280">
                  <c:v>10902.786455718755</c:v>
                </c:pt>
                <c:pt idx="2281">
                  <c:v>10906.368381318756</c:v>
                </c:pt>
                <c:pt idx="2282">
                  <c:v>10909.600256093756</c:v>
                </c:pt>
                <c:pt idx="2283">
                  <c:v>10912.780819493755</c:v>
                </c:pt>
                <c:pt idx="2284">
                  <c:v>10916.176207643755</c:v>
                </c:pt>
                <c:pt idx="2285">
                  <c:v>10919.785677931255</c:v>
                </c:pt>
                <c:pt idx="2286">
                  <c:v>10923.233924356255</c:v>
                </c:pt>
                <c:pt idx="2287">
                  <c:v>10924.356245056255</c:v>
                </c:pt>
                <c:pt idx="2288">
                  <c:v>10925.602663056254</c:v>
                </c:pt>
                <c:pt idx="2289">
                  <c:v>10926.957418356253</c:v>
                </c:pt>
                <c:pt idx="2290">
                  <c:v>10928.451447156252</c:v>
                </c:pt>
                <c:pt idx="2291">
                  <c:v>10930.099968431254</c:v>
                </c:pt>
                <c:pt idx="2292">
                  <c:v>10931.902682381255</c:v>
                </c:pt>
                <c:pt idx="2293">
                  <c:v>10933.890322381254</c:v>
                </c:pt>
                <c:pt idx="2294">
                  <c:v>10936.077886268753</c:v>
                </c:pt>
                <c:pt idx="2295">
                  <c:v>10938.464768843753</c:v>
                </c:pt>
                <c:pt idx="2296">
                  <c:v>10941.112235731254</c:v>
                </c:pt>
                <c:pt idx="2297">
                  <c:v>10944.003956981254</c:v>
                </c:pt>
                <c:pt idx="2298">
                  <c:v>10947.169915481256</c:v>
                </c:pt>
                <c:pt idx="2299">
                  <c:v>10950.485658918755</c:v>
                </c:pt>
                <c:pt idx="2300">
                  <c:v>10953.996779118754</c:v>
                </c:pt>
                <c:pt idx="2301">
                  <c:v>10957.364369493755</c:v>
                </c:pt>
                <c:pt idx="2302">
                  <c:v>10960.680730893755</c:v>
                </c:pt>
                <c:pt idx="2303">
                  <c:v>10964.022826218756</c:v>
                </c:pt>
                <c:pt idx="2304">
                  <c:v>10967.436287218756</c:v>
                </c:pt>
                <c:pt idx="2305">
                  <c:v>10970.951247843755</c:v>
                </c:pt>
                <c:pt idx="2306">
                  <c:v>10974.491080643757</c:v>
                </c:pt>
                <c:pt idx="2307">
                  <c:v>10978.131863243756</c:v>
                </c:pt>
                <c:pt idx="2308">
                  <c:v>10981.979515706256</c:v>
                </c:pt>
                <c:pt idx="2309">
                  <c:v>10986.108581106257</c:v>
                </c:pt>
                <c:pt idx="2310">
                  <c:v>10990.532461406257</c:v>
                </c:pt>
                <c:pt idx="2311">
                  <c:v>10995.022941768757</c:v>
                </c:pt>
                <c:pt idx="2312">
                  <c:v>10999.670550118757</c:v>
                </c:pt>
                <c:pt idx="2313">
                  <c:v>11001.508896443756</c:v>
                </c:pt>
                <c:pt idx="2314">
                  <c:v>11003.541314693757</c:v>
                </c:pt>
                <c:pt idx="2315">
                  <c:v>11005.767221743758</c:v>
                </c:pt>
                <c:pt idx="2316">
                  <c:v>11008.216160231257</c:v>
                </c:pt>
                <c:pt idx="2317">
                  <c:v>11010.902536293757</c:v>
                </c:pt>
                <c:pt idx="2318">
                  <c:v>11013.870306318759</c:v>
                </c:pt>
                <c:pt idx="2319">
                  <c:v>11017.118221268758</c:v>
                </c:pt>
                <c:pt idx="2320">
                  <c:v>11020.675009293756</c:v>
                </c:pt>
                <c:pt idx="2321">
                  <c:v>11024.599015318756</c:v>
                </c:pt>
                <c:pt idx="2322">
                  <c:v>11028.888357718757</c:v>
                </c:pt>
                <c:pt idx="2323">
                  <c:v>11031.252942118757</c:v>
                </c:pt>
                <c:pt idx="2324">
                  <c:v>11033.837729518757</c:v>
                </c:pt>
                <c:pt idx="2325">
                  <c:v>11036.686440718757</c:v>
                </c:pt>
                <c:pt idx="2326">
                  <c:v>11039.812925306258</c:v>
                </c:pt>
                <c:pt idx="2327">
                  <c:v>11043.245681406257</c:v>
                </c:pt>
                <c:pt idx="2328">
                  <c:v>11047.012761343758</c:v>
                </c:pt>
                <c:pt idx="2329">
                  <c:v>11051.156671856259</c:v>
                </c:pt>
                <c:pt idx="2330">
                  <c:v>11055.690085356258</c:v>
                </c:pt>
                <c:pt idx="2331">
                  <c:v>11060.420035931258</c:v>
                </c:pt>
                <c:pt idx="2332">
                  <c:v>11065.154872743758</c:v>
                </c:pt>
                <c:pt idx="2333">
                  <c:v>11069.879934768758</c:v>
                </c:pt>
                <c:pt idx="2334">
                  <c:v>11074.595254306258</c:v>
                </c:pt>
                <c:pt idx="2335">
                  <c:v>11079.315419956258</c:v>
                </c:pt>
                <c:pt idx="2336">
                  <c:v>11084.026153156257</c:v>
                </c:pt>
                <c:pt idx="2337">
                  <c:v>11088.741988468757</c:v>
                </c:pt>
                <c:pt idx="2338">
                  <c:v>11093.433917518758</c:v>
                </c:pt>
                <c:pt idx="2339">
                  <c:v>11098.116462718759</c:v>
                </c:pt>
                <c:pt idx="2340">
                  <c:v>11102.789632168759</c:v>
                </c:pt>
                <c:pt idx="2341">
                  <c:v>11104.446040418758</c:v>
                </c:pt>
                <c:pt idx="2342">
                  <c:v>11106.288334818759</c:v>
                </c:pt>
                <c:pt idx="2343">
                  <c:v>11108.301634568759</c:v>
                </c:pt>
                <c:pt idx="2344">
                  <c:v>11110.514139093759</c:v>
                </c:pt>
                <c:pt idx="2345">
                  <c:v>11112.939698918757</c:v>
                </c:pt>
                <c:pt idx="2346">
                  <c:v>11115.606266993758</c:v>
                </c:pt>
                <c:pt idx="2347">
                  <c:v>11118.541626118758</c:v>
                </c:pt>
                <c:pt idx="2348">
                  <c:v>11121.773183168758</c:v>
                </c:pt>
                <c:pt idx="2349">
                  <c:v>11125.314037268758</c:v>
                </c:pt>
                <c:pt idx="2350">
                  <c:v>11129.191152468758</c:v>
                </c:pt>
                <c:pt idx="2351">
                  <c:v>11131.312189818758</c:v>
                </c:pt>
                <c:pt idx="2352">
                  <c:v>11133.630312656258</c:v>
                </c:pt>
                <c:pt idx="2353">
                  <c:v>11136.187005656257</c:v>
                </c:pt>
                <c:pt idx="2354">
                  <c:v>11138.994556556258</c:v>
                </c:pt>
                <c:pt idx="2355">
                  <c:v>11142.065497156256</c:v>
                </c:pt>
                <c:pt idx="2356">
                  <c:v>11145.455995156257</c:v>
                </c:pt>
                <c:pt idx="2357">
                  <c:v>11149.165514818758</c:v>
                </c:pt>
                <c:pt idx="2358">
                  <c:v>11153.235364543758</c:v>
                </c:pt>
                <c:pt idx="2359">
                  <c:v>11157.720676006258</c:v>
                </c:pt>
                <c:pt idx="2360">
                  <c:v>11162.241258156258</c:v>
                </c:pt>
                <c:pt idx="2361">
                  <c:v>11164.008373506258</c:v>
                </c:pt>
                <c:pt idx="2362">
                  <c:v>11165.970580256257</c:v>
                </c:pt>
                <c:pt idx="2363">
                  <c:v>11168.113391156257</c:v>
                </c:pt>
                <c:pt idx="2364">
                  <c:v>11170.478419406258</c:v>
                </c:pt>
                <c:pt idx="2365">
                  <c:v>11173.079020256257</c:v>
                </c:pt>
                <c:pt idx="2366">
                  <c:v>11175.928438706256</c:v>
                </c:pt>
                <c:pt idx="2367">
                  <c:v>11179.067914331255</c:v>
                </c:pt>
                <c:pt idx="2368">
                  <c:v>11182.510220568756</c:v>
                </c:pt>
                <c:pt idx="2369">
                  <c:v>11186.295777168756</c:v>
                </c:pt>
                <c:pt idx="2370">
                  <c:v>11190.450800768756</c:v>
                </c:pt>
                <c:pt idx="2371">
                  <c:v>11194.904110006257</c:v>
                </c:pt>
                <c:pt idx="2372">
                  <c:v>11199.363669131257</c:v>
                </c:pt>
                <c:pt idx="2373">
                  <c:v>11203.815971181257</c:v>
                </c:pt>
                <c:pt idx="2374">
                  <c:v>11208.247572793756</c:v>
                </c:pt>
                <c:pt idx="2375">
                  <c:v>11212.685859793755</c:v>
                </c:pt>
                <c:pt idx="2376">
                  <c:v>11217.117115118755</c:v>
                </c:pt>
                <c:pt idx="2377">
                  <c:v>11221.541994843756</c:v>
                </c:pt>
                <c:pt idx="2378">
                  <c:v>11225.960519093755</c:v>
                </c:pt>
                <c:pt idx="2379">
                  <c:v>11230.372385993755</c:v>
                </c:pt>
                <c:pt idx="2380">
                  <c:v>11234.777019968755</c:v>
                </c:pt>
                <c:pt idx="2381">
                  <c:v>11239.174501518755</c:v>
                </c:pt>
                <c:pt idx="2382">
                  <c:v>11243.565506843755</c:v>
                </c:pt>
                <c:pt idx="2383">
                  <c:v>11247.963688831254</c:v>
                </c:pt>
                <c:pt idx="2384">
                  <c:v>11252.341818181254</c:v>
                </c:pt>
                <c:pt idx="2385">
                  <c:v>11256.713225781254</c:v>
                </c:pt>
                <c:pt idx="2386">
                  <c:v>11261.091490781253</c:v>
                </c:pt>
                <c:pt idx="2387">
                  <c:v>11265.463364418754</c:v>
                </c:pt>
                <c:pt idx="2388">
                  <c:v>11269.815375543754</c:v>
                </c:pt>
                <c:pt idx="2389">
                  <c:v>11271.827121393755</c:v>
                </c:pt>
                <c:pt idx="2390">
                  <c:v>11274.026439643756</c:v>
                </c:pt>
                <c:pt idx="2391">
                  <c:v>11276.453462893754</c:v>
                </c:pt>
                <c:pt idx="2392">
                  <c:v>11279.121104518756</c:v>
                </c:pt>
                <c:pt idx="2393">
                  <c:v>11282.055648843756</c:v>
                </c:pt>
                <c:pt idx="2394">
                  <c:v>11285.269995693756</c:v>
                </c:pt>
                <c:pt idx="2395">
                  <c:v>11288.816835693757</c:v>
                </c:pt>
                <c:pt idx="2396">
                  <c:v>11292.694908631256</c:v>
                </c:pt>
                <c:pt idx="2397">
                  <c:v>11296.970162581256</c:v>
                </c:pt>
                <c:pt idx="2398">
                  <c:v>11301.293513543756</c:v>
                </c:pt>
                <c:pt idx="2399">
                  <c:v>11305.624838693757</c:v>
                </c:pt>
                <c:pt idx="2400">
                  <c:v>11309.937817318756</c:v>
                </c:pt>
                <c:pt idx="2401">
                  <c:v>11314.259843668755</c:v>
                </c:pt>
                <c:pt idx="2402">
                  <c:v>11318.577625618755</c:v>
                </c:pt>
                <c:pt idx="2403">
                  <c:v>11322.891215818754</c:v>
                </c:pt>
                <c:pt idx="2404">
                  <c:v>11327.200962568755</c:v>
                </c:pt>
                <c:pt idx="2405">
                  <c:v>11331.506922568755</c:v>
                </c:pt>
                <c:pt idx="2406">
                  <c:v>11335.809152518756</c:v>
                </c:pt>
                <c:pt idx="2407">
                  <c:v>11340.121272831255</c:v>
                </c:pt>
                <c:pt idx="2408">
                  <c:v>11344.416816231254</c:v>
                </c:pt>
                <c:pt idx="2409">
                  <c:v>11348.709099381254</c:v>
                </c:pt>
                <c:pt idx="2410">
                  <c:v>11352.998438181256</c:v>
                </c:pt>
                <c:pt idx="2411">
                  <c:v>11357.284856931255</c:v>
                </c:pt>
                <c:pt idx="2412">
                  <c:v>11361.568367781256</c:v>
                </c:pt>
                <c:pt idx="2413">
                  <c:v>11365.848986931256</c:v>
                </c:pt>
                <c:pt idx="2414">
                  <c:v>11370.126758931256</c:v>
                </c:pt>
                <c:pt idx="2415">
                  <c:v>11371.895140181256</c:v>
                </c:pt>
                <c:pt idx="2416">
                  <c:v>11373.847798531257</c:v>
                </c:pt>
                <c:pt idx="2417">
                  <c:v>11375.997786868757</c:v>
                </c:pt>
                <c:pt idx="2418">
                  <c:v>11378.358139043756</c:v>
                </c:pt>
                <c:pt idx="2419">
                  <c:v>11380.955061993756</c:v>
                </c:pt>
                <c:pt idx="2420">
                  <c:v>11383.801566693757</c:v>
                </c:pt>
                <c:pt idx="2421">
                  <c:v>11386.950185556258</c:v>
                </c:pt>
                <c:pt idx="2422">
                  <c:v>11390.400512681257</c:v>
                </c:pt>
                <c:pt idx="2423">
                  <c:v>11394.191618681256</c:v>
                </c:pt>
                <c:pt idx="2424">
                  <c:v>11398.362831481256</c:v>
                </c:pt>
                <c:pt idx="2425">
                  <c:v>11402.624492581257</c:v>
                </c:pt>
                <c:pt idx="2426">
                  <c:v>11406.884886031257</c:v>
                </c:pt>
                <c:pt idx="2427">
                  <c:v>11411.144364181258</c:v>
                </c:pt>
                <c:pt idx="2428">
                  <c:v>11415.402692131258</c:v>
                </c:pt>
                <c:pt idx="2429">
                  <c:v>11419.647118043758</c:v>
                </c:pt>
                <c:pt idx="2430">
                  <c:v>11423.904611693757</c:v>
                </c:pt>
                <c:pt idx="2431">
                  <c:v>11428.175237631258</c:v>
                </c:pt>
                <c:pt idx="2432">
                  <c:v>11432.432747481258</c:v>
                </c:pt>
                <c:pt idx="2433">
                  <c:v>11436.690277581258</c:v>
                </c:pt>
                <c:pt idx="2434">
                  <c:v>11440.947803631258</c:v>
                </c:pt>
                <c:pt idx="2435">
                  <c:v>11442.708625606258</c:v>
                </c:pt>
                <c:pt idx="2436">
                  <c:v>11444.627041881256</c:v>
                </c:pt>
                <c:pt idx="2437">
                  <c:v>11446.742563768757</c:v>
                </c:pt>
                <c:pt idx="2438">
                  <c:v>11449.068295093759</c:v>
                </c:pt>
                <c:pt idx="2439">
                  <c:v>11451.630482968758</c:v>
                </c:pt>
                <c:pt idx="2440">
                  <c:v>11454.455373343759</c:v>
                </c:pt>
                <c:pt idx="2441">
                  <c:v>11457.556074093758</c:v>
                </c:pt>
                <c:pt idx="2442">
                  <c:v>11460.958602418759</c:v>
                </c:pt>
                <c:pt idx="2443">
                  <c:v>11464.702063168759</c:v>
                </c:pt>
                <c:pt idx="2444">
                  <c:v>11468.825499393759</c:v>
                </c:pt>
                <c:pt idx="2445">
                  <c:v>11473.118645606259</c:v>
                </c:pt>
                <c:pt idx="2446">
                  <c:v>11477.410872131259</c:v>
                </c:pt>
                <c:pt idx="2447">
                  <c:v>11481.701880581259</c:v>
                </c:pt>
                <c:pt idx="2448">
                  <c:v>11486.005109381258</c:v>
                </c:pt>
                <c:pt idx="2449">
                  <c:v>11487.736685381258</c:v>
                </c:pt>
                <c:pt idx="2450">
                  <c:v>11489.625520781257</c:v>
                </c:pt>
                <c:pt idx="2451">
                  <c:v>11491.724152781258</c:v>
                </c:pt>
                <c:pt idx="2452">
                  <c:v>11494.019402468759</c:v>
                </c:pt>
                <c:pt idx="2453">
                  <c:v>11496.550370693758</c:v>
                </c:pt>
                <c:pt idx="2454">
                  <c:v>11499.330066993758</c:v>
                </c:pt>
                <c:pt idx="2455">
                  <c:v>11502.384819318759</c:v>
                </c:pt>
                <c:pt idx="2456">
                  <c:v>11505.753639568758</c:v>
                </c:pt>
                <c:pt idx="2457">
                  <c:v>11509.449267193759</c:v>
                </c:pt>
                <c:pt idx="2458">
                  <c:v>11513.523985306259</c:v>
                </c:pt>
                <c:pt idx="2459">
                  <c:v>11517.859402618758</c:v>
                </c:pt>
                <c:pt idx="2460">
                  <c:v>11522.192804968759</c:v>
                </c:pt>
                <c:pt idx="2461">
                  <c:v>11526.53636511876</c:v>
                </c:pt>
                <c:pt idx="2462">
                  <c:v>11530.877273418759</c:v>
                </c:pt>
                <c:pt idx="2463">
                  <c:v>11535.229383618758</c:v>
                </c:pt>
                <c:pt idx="2464">
                  <c:v>11539.593114493759</c:v>
                </c:pt>
                <c:pt idx="2465">
                  <c:v>11543.929623793758</c:v>
                </c:pt>
                <c:pt idx="2466">
                  <c:v>11548.278362368759</c:v>
                </c:pt>
                <c:pt idx="2467">
                  <c:v>11552.62583138126</c:v>
                </c:pt>
                <c:pt idx="2468">
                  <c:v>11556.95905803126</c:v>
                </c:pt>
                <c:pt idx="2469">
                  <c:v>11561.30444163126</c:v>
                </c:pt>
                <c:pt idx="2470">
                  <c:v>11565.64686985626</c:v>
                </c:pt>
                <c:pt idx="2471">
                  <c:v>11569.984619431261</c:v>
                </c:pt>
                <c:pt idx="2472">
                  <c:v>11574.317469743761</c:v>
                </c:pt>
                <c:pt idx="2473">
                  <c:v>11578.658329968761</c:v>
                </c:pt>
                <c:pt idx="2474">
                  <c:v>11582.994138443761</c:v>
                </c:pt>
                <c:pt idx="2475">
                  <c:v>11587.324845068761</c:v>
                </c:pt>
                <c:pt idx="2476">
                  <c:v>11591.66337563126</c:v>
                </c:pt>
                <c:pt idx="2477">
                  <c:v>11595.99706544376</c:v>
                </c:pt>
                <c:pt idx="2478">
                  <c:v>11600.33910524376</c:v>
                </c:pt>
                <c:pt idx="2479">
                  <c:v>11604.67571024376</c:v>
                </c:pt>
                <c:pt idx="2480">
                  <c:v>11605.93948026876</c:v>
                </c:pt>
                <c:pt idx="2481">
                  <c:v>11607.31886408126</c:v>
                </c:pt>
                <c:pt idx="2482">
                  <c:v>11608.852256431261</c:v>
                </c:pt>
                <c:pt idx="2483">
                  <c:v>11610.526690556262</c:v>
                </c:pt>
                <c:pt idx="2484">
                  <c:v>11612.367856668761</c:v>
                </c:pt>
                <c:pt idx="2485">
                  <c:v>11614.38841330626</c:v>
                </c:pt>
                <c:pt idx="2486">
                  <c:v>11616.61400640626</c:v>
                </c:pt>
                <c:pt idx="2487">
                  <c:v>11619.070273568761</c:v>
                </c:pt>
                <c:pt idx="2488">
                  <c:v>11621.75675173126</c:v>
                </c:pt>
                <c:pt idx="2489">
                  <c:v>11624.71165373126</c:v>
                </c:pt>
                <c:pt idx="2490">
                  <c:v>11627.97333123126</c:v>
                </c:pt>
                <c:pt idx="2491">
                  <c:v>11631.553626631261</c:v>
                </c:pt>
                <c:pt idx="2492">
                  <c:v>11635.477296331261</c:v>
                </c:pt>
                <c:pt idx="2493">
                  <c:v>11639.807663606261</c:v>
                </c:pt>
                <c:pt idx="2494">
                  <c:v>11644.172160968761</c:v>
                </c:pt>
                <c:pt idx="2495">
                  <c:v>11648.557158718761</c:v>
                </c:pt>
                <c:pt idx="2496">
                  <c:v>11652.93616254376</c:v>
                </c:pt>
                <c:pt idx="2497">
                  <c:v>11657.30825063126</c:v>
                </c:pt>
                <c:pt idx="2498">
                  <c:v>11661.67264694376</c:v>
                </c:pt>
                <c:pt idx="2499">
                  <c:v>11666.029325756259</c:v>
                </c:pt>
                <c:pt idx="2500">
                  <c:v>11670.35360216876</c:v>
                </c:pt>
                <c:pt idx="2501">
                  <c:v>11672.899317418758</c:v>
                </c:pt>
                <c:pt idx="2502">
                  <c:v>11675.695644231258</c:v>
                </c:pt>
                <c:pt idx="2503">
                  <c:v>11678.766969831258</c:v>
                </c:pt>
                <c:pt idx="2504">
                  <c:v>11682.137494393759</c:v>
                </c:pt>
                <c:pt idx="2505">
                  <c:v>11685.843823768759</c:v>
                </c:pt>
                <c:pt idx="2506">
                  <c:v>11689.922299318758</c:v>
                </c:pt>
                <c:pt idx="2507">
                  <c:v>11694.183003868759</c:v>
                </c:pt>
                <c:pt idx="2508">
                  <c:v>11698.448983868759</c:v>
                </c:pt>
                <c:pt idx="2509">
                  <c:v>11702.707662368759</c:v>
                </c:pt>
                <c:pt idx="2510">
                  <c:v>11706.972182793759</c:v>
                </c:pt>
                <c:pt idx="2511">
                  <c:v>11711.229631731259</c:v>
                </c:pt>
                <c:pt idx="2512">
                  <c:v>11715.47997508126</c:v>
                </c:pt>
                <c:pt idx="2513">
                  <c:v>11719.72350269376</c:v>
                </c:pt>
                <c:pt idx="2514">
                  <c:v>11723.97227984376</c:v>
                </c:pt>
                <c:pt idx="2515">
                  <c:v>11728.213853618761</c:v>
                </c:pt>
                <c:pt idx="2516">
                  <c:v>11732.460592356261</c:v>
                </c:pt>
                <c:pt idx="2517">
                  <c:v>11736.700415356261</c:v>
                </c:pt>
                <c:pt idx="2518">
                  <c:v>11740.933305468761</c:v>
                </c:pt>
                <c:pt idx="2519">
                  <c:v>11743.324253618763</c:v>
                </c:pt>
                <c:pt idx="2520">
                  <c:v>11745.934644068762</c:v>
                </c:pt>
                <c:pt idx="2521">
                  <c:v>11747.804633568763</c:v>
                </c:pt>
                <c:pt idx="2522">
                  <c:v>11749.869800868762</c:v>
                </c:pt>
                <c:pt idx="2523">
                  <c:v>11752.129854468762</c:v>
                </c:pt>
                <c:pt idx="2524">
                  <c:v>11754.620938518763</c:v>
                </c:pt>
                <c:pt idx="2525">
                  <c:v>11757.354508756262</c:v>
                </c:pt>
                <c:pt idx="2526">
                  <c:v>11760.366572731262</c:v>
                </c:pt>
                <c:pt idx="2527">
                  <c:v>11763.668200231263</c:v>
                </c:pt>
                <c:pt idx="2528">
                  <c:v>11767.294752143764</c:v>
                </c:pt>
                <c:pt idx="2529">
                  <c:v>11771.269079268763</c:v>
                </c:pt>
                <c:pt idx="2530">
                  <c:v>11775.516692831263</c:v>
                </c:pt>
                <c:pt idx="2531">
                  <c:v>11779.744301231263</c:v>
                </c:pt>
                <c:pt idx="2532">
                  <c:v>11783.975799718763</c:v>
                </c:pt>
                <c:pt idx="2533">
                  <c:v>11788.211460343764</c:v>
                </c:pt>
                <c:pt idx="2534">
                  <c:v>11792.439097218763</c:v>
                </c:pt>
                <c:pt idx="2535">
                  <c:v>11794.453309268763</c:v>
                </c:pt>
                <c:pt idx="2536">
                  <c:v>11796.658203068762</c:v>
                </c:pt>
                <c:pt idx="2537">
                  <c:v>11798.632264918762</c:v>
                </c:pt>
                <c:pt idx="2538">
                  <c:v>11800.796814418762</c:v>
                </c:pt>
                <c:pt idx="2539">
                  <c:v>11803.175138443761</c:v>
                </c:pt>
                <c:pt idx="2540">
                  <c:v>11805.790547118761</c:v>
                </c:pt>
                <c:pt idx="2541">
                  <c:v>11808.665978118761</c:v>
                </c:pt>
                <c:pt idx="2542">
                  <c:v>11811.824134218761</c:v>
                </c:pt>
                <c:pt idx="2543">
                  <c:v>11815.287734718762</c:v>
                </c:pt>
                <c:pt idx="2544">
                  <c:v>11819.102538718762</c:v>
                </c:pt>
                <c:pt idx="2545">
                  <c:v>11823.278504181262</c:v>
                </c:pt>
                <c:pt idx="2546">
                  <c:v>11827.469924693763</c:v>
                </c:pt>
                <c:pt idx="2547">
                  <c:v>11829.189254943762</c:v>
                </c:pt>
                <c:pt idx="2548">
                  <c:v>11831.084858943763</c:v>
                </c:pt>
                <c:pt idx="2549">
                  <c:v>11833.156283631262</c:v>
                </c:pt>
                <c:pt idx="2550">
                  <c:v>11835.438511043763</c:v>
                </c:pt>
                <c:pt idx="2551">
                  <c:v>11837.954552243764</c:v>
                </c:pt>
                <c:pt idx="2552">
                  <c:v>11838.946034693763</c:v>
                </c:pt>
                <c:pt idx="2553">
                  <c:v>11840.043239393763</c:v>
                </c:pt>
                <c:pt idx="2554">
                  <c:v>11841.245971118764</c:v>
                </c:pt>
                <c:pt idx="2555">
                  <c:v>11842.565793118763</c:v>
                </c:pt>
                <c:pt idx="2556">
                  <c:v>11844.014336443764</c:v>
                </c:pt>
                <c:pt idx="2557">
                  <c:v>11845.614847343764</c:v>
                </c:pt>
                <c:pt idx="2558">
                  <c:v>11847.366966281263</c:v>
                </c:pt>
                <c:pt idx="2559">
                  <c:v>11849.293792031263</c:v>
                </c:pt>
                <c:pt idx="2560">
                  <c:v>11851.418146043763</c:v>
                </c:pt>
                <c:pt idx="2561">
                  <c:v>11853.739431218763</c:v>
                </c:pt>
                <c:pt idx="2562">
                  <c:v>11856.304047143763</c:v>
                </c:pt>
                <c:pt idx="2563">
                  <c:v>11859.110976143764</c:v>
                </c:pt>
                <c:pt idx="2564">
                  <c:v>11862.194119943762</c:v>
                </c:pt>
                <c:pt idx="2565">
                  <c:v>11865.587652818762</c:v>
                </c:pt>
                <c:pt idx="2566">
                  <c:v>11869.312996818762</c:v>
                </c:pt>
                <c:pt idx="2567">
                  <c:v>11871.126578718762</c:v>
                </c:pt>
                <c:pt idx="2568">
                  <c:v>11873.112923268762</c:v>
                </c:pt>
                <c:pt idx="2569">
                  <c:v>11875.306195031262</c:v>
                </c:pt>
                <c:pt idx="2570">
                  <c:v>11877.705578606263</c:v>
                </c:pt>
                <c:pt idx="2571">
                  <c:v>11880.345317006264</c:v>
                </c:pt>
                <c:pt idx="2572">
                  <c:v>11883.247479406264</c:v>
                </c:pt>
                <c:pt idx="2573">
                  <c:v>11886.433916656262</c:v>
                </c:pt>
                <c:pt idx="2574">
                  <c:v>11889.926525693763</c:v>
                </c:pt>
                <c:pt idx="2575">
                  <c:v>11893.769709218763</c:v>
                </c:pt>
                <c:pt idx="2576">
                  <c:v>11897.961524343764</c:v>
                </c:pt>
                <c:pt idx="2577">
                  <c:v>11902.145272968763</c:v>
                </c:pt>
                <c:pt idx="2578">
                  <c:v>11906.343812606263</c:v>
                </c:pt>
                <c:pt idx="2579">
                  <c:v>11910.534214018764</c:v>
                </c:pt>
                <c:pt idx="2580">
                  <c:v>11914.682289768763</c:v>
                </c:pt>
                <c:pt idx="2581">
                  <c:v>11917.674312556263</c:v>
                </c:pt>
                <c:pt idx="2582">
                  <c:v>11920.957377843763</c:v>
                </c:pt>
                <c:pt idx="2583">
                  <c:v>11922.704742693762</c:v>
                </c:pt>
                <c:pt idx="2584">
                  <c:v>11924.632000818763</c:v>
                </c:pt>
                <c:pt idx="2585">
                  <c:v>11926.749979181262</c:v>
                </c:pt>
                <c:pt idx="2586">
                  <c:v>11929.080542156264</c:v>
                </c:pt>
                <c:pt idx="2587">
                  <c:v>11931.634291306262</c:v>
                </c:pt>
                <c:pt idx="2588">
                  <c:v>11934.444290543763</c:v>
                </c:pt>
                <c:pt idx="2589">
                  <c:v>11937.532133543762</c:v>
                </c:pt>
                <c:pt idx="2590">
                  <c:v>11940.918947918763</c:v>
                </c:pt>
                <c:pt idx="2591">
                  <c:v>11944.457126356261</c:v>
                </c:pt>
                <c:pt idx="2592">
                  <c:v>11948.347633968762</c:v>
                </c:pt>
                <c:pt idx="2593">
                  <c:v>11952.432139093762</c:v>
                </c:pt>
                <c:pt idx="2594">
                  <c:v>11956.519993093762</c:v>
                </c:pt>
                <c:pt idx="2595">
                  <c:v>11960.59965326876</c:v>
                </c:pt>
                <c:pt idx="2596">
                  <c:v>11964.671137918762</c:v>
                </c:pt>
                <c:pt idx="2597">
                  <c:v>11968.745507693762</c:v>
                </c:pt>
                <c:pt idx="2598">
                  <c:v>11972.811615381263</c:v>
                </c:pt>
                <c:pt idx="2599">
                  <c:v>11974.283215493762</c:v>
                </c:pt>
                <c:pt idx="2600">
                  <c:v>11975.908429118763</c:v>
                </c:pt>
                <c:pt idx="2601">
                  <c:v>11977.686853231264</c:v>
                </c:pt>
                <c:pt idx="2602">
                  <c:v>11979.651323531263</c:v>
                </c:pt>
                <c:pt idx="2603">
                  <c:v>11981.801320406263</c:v>
                </c:pt>
                <c:pt idx="2604">
                  <c:v>11984.169110031262</c:v>
                </c:pt>
                <c:pt idx="2605">
                  <c:v>11986.764968431262</c:v>
                </c:pt>
                <c:pt idx="2606">
                  <c:v>11989.621052181263</c:v>
                </c:pt>
                <c:pt idx="2607">
                  <c:v>11992.75835778126</c:v>
                </c:pt>
                <c:pt idx="2608">
                  <c:v>11996.20867878126</c:v>
                </c:pt>
                <c:pt idx="2609">
                  <c:v>11999.992331506261</c:v>
                </c:pt>
                <c:pt idx="2610">
                  <c:v>12004.009667906261</c:v>
                </c:pt>
                <c:pt idx="2611">
                  <c:v>12008.009614668761</c:v>
                </c:pt>
                <c:pt idx="2612">
                  <c:v>12012.013601868763</c:v>
                </c:pt>
                <c:pt idx="2613">
                  <c:v>12016.010758068762</c:v>
                </c:pt>
                <c:pt idx="2614">
                  <c:v>12020.001432868761</c:v>
                </c:pt>
                <c:pt idx="2615">
                  <c:v>12021.517792118762</c:v>
                </c:pt>
                <c:pt idx="2616">
                  <c:v>12023.195310618763</c:v>
                </c:pt>
                <c:pt idx="2617">
                  <c:v>12025.022923093762</c:v>
                </c:pt>
                <c:pt idx="2618">
                  <c:v>12027.04361003126</c:v>
                </c:pt>
                <c:pt idx="2619">
                  <c:v>12029.256656781261</c:v>
                </c:pt>
                <c:pt idx="2620">
                  <c:v>12031.693603481261</c:v>
                </c:pt>
                <c:pt idx="2621">
                  <c:v>12034.36446738126</c:v>
                </c:pt>
                <c:pt idx="2622">
                  <c:v>12037.31141958126</c:v>
                </c:pt>
                <c:pt idx="2623">
                  <c:v>12040.53341583126</c:v>
                </c:pt>
                <c:pt idx="2624">
                  <c:v>12044.082621256259</c:v>
                </c:pt>
                <c:pt idx="2625">
                  <c:v>12045.369684256259</c:v>
                </c:pt>
                <c:pt idx="2626">
                  <c:v>12046.788753556259</c:v>
                </c:pt>
                <c:pt idx="2627">
                  <c:v>12048.351204681258</c:v>
                </c:pt>
                <c:pt idx="2628">
                  <c:v>12050.079288681258</c:v>
                </c:pt>
                <c:pt idx="2629">
                  <c:v>12051.984581081257</c:v>
                </c:pt>
                <c:pt idx="2630">
                  <c:v>12054.089582931258</c:v>
                </c:pt>
                <c:pt idx="2631">
                  <c:v>12056.395194231258</c:v>
                </c:pt>
                <c:pt idx="2632">
                  <c:v>12058.945917081257</c:v>
                </c:pt>
                <c:pt idx="2633">
                  <c:v>12061.764702531258</c:v>
                </c:pt>
                <c:pt idx="2634">
                  <c:v>12064.863701106256</c:v>
                </c:pt>
                <c:pt idx="2635">
                  <c:v>12068.277089381258</c:v>
                </c:pt>
                <c:pt idx="2636">
                  <c:v>12072.050269456257</c:v>
                </c:pt>
                <c:pt idx="2637">
                  <c:v>12073.671021631257</c:v>
                </c:pt>
                <c:pt idx="2638">
                  <c:v>12075.461206681257</c:v>
                </c:pt>
                <c:pt idx="2639">
                  <c:v>12077.432650131257</c:v>
                </c:pt>
                <c:pt idx="2640">
                  <c:v>12079.608353031257</c:v>
                </c:pt>
                <c:pt idx="2641">
                  <c:v>12082.000340906257</c:v>
                </c:pt>
                <c:pt idx="2642">
                  <c:v>12084.643015331258</c:v>
                </c:pt>
                <c:pt idx="2643">
                  <c:v>12087.559827356257</c:v>
                </c:pt>
                <c:pt idx="2644">
                  <c:v>12090.774378031258</c:v>
                </c:pt>
                <c:pt idx="2645">
                  <c:v>12094.310418406258</c:v>
                </c:pt>
                <c:pt idx="2646">
                  <c:v>12098.214350581258</c:v>
                </c:pt>
                <c:pt idx="2647">
                  <c:v>12102.363743781258</c:v>
                </c:pt>
                <c:pt idx="2648">
                  <c:v>12106.522336981259</c:v>
                </c:pt>
                <c:pt idx="2649">
                  <c:v>12110.69013018126</c:v>
                </c:pt>
                <c:pt idx="2650">
                  <c:v>12114.92387600626</c:v>
                </c:pt>
                <c:pt idx="2651">
                  <c:v>12119.155571306259</c:v>
                </c:pt>
                <c:pt idx="2652">
                  <c:v>12123.39656660626</c:v>
                </c:pt>
                <c:pt idx="2653">
                  <c:v>12127.64686190626</c:v>
                </c:pt>
                <c:pt idx="2654">
                  <c:v>12131.90645720626</c:v>
                </c:pt>
                <c:pt idx="2655">
                  <c:v>12136.17535250626</c:v>
                </c:pt>
                <c:pt idx="2656">
                  <c:v>12140.46504833126</c:v>
                </c:pt>
                <c:pt idx="2657">
                  <c:v>12144.764069156259</c:v>
                </c:pt>
                <c:pt idx="2658">
                  <c:v>12149.072414981259</c:v>
                </c:pt>
                <c:pt idx="2659">
                  <c:v>12153.37851028126</c:v>
                </c:pt>
                <c:pt idx="2660">
                  <c:v>12157.69390558126</c:v>
                </c:pt>
                <c:pt idx="2661">
                  <c:v>12162.01860088126</c:v>
                </c:pt>
                <c:pt idx="2662">
                  <c:v>12166.36424670626</c:v>
                </c:pt>
                <c:pt idx="2663">
                  <c:v>12167.952118106261</c:v>
                </c:pt>
                <c:pt idx="2664">
                  <c:v>12169.707196856261</c:v>
                </c:pt>
                <c:pt idx="2665">
                  <c:v>12171.641908481261</c:v>
                </c:pt>
                <c:pt idx="2666">
                  <c:v>12173.76875350626</c:v>
                </c:pt>
                <c:pt idx="2667">
                  <c:v>12176.123858506258</c:v>
                </c:pt>
                <c:pt idx="2668">
                  <c:v>12178.70817348126</c:v>
                </c:pt>
                <c:pt idx="2669">
                  <c:v>12181.569950531259</c:v>
                </c:pt>
                <c:pt idx="2670">
                  <c:v>12184.710339656258</c:v>
                </c:pt>
                <c:pt idx="2671">
                  <c:v>12188.189868481259</c:v>
                </c:pt>
                <c:pt idx="2672">
                  <c:v>12189.153811006259</c:v>
                </c:pt>
                <c:pt idx="2673">
                  <c:v>12190.22710825626</c:v>
                </c:pt>
                <c:pt idx="2674">
                  <c:v>12191.410210231261</c:v>
                </c:pt>
                <c:pt idx="2675">
                  <c:v>12192.715542456261</c:v>
                </c:pt>
                <c:pt idx="2676">
                  <c:v>12194.14360493126</c:v>
                </c:pt>
                <c:pt idx="2677">
                  <c:v>12195.730974231261</c:v>
                </c:pt>
                <c:pt idx="2678">
                  <c:v>12197.466249831261</c:v>
                </c:pt>
                <c:pt idx="2679">
                  <c:v>12199.386258306262</c:v>
                </c:pt>
                <c:pt idx="2680">
                  <c:v>12201.503850181261</c:v>
                </c:pt>
                <c:pt idx="2681">
                  <c:v>12203.844076506262</c:v>
                </c:pt>
                <c:pt idx="2682">
                  <c:v>12206.419987806263</c:v>
                </c:pt>
                <c:pt idx="2683">
                  <c:v>12209.244709606262</c:v>
                </c:pt>
                <c:pt idx="2684">
                  <c:v>12212.380244531263</c:v>
                </c:pt>
                <c:pt idx="2685">
                  <c:v>12215.827842581264</c:v>
                </c:pt>
                <c:pt idx="2686">
                  <c:v>12219.625505331263</c:v>
                </c:pt>
                <c:pt idx="2687">
                  <c:v>12223.811459356264</c:v>
                </c:pt>
                <c:pt idx="2688">
                  <c:v>12228.399555181266</c:v>
                </c:pt>
                <c:pt idx="2689">
                  <c:v>12233.009301531265</c:v>
                </c:pt>
                <c:pt idx="2690">
                  <c:v>12237.628397881264</c:v>
                </c:pt>
                <c:pt idx="2691">
                  <c:v>12240.029249731264</c:v>
                </c:pt>
                <c:pt idx="2692">
                  <c:v>12242.670561556264</c:v>
                </c:pt>
                <c:pt idx="2693">
                  <c:v>12245.590559931265</c:v>
                </c:pt>
                <c:pt idx="2694">
                  <c:v>12248.802795381265</c:v>
                </c:pt>
                <c:pt idx="2695">
                  <c:v>12252.345844481264</c:v>
                </c:pt>
                <c:pt idx="2696">
                  <c:v>12256.246008281263</c:v>
                </c:pt>
                <c:pt idx="2697">
                  <c:v>12260.542263356263</c:v>
                </c:pt>
                <c:pt idx="2698">
                  <c:v>12265.261260756264</c:v>
                </c:pt>
                <c:pt idx="2699">
                  <c:v>12269.989658156264</c:v>
                </c:pt>
                <c:pt idx="2700">
                  <c:v>12274.714855031265</c:v>
                </c:pt>
                <c:pt idx="2701">
                  <c:v>12277.378840806265</c:v>
                </c:pt>
                <c:pt idx="2702">
                  <c:v>12280.313762606265</c:v>
                </c:pt>
                <c:pt idx="2703">
                  <c:v>12283.558697006265</c:v>
                </c:pt>
                <c:pt idx="2704">
                  <c:v>12287.127544531264</c:v>
                </c:pt>
                <c:pt idx="2705">
                  <c:v>12291.059731756264</c:v>
                </c:pt>
                <c:pt idx="2706">
                  <c:v>12295.394910256264</c:v>
                </c:pt>
                <c:pt idx="2707">
                  <c:v>12300.160181081263</c:v>
                </c:pt>
                <c:pt idx="2708">
                  <c:v>12304.985979006262</c:v>
                </c:pt>
                <c:pt idx="2709">
                  <c:v>12309.808376406263</c:v>
                </c:pt>
                <c:pt idx="2710">
                  <c:v>12314.653024331263</c:v>
                </c:pt>
                <c:pt idx="2711">
                  <c:v>12319.519972781261</c:v>
                </c:pt>
                <c:pt idx="2712">
                  <c:v>12324.396371231263</c:v>
                </c:pt>
                <c:pt idx="2713">
                  <c:v>12329.282219681263</c:v>
                </c:pt>
                <c:pt idx="2714">
                  <c:v>12334.190468656263</c:v>
                </c:pt>
                <c:pt idx="2715">
                  <c:v>12339.095217106264</c:v>
                </c:pt>
                <c:pt idx="2716">
                  <c:v>12344.009415556264</c:v>
                </c:pt>
                <c:pt idx="2717">
                  <c:v>12348.933064006264</c:v>
                </c:pt>
                <c:pt idx="2718">
                  <c:v>12353.866162456263</c:v>
                </c:pt>
                <c:pt idx="2719">
                  <c:v>12358.808710906264</c:v>
                </c:pt>
                <c:pt idx="2720">
                  <c:v>12363.747608831263</c:v>
                </c:pt>
                <c:pt idx="2721">
                  <c:v>12368.682806231263</c:v>
                </c:pt>
                <c:pt idx="2722">
                  <c:v>12373.640554156262</c:v>
                </c:pt>
                <c:pt idx="2723">
                  <c:v>12378.581376031261</c:v>
                </c:pt>
                <c:pt idx="2724">
                  <c:v>12383.544773431262</c:v>
                </c:pt>
                <c:pt idx="2725">
                  <c:v>12388.504345306263</c:v>
                </c:pt>
                <c:pt idx="2726">
                  <c:v>12393.486542706261</c:v>
                </c:pt>
                <c:pt idx="2727">
                  <c:v>12398.464864581261</c:v>
                </c:pt>
                <c:pt idx="2728">
                  <c:v>12400.393440706262</c:v>
                </c:pt>
                <c:pt idx="2729">
                  <c:v>12401.80594635626</c:v>
                </c:pt>
                <c:pt idx="2730">
                  <c:v>12403.367957781262</c:v>
                </c:pt>
                <c:pt idx="2731">
                  <c:v>12405.093400506261</c:v>
                </c:pt>
                <c:pt idx="2732">
                  <c:v>12406.996275056263</c:v>
                </c:pt>
                <c:pt idx="2733">
                  <c:v>12409.090656956261</c:v>
                </c:pt>
                <c:pt idx="2734">
                  <c:v>12411.390696731261</c:v>
                </c:pt>
                <c:pt idx="2735">
                  <c:v>12413.937570956261</c:v>
                </c:pt>
                <c:pt idx="2736">
                  <c:v>12416.732179631261</c:v>
                </c:pt>
                <c:pt idx="2737">
                  <c:v>12419.829524856261</c:v>
                </c:pt>
                <c:pt idx="2738">
                  <c:v>12423.230706631261</c:v>
                </c:pt>
                <c:pt idx="2739">
                  <c:v>12426.977551531261</c:v>
                </c:pt>
                <c:pt idx="2740">
                  <c:v>12431.11211113126</c:v>
                </c:pt>
                <c:pt idx="2741">
                  <c:v>12435.663036481261</c:v>
                </c:pt>
                <c:pt idx="2742">
                  <c:v>12440.672779156261</c:v>
                </c:pt>
                <c:pt idx="2743">
                  <c:v>12442.683081331261</c:v>
                </c:pt>
                <c:pt idx="2744">
                  <c:v>12444.902566381261</c:v>
                </c:pt>
                <c:pt idx="2745">
                  <c:v>12447.33198430626</c:v>
                </c:pt>
                <c:pt idx="2746">
                  <c:v>12450.013336681261</c:v>
                </c:pt>
                <c:pt idx="2747">
                  <c:v>12452.97507455626</c:v>
                </c:pt>
                <c:pt idx="2748">
                  <c:v>12456.245798981261</c:v>
                </c:pt>
                <c:pt idx="2749">
                  <c:v>12459.840435481259</c:v>
                </c:pt>
                <c:pt idx="2750">
                  <c:v>12463.801685631261</c:v>
                </c:pt>
                <c:pt idx="2751">
                  <c:v>12468.15860048126</c:v>
                </c:pt>
                <c:pt idx="2752">
                  <c:v>12472.968182131259</c:v>
                </c:pt>
                <c:pt idx="2753">
                  <c:v>12475.60010635626</c:v>
                </c:pt>
                <c:pt idx="2754">
                  <c:v>12478.48786503126</c:v>
                </c:pt>
                <c:pt idx="2755">
                  <c:v>12481.674284731262</c:v>
                </c:pt>
                <c:pt idx="2756">
                  <c:v>12485.18841650626</c:v>
                </c:pt>
                <c:pt idx="2757">
                  <c:v>12487.320296306259</c:v>
                </c:pt>
                <c:pt idx="2758">
                  <c:v>12489.652683456259</c:v>
                </c:pt>
                <c:pt idx="2759">
                  <c:v>12492.24258005626</c:v>
                </c:pt>
                <c:pt idx="2760">
                  <c:v>12495.076785581259</c:v>
                </c:pt>
                <c:pt idx="2761">
                  <c:v>12498.212652131258</c:v>
                </c:pt>
                <c:pt idx="2762">
                  <c:v>12501.665380231258</c:v>
                </c:pt>
                <c:pt idx="2763">
                  <c:v>12505.478596456258</c:v>
                </c:pt>
                <c:pt idx="2764">
                  <c:v>12509.667751331257</c:v>
                </c:pt>
                <c:pt idx="2765">
                  <c:v>12514.291046956258</c:v>
                </c:pt>
                <c:pt idx="2766">
                  <c:v>12519.378484381255</c:v>
                </c:pt>
                <c:pt idx="2767">
                  <c:v>12524.674704156256</c:v>
                </c:pt>
                <c:pt idx="2768">
                  <c:v>12529.965898406255</c:v>
                </c:pt>
                <c:pt idx="2769">
                  <c:v>12532.215005831256</c:v>
                </c:pt>
                <c:pt idx="2770">
                  <c:v>12534.683296131256</c:v>
                </c:pt>
                <c:pt idx="2771">
                  <c:v>12537.414645881256</c:v>
                </c:pt>
                <c:pt idx="2772">
                  <c:v>12540.409955081255</c:v>
                </c:pt>
                <c:pt idx="2773">
                  <c:v>12541.751528906254</c:v>
                </c:pt>
                <c:pt idx="2774">
                  <c:v>12543.225482456255</c:v>
                </c:pt>
                <c:pt idx="2775">
                  <c:v>12544.846741256255</c:v>
                </c:pt>
                <c:pt idx="2776">
                  <c:v>12546.644806356255</c:v>
                </c:pt>
                <c:pt idx="2777">
                  <c:v>12548.620277756256</c:v>
                </c:pt>
                <c:pt idx="2778">
                  <c:v>12550.788305981256</c:v>
                </c:pt>
                <c:pt idx="2779">
                  <c:v>12553.193267606255</c:v>
                </c:pt>
                <c:pt idx="2780">
                  <c:v>12555.835962631256</c:v>
                </c:pt>
                <c:pt idx="2781">
                  <c:v>12558.746442106254</c:v>
                </c:pt>
                <c:pt idx="2782">
                  <c:v>12561.954907081255</c:v>
                </c:pt>
                <c:pt idx="2783">
                  <c:v>12565.491708606254</c:v>
                </c:pt>
                <c:pt idx="2784">
                  <c:v>12569.387347731255</c:v>
                </c:pt>
                <c:pt idx="2785">
                  <c:v>12573.672475506255</c:v>
                </c:pt>
                <c:pt idx="2786">
                  <c:v>12578.407394031256</c:v>
                </c:pt>
                <c:pt idx="2787">
                  <c:v>12583.608378831255</c:v>
                </c:pt>
                <c:pt idx="2788">
                  <c:v>12589.084573081254</c:v>
                </c:pt>
                <c:pt idx="2789">
                  <c:v>12590.819159506254</c:v>
                </c:pt>
                <c:pt idx="2790">
                  <c:v>12592.720026706254</c:v>
                </c:pt>
                <c:pt idx="2791">
                  <c:v>12594.832351256253</c:v>
                </c:pt>
                <c:pt idx="2792">
                  <c:v>12597.141932631253</c:v>
                </c:pt>
                <c:pt idx="2793">
                  <c:v>12599.694197406252</c:v>
                </c:pt>
                <c:pt idx="2794">
                  <c:v>12602.504896106253</c:v>
                </c:pt>
                <c:pt idx="2795">
                  <c:v>12605.589854256252</c:v>
                </c:pt>
                <c:pt idx="2796">
                  <c:v>12609.009973956252</c:v>
                </c:pt>
                <c:pt idx="2797">
                  <c:v>12612.766355206253</c:v>
                </c:pt>
                <c:pt idx="2798">
                  <c:v>12616.905249581252</c:v>
                </c:pt>
                <c:pt idx="2799">
                  <c:v>12619.980656681253</c:v>
                </c:pt>
                <c:pt idx="2800">
                  <c:v>12623.363174281252</c:v>
                </c:pt>
                <c:pt idx="2801">
                  <c:v>12627.099178956252</c:v>
                </c:pt>
                <c:pt idx="2802">
                  <c:v>12631.220121756251</c:v>
                </c:pt>
                <c:pt idx="2803">
                  <c:v>12635.757603731252</c:v>
                </c:pt>
                <c:pt idx="2804">
                  <c:v>12640.743375931252</c:v>
                </c:pt>
                <c:pt idx="2805">
                  <c:v>12642.935851531251</c:v>
                </c:pt>
                <c:pt idx="2806">
                  <c:v>12645.360685006252</c:v>
                </c:pt>
                <c:pt idx="2807">
                  <c:v>12648.018626356252</c:v>
                </c:pt>
                <c:pt idx="2808">
                  <c:v>12650.956327156251</c:v>
                </c:pt>
                <c:pt idx="2809">
                  <c:v>12654.190012931253</c:v>
                </c:pt>
                <c:pt idx="2810">
                  <c:v>12657.751334731252</c:v>
                </c:pt>
                <c:pt idx="2811">
                  <c:v>12661.672093606252</c:v>
                </c:pt>
                <c:pt idx="2812">
                  <c:v>12665.999641131253</c:v>
                </c:pt>
                <c:pt idx="2813">
                  <c:v>12670.766128356252</c:v>
                </c:pt>
                <c:pt idx="2814">
                  <c:v>12676.003856331252</c:v>
                </c:pt>
                <c:pt idx="2815">
                  <c:v>12681.791702681252</c:v>
                </c:pt>
                <c:pt idx="2816">
                  <c:v>12687.588899031252</c:v>
                </c:pt>
                <c:pt idx="2817">
                  <c:v>12693.395445381251</c:v>
                </c:pt>
                <c:pt idx="2818">
                  <c:v>12699.226892256251</c:v>
                </c:pt>
                <c:pt idx="2819">
                  <c:v>12705.067714131252</c:v>
                </c:pt>
                <c:pt idx="2820">
                  <c:v>12710.902310481251</c:v>
                </c:pt>
                <c:pt idx="2821">
                  <c:v>12716.761882356252</c:v>
                </c:pt>
                <c:pt idx="2822">
                  <c:v>12722.630829231251</c:v>
                </c:pt>
                <c:pt idx="2823">
                  <c:v>12728.524826631252</c:v>
                </c:pt>
                <c:pt idx="2824">
                  <c:v>12734.42822403125</c:v>
                </c:pt>
                <c:pt idx="2825">
                  <c:v>12740.356746956251</c:v>
                </c:pt>
                <c:pt idx="2826">
                  <c:v>12746.29469488125</c:v>
                </c:pt>
                <c:pt idx="2827">
                  <c:v>12752.22629228125</c:v>
                </c:pt>
                <c:pt idx="2828">
                  <c:v>12757.282460281251</c:v>
                </c:pt>
                <c:pt idx="2829">
                  <c:v>12762.85304508125</c:v>
                </c:pt>
                <c:pt idx="2830">
                  <c:v>12768.844543531251</c:v>
                </c:pt>
                <c:pt idx="2831">
                  <c:v>12774.84549198125</c:v>
                </c:pt>
                <c:pt idx="2832">
                  <c:v>12779.09093215625</c:v>
                </c:pt>
                <c:pt idx="2833">
                  <c:v>12783.788962031251</c:v>
                </c:pt>
                <c:pt idx="2834">
                  <c:v>12788.95693213125</c:v>
                </c:pt>
                <c:pt idx="2835">
                  <c:v>12794.64421903125</c:v>
                </c:pt>
                <c:pt idx="2836">
                  <c:v>12799.41237548125</c:v>
                </c:pt>
                <c:pt idx="2837">
                  <c:v>12804.684773206251</c:v>
                </c:pt>
                <c:pt idx="2838">
                  <c:v>12810.47901273125</c:v>
                </c:pt>
                <c:pt idx="2839">
                  <c:v>12816.61986328125</c:v>
                </c:pt>
                <c:pt idx="2840">
                  <c:v>12821.41781973125</c:v>
                </c:pt>
                <c:pt idx="2841">
                  <c:v>12826.400606956251</c:v>
                </c:pt>
                <c:pt idx="2842">
                  <c:v>12831.907935981251</c:v>
                </c:pt>
                <c:pt idx="2843">
                  <c:v>12837.957582331252</c:v>
                </c:pt>
                <c:pt idx="2844">
                  <c:v>12844.194784456251</c:v>
                </c:pt>
                <c:pt idx="2845">
                  <c:v>12850.457837106251</c:v>
                </c:pt>
                <c:pt idx="2846">
                  <c:v>12856.69803870625</c:v>
                </c:pt>
                <c:pt idx="2847">
                  <c:v>12862.947840306249</c:v>
                </c:pt>
                <c:pt idx="2848">
                  <c:v>12869.223542431249</c:v>
                </c:pt>
                <c:pt idx="2849">
                  <c:v>12875.50886955625</c:v>
                </c:pt>
                <c:pt idx="2850">
                  <c:v>12881.820172206249</c:v>
                </c:pt>
                <c:pt idx="2851">
                  <c:v>12888.141124856249</c:v>
                </c:pt>
                <c:pt idx="2852">
                  <c:v>12894.45532698125</c:v>
                </c:pt>
                <c:pt idx="2853">
                  <c:v>12900.795579631251</c:v>
                </c:pt>
                <c:pt idx="2854">
                  <c:v>12907.14548228125</c:v>
                </c:pt>
                <c:pt idx="2855">
                  <c:v>12913.505034931251</c:v>
                </c:pt>
                <c:pt idx="2856">
                  <c:v>12919.890738106253</c:v>
                </c:pt>
                <c:pt idx="2857">
                  <c:v>12926.286116281253</c:v>
                </c:pt>
                <c:pt idx="2858">
                  <c:v>12932.707719981252</c:v>
                </c:pt>
                <c:pt idx="2859">
                  <c:v>12939.139023681253</c:v>
                </c:pt>
                <c:pt idx="2860">
                  <c:v>12941.346893506252</c:v>
                </c:pt>
                <c:pt idx="2861">
                  <c:v>12943.790845681251</c:v>
                </c:pt>
                <c:pt idx="2862">
                  <c:v>12946.488230731251</c:v>
                </c:pt>
                <c:pt idx="2863">
                  <c:v>12949.439798656251</c:v>
                </c:pt>
                <c:pt idx="2864">
                  <c:v>12952.696401031251</c:v>
                </c:pt>
                <c:pt idx="2865">
                  <c:v>12956.292388906251</c:v>
                </c:pt>
                <c:pt idx="2866">
                  <c:v>12960.262263331253</c:v>
                </c:pt>
                <c:pt idx="2867">
                  <c:v>12964.623899831251</c:v>
                </c:pt>
                <c:pt idx="2868">
                  <c:v>12969.428849981252</c:v>
                </c:pt>
                <c:pt idx="2869">
                  <c:v>12974.712064831252</c:v>
                </c:pt>
                <c:pt idx="2870">
                  <c:v>12980.542346481252</c:v>
                </c:pt>
                <c:pt idx="2871">
                  <c:v>12986.971921506252</c:v>
                </c:pt>
                <c:pt idx="2872">
                  <c:v>12993.563126256251</c:v>
                </c:pt>
                <c:pt idx="2873">
                  <c:v>13000.164081006251</c:v>
                </c:pt>
                <c:pt idx="2874">
                  <c:v>13006.79173628125</c:v>
                </c:pt>
                <c:pt idx="2875">
                  <c:v>13013.41219103125</c:v>
                </c:pt>
                <c:pt idx="2876">
                  <c:v>13020.059396306251</c:v>
                </c:pt>
                <c:pt idx="2877">
                  <c:v>13026.716376581251</c:v>
                </c:pt>
                <c:pt idx="2878">
                  <c:v>13033.383131856252</c:v>
                </c:pt>
                <c:pt idx="2879">
                  <c:v>13040.076737656253</c:v>
                </c:pt>
                <c:pt idx="2880">
                  <c:v>13046.780143456253</c:v>
                </c:pt>
                <c:pt idx="2881">
                  <c:v>13053.493349256252</c:v>
                </c:pt>
                <c:pt idx="2882">
                  <c:v>13060.216355056253</c:v>
                </c:pt>
                <c:pt idx="2883">
                  <c:v>13066.966336381254</c:v>
                </c:pt>
                <c:pt idx="2884">
                  <c:v>13073.726142706253</c:v>
                </c:pt>
                <c:pt idx="2885">
                  <c:v>13080.495774031253</c:v>
                </c:pt>
                <c:pt idx="2886">
                  <c:v>13087.275230356252</c:v>
                </c:pt>
                <c:pt idx="2887">
                  <c:v>13094.064511681254</c:v>
                </c:pt>
                <c:pt idx="2888">
                  <c:v>13100.863618006253</c:v>
                </c:pt>
                <c:pt idx="2889">
                  <c:v>13107.707200381252</c:v>
                </c:pt>
                <c:pt idx="2890">
                  <c:v>13114.543307231252</c:v>
                </c:pt>
                <c:pt idx="2891">
                  <c:v>13121.406639606252</c:v>
                </c:pt>
                <c:pt idx="2892">
                  <c:v>13128.279846981251</c:v>
                </c:pt>
                <c:pt idx="2893">
                  <c:v>13135.162929356251</c:v>
                </c:pt>
                <c:pt idx="2894">
                  <c:v>13142.073337256252</c:v>
                </c:pt>
                <c:pt idx="2895">
                  <c:v>13148.99364515625</c:v>
                </c:pt>
                <c:pt idx="2896">
                  <c:v>13152.826260131251</c:v>
                </c:pt>
                <c:pt idx="2897">
                  <c:v>13157.04991165625</c:v>
                </c:pt>
                <c:pt idx="2898">
                  <c:v>13161.71835130625</c:v>
                </c:pt>
                <c:pt idx="2899">
                  <c:v>13166.85040460625</c:v>
                </c:pt>
                <c:pt idx="2900">
                  <c:v>13172.500173131248</c:v>
                </c:pt>
                <c:pt idx="2901">
                  <c:v>13175.708018681247</c:v>
                </c:pt>
                <c:pt idx="2902">
                  <c:v>13179.255774206247</c:v>
                </c:pt>
                <c:pt idx="2903">
                  <c:v>13183.162065231247</c:v>
                </c:pt>
                <c:pt idx="2904">
                  <c:v>13187.445592281247</c:v>
                </c:pt>
                <c:pt idx="2905">
                  <c:v>13192.196032981246</c:v>
                </c:pt>
                <c:pt idx="2906">
                  <c:v>13197.396936806246</c:v>
                </c:pt>
                <c:pt idx="2907">
                  <c:v>13203.156206906247</c:v>
                </c:pt>
                <c:pt idx="2908">
                  <c:v>13209.475393281247</c:v>
                </c:pt>
                <c:pt idx="2909">
                  <c:v>13216.445173556249</c:v>
                </c:pt>
                <c:pt idx="2910">
                  <c:v>13223.692486706248</c:v>
                </c:pt>
                <c:pt idx="2911">
                  <c:v>13230.949949856249</c:v>
                </c:pt>
                <c:pt idx="2912">
                  <c:v>13238.235463531248</c:v>
                </c:pt>
                <c:pt idx="2913">
                  <c:v>13245.531152206247</c:v>
                </c:pt>
                <c:pt idx="2914">
                  <c:v>13252.854966406247</c:v>
                </c:pt>
                <c:pt idx="2915">
                  <c:v>13260.188980606246</c:v>
                </c:pt>
                <c:pt idx="2916">
                  <c:v>13267.533194806247</c:v>
                </c:pt>
                <c:pt idx="2917">
                  <c:v>13274.905634531247</c:v>
                </c:pt>
                <c:pt idx="2918">
                  <c:v>13282.234147681249</c:v>
                </c:pt>
                <c:pt idx="2919">
                  <c:v>13285.650421906248</c:v>
                </c:pt>
                <c:pt idx="2920">
                  <c:v>13288.220696456248</c:v>
                </c:pt>
                <c:pt idx="2921">
                  <c:v>13291.066403881248</c:v>
                </c:pt>
                <c:pt idx="2922">
                  <c:v>13294.188294181249</c:v>
                </c:pt>
                <c:pt idx="2923">
                  <c:v>13297.641643931251</c:v>
                </c:pt>
                <c:pt idx="2924">
                  <c:v>13301.42735313125</c:v>
                </c:pt>
                <c:pt idx="2925">
                  <c:v>13305.619223881249</c:v>
                </c:pt>
                <c:pt idx="2926">
                  <c:v>13310.218356181251</c:v>
                </c:pt>
                <c:pt idx="2927">
                  <c:v>13315.29895213125</c:v>
                </c:pt>
                <c:pt idx="2928">
                  <c:v>13320.880612256251</c:v>
                </c:pt>
                <c:pt idx="2929">
                  <c:v>13327.037988656251</c:v>
                </c:pt>
                <c:pt idx="2930">
                  <c:v>13333.80933238125</c:v>
                </c:pt>
                <c:pt idx="2931">
                  <c:v>13337.66819263125</c:v>
                </c:pt>
                <c:pt idx="2932">
                  <c:v>13341.900313381249</c:v>
                </c:pt>
                <c:pt idx="2933">
                  <c:v>13346.580396731249</c:v>
                </c:pt>
                <c:pt idx="2934">
                  <c:v>13351.728093206249</c:v>
                </c:pt>
                <c:pt idx="2935">
                  <c:v>13357.40007938125</c:v>
                </c:pt>
                <c:pt idx="2936">
                  <c:v>13363.63475630625</c:v>
                </c:pt>
                <c:pt idx="2937">
                  <c:v>13370.50772608125</c:v>
                </c:pt>
                <c:pt idx="2938">
                  <c:v>13378.094890806251</c:v>
                </c:pt>
                <c:pt idx="2939">
                  <c:v>13385.71085605625</c:v>
                </c:pt>
                <c:pt idx="2940">
                  <c:v>13393.33707130625</c:v>
                </c:pt>
                <c:pt idx="2941">
                  <c:v>13401.01078760625</c:v>
                </c:pt>
                <c:pt idx="2942">
                  <c:v>13408.676153381251</c:v>
                </c:pt>
                <c:pt idx="2943">
                  <c:v>13416.389145206251</c:v>
                </c:pt>
                <c:pt idx="2944">
                  <c:v>13424.09376150625</c:v>
                </c:pt>
                <c:pt idx="2945">
                  <c:v>13431.82740333125</c:v>
                </c:pt>
                <c:pt idx="2946">
                  <c:v>13439.53386910625</c:v>
                </c:pt>
                <c:pt idx="2947">
                  <c:v>13447.269385406251</c:v>
                </c:pt>
                <c:pt idx="2948">
                  <c:v>13455.03400223125</c:v>
                </c:pt>
                <c:pt idx="2949">
                  <c:v>13462.808944056251</c:v>
                </c:pt>
                <c:pt idx="2950">
                  <c:v>13470.613061406249</c:v>
                </c:pt>
                <c:pt idx="2951">
                  <c:v>13478.42752875625</c:v>
                </c:pt>
                <c:pt idx="2952">
                  <c:v>13486.27124663125</c:v>
                </c:pt>
                <c:pt idx="2953">
                  <c:v>13494.144265031249</c:v>
                </c:pt>
                <c:pt idx="2954">
                  <c:v>13502.027683431252</c:v>
                </c:pt>
                <c:pt idx="2955">
                  <c:v>13509.959452881249</c:v>
                </c:pt>
                <c:pt idx="2956">
                  <c:v>13517.901672331251</c:v>
                </c:pt>
                <c:pt idx="2957">
                  <c:v>13525.873367306252</c:v>
                </c:pt>
                <c:pt idx="2958">
                  <c:v>13533.855537281252</c:v>
                </c:pt>
                <c:pt idx="2959">
                  <c:v>13541.829106731251</c:v>
                </c:pt>
                <c:pt idx="2960">
                  <c:v>13549.794025656251</c:v>
                </c:pt>
                <c:pt idx="2961">
                  <c:v>13557.769369581252</c:v>
                </c:pt>
                <c:pt idx="2962">
                  <c:v>13565.735987981252</c:v>
                </c:pt>
                <c:pt idx="2963">
                  <c:v>13573.693830856253</c:v>
                </c:pt>
                <c:pt idx="2964">
                  <c:v>13581.623647681254</c:v>
                </c:pt>
                <c:pt idx="2965">
                  <c:v>13589.544563981253</c:v>
                </c:pt>
                <c:pt idx="2966">
                  <c:v>13597.437279231253</c:v>
                </c:pt>
                <c:pt idx="2967">
                  <c:v>13605.340244481253</c:v>
                </c:pt>
                <c:pt idx="2968">
                  <c:v>13613.176257631252</c:v>
                </c:pt>
                <c:pt idx="2969">
                  <c:v>13621.022420781253</c:v>
                </c:pt>
                <c:pt idx="2970">
                  <c:v>13628.820682356254</c:v>
                </c:pt>
                <c:pt idx="2971">
                  <c:v>13636.609643406255</c:v>
                </c:pt>
                <c:pt idx="2972">
                  <c:v>13644.389253931255</c:v>
                </c:pt>
                <c:pt idx="2973">
                  <c:v>13652.140038406253</c:v>
                </c:pt>
                <c:pt idx="2974">
                  <c:v>13659.881347356253</c:v>
                </c:pt>
                <c:pt idx="2975">
                  <c:v>13667.613130781256</c:v>
                </c:pt>
                <c:pt idx="2976">
                  <c:v>13675.335338681254</c:v>
                </c:pt>
                <c:pt idx="2977">
                  <c:v>13683.028395531253</c:v>
                </c:pt>
                <c:pt idx="2978">
                  <c:v>13690.731302381253</c:v>
                </c:pt>
                <c:pt idx="2979">
                  <c:v>13698.404908181252</c:v>
                </c:pt>
                <c:pt idx="2980">
                  <c:v>13706.068713456252</c:v>
                </c:pt>
                <c:pt idx="2981">
                  <c:v>13713.703042681253</c:v>
                </c:pt>
                <c:pt idx="2982">
                  <c:v>13721.307795856254</c:v>
                </c:pt>
                <c:pt idx="2983">
                  <c:v>13728.863197456256</c:v>
                </c:pt>
                <c:pt idx="2984">
                  <c:v>13736.408498531255</c:v>
                </c:pt>
                <c:pt idx="2985">
                  <c:v>13743.923923556255</c:v>
                </c:pt>
                <c:pt idx="2986">
                  <c:v>13751.409372531256</c:v>
                </c:pt>
                <c:pt idx="2987">
                  <c:v>13758.864745456252</c:v>
                </c:pt>
                <c:pt idx="2988">
                  <c:v>13766.289942331254</c:v>
                </c:pt>
                <c:pt idx="2989">
                  <c:v>13769.640456056251</c:v>
                </c:pt>
                <c:pt idx="2990">
                  <c:v>13773.352504231254</c:v>
                </c:pt>
                <c:pt idx="2991">
                  <c:v>13776.453086131252</c:v>
                </c:pt>
                <c:pt idx="2992">
                  <c:v>13779.895876956251</c:v>
                </c:pt>
                <c:pt idx="2993">
                  <c:v>13783.661801181252</c:v>
                </c:pt>
                <c:pt idx="2994">
                  <c:v>13787.831460906255</c:v>
                </c:pt>
                <c:pt idx="2995">
                  <c:v>13792.405856131252</c:v>
                </c:pt>
                <c:pt idx="2996">
                  <c:v>13797.465988956252</c:v>
                </c:pt>
                <c:pt idx="2997">
                  <c:v>13801.851578931251</c:v>
                </c:pt>
                <c:pt idx="2998">
                  <c:v>13806.703805981249</c:v>
                </c:pt>
                <c:pt idx="2999">
                  <c:v>13812.04389563125</c:v>
                </c:pt>
                <c:pt idx="3000">
                  <c:v>13817.913248931251</c:v>
                </c:pt>
                <c:pt idx="3001">
                  <c:v>13824.39366798125</c:v>
                </c:pt>
                <c:pt idx="3002">
                  <c:v>13831.52695383125</c:v>
                </c:pt>
                <c:pt idx="3003">
                  <c:v>13838.790142831251</c:v>
                </c:pt>
                <c:pt idx="3004">
                  <c:v>13846.062331831252</c:v>
                </c:pt>
                <c:pt idx="3005">
                  <c:v>13853.323295306251</c:v>
                </c:pt>
                <c:pt idx="3006">
                  <c:v>13860.59323378125</c:v>
                </c:pt>
                <c:pt idx="3007">
                  <c:v>13867.831596206248</c:v>
                </c:pt>
                <c:pt idx="3008">
                  <c:v>13875.078883631249</c:v>
                </c:pt>
                <c:pt idx="3009">
                  <c:v>13882.314770531249</c:v>
                </c:pt>
                <c:pt idx="3010">
                  <c:v>13889.518856381252</c:v>
                </c:pt>
                <c:pt idx="3011">
                  <c:v>13896.71141670625</c:v>
                </c:pt>
                <c:pt idx="3012">
                  <c:v>13903.87200098125</c:v>
                </c:pt>
                <c:pt idx="3013">
                  <c:v>13911.020934731248</c:v>
                </c:pt>
                <c:pt idx="3014">
                  <c:v>13918.15816795625</c:v>
                </c:pt>
                <c:pt idx="3015">
                  <c:v>13925.283650656251</c:v>
                </c:pt>
                <c:pt idx="3016">
                  <c:v>13932.37683230625</c:v>
                </c:pt>
                <c:pt idx="3017">
                  <c:v>13939.47866395625</c:v>
                </c:pt>
                <c:pt idx="3018">
                  <c:v>13946.548044556248</c:v>
                </c:pt>
                <c:pt idx="3019">
                  <c:v>13953.626025156249</c:v>
                </c:pt>
                <c:pt idx="3020">
                  <c:v>13960.692005231249</c:v>
                </c:pt>
                <c:pt idx="3021">
                  <c:v>13967.745934781249</c:v>
                </c:pt>
                <c:pt idx="3022">
                  <c:v>13974.787763806247</c:v>
                </c:pt>
                <c:pt idx="3023">
                  <c:v>13981.817442306248</c:v>
                </c:pt>
                <c:pt idx="3024">
                  <c:v>13988.855620806247</c:v>
                </c:pt>
                <c:pt idx="3025">
                  <c:v>13995.881573781247</c:v>
                </c:pt>
                <c:pt idx="3026">
                  <c:v>14002.89525123125</c:v>
                </c:pt>
                <c:pt idx="3027">
                  <c:v>14009.917378681246</c:v>
                </c:pt>
                <c:pt idx="3028">
                  <c:v>14016.927155606249</c:v>
                </c:pt>
                <c:pt idx="3029">
                  <c:v>14023.945357531247</c:v>
                </c:pt>
                <c:pt idx="3030">
                  <c:v>14030.97198445625</c:v>
                </c:pt>
                <c:pt idx="3031">
                  <c:v>14038.007036381248</c:v>
                </c:pt>
                <c:pt idx="3032">
                  <c:v>14045.008712256245</c:v>
                </c:pt>
                <c:pt idx="3033">
                  <c:v>14047.708104981246</c:v>
                </c:pt>
                <c:pt idx="3034">
                  <c:v>14050.683079531247</c:v>
                </c:pt>
                <c:pt idx="3035">
                  <c:v>14053.955261431249</c:v>
                </c:pt>
                <c:pt idx="3036">
                  <c:v>14057.546351206249</c:v>
                </c:pt>
                <c:pt idx="3037">
                  <c:v>14061.520175431249</c:v>
                </c:pt>
                <c:pt idx="3038">
                  <c:v>14065.898684631247</c:v>
                </c:pt>
                <c:pt idx="3039">
                  <c:v>14070.703904331249</c:v>
                </c:pt>
                <c:pt idx="3040">
                  <c:v>14076.000136106248</c:v>
                </c:pt>
                <c:pt idx="3041">
                  <c:v>14081.830781006247</c:v>
                </c:pt>
                <c:pt idx="3042">
                  <c:v>14088.260540606247</c:v>
                </c:pt>
                <c:pt idx="3043">
                  <c:v>14095.269639381248</c:v>
                </c:pt>
                <c:pt idx="3044">
                  <c:v>14102.265812631247</c:v>
                </c:pt>
                <c:pt idx="3045">
                  <c:v>14109.270235881248</c:v>
                </c:pt>
                <c:pt idx="3046">
                  <c:v>14116.26165860625</c:v>
                </c:pt>
                <c:pt idx="3047">
                  <c:v>14123.261306331247</c:v>
                </c:pt>
                <c:pt idx="3048">
                  <c:v>14130.269179056248</c:v>
                </c:pt>
                <c:pt idx="3049">
                  <c:v>14137.285276781251</c:v>
                </c:pt>
                <c:pt idx="3050">
                  <c:v>14144.288248981249</c:v>
                </c:pt>
                <c:pt idx="3051">
                  <c:v>14151.320796706248</c:v>
                </c:pt>
                <c:pt idx="3052">
                  <c:v>14158.36156943125</c:v>
                </c:pt>
                <c:pt idx="3053">
                  <c:v>14165.389141631249</c:v>
                </c:pt>
                <c:pt idx="3054">
                  <c:v>14172.446364356249</c:v>
                </c:pt>
                <c:pt idx="3055">
                  <c:v>14179.511812081248</c:v>
                </c:pt>
                <c:pt idx="3056">
                  <c:v>14186.563984281247</c:v>
                </c:pt>
                <c:pt idx="3057">
                  <c:v>14193.645882006249</c:v>
                </c:pt>
                <c:pt idx="3058">
                  <c:v>14200.736004731249</c:v>
                </c:pt>
                <c:pt idx="3059">
                  <c:v>14207.834352456248</c:v>
                </c:pt>
                <c:pt idx="3060">
                  <c:v>14214.940925181247</c:v>
                </c:pt>
                <c:pt idx="3061">
                  <c:v>14222.055722906247</c:v>
                </c:pt>
                <c:pt idx="3062">
                  <c:v>14229.178745631247</c:v>
                </c:pt>
                <c:pt idx="3063">
                  <c:v>14233.210393281248</c:v>
                </c:pt>
                <c:pt idx="3064">
                  <c:v>14237.637300381246</c:v>
                </c:pt>
                <c:pt idx="3065">
                  <c:v>14242.503817981247</c:v>
                </c:pt>
                <c:pt idx="3066">
                  <c:v>14247.876197656245</c:v>
                </c:pt>
                <c:pt idx="3067">
                  <c:v>14253.777364931246</c:v>
                </c:pt>
                <c:pt idx="3068">
                  <c:v>14260.295721906245</c:v>
                </c:pt>
                <c:pt idx="3069">
                  <c:v>14267.454494106243</c:v>
                </c:pt>
                <c:pt idx="3070">
                  <c:v>14274.687017881244</c:v>
                </c:pt>
                <c:pt idx="3071">
                  <c:v>14281.927816656245</c:v>
                </c:pt>
                <c:pt idx="3072">
                  <c:v>14289.198790956243</c:v>
                </c:pt>
                <c:pt idx="3073">
                  <c:v>14296.478065256244</c:v>
                </c:pt>
                <c:pt idx="3074">
                  <c:v>14303.765639556243</c:v>
                </c:pt>
                <c:pt idx="3075">
                  <c:v>14311.083489381244</c:v>
                </c:pt>
                <c:pt idx="3076">
                  <c:v>14318.387663681244</c:v>
                </c:pt>
                <c:pt idx="3077">
                  <c:v>14325.744189031244</c:v>
                </c:pt>
                <c:pt idx="3078">
                  <c:v>14333.087013856244</c:v>
                </c:pt>
                <c:pt idx="3079">
                  <c:v>14340.460239206244</c:v>
                </c:pt>
                <c:pt idx="3080">
                  <c:v>14347.841814556245</c:v>
                </c:pt>
                <c:pt idx="3081">
                  <c:v>14355.253865431245</c:v>
                </c:pt>
                <c:pt idx="3082">
                  <c:v>14362.674291306243</c:v>
                </c:pt>
                <c:pt idx="3083">
                  <c:v>14370.103092181243</c:v>
                </c:pt>
                <c:pt idx="3084">
                  <c:v>14377.562468581245</c:v>
                </c:pt>
                <c:pt idx="3085">
                  <c:v>14382.452084081247</c:v>
                </c:pt>
                <c:pt idx="3086">
                  <c:v>14387.814460606245</c:v>
                </c:pt>
                <c:pt idx="3087">
                  <c:v>14393.739750256245</c:v>
                </c:pt>
                <c:pt idx="3088">
                  <c:v>14400.251503556246</c:v>
                </c:pt>
                <c:pt idx="3089">
                  <c:v>14407.417997081246</c:v>
                </c:pt>
                <c:pt idx="3090">
                  <c:v>14414.994825056247</c:v>
                </c:pt>
                <c:pt idx="3091">
                  <c:v>14422.580128031244</c:v>
                </c:pt>
                <c:pt idx="3092">
                  <c:v>14430.173906006245</c:v>
                </c:pt>
                <c:pt idx="3093">
                  <c:v>14437.798584506247</c:v>
                </c:pt>
                <c:pt idx="3094">
                  <c:v>14445.454213531246</c:v>
                </c:pt>
                <c:pt idx="3095">
                  <c:v>14453.118367556244</c:v>
                </c:pt>
                <c:pt idx="3096">
                  <c:v>14460.813547106247</c:v>
                </c:pt>
                <c:pt idx="3097">
                  <c:v>14468.517276656243</c:v>
                </c:pt>
                <c:pt idx="3098">
                  <c:v>14476.252106731243</c:v>
                </c:pt>
                <c:pt idx="3099">
                  <c:v>14484.018087331244</c:v>
                </c:pt>
                <c:pt idx="3100">
                  <c:v>14491.815268456246</c:v>
                </c:pt>
                <c:pt idx="3101">
                  <c:v>14499.643700106242</c:v>
                </c:pt>
                <c:pt idx="3102">
                  <c:v>14507.480781756245</c:v>
                </c:pt>
                <c:pt idx="3103">
                  <c:v>14515.349188931244</c:v>
                </c:pt>
                <c:pt idx="3104">
                  <c:v>14523.248971631245</c:v>
                </c:pt>
                <c:pt idx="3105">
                  <c:v>14531.180179856243</c:v>
                </c:pt>
                <c:pt idx="3106">
                  <c:v>14539.120113081241</c:v>
                </c:pt>
                <c:pt idx="3107">
                  <c:v>14547.09154683124</c:v>
                </c:pt>
                <c:pt idx="3108">
                  <c:v>14555.094531106239</c:v>
                </c:pt>
                <c:pt idx="3109">
                  <c:v>14563.12911590624</c:v>
                </c:pt>
                <c:pt idx="3110">
                  <c:v>14571.172500706241</c:v>
                </c:pt>
                <c:pt idx="3111">
                  <c:v>14579.247561031243</c:v>
                </c:pt>
                <c:pt idx="3112">
                  <c:v>14587.354346881242</c:v>
                </c:pt>
                <c:pt idx="3113">
                  <c:v>14595.469982731242</c:v>
                </c:pt>
                <c:pt idx="3114">
                  <c:v>14603.594468581245</c:v>
                </c:pt>
                <c:pt idx="3115">
                  <c:v>14611.750779956245</c:v>
                </c:pt>
                <c:pt idx="3116">
                  <c:v>14619.892965806244</c:v>
                </c:pt>
                <c:pt idx="3117">
                  <c:v>14628.044001656242</c:v>
                </c:pt>
                <c:pt idx="3118">
                  <c:v>14636.226938031243</c:v>
                </c:pt>
                <c:pt idx="3119">
                  <c:v>14644.418749406243</c:v>
                </c:pt>
                <c:pt idx="3120">
                  <c:v>14652.596335256245</c:v>
                </c:pt>
                <c:pt idx="3121">
                  <c:v>14660.759645581244</c:v>
                </c:pt>
                <c:pt idx="3122">
                  <c:v>14668.931780906245</c:v>
                </c:pt>
                <c:pt idx="3123">
                  <c:v>14677.089565706247</c:v>
                </c:pt>
                <c:pt idx="3124">
                  <c:v>14685.256150506244</c:v>
                </c:pt>
                <c:pt idx="3125">
                  <c:v>14693.385084256246</c:v>
                </c:pt>
                <c:pt idx="3126">
                  <c:v>14701.522768006245</c:v>
                </c:pt>
                <c:pt idx="3127">
                  <c:v>14709.669201756244</c:v>
                </c:pt>
                <c:pt idx="3128">
                  <c:v>14717.801084981245</c:v>
                </c:pt>
                <c:pt idx="3129">
                  <c:v>14725.941693206243</c:v>
                </c:pt>
                <c:pt idx="3130">
                  <c:v>14734.067675906244</c:v>
                </c:pt>
                <c:pt idx="3131">
                  <c:v>14742.202358606242</c:v>
                </c:pt>
                <c:pt idx="3132">
                  <c:v>14750.345741306242</c:v>
                </c:pt>
                <c:pt idx="3133">
                  <c:v>14758.474398481243</c:v>
                </c:pt>
                <c:pt idx="3134">
                  <c:v>14766.611730656243</c:v>
                </c:pt>
                <c:pt idx="3135">
                  <c:v>14774.757737831244</c:v>
                </c:pt>
                <c:pt idx="3136">
                  <c:v>14782.912420006243</c:v>
                </c:pt>
                <c:pt idx="3137">
                  <c:v>14791.075777181244</c:v>
                </c:pt>
                <c:pt idx="3138">
                  <c:v>14799.224258831244</c:v>
                </c:pt>
                <c:pt idx="3139">
                  <c:v>14807.404966006245</c:v>
                </c:pt>
                <c:pt idx="3140">
                  <c:v>14815.570747656244</c:v>
                </c:pt>
                <c:pt idx="3141">
                  <c:v>14823.721553781243</c:v>
                </c:pt>
                <c:pt idx="3142">
                  <c:v>14831.904635431245</c:v>
                </c:pt>
                <c:pt idx="3143">
                  <c:v>14837.278979606244</c:v>
                </c:pt>
                <c:pt idx="3144">
                  <c:v>14843.204110856243</c:v>
                </c:pt>
                <c:pt idx="3145">
                  <c:v>14849.728630231244</c:v>
                </c:pt>
                <c:pt idx="3146">
                  <c:v>14856.925039306247</c:v>
                </c:pt>
                <c:pt idx="3147">
                  <c:v>14864.818513606246</c:v>
                </c:pt>
                <c:pt idx="3148">
                  <c:v>14873.029694731244</c:v>
                </c:pt>
                <c:pt idx="3149">
                  <c:v>14881.249500856246</c:v>
                </c:pt>
                <c:pt idx="3150">
                  <c:v>14889.454081456242</c:v>
                </c:pt>
                <c:pt idx="3151">
                  <c:v>14897.691137581241</c:v>
                </c:pt>
                <c:pt idx="3152">
                  <c:v>14905.912918181242</c:v>
                </c:pt>
                <c:pt idx="3153">
                  <c:v>14914.143298781244</c:v>
                </c:pt>
                <c:pt idx="3154">
                  <c:v>14922.382279381241</c:v>
                </c:pt>
                <c:pt idx="3155">
                  <c:v>14930.653835506244</c:v>
                </c:pt>
                <c:pt idx="3156">
                  <c:v>14938.910016106245</c:v>
                </c:pt>
                <c:pt idx="3157">
                  <c:v>14947.174796706246</c:v>
                </c:pt>
                <c:pt idx="3158">
                  <c:v>14955.472227831244</c:v>
                </c:pt>
                <c:pt idx="3159">
                  <c:v>14963.754208431241</c:v>
                </c:pt>
                <c:pt idx="3160">
                  <c:v>14972.068889556243</c:v>
                </c:pt>
                <c:pt idx="3161">
                  <c:v>14980.392195681243</c:v>
                </c:pt>
                <c:pt idx="3162">
                  <c:v>14988.724126806244</c:v>
                </c:pt>
                <c:pt idx="3163">
                  <c:v>14997.064682931243</c:v>
                </c:pt>
                <c:pt idx="3164">
                  <c:v>15005.438064581242</c:v>
                </c:pt>
                <c:pt idx="3165">
                  <c:v>15013.795870706244</c:v>
                </c:pt>
                <c:pt idx="3166">
                  <c:v>15022.186552356245</c:v>
                </c:pt>
                <c:pt idx="3167">
                  <c:v>15030.585884006245</c:v>
                </c:pt>
                <c:pt idx="3168">
                  <c:v>15038.993865656244</c:v>
                </c:pt>
                <c:pt idx="3169">
                  <c:v>15042.569717831246</c:v>
                </c:pt>
                <c:pt idx="3170">
                  <c:v>15046.514502881246</c:v>
                </c:pt>
                <c:pt idx="3171">
                  <c:v>15050.853346331247</c:v>
                </c:pt>
                <c:pt idx="3172">
                  <c:v>15055.635849231247</c:v>
                </c:pt>
                <c:pt idx="3173">
                  <c:v>15060.911762631245</c:v>
                </c:pt>
                <c:pt idx="3174">
                  <c:v>15066.706537056247</c:v>
                </c:pt>
                <c:pt idx="3175">
                  <c:v>15073.094649081248</c:v>
                </c:pt>
                <c:pt idx="3176">
                  <c:v>15080.101799231246</c:v>
                </c:pt>
                <c:pt idx="3177">
                  <c:v>15087.851865131246</c:v>
                </c:pt>
                <c:pt idx="3178">
                  <c:v>15096.370897306246</c:v>
                </c:pt>
                <c:pt idx="3179">
                  <c:v>15104.898604481246</c:v>
                </c:pt>
                <c:pt idx="3180">
                  <c:v>15113.434986656246</c:v>
                </c:pt>
                <c:pt idx="3181">
                  <c:v>15122.004669356244</c:v>
                </c:pt>
                <c:pt idx="3182">
                  <c:v>15130.558401531243</c:v>
                </c:pt>
                <c:pt idx="3183">
                  <c:v>15136.184421231244</c:v>
                </c:pt>
                <c:pt idx="3184">
                  <c:v>15142.359552481246</c:v>
                </c:pt>
                <c:pt idx="3185">
                  <c:v>15149.134346331246</c:v>
                </c:pt>
                <c:pt idx="3186">
                  <c:v>15156.633755406245</c:v>
                </c:pt>
                <c:pt idx="3187">
                  <c:v>15164.884005231244</c:v>
                </c:pt>
                <c:pt idx="3188">
                  <c:v>15173.539388456245</c:v>
                </c:pt>
                <c:pt idx="3189">
                  <c:v>15182.203496681244</c:v>
                </c:pt>
                <c:pt idx="3190">
                  <c:v>15190.901180431243</c:v>
                </c:pt>
                <c:pt idx="3191">
                  <c:v>15199.632489706246</c:v>
                </c:pt>
                <c:pt idx="3192">
                  <c:v>15208.347673456245</c:v>
                </c:pt>
                <c:pt idx="3193">
                  <c:v>15217.096532731244</c:v>
                </c:pt>
                <c:pt idx="3194">
                  <c:v>15225.854167006244</c:v>
                </c:pt>
                <c:pt idx="3195">
                  <c:v>15234.620576281244</c:v>
                </c:pt>
                <c:pt idx="3196">
                  <c:v>15243.420761081245</c:v>
                </c:pt>
                <c:pt idx="3197">
                  <c:v>15252.229745881243</c:v>
                </c:pt>
                <c:pt idx="3198">
                  <c:v>15261.047530681244</c:v>
                </c:pt>
                <c:pt idx="3199">
                  <c:v>15269.899191006241</c:v>
                </c:pt>
                <c:pt idx="3200">
                  <c:v>15278.759676331243</c:v>
                </c:pt>
                <c:pt idx="3201">
                  <c:v>15287.654112181242</c:v>
                </c:pt>
                <c:pt idx="3202">
                  <c:v>15296.557398031242</c:v>
                </c:pt>
                <c:pt idx="3203">
                  <c:v>15305.469533881245</c:v>
                </c:pt>
                <c:pt idx="3204">
                  <c:v>15314.415720256246</c:v>
                </c:pt>
                <c:pt idx="3205">
                  <c:v>15323.345556106244</c:v>
                </c:pt>
                <c:pt idx="3206">
                  <c:v>15332.309492481243</c:v>
                </c:pt>
                <c:pt idx="3207">
                  <c:v>15341.257028331242</c:v>
                </c:pt>
                <c:pt idx="3208">
                  <c:v>15350.238714706245</c:v>
                </c:pt>
                <c:pt idx="3209">
                  <c:v>15359.229276081245</c:v>
                </c:pt>
                <c:pt idx="3210">
                  <c:v>15368.228712456244</c:v>
                </c:pt>
                <c:pt idx="3211">
                  <c:v>15377.237023831245</c:v>
                </c:pt>
                <c:pt idx="3212">
                  <c:v>15386.254210206245</c:v>
                </c:pt>
                <c:pt idx="3213">
                  <c:v>15395.305697106245</c:v>
                </c:pt>
                <c:pt idx="3214">
                  <c:v>15404.366084006246</c:v>
                </c:pt>
                <c:pt idx="3215">
                  <c:v>15413.409895381246</c:v>
                </c:pt>
                <c:pt idx="3216">
                  <c:v>15422.488082281247</c:v>
                </c:pt>
                <c:pt idx="3217">
                  <c:v>15431.575169181247</c:v>
                </c:pt>
                <c:pt idx="3218">
                  <c:v>15440.696706606246</c:v>
                </c:pt>
                <c:pt idx="3219">
                  <c:v>15449.801593506247</c:v>
                </c:pt>
                <c:pt idx="3220">
                  <c:v>15458.940980931247</c:v>
                </c:pt>
                <c:pt idx="3221">
                  <c:v>15468.089293356245</c:v>
                </c:pt>
                <c:pt idx="3222">
                  <c:v>15477.272181306247</c:v>
                </c:pt>
                <c:pt idx="3223">
                  <c:v>15486.464019256246</c:v>
                </c:pt>
                <c:pt idx="3224">
                  <c:v>15495.690507731246</c:v>
                </c:pt>
                <c:pt idx="3225">
                  <c:v>15504.925971206245</c:v>
                </c:pt>
                <c:pt idx="3226">
                  <c:v>15514.170409681245</c:v>
                </c:pt>
                <c:pt idx="3227">
                  <c:v>15521.567985356249</c:v>
                </c:pt>
                <c:pt idx="3228">
                  <c:v>15529.695150731248</c:v>
                </c:pt>
                <c:pt idx="3229">
                  <c:v>15538.656607906249</c:v>
                </c:pt>
                <c:pt idx="3230">
                  <c:v>15547.98864743125</c:v>
                </c:pt>
                <c:pt idx="3231">
                  <c:v>15557.329711956247</c:v>
                </c:pt>
                <c:pt idx="3232">
                  <c:v>15566.679801481248</c:v>
                </c:pt>
                <c:pt idx="3233">
                  <c:v>15576.064841531246</c:v>
                </c:pt>
                <c:pt idx="3234">
                  <c:v>15585.458931581248</c:v>
                </c:pt>
                <c:pt idx="3235">
                  <c:v>15594.888047156248</c:v>
                </c:pt>
                <c:pt idx="3236">
                  <c:v>15604.326237731248</c:v>
                </c:pt>
                <c:pt idx="3237">
                  <c:v>15613.799528831249</c:v>
                </c:pt>
                <c:pt idx="3238">
                  <c:v>15623.281919931249</c:v>
                </c:pt>
                <c:pt idx="3239">
                  <c:v>15632.773411031249</c:v>
                </c:pt>
                <c:pt idx="3240">
                  <c:v>15642.300102656249</c:v>
                </c:pt>
                <c:pt idx="3241">
                  <c:v>15651.862044806247</c:v>
                </c:pt>
                <c:pt idx="3242">
                  <c:v>15661.433136956248</c:v>
                </c:pt>
                <c:pt idx="3243">
                  <c:v>15671.013379106245</c:v>
                </c:pt>
                <c:pt idx="3244">
                  <c:v>15680.628971781245</c:v>
                </c:pt>
                <c:pt idx="3245">
                  <c:v>15690.253739456248</c:v>
                </c:pt>
                <c:pt idx="3246">
                  <c:v>15699.913932656247</c:v>
                </c:pt>
                <c:pt idx="3247">
                  <c:v>15709.583325856247</c:v>
                </c:pt>
                <c:pt idx="3248">
                  <c:v>15719.288219581247</c:v>
                </c:pt>
                <c:pt idx="3249">
                  <c:v>15723.789884356247</c:v>
                </c:pt>
                <c:pt idx="3250">
                  <c:v>15728.770133581247</c:v>
                </c:pt>
                <c:pt idx="3251">
                  <c:v>15734.229867256245</c:v>
                </c:pt>
                <c:pt idx="3252">
                  <c:v>15740.249186956245</c:v>
                </c:pt>
                <c:pt idx="3253">
                  <c:v>15746.881993731244</c:v>
                </c:pt>
                <c:pt idx="3254">
                  <c:v>15754.182338631246</c:v>
                </c:pt>
                <c:pt idx="3255">
                  <c:v>15762.204422706245</c:v>
                </c:pt>
                <c:pt idx="3256">
                  <c:v>15771.055598056246</c:v>
                </c:pt>
                <c:pt idx="3257">
                  <c:v>15780.790465731248</c:v>
                </c:pt>
                <c:pt idx="3258">
                  <c:v>15790.693811556244</c:v>
                </c:pt>
                <c:pt idx="3259">
                  <c:v>15800.606482381245</c:v>
                </c:pt>
                <c:pt idx="3260">
                  <c:v>15810.555078731242</c:v>
                </c:pt>
                <c:pt idx="3261">
                  <c:v>15820.539650606244</c:v>
                </c:pt>
                <c:pt idx="3262">
                  <c:v>15830.506946956242</c:v>
                </c:pt>
                <c:pt idx="3263">
                  <c:v>15840.536944356245</c:v>
                </c:pt>
                <c:pt idx="3264">
                  <c:v>15850.576341756245</c:v>
                </c:pt>
                <c:pt idx="3265">
                  <c:v>15860.625139156244</c:v>
                </c:pt>
                <c:pt idx="3266">
                  <c:v>15870.522833406241</c:v>
                </c:pt>
                <c:pt idx="3267">
                  <c:v>15880.617206331246</c:v>
                </c:pt>
                <c:pt idx="3268">
                  <c:v>15890.560201106246</c:v>
                </c:pt>
                <c:pt idx="3269">
                  <c:v>15900.646598506244</c:v>
                </c:pt>
                <c:pt idx="3270">
                  <c:v>15910.822947481241</c:v>
                </c:pt>
                <c:pt idx="3271">
                  <c:v>15920.740016206246</c:v>
                </c:pt>
                <c:pt idx="3272">
                  <c:v>15930.935315181245</c:v>
                </c:pt>
                <c:pt idx="3273">
                  <c:v>15940.628504181244</c:v>
                </c:pt>
                <c:pt idx="3274">
                  <c:v>15950.142039506247</c:v>
                </c:pt>
                <c:pt idx="3275">
                  <c:v>15960.257861381246</c:v>
                </c:pt>
                <c:pt idx="3276">
                  <c:v>15970.545061406247</c:v>
                </c:pt>
                <c:pt idx="3277">
                  <c:v>15980.841786431247</c:v>
                </c:pt>
                <c:pt idx="3278">
                  <c:v>15990.661127006246</c:v>
                </c:pt>
                <c:pt idx="3279">
                  <c:v>16000.868599931246</c:v>
                </c:pt>
                <c:pt idx="3280">
                  <c:v>16010.922894706247</c:v>
                </c:pt>
                <c:pt idx="3281">
                  <c:v>16020.796585806243</c:v>
                </c:pt>
                <c:pt idx="3282">
                  <c:v>16030.842280056242</c:v>
                </c:pt>
                <c:pt idx="3283">
                  <c:v>16041.277681656245</c:v>
                </c:pt>
                <c:pt idx="3284">
                  <c:v>16051.586680631248</c:v>
                </c:pt>
                <c:pt idx="3285">
                  <c:v>16061.632899356246</c:v>
                </c:pt>
                <c:pt idx="3286">
                  <c:v>16072.097100956249</c:v>
                </c:pt>
                <c:pt idx="3287">
                  <c:v>16082.379973881245</c:v>
                </c:pt>
                <c:pt idx="3288">
                  <c:v>16092.917976531246</c:v>
                </c:pt>
                <c:pt idx="3289">
                  <c:v>16103.137722881247</c:v>
                </c:pt>
                <c:pt idx="3290">
                  <c:v>16113.749726581249</c:v>
                </c:pt>
                <c:pt idx="3291">
                  <c:v>16124.234552656248</c:v>
                </c:pt>
                <c:pt idx="3292">
                  <c:v>16134.235744281248</c:v>
                </c:pt>
                <c:pt idx="3293">
                  <c:v>16144.575167206245</c:v>
                </c:pt>
                <c:pt idx="3294">
                  <c:v>16154.92401513125</c:v>
                </c:pt>
                <c:pt idx="3295">
                  <c:v>16165.639469881251</c:v>
                </c:pt>
                <c:pt idx="3296">
                  <c:v>16176.007167806247</c:v>
                </c:pt>
                <c:pt idx="3297">
                  <c:v>16186.769648081248</c:v>
                </c:pt>
                <c:pt idx="3298">
                  <c:v>16197.266398106249</c:v>
                </c:pt>
                <c:pt idx="3299">
                  <c:v>16199.610317731249</c:v>
                </c:pt>
                <c:pt idx="3300">
                  <c:v>16202.204767081248</c:v>
                </c:pt>
                <c:pt idx="3301">
                  <c:v>16205.077821681249</c:v>
                </c:pt>
                <c:pt idx="3302">
                  <c:v>16208.229981531247</c:v>
                </c:pt>
                <c:pt idx="3303">
                  <c:v>16211.689422156249</c:v>
                </c:pt>
                <c:pt idx="3304">
                  <c:v>16215.512094606249</c:v>
                </c:pt>
                <c:pt idx="3305">
                  <c:v>16219.726374406247</c:v>
                </c:pt>
                <c:pt idx="3306">
                  <c:v>16224.360712081252</c:v>
                </c:pt>
                <c:pt idx="3307">
                  <c:v>16229.443633156247</c:v>
                </c:pt>
                <c:pt idx="3308">
                  <c:v>16235.059339206247</c:v>
                </c:pt>
                <c:pt idx="3309">
                  <c:v>16241.236605756247</c:v>
                </c:pt>
                <c:pt idx="3310">
                  <c:v>16248.059984381247</c:v>
                </c:pt>
                <c:pt idx="3311">
                  <c:v>16255.530625081245</c:v>
                </c:pt>
                <c:pt idx="3312">
                  <c:v>16263.78918048125</c:v>
                </c:pt>
                <c:pt idx="3313">
                  <c:v>16272.86497610625</c:v>
                </c:pt>
                <c:pt idx="3314">
                  <c:v>16282.871264056248</c:v>
                </c:pt>
                <c:pt idx="3315">
                  <c:v>16293.641841181248</c:v>
                </c:pt>
                <c:pt idx="3316">
                  <c:v>16304.226039631245</c:v>
                </c:pt>
                <c:pt idx="3317">
                  <c:v>16315.043892281246</c:v>
                </c:pt>
                <c:pt idx="3318">
                  <c:v>16325.675041256249</c:v>
                </c:pt>
                <c:pt idx="3319">
                  <c:v>16336.371816281249</c:v>
                </c:pt>
                <c:pt idx="3320">
                  <c:v>16347.050015781248</c:v>
                </c:pt>
                <c:pt idx="3321">
                  <c:v>16357.765840806247</c:v>
                </c:pt>
                <c:pt idx="3322">
                  <c:v>16368.350438206246</c:v>
                </c:pt>
                <c:pt idx="3323">
                  <c:v>16378.71903140625</c:v>
                </c:pt>
                <c:pt idx="3324">
                  <c:v>16389.378829856247</c:v>
                </c:pt>
                <c:pt idx="3325">
                  <c:v>16399.935176206247</c:v>
                </c:pt>
                <c:pt idx="3326">
                  <c:v>16410.303118881246</c:v>
                </c:pt>
                <c:pt idx="3327">
                  <c:v>16420.962991806246</c:v>
                </c:pt>
                <c:pt idx="3328">
                  <c:v>16431.264382906247</c:v>
                </c:pt>
                <c:pt idx="3329">
                  <c:v>16441.659850581247</c:v>
                </c:pt>
                <c:pt idx="3330">
                  <c:v>16452.17789535625</c:v>
                </c:pt>
                <c:pt idx="3331">
                  <c:v>16462.506586456246</c:v>
                </c:pt>
                <c:pt idx="3332">
                  <c:v>16472.986380181246</c:v>
                </c:pt>
                <c:pt idx="3333">
                  <c:v>16483.39012233125</c:v>
                </c:pt>
                <c:pt idx="3334">
                  <c:v>16493.803014481247</c:v>
                </c:pt>
                <c:pt idx="3335">
                  <c:v>16499.099462131249</c:v>
                </c:pt>
                <c:pt idx="3336">
                  <c:v>16504.942069756249</c:v>
                </c:pt>
                <c:pt idx="3337">
                  <c:v>16511.36031288125</c:v>
                </c:pt>
                <c:pt idx="3338">
                  <c:v>16518.440843081247</c:v>
                </c:pt>
                <c:pt idx="3339">
                  <c:v>16526.213385881249</c:v>
                </c:pt>
                <c:pt idx="3340">
                  <c:v>16534.793543381249</c:v>
                </c:pt>
                <c:pt idx="3341">
                  <c:v>16544.239966631249</c:v>
                </c:pt>
                <c:pt idx="3342">
                  <c:v>16554.324951431248</c:v>
                </c:pt>
                <c:pt idx="3343">
                  <c:v>16564.418736231248</c:v>
                </c:pt>
                <c:pt idx="3344">
                  <c:v>16574.865727331246</c:v>
                </c:pt>
                <c:pt idx="3345">
                  <c:v>16584.546229256248</c:v>
                </c:pt>
                <c:pt idx="3346">
                  <c:v>16594.206405656245</c:v>
                </c:pt>
                <c:pt idx="3347">
                  <c:v>16604.306614931244</c:v>
                </c:pt>
                <c:pt idx="3348">
                  <c:v>16614.415599206244</c:v>
                </c:pt>
                <c:pt idx="3349">
                  <c:v>16624.100975606245</c:v>
                </c:pt>
                <c:pt idx="3350">
                  <c:v>16633.679349906244</c:v>
                </c:pt>
                <c:pt idx="3351">
                  <c:v>16643.439277356243</c:v>
                </c:pt>
                <c:pt idx="3352">
                  <c:v>16653.612262156243</c:v>
                </c:pt>
                <c:pt idx="3353">
                  <c:v>16663.157685406244</c:v>
                </c:pt>
                <c:pt idx="3354">
                  <c:v>16672.769259706241</c:v>
                </c:pt>
                <c:pt idx="3355">
                  <c:v>16682.476060581241</c:v>
                </c:pt>
                <c:pt idx="3356">
                  <c:v>16692.481241706242</c:v>
                </c:pt>
                <c:pt idx="3357">
                  <c:v>16702.059664956239</c:v>
                </c:pt>
                <c:pt idx="3358">
                  <c:v>16711.617287681238</c:v>
                </c:pt>
                <c:pt idx="3359">
                  <c:v>16721.473890656238</c:v>
                </c:pt>
                <c:pt idx="3360">
                  <c:v>16731.513571781241</c:v>
                </c:pt>
                <c:pt idx="3361">
                  <c:v>16741.241497131236</c:v>
                </c:pt>
                <c:pt idx="3362">
                  <c:v>16750.83201985624</c:v>
                </c:pt>
                <c:pt idx="3363">
                  <c:v>16760.634996256238</c:v>
                </c:pt>
                <c:pt idx="3364">
                  <c:v>16770.82597948124</c:v>
                </c:pt>
                <c:pt idx="3365">
                  <c:v>16780.791883506237</c:v>
                </c:pt>
                <c:pt idx="3366">
                  <c:v>16790.503057806236</c:v>
                </c:pt>
                <c:pt idx="3367">
                  <c:v>16800.339634206237</c:v>
                </c:pt>
                <c:pt idx="3368">
                  <c:v>16810.448315331236</c:v>
                </c:pt>
                <c:pt idx="3369">
                  <c:v>16820.624272506237</c:v>
                </c:pt>
                <c:pt idx="3370">
                  <c:v>16830.456698381236</c:v>
                </c:pt>
                <c:pt idx="3371">
                  <c:v>16840.444376881234</c:v>
                </c:pt>
                <c:pt idx="3372">
                  <c:v>16850.646359056238</c:v>
                </c:pt>
                <c:pt idx="3373">
                  <c:v>16861.004143856233</c:v>
                </c:pt>
                <c:pt idx="3374">
                  <c:v>16870.928970781235</c:v>
                </c:pt>
                <c:pt idx="3375">
                  <c:v>16881.039075856232</c:v>
                </c:pt>
                <c:pt idx="3376">
                  <c:v>16891.482261706235</c:v>
                </c:pt>
                <c:pt idx="3377">
                  <c:v>16901.963823081234</c:v>
                </c:pt>
                <c:pt idx="3378">
                  <c:v>16912.040552106231</c:v>
                </c:pt>
                <c:pt idx="3379">
                  <c:v>16922.273683756233</c:v>
                </c:pt>
                <c:pt idx="3380">
                  <c:v>16932.722669081231</c:v>
                </c:pt>
                <c:pt idx="3381">
                  <c:v>16943.535985706232</c:v>
                </c:pt>
                <c:pt idx="3382">
                  <c:v>16953.79506735623</c:v>
                </c:pt>
                <c:pt idx="3383">
                  <c:v>16957.385805881229</c:v>
                </c:pt>
                <c:pt idx="3384">
                  <c:v>16961.365676231228</c:v>
                </c:pt>
                <c:pt idx="3385">
                  <c:v>16965.73532840623</c:v>
                </c:pt>
                <c:pt idx="3386">
                  <c:v>16970.52516293123</c:v>
                </c:pt>
                <c:pt idx="3387">
                  <c:v>16975.825206381232</c:v>
                </c:pt>
                <c:pt idx="3388">
                  <c:v>16981.666109281232</c:v>
                </c:pt>
                <c:pt idx="3389">
                  <c:v>16988.078597156233</c:v>
                </c:pt>
                <c:pt idx="3390">
                  <c:v>16995.153171581231</c:v>
                </c:pt>
                <c:pt idx="3391">
                  <c:v>17002.920808081235</c:v>
                </c:pt>
                <c:pt idx="3392">
                  <c:v>17011.472358231233</c:v>
                </c:pt>
                <c:pt idx="3393">
                  <c:v>17020.898898606232</c:v>
                </c:pt>
                <c:pt idx="3394">
                  <c:v>17031.261780256234</c:v>
                </c:pt>
                <c:pt idx="3395">
                  <c:v>17042.082944781232</c:v>
                </c:pt>
                <c:pt idx="3396">
                  <c:v>17045.293000956233</c:v>
                </c:pt>
                <c:pt idx="3397">
                  <c:v>17048.805987381234</c:v>
                </c:pt>
                <c:pt idx="3398">
                  <c:v>17052.682505106233</c:v>
                </c:pt>
                <c:pt idx="3399">
                  <c:v>17056.953229656236</c:v>
                </c:pt>
                <c:pt idx="3400">
                  <c:v>17061.648911556233</c:v>
                </c:pt>
                <c:pt idx="3401">
                  <c:v>17066.830501856235</c:v>
                </c:pt>
                <c:pt idx="3402">
                  <c:v>17072.528951081236</c:v>
                </c:pt>
                <c:pt idx="3403">
                  <c:v>17078.805460281234</c:v>
                </c:pt>
                <c:pt idx="3404">
                  <c:v>17085.691179981233</c:v>
                </c:pt>
                <c:pt idx="3405">
                  <c:v>17093.277786756233</c:v>
                </c:pt>
                <c:pt idx="3406">
                  <c:v>17101.657182181232</c:v>
                </c:pt>
                <c:pt idx="3407">
                  <c:v>17110.860941781237</c:v>
                </c:pt>
                <c:pt idx="3408">
                  <c:v>17121.011617656233</c:v>
                </c:pt>
                <c:pt idx="3409">
                  <c:v>17132.171410856237</c:v>
                </c:pt>
                <c:pt idx="3410">
                  <c:v>17143.886713506236</c:v>
                </c:pt>
                <c:pt idx="3411">
                  <c:v>17155.459788531236</c:v>
                </c:pt>
                <c:pt idx="3412">
                  <c:v>17166.768783831241</c:v>
                </c:pt>
                <c:pt idx="3413">
                  <c:v>17178.269632281237</c:v>
                </c:pt>
                <c:pt idx="3414">
                  <c:v>17190.084435981236</c:v>
                </c:pt>
                <c:pt idx="3415">
                  <c:v>17201.634659956238</c:v>
                </c:pt>
                <c:pt idx="3416">
                  <c:v>17212.858853156238</c:v>
                </c:pt>
                <c:pt idx="3417">
                  <c:v>17224.275399506241</c:v>
                </c:pt>
                <c:pt idx="3418">
                  <c:v>17236.251205306238</c:v>
                </c:pt>
                <c:pt idx="3419">
                  <c:v>17247.105516681237</c:v>
                </c:pt>
                <c:pt idx="3420">
                  <c:v>17251.144785981236</c:v>
                </c:pt>
                <c:pt idx="3421">
                  <c:v>17255.616112631236</c:v>
                </c:pt>
                <c:pt idx="3422">
                  <c:v>17260.489546106237</c:v>
                </c:pt>
                <c:pt idx="3423">
                  <c:v>17265.888438506237</c:v>
                </c:pt>
                <c:pt idx="3424">
                  <c:v>17271.813639831238</c:v>
                </c:pt>
                <c:pt idx="3425">
                  <c:v>17278.358176656238</c:v>
                </c:pt>
                <c:pt idx="3426">
                  <c:v>17285.523048981235</c:v>
                </c:pt>
                <c:pt idx="3427">
                  <c:v>17293.463134431237</c:v>
                </c:pt>
                <c:pt idx="3428">
                  <c:v>17302.148882481237</c:v>
                </c:pt>
                <c:pt idx="3429">
                  <c:v>17311.735620756241</c:v>
                </c:pt>
                <c:pt idx="3430">
                  <c:v>17322.317350831243</c:v>
                </c:pt>
                <c:pt idx="3431">
                  <c:v>17333.339913256241</c:v>
                </c:pt>
                <c:pt idx="3432">
                  <c:v>17344.30959963124</c:v>
                </c:pt>
                <c:pt idx="3433">
                  <c:v>17355.752043881243</c:v>
                </c:pt>
                <c:pt idx="3434">
                  <c:v>17367.420391806241</c:v>
                </c:pt>
                <c:pt idx="3435">
                  <c:v>17378.509629756241</c:v>
                </c:pt>
                <c:pt idx="3436">
                  <c:v>17389.607817706241</c:v>
                </c:pt>
                <c:pt idx="3437">
                  <c:v>17400.621879081242</c:v>
                </c:pt>
                <c:pt idx="3438">
                  <c:v>17412.327927006245</c:v>
                </c:pt>
                <c:pt idx="3439">
                  <c:v>17424.105550981243</c:v>
                </c:pt>
                <c:pt idx="3440">
                  <c:v>17435.332840506246</c:v>
                </c:pt>
                <c:pt idx="3441">
                  <c:v>17446.693657131247</c:v>
                </c:pt>
                <c:pt idx="3442">
                  <c:v>17458.219351381245</c:v>
                </c:pt>
                <c:pt idx="3443">
                  <c:v>17465.919706056244</c:v>
                </c:pt>
                <c:pt idx="3444">
                  <c:v>17474.406248856241</c:v>
                </c:pt>
                <c:pt idx="3445">
                  <c:v>17483.742680831245</c:v>
                </c:pt>
                <c:pt idx="3446">
                  <c:v>17494.024103556243</c:v>
                </c:pt>
                <c:pt idx="3447">
                  <c:v>17505.345843606243</c:v>
                </c:pt>
                <c:pt idx="3448">
                  <c:v>17517.333944681246</c:v>
                </c:pt>
                <c:pt idx="3449">
                  <c:v>17529.237644181245</c:v>
                </c:pt>
                <c:pt idx="3450">
                  <c:v>17541.43299840625</c:v>
                </c:pt>
                <c:pt idx="3451">
                  <c:v>17553.543951056246</c:v>
                </c:pt>
                <c:pt idx="3452">
                  <c:v>17565.727354756244</c:v>
                </c:pt>
                <c:pt idx="3453">
                  <c:v>17577.889032931245</c:v>
                </c:pt>
                <c:pt idx="3454">
                  <c:v>17589.997485056247</c:v>
                </c:pt>
                <c:pt idx="3455">
                  <c:v>17602.367366381244</c:v>
                </c:pt>
                <c:pt idx="3456">
                  <c:v>17614.873074806248</c:v>
                </c:pt>
                <c:pt idx="3457">
                  <c:v>17627.325657181245</c:v>
                </c:pt>
                <c:pt idx="3458">
                  <c:v>17639.788114556246</c:v>
                </c:pt>
                <c:pt idx="3459">
                  <c:v>17652.292022456244</c:v>
                </c:pt>
                <c:pt idx="3460">
                  <c:v>17664.900631931247</c:v>
                </c:pt>
                <c:pt idx="3461">
                  <c:v>17677.487590881246</c:v>
                </c:pt>
                <c:pt idx="3462">
                  <c:v>17690.116150356251</c:v>
                </c:pt>
                <c:pt idx="3463">
                  <c:v>17702.754684831249</c:v>
                </c:pt>
                <c:pt idx="3464">
                  <c:v>17715.434894831251</c:v>
                </c:pt>
                <c:pt idx="3465">
                  <c:v>17728.125104831248</c:v>
                </c:pt>
                <c:pt idx="3466">
                  <c:v>17740.857065356246</c:v>
                </c:pt>
                <c:pt idx="3467">
                  <c:v>17753.630826406246</c:v>
                </c:pt>
                <c:pt idx="3468">
                  <c:v>17766.38283693125</c:v>
                </c:pt>
                <c:pt idx="3469">
                  <c:v>17779.176697981249</c:v>
                </c:pt>
                <c:pt idx="3470">
                  <c:v>17791.948758506249</c:v>
                </c:pt>
                <c:pt idx="3471">
                  <c:v>17804.826470606251</c:v>
                </c:pt>
                <c:pt idx="3472">
                  <c:v>17817.714282706253</c:v>
                </c:pt>
                <c:pt idx="3473">
                  <c:v>17830.548343756251</c:v>
                </c:pt>
                <c:pt idx="3474">
                  <c:v>17843.488306381249</c:v>
                </c:pt>
                <c:pt idx="3475">
                  <c:v>17856.438394006247</c:v>
                </c:pt>
                <c:pt idx="3476">
                  <c:v>17869.302605056251</c:v>
                </c:pt>
                <c:pt idx="3477">
                  <c:v>17882.272942681251</c:v>
                </c:pt>
                <c:pt idx="3478">
                  <c:v>17895.253405306248</c:v>
                </c:pt>
                <c:pt idx="3479">
                  <c:v>17908.24399293125</c:v>
                </c:pt>
                <c:pt idx="3480">
                  <c:v>17921.244705556248</c:v>
                </c:pt>
                <c:pt idx="3481">
                  <c:v>17925.228270656247</c:v>
                </c:pt>
                <c:pt idx="3482">
                  <c:v>17929.600742056246</c:v>
                </c:pt>
                <c:pt idx="3483">
                  <c:v>17934.394895281246</c:v>
                </c:pt>
                <c:pt idx="3484">
                  <c:v>17939.675781381247</c:v>
                </c:pt>
                <c:pt idx="3485">
                  <c:v>17945.508601406247</c:v>
                </c:pt>
                <c:pt idx="3486">
                  <c:v>17951.926455881247</c:v>
                </c:pt>
                <c:pt idx="3487">
                  <c:v>17958.994795856252</c:v>
                </c:pt>
                <c:pt idx="3488">
                  <c:v>17966.779222381247</c:v>
                </c:pt>
                <c:pt idx="3489">
                  <c:v>17975.313160981244</c:v>
                </c:pt>
                <c:pt idx="3490">
                  <c:v>17984.759514281246</c:v>
                </c:pt>
                <c:pt idx="3491">
                  <c:v>17995.119682281245</c:v>
                </c:pt>
                <c:pt idx="3492">
                  <c:v>18006.557067606249</c:v>
                </c:pt>
                <c:pt idx="3493">
                  <c:v>18019.105745781249</c:v>
                </c:pt>
                <c:pt idx="3494">
                  <c:v>18032.41046103125</c:v>
                </c:pt>
                <c:pt idx="3495">
                  <c:v>18045.855328381247</c:v>
                </c:pt>
                <c:pt idx="3496">
                  <c:v>18059.310545731245</c:v>
                </c:pt>
                <c:pt idx="3497">
                  <c:v>18072.711062031245</c:v>
                </c:pt>
                <c:pt idx="3498">
                  <c:v>18086.252080431244</c:v>
                </c:pt>
                <c:pt idx="3499">
                  <c:v>18099.770923306245</c:v>
                </c:pt>
                <c:pt idx="3500">
                  <c:v>18113.234940131242</c:v>
                </c:pt>
                <c:pt idx="3501">
                  <c:v>18126.774533006246</c:v>
                </c:pt>
                <c:pt idx="3502">
                  <c:v>18140.324500881241</c:v>
                </c:pt>
                <c:pt idx="3503">
                  <c:v>18153.884843756245</c:v>
                </c:pt>
                <c:pt idx="3504">
                  <c:v>18167.422861106243</c:v>
                </c:pt>
                <c:pt idx="3505">
                  <c:v>18181.003953981242</c:v>
                </c:pt>
                <c:pt idx="3506">
                  <c:v>18194.595421856244</c:v>
                </c:pt>
                <c:pt idx="3507">
                  <c:v>18208.164489206243</c:v>
                </c:pt>
                <c:pt idx="3508">
                  <c:v>18221.776707081248</c:v>
                </c:pt>
                <c:pt idx="3509">
                  <c:v>18235.366474431248</c:v>
                </c:pt>
                <c:pt idx="3510">
                  <c:v>18248.966591781245</c:v>
                </c:pt>
                <c:pt idx="3511">
                  <c:v>18262.577059131243</c:v>
                </c:pt>
                <c:pt idx="3512">
                  <c:v>18276.230777006247</c:v>
                </c:pt>
                <c:pt idx="3513">
                  <c:v>18289.861944356242</c:v>
                </c:pt>
                <c:pt idx="3514">
                  <c:v>18303.503461706245</c:v>
                </c:pt>
                <c:pt idx="3515">
                  <c:v>18317.155329056244</c:v>
                </c:pt>
                <c:pt idx="3516">
                  <c:v>18330.817546406248</c:v>
                </c:pt>
                <c:pt idx="3517">
                  <c:v>18344.490113756241</c:v>
                </c:pt>
                <c:pt idx="3518">
                  <c:v>18358.206081631244</c:v>
                </c:pt>
                <c:pt idx="3519">
                  <c:v>18371.899348981242</c:v>
                </c:pt>
                <c:pt idx="3520">
                  <c:v>18385.602966331244</c:v>
                </c:pt>
                <c:pt idx="3521">
                  <c:v>18399.350059206237</c:v>
                </c:pt>
                <c:pt idx="3522">
                  <c:v>18413.107527081243</c:v>
                </c:pt>
                <c:pt idx="3523">
                  <c:v>18426.875369956237</c:v>
                </c:pt>
                <c:pt idx="3524">
                  <c:v>18440.686788356237</c:v>
                </c:pt>
                <c:pt idx="3525">
                  <c:v>18454.54183228124</c:v>
                </c:pt>
                <c:pt idx="3526">
                  <c:v>18468.440551731237</c:v>
                </c:pt>
                <c:pt idx="3527">
                  <c:v>18482.382996706241</c:v>
                </c:pt>
                <c:pt idx="3528">
                  <c:v>18496.302616156241</c:v>
                </c:pt>
                <c:pt idx="3529">
                  <c:v>18510.26601113124</c:v>
                </c:pt>
                <c:pt idx="3530">
                  <c:v>18524.239881106238</c:v>
                </c:pt>
                <c:pt idx="3531">
                  <c:v>18538.224226081238</c:v>
                </c:pt>
                <c:pt idx="3532">
                  <c:v>18552.252446581238</c:v>
                </c:pt>
                <c:pt idx="3533">
                  <c:v>18566.257741556237</c:v>
                </c:pt>
                <c:pt idx="3534">
                  <c:v>18580.306962056238</c:v>
                </c:pt>
                <c:pt idx="3535">
                  <c:v>18594.299731506235</c:v>
                </c:pt>
                <c:pt idx="3536">
                  <c:v>18608.336451481238</c:v>
                </c:pt>
                <c:pt idx="3537">
                  <c:v>18612.694769731235</c:v>
                </c:pt>
                <c:pt idx="3538">
                  <c:v>18617.492494806236</c:v>
                </c:pt>
                <c:pt idx="3539">
                  <c:v>18622.797427756235</c:v>
                </c:pt>
                <c:pt idx="3540">
                  <c:v>18628.643919106235</c:v>
                </c:pt>
                <c:pt idx="3541">
                  <c:v>18635.066394381236</c:v>
                </c:pt>
                <c:pt idx="3542">
                  <c:v>18642.133004631232</c:v>
                </c:pt>
                <c:pt idx="3543">
                  <c:v>18649.91205090623</c:v>
                </c:pt>
                <c:pt idx="3544">
                  <c:v>18658.471984256237</c:v>
                </c:pt>
                <c:pt idx="3545">
                  <c:v>18667.915131256235</c:v>
                </c:pt>
                <c:pt idx="3546">
                  <c:v>18678.276542431235</c:v>
                </c:pt>
                <c:pt idx="3547">
                  <c:v>18683.106442506236</c:v>
                </c:pt>
                <c:pt idx="3548">
                  <c:v>18688.413124931234</c:v>
                </c:pt>
                <c:pt idx="3549">
                  <c:v>18694.264940756235</c:v>
                </c:pt>
                <c:pt idx="3550">
                  <c:v>18700.696540506233</c:v>
                </c:pt>
                <c:pt idx="3551">
                  <c:v>18707.776525231238</c:v>
                </c:pt>
                <c:pt idx="3552">
                  <c:v>18715.573645981236</c:v>
                </c:pt>
                <c:pt idx="3553">
                  <c:v>18724.156803806236</c:v>
                </c:pt>
                <c:pt idx="3554">
                  <c:v>18733.595049756237</c:v>
                </c:pt>
                <c:pt idx="3555">
                  <c:v>18743.991560406233</c:v>
                </c:pt>
                <c:pt idx="3556">
                  <c:v>18755.449737331233</c:v>
                </c:pt>
                <c:pt idx="3557">
                  <c:v>18768.073207106238</c:v>
                </c:pt>
                <c:pt idx="3558">
                  <c:v>18781.931770781237</c:v>
                </c:pt>
                <c:pt idx="3559">
                  <c:v>18796.209415756235</c:v>
                </c:pt>
                <c:pt idx="3560">
                  <c:v>18810.463435206235</c:v>
                </c:pt>
                <c:pt idx="3561">
                  <c:v>18824.796155706237</c:v>
                </c:pt>
                <c:pt idx="3562">
                  <c:v>18839.105225681236</c:v>
                </c:pt>
                <c:pt idx="3563">
                  <c:v>18853.458946181236</c:v>
                </c:pt>
                <c:pt idx="3564">
                  <c:v>18867.857367206238</c:v>
                </c:pt>
                <c:pt idx="3565">
                  <c:v>18882.266313231241</c:v>
                </c:pt>
                <c:pt idx="3566">
                  <c:v>18896.72003478124</c:v>
                </c:pt>
                <c:pt idx="3567">
                  <c:v>18911.184306331237</c:v>
                </c:pt>
                <c:pt idx="3568">
                  <c:v>18925.693428406237</c:v>
                </c:pt>
                <c:pt idx="3569">
                  <c:v>18932.421231306242</c:v>
                </c:pt>
                <c:pt idx="3570">
                  <c:v>18939.84094470624</c:v>
                </c:pt>
                <c:pt idx="3571">
                  <c:v>18948.02231965624</c:v>
                </c:pt>
                <c:pt idx="3572">
                  <c:v>18957.03525720624</c:v>
                </c:pt>
                <c:pt idx="3573">
                  <c:v>18966.94980840624</c:v>
                </c:pt>
                <c:pt idx="3574">
                  <c:v>18977.836174306238</c:v>
                </c:pt>
                <c:pt idx="3575">
                  <c:v>18989.833657006238</c:v>
                </c:pt>
                <c:pt idx="3576">
                  <c:v>19003.047358081236</c:v>
                </c:pt>
                <c:pt idx="3577">
                  <c:v>19017.617129631239</c:v>
                </c:pt>
                <c:pt idx="3578">
                  <c:v>19032.232001706237</c:v>
                </c:pt>
                <c:pt idx="3579">
                  <c:v>19046.892024306238</c:v>
                </c:pt>
                <c:pt idx="3580">
                  <c:v>19061.59724743124</c:v>
                </c:pt>
                <c:pt idx="3581">
                  <c:v>19076.347721081238</c:v>
                </c:pt>
                <c:pt idx="3582">
                  <c:v>19091.074194206238</c:v>
                </c:pt>
                <c:pt idx="3583">
                  <c:v>19105.81129233124</c:v>
                </c:pt>
                <c:pt idx="3584">
                  <c:v>19120.593715981238</c:v>
                </c:pt>
                <c:pt idx="3585">
                  <c:v>19135.352064106239</c:v>
                </c:pt>
                <c:pt idx="3586">
                  <c:v>19150.155787756237</c:v>
                </c:pt>
                <c:pt idx="3587">
                  <c:v>19164.97016140624</c:v>
                </c:pt>
                <c:pt idx="3588">
                  <c:v>19179.795185056242</c:v>
                </c:pt>
                <c:pt idx="3589">
                  <c:v>19194.630858706241</c:v>
                </c:pt>
                <c:pt idx="3590">
                  <c:v>19209.512032881241</c:v>
                </c:pt>
                <c:pt idx="3591">
                  <c:v>19224.403882056238</c:v>
                </c:pt>
                <c:pt idx="3592">
                  <c:v>19239.34130675624</c:v>
                </c:pt>
                <c:pt idx="3593">
                  <c:v>19254.289431456244</c:v>
                </c:pt>
                <c:pt idx="3594">
                  <c:v>19269.248256156243</c:v>
                </c:pt>
                <c:pt idx="3595">
                  <c:v>19284.217780856241</c:v>
                </c:pt>
                <c:pt idx="3596">
                  <c:v>19299.198005556242</c:v>
                </c:pt>
                <c:pt idx="3597">
                  <c:v>19314.188930256238</c:v>
                </c:pt>
                <c:pt idx="3598">
                  <c:v>19329.225605481239</c:v>
                </c:pt>
                <c:pt idx="3599">
                  <c:v>19344.23793018124</c:v>
                </c:pt>
                <c:pt idx="3600">
                  <c:v>19359.366256456244</c:v>
                </c:pt>
                <c:pt idx="3601">
                  <c:v>19374.505357731243</c:v>
                </c:pt>
                <c:pt idx="3602">
                  <c:v>19389.690384531241</c:v>
                </c:pt>
                <c:pt idx="3603">
                  <c:v>19404.92138685624</c:v>
                </c:pt>
                <c:pt idx="3604">
                  <c:v>19420.233615231238</c:v>
                </c:pt>
                <c:pt idx="3605">
                  <c:v>19435.55671860624</c:v>
                </c:pt>
                <c:pt idx="3606">
                  <c:v>19450.925947506239</c:v>
                </c:pt>
                <c:pt idx="3607">
                  <c:v>19466.129698781238</c:v>
                </c:pt>
                <c:pt idx="3608">
                  <c:v>19481.30892453124</c:v>
                </c:pt>
                <c:pt idx="3609">
                  <c:v>19496.534225806237</c:v>
                </c:pt>
                <c:pt idx="3610">
                  <c:v>19511.770302081237</c:v>
                </c:pt>
                <c:pt idx="3611">
                  <c:v>19527.123279931238</c:v>
                </c:pt>
                <c:pt idx="3612">
                  <c:v>19542.451707256238</c:v>
                </c:pt>
                <c:pt idx="3613">
                  <c:v>19557.826385106233</c:v>
                </c:pt>
                <c:pt idx="3614">
                  <c:v>19573.211912956234</c:v>
                </c:pt>
                <c:pt idx="3615">
                  <c:v>19588.608290806234</c:v>
                </c:pt>
                <c:pt idx="3616">
                  <c:v>19603.980018131231</c:v>
                </c:pt>
                <c:pt idx="3617">
                  <c:v>19610.800918931236</c:v>
                </c:pt>
                <c:pt idx="3618">
                  <c:v>19618.302079706231</c:v>
                </c:pt>
                <c:pt idx="3619">
                  <c:v>19626.555601506232</c:v>
                </c:pt>
                <c:pt idx="3620">
                  <c:v>19635.669335906237</c:v>
                </c:pt>
                <c:pt idx="3621">
                  <c:v>19645.680108431236</c:v>
                </c:pt>
                <c:pt idx="3622">
                  <c:v>19656.696120656237</c:v>
                </c:pt>
                <c:pt idx="3623">
                  <c:v>19668.825799156235</c:v>
                </c:pt>
                <c:pt idx="3624">
                  <c:v>19682.177795506235</c:v>
                </c:pt>
                <c:pt idx="3625">
                  <c:v>19696.86098628123</c:v>
                </c:pt>
                <c:pt idx="3626">
                  <c:v>19712.19796150623</c:v>
                </c:pt>
                <c:pt idx="3627">
                  <c:v>19727.54566173123</c:v>
                </c:pt>
                <c:pt idx="3628">
                  <c:v>19742.868286431229</c:v>
                </c:pt>
                <c:pt idx="3629">
                  <c:v>19758.20161113123</c:v>
                </c:pt>
                <c:pt idx="3630">
                  <c:v>19773.473934781232</c:v>
                </c:pt>
                <c:pt idx="3631">
                  <c:v>19778.819388006232</c:v>
                </c:pt>
                <c:pt idx="3632">
                  <c:v>19784.707074106234</c:v>
                </c:pt>
                <c:pt idx="3633">
                  <c:v>19791.173668606229</c:v>
                </c:pt>
                <c:pt idx="3634">
                  <c:v>19798.327823081232</c:v>
                </c:pt>
                <c:pt idx="3635">
                  <c:v>19806.170487531232</c:v>
                </c:pt>
                <c:pt idx="3636">
                  <c:v>19814.810613531234</c:v>
                </c:pt>
                <c:pt idx="3637">
                  <c:v>19824.321352131235</c:v>
                </c:pt>
                <c:pt idx="3638">
                  <c:v>19834.812054906237</c:v>
                </c:pt>
                <c:pt idx="3639">
                  <c:v>19846.320147381233</c:v>
                </c:pt>
                <c:pt idx="3640">
                  <c:v>19858.991431656232</c:v>
                </c:pt>
                <c:pt idx="3641">
                  <c:v>19872.972009831235</c:v>
                </c:pt>
                <c:pt idx="3642">
                  <c:v>19888.227531381232</c:v>
                </c:pt>
                <c:pt idx="3643">
                  <c:v>19903.529778456232</c:v>
                </c:pt>
                <c:pt idx="3644">
                  <c:v>19918.806400006233</c:v>
                </c:pt>
                <c:pt idx="3645">
                  <c:v>19934.09357155623</c:v>
                </c:pt>
                <c:pt idx="3646">
                  <c:v>19949.391293106233</c:v>
                </c:pt>
                <c:pt idx="3647">
                  <c:v>19954.54241765623</c:v>
                </c:pt>
                <c:pt idx="3648">
                  <c:v>19960.241600081234</c:v>
                </c:pt>
                <c:pt idx="3649">
                  <c:v>19966.489590381228</c:v>
                </c:pt>
                <c:pt idx="3650">
                  <c:v>19973.396190131229</c:v>
                </c:pt>
                <c:pt idx="3651">
                  <c:v>19980.998674856233</c:v>
                </c:pt>
                <c:pt idx="3652">
                  <c:v>19989.334395081227</c:v>
                </c:pt>
                <c:pt idx="3653">
                  <c:v>19998.550052906234</c:v>
                </c:pt>
                <c:pt idx="3654">
                  <c:v>20008.683298856235</c:v>
                </c:pt>
                <c:pt idx="3655">
                  <c:v>20019.808333981237</c:v>
                </c:pt>
                <c:pt idx="3656">
                  <c:v>20032.072510381233</c:v>
                </c:pt>
                <c:pt idx="3657">
                  <c:v>20045.586954631235</c:v>
                </c:pt>
                <c:pt idx="3658">
                  <c:v>20060.426467781235</c:v>
                </c:pt>
                <c:pt idx="3659">
                  <c:v>20075.861339331233</c:v>
                </c:pt>
                <c:pt idx="3660">
                  <c:v>20091.270160356231</c:v>
                </c:pt>
                <c:pt idx="3661">
                  <c:v>20106.689506381234</c:v>
                </c:pt>
                <c:pt idx="3662">
                  <c:v>20122.119377406234</c:v>
                </c:pt>
                <c:pt idx="3663">
                  <c:v>20137.523097906236</c:v>
                </c:pt>
                <c:pt idx="3664">
                  <c:v>20152.97401893124</c:v>
                </c:pt>
                <c:pt idx="3665">
                  <c:v>20168.398739431239</c:v>
                </c:pt>
                <c:pt idx="3666">
                  <c:v>20183.833959931235</c:v>
                </c:pt>
                <c:pt idx="3667">
                  <c:v>20199.316455956236</c:v>
                </c:pt>
                <c:pt idx="3668">
                  <c:v>20214.772676456236</c:v>
                </c:pt>
                <c:pt idx="3669">
                  <c:v>20230.276222481236</c:v>
                </c:pt>
                <c:pt idx="3670">
                  <c:v>20245.790293506234</c:v>
                </c:pt>
                <c:pt idx="3671">
                  <c:v>20261.314889531237</c:v>
                </c:pt>
                <c:pt idx="3672">
                  <c:v>20276.886911081241</c:v>
                </c:pt>
                <c:pt idx="3673">
                  <c:v>20292.432557106236</c:v>
                </c:pt>
                <c:pt idx="3674">
                  <c:v>20297.051372731239</c:v>
                </c:pt>
                <c:pt idx="3675">
                  <c:v>20302.080044131239</c:v>
                </c:pt>
                <c:pt idx="3676">
                  <c:v>20307.667123406241</c:v>
                </c:pt>
                <c:pt idx="3677">
                  <c:v>20313.776335031238</c:v>
                </c:pt>
                <c:pt idx="3678">
                  <c:v>20320.519530581241</c:v>
                </c:pt>
                <c:pt idx="3679">
                  <c:v>20327.934635581241</c:v>
                </c:pt>
                <c:pt idx="3680">
                  <c:v>20336.133851606239</c:v>
                </c:pt>
                <c:pt idx="3681">
                  <c:v>20345.11822865624</c:v>
                </c:pt>
                <c:pt idx="3682">
                  <c:v>20355.000268306234</c:v>
                </c:pt>
                <c:pt idx="3683">
                  <c:v>20365.892697131243</c:v>
                </c:pt>
                <c:pt idx="3684">
                  <c:v>20377.908466706242</c:v>
                </c:pt>
                <c:pt idx="3685">
                  <c:v>20391.086302556239</c:v>
                </c:pt>
                <c:pt idx="3686">
                  <c:v>20405.614007306242</c:v>
                </c:pt>
                <c:pt idx="3687">
                  <c:v>20420.971523606237</c:v>
                </c:pt>
                <c:pt idx="3688">
                  <c:v>20436.600443581243</c:v>
                </c:pt>
                <c:pt idx="3689">
                  <c:v>20451.567979106239</c:v>
                </c:pt>
                <c:pt idx="3690">
                  <c:v>20467.105797506239</c:v>
                </c:pt>
                <c:pt idx="3691">
                  <c:v>20482.35501170624</c:v>
                </c:pt>
                <c:pt idx="3692">
                  <c:v>20497.315221706238</c:v>
                </c:pt>
                <c:pt idx="3693">
                  <c:v>20512.884240106239</c:v>
                </c:pt>
                <c:pt idx="3694">
                  <c:v>20527.714648006244</c:v>
                </c:pt>
                <c:pt idx="3695">
                  <c:v>20542.592431431243</c:v>
                </c:pt>
                <c:pt idx="3696">
                  <c:v>20557.555140906243</c:v>
                </c:pt>
                <c:pt idx="3697">
                  <c:v>20572.415248806239</c:v>
                </c:pt>
                <c:pt idx="3698">
                  <c:v>20582.215935831238</c:v>
                </c:pt>
                <c:pt idx="3699">
                  <c:v>20592.962535981238</c:v>
                </c:pt>
                <c:pt idx="3700">
                  <c:v>20604.80670135624</c:v>
                </c:pt>
                <c:pt idx="3701">
                  <c:v>20617.825133006238</c:v>
                </c:pt>
                <c:pt idx="3702">
                  <c:v>20623.924518056236</c:v>
                </c:pt>
                <c:pt idx="3703">
                  <c:v>20630.630761506232</c:v>
                </c:pt>
                <c:pt idx="3704">
                  <c:v>20638.020064406232</c:v>
                </c:pt>
                <c:pt idx="3705">
                  <c:v>20646.168777806233</c:v>
                </c:pt>
                <c:pt idx="3706">
                  <c:v>20655.115652231234</c:v>
                </c:pt>
                <c:pt idx="3707">
                  <c:v>20664.937288731231</c:v>
                </c:pt>
                <c:pt idx="3708">
                  <c:v>20675.78603940623</c:v>
                </c:pt>
                <c:pt idx="3709">
                  <c:v>20687.738905306229</c:v>
                </c:pt>
                <c:pt idx="3710">
                  <c:v>20700.873037481233</c:v>
                </c:pt>
                <c:pt idx="3711">
                  <c:v>20715.34148803123</c:v>
                </c:pt>
                <c:pt idx="3712">
                  <c:v>20730.76700170623</c:v>
                </c:pt>
                <c:pt idx="3713">
                  <c:v>20745.671733031228</c:v>
                </c:pt>
                <c:pt idx="3714">
                  <c:v>20761.459151431227</c:v>
                </c:pt>
                <c:pt idx="3715">
                  <c:v>20776.231630656228</c:v>
                </c:pt>
                <c:pt idx="3716">
                  <c:v>20791.469841181228</c:v>
                </c:pt>
                <c:pt idx="3717">
                  <c:v>20806.604000131229</c:v>
                </c:pt>
                <c:pt idx="3718">
                  <c:v>20821.481755406232</c:v>
                </c:pt>
                <c:pt idx="3719">
                  <c:v>20837.054645131237</c:v>
                </c:pt>
                <c:pt idx="3720">
                  <c:v>20852.028151456234</c:v>
                </c:pt>
                <c:pt idx="3721">
                  <c:v>20867.278361456232</c:v>
                </c:pt>
                <c:pt idx="3722">
                  <c:v>20882.424119881238</c:v>
                </c:pt>
                <c:pt idx="3723">
                  <c:v>20897.15987253124</c:v>
                </c:pt>
                <c:pt idx="3724">
                  <c:v>20912.440082531237</c:v>
                </c:pt>
                <c:pt idx="3725">
                  <c:v>20924.28999528124</c:v>
                </c:pt>
                <c:pt idx="3726">
                  <c:v>20937.37167483124</c:v>
                </c:pt>
              </c:numCache>
            </c:numRef>
          </c:yVal>
          <c:smooth val="0"/>
        </c:ser>
        <c:dLbls>
          <c:showLegendKey val="0"/>
          <c:showVal val="0"/>
          <c:showCatName val="0"/>
          <c:showSerName val="0"/>
          <c:showPercent val="0"/>
          <c:showBubbleSize val="0"/>
        </c:dLbls>
        <c:axId val="354753272"/>
        <c:axId val="354752880"/>
      </c:scatterChart>
      <c:valAx>
        <c:axId val="354752096"/>
        <c:scaling>
          <c:orientation val="minMax"/>
          <c:max val="25"/>
          <c:min val="0"/>
        </c:scaling>
        <c:delete val="0"/>
        <c:axPos val="b"/>
        <c:title>
          <c:tx>
            <c:rich>
              <a:bodyPr/>
              <a:lstStyle/>
              <a:p>
                <a:pPr>
                  <a:defRPr/>
                </a:pPr>
                <a:r>
                  <a:rPr lang="en-US">
                    <a:solidFill>
                      <a:srgbClr val="0000FF"/>
                    </a:solidFill>
                    <a:latin typeface="Arial" panose="020B0604020202020204" pitchFamily="34" charset="0"/>
                    <a:cs typeface="Arial" panose="020B0604020202020204" pitchFamily="34" charset="0"/>
                  </a:rPr>
                  <a:t>Time (ms)</a:t>
                </a:r>
              </a:p>
            </c:rich>
          </c:tx>
          <c:layout>
            <c:manualLayout>
              <c:xMode val="edge"/>
              <c:yMode val="edge"/>
              <c:x val="0.38417671567277867"/>
              <c:y val="0.90481550630913399"/>
            </c:manualLayout>
          </c:layout>
          <c:overlay val="0"/>
        </c:title>
        <c:numFmt formatCode="0" sourceLinked="0"/>
        <c:majorTickMark val="out"/>
        <c:minorTickMark val="none"/>
        <c:tickLblPos val="nextTo"/>
        <c:spPr>
          <a:ln>
            <a:solidFill>
              <a:schemeClr val="tx1"/>
            </a:solidFill>
          </a:ln>
        </c:spPr>
        <c:crossAx val="354752488"/>
        <c:crosses val="autoZero"/>
        <c:crossBetween val="midCat"/>
        <c:majorUnit val="5"/>
      </c:valAx>
      <c:valAx>
        <c:axId val="354752488"/>
        <c:scaling>
          <c:orientation val="minMax"/>
        </c:scaling>
        <c:delete val="0"/>
        <c:axPos val="l"/>
        <c:title>
          <c:tx>
            <c:rich>
              <a:bodyPr rot="-5400000" vert="horz"/>
              <a:lstStyle/>
              <a:p>
                <a:pPr>
                  <a:defRPr/>
                </a:pPr>
                <a:r>
                  <a:rPr lang="en-US">
                    <a:solidFill>
                      <a:srgbClr val="0000FF"/>
                    </a:solidFill>
                    <a:latin typeface="Arial" panose="020B0604020202020204" pitchFamily="34" charset="0"/>
                    <a:cs typeface="Arial" panose="020B0604020202020204" pitchFamily="34" charset="0"/>
                  </a:rPr>
                  <a:t>P (Mpa)</a:t>
                </a:r>
              </a:p>
            </c:rich>
          </c:tx>
          <c:layout>
            <c:manualLayout>
              <c:xMode val="edge"/>
              <c:yMode val="edge"/>
              <c:x val="0"/>
              <c:y val="0.13005091288020978"/>
            </c:manualLayout>
          </c:layout>
          <c:overlay val="0"/>
        </c:title>
        <c:numFmt formatCode="0" sourceLinked="0"/>
        <c:majorTickMark val="out"/>
        <c:minorTickMark val="none"/>
        <c:tickLblPos val="nextTo"/>
        <c:spPr>
          <a:ln>
            <a:solidFill>
              <a:schemeClr val="tx1"/>
            </a:solidFill>
          </a:ln>
        </c:spPr>
        <c:crossAx val="354752096"/>
        <c:crosses val="autoZero"/>
        <c:crossBetween val="midCat"/>
        <c:minorUnit val="400"/>
        <c:dispUnits>
          <c:builtInUnit val="thousands"/>
        </c:dispUnits>
      </c:valAx>
      <c:valAx>
        <c:axId val="354752880"/>
        <c:scaling>
          <c:orientation val="minMax"/>
          <c:max val="25000"/>
          <c:min val="-4000"/>
        </c:scaling>
        <c:delete val="0"/>
        <c:axPos val="r"/>
        <c:title>
          <c:tx>
            <c:rich>
              <a:bodyPr rot="-5400000" vert="horz"/>
              <a:lstStyle/>
              <a:p>
                <a:pPr>
                  <a:defRPr/>
                </a:pPr>
                <a:r>
                  <a:rPr lang="en-US">
                    <a:solidFill>
                      <a:srgbClr val="0000FF"/>
                    </a:solidFill>
                    <a:latin typeface="Arial" panose="020B0604020202020204" pitchFamily="34" charset="0"/>
                    <a:cs typeface="Arial" panose="020B0604020202020204" pitchFamily="34" charset="0"/>
                  </a:rPr>
                  <a:t>I (Mpa-ms)</a:t>
                </a:r>
              </a:p>
            </c:rich>
          </c:tx>
          <c:layout>
            <c:manualLayout>
              <c:xMode val="edge"/>
              <c:yMode val="edge"/>
              <c:x val="0.94365425775232048"/>
              <c:y val="8.5459740746569257E-2"/>
            </c:manualLayout>
          </c:layout>
          <c:overlay val="0"/>
        </c:title>
        <c:numFmt formatCode="0" sourceLinked="0"/>
        <c:majorTickMark val="out"/>
        <c:minorTickMark val="none"/>
        <c:tickLblPos val="nextTo"/>
        <c:spPr>
          <a:ln>
            <a:solidFill>
              <a:schemeClr val="tx1"/>
            </a:solidFill>
          </a:ln>
        </c:spPr>
        <c:crossAx val="354753272"/>
        <c:crosses val="max"/>
        <c:crossBetween val="midCat"/>
        <c:majorUnit val="4000"/>
        <c:dispUnits>
          <c:builtInUnit val="thousands"/>
        </c:dispUnits>
      </c:valAx>
      <c:valAx>
        <c:axId val="354753272"/>
        <c:scaling>
          <c:orientation val="minMax"/>
        </c:scaling>
        <c:delete val="1"/>
        <c:axPos val="b"/>
        <c:numFmt formatCode="0.000" sourceLinked="1"/>
        <c:majorTickMark val="out"/>
        <c:minorTickMark val="none"/>
        <c:tickLblPos val="nextTo"/>
        <c:crossAx val="354752880"/>
        <c:crosses val="autoZero"/>
        <c:crossBetween val="midCat"/>
      </c:valAx>
    </c:plotArea>
    <c:legend>
      <c:legendPos val="r"/>
      <c:layout>
        <c:manualLayout>
          <c:xMode val="edge"/>
          <c:yMode val="edge"/>
          <c:x val="0.21050111979245836"/>
          <c:y val="0.1366350113081313"/>
          <c:w val="0.38029449021575001"/>
          <c:h val="0.2432865263754522"/>
        </c:manualLayout>
      </c:layout>
      <c:overlay val="0"/>
      <c:txPr>
        <a:bodyPr/>
        <a:lstStyle/>
        <a:p>
          <a:pPr>
            <a:defRPr sz="800" baseline="0">
              <a:latin typeface="Arial" panose="020B0604020202020204" pitchFamily="34" charset="0"/>
            </a:defRPr>
          </a:pPr>
          <a:endParaRPr lang="en-US"/>
        </a:p>
      </c:txPr>
    </c:legend>
    <c:plotVisOnly val="1"/>
    <c:dispBlanksAs val="gap"/>
    <c:showDLblsOverMax val="0"/>
  </c:chart>
  <c:spPr>
    <a:ln>
      <a:noFill/>
    </a:ln>
  </c:spPr>
  <c:txPr>
    <a:bodyPr/>
    <a:lstStyle/>
    <a:p>
      <a:pPr>
        <a:defRPr sz="1000" b="0">
          <a:latin typeface="Times New Roman" panose="02020603050405020304" pitchFamily="18" charset="0"/>
          <a:cs typeface="Times New Roman" panose="02020603050405020304" pitchFamily="18" charset="0"/>
        </a:defRPr>
      </a:pPr>
      <a:endParaRPr lang="en-US"/>
    </a:p>
  </c:txPr>
  <c:externalData r:id="rId1">
    <c:autoUpdate val="0"/>
  </c:externalData>
</c:chartSpace>
</file>

<file path=word/charts/chart30.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96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en-GB" sz="1000" b="1">
                <a:solidFill>
                  <a:srgbClr val="0000FF"/>
                </a:solidFill>
              </a:rPr>
              <a:t>B-2</a:t>
            </a:r>
          </a:p>
        </c:rich>
      </c:tx>
      <c:layout>
        <c:manualLayout>
          <c:xMode val="edge"/>
          <c:yMode val="edge"/>
          <c:x val="0.10782552918537523"/>
          <c:y val="0.69916613213598455"/>
        </c:manualLayout>
      </c:layout>
      <c:overlay val="0"/>
      <c:spPr>
        <a:solidFill>
          <a:schemeClr val="bg1"/>
        </a:solidFill>
        <a:ln>
          <a:noFill/>
        </a:ln>
        <a:effectLst/>
      </c:spPr>
      <c:txPr>
        <a:bodyPr rot="0" spcFirstLastPara="1" vertOverflow="ellipsis" vert="horz" wrap="square" anchor="ctr" anchorCtr="1"/>
        <a:lstStyle/>
        <a:p>
          <a:pPr>
            <a:defRPr sz="96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en-US"/>
        </a:p>
      </c:txPr>
    </c:title>
    <c:autoTitleDeleted val="0"/>
    <c:plotArea>
      <c:layout>
        <c:manualLayout>
          <c:layoutTarget val="inner"/>
          <c:xMode val="edge"/>
          <c:yMode val="edge"/>
          <c:x val="8.9449263443339866E-2"/>
          <c:y val="7.7628793225123505E-2"/>
          <c:w val="0.68115181791408042"/>
          <c:h val="0.74409559955323157"/>
        </c:manualLayout>
      </c:layout>
      <c:scatterChart>
        <c:scatterStyle val="lineMarker"/>
        <c:varyColors val="0"/>
        <c:ser>
          <c:idx val="0"/>
          <c:order val="0"/>
          <c:spPr>
            <a:ln w="19050" cap="rnd">
              <a:solidFill>
                <a:srgbClr val="0000FF"/>
              </a:solidFill>
              <a:prstDash val="sysDash"/>
              <a:round/>
            </a:ln>
            <a:effectLst/>
          </c:spPr>
          <c:marker>
            <c:symbol val="none"/>
          </c:marker>
          <c:xVal>
            <c:numRef>
              <c:f>Sheet1!$B$1:$B$81</c:f>
              <c:numCache>
                <c:formatCode>General</c:formatCode>
                <c:ptCount val="81"/>
                <c:pt idx="0">
                  <c:v>16.463645400000001</c:v>
                </c:pt>
                <c:pt idx="1">
                  <c:v>16.355827300000001</c:v>
                </c:pt>
                <c:pt idx="2">
                  <c:v>16.245692099999999</c:v>
                </c:pt>
                <c:pt idx="3">
                  <c:v>16.133186200000001</c:v>
                </c:pt>
                <c:pt idx="4">
                  <c:v>16.018254899999999</c:v>
                </c:pt>
                <c:pt idx="5">
                  <c:v>15.9008427</c:v>
                </c:pt>
                <c:pt idx="6">
                  <c:v>15.7808934</c:v>
                </c:pt>
                <c:pt idx="7">
                  <c:v>15.6583498</c:v>
                </c:pt>
                <c:pt idx="8">
                  <c:v>15.533154</c:v>
                </c:pt>
                <c:pt idx="9">
                  <c:v>15.4052475</c:v>
                </c:pt>
                <c:pt idx="10">
                  <c:v>15.2745712</c:v>
                </c:pt>
                <c:pt idx="11">
                  <c:v>15.1410654</c:v>
                </c:pt>
                <c:pt idx="12">
                  <c:v>15.0046698</c:v>
                </c:pt>
                <c:pt idx="13">
                  <c:v>14.8653239</c:v>
                </c:pt>
                <c:pt idx="14">
                  <c:v>14.722966899999999</c:v>
                </c:pt>
                <c:pt idx="15">
                  <c:v>14.577537899999999</c:v>
                </c:pt>
                <c:pt idx="16">
                  <c:v>14.428975700000001</c:v>
                </c:pt>
                <c:pt idx="17">
                  <c:v>14.2772196</c:v>
                </c:pt>
                <c:pt idx="18">
                  <c:v>14.1222089</c:v>
                </c:pt>
                <c:pt idx="19">
                  <c:v>14.027777800000001</c:v>
                </c:pt>
                <c:pt idx="20">
                  <c:v>13.965555</c:v>
                </c:pt>
                <c:pt idx="21">
                  <c:v>13.808085500000001</c:v>
                </c:pt>
                <c:pt idx="22">
                  <c:v>13.647272900000001</c:v>
                </c:pt>
                <c:pt idx="23">
                  <c:v>13.4830612</c:v>
                </c:pt>
                <c:pt idx="24">
                  <c:v>13.3153956</c:v>
                </c:pt>
                <c:pt idx="25">
                  <c:v>13.144223</c:v>
                </c:pt>
                <c:pt idx="26">
                  <c:v>12.9694921</c:v>
                </c:pt>
                <c:pt idx="27">
                  <c:v>12.7911538</c:v>
                </c:pt>
                <c:pt idx="28">
                  <c:v>12.6091616</c:v>
                </c:pt>
                <c:pt idx="29">
                  <c:v>12.4234717</c:v>
                </c:pt>
                <c:pt idx="30">
                  <c:v>12.2340438</c:v>
                </c:pt>
                <c:pt idx="31">
                  <c:v>12.0408414</c:v>
                </c:pt>
                <c:pt idx="32">
                  <c:v>11.843832000000001</c:v>
                </c:pt>
                <c:pt idx="33">
                  <c:v>11.6429881</c:v>
                </c:pt>
                <c:pt idx="34">
                  <c:v>11.4382871</c:v>
                </c:pt>
                <c:pt idx="35">
                  <c:v>11.2297124</c:v>
                </c:pt>
                <c:pt idx="36">
                  <c:v>11.017253999999999</c:v>
                </c:pt>
                <c:pt idx="37">
                  <c:v>10.8009085</c:v>
                </c:pt>
                <c:pt idx="38">
                  <c:v>10.5806808</c:v>
                </c:pt>
                <c:pt idx="39">
                  <c:v>10.356583799999999</c:v>
                </c:pt>
                <c:pt idx="40">
                  <c:v>10.1286399</c:v>
                </c:pt>
                <c:pt idx="41">
                  <c:v>10</c:v>
                </c:pt>
              </c:numCache>
            </c:numRef>
          </c:xVal>
          <c:yVal>
            <c:numRef>
              <c:f>Sheet1!$C$1:$C$81</c:f>
              <c:numCache>
                <c:formatCode>General</c:formatCode>
                <c:ptCount val="81"/>
                <c:pt idx="0">
                  <c:v>4.5</c:v>
                </c:pt>
                <c:pt idx="1">
                  <c:v>4.45</c:v>
                </c:pt>
                <c:pt idx="2">
                  <c:v>4.4000000000000004</c:v>
                </c:pt>
                <c:pt idx="3">
                  <c:v>4.3499999999999996</c:v>
                </c:pt>
                <c:pt idx="4">
                  <c:v>4.3</c:v>
                </c:pt>
                <c:pt idx="5">
                  <c:v>4.25</c:v>
                </c:pt>
                <c:pt idx="6">
                  <c:v>4.2</c:v>
                </c:pt>
                <c:pt idx="7">
                  <c:v>4.1500000000000004</c:v>
                </c:pt>
                <c:pt idx="8">
                  <c:v>4.0999999999999996</c:v>
                </c:pt>
                <c:pt idx="9">
                  <c:v>4.05</c:v>
                </c:pt>
                <c:pt idx="10">
                  <c:v>4</c:v>
                </c:pt>
                <c:pt idx="11">
                  <c:v>3.95</c:v>
                </c:pt>
                <c:pt idx="12">
                  <c:v>3.9</c:v>
                </c:pt>
                <c:pt idx="13">
                  <c:v>3.85</c:v>
                </c:pt>
                <c:pt idx="14">
                  <c:v>3.8</c:v>
                </c:pt>
                <c:pt idx="15">
                  <c:v>3.75</c:v>
                </c:pt>
                <c:pt idx="16">
                  <c:v>3.7</c:v>
                </c:pt>
                <c:pt idx="17">
                  <c:v>3.65</c:v>
                </c:pt>
                <c:pt idx="18">
                  <c:v>3.6</c:v>
                </c:pt>
                <c:pt idx="19">
                  <c:v>3.5703035999999999</c:v>
                </c:pt>
                <c:pt idx="20">
                  <c:v>3.55</c:v>
                </c:pt>
                <c:pt idx="21">
                  <c:v>3.5</c:v>
                </c:pt>
                <c:pt idx="22">
                  <c:v>3.45</c:v>
                </c:pt>
                <c:pt idx="23">
                  <c:v>3.4</c:v>
                </c:pt>
                <c:pt idx="24">
                  <c:v>3.35</c:v>
                </c:pt>
                <c:pt idx="25">
                  <c:v>3.3</c:v>
                </c:pt>
                <c:pt idx="26">
                  <c:v>3.25</c:v>
                </c:pt>
                <c:pt idx="27">
                  <c:v>3.2</c:v>
                </c:pt>
                <c:pt idx="28">
                  <c:v>3.15</c:v>
                </c:pt>
                <c:pt idx="29">
                  <c:v>3.1</c:v>
                </c:pt>
                <c:pt idx="30">
                  <c:v>3.05</c:v>
                </c:pt>
                <c:pt idx="31">
                  <c:v>3</c:v>
                </c:pt>
                <c:pt idx="32">
                  <c:v>2.95</c:v>
                </c:pt>
                <c:pt idx="33">
                  <c:v>2.9</c:v>
                </c:pt>
                <c:pt idx="34">
                  <c:v>2.85</c:v>
                </c:pt>
                <c:pt idx="35">
                  <c:v>2.8</c:v>
                </c:pt>
                <c:pt idx="36">
                  <c:v>2.75</c:v>
                </c:pt>
                <c:pt idx="37">
                  <c:v>2.7</c:v>
                </c:pt>
                <c:pt idx="38">
                  <c:v>2.65</c:v>
                </c:pt>
                <c:pt idx="39">
                  <c:v>2.6</c:v>
                </c:pt>
                <c:pt idx="40">
                  <c:v>2.5499999999999998</c:v>
                </c:pt>
                <c:pt idx="41">
                  <c:v>2.522513</c:v>
                </c:pt>
              </c:numCache>
            </c:numRef>
          </c:yVal>
          <c:smooth val="0"/>
        </c:ser>
        <c:ser>
          <c:idx val="1"/>
          <c:order val="1"/>
          <c:spPr>
            <a:ln w="19050" cap="rnd">
              <a:solidFill>
                <a:srgbClr val="FF00FF"/>
              </a:solidFill>
              <a:round/>
            </a:ln>
            <a:effectLst/>
          </c:spPr>
          <c:marker>
            <c:symbol val="none"/>
          </c:marker>
          <c:xVal>
            <c:numRef>
              <c:f>Sheet1!$E$1:$E$89</c:f>
              <c:numCache>
                <c:formatCode>General</c:formatCode>
                <c:ptCount val="89"/>
                <c:pt idx="0">
                  <c:v>34.842510099999998</c:v>
                </c:pt>
                <c:pt idx="1">
                  <c:v>34.609256299999998</c:v>
                </c:pt>
                <c:pt idx="2">
                  <c:v>34.370989700000003</c:v>
                </c:pt>
                <c:pt idx="3">
                  <c:v>34.1666667</c:v>
                </c:pt>
                <c:pt idx="4">
                  <c:v>34.128047799999997</c:v>
                </c:pt>
                <c:pt idx="5">
                  <c:v>33.882291500000001</c:v>
                </c:pt>
                <c:pt idx="6">
                  <c:v>33.6312304</c:v>
                </c:pt>
                <c:pt idx="7">
                  <c:v>33.374744100000001</c:v>
                </c:pt>
                <c:pt idx="8">
                  <c:v>33.112710499999999</c:v>
                </c:pt>
                <c:pt idx="9">
                  <c:v>32.845005800000003</c:v>
                </c:pt>
                <c:pt idx="10">
                  <c:v>32.571504900000001</c:v>
                </c:pt>
                <c:pt idx="11">
                  <c:v>32.292081199999998</c:v>
                </c:pt>
                <c:pt idx="12">
                  <c:v>32.006607199999998</c:v>
                </c:pt>
                <c:pt idx="13">
                  <c:v>31.7149541</c:v>
                </c:pt>
                <c:pt idx="14">
                  <c:v>31.416992400000002</c:v>
                </c:pt>
                <c:pt idx="15">
                  <c:v>31.112592100000001</c:v>
                </c:pt>
                <c:pt idx="16">
                  <c:v>30.801622800000001</c:v>
                </c:pt>
                <c:pt idx="17">
                  <c:v>30.483954000000001</c:v>
                </c:pt>
                <c:pt idx="18">
                  <c:v>30.159455699999999</c:v>
                </c:pt>
                <c:pt idx="19">
                  <c:v>30.138888900000001</c:v>
                </c:pt>
                <c:pt idx="20">
                  <c:v>29.8320574</c:v>
                </c:pt>
                <c:pt idx="21">
                  <c:v>29.497932299999999</c:v>
                </c:pt>
                <c:pt idx="22">
                  <c:v>29.156686400000002</c:v>
                </c:pt>
                <c:pt idx="23">
                  <c:v>28.8081958</c:v>
                </c:pt>
                <c:pt idx="24">
                  <c:v>28.452339200000001</c:v>
                </c:pt>
                <c:pt idx="25">
                  <c:v>28.088997800000001</c:v>
                </c:pt>
                <c:pt idx="26">
                  <c:v>27.718056499999999</c:v>
                </c:pt>
                <c:pt idx="27">
                  <c:v>27.339404099999999</c:v>
                </c:pt>
                <c:pt idx="28">
                  <c:v>26.952934200000001</c:v>
                </c:pt>
                <c:pt idx="29">
                  <c:v>26.558546</c:v>
                </c:pt>
                <c:pt idx="30">
                  <c:v>26.1561448</c:v>
                </c:pt>
                <c:pt idx="31">
                  <c:v>26.111111099999999</c:v>
                </c:pt>
                <c:pt idx="32">
                  <c:v>25.7510963</c:v>
                </c:pt>
                <c:pt idx="33">
                  <c:v>25.338662100000001</c:v>
                </c:pt>
                <c:pt idx="34">
                  <c:v>24.918101199999999</c:v>
                </c:pt>
                <c:pt idx="35">
                  <c:v>24.4893544</c:v>
                </c:pt>
                <c:pt idx="36">
                  <c:v>24.052373800000002</c:v>
                </c:pt>
                <c:pt idx="37">
                  <c:v>23.6071241</c:v>
                </c:pt>
                <c:pt idx="38">
                  <c:v>23.1535835</c:v>
                </c:pt>
                <c:pt idx="39">
                  <c:v>22.691745300000001</c:v>
                </c:pt>
                <c:pt idx="40">
                  <c:v>22.221619400000002</c:v>
                </c:pt>
                <c:pt idx="41">
                  <c:v>22.0833333</c:v>
                </c:pt>
                <c:pt idx="42">
                  <c:v>21.749154399999998</c:v>
                </c:pt>
                <c:pt idx="43">
                  <c:v>21.271027700000001</c:v>
                </c:pt>
                <c:pt idx="44">
                  <c:v>20.784899599999999</c:v>
                </c:pt>
                <c:pt idx="45">
                  <c:v>20.290860899999998</c:v>
                </c:pt>
                <c:pt idx="46">
                  <c:v>19.7890266</c:v>
                </c:pt>
                <c:pt idx="47">
                  <c:v>19.279538500000001</c:v>
                </c:pt>
                <c:pt idx="48">
                  <c:v>18.7625666</c:v>
                </c:pt>
                <c:pt idx="49">
                  <c:v>18.238311299999999</c:v>
                </c:pt>
                <c:pt idx="50">
                  <c:v>18.055555600000002</c:v>
                </c:pt>
                <c:pt idx="51">
                  <c:v>17.714289900000001</c:v>
                </c:pt>
                <c:pt idx="52">
                  <c:v>17.1874465</c:v>
                </c:pt>
                <c:pt idx="53">
                  <c:v>16.6542593</c:v>
                </c:pt>
                <c:pt idx="54">
                  <c:v>16.115063800000001</c:v>
                </c:pt>
                <c:pt idx="55">
                  <c:v>15.5702353</c:v>
                </c:pt>
                <c:pt idx="56">
                  <c:v>15.020191000000001</c:v>
                </c:pt>
                <c:pt idx="57">
                  <c:v>14.465392</c:v>
                </c:pt>
                <c:pt idx="58">
                  <c:v>14.027777800000001</c:v>
                </c:pt>
                <c:pt idx="59">
                  <c:v>13.909521700000001</c:v>
                </c:pt>
                <c:pt idx="60">
                  <c:v>13.3615022</c:v>
                </c:pt>
                <c:pt idx="61">
                  <c:v>12.810472499999999</c:v>
                </c:pt>
                <c:pt idx="62">
                  <c:v>12.2570686</c:v>
                </c:pt>
                <c:pt idx="63">
                  <c:v>11.7019769</c:v>
                </c:pt>
                <c:pt idx="64">
                  <c:v>11.1459347</c:v>
                </c:pt>
                <c:pt idx="65">
                  <c:v>10.5897308</c:v>
                </c:pt>
                <c:pt idx="66">
                  <c:v>10.0342059</c:v>
                </c:pt>
                <c:pt idx="67">
                  <c:v>10</c:v>
                </c:pt>
                <c:pt idx="68">
                  <c:v>10</c:v>
                </c:pt>
              </c:numCache>
            </c:numRef>
          </c:xVal>
          <c:yVal>
            <c:numRef>
              <c:f>Sheet1!$F$1:$F$89</c:f>
              <c:numCache>
                <c:formatCode>General</c:formatCode>
                <c:ptCount val="89"/>
                <c:pt idx="0">
                  <c:v>4.5</c:v>
                </c:pt>
                <c:pt idx="1">
                  <c:v>4.45</c:v>
                </c:pt>
                <c:pt idx="2">
                  <c:v>4.4000000000000004</c:v>
                </c:pt>
                <c:pt idx="3">
                  <c:v>4.3580702999999996</c:v>
                </c:pt>
                <c:pt idx="4">
                  <c:v>4.3499999999999996</c:v>
                </c:pt>
                <c:pt idx="5">
                  <c:v>4.3</c:v>
                </c:pt>
                <c:pt idx="6">
                  <c:v>4.25</c:v>
                </c:pt>
                <c:pt idx="7">
                  <c:v>4.2</c:v>
                </c:pt>
                <c:pt idx="8">
                  <c:v>4.1500000000000004</c:v>
                </c:pt>
                <c:pt idx="9">
                  <c:v>4.0999999999999996</c:v>
                </c:pt>
                <c:pt idx="10">
                  <c:v>4.05</c:v>
                </c:pt>
                <c:pt idx="11">
                  <c:v>4</c:v>
                </c:pt>
                <c:pt idx="12">
                  <c:v>3.95</c:v>
                </c:pt>
                <c:pt idx="13">
                  <c:v>3.9</c:v>
                </c:pt>
                <c:pt idx="14">
                  <c:v>3.85</c:v>
                </c:pt>
                <c:pt idx="15">
                  <c:v>3.8</c:v>
                </c:pt>
                <c:pt idx="16">
                  <c:v>3.75</c:v>
                </c:pt>
                <c:pt idx="17">
                  <c:v>3.7</c:v>
                </c:pt>
                <c:pt idx="18">
                  <c:v>3.65</c:v>
                </c:pt>
                <c:pt idx="19">
                  <c:v>3.6469268000000001</c:v>
                </c:pt>
                <c:pt idx="20">
                  <c:v>3.6</c:v>
                </c:pt>
                <c:pt idx="21">
                  <c:v>3.55</c:v>
                </c:pt>
                <c:pt idx="22">
                  <c:v>3.5</c:v>
                </c:pt>
                <c:pt idx="23">
                  <c:v>3.45</c:v>
                </c:pt>
                <c:pt idx="24">
                  <c:v>3.4</c:v>
                </c:pt>
                <c:pt idx="25">
                  <c:v>3.35</c:v>
                </c:pt>
                <c:pt idx="26">
                  <c:v>3.3</c:v>
                </c:pt>
                <c:pt idx="27">
                  <c:v>3.25</c:v>
                </c:pt>
                <c:pt idx="28">
                  <c:v>3.2</c:v>
                </c:pt>
                <c:pt idx="29">
                  <c:v>3.15</c:v>
                </c:pt>
                <c:pt idx="30">
                  <c:v>3.1</c:v>
                </c:pt>
                <c:pt idx="31">
                  <c:v>3.0945851000000002</c:v>
                </c:pt>
                <c:pt idx="32">
                  <c:v>3.05</c:v>
                </c:pt>
                <c:pt idx="33">
                  <c:v>3</c:v>
                </c:pt>
                <c:pt idx="34">
                  <c:v>2.95</c:v>
                </c:pt>
                <c:pt idx="35">
                  <c:v>2.9</c:v>
                </c:pt>
                <c:pt idx="36">
                  <c:v>2.85</c:v>
                </c:pt>
                <c:pt idx="37">
                  <c:v>2.8</c:v>
                </c:pt>
                <c:pt idx="38">
                  <c:v>2.75</c:v>
                </c:pt>
                <c:pt idx="39">
                  <c:v>2.7</c:v>
                </c:pt>
                <c:pt idx="40">
                  <c:v>2.65</c:v>
                </c:pt>
                <c:pt idx="41">
                  <c:v>2.6357507999999998</c:v>
                </c:pt>
                <c:pt idx="42">
                  <c:v>2.6</c:v>
                </c:pt>
                <c:pt idx="43">
                  <c:v>2.5499999999999998</c:v>
                </c:pt>
                <c:pt idx="44">
                  <c:v>2.5</c:v>
                </c:pt>
                <c:pt idx="45">
                  <c:v>2.4500000000000002</c:v>
                </c:pt>
                <c:pt idx="46">
                  <c:v>2.4</c:v>
                </c:pt>
                <c:pt idx="47">
                  <c:v>2.35</c:v>
                </c:pt>
                <c:pt idx="48">
                  <c:v>2.2999999999999998</c:v>
                </c:pt>
                <c:pt idx="49">
                  <c:v>2.25</c:v>
                </c:pt>
                <c:pt idx="50">
                  <c:v>2.2331067999999998</c:v>
                </c:pt>
                <c:pt idx="51">
                  <c:v>2.2000000000000002</c:v>
                </c:pt>
                <c:pt idx="52">
                  <c:v>2.15</c:v>
                </c:pt>
                <c:pt idx="53">
                  <c:v>2.1</c:v>
                </c:pt>
                <c:pt idx="54">
                  <c:v>2.0499999999999998</c:v>
                </c:pt>
                <c:pt idx="55">
                  <c:v>2</c:v>
                </c:pt>
                <c:pt idx="56">
                  <c:v>1.95</c:v>
                </c:pt>
                <c:pt idx="57">
                  <c:v>1.9</c:v>
                </c:pt>
                <c:pt idx="58">
                  <c:v>1.8611736999999999</c:v>
                </c:pt>
                <c:pt idx="59">
                  <c:v>1.85</c:v>
                </c:pt>
                <c:pt idx="60">
                  <c:v>1.8</c:v>
                </c:pt>
                <c:pt idx="61">
                  <c:v>1.75</c:v>
                </c:pt>
                <c:pt idx="62">
                  <c:v>1.7</c:v>
                </c:pt>
                <c:pt idx="63">
                  <c:v>1.65</c:v>
                </c:pt>
                <c:pt idx="64">
                  <c:v>1.6</c:v>
                </c:pt>
                <c:pt idx="65">
                  <c:v>1.55</c:v>
                </c:pt>
                <c:pt idx="66">
                  <c:v>1.5</c:v>
                </c:pt>
                <c:pt idx="67">
                  <c:v>1.4970616999999999</c:v>
                </c:pt>
                <c:pt idx="68">
                  <c:v>1.5</c:v>
                </c:pt>
              </c:numCache>
            </c:numRef>
          </c:yVal>
          <c:smooth val="0"/>
        </c:ser>
        <c:ser>
          <c:idx val="2"/>
          <c:order val="2"/>
          <c:spPr>
            <a:ln w="19050" cap="rnd">
              <a:solidFill>
                <a:srgbClr val="FF3300"/>
              </a:solidFill>
              <a:prstDash val="lgDash"/>
              <a:round/>
            </a:ln>
            <a:effectLst/>
          </c:spPr>
          <c:marker>
            <c:symbol val="none"/>
          </c:marker>
          <c:xVal>
            <c:numRef>
              <c:f>Sheet1!$H$1:$H$100</c:f>
              <c:numCache>
                <c:formatCode>General</c:formatCode>
                <c:ptCount val="100"/>
                <c:pt idx="0">
                  <c:v>74.4702111</c:v>
                </c:pt>
                <c:pt idx="1">
                  <c:v>74.444444399999995</c:v>
                </c:pt>
                <c:pt idx="2">
                  <c:v>73.969774599999994</c:v>
                </c:pt>
                <c:pt idx="3">
                  <c:v>73.458728600000001</c:v>
                </c:pt>
                <c:pt idx="4">
                  <c:v>72.936681699999994</c:v>
                </c:pt>
                <c:pt idx="5">
                  <c:v>72.4033807</c:v>
                </c:pt>
                <c:pt idx="6">
                  <c:v>71.858568099999999</c:v>
                </c:pt>
                <c:pt idx="7">
                  <c:v>71.301982499999994</c:v>
                </c:pt>
                <c:pt idx="8">
                  <c:v>70.733358999999993</c:v>
                </c:pt>
                <c:pt idx="9">
                  <c:v>70.416666699999993</c:v>
                </c:pt>
                <c:pt idx="10">
                  <c:v>70.153964700000003</c:v>
                </c:pt>
                <c:pt idx="11">
                  <c:v>69.563905899999995</c:v>
                </c:pt>
                <c:pt idx="12">
                  <c:v>68.961069300000005</c:v>
                </c:pt>
                <c:pt idx="13">
                  <c:v>68.345179299999998</c:v>
                </c:pt>
                <c:pt idx="14">
                  <c:v>67.715958400000005</c:v>
                </c:pt>
                <c:pt idx="15">
                  <c:v>67.073127200000002</c:v>
                </c:pt>
                <c:pt idx="16">
                  <c:v>66.4164052</c:v>
                </c:pt>
                <c:pt idx="17">
                  <c:v>66.388888899999998</c:v>
                </c:pt>
                <c:pt idx="18">
                  <c:v>65.749469500000004</c:v>
                </c:pt>
                <c:pt idx="19">
                  <c:v>65.068338499999996</c:v>
                </c:pt>
                <c:pt idx="20">
                  <c:v>64.372563600000007</c:v>
                </c:pt>
                <c:pt idx="21">
                  <c:v>63.661867100000002</c:v>
                </c:pt>
                <c:pt idx="22">
                  <c:v>62.935973199999999</c:v>
                </c:pt>
                <c:pt idx="23">
                  <c:v>62.361111100000002</c:v>
                </c:pt>
                <c:pt idx="24">
                  <c:v>62.1956974</c:v>
                </c:pt>
                <c:pt idx="25">
                  <c:v>61.443542899999997</c:v>
                </c:pt>
                <c:pt idx="26">
                  <c:v>60.675490000000003</c:v>
                </c:pt>
                <c:pt idx="27">
                  <c:v>59.891282599999997</c:v>
                </c:pt>
                <c:pt idx="28">
                  <c:v>59.0906722</c:v>
                </c:pt>
                <c:pt idx="29">
                  <c:v>58.3333333</c:v>
                </c:pt>
                <c:pt idx="30">
                  <c:v>58.2738364</c:v>
                </c:pt>
                <c:pt idx="31">
                  <c:v>57.445525400000001</c:v>
                </c:pt>
                <c:pt idx="32">
                  <c:v>56.6002431</c:v>
                </c:pt>
                <c:pt idx="33">
                  <c:v>55.737786800000002</c:v>
                </c:pt>
                <c:pt idx="34">
                  <c:v>54.857969199999999</c:v>
                </c:pt>
                <c:pt idx="35">
                  <c:v>54.305555599999998</c:v>
                </c:pt>
                <c:pt idx="36">
                  <c:v>53.9631963</c:v>
                </c:pt>
                <c:pt idx="37">
                  <c:v>53.054999299999999</c:v>
                </c:pt>
                <c:pt idx="38">
                  <c:v>52.129125100000003</c:v>
                </c:pt>
                <c:pt idx="39">
                  <c:v>51.185470199999997</c:v>
                </c:pt>
                <c:pt idx="40">
                  <c:v>50.277777800000003</c:v>
                </c:pt>
                <c:pt idx="41">
                  <c:v>50.224390999999997</c:v>
                </c:pt>
                <c:pt idx="42">
                  <c:v>49.252850899999999</c:v>
                </c:pt>
                <c:pt idx="43">
                  <c:v>48.263536299999998</c:v>
                </c:pt>
                <c:pt idx="44">
                  <c:v>47.256468400000003</c:v>
                </c:pt>
                <c:pt idx="45">
                  <c:v>46.25</c:v>
                </c:pt>
                <c:pt idx="46">
                  <c:v>46.231866500000002</c:v>
                </c:pt>
                <c:pt idx="47">
                  <c:v>45.198593199999998</c:v>
                </c:pt>
                <c:pt idx="48">
                  <c:v>44.148028500000002</c:v>
                </c:pt>
                <c:pt idx="49">
                  <c:v>43.080368100000001</c:v>
                </c:pt>
                <c:pt idx="50">
                  <c:v>42.222222199999997</c:v>
                </c:pt>
                <c:pt idx="51">
                  <c:v>41.998011499999997</c:v>
                </c:pt>
                <c:pt idx="52">
                  <c:v>40.907424399999996</c:v>
                </c:pt>
                <c:pt idx="53">
                  <c:v>39.800817799999997</c:v>
                </c:pt>
                <c:pt idx="54">
                  <c:v>38.678620700000003</c:v>
                </c:pt>
                <c:pt idx="55">
                  <c:v>38.194444400000002</c:v>
                </c:pt>
                <c:pt idx="56">
                  <c:v>37.548155899999998</c:v>
                </c:pt>
                <c:pt idx="57">
                  <c:v>36.408382199999998</c:v>
                </c:pt>
                <c:pt idx="58">
                  <c:v>35.254884400000002</c:v>
                </c:pt>
                <c:pt idx="59">
                  <c:v>34.1666667</c:v>
                </c:pt>
                <c:pt idx="60">
                  <c:v>34.0892968</c:v>
                </c:pt>
                <c:pt idx="61">
                  <c:v>32.924296200000001</c:v>
                </c:pt>
                <c:pt idx="62">
                  <c:v>31.748142900000001</c:v>
                </c:pt>
                <c:pt idx="63">
                  <c:v>30.561822599999999</c:v>
                </c:pt>
                <c:pt idx="64">
                  <c:v>30.138888900000001</c:v>
                </c:pt>
                <c:pt idx="65">
                  <c:v>29.3765049</c:v>
                </c:pt>
                <c:pt idx="66">
                  <c:v>28.188913599999999</c:v>
                </c:pt>
                <c:pt idx="67">
                  <c:v>26.994798899999999</c:v>
                </c:pt>
                <c:pt idx="68">
                  <c:v>26.111111099999999</c:v>
                </c:pt>
                <c:pt idx="69">
                  <c:v>25.800248</c:v>
                </c:pt>
                <c:pt idx="70">
                  <c:v>24.615279399999999</c:v>
                </c:pt>
                <c:pt idx="71">
                  <c:v>23.428281699999999</c:v>
                </c:pt>
                <c:pt idx="72">
                  <c:v>22.240938799999999</c:v>
                </c:pt>
                <c:pt idx="73">
                  <c:v>22.0833333</c:v>
                </c:pt>
                <c:pt idx="74">
                  <c:v>21.072946399999999</c:v>
                </c:pt>
                <c:pt idx="75">
                  <c:v>19.9109938</c:v>
                </c:pt>
                <c:pt idx="76">
                  <c:v>18.754316500000002</c:v>
                </c:pt>
                <c:pt idx="77">
                  <c:v>18.055555600000002</c:v>
                </c:pt>
                <c:pt idx="78">
                  <c:v>17.614415300000001</c:v>
                </c:pt>
                <c:pt idx="79">
                  <c:v>16.498464200000001</c:v>
                </c:pt>
                <c:pt idx="80">
                  <c:v>15.3940964</c:v>
                </c:pt>
                <c:pt idx="81">
                  <c:v>14.3036388</c:v>
                </c:pt>
                <c:pt idx="82">
                  <c:v>14.027777800000001</c:v>
                </c:pt>
                <c:pt idx="83">
                  <c:v>13.250385400000001</c:v>
                </c:pt>
                <c:pt idx="84">
                  <c:v>12.222664200000001</c:v>
                </c:pt>
                <c:pt idx="85">
                  <c:v>11.215745099999999</c:v>
                </c:pt>
                <c:pt idx="86">
                  <c:v>10.2321694</c:v>
                </c:pt>
              </c:numCache>
            </c:numRef>
          </c:xVal>
          <c:yVal>
            <c:numRef>
              <c:f>Sheet1!$I$1:$I$100</c:f>
              <c:numCache>
                <c:formatCode>General</c:formatCode>
                <c:ptCount val="100"/>
                <c:pt idx="0">
                  <c:v>4.5</c:v>
                </c:pt>
                <c:pt idx="1">
                  <c:v>4.4974539</c:v>
                </c:pt>
                <c:pt idx="2">
                  <c:v>4.45</c:v>
                </c:pt>
                <c:pt idx="3">
                  <c:v>4.4000000000000004</c:v>
                </c:pt>
                <c:pt idx="4">
                  <c:v>4.3499999999999996</c:v>
                </c:pt>
                <c:pt idx="5">
                  <c:v>4.3</c:v>
                </c:pt>
                <c:pt idx="6">
                  <c:v>4.25</c:v>
                </c:pt>
                <c:pt idx="7">
                  <c:v>4.2</c:v>
                </c:pt>
                <c:pt idx="8">
                  <c:v>4.1500000000000004</c:v>
                </c:pt>
                <c:pt idx="9">
                  <c:v>4.1228353000000002</c:v>
                </c:pt>
                <c:pt idx="10">
                  <c:v>4.0999999999999996</c:v>
                </c:pt>
                <c:pt idx="11">
                  <c:v>4.05</c:v>
                </c:pt>
                <c:pt idx="12">
                  <c:v>4</c:v>
                </c:pt>
                <c:pt idx="13">
                  <c:v>3.95</c:v>
                </c:pt>
                <c:pt idx="14">
                  <c:v>3.9</c:v>
                </c:pt>
                <c:pt idx="15">
                  <c:v>3.85</c:v>
                </c:pt>
                <c:pt idx="16">
                  <c:v>3.8</c:v>
                </c:pt>
                <c:pt idx="17">
                  <c:v>3.7979672999999998</c:v>
                </c:pt>
                <c:pt idx="18">
                  <c:v>3.75</c:v>
                </c:pt>
                <c:pt idx="19">
                  <c:v>3.7</c:v>
                </c:pt>
                <c:pt idx="20">
                  <c:v>3.65</c:v>
                </c:pt>
                <c:pt idx="21">
                  <c:v>3.6</c:v>
                </c:pt>
                <c:pt idx="22">
                  <c:v>3.55</c:v>
                </c:pt>
                <c:pt idx="23">
                  <c:v>3.5113232999999999</c:v>
                </c:pt>
                <c:pt idx="24">
                  <c:v>3.5</c:v>
                </c:pt>
                <c:pt idx="25">
                  <c:v>3.45</c:v>
                </c:pt>
                <c:pt idx="26">
                  <c:v>3.4</c:v>
                </c:pt>
                <c:pt idx="27">
                  <c:v>3.35</c:v>
                </c:pt>
                <c:pt idx="28">
                  <c:v>3.3</c:v>
                </c:pt>
                <c:pt idx="29">
                  <c:v>3.2537088000000001</c:v>
                </c:pt>
                <c:pt idx="30">
                  <c:v>3.25</c:v>
                </c:pt>
                <c:pt idx="31">
                  <c:v>3.2</c:v>
                </c:pt>
                <c:pt idx="32">
                  <c:v>3.15</c:v>
                </c:pt>
                <c:pt idx="33">
                  <c:v>3.1</c:v>
                </c:pt>
                <c:pt idx="34">
                  <c:v>3.05</c:v>
                </c:pt>
                <c:pt idx="35">
                  <c:v>3.0193973000000001</c:v>
                </c:pt>
                <c:pt idx="36">
                  <c:v>3</c:v>
                </c:pt>
                <c:pt idx="37">
                  <c:v>2.95</c:v>
                </c:pt>
                <c:pt idx="38">
                  <c:v>2.9</c:v>
                </c:pt>
                <c:pt idx="39">
                  <c:v>2.85</c:v>
                </c:pt>
                <c:pt idx="40">
                  <c:v>2.8028445999999998</c:v>
                </c:pt>
                <c:pt idx="41">
                  <c:v>2.8</c:v>
                </c:pt>
                <c:pt idx="42">
                  <c:v>2.75</c:v>
                </c:pt>
                <c:pt idx="43">
                  <c:v>2.7</c:v>
                </c:pt>
                <c:pt idx="44">
                  <c:v>2.65</c:v>
                </c:pt>
                <c:pt idx="45">
                  <c:v>2.6009101999999999</c:v>
                </c:pt>
                <c:pt idx="46">
                  <c:v>2.6</c:v>
                </c:pt>
                <c:pt idx="47">
                  <c:v>2.5499999999999998</c:v>
                </c:pt>
                <c:pt idx="48">
                  <c:v>2.5</c:v>
                </c:pt>
                <c:pt idx="49">
                  <c:v>2.4500000000000002</c:v>
                </c:pt>
                <c:pt idx="50">
                  <c:v>2.4106291999999998</c:v>
                </c:pt>
                <c:pt idx="51">
                  <c:v>2.4</c:v>
                </c:pt>
                <c:pt idx="52">
                  <c:v>2.35</c:v>
                </c:pt>
                <c:pt idx="53">
                  <c:v>2.2999999999999998</c:v>
                </c:pt>
                <c:pt idx="54">
                  <c:v>2.25</c:v>
                </c:pt>
                <c:pt idx="55">
                  <c:v>2.2290453000000001</c:v>
                </c:pt>
                <c:pt idx="56">
                  <c:v>2.2000000000000002</c:v>
                </c:pt>
                <c:pt idx="57">
                  <c:v>2.15</c:v>
                </c:pt>
                <c:pt idx="58">
                  <c:v>2.1</c:v>
                </c:pt>
                <c:pt idx="59">
                  <c:v>2.0534528000000001</c:v>
                </c:pt>
                <c:pt idx="60">
                  <c:v>2.0499999999999998</c:v>
                </c:pt>
                <c:pt idx="61">
                  <c:v>2</c:v>
                </c:pt>
                <c:pt idx="62">
                  <c:v>1.95</c:v>
                </c:pt>
                <c:pt idx="63">
                  <c:v>1.9</c:v>
                </c:pt>
                <c:pt idx="64">
                  <c:v>1.8827243</c:v>
                </c:pt>
                <c:pt idx="65">
                  <c:v>1.85</c:v>
                </c:pt>
                <c:pt idx="66">
                  <c:v>1.8</c:v>
                </c:pt>
                <c:pt idx="67">
                  <c:v>1.75</c:v>
                </c:pt>
                <c:pt idx="68">
                  <c:v>1.7135646</c:v>
                </c:pt>
                <c:pt idx="69">
                  <c:v>1.7</c:v>
                </c:pt>
                <c:pt idx="70">
                  <c:v>1.65</c:v>
                </c:pt>
                <c:pt idx="71">
                  <c:v>1.6</c:v>
                </c:pt>
                <c:pt idx="72">
                  <c:v>1.55</c:v>
                </c:pt>
                <c:pt idx="73">
                  <c:v>1.5436388999999999</c:v>
                </c:pt>
                <c:pt idx="74">
                  <c:v>1.5</c:v>
                </c:pt>
                <c:pt idx="75">
                  <c:v>1.45</c:v>
                </c:pt>
                <c:pt idx="76">
                  <c:v>1.4</c:v>
                </c:pt>
                <c:pt idx="77">
                  <c:v>1.3702991</c:v>
                </c:pt>
                <c:pt idx="78">
                  <c:v>1.35</c:v>
                </c:pt>
                <c:pt idx="79">
                  <c:v>1.3</c:v>
                </c:pt>
                <c:pt idx="80">
                  <c:v>1.25</c:v>
                </c:pt>
                <c:pt idx="81">
                  <c:v>1.2</c:v>
                </c:pt>
                <c:pt idx="82">
                  <c:v>1.1878340000000001</c:v>
                </c:pt>
                <c:pt idx="83">
                  <c:v>1.1499999999999999</c:v>
                </c:pt>
                <c:pt idx="84">
                  <c:v>1.1000000000000001</c:v>
                </c:pt>
                <c:pt idx="85">
                  <c:v>1.05</c:v>
                </c:pt>
                <c:pt idx="86">
                  <c:v>1</c:v>
                </c:pt>
              </c:numCache>
            </c:numRef>
          </c:yVal>
          <c:smooth val="0"/>
        </c:ser>
        <c:ser>
          <c:idx val="3"/>
          <c:order val="3"/>
          <c:spPr>
            <a:ln w="19050" cap="rnd">
              <a:solidFill>
                <a:srgbClr val="00CC00"/>
              </a:solidFill>
              <a:prstDash val="lgDashDot"/>
              <a:round/>
            </a:ln>
            <a:effectLst/>
          </c:spPr>
          <c:marker>
            <c:symbol val="none"/>
          </c:marker>
          <c:xVal>
            <c:numRef>
              <c:f>Sheet1!$K$1:$K$119</c:f>
              <c:numCache>
                <c:formatCode>General</c:formatCode>
                <c:ptCount val="119"/>
                <c:pt idx="0">
                  <c:v>160.15124080000001</c:v>
                </c:pt>
                <c:pt idx="1">
                  <c:v>159.0649631</c:v>
                </c:pt>
                <c:pt idx="2">
                  <c:v>159.0277778</c:v>
                </c:pt>
                <c:pt idx="3">
                  <c:v>157.9581489</c:v>
                </c:pt>
                <c:pt idx="4">
                  <c:v>156.827609</c:v>
                </c:pt>
                <c:pt idx="5">
                  <c:v>155.67269719999999</c:v>
                </c:pt>
                <c:pt idx="6">
                  <c:v>155</c:v>
                </c:pt>
                <c:pt idx="7">
                  <c:v>154.49421770000001</c:v>
                </c:pt>
                <c:pt idx="8">
                  <c:v>153.29211760000001</c:v>
                </c:pt>
                <c:pt idx="9">
                  <c:v>152.06401819999999</c:v>
                </c:pt>
                <c:pt idx="10">
                  <c:v>150.9722222</c:v>
                </c:pt>
                <c:pt idx="11">
                  <c:v>150.80978870000001</c:v>
                </c:pt>
                <c:pt idx="12">
                  <c:v>149.53147720000001</c:v>
                </c:pt>
                <c:pt idx="13">
                  <c:v>148.2254835</c:v>
                </c:pt>
                <c:pt idx="14">
                  <c:v>146.94444440000001</c:v>
                </c:pt>
                <c:pt idx="15">
                  <c:v>146.8913617</c:v>
                </c:pt>
                <c:pt idx="16">
                  <c:v>145.53206689999999</c:v>
                </c:pt>
                <c:pt idx="17">
                  <c:v>144.1433701</c:v>
                </c:pt>
                <c:pt idx="18">
                  <c:v>142.91666670000001</c:v>
                </c:pt>
                <c:pt idx="19">
                  <c:v>142.72522369999999</c:v>
                </c:pt>
                <c:pt idx="20">
                  <c:v>141.28011860000001</c:v>
                </c:pt>
                <c:pt idx="21">
                  <c:v>139.80388049999999</c:v>
                </c:pt>
                <c:pt idx="22">
                  <c:v>138.88888890000001</c:v>
                </c:pt>
                <c:pt idx="23">
                  <c:v>138.29767860000001</c:v>
                </c:pt>
                <c:pt idx="24">
                  <c:v>136.76197070000001</c:v>
                </c:pt>
                <c:pt idx="25">
                  <c:v>135.1934234</c:v>
                </c:pt>
                <c:pt idx="26">
                  <c:v>134.86111109999999</c:v>
                </c:pt>
                <c:pt idx="27">
                  <c:v>133.59535750000001</c:v>
                </c:pt>
                <c:pt idx="28">
                  <c:v>131.9644098</c:v>
                </c:pt>
                <c:pt idx="29">
                  <c:v>130.83333329999999</c:v>
                </c:pt>
                <c:pt idx="30">
                  <c:v>130.3006839</c:v>
                </c:pt>
                <c:pt idx="31">
                  <c:v>128.60562909999999</c:v>
                </c:pt>
                <c:pt idx="32">
                  <c:v>126.87511929999999</c:v>
                </c:pt>
                <c:pt idx="33">
                  <c:v>126.80555560000001</c:v>
                </c:pt>
                <c:pt idx="34">
                  <c:v>125.11418810000001</c:v>
                </c:pt>
                <c:pt idx="35">
                  <c:v>123.3171339</c:v>
                </c:pt>
                <c:pt idx="36">
                  <c:v>122.7777778</c:v>
                </c:pt>
                <c:pt idx="37">
                  <c:v>121.4876318</c:v>
                </c:pt>
                <c:pt idx="38">
                  <c:v>119.6228175</c:v>
                </c:pt>
                <c:pt idx="39">
                  <c:v>118.75</c:v>
                </c:pt>
                <c:pt idx="40">
                  <c:v>117.724057</c:v>
                </c:pt>
                <c:pt idx="41">
                  <c:v>115.7905682</c:v>
                </c:pt>
                <c:pt idx="42">
                  <c:v>114.7222222</c:v>
                </c:pt>
                <c:pt idx="43">
                  <c:v>113.8222418</c:v>
                </c:pt>
                <c:pt idx="44">
                  <c:v>111.8195353</c:v>
                </c:pt>
                <c:pt idx="45">
                  <c:v>110.69444439999999</c:v>
                </c:pt>
                <c:pt idx="46">
                  <c:v>109.7817934</c:v>
                </c:pt>
                <c:pt idx="47">
                  <c:v>107.7097764</c:v>
                </c:pt>
                <c:pt idx="48">
                  <c:v>106.66666669999999</c:v>
                </c:pt>
                <c:pt idx="49">
                  <c:v>105.6033152</c:v>
                </c:pt>
                <c:pt idx="50">
                  <c:v>103.4624341</c:v>
                </c:pt>
                <c:pt idx="51">
                  <c:v>102.6388889</c:v>
                </c:pt>
                <c:pt idx="52">
                  <c:v>101.2885927</c:v>
                </c:pt>
                <c:pt idx="53">
                  <c:v>99.079932299999996</c:v>
                </c:pt>
                <c:pt idx="54">
                  <c:v>98.611111100000002</c:v>
                </c:pt>
                <c:pt idx="55">
                  <c:v>96.840800099999996</c:v>
                </c:pt>
                <c:pt idx="56">
                  <c:v>94.583333300000007</c:v>
                </c:pt>
                <c:pt idx="57">
                  <c:v>94.566267199999999</c:v>
                </c:pt>
                <c:pt idx="58">
                  <c:v>92.264725600000006</c:v>
                </c:pt>
                <c:pt idx="59">
                  <c:v>90.555555600000005</c:v>
                </c:pt>
                <c:pt idx="60">
                  <c:v>89.929728299999994</c:v>
                </c:pt>
                <c:pt idx="61">
                  <c:v>87.567013399999993</c:v>
                </c:pt>
                <c:pt idx="62">
                  <c:v>86.527777799999996</c:v>
                </c:pt>
                <c:pt idx="63">
                  <c:v>85.176053100000004</c:v>
                </c:pt>
                <c:pt idx="64">
                  <c:v>82.756420399999996</c:v>
                </c:pt>
                <c:pt idx="65">
                  <c:v>82.5</c:v>
                </c:pt>
                <c:pt idx="66">
                  <c:v>80.315187499999993</c:v>
                </c:pt>
                <c:pt idx="67">
                  <c:v>78.472222200000004</c:v>
                </c:pt>
                <c:pt idx="68">
                  <c:v>77.847367500000004</c:v>
                </c:pt>
                <c:pt idx="69">
                  <c:v>75.359589200000002</c:v>
                </c:pt>
                <c:pt idx="70">
                  <c:v>74.444444399999995</c:v>
                </c:pt>
                <c:pt idx="71">
                  <c:v>72.852590500000005</c:v>
                </c:pt>
                <c:pt idx="72">
                  <c:v>70.416666699999993</c:v>
                </c:pt>
                <c:pt idx="73">
                  <c:v>70.3250283</c:v>
                </c:pt>
                <c:pt idx="74">
                  <c:v>67.787560999999997</c:v>
                </c:pt>
                <c:pt idx="75">
                  <c:v>66.388888899999998</c:v>
                </c:pt>
                <c:pt idx="76">
                  <c:v>65.235300800000005</c:v>
                </c:pt>
                <c:pt idx="77">
                  <c:v>62.672169599999997</c:v>
                </c:pt>
                <c:pt idx="78">
                  <c:v>62.361111100000002</c:v>
                </c:pt>
                <c:pt idx="79">
                  <c:v>60.106932999999998</c:v>
                </c:pt>
                <c:pt idx="80">
                  <c:v>58.3333333</c:v>
                </c:pt>
                <c:pt idx="81">
                  <c:v>57.535252800000002</c:v>
                </c:pt>
                <c:pt idx="82">
                  <c:v>54.9649103</c:v>
                </c:pt>
                <c:pt idx="83">
                  <c:v>54.305555599999998</c:v>
                </c:pt>
                <c:pt idx="84">
                  <c:v>52.401058900000002</c:v>
                </c:pt>
                <c:pt idx="85">
                  <c:v>50.277777800000003</c:v>
                </c:pt>
                <c:pt idx="86">
                  <c:v>49.841288300000002</c:v>
                </c:pt>
                <c:pt idx="87">
                  <c:v>47.297852900000002</c:v>
                </c:pt>
                <c:pt idx="88">
                  <c:v>46.25</c:v>
                </c:pt>
                <c:pt idx="89">
                  <c:v>44.770522499999998</c:v>
                </c:pt>
                <c:pt idx="90">
                  <c:v>42.259442499999999</c:v>
                </c:pt>
                <c:pt idx="91">
                  <c:v>42.222222199999997</c:v>
                </c:pt>
                <c:pt idx="92">
                  <c:v>39.783158</c:v>
                </c:pt>
                <c:pt idx="93">
                  <c:v>38.194444400000002</c:v>
                </c:pt>
                <c:pt idx="94">
                  <c:v>37.332087000000001</c:v>
                </c:pt>
                <c:pt idx="95">
                  <c:v>34.917836999999999</c:v>
                </c:pt>
                <c:pt idx="96">
                  <c:v>34.1666667</c:v>
                </c:pt>
                <c:pt idx="97">
                  <c:v>32.547660499999999</c:v>
                </c:pt>
                <c:pt idx="98">
                  <c:v>30.2159476</c:v>
                </c:pt>
                <c:pt idx="99">
                  <c:v>30.138888900000001</c:v>
                </c:pt>
                <c:pt idx="100">
                  <c:v>27.9481167</c:v>
                </c:pt>
                <c:pt idx="101">
                  <c:v>26.111111099999999</c:v>
                </c:pt>
                <c:pt idx="102">
                  <c:v>25.726804000000001</c:v>
                </c:pt>
                <c:pt idx="103">
                  <c:v>23.577307699999999</c:v>
                </c:pt>
                <c:pt idx="104">
                  <c:v>22.0833333</c:v>
                </c:pt>
                <c:pt idx="105">
                  <c:v>21.4881873</c:v>
                </c:pt>
              </c:numCache>
            </c:numRef>
          </c:xVal>
          <c:yVal>
            <c:numRef>
              <c:f>Sheet1!$L$1:$L$119</c:f>
              <c:numCache>
                <c:formatCode>General</c:formatCode>
                <c:ptCount val="119"/>
                <c:pt idx="0">
                  <c:v>4.5</c:v>
                </c:pt>
                <c:pt idx="1">
                  <c:v>4.45</c:v>
                </c:pt>
                <c:pt idx="2">
                  <c:v>4.4483345999999999</c:v>
                </c:pt>
                <c:pt idx="3">
                  <c:v>4.4000000000000004</c:v>
                </c:pt>
                <c:pt idx="4">
                  <c:v>4.3499999999999996</c:v>
                </c:pt>
                <c:pt idx="5">
                  <c:v>4.3</c:v>
                </c:pt>
                <c:pt idx="6">
                  <c:v>4.2715762000000002</c:v>
                </c:pt>
                <c:pt idx="7">
                  <c:v>4.25</c:v>
                </c:pt>
                <c:pt idx="8">
                  <c:v>4.2</c:v>
                </c:pt>
                <c:pt idx="9">
                  <c:v>4.1500000000000004</c:v>
                </c:pt>
                <c:pt idx="10">
                  <c:v>4.1065332999999997</c:v>
                </c:pt>
                <c:pt idx="11">
                  <c:v>4.0999999999999996</c:v>
                </c:pt>
                <c:pt idx="12">
                  <c:v>4.05</c:v>
                </c:pt>
                <c:pt idx="13">
                  <c:v>4</c:v>
                </c:pt>
                <c:pt idx="14">
                  <c:v>3.9520105000000001</c:v>
                </c:pt>
                <c:pt idx="15">
                  <c:v>3.95</c:v>
                </c:pt>
                <c:pt idx="16">
                  <c:v>3.9</c:v>
                </c:pt>
                <c:pt idx="17">
                  <c:v>3.85</c:v>
                </c:pt>
                <c:pt idx="18">
                  <c:v>3.8068192000000001</c:v>
                </c:pt>
                <c:pt idx="19">
                  <c:v>3.8</c:v>
                </c:pt>
                <c:pt idx="20">
                  <c:v>3.75</c:v>
                </c:pt>
                <c:pt idx="21">
                  <c:v>3.7</c:v>
                </c:pt>
                <c:pt idx="22">
                  <c:v>3.6697785000000001</c:v>
                </c:pt>
                <c:pt idx="23">
                  <c:v>3.65</c:v>
                </c:pt>
                <c:pt idx="24">
                  <c:v>3.6</c:v>
                </c:pt>
                <c:pt idx="25">
                  <c:v>3.55</c:v>
                </c:pt>
                <c:pt idx="26">
                  <c:v>3.5397162</c:v>
                </c:pt>
                <c:pt idx="27">
                  <c:v>3.5</c:v>
                </c:pt>
                <c:pt idx="28">
                  <c:v>3.45</c:v>
                </c:pt>
                <c:pt idx="29">
                  <c:v>3.4161674999999998</c:v>
                </c:pt>
                <c:pt idx="30">
                  <c:v>3.4</c:v>
                </c:pt>
                <c:pt idx="31">
                  <c:v>3.35</c:v>
                </c:pt>
                <c:pt idx="32">
                  <c:v>3.3</c:v>
                </c:pt>
                <c:pt idx="33">
                  <c:v>3.2980548000000001</c:v>
                </c:pt>
                <c:pt idx="34">
                  <c:v>3.25</c:v>
                </c:pt>
                <c:pt idx="35">
                  <c:v>3.2</c:v>
                </c:pt>
                <c:pt idx="36">
                  <c:v>3.1854345999999998</c:v>
                </c:pt>
                <c:pt idx="37">
                  <c:v>3.15</c:v>
                </c:pt>
                <c:pt idx="38">
                  <c:v>3.1</c:v>
                </c:pt>
                <c:pt idx="39">
                  <c:v>3.0772390999999999</c:v>
                </c:pt>
                <c:pt idx="40">
                  <c:v>3.05</c:v>
                </c:pt>
                <c:pt idx="41">
                  <c:v>3</c:v>
                </c:pt>
                <c:pt idx="42">
                  <c:v>2.9730991000000002</c:v>
                </c:pt>
                <c:pt idx="43">
                  <c:v>2.95</c:v>
                </c:pt>
                <c:pt idx="44">
                  <c:v>2.9</c:v>
                </c:pt>
                <c:pt idx="45">
                  <c:v>2.872646</c:v>
                </c:pt>
                <c:pt idx="46">
                  <c:v>2.85</c:v>
                </c:pt>
                <c:pt idx="47">
                  <c:v>2.8</c:v>
                </c:pt>
                <c:pt idx="48">
                  <c:v>2.7755122000000001</c:v>
                </c:pt>
                <c:pt idx="49">
                  <c:v>2.75</c:v>
                </c:pt>
                <c:pt idx="50">
                  <c:v>2.7</c:v>
                </c:pt>
                <c:pt idx="51">
                  <c:v>2.6813308</c:v>
                </c:pt>
                <c:pt idx="52">
                  <c:v>2.65</c:v>
                </c:pt>
                <c:pt idx="53">
                  <c:v>2.6</c:v>
                </c:pt>
                <c:pt idx="54">
                  <c:v>2.5897359</c:v>
                </c:pt>
                <c:pt idx="55">
                  <c:v>2.5499999999999998</c:v>
                </c:pt>
                <c:pt idx="56">
                  <c:v>2.5003848999999998</c:v>
                </c:pt>
                <c:pt idx="57">
                  <c:v>2.5</c:v>
                </c:pt>
                <c:pt idx="58">
                  <c:v>2.4500000000000002</c:v>
                </c:pt>
                <c:pt idx="59">
                  <c:v>2.4136753999999998</c:v>
                </c:pt>
                <c:pt idx="60">
                  <c:v>2.4</c:v>
                </c:pt>
                <c:pt idx="61">
                  <c:v>2.35</c:v>
                </c:pt>
                <c:pt idx="62">
                  <c:v>2.3286338</c:v>
                </c:pt>
                <c:pt idx="63">
                  <c:v>2.2999999999999998</c:v>
                </c:pt>
                <c:pt idx="64">
                  <c:v>2.25</c:v>
                </c:pt>
                <c:pt idx="65">
                  <c:v>2.2448975</c:v>
                </c:pt>
                <c:pt idx="66">
                  <c:v>2.2000000000000002</c:v>
                </c:pt>
                <c:pt idx="67">
                  <c:v>2.1629800000000001</c:v>
                </c:pt>
                <c:pt idx="68">
                  <c:v>2.15</c:v>
                </c:pt>
                <c:pt idx="69">
                  <c:v>2.1</c:v>
                </c:pt>
                <c:pt idx="70">
                  <c:v>2.0821664000000002</c:v>
                </c:pt>
                <c:pt idx="71">
                  <c:v>2.0499999999999998</c:v>
                </c:pt>
                <c:pt idx="72">
                  <c:v>2.0018801000000002</c:v>
                </c:pt>
                <c:pt idx="73">
                  <c:v>2</c:v>
                </c:pt>
                <c:pt idx="74">
                  <c:v>1.95</c:v>
                </c:pt>
                <c:pt idx="75">
                  <c:v>1.9231088999999999</c:v>
                </c:pt>
                <c:pt idx="76">
                  <c:v>1.9</c:v>
                </c:pt>
                <c:pt idx="77">
                  <c:v>1.85</c:v>
                </c:pt>
                <c:pt idx="78">
                  <c:v>1.8441708999999999</c:v>
                </c:pt>
                <c:pt idx="79">
                  <c:v>1.8</c:v>
                </c:pt>
                <c:pt idx="80">
                  <c:v>1.7660218999999999</c:v>
                </c:pt>
                <c:pt idx="81">
                  <c:v>1.75</c:v>
                </c:pt>
                <c:pt idx="82">
                  <c:v>1.7</c:v>
                </c:pt>
                <c:pt idx="83">
                  <c:v>1.6876230999999999</c:v>
                </c:pt>
                <c:pt idx="84">
                  <c:v>1.65</c:v>
                </c:pt>
                <c:pt idx="85">
                  <c:v>1.6089126</c:v>
                </c:pt>
                <c:pt idx="86">
                  <c:v>1.6</c:v>
                </c:pt>
                <c:pt idx="87">
                  <c:v>1.55</c:v>
                </c:pt>
                <c:pt idx="88">
                  <c:v>1.529981</c:v>
                </c:pt>
                <c:pt idx="89">
                  <c:v>1.5</c:v>
                </c:pt>
                <c:pt idx="90">
                  <c:v>1.45</c:v>
                </c:pt>
                <c:pt idx="91">
                  <c:v>1.449295</c:v>
                </c:pt>
                <c:pt idx="92">
                  <c:v>1.4</c:v>
                </c:pt>
                <c:pt idx="93">
                  <c:v>1.3683828</c:v>
                </c:pt>
                <c:pt idx="94">
                  <c:v>1.35</c:v>
                </c:pt>
                <c:pt idx="95">
                  <c:v>1.3</c:v>
                </c:pt>
                <c:pt idx="96">
                  <c:v>1.2849675</c:v>
                </c:pt>
                <c:pt idx="97">
                  <c:v>1.25</c:v>
                </c:pt>
                <c:pt idx="98">
                  <c:v>1.2</c:v>
                </c:pt>
                <c:pt idx="99">
                  <c:v>1.1984353999999999</c:v>
                </c:pt>
                <c:pt idx="100">
                  <c:v>1.1499999999999999</c:v>
                </c:pt>
                <c:pt idx="101">
                  <c:v>1.1093226</c:v>
                </c:pt>
                <c:pt idx="102">
                  <c:v>1.1000000000000001</c:v>
                </c:pt>
                <c:pt idx="103">
                  <c:v>1.05</c:v>
                </c:pt>
                <c:pt idx="104">
                  <c:v>1.0153188</c:v>
                </c:pt>
                <c:pt idx="105">
                  <c:v>1</c:v>
                </c:pt>
              </c:numCache>
            </c:numRef>
          </c:yVal>
          <c:smooth val="0"/>
        </c:ser>
        <c:dLbls>
          <c:showLegendKey val="0"/>
          <c:showVal val="0"/>
          <c:showCatName val="0"/>
          <c:showSerName val="0"/>
          <c:showPercent val="0"/>
          <c:showBubbleSize val="0"/>
        </c:dLbls>
        <c:axId val="391908552"/>
        <c:axId val="391908944"/>
      </c:scatterChart>
      <c:valAx>
        <c:axId val="391908552"/>
        <c:scaling>
          <c:orientation val="maxMin"/>
          <c:max val="300"/>
        </c:scaling>
        <c:delete val="0"/>
        <c:axPos val="b"/>
        <c:majorGridlines>
          <c:spPr>
            <a:ln w="3175" cap="flat" cmpd="sng" algn="ctr">
              <a:solidFill>
                <a:schemeClr val="bg1">
                  <a:lumMod val="75000"/>
                </a:schemeClr>
              </a:solidFill>
              <a:prstDash val="dash"/>
              <a:round/>
            </a:ln>
            <a:effectLst/>
          </c:spPr>
        </c:majorGridlines>
        <c:title>
          <c:tx>
            <c:rich>
              <a:bodyPr rot="0" spcFirstLastPara="1" vertOverflow="ellipsis" vert="horz" wrap="square" anchor="ctr" anchorCtr="1"/>
              <a:lstStyle/>
              <a:p>
                <a:pPr>
                  <a:defRPr sz="800" b="0"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en-GB">
                    <a:solidFill>
                      <a:srgbClr val="0000FF"/>
                    </a:solidFill>
                  </a:rPr>
                  <a:t>M (kg)</a:t>
                </a:r>
              </a:p>
            </c:rich>
          </c:tx>
          <c:layout>
            <c:manualLayout>
              <c:xMode val="edge"/>
              <c:yMode val="edge"/>
              <c:x val="0.35770456531291511"/>
              <c:y val="0.9203522346749633"/>
            </c:manualLayout>
          </c:layout>
          <c:overlay val="0"/>
          <c:spPr>
            <a:noFill/>
            <a:ln>
              <a:noFill/>
            </a:ln>
            <a:effectLst/>
          </c:spPr>
          <c:txPr>
            <a:bodyPr rot="0" spcFirstLastPara="1" vertOverflow="ellipsis" vert="horz" wrap="square" anchor="ctr" anchorCtr="1"/>
            <a:lstStyle/>
            <a:p>
              <a:pPr>
                <a:defRPr sz="8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title>
        <c:numFmt formatCode="General" sourceLinked="1"/>
        <c:majorTickMark val="out"/>
        <c:minorTickMark val="in"/>
        <c:tickLblPos val="nextTo"/>
        <c:spPr>
          <a:noFill/>
          <a:ln w="9525" cap="flat" cmpd="sng" algn="ctr">
            <a:solidFill>
              <a:schemeClr val="tx1"/>
            </a:solidFill>
            <a:round/>
          </a:ln>
          <a:effectLst/>
        </c:spPr>
        <c:txPr>
          <a:bodyPr rot="-60000000" spcFirstLastPara="1" vertOverflow="ellipsis" vert="horz" wrap="square" anchor="ctr" anchorCtr="1"/>
          <a:lstStyle/>
          <a:p>
            <a:pPr>
              <a:defRPr sz="8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391908944"/>
        <c:crosses val="autoZero"/>
        <c:crossBetween val="midCat"/>
        <c:majorUnit val="50"/>
      </c:valAx>
      <c:valAx>
        <c:axId val="391908944"/>
        <c:scaling>
          <c:orientation val="minMax"/>
          <c:max val="4.5"/>
          <c:min val="1"/>
        </c:scaling>
        <c:delete val="0"/>
        <c:axPos val="r"/>
        <c:majorGridlines>
          <c:spPr>
            <a:ln w="3175" cap="flat" cmpd="sng" algn="ctr">
              <a:solidFill>
                <a:schemeClr val="bg1">
                  <a:lumMod val="75000"/>
                </a:schemeClr>
              </a:solidFill>
              <a:prstDash val="dash"/>
              <a:round/>
            </a:ln>
            <a:effectLst/>
          </c:spPr>
        </c:majorGridlines>
        <c:title>
          <c:tx>
            <c:rich>
              <a:bodyPr rot="0" spcFirstLastPara="1" vertOverflow="ellipsis" wrap="square" anchor="ctr" anchorCtr="1"/>
              <a:lstStyle/>
              <a:p>
                <a:pPr>
                  <a:defRPr sz="800" b="0"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en-GB">
                    <a:solidFill>
                      <a:srgbClr val="0000FF"/>
                    </a:solidFill>
                  </a:rPr>
                  <a:t>R(m)</a:t>
                </a:r>
              </a:p>
            </c:rich>
          </c:tx>
          <c:layout>
            <c:manualLayout>
              <c:xMode val="edge"/>
              <c:yMode val="edge"/>
              <c:x val="0.84753046824887746"/>
              <c:y val="0.16087134393640179"/>
            </c:manualLayout>
          </c:layout>
          <c:overlay val="0"/>
          <c:spPr>
            <a:noFill/>
            <a:ln>
              <a:noFill/>
            </a:ln>
            <a:effectLst/>
          </c:spPr>
          <c:txPr>
            <a:bodyPr rot="0" spcFirstLastPara="1" vertOverflow="ellipsis" wrap="square" anchor="ctr" anchorCtr="1"/>
            <a:lstStyle/>
            <a:p>
              <a:pPr>
                <a:defRPr sz="8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title>
        <c:numFmt formatCode="General" sourceLinked="1"/>
        <c:majorTickMark val="out"/>
        <c:minorTickMark val="in"/>
        <c:tickLblPos val="nextTo"/>
        <c:spPr>
          <a:noFill/>
          <a:ln w="9525" cap="flat" cmpd="sng" algn="ctr">
            <a:solidFill>
              <a:schemeClr val="tx1"/>
            </a:solidFill>
            <a:round/>
          </a:ln>
          <a:effectLst/>
        </c:spPr>
        <c:txPr>
          <a:bodyPr rot="-60000000" spcFirstLastPara="1" vertOverflow="ellipsis" vert="horz" wrap="square" anchor="ctr" anchorCtr="1"/>
          <a:lstStyle/>
          <a:p>
            <a:pPr>
              <a:defRPr sz="8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391908552"/>
        <c:crosses val="autoZero"/>
        <c:crossBetween val="midCat"/>
        <c:majorUnit val="0.5"/>
      </c:valAx>
      <c:spPr>
        <a:noFill/>
        <a:ln w="6350">
          <a:solidFill>
            <a:schemeClr val="tx1"/>
          </a:solidFill>
        </a:ln>
        <a:effectLst/>
      </c:spPr>
    </c:plotArea>
    <c:plotVisOnly val="1"/>
    <c:dispBlanksAs val="gap"/>
    <c:showDLblsOverMax val="0"/>
  </c:chart>
  <c:spPr>
    <a:solidFill>
      <a:schemeClr val="bg1"/>
    </a:solidFill>
    <a:ln w="9525" cap="flat" cmpd="sng" algn="ctr">
      <a:noFill/>
      <a:round/>
    </a:ln>
    <a:effectLst/>
  </c:spPr>
  <c:txPr>
    <a:bodyPr/>
    <a:lstStyle/>
    <a:p>
      <a:pPr>
        <a:defRPr sz="800">
          <a:solidFill>
            <a:sysClr val="windowText" lastClr="000000"/>
          </a:solidFill>
          <a:latin typeface="Arial" panose="020B0604020202020204" pitchFamily="34" charset="0"/>
          <a:cs typeface="Arial" panose="020B0604020202020204" pitchFamily="34" charset="0"/>
        </a:defRPr>
      </a:pPr>
      <a:endParaRPr lang="en-US"/>
    </a:p>
  </c:txPr>
  <c:externalData r:id="rId3">
    <c:autoUpdate val="0"/>
  </c:externalData>
  <c:userShapes r:id="rId4"/>
</c:chartSpace>
</file>

<file path=word/charts/chart3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96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en-GB" sz="1000" b="1">
                <a:solidFill>
                  <a:srgbClr val="0000FF"/>
                </a:solidFill>
              </a:rPr>
              <a:t>B-3</a:t>
            </a:r>
          </a:p>
        </c:rich>
      </c:tx>
      <c:layout>
        <c:manualLayout>
          <c:xMode val="edge"/>
          <c:yMode val="edge"/>
          <c:x val="0.10782552918537523"/>
          <c:y val="0.69916613213598455"/>
        </c:manualLayout>
      </c:layout>
      <c:overlay val="0"/>
      <c:spPr>
        <a:solidFill>
          <a:schemeClr val="bg1"/>
        </a:solidFill>
        <a:ln>
          <a:noFill/>
        </a:ln>
        <a:effectLst/>
      </c:spPr>
      <c:txPr>
        <a:bodyPr rot="0" spcFirstLastPara="1" vertOverflow="ellipsis" vert="horz" wrap="square" anchor="ctr" anchorCtr="1"/>
        <a:lstStyle/>
        <a:p>
          <a:pPr>
            <a:defRPr sz="96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en-US"/>
        </a:p>
      </c:txPr>
    </c:title>
    <c:autoTitleDeleted val="0"/>
    <c:plotArea>
      <c:layout>
        <c:manualLayout>
          <c:layoutTarget val="inner"/>
          <c:xMode val="edge"/>
          <c:yMode val="edge"/>
          <c:x val="8.9449263443339866E-2"/>
          <c:y val="7.7628793225123505E-2"/>
          <c:w val="0.68115181791408042"/>
          <c:h val="0.74409559955323157"/>
        </c:manualLayout>
      </c:layout>
      <c:scatterChart>
        <c:scatterStyle val="lineMarker"/>
        <c:varyColors val="0"/>
        <c:ser>
          <c:idx val="0"/>
          <c:order val="0"/>
          <c:spPr>
            <a:ln w="19050" cap="rnd">
              <a:solidFill>
                <a:srgbClr val="0000FF"/>
              </a:solidFill>
              <a:prstDash val="sysDash"/>
              <a:round/>
            </a:ln>
            <a:effectLst/>
          </c:spPr>
          <c:marker>
            <c:symbol val="none"/>
          </c:marker>
          <c:xVal>
            <c:numRef>
              <c:f>Sheet1!$B$1:$B$75</c:f>
              <c:numCache>
                <c:formatCode>General</c:formatCode>
                <c:ptCount val="75"/>
                <c:pt idx="0">
                  <c:v>29.351588799999998</c:v>
                </c:pt>
                <c:pt idx="1">
                  <c:v>29.1572295</c:v>
                </c:pt>
                <c:pt idx="2">
                  <c:v>28.958693400000001</c:v>
                </c:pt>
                <c:pt idx="3">
                  <c:v>28.755883699999998</c:v>
                </c:pt>
                <c:pt idx="4">
                  <c:v>28.5487018</c:v>
                </c:pt>
                <c:pt idx="5">
                  <c:v>28.337047800000001</c:v>
                </c:pt>
                <c:pt idx="6">
                  <c:v>28.1208201</c:v>
                </c:pt>
                <c:pt idx="7">
                  <c:v>27.899915799999999</c:v>
                </c:pt>
                <c:pt idx="8">
                  <c:v>27.674230600000001</c:v>
                </c:pt>
                <c:pt idx="9">
                  <c:v>27.443659</c:v>
                </c:pt>
                <c:pt idx="10">
                  <c:v>27.208094200000001</c:v>
                </c:pt>
                <c:pt idx="11">
                  <c:v>26.9674288</c:v>
                </c:pt>
                <c:pt idx="12">
                  <c:v>26.7215542</c:v>
                </c:pt>
                <c:pt idx="13">
                  <c:v>26.470361199999999</c:v>
                </c:pt>
                <c:pt idx="14">
                  <c:v>26.2137402</c:v>
                </c:pt>
                <c:pt idx="15">
                  <c:v>26.111111099999999</c:v>
                </c:pt>
                <c:pt idx="16">
                  <c:v>25.9539616</c:v>
                </c:pt>
                <c:pt idx="17">
                  <c:v>25.6901507</c:v>
                </c:pt>
                <c:pt idx="18">
                  <c:v>25.4206681</c:v>
                </c:pt>
                <c:pt idx="19">
                  <c:v>25.145406099999999</c:v>
                </c:pt>
                <c:pt idx="20">
                  <c:v>24.864258</c:v>
                </c:pt>
                <c:pt idx="21">
                  <c:v>24.577117999999999</c:v>
                </c:pt>
                <c:pt idx="22">
                  <c:v>24.2838821</c:v>
                </c:pt>
                <c:pt idx="23">
                  <c:v>23.984448</c:v>
                </c:pt>
                <c:pt idx="24">
                  <c:v>23.6787159</c:v>
                </c:pt>
                <c:pt idx="25">
                  <c:v>23.3665889</c:v>
                </c:pt>
                <c:pt idx="26">
                  <c:v>23.0479734</c:v>
                </c:pt>
                <c:pt idx="27">
                  <c:v>22.72278</c:v>
                </c:pt>
                <c:pt idx="28">
                  <c:v>22.390923699999998</c:v>
                </c:pt>
                <c:pt idx="29">
                  <c:v>22.0833333</c:v>
                </c:pt>
                <c:pt idx="30">
                  <c:v>22.052864700000001</c:v>
                </c:pt>
                <c:pt idx="31">
                  <c:v>21.713463000000001</c:v>
                </c:pt>
                <c:pt idx="32">
                  <c:v>21.367298399999999</c:v>
                </c:pt>
                <c:pt idx="33">
                  <c:v>21.0143129</c:v>
                </c:pt>
                <c:pt idx="34">
                  <c:v>20.654456700000001</c:v>
                </c:pt>
                <c:pt idx="35">
                  <c:v>20.2876899</c:v>
                </c:pt>
                <c:pt idx="36">
                  <c:v>19.913982499999999</c:v>
                </c:pt>
                <c:pt idx="37">
                  <c:v>19.533316500000002</c:v>
                </c:pt>
                <c:pt idx="38">
                  <c:v>19.145686000000001</c:v>
                </c:pt>
                <c:pt idx="39">
                  <c:v>18.7510996</c:v>
                </c:pt>
                <c:pt idx="40">
                  <c:v>18.349580599999999</c:v>
                </c:pt>
                <c:pt idx="41">
                  <c:v>18.055555600000002</c:v>
                </c:pt>
                <c:pt idx="42">
                  <c:v>17.943559499999999</c:v>
                </c:pt>
                <c:pt idx="43">
                  <c:v>17.536991499999999</c:v>
                </c:pt>
                <c:pt idx="44">
                  <c:v>17.123807500000002</c:v>
                </c:pt>
                <c:pt idx="45">
                  <c:v>16.704103799999999</c:v>
                </c:pt>
                <c:pt idx="46">
                  <c:v>16.2779989</c:v>
                </c:pt>
                <c:pt idx="47">
                  <c:v>15.845635</c:v>
                </c:pt>
                <c:pt idx="48">
                  <c:v>15.4071797</c:v>
                </c:pt>
                <c:pt idx="49">
                  <c:v>14.962827799999999</c:v>
                </c:pt>
                <c:pt idx="50">
                  <c:v>14.512802900000001</c:v>
                </c:pt>
                <c:pt idx="51">
                  <c:v>14.057359099999999</c:v>
                </c:pt>
                <c:pt idx="52">
                  <c:v>14.027777800000001</c:v>
                </c:pt>
                <c:pt idx="53">
                  <c:v>13.608058099999999</c:v>
                </c:pt>
                <c:pt idx="54">
                  <c:v>13.1548453</c:v>
                </c:pt>
                <c:pt idx="55">
                  <c:v>12.697293699999999</c:v>
                </c:pt>
                <c:pt idx="56">
                  <c:v>12.235786900000001</c:v>
                </c:pt>
                <c:pt idx="57">
                  <c:v>11.7707464</c:v>
                </c:pt>
                <c:pt idx="58">
                  <c:v>11.302633</c:v>
                </c:pt>
                <c:pt idx="59">
                  <c:v>10.831948300000001</c:v>
                </c:pt>
                <c:pt idx="60">
                  <c:v>10.359235699999999</c:v>
                </c:pt>
                <c:pt idx="61">
                  <c:v>10</c:v>
                </c:pt>
                <c:pt idx="62">
                  <c:v>10</c:v>
                </c:pt>
              </c:numCache>
            </c:numRef>
          </c:xVal>
          <c:yVal>
            <c:numRef>
              <c:f>Sheet1!$C$1:$C$75</c:f>
              <c:numCache>
                <c:formatCode>General</c:formatCode>
                <c:ptCount val="75"/>
                <c:pt idx="0">
                  <c:v>4.5</c:v>
                </c:pt>
                <c:pt idx="1">
                  <c:v>4.45</c:v>
                </c:pt>
                <c:pt idx="2">
                  <c:v>4.4000000000000004</c:v>
                </c:pt>
                <c:pt idx="3">
                  <c:v>4.3499999999999996</c:v>
                </c:pt>
                <c:pt idx="4">
                  <c:v>4.3</c:v>
                </c:pt>
                <c:pt idx="5">
                  <c:v>4.25</c:v>
                </c:pt>
                <c:pt idx="6">
                  <c:v>4.2</c:v>
                </c:pt>
                <c:pt idx="7">
                  <c:v>4.1500000000000004</c:v>
                </c:pt>
                <c:pt idx="8">
                  <c:v>4.0999999999999996</c:v>
                </c:pt>
                <c:pt idx="9">
                  <c:v>4.05</c:v>
                </c:pt>
                <c:pt idx="10">
                  <c:v>4</c:v>
                </c:pt>
                <c:pt idx="11">
                  <c:v>3.95</c:v>
                </c:pt>
                <c:pt idx="12">
                  <c:v>3.9</c:v>
                </c:pt>
                <c:pt idx="13">
                  <c:v>3.85</c:v>
                </c:pt>
                <c:pt idx="14">
                  <c:v>3.8</c:v>
                </c:pt>
                <c:pt idx="15">
                  <c:v>3.7805357000000002</c:v>
                </c:pt>
                <c:pt idx="16">
                  <c:v>3.75</c:v>
                </c:pt>
                <c:pt idx="17">
                  <c:v>3.7</c:v>
                </c:pt>
                <c:pt idx="18">
                  <c:v>3.65</c:v>
                </c:pt>
                <c:pt idx="19">
                  <c:v>3.6</c:v>
                </c:pt>
                <c:pt idx="20">
                  <c:v>3.55</c:v>
                </c:pt>
                <c:pt idx="21">
                  <c:v>3.5</c:v>
                </c:pt>
                <c:pt idx="22">
                  <c:v>3.45</c:v>
                </c:pt>
                <c:pt idx="23">
                  <c:v>3.4</c:v>
                </c:pt>
                <c:pt idx="24">
                  <c:v>3.35</c:v>
                </c:pt>
                <c:pt idx="25">
                  <c:v>3.3</c:v>
                </c:pt>
                <c:pt idx="26">
                  <c:v>3.25</c:v>
                </c:pt>
                <c:pt idx="27">
                  <c:v>3.2</c:v>
                </c:pt>
                <c:pt idx="28">
                  <c:v>3.15</c:v>
                </c:pt>
                <c:pt idx="29">
                  <c:v>3.1046374999999999</c:v>
                </c:pt>
                <c:pt idx="30">
                  <c:v>3.1</c:v>
                </c:pt>
                <c:pt idx="31">
                  <c:v>3.05</c:v>
                </c:pt>
                <c:pt idx="32">
                  <c:v>3</c:v>
                </c:pt>
                <c:pt idx="33">
                  <c:v>2.95</c:v>
                </c:pt>
                <c:pt idx="34">
                  <c:v>2.9</c:v>
                </c:pt>
                <c:pt idx="35">
                  <c:v>2.85</c:v>
                </c:pt>
                <c:pt idx="36">
                  <c:v>2.8</c:v>
                </c:pt>
                <c:pt idx="37">
                  <c:v>2.75</c:v>
                </c:pt>
                <c:pt idx="38">
                  <c:v>2.7</c:v>
                </c:pt>
                <c:pt idx="39">
                  <c:v>2.65</c:v>
                </c:pt>
                <c:pt idx="40">
                  <c:v>2.6</c:v>
                </c:pt>
                <c:pt idx="41">
                  <c:v>2.5642136999999998</c:v>
                </c:pt>
                <c:pt idx="42">
                  <c:v>2.5499999999999998</c:v>
                </c:pt>
                <c:pt idx="43">
                  <c:v>2.5</c:v>
                </c:pt>
                <c:pt idx="44">
                  <c:v>2.4500000000000002</c:v>
                </c:pt>
                <c:pt idx="45">
                  <c:v>2.4</c:v>
                </c:pt>
                <c:pt idx="46">
                  <c:v>2.35</c:v>
                </c:pt>
                <c:pt idx="47">
                  <c:v>2.2999999999999998</c:v>
                </c:pt>
                <c:pt idx="48">
                  <c:v>2.25</c:v>
                </c:pt>
                <c:pt idx="49">
                  <c:v>2.2000000000000002</c:v>
                </c:pt>
                <c:pt idx="50">
                  <c:v>2.15</c:v>
                </c:pt>
                <c:pt idx="51">
                  <c:v>2.1</c:v>
                </c:pt>
                <c:pt idx="52">
                  <c:v>2.0968798</c:v>
                </c:pt>
                <c:pt idx="53">
                  <c:v>2.0499999999999998</c:v>
                </c:pt>
                <c:pt idx="54">
                  <c:v>2</c:v>
                </c:pt>
                <c:pt idx="55">
                  <c:v>1.95</c:v>
                </c:pt>
                <c:pt idx="56">
                  <c:v>1.9</c:v>
                </c:pt>
                <c:pt idx="57">
                  <c:v>1.85</c:v>
                </c:pt>
                <c:pt idx="58">
                  <c:v>1.8</c:v>
                </c:pt>
                <c:pt idx="59">
                  <c:v>1.75</c:v>
                </c:pt>
                <c:pt idx="60">
                  <c:v>1.7</c:v>
                </c:pt>
                <c:pt idx="61">
                  <c:v>1.6625228999999999</c:v>
                </c:pt>
                <c:pt idx="62">
                  <c:v>1.7</c:v>
                </c:pt>
              </c:numCache>
            </c:numRef>
          </c:yVal>
          <c:smooth val="0"/>
        </c:ser>
        <c:ser>
          <c:idx val="1"/>
          <c:order val="1"/>
          <c:spPr>
            <a:ln w="19050" cap="rnd">
              <a:solidFill>
                <a:srgbClr val="FF00FF"/>
              </a:solidFill>
              <a:round/>
            </a:ln>
            <a:effectLst/>
          </c:spPr>
          <c:marker>
            <c:symbol val="none"/>
          </c:marker>
          <c:xVal>
            <c:numRef>
              <c:f>Sheet1!$E$1:$E$89</c:f>
              <c:numCache>
                <c:formatCode>General</c:formatCode>
                <c:ptCount val="89"/>
                <c:pt idx="0">
                  <c:v>62.6180387</c:v>
                </c:pt>
                <c:pt idx="1">
                  <c:v>62.361111100000002</c:v>
                </c:pt>
                <c:pt idx="2">
                  <c:v>62.196869700000001</c:v>
                </c:pt>
                <c:pt idx="3">
                  <c:v>61.768365099999997</c:v>
                </c:pt>
                <c:pt idx="4">
                  <c:v>61.330636499999997</c:v>
                </c:pt>
                <c:pt idx="5">
                  <c:v>60.883471499999999</c:v>
                </c:pt>
                <c:pt idx="6">
                  <c:v>60.426654200000002</c:v>
                </c:pt>
                <c:pt idx="7">
                  <c:v>59.959965400000002</c:v>
                </c:pt>
                <c:pt idx="8">
                  <c:v>59.483182999999997</c:v>
                </c:pt>
                <c:pt idx="9">
                  <c:v>58.9960819</c:v>
                </c:pt>
                <c:pt idx="10">
                  <c:v>58.498434199999998</c:v>
                </c:pt>
                <c:pt idx="11">
                  <c:v>58.3333333</c:v>
                </c:pt>
                <c:pt idx="12">
                  <c:v>57.992403400000001</c:v>
                </c:pt>
                <c:pt idx="13">
                  <c:v>57.476591200000001</c:v>
                </c:pt>
                <c:pt idx="14">
                  <c:v>56.9496143</c:v>
                </c:pt>
                <c:pt idx="15">
                  <c:v>56.4112388</c:v>
                </c:pt>
                <c:pt idx="16">
                  <c:v>55.8612295</c:v>
                </c:pt>
                <c:pt idx="17">
                  <c:v>55.2993509</c:v>
                </c:pt>
                <c:pt idx="18">
                  <c:v>54.725367400000003</c:v>
                </c:pt>
                <c:pt idx="19">
                  <c:v>54.305555599999998</c:v>
                </c:pt>
                <c:pt idx="20">
                  <c:v>54.140287200000003</c:v>
                </c:pt>
                <c:pt idx="21">
                  <c:v>53.545861899999998</c:v>
                </c:pt>
                <c:pt idx="22">
                  <c:v>52.938725499999997</c:v>
                </c:pt>
                <c:pt idx="23">
                  <c:v>52.318649800000003</c:v>
                </c:pt>
                <c:pt idx="24">
                  <c:v>51.685409900000003</c:v>
                </c:pt>
                <c:pt idx="25">
                  <c:v>51.038785099999998</c:v>
                </c:pt>
                <c:pt idx="26">
                  <c:v>50.378559799999998</c:v>
                </c:pt>
                <c:pt idx="27">
                  <c:v>50.277777800000003</c:v>
                </c:pt>
                <c:pt idx="28">
                  <c:v>49.7091347</c:v>
                </c:pt>
                <c:pt idx="29">
                  <c:v>49.026620999999999</c:v>
                </c:pt>
                <c:pt idx="30">
                  <c:v>48.330016399999998</c:v>
                </c:pt>
                <c:pt idx="31">
                  <c:v>47.619139099999998</c:v>
                </c:pt>
                <c:pt idx="32">
                  <c:v>46.893818600000003</c:v>
                </c:pt>
                <c:pt idx="33">
                  <c:v>46.25</c:v>
                </c:pt>
                <c:pt idx="34">
                  <c:v>46.154734400000002</c:v>
                </c:pt>
                <c:pt idx="35">
                  <c:v>45.406642699999999</c:v>
                </c:pt>
                <c:pt idx="36">
                  <c:v>44.6438104</c:v>
                </c:pt>
                <c:pt idx="37">
                  <c:v>43.866130200000001</c:v>
                </c:pt>
                <c:pt idx="38">
                  <c:v>43.073515399999998</c:v>
                </c:pt>
                <c:pt idx="39">
                  <c:v>42.265901499999998</c:v>
                </c:pt>
                <c:pt idx="40">
                  <c:v>42.222222199999997</c:v>
                </c:pt>
                <c:pt idx="41">
                  <c:v>41.450649900000002</c:v>
                </c:pt>
                <c:pt idx="42">
                  <c:v>40.620905800000003</c:v>
                </c:pt>
                <c:pt idx="43">
                  <c:v>39.776271899999998</c:v>
                </c:pt>
                <c:pt idx="44">
                  <c:v>38.916798499999999</c:v>
                </c:pt>
                <c:pt idx="45">
                  <c:v>38.194444400000002</c:v>
                </c:pt>
                <c:pt idx="46">
                  <c:v>38.044158000000003</c:v>
                </c:pt>
                <c:pt idx="47">
                  <c:v>37.164588299999998</c:v>
                </c:pt>
                <c:pt idx="48">
                  <c:v>36.270705599999999</c:v>
                </c:pt>
                <c:pt idx="49">
                  <c:v>35.362718100000002</c:v>
                </c:pt>
                <c:pt idx="50">
                  <c:v>34.440882299999998</c:v>
                </c:pt>
                <c:pt idx="51">
                  <c:v>34.1666667</c:v>
                </c:pt>
                <c:pt idx="52">
                  <c:v>33.513180400000003</c:v>
                </c:pt>
                <c:pt idx="53">
                  <c:v>32.575636500000002</c:v>
                </c:pt>
                <c:pt idx="54">
                  <c:v>31.625483800000001</c:v>
                </c:pt>
                <c:pt idx="55">
                  <c:v>30.663200700000001</c:v>
                </c:pt>
                <c:pt idx="56">
                  <c:v>30.138888900000001</c:v>
                </c:pt>
                <c:pt idx="57">
                  <c:v>29.695200400000001</c:v>
                </c:pt>
                <c:pt idx="58">
                  <c:v>28.723215100000001</c:v>
                </c:pt>
                <c:pt idx="59">
                  <c:v>27.741075500000001</c:v>
                </c:pt>
                <c:pt idx="60">
                  <c:v>26.749533599999999</c:v>
                </c:pt>
                <c:pt idx="61">
                  <c:v>26.111111099999999</c:v>
                </c:pt>
                <c:pt idx="62">
                  <c:v>25.7548174</c:v>
                </c:pt>
                <c:pt idx="63">
                  <c:v>24.762083400000002</c:v>
                </c:pt>
                <c:pt idx="64">
                  <c:v>23.762789600000001</c:v>
                </c:pt>
                <c:pt idx="65">
                  <c:v>22.7580068</c:v>
                </c:pt>
                <c:pt idx="66">
                  <c:v>22.0833333</c:v>
                </c:pt>
                <c:pt idx="67">
                  <c:v>21.754717100000001</c:v>
                </c:pt>
                <c:pt idx="68">
                  <c:v>20.760148300000001</c:v>
                </c:pt>
                <c:pt idx="69">
                  <c:v>19.7638763</c:v>
                </c:pt>
                <c:pt idx="70">
                  <c:v>18.7673147</c:v>
                </c:pt>
                <c:pt idx="71">
                  <c:v>18.055555600000002</c:v>
                </c:pt>
                <c:pt idx="72">
                  <c:v>17.777896399999999</c:v>
                </c:pt>
                <c:pt idx="73">
                  <c:v>16.806109800000002</c:v>
                </c:pt>
                <c:pt idx="74">
                  <c:v>15.838735099999999</c:v>
                </c:pt>
                <c:pt idx="75">
                  <c:v>14.877515799999999</c:v>
                </c:pt>
                <c:pt idx="76">
                  <c:v>14.027777800000001</c:v>
                </c:pt>
                <c:pt idx="77">
                  <c:v>13.9269879</c:v>
                </c:pt>
                <c:pt idx="78">
                  <c:v>13.008324999999999</c:v>
                </c:pt>
                <c:pt idx="79">
                  <c:v>12.101233300000001</c:v>
                </c:pt>
                <c:pt idx="80">
                  <c:v>11.207718</c:v>
                </c:pt>
                <c:pt idx="81">
                  <c:v>10.3298478</c:v>
                </c:pt>
                <c:pt idx="82">
                  <c:v>10</c:v>
                </c:pt>
                <c:pt idx="83">
                  <c:v>10</c:v>
                </c:pt>
              </c:numCache>
            </c:numRef>
          </c:xVal>
          <c:yVal>
            <c:numRef>
              <c:f>Sheet1!$F$1:$F$89</c:f>
              <c:numCache>
                <c:formatCode>General</c:formatCode>
                <c:ptCount val="89"/>
                <c:pt idx="0">
                  <c:v>4.5</c:v>
                </c:pt>
                <c:pt idx="1">
                  <c:v>4.4696495000000001</c:v>
                </c:pt>
                <c:pt idx="2">
                  <c:v>4.45</c:v>
                </c:pt>
                <c:pt idx="3">
                  <c:v>4.4000000000000004</c:v>
                </c:pt>
                <c:pt idx="4">
                  <c:v>4.3499999999999996</c:v>
                </c:pt>
                <c:pt idx="5">
                  <c:v>4.3</c:v>
                </c:pt>
                <c:pt idx="6">
                  <c:v>4.25</c:v>
                </c:pt>
                <c:pt idx="7">
                  <c:v>4.2</c:v>
                </c:pt>
                <c:pt idx="8">
                  <c:v>4.1500000000000004</c:v>
                </c:pt>
                <c:pt idx="9">
                  <c:v>4.0999999999999996</c:v>
                </c:pt>
                <c:pt idx="10">
                  <c:v>4.05</c:v>
                </c:pt>
                <c:pt idx="11">
                  <c:v>4.0338501999999998</c:v>
                </c:pt>
                <c:pt idx="12">
                  <c:v>4</c:v>
                </c:pt>
                <c:pt idx="13">
                  <c:v>3.95</c:v>
                </c:pt>
                <c:pt idx="14">
                  <c:v>3.9</c:v>
                </c:pt>
                <c:pt idx="15">
                  <c:v>3.85</c:v>
                </c:pt>
                <c:pt idx="16">
                  <c:v>3.8</c:v>
                </c:pt>
                <c:pt idx="17">
                  <c:v>3.75</c:v>
                </c:pt>
                <c:pt idx="18">
                  <c:v>3.7</c:v>
                </c:pt>
                <c:pt idx="19">
                  <c:v>3.6642993000000001</c:v>
                </c:pt>
                <c:pt idx="20">
                  <c:v>3.65</c:v>
                </c:pt>
                <c:pt idx="21">
                  <c:v>3.6</c:v>
                </c:pt>
                <c:pt idx="22">
                  <c:v>3.55</c:v>
                </c:pt>
                <c:pt idx="23">
                  <c:v>3.5</c:v>
                </c:pt>
                <c:pt idx="24">
                  <c:v>3.45</c:v>
                </c:pt>
                <c:pt idx="25">
                  <c:v>3.4</c:v>
                </c:pt>
                <c:pt idx="26">
                  <c:v>3.35</c:v>
                </c:pt>
                <c:pt idx="27">
                  <c:v>3.3426013999999999</c:v>
                </c:pt>
                <c:pt idx="28">
                  <c:v>3.3</c:v>
                </c:pt>
                <c:pt idx="29">
                  <c:v>3.25</c:v>
                </c:pt>
                <c:pt idx="30">
                  <c:v>3.2</c:v>
                </c:pt>
                <c:pt idx="31">
                  <c:v>3.15</c:v>
                </c:pt>
                <c:pt idx="32">
                  <c:v>3.1</c:v>
                </c:pt>
                <c:pt idx="33">
                  <c:v>3.0565763000000001</c:v>
                </c:pt>
                <c:pt idx="34">
                  <c:v>3.05</c:v>
                </c:pt>
                <c:pt idx="35">
                  <c:v>3</c:v>
                </c:pt>
                <c:pt idx="36">
                  <c:v>2.95</c:v>
                </c:pt>
                <c:pt idx="37">
                  <c:v>2.9</c:v>
                </c:pt>
                <c:pt idx="38">
                  <c:v>2.85</c:v>
                </c:pt>
                <c:pt idx="39">
                  <c:v>2.8</c:v>
                </c:pt>
                <c:pt idx="40">
                  <c:v>2.7973897999999999</c:v>
                </c:pt>
                <c:pt idx="41">
                  <c:v>2.75</c:v>
                </c:pt>
                <c:pt idx="42">
                  <c:v>2.7</c:v>
                </c:pt>
                <c:pt idx="43">
                  <c:v>2.65</c:v>
                </c:pt>
                <c:pt idx="44">
                  <c:v>2.6</c:v>
                </c:pt>
                <c:pt idx="45">
                  <c:v>2.5588359000000001</c:v>
                </c:pt>
                <c:pt idx="46">
                  <c:v>2.5499999999999998</c:v>
                </c:pt>
                <c:pt idx="47">
                  <c:v>2.5</c:v>
                </c:pt>
                <c:pt idx="48">
                  <c:v>2.4500000000000002</c:v>
                </c:pt>
                <c:pt idx="49">
                  <c:v>2.4</c:v>
                </c:pt>
                <c:pt idx="50">
                  <c:v>2.35</c:v>
                </c:pt>
                <c:pt idx="51">
                  <c:v>2.3356007999999999</c:v>
                </c:pt>
                <c:pt idx="52">
                  <c:v>2.2999999999999998</c:v>
                </c:pt>
                <c:pt idx="53">
                  <c:v>2.25</c:v>
                </c:pt>
                <c:pt idx="54">
                  <c:v>2.2000000000000002</c:v>
                </c:pt>
                <c:pt idx="55">
                  <c:v>2.15</c:v>
                </c:pt>
                <c:pt idx="56">
                  <c:v>2.1234479999999998</c:v>
                </c:pt>
                <c:pt idx="57">
                  <c:v>2.1</c:v>
                </c:pt>
                <c:pt idx="58">
                  <c:v>2.0499999999999998</c:v>
                </c:pt>
                <c:pt idx="59">
                  <c:v>2</c:v>
                </c:pt>
                <c:pt idx="60">
                  <c:v>1.95</c:v>
                </c:pt>
                <c:pt idx="61">
                  <c:v>1.9184871999999999</c:v>
                </c:pt>
                <c:pt idx="62">
                  <c:v>1.9</c:v>
                </c:pt>
                <c:pt idx="63">
                  <c:v>1.85</c:v>
                </c:pt>
                <c:pt idx="64">
                  <c:v>1.8</c:v>
                </c:pt>
                <c:pt idx="65">
                  <c:v>1.75</c:v>
                </c:pt>
                <c:pt idx="66">
                  <c:v>1.7170354000000001</c:v>
                </c:pt>
                <c:pt idx="67">
                  <c:v>1.7</c:v>
                </c:pt>
                <c:pt idx="68">
                  <c:v>1.65</c:v>
                </c:pt>
                <c:pt idx="69">
                  <c:v>1.6</c:v>
                </c:pt>
                <c:pt idx="70">
                  <c:v>1.55</c:v>
                </c:pt>
                <c:pt idx="71">
                  <c:v>1.5147624</c:v>
                </c:pt>
                <c:pt idx="72">
                  <c:v>1.5</c:v>
                </c:pt>
                <c:pt idx="73">
                  <c:v>1.45</c:v>
                </c:pt>
                <c:pt idx="74">
                  <c:v>1.4</c:v>
                </c:pt>
                <c:pt idx="75">
                  <c:v>1.35</c:v>
                </c:pt>
                <c:pt idx="76">
                  <c:v>1.3057326</c:v>
                </c:pt>
                <c:pt idx="77">
                  <c:v>1.3</c:v>
                </c:pt>
                <c:pt idx="78">
                  <c:v>1.25</c:v>
                </c:pt>
                <c:pt idx="79">
                  <c:v>1.2</c:v>
                </c:pt>
                <c:pt idx="80">
                  <c:v>1.1499999999999999</c:v>
                </c:pt>
                <c:pt idx="81">
                  <c:v>1.1000000000000001</c:v>
                </c:pt>
                <c:pt idx="82">
                  <c:v>1.0817701</c:v>
                </c:pt>
                <c:pt idx="83">
                  <c:v>1.1000000000000001</c:v>
                </c:pt>
              </c:numCache>
            </c:numRef>
          </c:yVal>
          <c:smooth val="0"/>
        </c:ser>
        <c:ser>
          <c:idx val="2"/>
          <c:order val="2"/>
          <c:spPr>
            <a:ln w="19050" cap="rnd">
              <a:solidFill>
                <a:srgbClr val="FF3300"/>
              </a:solidFill>
              <a:prstDash val="lgDash"/>
              <a:round/>
            </a:ln>
            <a:effectLst/>
          </c:spPr>
          <c:marker>
            <c:symbol val="none"/>
          </c:marker>
          <c:xVal>
            <c:numRef>
              <c:f>Sheet1!$H$1:$H$104</c:f>
              <c:numCache>
                <c:formatCode>General</c:formatCode>
                <c:ptCount val="104"/>
                <c:pt idx="0">
                  <c:v>134.50750719999999</c:v>
                </c:pt>
                <c:pt idx="1">
                  <c:v>133.59789929999999</c:v>
                </c:pt>
                <c:pt idx="2">
                  <c:v>132.66874369999999</c:v>
                </c:pt>
                <c:pt idx="3">
                  <c:v>131.71958720000001</c:v>
                </c:pt>
                <c:pt idx="4">
                  <c:v>130.83333329999999</c:v>
                </c:pt>
                <c:pt idx="5">
                  <c:v>130.75023350000001</c:v>
                </c:pt>
                <c:pt idx="6">
                  <c:v>129.76282839999999</c:v>
                </c:pt>
                <c:pt idx="7">
                  <c:v>128.75408630000001</c:v>
                </c:pt>
                <c:pt idx="8">
                  <c:v>127.7235268</c:v>
                </c:pt>
                <c:pt idx="9">
                  <c:v>126.80555560000001</c:v>
                </c:pt>
                <c:pt idx="10">
                  <c:v>126.6711049</c:v>
                </c:pt>
                <c:pt idx="11">
                  <c:v>125.59896500000001</c:v>
                </c:pt>
                <c:pt idx="12">
                  <c:v>124.5036077</c:v>
                </c:pt>
                <c:pt idx="13">
                  <c:v>123.3845324</c:v>
                </c:pt>
                <c:pt idx="14">
                  <c:v>122.7777778</c:v>
                </c:pt>
                <c:pt idx="15">
                  <c:v>122.2430469</c:v>
                </c:pt>
                <c:pt idx="16">
                  <c:v>121.07896409999999</c:v>
                </c:pt>
                <c:pt idx="17">
                  <c:v>119.88972680000001</c:v>
                </c:pt>
                <c:pt idx="18">
                  <c:v>118.75</c:v>
                </c:pt>
                <c:pt idx="19">
                  <c:v>118.67508789999999</c:v>
                </c:pt>
                <c:pt idx="20">
                  <c:v>117.4383442</c:v>
                </c:pt>
                <c:pt idx="21">
                  <c:v>116.1750114</c:v>
                </c:pt>
                <c:pt idx="22">
                  <c:v>114.8845851</c:v>
                </c:pt>
                <c:pt idx="23">
                  <c:v>114.7222222</c:v>
                </c:pt>
                <c:pt idx="24">
                  <c:v>113.5707364</c:v>
                </c:pt>
                <c:pt idx="25">
                  <c:v>112.2294854</c:v>
                </c:pt>
                <c:pt idx="26">
                  <c:v>110.85975980000001</c:v>
                </c:pt>
                <c:pt idx="27">
                  <c:v>110.69444439999999</c:v>
                </c:pt>
                <c:pt idx="28">
                  <c:v>109.4656932</c:v>
                </c:pt>
                <c:pt idx="29">
                  <c:v>108.04293629999999</c:v>
                </c:pt>
                <c:pt idx="30">
                  <c:v>106.66666669999999</c:v>
                </c:pt>
                <c:pt idx="31">
                  <c:v>106.5907155</c:v>
                </c:pt>
                <c:pt idx="32">
                  <c:v>105.11375270000001</c:v>
                </c:pt>
                <c:pt idx="33">
                  <c:v>103.60629729999999</c:v>
                </c:pt>
                <c:pt idx="34">
                  <c:v>102.6388889</c:v>
                </c:pt>
                <c:pt idx="35">
                  <c:v>102.0702541</c:v>
                </c:pt>
                <c:pt idx="36">
                  <c:v>100.5069761</c:v>
                </c:pt>
                <c:pt idx="37">
                  <c:v>98.912229199999999</c:v>
                </c:pt>
                <c:pt idx="38">
                  <c:v>98.611111100000002</c:v>
                </c:pt>
                <c:pt idx="39">
                  <c:v>97.291253999999995</c:v>
                </c:pt>
                <c:pt idx="40">
                  <c:v>95.639623999999998</c:v>
                </c:pt>
                <c:pt idx="41">
                  <c:v>94.583333300000007</c:v>
                </c:pt>
                <c:pt idx="42">
                  <c:v>93.958582800000002</c:v>
                </c:pt>
                <c:pt idx="43">
                  <c:v>92.249953300000001</c:v>
                </c:pt>
                <c:pt idx="44">
                  <c:v>90.555555600000005</c:v>
                </c:pt>
                <c:pt idx="45">
                  <c:v>90.509202500000001</c:v>
                </c:pt>
                <c:pt idx="46">
                  <c:v>88.7438906</c:v>
                </c:pt>
                <c:pt idx="47">
                  <c:v>86.946281999999997</c:v>
                </c:pt>
                <c:pt idx="48">
                  <c:v>86.527777799999996</c:v>
                </c:pt>
                <c:pt idx="49">
                  <c:v>85.123128500000007</c:v>
                </c:pt>
                <c:pt idx="50">
                  <c:v>83.269969099999997</c:v>
                </c:pt>
                <c:pt idx="51">
                  <c:v>82.5</c:v>
                </c:pt>
                <c:pt idx="52">
                  <c:v>81.390553600000004</c:v>
                </c:pt>
                <c:pt idx="53">
                  <c:v>79.483587299999996</c:v>
                </c:pt>
                <c:pt idx="54">
                  <c:v>78.472222200000004</c:v>
                </c:pt>
                <c:pt idx="55">
                  <c:v>77.5504368</c:v>
                </c:pt>
                <c:pt idx="56">
                  <c:v>75.592157</c:v>
                </c:pt>
                <c:pt idx="57">
                  <c:v>74.444444399999995</c:v>
                </c:pt>
                <c:pt idx="58">
                  <c:v>73.608637599999994</c:v>
                </c:pt>
                <c:pt idx="59">
                  <c:v>71.602394799999999</c:v>
                </c:pt>
                <c:pt idx="60">
                  <c:v>70.416666699999993</c:v>
                </c:pt>
                <c:pt idx="61">
                  <c:v>69.572819600000003</c:v>
                </c:pt>
                <c:pt idx="62">
                  <c:v>67.522932800000007</c:v>
                </c:pt>
                <c:pt idx="63">
                  <c:v>66.388888899999998</c:v>
                </c:pt>
                <c:pt idx="64">
                  <c:v>65.452671100000003</c:v>
                </c:pt>
                <c:pt idx="65">
                  <c:v>63.364542499999999</c:v>
                </c:pt>
                <c:pt idx="66">
                  <c:v>62.361111100000002</c:v>
                </c:pt>
                <c:pt idx="67">
                  <c:v>61.260127300000001</c:v>
                </c:pt>
                <c:pt idx="68">
                  <c:v>59.140354600000002</c:v>
                </c:pt>
                <c:pt idx="69">
                  <c:v>58.3333333</c:v>
                </c:pt>
                <c:pt idx="70">
                  <c:v>57.009582000000002</c:v>
                </c:pt>
                <c:pt idx="71">
                  <c:v>54.866065200000001</c:v>
                </c:pt>
                <c:pt idx="72">
                  <c:v>54.305555599999998</c:v>
                </c:pt>
                <c:pt idx="73">
                  <c:v>52.718080499999999</c:v>
                </c:pt>
                <c:pt idx="74">
                  <c:v>50.560116200000003</c:v>
                </c:pt>
                <c:pt idx="75">
                  <c:v>50.277777800000003</c:v>
                </c:pt>
                <c:pt idx="76">
                  <c:v>48.405476700000001</c:v>
                </c:pt>
                <c:pt idx="77">
                  <c:v>46.25</c:v>
                </c:pt>
                <c:pt idx="78">
                  <c:v>46.243887899999997</c:v>
                </c:pt>
                <c:pt idx="79">
                  <c:v>44.094538700000001</c:v>
                </c:pt>
                <c:pt idx="80">
                  <c:v>42.222222199999997</c:v>
                </c:pt>
                <c:pt idx="81">
                  <c:v>41.944175999999999</c:v>
                </c:pt>
                <c:pt idx="82">
                  <c:v>39.810981300000002</c:v>
                </c:pt>
                <c:pt idx="83">
                  <c:v>38.194444400000002</c:v>
                </c:pt>
                <c:pt idx="84">
                  <c:v>37.685762199999999</c:v>
                </c:pt>
                <c:pt idx="85">
                  <c:v>35.583397900000001</c:v>
                </c:pt>
                <c:pt idx="86">
                  <c:v>34.1666667</c:v>
                </c:pt>
                <c:pt idx="87">
                  <c:v>33.498426500000001</c:v>
                </c:pt>
                <c:pt idx="88">
                  <c:v>31.443062099999999</c:v>
                </c:pt>
                <c:pt idx="89">
                  <c:v>30.138888900000001</c:v>
                </c:pt>
                <c:pt idx="90">
                  <c:v>29.414355100000002</c:v>
                </c:pt>
                <c:pt idx="91">
                  <c:v>27.423557299999999</c:v>
                </c:pt>
                <c:pt idx="92">
                  <c:v>26.111111099999999</c:v>
                </c:pt>
                <c:pt idx="93">
                  <c:v>25.4675823</c:v>
                </c:pt>
                <c:pt idx="94">
                  <c:v>23.560172099999999</c:v>
                </c:pt>
                <c:pt idx="95">
                  <c:v>22.0833333</c:v>
                </c:pt>
                <c:pt idx="96">
                  <c:v>21.693073999999999</c:v>
                </c:pt>
                <c:pt idx="97">
                  <c:v>19.8889569</c:v>
                </c:pt>
                <c:pt idx="98">
                  <c:v>18.1266648</c:v>
                </c:pt>
              </c:numCache>
            </c:numRef>
          </c:xVal>
          <c:yVal>
            <c:numRef>
              <c:f>Sheet1!$I$1:$I$104</c:f>
              <c:numCache>
                <c:formatCode>General</c:formatCode>
                <c:ptCount val="104"/>
                <c:pt idx="0">
                  <c:v>4.5</c:v>
                </c:pt>
                <c:pt idx="1">
                  <c:v>4.45</c:v>
                </c:pt>
                <c:pt idx="2">
                  <c:v>4.4000000000000004</c:v>
                </c:pt>
                <c:pt idx="3">
                  <c:v>4.3499999999999996</c:v>
                </c:pt>
                <c:pt idx="4">
                  <c:v>4.3043250999999998</c:v>
                </c:pt>
                <c:pt idx="5">
                  <c:v>4.3</c:v>
                </c:pt>
                <c:pt idx="6">
                  <c:v>4.25</c:v>
                </c:pt>
                <c:pt idx="7">
                  <c:v>4.2</c:v>
                </c:pt>
                <c:pt idx="8">
                  <c:v>4.1500000000000004</c:v>
                </c:pt>
                <c:pt idx="9">
                  <c:v>4.1064477999999998</c:v>
                </c:pt>
                <c:pt idx="10">
                  <c:v>4.0999999999999996</c:v>
                </c:pt>
                <c:pt idx="11">
                  <c:v>4.05</c:v>
                </c:pt>
                <c:pt idx="12">
                  <c:v>4</c:v>
                </c:pt>
                <c:pt idx="13">
                  <c:v>3.95</c:v>
                </c:pt>
                <c:pt idx="14">
                  <c:v>3.9235693999999999</c:v>
                </c:pt>
                <c:pt idx="15">
                  <c:v>3.9</c:v>
                </c:pt>
                <c:pt idx="16">
                  <c:v>3.85</c:v>
                </c:pt>
                <c:pt idx="17">
                  <c:v>3.8</c:v>
                </c:pt>
                <c:pt idx="18">
                  <c:v>3.7531207000000002</c:v>
                </c:pt>
                <c:pt idx="19">
                  <c:v>3.75</c:v>
                </c:pt>
                <c:pt idx="20">
                  <c:v>3.7</c:v>
                </c:pt>
                <c:pt idx="21">
                  <c:v>3.65</c:v>
                </c:pt>
                <c:pt idx="22">
                  <c:v>3.6</c:v>
                </c:pt>
                <c:pt idx="23">
                  <c:v>3.5938967000000002</c:v>
                </c:pt>
                <c:pt idx="24">
                  <c:v>3.55</c:v>
                </c:pt>
                <c:pt idx="25">
                  <c:v>3.5</c:v>
                </c:pt>
                <c:pt idx="26">
                  <c:v>3.45</c:v>
                </c:pt>
                <c:pt idx="27">
                  <c:v>3.4441497999999999</c:v>
                </c:pt>
                <c:pt idx="28">
                  <c:v>3.4</c:v>
                </c:pt>
                <c:pt idx="29">
                  <c:v>3.35</c:v>
                </c:pt>
                <c:pt idx="30">
                  <c:v>3.3026551999999998</c:v>
                </c:pt>
                <c:pt idx="31">
                  <c:v>3.3</c:v>
                </c:pt>
                <c:pt idx="32">
                  <c:v>3.25</c:v>
                </c:pt>
                <c:pt idx="33">
                  <c:v>3.2</c:v>
                </c:pt>
                <c:pt idx="34">
                  <c:v>3.1687148000000001</c:v>
                </c:pt>
                <c:pt idx="35">
                  <c:v>3.15</c:v>
                </c:pt>
                <c:pt idx="36">
                  <c:v>3.1</c:v>
                </c:pt>
                <c:pt idx="37">
                  <c:v>3.05</c:v>
                </c:pt>
                <c:pt idx="38">
                  <c:v>3.0408559999999998</c:v>
                </c:pt>
                <c:pt idx="39">
                  <c:v>3</c:v>
                </c:pt>
                <c:pt idx="40">
                  <c:v>2.95</c:v>
                </c:pt>
                <c:pt idx="41">
                  <c:v>2.9188215</c:v>
                </c:pt>
                <c:pt idx="42">
                  <c:v>2.9</c:v>
                </c:pt>
                <c:pt idx="43">
                  <c:v>2.85</c:v>
                </c:pt>
                <c:pt idx="44">
                  <c:v>2.8013599999999999</c:v>
                </c:pt>
                <c:pt idx="45">
                  <c:v>2.8</c:v>
                </c:pt>
                <c:pt idx="46">
                  <c:v>2.75</c:v>
                </c:pt>
                <c:pt idx="47">
                  <c:v>2.7</c:v>
                </c:pt>
                <c:pt idx="48">
                  <c:v>2.6887333999999998</c:v>
                </c:pt>
                <c:pt idx="49">
                  <c:v>2.65</c:v>
                </c:pt>
                <c:pt idx="50">
                  <c:v>2.6</c:v>
                </c:pt>
                <c:pt idx="51">
                  <c:v>2.5798258999999999</c:v>
                </c:pt>
                <c:pt idx="52">
                  <c:v>2.5499999999999998</c:v>
                </c:pt>
                <c:pt idx="53">
                  <c:v>2.5</c:v>
                </c:pt>
                <c:pt idx="54">
                  <c:v>2.4741859000000002</c:v>
                </c:pt>
                <c:pt idx="55">
                  <c:v>2.4500000000000002</c:v>
                </c:pt>
                <c:pt idx="56">
                  <c:v>2.4</c:v>
                </c:pt>
                <c:pt idx="57">
                  <c:v>2.3714312999999998</c:v>
                </c:pt>
                <c:pt idx="58">
                  <c:v>2.35</c:v>
                </c:pt>
                <c:pt idx="59">
                  <c:v>2.2999999999999998</c:v>
                </c:pt>
                <c:pt idx="60">
                  <c:v>2.2711779000000001</c:v>
                </c:pt>
                <c:pt idx="61">
                  <c:v>2.25</c:v>
                </c:pt>
                <c:pt idx="62">
                  <c:v>2.2000000000000002</c:v>
                </c:pt>
                <c:pt idx="63">
                  <c:v>2.1730388999999999</c:v>
                </c:pt>
                <c:pt idx="64">
                  <c:v>2.15</c:v>
                </c:pt>
                <c:pt idx="65">
                  <c:v>2.1</c:v>
                </c:pt>
                <c:pt idx="66">
                  <c:v>2.0766236999999999</c:v>
                </c:pt>
                <c:pt idx="67">
                  <c:v>2.0499999999999998</c:v>
                </c:pt>
                <c:pt idx="68">
                  <c:v>2</c:v>
                </c:pt>
                <c:pt idx="69">
                  <c:v>1.981536</c:v>
                </c:pt>
                <c:pt idx="70">
                  <c:v>1.95</c:v>
                </c:pt>
                <c:pt idx="71">
                  <c:v>1.9</c:v>
                </c:pt>
                <c:pt idx="72">
                  <c:v>1.8873719</c:v>
                </c:pt>
                <c:pt idx="73">
                  <c:v>1.85</c:v>
                </c:pt>
                <c:pt idx="74">
                  <c:v>1.8</c:v>
                </c:pt>
                <c:pt idx="75">
                  <c:v>1.7937159</c:v>
                </c:pt>
                <c:pt idx="76">
                  <c:v>1.75</c:v>
                </c:pt>
                <c:pt idx="77">
                  <c:v>1.7001487</c:v>
                </c:pt>
                <c:pt idx="78">
                  <c:v>1.7</c:v>
                </c:pt>
                <c:pt idx="79">
                  <c:v>1.65</c:v>
                </c:pt>
                <c:pt idx="80">
                  <c:v>1.6067822</c:v>
                </c:pt>
                <c:pt idx="81">
                  <c:v>1.6</c:v>
                </c:pt>
                <c:pt idx="82">
                  <c:v>1.55</c:v>
                </c:pt>
                <c:pt idx="83">
                  <c:v>1.512529</c:v>
                </c:pt>
                <c:pt idx="84">
                  <c:v>1.5</c:v>
                </c:pt>
                <c:pt idx="85">
                  <c:v>1.45</c:v>
                </c:pt>
                <c:pt idx="86">
                  <c:v>1.4167637</c:v>
                </c:pt>
                <c:pt idx="87">
                  <c:v>1.4</c:v>
                </c:pt>
                <c:pt idx="88">
                  <c:v>1.35</c:v>
                </c:pt>
                <c:pt idx="89">
                  <c:v>1.3187203000000001</c:v>
                </c:pt>
                <c:pt idx="90">
                  <c:v>1.3</c:v>
                </c:pt>
                <c:pt idx="91">
                  <c:v>1.25</c:v>
                </c:pt>
                <c:pt idx="92">
                  <c:v>1.2173813</c:v>
                </c:pt>
                <c:pt idx="93">
                  <c:v>1.2</c:v>
                </c:pt>
                <c:pt idx="94">
                  <c:v>1.1499999999999999</c:v>
                </c:pt>
                <c:pt idx="95">
                  <c:v>1.1112470999999999</c:v>
                </c:pt>
                <c:pt idx="96">
                  <c:v>1.1000000000000001</c:v>
                </c:pt>
                <c:pt idx="97">
                  <c:v>1.05</c:v>
                </c:pt>
                <c:pt idx="98">
                  <c:v>1</c:v>
                </c:pt>
              </c:numCache>
            </c:numRef>
          </c:yVal>
          <c:smooth val="0"/>
        </c:ser>
        <c:ser>
          <c:idx val="3"/>
          <c:order val="3"/>
          <c:spPr>
            <a:ln w="19050" cap="rnd">
              <a:solidFill>
                <a:srgbClr val="00CC00"/>
              </a:solidFill>
              <a:prstDash val="lgDashDot"/>
              <a:round/>
            </a:ln>
            <a:effectLst/>
          </c:spPr>
          <c:marker>
            <c:symbol val="none"/>
          </c:marker>
          <c:xVal>
            <c:numRef>
              <c:f>Sheet1!$K$1:$K$133</c:f>
              <c:numCache>
                <c:formatCode>General</c:formatCode>
                <c:ptCount val="133"/>
                <c:pt idx="0">
                  <c:v>290.13917270000002</c:v>
                </c:pt>
                <c:pt idx="1">
                  <c:v>288.16655639999999</c:v>
                </c:pt>
                <c:pt idx="2">
                  <c:v>287.91666670000001</c:v>
                </c:pt>
                <c:pt idx="3">
                  <c:v>286.15411690000002</c:v>
                </c:pt>
                <c:pt idx="4">
                  <c:v>284.09872919999998</c:v>
                </c:pt>
                <c:pt idx="5">
                  <c:v>283.88888889999998</c:v>
                </c:pt>
                <c:pt idx="6">
                  <c:v>282.00182100000001</c:v>
                </c:pt>
                <c:pt idx="7">
                  <c:v>279.86111110000002</c:v>
                </c:pt>
                <c:pt idx="8">
                  <c:v>279.85996790000002</c:v>
                </c:pt>
                <c:pt idx="9">
                  <c:v>277.6751046</c:v>
                </c:pt>
                <c:pt idx="10">
                  <c:v>275.83333329999999</c:v>
                </c:pt>
                <c:pt idx="11">
                  <c:v>275.44357939999998</c:v>
                </c:pt>
                <c:pt idx="12">
                  <c:v>273.16661579999999</c:v>
                </c:pt>
                <c:pt idx="13">
                  <c:v>271.80555559999999</c:v>
                </c:pt>
                <c:pt idx="14">
                  <c:v>270.84183969999998</c:v>
                </c:pt>
                <c:pt idx="15">
                  <c:v>268.46886280000001</c:v>
                </c:pt>
                <c:pt idx="16">
                  <c:v>267.77777780000002</c:v>
                </c:pt>
                <c:pt idx="17">
                  <c:v>266.04721389999997</c:v>
                </c:pt>
                <c:pt idx="18">
                  <c:v>263.75</c:v>
                </c:pt>
                <c:pt idx="19">
                  <c:v>263.5745316</c:v>
                </c:pt>
                <c:pt idx="20">
                  <c:v>261.05209000000002</c:v>
                </c:pt>
                <c:pt idx="21">
                  <c:v>259.72222219999998</c:v>
                </c:pt>
                <c:pt idx="22">
                  <c:v>258.47715149999999</c:v>
                </c:pt>
                <c:pt idx="23">
                  <c:v>255.84883529999999</c:v>
                </c:pt>
                <c:pt idx="24">
                  <c:v>255.69444440000001</c:v>
                </c:pt>
                <c:pt idx="25">
                  <c:v>253.16803809999999</c:v>
                </c:pt>
                <c:pt idx="26">
                  <c:v>251.66666670000001</c:v>
                </c:pt>
                <c:pt idx="27">
                  <c:v>250.4319208</c:v>
                </c:pt>
                <c:pt idx="28">
                  <c:v>247.63967500000001</c:v>
                </c:pt>
                <c:pt idx="29">
                  <c:v>247.63888890000001</c:v>
                </c:pt>
                <c:pt idx="30">
                  <c:v>244.7925382</c:v>
                </c:pt>
                <c:pt idx="31">
                  <c:v>243.61111109999999</c:v>
                </c:pt>
                <c:pt idx="32">
                  <c:v>241.88768970000001</c:v>
                </c:pt>
                <c:pt idx="33">
                  <c:v>239.58333329999999</c:v>
                </c:pt>
                <c:pt idx="34">
                  <c:v>238.92439619999999</c:v>
                </c:pt>
                <c:pt idx="35">
                  <c:v>235.90257600000001</c:v>
                </c:pt>
                <c:pt idx="36">
                  <c:v>235.55555559999999</c:v>
                </c:pt>
                <c:pt idx="37">
                  <c:v>232.8220603</c:v>
                </c:pt>
                <c:pt idx="38">
                  <c:v>231.5277778</c:v>
                </c:pt>
                <c:pt idx="39">
                  <c:v>229.6810811</c:v>
                </c:pt>
                <c:pt idx="40">
                  <c:v>227.5</c:v>
                </c:pt>
                <c:pt idx="41">
                  <c:v>226.479074</c:v>
                </c:pt>
                <c:pt idx="42">
                  <c:v>223.4722222</c:v>
                </c:pt>
                <c:pt idx="43">
                  <c:v>223.2155324</c:v>
                </c:pt>
                <c:pt idx="44">
                  <c:v>219.89086459999999</c:v>
                </c:pt>
                <c:pt idx="45">
                  <c:v>219.44444440000001</c:v>
                </c:pt>
                <c:pt idx="46">
                  <c:v>216.5042589</c:v>
                </c:pt>
                <c:pt idx="47">
                  <c:v>215.41666670000001</c:v>
                </c:pt>
                <c:pt idx="48">
                  <c:v>213.0549384</c:v>
                </c:pt>
                <c:pt idx="49">
                  <c:v>211.38888890000001</c:v>
                </c:pt>
                <c:pt idx="50">
                  <c:v>209.5426947</c:v>
                </c:pt>
                <c:pt idx="51">
                  <c:v>207.36111109999999</c:v>
                </c:pt>
                <c:pt idx="52">
                  <c:v>205.96741560000001</c:v>
                </c:pt>
                <c:pt idx="53">
                  <c:v>203.33333329999999</c:v>
                </c:pt>
                <c:pt idx="54">
                  <c:v>202.32909419999999</c:v>
                </c:pt>
                <c:pt idx="55">
                  <c:v>199.30555559999999</c:v>
                </c:pt>
                <c:pt idx="56">
                  <c:v>198.62783909999999</c:v>
                </c:pt>
                <c:pt idx="57">
                  <c:v>195.2777778</c:v>
                </c:pt>
                <c:pt idx="58">
                  <c:v>194.86388450000001</c:v>
                </c:pt>
                <c:pt idx="59">
                  <c:v>191.25</c:v>
                </c:pt>
                <c:pt idx="60">
                  <c:v>191.0376014</c:v>
                </c:pt>
                <c:pt idx="61">
                  <c:v>187.2222222</c:v>
                </c:pt>
                <c:pt idx="62">
                  <c:v>187.14950909999999</c:v>
                </c:pt>
                <c:pt idx="63">
                  <c:v>183.2003004</c:v>
                </c:pt>
                <c:pt idx="64">
                  <c:v>183.19444440000001</c:v>
                </c:pt>
                <c:pt idx="65">
                  <c:v>179.1908444</c:v>
                </c:pt>
                <c:pt idx="66">
                  <c:v>179.16666670000001</c:v>
                </c:pt>
                <c:pt idx="67">
                  <c:v>175.13888890000001</c:v>
                </c:pt>
                <c:pt idx="68">
                  <c:v>175.12205109999999</c:v>
                </c:pt>
                <c:pt idx="69">
                  <c:v>171.11111109999999</c:v>
                </c:pt>
                <c:pt idx="70">
                  <c:v>170.99531450000001</c:v>
                </c:pt>
                <c:pt idx="71">
                  <c:v>167.08333329999999</c:v>
                </c:pt>
                <c:pt idx="72">
                  <c:v>166.81203099999999</c:v>
                </c:pt>
                <c:pt idx="73">
                  <c:v>163.05555559999999</c:v>
                </c:pt>
                <c:pt idx="74">
                  <c:v>162.57388169999999</c:v>
                </c:pt>
                <c:pt idx="75">
                  <c:v>159.0277778</c:v>
                </c:pt>
                <c:pt idx="76">
                  <c:v>158.28279069999999</c:v>
                </c:pt>
                <c:pt idx="77">
                  <c:v>155</c:v>
                </c:pt>
                <c:pt idx="78">
                  <c:v>153.9409407</c:v>
                </c:pt>
                <c:pt idx="79">
                  <c:v>150.9722222</c:v>
                </c:pt>
                <c:pt idx="80">
                  <c:v>149.55078779999999</c:v>
                </c:pt>
                <c:pt idx="81">
                  <c:v>146.94444440000001</c:v>
                </c:pt>
                <c:pt idx="82">
                  <c:v>145.11507710000001</c:v>
                </c:pt>
                <c:pt idx="83">
                  <c:v>142.91666670000001</c:v>
                </c:pt>
                <c:pt idx="84">
                  <c:v>140.6368574</c:v>
                </c:pt>
                <c:pt idx="85">
                  <c:v>138.88888890000001</c:v>
                </c:pt>
                <c:pt idx="86">
                  <c:v>136.1194969</c:v>
                </c:pt>
                <c:pt idx="87">
                  <c:v>134.86111109999999</c:v>
                </c:pt>
                <c:pt idx="88">
                  <c:v>131.56669719999999</c:v>
                </c:pt>
                <c:pt idx="89">
                  <c:v>130.83333329999999</c:v>
                </c:pt>
                <c:pt idx="90">
                  <c:v>126.98250729999999</c:v>
                </c:pt>
                <c:pt idx="91">
                  <c:v>126.80555560000001</c:v>
                </c:pt>
                <c:pt idx="92">
                  <c:v>122.7777778</c:v>
                </c:pt>
                <c:pt idx="93">
                  <c:v>122.3727098</c:v>
                </c:pt>
                <c:pt idx="94">
                  <c:v>118.75</c:v>
                </c:pt>
                <c:pt idx="95">
                  <c:v>117.7415012</c:v>
                </c:pt>
                <c:pt idx="96">
                  <c:v>114.7222222</c:v>
                </c:pt>
                <c:pt idx="97">
                  <c:v>113.09347169999999</c:v>
                </c:pt>
                <c:pt idx="98">
                  <c:v>110.69444439999999</c:v>
                </c:pt>
                <c:pt idx="99">
                  <c:v>108.4341824</c:v>
                </c:pt>
                <c:pt idx="100">
                  <c:v>106.66666669999999</c:v>
                </c:pt>
                <c:pt idx="101">
                  <c:v>103.76959359999999</c:v>
                </c:pt>
                <c:pt idx="102">
                  <c:v>102.6388889</c:v>
                </c:pt>
                <c:pt idx="103">
                  <c:v>99.106069399999996</c:v>
                </c:pt>
                <c:pt idx="104">
                  <c:v>98.611111100000002</c:v>
                </c:pt>
                <c:pt idx="105">
                  <c:v>94.583333300000007</c:v>
                </c:pt>
                <c:pt idx="106">
                  <c:v>94.450959999999995</c:v>
                </c:pt>
                <c:pt idx="107">
                  <c:v>90.555555600000005</c:v>
                </c:pt>
                <c:pt idx="108">
                  <c:v>89.813095599999997</c:v>
                </c:pt>
                <c:pt idx="109">
                  <c:v>86.527777799999996</c:v>
                </c:pt>
                <c:pt idx="110">
                  <c:v>85.197967399999996</c:v>
                </c:pt>
                <c:pt idx="111">
                  <c:v>82.5</c:v>
                </c:pt>
                <c:pt idx="112">
                  <c:v>80.613527199999993</c:v>
                </c:pt>
                <c:pt idx="113">
                  <c:v>78.472222200000004</c:v>
                </c:pt>
                <c:pt idx="114">
                  <c:v>76.068102699999997</c:v>
                </c:pt>
                <c:pt idx="115">
                  <c:v>74.444444399999995</c:v>
                </c:pt>
                <c:pt idx="116">
                  <c:v>71.570378199999993</c:v>
                </c:pt>
                <c:pt idx="117">
                  <c:v>70.416666699999993</c:v>
                </c:pt>
                <c:pt idx="118">
                  <c:v>67.129370899999998</c:v>
                </c:pt>
                <c:pt idx="119">
                  <c:v>66.388888899999998</c:v>
                </c:pt>
                <c:pt idx="120">
                  <c:v>62.754399800000002</c:v>
                </c:pt>
                <c:pt idx="121">
                  <c:v>62.361111100000002</c:v>
                </c:pt>
                <c:pt idx="122">
                  <c:v>58.455048300000001</c:v>
                </c:pt>
                <c:pt idx="123">
                  <c:v>58.3333333</c:v>
                </c:pt>
                <c:pt idx="124">
                  <c:v>54.305555599999998</c:v>
                </c:pt>
                <c:pt idx="125">
                  <c:v>54.241597900000002</c:v>
                </c:pt>
                <c:pt idx="126">
                  <c:v>50.277777800000003</c:v>
                </c:pt>
                <c:pt idx="127">
                  <c:v>50.123814000000003</c:v>
                </c:pt>
                <c:pt idx="128">
                  <c:v>46.25</c:v>
                </c:pt>
                <c:pt idx="129">
                  <c:v>46.110671799999999</c:v>
                </c:pt>
                <c:pt idx="130">
                  <c:v>42.222222199999997</c:v>
                </c:pt>
                <c:pt idx="131">
                  <c:v>42.211917800000002</c:v>
                </c:pt>
                <c:pt idx="132">
                  <c:v>38.439635099999997</c:v>
                </c:pt>
              </c:numCache>
            </c:numRef>
          </c:xVal>
          <c:yVal>
            <c:numRef>
              <c:f>Sheet1!$L$1:$L$133</c:f>
              <c:numCache>
                <c:formatCode>General</c:formatCode>
                <c:ptCount val="133"/>
                <c:pt idx="0">
                  <c:v>4.5</c:v>
                </c:pt>
                <c:pt idx="1">
                  <c:v>4.45</c:v>
                </c:pt>
                <c:pt idx="2">
                  <c:v>4.4438335000000002</c:v>
                </c:pt>
                <c:pt idx="3">
                  <c:v>4.4000000000000004</c:v>
                </c:pt>
                <c:pt idx="4">
                  <c:v>4.3499999999999996</c:v>
                </c:pt>
                <c:pt idx="5">
                  <c:v>4.3450329999999999</c:v>
                </c:pt>
                <c:pt idx="6">
                  <c:v>4.3</c:v>
                </c:pt>
                <c:pt idx="7">
                  <c:v>4.2500268999999999</c:v>
                </c:pt>
                <c:pt idx="8">
                  <c:v>4.25</c:v>
                </c:pt>
                <c:pt idx="9">
                  <c:v>4.2</c:v>
                </c:pt>
                <c:pt idx="10">
                  <c:v>4.1587963999999999</c:v>
                </c:pt>
                <c:pt idx="11">
                  <c:v>4.1500000000000004</c:v>
                </c:pt>
                <c:pt idx="12">
                  <c:v>4.0999999999999996</c:v>
                </c:pt>
                <c:pt idx="13">
                  <c:v>4.0708392</c:v>
                </c:pt>
                <c:pt idx="14">
                  <c:v>4.05</c:v>
                </c:pt>
                <c:pt idx="15">
                  <c:v>4</c:v>
                </c:pt>
                <c:pt idx="16">
                  <c:v>3.9858300999999998</c:v>
                </c:pt>
                <c:pt idx="17">
                  <c:v>3.95</c:v>
                </c:pt>
                <c:pt idx="18">
                  <c:v>3.9035812000000001</c:v>
                </c:pt>
                <c:pt idx="19">
                  <c:v>3.9</c:v>
                </c:pt>
                <c:pt idx="20">
                  <c:v>3.85</c:v>
                </c:pt>
                <c:pt idx="21">
                  <c:v>3.8243083000000002</c:v>
                </c:pt>
                <c:pt idx="22">
                  <c:v>3.8</c:v>
                </c:pt>
                <c:pt idx="23">
                  <c:v>3.75</c:v>
                </c:pt>
                <c:pt idx="24">
                  <c:v>3.7471505000000001</c:v>
                </c:pt>
                <c:pt idx="25">
                  <c:v>3.7</c:v>
                </c:pt>
                <c:pt idx="26">
                  <c:v>3.6727056999999999</c:v>
                </c:pt>
                <c:pt idx="27">
                  <c:v>3.65</c:v>
                </c:pt>
                <c:pt idx="28">
                  <c:v>3.6</c:v>
                </c:pt>
                <c:pt idx="29">
                  <c:v>3.5999864000000001</c:v>
                </c:pt>
                <c:pt idx="30">
                  <c:v>3.55</c:v>
                </c:pt>
                <c:pt idx="31">
                  <c:v>3.5298148999999999</c:v>
                </c:pt>
                <c:pt idx="32">
                  <c:v>3.5</c:v>
                </c:pt>
                <c:pt idx="33">
                  <c:v>3.4612297999999999</c:v>
                </c:pt>
                <c:pt idx="34">
                  <c:v>3.45</c:v>
                </c:pt>
                <c:pt idx="35">
                  <c:v>3.4</c:v>
                </c:pt>
                <c:pt idx="36">
                  <c:v>3.3944352000000002</c:v>
                </c:pt>
                <c:pt idx="37">
                  <c:v>3.35</c:v>
                </c:pt>
                <c:pt idx="38">
                  <c:v>3.3295667</c:v>
                </c:pt>
                <c:pt idx="39">
                  <c:v>3.3</c:v>
                </c:pt>
                <c:pt idx="40">
                  <c:v>3.2660996999999998</c:v>
                </c:pt>
                <c:pt idx="41">
                  <c:v>3.25</c:v>
                </c:pt>
                <c:pt idx="42">
                  <c:v>3.2039871999999998</c:v>
                </c:pt>
                <c:pt idx="43">
                  <c:v>3.2</c:v>
                </c:pt>
                <c:pt idx="44">
                  <c:v>3.15</c:v>
                </c:pt>
                <c:pt idx="45">
                  <c:v>3.1434994999999999</c:v>
                </c:pt>
                <c:pt idx="46">
                  <c:v>3.1</c:v>
                </c:pt>
                <c:pt idx="47">
                  <c:v>3.0844113000000002</c:v>
                </c:pt>
                <c:pt idx="48">
                  <c:v>3.05</c:v>
                </c:pt>
                <c:pt idx="49">
                  <c:v>3.0264935999999998</c:v>
                </c:pt>
                <c:pt idx="50">
                  <c:v>3</c:v>
                </c:pt>
                <c:pt idx="51">
                  <c:v>2.9696996000000002</c:v>
                </c:pt>
                <c:pt idx="52">
                  <c:v>2.95</c:v>
                </c:pt>
                <c:pt idx="53">
                  <c:v>2.9139826000000002</c:v>
                </c:pt>
                <c:pt idx="54">
                  <c:v>2.9</c:v>
                </c:pt>
                <c:pt idx="55">
                  <c:v>2.8592962000000002</c:v>
                </c:pt>
                <c:pt idx="56">
                  <c:v>2.85</c:v>
                </c:pt>
                <c:pt idx="57">
                  <c:v>2.8055937000000002</c:v>
                </c:pt>
                <c:pt idx="58">
                  <c:v>2.8</c:v>
                </c:pt>
                <c:pt idx="59">
                  <c:v>2.7528286</c:v>
                </c:pt>
                <c:pt idx="60">
                  <c:v>2.75</c:v>
                </c:pt>
                <c:pt idx="61">
                  <c:v>2.7009542999999998</c:v>
                </c:pt>
                <c:pt idx="62">
                  <c:v>2.7</c:v>
                </c:pt>
                <c:pt idx="63">
                  <c:v>2.65</c:v>
                </c:pt>
                <c:pt idx="64">
                  <c:v>2.6499286</c:v>
                </c:pt>
                <c:pt idx="65">
                  <c:v>2.6</c:v>
                </c:pt>
                <c:pt idx="66">
                  <c:v>2.5997096000000002</c:v>
                </c:pt>
                <c:pt idx="67">
                  <c:v>2.5502117000000002</c:v>
                </c:pt>
                <c:pt idx="68">
                  <c:v>2.5499999999999998</c:v>
                </c:pt>
                <c:pt idx="69">
                  <c:v>2.501436</c:v>
                </c:pt>
                <c:pt idx="70">
                  <c:v>2.5</c:v>
                </c:pt>
                <c:pt idx="71">
                  <c:v>2.4533189000000002</c:v>
                </c:pt>
                <c:pt idx="72">
                  <c:v>2.4500000000000002</c:v>
                </c:pt>
                <c:pt idx="73">
                  <c:v>2.4058137999999998</c:v>
                </c:pt>
                <c:pt idx="74">
                  <c:v>2.4</c:v>
                </c:pt>
                <c:pt idx="75">
                  <c:v>2.3588743000000001</c:v>
                </c:pt>
                <c:pt idx="76">
                  <c:v>2.35</c:v>
                </c:pt>
                <c:pt idx="77">
                  <c:v>2.3124541000000001</c:v>
                </c:pt>
                <c:pt idx="78">
                  <c:v>2.2999999999999998</c:v>
                </c:pt>
                <c:pt idx="79">
                  <c:v>2.2665066999999999</c:v>
                </c:pt>
                <c:pt idx="80">
                  <c:v>2.25</c:v>
                </c:pt>
                <c:pt idx="81">
                  <c:v>2.2209857</c:v>
                </c:pt>
                <c:pt idx="82">
                  <c:v>2.2000000000000002</c:v>
                </c:pt>
                <c:pt idx="83">
                  <c:v>2.1758445000000002</c:v>
                </c:pt>
                <c:pt idx="84">
                  <c:v>2.15</c:v>
                </c:pt>
                <c:pt idx="85">
                  <c:v>2.1310367000000001</c:v>
                </c:pt>
                <c:pt idx="86">
                  <c:v>2.1</c:v>
                </c:pt>
                <c:pt idx="87">
                  <c:v>2.0865157999999999</c:v>
                </c:pt>
                <c:pt idx="88">
                  <c:v>2.0499999999999998</c:v>
                </c:pt>
                <c:pt idx="89">
                  <c:v>2.0422351000000001</c:v>
                </c:pt>
                <c:pt idx="90">
                  <c:v>2</c:v>
                </c:pt>
                <c:pt idx="91">
                  <c:v>1.9981479</c:v>
                </c:pt>
                <c:pt idx="92">
                  <c:v>1.9545439</c:v>
                </c:pt>
                <c:pt idx="93">
                  <c:v>1.95</c:v>
                </c:pt>
                <c:pt idx="94">
                  <c:v>1.9112186</c:v>
                </c:pt>
                <c:pt idx="95">
                  <c:v>1.9</c:v>
                </c:pt>
                <c:pt idx="96">
                  <c:v>1.8679794999999999</c:v>
                </c:pt>
                <c:pt idx="97">
                  <c:v>1.85</c:v>
                </c:pt>
                <c:pt idx="98">
                  <c:v>1.824778</c:v>
                </c:pt>
                <c:pt idx="99">
                  <c:v>1.8</c:v>
                </c:pt>
                <c:pt idx="100">
                  <c:v>1.7815652</c:v>
                </c:pt>
                <c:pt idx="101">
                  <c:v>1.75</c:v>
                </c:pt>
                <c:pt idx="102">
                  <c:v>1.7382915999999999</c:v>
                </c:pt>
                <c:pt idx="103">
                  <c:v>1.7</c:v>
                </c:pt>
                <c:pt idx="104">
                  <c:v>1.6949071</c:v>
                </c:pt>
                <c:pt idx="105">
                  <c:v>1.6514902</c:v>
                </c:pt>
                <c:pt idx="106">
                  <c:v>1.65</c:v>
                </c:pt>
                <c:pt idx="107">
                  <c:v>1.6083476999999999</c:v>
                </c:pt>
                <c:pt idx="108">
                  <c:v>1.6</c:v>
                </c:pt>
                <c:pt idx="109">
                  <c:v>1.5649527000000001</c:v>
                </c:pt>
                <c:pt idx="110">
                  <c:v>1.55</c:v>
                </c:pt>
                <c:pt idx="111">
                  <c:v>1.5212460000000001</c:v>
                </c:pt>
                <c:pt idx="112">
                  <c:v>1.5</c:v>
                </c:pt>
                <c:pt idx="113">
                  <c:v>1.4771658000000001</c:v>
                </c:pt>
                <c:pt idx="114">
                  <c:v>1.45</c:v>
                </c:pt>
                <c:pt idx="115">
                  <c:v>1.4326463</c:v>
                </c:pt>
                <c:pt idx="116">
                  <c:v>1.4</c:v>
                </c:pt>
                <c:pt idx="117">
                  <c:v>1.3876170000000001</c:v>
                </c:pt>
                <c:pt idx="118">
                  <c:v>1.35</c:v>
                </c:pt>
                <c:pt idx="119">
                  <c:v>1.3420011000000001</c:v>
                </c:pt>
                <c:pt idx="120">
                  <c:v>1.3</c:v>
                </c:pt>
                <c:pt idx="121">
                  <c:v>1.2957133999999999</c:v>
                </c:pt>
                <c:pt idx="122">
                  <c:v>1.25</c:v>
                </c:pt>
                <c:pt idx="123">
                  <c:v>1.2486576</c:v>
                </c:pt>
                <c:pt idx="124">
                  <c:v>1.2008178</c:v>
                </c:pt>
                <c:pt idx="125">
                  <c:v>1.2</c:v>
                </c:pt>
                <c:pt idx="126">
                  <c:v>1.1520191</c:v>
                </c:pt>
                <c:pt idx="127">
                  <c:v>1.1499999999999999</c:v>
                </c:pt>
                <c:pt idx="128">
                  <c:v>1.1018840000000001</c:v>
                </c:pt>
                <c:pt idx="129">
                  <c:v>1.1000000000000001</c:v>
                </c:pt>
                <c:pt idx="130">
                  <c:v>1.0501446000000001</c:v>
                </c:pt>
                <c:pt idx="131">
                  <c:v>1.05</c:v>
                </c:pt>
                <c:pt idx="132">
                  <c:v>1</c:v>
                </c:pt>
              </c:numCache>
            </c:numRef>
          </c:yVal>
          <c:smooth val="0"/>
        </c:ser>
        <c:dLbls>
          <c:showLegendKey val="0"/>
          <c:showVal val="0"/>
          <c:showCatName val="0"/>
          <c:showSerName val="0"/>
          <c:showPercent val="0"/>
          <c:showBubbleSize val="0"/>
        </c:dLbls>
        <c:axId val="391909728"/>
        <c:axId val="391910120"/>
      </c:scatterChart>
      <c:valAx>
        <c:axId val="391909728"/>
        <c:scaling>
          <c:orientation val="maxMin"/>
          <c:max val="300"/>
        </c:scaling>
        <c:delete val="0"/>
        <c:axPos val="b"/>
        <c:majorGridlines>
          <c:spPr>
            <a:ln w="3175" cap="flat" cmpd="sng" algn="ctr">
              <a:solidFill>
                <a:schemeClr val="bg1">
                  <a:lumMod val="75000"/>
                </a:schemeClr>
              </a:solidFill>
              <a:prstDash val="dash"/>
              <a:round/>
            </a:ln>
            <a:effectLst/>
          </c:spPr>
        </c:majorGridlines>
        <c:title>
          <c:tx>
            <c:rich>
              <a:bodyPr rot="0" spcFirstLastPara="1" vertOverflow="ellipsis" vert="horz" wrap="square" anchor="ctr" anchorCtr="1"/>
              <a:lstStyle/>
              <a:p>
                <a:pPr>
                  <a:defRPr sz="800" b="0"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en-GB">
                    <a:solidFill>
                      <a:srgbClr val="0000FF"/>
                    </a:solidFill>
                  </a:rPr>
                  <a:t>M (kg)</a:t>
                </a:r>
              </a:p>
            </c:rich>
          </c:tx>
          <c:layout>
            <c:manualLayout>
              <c:xMode val="edge"/>
              <c:yMode val="edge"/>
              <c:x val="0.35770456531291511"/>
              <c:y val="0.9203522346749633"/>
            </c:manualLayout>
          </c:layout>
          <c:overlay val="0"/>
          <c:spPr>
            <a:noFill/>
            <a:ln>
              <a:noFill/>
            </a:ln>
            <a:effectLst/>
          </c:spPr>
          <c:txPr>
            <a:bodyPr rot="0" spcFirstLastPara="1" vertOverflow="ellipsis" vert="horz" wrap="square" anchor="ctr" anchorCtr="1"/>
            <a:lstStyle/>
            <a:p>
              <a:pPr>
                <a:defRPr sz="8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title>
        <c:numFmt formatCode="General" sourceLinked="1"/>
        <c:majorTickMark val="out"/>
        <c:minorTickMark val="in"/>
        <c:tickLblPos val="nextTo"/>
        <c:spPr>
          <a:noFill/>
          <a:ln w="9525" cap="flat" cmpd="sng" algn="ctr">
            <a:solidFill>
              <a:schemeClr val="tx1"/>
            </a:solidFill>
            <a:round/>
          </a:ln>
          <a:effectLst/>
        </c:spPr>
        <c:txPr>
          <a:bodyPr rot="-60000000" spcFirstLastPara="1" vertOverflow="ellipsis" vert="horz" wrap="square" anchor="ctr" anchorCtr="1"/>
          <a:lstStyle/>
          <a:p>
            <a:pPr>
              <a:defRPr sz="8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391910120"/>
        <c:crosses val="autoZero"/>
        <c:crossBetween val="midCat"/>
        <c:majorUnit val="50"/>
      </c:valAx>
      <c:valAx>
        <c:axId val="391910120"/>
        <c:scaling>
          <c:orientation val="minMax"/>
          <c:max val="4.5"/>
          <c:min val="1"/>
        </c:scaling>
        <c:delete val="0"/>
        <c:axPos val="r"/>
        <c:majorGridlines>
          <c:spPr>
            <a:ln w="3175" cap="flat" cmpd="sng" algn="ctr">
              <a:solidFill>
                <a:schemeClr val="bg1">
                  <a:lumMod val="75000"/>
                </a:schemeClr>
              </a:solidFill>
              <a:prstDash val="dash"/>
              <a:round/>
            </a:ln>
            <a:effectLst/>
          </c:spPr>
        </c:majorGridlines>
        <c:title>
          <c:tx>
            <c:rich>
              <a:bodyPr rot="0" spcFirstLastPara="1" vertOverflow="ellipsis" wrap="square" anchor="ctr" anchorCtr="1"/>
              <a:lstStyle/>
              <a:p>
                <a:pPr>
                  <a:defRPr sz="800" b="0"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en-GB">
                    <a:solidFill>
                      <a:srgbClr val="0000FF"/>
                    </a:solidFill>
                  </a:rPr>
                  <a:t>R(m)</a:t>
                </a:r>
              </a:p>
            </c:rich>
          </c:tx>
          <c:layout>
            <c:manualLayout>
              <c:xMode val="edge"/>
              <c:yMode val="edge"/>
              <c:x val="0.84753046824887746"/>
              <c:y val="0.16087134393640179"/>
            </c:manualLayout>
          </c:layout>
          <c:overlay val="0"/>
          <c:spPr>
            <a:noFill/>
            <a:ln>
              <a:noFill/>
            </a:ln>
            <a:effectLst/>
          </c:spPr>
          <c:txPr>
            <a:bodyPr rot="0" spcFirstLastPara="1" vertOverflow="ellipsis" wrap="square" anchor="ctr" anchorCtr="1"/>
            <a:lstStyle/>
            <a:p>
              <a:pPr>
                <a:defRPr sz="8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title>
        <c:numFmt formatCode="General" sourceLinked="1"/>
        <c:majorTickMark val="out"/>
        <c:minorTickMark val="in"/>
        <c:tickLblPos val="nextTo"/>
        <c:spPr>
          <a:noFill/>
          <a:ln w="9525" cap="flat" cmpd="sng" algn="ctr">
            <a:solidFill>
              <a:schemeClr val="tx1"/>
            </a:solidFill>
            <a:round/>
          </a:ln>
          <a:effectLst/>
        </c:spPr>
        <c:txPr>
          <a:bodyPr rot="-60000000" spcFirstLastPara="1" vertOverflow="ellipsis" vert="horz" wrap="square" anchor="ctr" anchorCtr="1"/>
          <a:lstStyle/>
          <a:p>
            <a:pPr>
              <a:defRPr sz="8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391909728"/>
        <c:crosses val="autoZero"/>
        <c:crossBetween val="midCat"/>
        <c:majorUnit val="0.5"/>
      </c:valAx>
      <c:spPr>
        <a:noFill/>
        <a:ln w="6350">
          <a:solidFill>
            <a:schemeClr val="tx1"/>
          </a:solidFill>
        </a:ln>
        <a:effectLst/>
      </c:spPr>
    </c:plotArea>
    <c:plotVisOnly val="1"/>
    <c:dispBlanksAs val="gap"/>
    <c:showDLblsOverMax val="0"/>
  </c:chart>
  <c:spPr>
    <a:solidFill>
      <a:schemeClr val="bg1"/>
    </a:solidFill>
    <a:ln w="9525" cap="flat" cmpd="sng" algn="ctr">
      <a:noFill/>
      <a:round/>
    </a:ln>
    <a:effectLst/>
  </c:spPr>
  <c:txPr>
    <a:bodyPr/>
    <a:lstStyle/>
    <a:p>
      <a:pPr>
        <a:defRPr sz="800">
          <a:solidFill>
            <a:sysClr val="windowText" lastClr="000000"/>
          </a:solidFill>
          <a:latin typeface="Arial" panose="020B0604020202020204" pitchFamily="34" charset="0"/>
          <a:cs typeface="Arial" panose="020B0604020202020204" pitchFamily="34" charset="0"/>
        </a:defRPr>
      </a:pPr>
      <a:endParaRPr lang="en-US"/>
    </a:p>
  </c:txPr>
  <c:externalData r:id="rId3">
    <c:autoUpdate val="0"/>
  </c:externalData>
  <c:userShapes r:id="rId4"/>
</c:chartSpace>
</file>

<file path=word/charts/chart3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96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en-GB" sz="1000" b="1">
                <a:solidFill>
                  <a:srgbClr val="0000FF"/>
                </a:solidFill>
              </a:rPr>
              <a:t>B-4</a:t>
            </a:r>
          </a:p>
        </c:rich>
      </c:tx>
      <c:layout>
        <c:manualLayout>
          <c:xMode val="edge"/>
          <c:yMode val="edge"/>
          <c:x val="0.10782552918537523"/>
          <c:y val="0.69916613213598455"/>
        </c:manualLayout>
      </c:layout>
      <c:overlay val="0"/>
      <c:spPr>
        <a:solidFill>
          <a:schemeClr val="bg1"/>
        </a:solidFill>
        <a:ln>
          <a:noFill/>
        </a:ln>
        <a:effectLst/>
      </c:spPr>
      <c:txPr>
        <a:bodyPr rot="0" spcFirstLastPara="1" vertOverflow="ellipsis" vert="horz" wrap="square" anchor="ctr" anchorCtr="1"/>
        <a:lstStyle/>
        <a:p>
          <a:pPr>
            <a:defRPr sz="96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en-US"/>
        </a:p>
      </c:txPr>
    </c:title>
    <c:autoTitleDeleted val="0"/>
    <c:plotArea>
      <c:layout>
        <c:manualLayout>
          <c:layoutTarget val="inner"/>
          <c:xMode val="edge"/>
          <c:yMode val="edge"/>
          <c:x val="8.9449263443339866E-2"/>
          <c:y val="7.7628793225123505E-2"/>
          <c:w val="0.68115181791408042"/>
          <c:h val="0.74409559955323157"/>
        </c:manualLayout>
      </c:layout>
      <c:scatterChart>
        <c:scatterStyle val="lineMarker"/>
        <c:varyColors val="0"/>
        <c:ser>
          <c:idx val="0"/>
          <c:order val="0"/>
          <c:spPr>
            <a:ln w="19050" cap="rnd">
              <a:solidFill>
                <a:srgbClr val="0000FF"/>
              </a:solidFill>
              <a:prstDash val="sysDash"/>
              <a:round/>
            </a:ln>
            <a:effectLst/>
          </c:spPr>
          <c:marker>
            <c:symbol val="none"/>
          </c:marker>
          <c:xVal>
            <c:numRef>
              <c:f>Sheet1!$B$1:$B$81</c:f>
              <c:numCache>
                <c:formatCode>General</c:formatCode>
                <c:ptCount val="81"/>
                <c:pt idx="0">
                  <c:v>24.348442299999999</c:v>
                </c:pt>
                <c:pt idx="1">
                  <c:v>24.1873024</c:v>
                </c:pt>
                <c:pt idx="2">
                  <c:v>24.022699599999999</c:v>
                </c:pt>
                <c:pt idx="3">
                  <c:v>23.854553500000002</c:v>
                </c:pt>
                <c:pt idx="4">
                  <c:v>23.682782499999998</c:v>
                </c:pt>
                <c:pt idx="5">
                  <c:v>23.507303799999999</c:v>
                </c:pt>
                <c:pt idx="6">
                  <c:v>23.328033099999999</c:v>
                </c:pt>
                <c:pt idx="7">
                  <c:v>23.144885200000001</c:v>
                </c:pt>
                <c:pt idx="8">
                  <c:v>22.957773400000001</c:v>
                </c:pt>
                <c:pt idx="9">
                  <c:v>22.766610400000001</c:v>
                </c:pt>
                <c:pt idx="10">
                  <c:v>22.5713078</c:v>
                </c:pt>
                <c:pt idx="11">
                  <c:v>22.371776199999999</c:v>
                </c:pt>
                <c:pt idx="12">
                  <c:v>22.167925700000001</c:v>
                </c:pt>
                <c:pt idx="13">
                  <c:v>22.0833333</c:v>
                </c:pt>
                <c:pt idx="14">
                  <c:v>21.9618188</c:v>
                </c:pt>
                <c:pt idx="15">
                  <c:v>21.752762600000001</c:v>
                </c:pt>
                <c:pt idx="16">
                  <c:v>21.539194899999998</c:v>
                </c:pt>
                <c:pt idx="17">
                  <c:v>21.321026199999999</c:v>
                </c:pt>
                <c:pt idx="18">
                  <c:v>21.098167</c:v>
                </c:pt>
                <c:pt idx="19">
                  <c:v>20.8705283</c:v>
                </c:pt>
                <c:pt idx="20">
                  <c:v>20.638021899999998</c:v>
                </c:pt>
                <c:pt idx="21">
                  <c:v>20.400560299999999</c:v>
                </c:pt>
                <c:pt idx="22">
                  <c:v>20.158057400000001</c:v>
                </c:pt>
                <c:pt idx="23">
                  <c:v>19.910428700000001</c:v>
                </c:pt>
                <c:pt idx="24">
                  <c:v>19.6575916</c:v>
                </c:pt>
                <c:pt idx="25">
                  <c:v>19.399465899999999</c:v>
                </c:pt>
                <c:pt idx="26">
                  <c:v>19.135974399999998</c:v>
                </c:pt>
                <c:pt idx="27">
                  <c:v>18.867042999999999</c:v>
                </c:pt>
                <c:pt idx="28">
                  <c:v>18.5926014</c:v>
                </c:pt>
                <c:pt idx="29">
                  <c:v>18.3125839</c:v>
                </c:pt>
                <c:pt idx="30">
                  <c:v>18.055555600000002</c:v>
                </c:pt>
                <c:pt idx="31">
                  <c:v>18.027527899999999</c:v>
                </c:pt>
                <c:pt idx="32">
                  <c:v>17.7422705</c:v>
                </c:pt>
                <c:pt idx="33">
                  <c:v>17.451392200000001</c:v>
                </c:pt>
                <c:pt idx="34">
                  <c:v>17.154852300000002</c:v>
                </c:pt>
                <c:pt idx="35">
                  <c:v>16.852617599999999</c:v>
                </c:pt>
                <c:pt idx="36">
                  <c:v>16.544663499999999</c:v>
                </c:pt>
                <c:pt idx="37">
                  <c:v>16.230975099999998</c:v>
                </c:pt>
                <c:pt idx="38">
                  <c:v>15.911547799999999</c:v>
                </c:pt>
                <c:pt idx="39">
                  <c:v>15.586388299999999</c:v>
                </c:pt>
                <c:pt idx="40">
                  <c:v>15.255516</c:v>
                </c:pt>
                <c:pt idx="41">
                  <c:v>14.9189638</c:v>
                </c:pt>
                <c:pt idx="42">
                  <c:v>14.5767796</c:v>
                </c:pt>
                <c:pt idx="43">
                  <c:v>14.2290271</c:v>
                </c:pt>
                <c:pt idx="44">
                  <c:v>14.027777800000001</c:v>
                </c:pt>
                <c:pt idx="45">
                  <c:v>13.8797634</c:v>
                </c:pt>
                <c:pt idx="46">
                  <c:v>13.530518000000001</c:v>
                </c:pt>
                <c:pt idx="47">
                  <c:v>13.176142499999999</c:v>
                </c:pt>
                <c:pt idx="48">
                  <c:v>12.8167744</c:v>
                </c:pt>
                <c:pt idx="49">
                  <c:v>12.452573299999999</c:v>
                </c:pt>
                <c:pt idx="50">
                  <c:v>12.0837225</c:v>
                </c:pt>
                <c:pt idx="51">
                  <c:v>11.710430199999999</c:v>
                </c:pt>
                <c:pt idx="52">
                  <c:v>11.332931500000001</c:v>
                </c:pt>
                <c:pt idx="53">
                  <c:v>10.951489</c:v>
                </c:pt>
                <c:pt idx="54">
                  <c:v>10.566394900000001</c:v>
                </c:pt>
                <c:pt idx="55">
                  <c:v>10.177972</c:v>
                </c:pt>
                <c:pt idx="56">
                  <c:v>10</c:v>
                </c:pt>
                <c:pt idx="57">
                  <c:v>10</c:v>
                </c:pt>
              </c:numCache>
            </c:numRef>
          </c:xVal>
          <c:yVal>
            <c:numRef>
              <c:f>Sheet1!$C$1:$C$81</c:f>
              <c:numCache>
                <c:formatCode>General</c:formatCode>
                <c:ptCount val="81"/>
                <c:pt idx="0">
                  <c:v>4.5</c:v>
                </c:pt>
                <c:pt idx="1">
                  <c:v>4.45</c:v>
                </c:pt>
                <c:pt idx="2">
                  <c:v>4.4000000000000004</c:v>
                </c:pt>
                <c:pt idx="3">
                  <c:v>4.3499999999999996</c:v>
                </c:pt>
                <c:pt idx="4">
                  <c:v>4.3</c:v>
                </c:pt>
                <c:pt idx="5">
                  <c:v>4.25</c:v>
                </c:pt>
                <c:pt idx="6">
                  <c:v>4.2</c:v>
                </c:pt>
                <c:pt idx="7">
                  <c:v>4.1500000000000004</c:v>
                </c:pt>
                <c:pt idx="8">
                  <c:v>4.0999999999999996</c:v>
                </c:pt>
                <c:pt idx="9">
                  <c:v>4.05</c:v>
                </c:pt>
                <c:pt idx="10">
                  <c:v>4</c:v>
                </c:pt>
                <c:pt idx="11">
                  <c:v>3.95</c:v>
                </c:pt>
                <c:pt idx="12">
                  <c:v>3.9</c:v>
                </c:pt>
                <c:pt idx="13">
                  <c:v>3.8797950000000001</c:v>
                </c:pt>
                <c:pt idx="14">
                  <c:v>3.85</c:v>
                </c:pt>
                <c:pt idx="15">
                  <c:v>3.8</c:v>
                </c:pt>
                <c:pt idx="16">
                  <c:v>3.75</c:v>
                </c:pt>
                <c:pt idx="17">
                  <c:v>3.7</c:v>
                </c:pt>
                <c:pt idx="18">
                  <c:v>3.65</c:v>
                </c:pt>
                <c:pt idx="19">
                  <c:v>3.6</c:v>
                </c:pt>
                <c:pt idx="20">
                  <c:v>3.55</c:v>
                </c:pt>
                <c:pt idx="21">
                  <c:v>3.5</c:v>
                </c:pt>
                <c:pt idx="22">
                  <c:v>3.45</c:v>
                </c:pt>
                <c:pt idx="23">
                  <c:v>3.4</c:v>
                </c:pt>
                <c:pt idx="24">
                  <c:v>3.35</c:v>
                </c:pt>
                <c:pt idx="25">
                  <c:v>3.3</c:v>
                </c:pt>
                <c:pt idx="26">
                  <c:v>3.25</c:v>
                </c:pt>
                <c:pt idx="27">
                  <c:v>3.2</c:v>
                </c:pt>
                <c:pt idx="28">
                  <c:v>3.15</c:v>
                </c:pt>
                <c:pt idx="29">
                  <c:v>3.1</c:v>
                </c:pt>
                <c:pt idx="30">
                  <c:v>3.0550761999999998</c:v>
                </c:pt>
                <c:pt idx="31">
                  <c:v>3.05</c:v>
                </c:pt>
                <c:pt idx="32">
                  <c:v>3</c:v>
                </c:pt>
                <c:pt idx="33">
                  <c:v>2.95</c:v>
                </c:pt>
                <c:pt idx="34">
                  <c:v>2.9</c:v>
                </c:pt>
                <c:pt idx="35">
                  <c:v>2.85</c:v>
                </c:pt>
                <c:pt idx="36">
                  <c:v>2.8</c:v>
                </c:pt>
                <c:pt idx="37">
                  <c:v>2.75</c:v>
                </c:pt>
                <c:pt idx="38">
                  <c:v>2.7</c:v>
                </c:pt>
                <c:pt idx="39">
                  <c:v>2.65</c:v>
                </c:pt>
                <c:pt idx="40">
                  <c:v>2.6</c:v>
                </c:pt>
                <c:pt idx="41">
                  <c:v>2.5499999999999998</c:v>
                </c:pt>
                <c:pt idx="42">
                  <c:v>2.5</c:v>
                </c:pt>
                <c:pt idx="43">
                  <c:v>2.4500000000000002</c:v>
                </c:pt>
                <c:pt idx="44">
                  <c:v>2.4217989000000002</c:v>
                </c:pt>
                <c:pt idx="45">
                  <c:v>2.4</c:v>
                </c:pt>
                <c:pt idx="46">
                  <c:v>2.35</c:v>
                </c:pt>
                <c:pt idx="47">
                  <c:v>2.2999999999999998</c:v>
                </c:pt>
                <c:pt idx="48">
                  <c:v>2.25</c:v>
                </c:pt>
                <c:pt idx="49">
                  <c:v>2.2000000000000002</c:v>
                </c:pt>
                <c:pt idx="50">
                  <c:v>2.15</c:v>
                </c:pt>
                <c:pt idx="51">
                  <c:v>2.1</c:v>
                </c:pt>
                <c:pt idx="52">
                  <c:v>2.0499999999999998</c:v>
                </c:pt>
                <c:pt idx="53">
                  <c:v>2</c:v>
                </c:pt>
                <c:pt idx="54">
                  <c:v>1.95</c:v>
                </c:pt>
                <c:pt idx="55">
                  <c:v>1.9</c:v>
                </c:pt>
                <c:pt idx="56">
                  <c:v>1.8777155000000001</c:v>
                </c:pt>
                <c:pt idx="57">
                  <c:v>1.9</c:v>
                </c:pt>
              </c:numCache>
            </c:numRef>
          </c:yVal>
          <c:smooth val="0"/>
        </c:ser>
        <c:ser>
          <c:idx val="1"/>
          <c:order val="1"/>
          <c:spPr>
            <a:ln w="19050" cap="rnd">
              <a:solidFill>
                <a:srgbClr val="FF00FF"/>
              </a:solidFill>
              <a:round/>
            </a:ln>
            <a:effectLst/>
          </c:spPr>
          <c:marker>
            <c:symbol val="none"/>
          </c:marker>
          <c:xVal>
            <c:numRef>
              <c:f>Sheet1!$E$1:$E$89</c:f>
              <c:numCache>
                <c:formatCode>General</c:formatCode>
                <c:ptCount val="89"/>
                <c:pt idx="0">
                  <c:v>51.824826999999999</c:v>
                </c:pt>
                <c:pt idx="1">
                  <c:v>51.476846999999999</c:v>
                </c:pt>
                <c:pt idx="2">
                  <c:v>51.121388899999999</c:v>
                </c:pt>
                <c:pt idx="3">
                  <c:v>50.758279199999997</c:v>
                </c:pt>
                <c:pt idx="4">
                  <c:v>50.3873417</c:v>
                </c:pt>
                <c:pt idx="5">
                  <c:v>50.277777800000003</c:v>
                </c:pt>
                <c:pt idx="6">
                  <c:v>50.010563500000004</c:v>
                </c:pt>
                <c:pt idx="7">
                  <c:v>49.626543499999997</c:v>
                </c:pt>
                <c:pt idx="8">
                  <c:v>49.234217899999997</c:v>
                </c:pt>
                <c:pt idx="9">
                  <c:v>48.8334014</c:v>
                </c:pt>
                <c:pt idx="10">
                  <c:v>48.423906600000002</c:v>
                </c:pt>
                <c:pt idx="11">
                  <c:v>48.005544100000002</c:v>
                </c:pt>
                <c:pt idx="12">
                  <c:v>47.578122800000003</c:v>
                </c:pt>
                <c:pt idx="13">
                  <c:v>47.141449899999998</c:v>
                </c:pt>
                <c:pt idx="14">
                  <c:v>46.695331600000003</c:v>
                </c:pt>
                <c:pt idx="15">
                  <c:v>46.25</c:v>
                </c:pt>
                <c:pt idx="16">
                  <c:v>46.239664099999999</c:v>
                </c:pt>
                <c:pt idx="17">
                  <c:v>45.778125899999999</c:v>
                </c:pt>
                <c:pt idx="18">
                  <c:v>45.306644400000003</c:v>
                </c:pt>
                <c:pt idx="19">
                  <c:v>44.825026399999999</c:v>
                </c:pt>
                <c:pt idx="20">
                  <c:v>44.333079599999998</c:v>
                </c:pt>
                <c:pt idx="21">
                  <c:v>43.830613100000001</c:v>
                </c:pt>
                <c:pt idx="22">
                  <c:v>43.317438099999997</c:v>
                </c:pt>
                <c:pt idx="23">
                  <c:v>42.793368299999997</c:v>
                </c:pt>
                <c:pt idx="24">
                  <c:v>42.258221200000001</c:v>
                </c:pt>
                <c:pt idx="25">
                  <c:v>42.222222199999997</c:v>
                </c:pt>
                <c:pt idx="26">
                  <c:v>41.716667600000001</c:v>
                </c:pt>
                <c:pt idx="27">
                  <c:v>41.1641355</c:v>
                </c:pt>
                <c:pt idx="28">
                  <c:v>40.600117599999997</c:v>
                </c:pt>
                <c:pt idx="29">
                  <c:v>40.024455199999998</c:v>
                </c:pt>
                <c:pt idx="30">
                  <c:v>39.436998000000003</c:v>
                </c:pt>
                <c:pt idx="31">
                  <c:v>38.837605199999999</c:v>
                </c:pt>
                <c:pt idx="32">
                  <c:v>38.2261466</c:v>
                </c:pt>
                <c:pt idx="33">
                  <c:v>38.194444400000002</c:v>
                </c:pt>
                <c:pt idx="34">
                  <c:v>37.608689099999999</c:v>
                </c:pt>
                <c:pt idx="35">
                  <c:v>36.979402800000003</c:v>
                </c:pt>
                <c:pt idx="36">
                  <c:v>36.337867899999999</c:v>
                </c:pt>
                <c:pt idx="37">
                  <c:v>35.684013</c:v>
                </c:pt>
                <c:pt idx="38">
                  <c:v>35.017784800000001</c:v>
                </c:pt>
                <c:pt idx="39">
                  <c:v>34.339151000000001</c:v>
                </c:pt>
                <c:pt idx="40">
                  <c:v>34.1666667</c:v>
                </c:pt>
                <c:pt idx="41">
                  <c:v>33.654120900000002</c:v>
                </c:pt>
                <c:pt idx="42">
                  <c:v>32.958836099999999</c:v>
                </c:pt>
                <c:pt idx="43">
                  <c:v>32.251335599999997</c:v>
                </c:pt>
                <c:pt idx="44">
                  <c:v>31.531690000000001</c:v>
                </c:pt>
                <c:pt idx="45">
                  <c:v>30.800001399999999</c:v>
                </c:pt>
                <c:pt idx="46">
                  <c:v>30.138888900000001</c:v>
                </c:pt>
                <c:pt idx="47">
                  <c:v>30.057483099999999</c:v>
                </c:pt>
                <c:pt idx="48">
                  <c:v>29.3120169</c:v>
                </c:pt>
                <c:pt idx="49">
                  <c:v>28.5551809</c:v>
                </c:pt>
                <c:pt idx="50">
                  <c:v>27.787227900000001</c:v>
                </c:pt>
                <c:pt idx="51">
                  <c:v>27.008455600000001</c:v>
                </c:pt>
                <c:pt idx="52">
                  <c:v>26.219209800000002</c:v>
                </c:pt>
                <c:pt idx="53">
                  <c:v>26.111111099999999</c:v>
                </c:pt>
                <c:pt idx="54">
                  <c:v>25.430201499999999</c:v>
                </c:pt>
                <c:pt idx="55">
                  <c:v>24.633324900000002</c:v>
                </c:pt>
                <c:pt idx="56">
                  <c:v>23.827468499999998</c:v>
                </c:pt>
                <c:pt idx="57">
                  <c:v>23.013193399999999</c:v>
                </c:pt>
                <c:pt idx="58">
                  <c:v>22.191123000000001</c:v>
                </c:pt>
                <c:pt idx="59">
                  <c:v>22.0833333</c:v>
                </c:pt>
                <c:pt idx="60">
                  <c:v>21.3745048</c:v>
                </c:pt>
                <c:pt idx="61">
                  <c:v>20.553524599999999</c:v>
                </c:pt>
                <c:pt idx="62">
                  <c:v>19.727119600000002</c:v>
                </c:pt>
                <c:pt idx="63">
                  <c:v>18.896175199999998</c:v>
                </c:pt>
                <c:pt idx="64">
                  <c:v>18.061650700000001</c:v>
                </c:pt>
                <c:pt idx="65">
                  <c:v>18.055555600000002</c:v>
                </c:pt>
                <c:pt idx="66">
                  <c:v>17.2419476</c:v>
                </c:pt>
                <c:pt idx="67">
                  <c:v>16.420968299999998</c:v>
                </c:pt>
                <c:pt idx="68">
                  <c:v>15.5997504</c:v>
                </c:pt>
                <c:pt idx="69">
                  <c:v>14.7795349</c:v>
                </c:pt>
                <c:pt idx="70">
                  <c:v>14.027777800000001</c:v>
                </c:pt>
                <c:pt idx="71">
                  <c:v>13.9633699</c:v>
                </c:pt>
                <c:pt idx="72">
                  <c:v>13.1704872</c:v>
                </c:pt>
                <c:pt idx="73">
                  <c:v>12.382649600000001</c:v>
                </c:pt>
                <c:pt idx="74">
                  <c:v>11.6013558</c:v>
                </c:pt>
                <c:pt idx="75">
                  <c:v>10.828171599999999</c:v>
                </c:pt>
                <c:pt idx="76">
                  <c:v>10.0647261</c:v>
                </c:pt>
                <c:pt idx="77">
                  <c:v>10</c:v>
                </c:pt>
                <c:pt idx="78">
                  <c:v>10</c:v>
                </c:pt>
              </c:numCache>
            </c:numRef>
          </c:xVal>
          <c:yVal>
            <c:numRef>
              <c:f>Sheet1!$F$1:$F$89</c:f>
              <c:numCache>
                <c:formatCode>General</c:formatCode>
                <c:ptCount val="89"/>
                <c:pt idx="0">
                  <c:v>4.5</c:v>
                </c:pt>
                <c:pt idx="1">
                  <c:v>4.45</c:v>
                </c:pt>
                <c:pt idx="2">
                  <c:v>4.4000000000000004</c:v>
                </c:pt>
                <c:pt idx="3">
                  <c:v>4.3499999999999996</c:v>
                </c:pt>
                <c:pt idx="4">
                  <c:v>4.3</c:v>
                </c:pt>
                <c:pt idx="5">
                  <c:v>4.2856139000000004</c:v>
                </c:pt>
                <c:pt idx="6">
                  <c:v>4.25</c:v>
                </c:pt>
                <c:pt idx="7">
                  <c:v>4.2</c:v>
                </c:pt>
                <c:pt idx="8">
                  <c:v>4.1500000000000004</c:v>
                </c:pt>
                <c:pt idx="9">
                  <c:v>4.0999999999999996</c:v>
                </c:pt>
                <c:pt idx="10">
                  <c:v>4.05</c:v>
                </c:pt>
                <c:pt idx="11">
                  <c:v>4</c:v>
                </c:pt>
                <c:pt idx="12">
                  <c:v>3.95</c:v>
                </c:pt>
                <c:pt idx="13">
                  <c:v>3.9</c:v>
                </c:pt>
                <c:pt idx="14">
                  <c:v>3.85</c:v>
                </c:pt>
                <c:pt idx="15">
                  <c:v>3.8011539000000001</c:v>
                </c:pt>
                <c:pt idx="16">
                  <c:v>3.8</c:v>
                </c:pt>
                <c:pt idx="17">
                  <c:v>3.75</c:v>
                </c:pt>
                <c:pt idx="18">
                  <c:v>3.7</c:v>
                </c:pt>
                <c:pt idx="19">
                  <c:v>3.65</c:v>
                </c:pt>
                <c:pt idx="20">
                  <c:v>3.6</c:v>
                </c:pt>
                <c:pt idx="21">
                  <c:v>3.55</c:v>
                </c:pt>
                <c:pt idx="22">
                  <c:v>3.5</c:v>
                </c:pt>
                <c:pt idx="23">
                  <c:v>3.45</c:v>
                </c:pt>
                <c:pt idx="24">
                  <c:v>3.4</c:v>
                </c:pt>
                <c:pt idx="25">
                  <c:v>3.3967421</c:v>
                </c:pt>
                <c:pt idx="26">
                  <c:v>3.35</c:v>
                </c:pt>
                <c:pt idx="27">
                  <c:v>3.3</c:v>
                </c:pt>
                <c:pt idx="28">
                  <c:v>3.25</c:v>
                </c:pt>
                <c:pt idx="29">
                  <c:v>3.2</c:v>
                </c:pt>
                <c:pt idx="30">
                  <c:v>3.15</c:v>
                </c:pt>
                <c:pt idx="31">
                  <c:v>3.1</c:v>
                </c:pt>
                <c:pt idx="32">
                  <c:v>3.05</c:v>
                </c:pt>
                <c:pt idx="33">
                  <c:v>3.0474942</c:v>
                </c:pt>
                <c:pt idx="34">
                  <c:v>3</c:v>
                </c:pt>
                <c:pt idx="35">
                  <c:v>2.95</c:v>
                </c:pt>
                <c:pt idx="36">
                  <c:v>2.9</c:v>
                </c:pt>
                <c:pt idx="37">
                  <c:v>2.85</c:v>
                </c:pt>
                <c:pt idx="38">
                  <c:v>2.8</c:v>
                </c:pt>
                <c:pt idx="39">
                  <c:v>2.75</c:v>
                </c:pt>
                <c:pt idx="40">
                  <c:v>2.7376930000000002</c:v>
                </c:pt>
                <c:pt idx="41">
                  <c:v>2.7</c:v>
                </c:pt>
                <c:pt idx="42">
                  <c:v>2.65</c:v>
                </c:pt>
                <c:pt idx="43">
                  <c:v>2.6</c:v>
                </c:pt>
                <c:pt idx="44">
                  <c:v>2.5499999999999998</c:v>
                </c:pt>
                <c:pt idx="45">
                  <c:v>2.5</c:v>
                </c:pt>
                <c:pt idx="46">
                  <c:v>2.4556574000000002</c:v>
                </c:pt>
                <c:pt idx="47">
                  <c:v>2.4500000000000002</c:v>
                </c:pt>
                <c:pt idx="48">
                  <c:v>2.4</c:v>
                </c:pt>
                <c:pt idx="49">
                  <c:v>2.35</c:v>
                </c:pt>
                <c:pt idx="50">
                  <c:v>2.2999999999999998</c:v>
                </c:pt>
                <c:pt idx="51">
                  <c:v>2.25</c:v>
                </c:pt>
                <c:pt idx="52">
                  <c:v>2.2000000000000002</c:v>
                </c:pt>
                <c:pt idx="53">
                  <c:v>2.1934019999999999</c:v>
                </c:pt>
                <c:pt idx="54">
                  <c:v>2.15</c:v>
                </c:pt>
                <c:pt idx="55">
                  <c:v>2.1</c:v>
                </c:pt>
                <c:pt idx="56">
                  <c:v>2.0499999999999998</c:v>
                </c:pt>
                <c:pt idx="57">
                  <c:v>2</c:v>
                </c:pt>
                <c:pt idx="58">
                  <c:v>1.95</c:v>
                </c:pt>
                <c:pt idx="59">
                  <c:v>1.943695</c:v>
                </c:pt>
                <c:pt idx="60">
                  <c:v>1.9</c:v>
                </c:pt>
                <c:pt idx="61">
                  <c:v>1.85</c:v>
                </c:pt>
                <c:pt idx="62">
                  <c:v>1.8</c:v>
                </c:pt>
                <c:pt idx="63">
                  <c:v>1.75</c:v>
                </c:pt>
                <c:pt idx="64">
                  <c:v>1.7</c:v>
                </c:pt>
                <c:pt idx="65">
                  <c:v>1.6996513</c:v>
                </c:pt>
                <c:pt idx="66">
                  <c:v>1.65</c:v>
                </c:pt>
                <c:pt idx="67">
                  <c:v>1.6</c:v>
                </c:pt>
                <c:pt idx="68">
                  <c:v>1.55</c:v>
                </c:pt>
                <c:pt idx="69">
                  <c:v>1.5</c:v>
                </c:pt>
                <c:pt idx="70">
                  <c:v>1.4542434</c:v>
                </c:pt>
                <c:pt idx="71">
                  <c:v>1.45</c:v>
                </c:pt>
                <c:pt idx="72">
                  <c:v>1.4</c:v>
                </c:pt>
                <c:pt idx="73">
                  <c:v>1.35</c:v>
                </c:pt>
                <c:pt idx="74">
                  <c:v>1.3</c:v>
                </c:pt>
                <c:pt idx="75">
                  <c:v>1.25</c:v>
                </c:pt>
                <c:pt idx="76">
                  <c:v>1.2</c:v>
                </c:pt>
                <c:pt idx="77">
                  <c:v>1.1959713999999999</c:v>
                </c:pt>
                <c:pt idx="78">
                  <c:v>1.2</c:v>
                </c:pt>
              </c:numCache>
            </c:numRef>
          </c:yVal>
          <c:smooth val="0"/>
        </c:ser>
        <c:ser>
          <c:idx val="2"/>
          <c:order val="2"/>
          <c:spPr>
            <a:ln w="19050" cap="rnd">
              <a:solidFill>
                <a:srgbClr val="FF3300"/>
              </a:solidFill>
              <a:prstDash val="lgDash"/>
              <a:round/>
            </a:ln>
            <a:effectLst/>
          </c:spPr>
          <c:marker>
            <c:symbol val="none"/>
          </c:marker>
          <c:xVal>
            <c:numRef>
              <c:f>Sheet1!$H$1:$H$100</c:f>
              <c:numCache>
                <c:formatCode>General</c:formatCode>
                <c:ptCount val="100"/>
                <c:pt idx="0">
                  <c:v>111.16132519999999</c:v>
                </c:pt>
                <c:pt idx="1">
                  <c:v>110.69444439999999</c:v>
                </c:pt>
                <c:pt idx="2">
                  <c:v>110.4096979</c:v>
                </c:pt>
                <c:pt idx="3">
                  <c:v>109.6437009</c:v>
                </c:pt>
                <c:pt idx="4">
                  <c:v>108.8612152</c:v>
                </c:pt>
                <c:pt idx="5">
                  <c:v>108.06186080000001</c:v>
                </c:pt>
                <c:pt idx="6">
                  <c:v>107.24525180000001</c:v>
                </c:pt>
                <c:pt idx="7">
                  <c:v>106.66666669999999</c:v>
                </c:pt>
                <c:pt idx="8">
                  <c:v>106.41198780000001</c:v>
                </c:pt>
                <c:pt idx="9">
                  <c:v>105.5629934</c:v>
                </c:pt>
                <c:pt idx="10">
                  <c:v>104.6956247</c:v>
                </c:pt>
                <c:pt idx="11">
                  <c:v>103.80947620000001</c:v>
                </c:pt>
                <c:pt idx="12">
                  <c:v>102.90413789999999</c:v>
                </c:pt>
                <c:pt idx="13">
                  <c:v>102.6388889</c:v>
                </c:pt>
                <c:pt idx="14">
                  <c:v>101.9818519</c:v>
                </c:pt>
                <c:pt idx="15">
                  <c:v>101.0406941</c:v>
                </c:pt>
                <c:pt idx="16">
                  <c:v>100.0791787</c:v>
                </c:pt>
                <c:pt idx="17">
                  <c:v>99.096885999999998</c:v>
                </c:pt>
                <c:pt idx="18">
                  <c:v>98.611111100000002</c:v>
                </c:pt>
                <c:pt idx="19">
                  <c:v>98.095562700000002</c:v>
                </c:pt>
                <c:pt idx="20">
                  <c:v>97.074744699999997</c:v>
                </c:pt>
                <c:pt idx="21">
                  <c:v>96.031979899999996</c:v>
                </c:pt>
                <c:pt idx="22">
                  <c:v>94.966852000000003</c:v>
                </c:pt>
                <c:pt idx="23">
                  <c:v>94.583333300000007</c:v>
                </c:pt>
                <c:pt idx="24">
                  <c:v>93.882019099999994</c:v>
                </c:pt>
                <c:pt idx="25">
                  <c:v>92.775774299999995</c:v>
                </c:pt>
                <c:pt idx="26">
                  <c:v>91.646044000000003</c:v>
                </c:pt>
                <c:pt idx="27">
                  <c:v>90.555555600000005</c:v>
                </c:pt>
                <c:pt idx="28">
                  <c:v>90.492721599999996</c:v>
                </c:pt>
                <c:pt idx="29">
                  <c:v>89.320207499999995</c:v>
                </c:pt>
                <c:pt idx="30">
                  <c:v>88.123168199999995</c:v>
                </c:pt>
                <c:pt idx="31">
                  <c:v>86.901245099999997</c:v>
                </c:pt>
                <c:pt idx="32">
                  <c:v>86.527777799999996</c:v>
                </c:pt>
                <c:pt idx="33">
                  <c:v>85.658250300000006</c:v>
                </c:pt>
                <c:pt idx="34">
                  <c:v>84.391600699999998</c:v>
                </c:pt>
                <c:pt idx="35">
                  <c:v>83.099215999999998</c:v>
                </c:pt>
                <c:pt idx="36">
                  <c:v>82.5</c:v>
                </c:pt>
                <c:pt idx="37">
                  <c:v>81.784398800000005</c:v>
                </c:pt>
                <c:pt idx="38">
                  <c:v>80.446427600000007</c:v>
                </c:pt>
                <c:pt idx="39">
                  <c:v>79.082092500000002</c:v>
                </c:pt>
                <c:pt idx="40">
                  <c:v>78.472222200000004</c:v>
                </c:pt>
                <c:pt idx="41">
                  <c:v>77.695287500000006</c:v>
                </c:pt>
                <c:pt idx="42">
                  <c:v>76.285101900000001</c:v>
                </c:pt>
                <c:pt idx="43">
                  <c:v>74.848230599999994</c:v>
                </c:pt>
                <c:pt idx="44">
                  <c:v>74.444444399999995</c:v>
                </c:pt>
                <c:pt idx="45">
                  <c:v>73.390439200000003</c:v>
                </c:pt>
                <c:pt idx="46">
                  <c:v>71.908241399999994</c:v>
                </c:pt>
                <c:pt idx="47">
                  <c:v>70.416666699999993</c:v>
                </c:pt>
                <c:pt idx="48">
                  <c:v>70.399545500000002</c:v>
                </c:pt>
                <c:pt idx="49">
                  <c:v>68.873163500000004</c:v>
                </c:pt>
                <c:pt idx="50">
                  <c:v>67.320579199999997</c:v>
                </c:pt>
                <c:pt idx="51">
                  <c:v>66.388888899999998</c:v>
                </c:pt>
                <c:pt idx="52">
                  <c:v>65.745992999999999</c:v>
                </c:pt>
                <c:pt idx="53">
                  <c:v>64.151609399999998</c:v>
                </c:pt>
                <c:pt idx="54">
                  <c:v>62.532067900000001</c:v>
                </c:pt>
                <c:pt idx="55">
                  <c:v>62.361111100000002</c:v>
                </c:pt>
                <c:pt idx="56">
                  <c:v>60.8974555</c:v>
                </c:pt>
                <c:pt idx="57">
                  <c:v>59.2399664</c:v>
                </c:pt>
                <c:pt idx="58">
                  <c:v>58.3333333</c:v>
                </c:pt>
                <c:pt idx="59">
                  <c:v>57.5645229</c:v>
                </c:pt>
                <c:pt idx="60">
                  <c:v>55.872952499999997</c:v>
                </c:pt>
                <c:pt idx="61">
                  <c:v>54.305555599999998</c:v>
                </c:pt>
                <c:pt idx="62">
                  <c:v>54.160874499999998</c:v>
                </c:pt>
                <c:pt idx="63">
                  <c:v>52.440027899999997</c:v>
                </c:pt>
                <c:pt idx="64">
                  <c:v>50.699789500000001</c:v>
                </c:pt>
                <c:pt idx="65">
                  <c:v>50.277777800000003</c:v>
                </c:pt>
                <c:pt idx="66">
                  <c:v>48.952117800000003</c:v>
                </c:pt>
                <c:pt idx="67">
                  <c:v>47.191141399999999</c:v>
                </c:pt>
                <c:pt idx="68">
                  <c:v>46.25</c:v>
                </c:pt>
                <c:pt idx="69">
                  <c:v>45.422216300000002</c:v>
                </c:pt>
                <c:pt idx="70">
                  <c:v>43.648007200000002</c:v>
                </c:pt>
                <c:pt idx="71">
                  <c:v>42.222222199999997</c:v>
                </c:pt>
                <c:pt idx="72">
                  <c:v>41.865496200000003</c:v>
                </c:pt>
                <c:pt idx="73">
                  <c:v>40.086814199999999</c:v>
                </c:pt>
                <c:pt idx="74">
                  <c:v>38.300468899999998</c:v>
                </c:pt>
                <c:pt idx="75">
                  <c:v>38.194444400000002</c:v>
                </c:pt>
                <c:pt idx="76">
                  <c:v>36.526289900000002</c:v>
                </c:pt>
                <c:pt idx="77">
                  <c:v>34.750182500000001</c:v>
                </c:pt>
                <c:pt idx="78">
                  <c:v>34.1666667</c:v>
                </c:pt>
                <c:pt idx="79">
                  <c:v>32.987408100000003</c:v>
                </c:pt>
                <c:pt idx="80">
                  <c:v>31.2335508</c:v>
                </c:pt>
                <c:pt idx="81">
                  <c:v>30.138888900000001</c:v>
                </c:pt>
                <c:pt idx="82">
                  <c:v>29.493196999999999</c:v>
                </c:pt>
                <c:pt idx="83">
                  <c:v>27.774972600000002</c:v>
                </c:pt>
                <c:pt idx="84">
                  <c:v>26.111111099999999</c:v>
                </c:pt>
                <c:pt idx="85">
                  <c:v>26.068328999999999</c:v>
                </c:pt>
                <c:pt idx="86">
                  <c:v>24.4004808</c:v>
                </c:pt>
                <c:pt idx="87">
                  <c:v>22.749944500000002</c:v>
                </c:pt>
                <c:pt idx="88">
                  <c:v>22.0833333</c:v>
                </c:pt>
                <c:pt idx="89">
                  <c:v>21.136964500000001</c:v>
                </c:pt>
                <c:pt idx="90">
                  <c:v>19.5595572</c:v>
                </c:pt>
                <c:pt idx="91">
                  <c:v>18.055555600000002</c:v>
                </c:pt>
                <c:pt idx="92">
                  <c:v>18.010726200000001</c:v>
                </c:pt>
                <c:pt idx="93">
                  <c:v>16.524041199999999</c:v>
                </c:pt>
                <c:pt idx="94">
                  <c:v>15.0718219</c:v>
                </c:pt>
              </c:numCache>
            </c:numRef>
          </c:xVal>
          <c:yVal>
            <c:numRef>
              <c:f>Sheet1!$I$1:$I$100</c:f>
              <c:numCache>
                <c:formatCode>General</c:formatCode>
                <c:ptCount val="100"/>
                <c:pt idx="0">
                  <c:v>4.5</c:v>
                </c:pt>
                <c:pt idx="1">
                  <c:v>4.4690583999999998</c:v>
                </c:pt>
                <c:pt idx="2">
                  <c:v>4.45</c:v>
                </c:pt>
                <c:pt idx="3">
                  <c:v>4.4000000000000004</c:v>
                </c:pt>
                <c:pt idx="4">
                  <c:v>4.3499999999999996</c:v>
                </c:pt>
                <c:pt idx="5">
                  <c:v>4.3</c:v>
                </c:pt>
                <c:pt idx="6">
                  <c:v>4.25</c:v>
                </c:pt>
                <c:pt idx="7">
                  <c:v>4.2153983999999998</c:v>
                </c:pt>
                <c:pt idx="8">
                  <c:v>4.2</c:v>
                </c:pt>
                <c:pt idx="9">
                  <c:v>4.1500000000000004</c:v>
                </c:pt>
                <c:pt idx="10">
                  <c:v>4.0999999999999996</c:v>
                </c:pt>
                <c:pt idx="11">
                  <c:v>4.05</c:v>
                </c:pt>
                <c:pt idx="12">
                  <c:v>4</c:v>
                </c:pt>
                <c:pt idx="13">
                  <c:v>3.9857445999999999</c:v>
                </c:pt>
                <c:pt idx="14">
                  <c:v>3.95</c:v>
                </c:pt>
                <c:pt idx="15">
                  <c:v>3.9</c:v>
                </c:pt>
                <c:pt idx="16">
                  <c:v>3.85</c:v>
                </c:pt>
                <c:pt idx="17">
                  <c:v>3.8</c:v>
                </c:pt>
                <c:pt idx="18">
                  <c:v>3.7759106</c:v>
                </c:pt>
                <c:pt idx="19">
                  <c:v>3.75</c:v>
                </c:pt>
                <c:pt idx="20">
                  <c:v>3.7</c:v>
                </c:pt>
                <c:pt idx="21">
                  <c:v>3.65</c:v>
                </c:pt>
                <c:pt idx="22">
                  <c:v>3.6</c:v>
                </c:pt>
                <c:pt idx="23">
                  <c:v>3.5824921999999999</c:v>
                </c:pt>
                <c:pt idx="24">
                  <c:v>3.55</c:v>
                </c:pt>
                <c:pt idx="25">
                  <c:v>3.5</c:v>
                </c:pt>
                <c:pt idx="26">
                  <c:v>3.45</c:v>
                </c:pt>
                <c:pt idx="27">
                  <c:v>3.4027655999999999</c:v>
                </c:pt>
                <c:pt idx="28">
                  <c:v>3.4</c:v>
                </c:pt>
                <c:pt idx="29">
                  <c:v>3.35</c:v>
                </c:pt>
                <c:pt idx="30">
                  <c:v>3.3</c:v>
                </c:pt>
                <c:pt idx="31">
                  <c:v>3.25</c:v>
                </c:pt>
                <c:pt idx="32">
                  <c:v>3.2351640000000002</c:v>
                </c:pt>
                <c:pt idx="33">
                  <c:v>3.2</c:v>
                </c:pt>
                <c:pt idx="34">
                  <c:v>3.15</c:v>
                </c:pt>
                <c:pt idx="35">
                  <c:v>3.1</c:v>
                </c:pt>
                <c:pt idx="36">
                  <c:v>3.0774542</c:v>
                </c:pt>
                <c:pt idx="37">
                  <c:v>3.05</c:v>
                </c:pt>
                <c:pt idx="38">
                  <c:v>3</c:v>
                </c:pt>
                <c:pt idx="39">
                  <c:v>2.95</c:v>
                </c:pt>
                <c:pt idx="40">
                  <c:v>2.9282737999999999</c:v>
                </c:pt>
                <c:pt idx="41">
                  <c:v>2.9</c:v>
                </c:pt>
                <c:pt idx="42">
                  <c:v>2.85</c:v>
                </c:pt>
                <c:pt idx="43">
                  <c:v>2.8</c:v>
                </c:pt>
                <c:pt idx="44">
                  <c:v>2.7863839000000001</c:v>
                </c:pt>
                <c:pt idx="45">
                  <c:v>2.75</c:v>
                </c:pt>
                <c:pt idx="46">
                  <c:v>2.7</c:v>
                </c:pt>
                <c:pt idx="47">
                  <c:v>2.6505817</c:v>
                </c:pt>
                <c:pt idx="48">
                  <c:v>2.65</c:v>
                </c:pt>
                <c:pt idx="49">
                  <c:v>2.6</c:v>
                </c:pt>
                <c:pt idx="50">
                  <c:v>2.5499999999999998</c:v>
                </c:pt>
                <c:pt idx="51">
                  <c:v>2.52075</c:v>
                </c:pt>
                <c:pt idx="52">
                  <c:v>2.5</c:v>
                </c:pt>
                <c:pt idx="53">
                  <c:v>2.4500000000000002</c:v>
                </c:pt>
                <c:pt idx="54">
                  <c:v>2.4</c:v>
                </c:pt>
                <c:pt idx="55">
                  <c:v>2.3949128000000002</c:v>
                </c:pt>
                <c:pt idx="56">
                  <c:v>2.35</c:v>
                </c:pt>
                <c:pt idx="57">
                  <c:v>2.2999999999999998</c:v>
                </c:pt>
                <c:pt idx="58">
                  <c:v>2.2733552000000001</c:v>
                </c:pt>
                <c:pt idx="59">
                  <c:v>2.25</c:v>
                </c:pt>
                <c:pt idx="60">
                  <c:v>2.2000000000000002</c:v>
                </c:pt>
                <c:pt idx="61">
                  <c:v>2.1543659000000002</c:v>
                </c:pt>
                <c:pt idx="62">
                  <c:v>2.15</c:v>
                </c:pt>
                <c:pt idx="63">
                  <c:v>2.1</c:v>
                </c:pt>
                <c:pt idx="64">
                  <c:v>2.0499999999999998</c:v>
                </c:pt>
                <c:pt idx="65">
                  <c:v>2.0382901000000002</c:v>
                </c:pt>
                <c:pt idx="66">
                  <c:v>2</c:v>
                </c:pt>
                <c:pt idx="67">
                  <c:v>1.95</c:v>
                </c:pt>
                <c:pt idx="68">
                  <c:v>1.923942</c:v>
                </c:pt>
                <c:pt idx="69">
                  <c:v>1.9</c:v>
                </c:pt>
                <c:pt idx="70">
                  <c:v>1.85</c:v>
                </c:pt>
                <c:pt idx="71">
                  <c:v>1.8103929000000001</c:v>
                </c:pt>
                <c:pt idx="72">
                  <c:v>1.8</c:v>
                </c:pt>
                <c:pt idx="73">
                  <c:v>1.75</c:v>
                </c:pt>
                <c:pt idx="74">
                  <c:v>1.7</c:v>
                </c:pt>
                <c:pt idx="75">
                  <c:v>1.6971604</c:v>
                </c:pt>
                <c:pt idx="76">
                  <c:v>1.65</c:v>
                </c:pt>
                <c:pt idx="77">
                  <c:v>1.6</c:v>
                </c:pt>
                <c:pt idx="78">
                  <c:v>1.5841012000000001</c:v>
                </c:pt>
                <c:pt idx="79">
                  <c:v>1.55</c:v>
                </c:pt>
                <c:pt idx="80">
                  <c:v>1.5</c:v>
                </c:pt>
                <c:pt idx="81">
                  <c:v>1.469325</c:v>
                </c:pt>
                <c:pt idx="82">
                  <c:v>1.45</c:v>
                </c:pt>
                <c:pt idx="83">
                  <c:v>1.4</c:v>
                </c:pt>
                <c:pt idx="84">
                  <c:v>1.3513461</c:v>
                </c:pt>
                <c:pt idx="85">
                  <c:v>1.35</c:v>
                </c:pt>
                <c:pt idx="86">
                  <c:v>1.3</c:v>
                </c:pt>
                <c:pt idx="87">
                  <c:v>1.25</c:v>
                </c:pt>
                <c:pt idx="88">
                  <c:v>1.230367</c:v>
                </c:pt>
                <c:pt idx="89">
                  <c:v>1.2</c:v>
                </c:pt>
                <c:pt idx="90">
                  <c:v>1.1499999999999999</c:v>
                </c:pt>
                <c:pt idx="91">
                  <c:v>1.1015904000000001</c:v>
                </c:pt>
                <c:pt idx="92">
                  <c:v>1.1000000000000001</c:v>
                </c:pt>
                <c:pt idx="93">
                  <c:v>1.05</c:v>
                </c:pt>
                <c:pt idx="94">
                  <c:v>1</c:v>
                </c:pt>
              </c:numCache>
            </c:numRef>
          </c:yVal>
          <c:smooth val="0"/>
        </c:ser>
        <c:ser>
          <c:idx val="3"/>
          <c:order val="3"/>
          <c:spPr>
            <a:ln w="19050" cap="rnd">
              <a:solidFill>
                <a:srgbClr val="00CC00"/>
              </a:solidFill>
              <a:prstDash val="lgDashDot"/>
              <a:round/>
            </a:ln>
            <a:effectLst/>
          </c:spPr>
          <c:marker>
            <c:symbol val="none"/>
          </c:marker>
          <c:xVal>
            <c:numRef>
              <c:f>Sheet1!$K$1:$K$119</c:f>
              <c:numCache>
                <c:formatCode>General</c:formatCode>
                <c:ptCount val="119"/>
                <c:pt idx="0">
                  <c:v>239.5759233</c:v>
                </c:pt>
                <c:pt idx="1">
                  <c:v>237.94973619999999</c:v>
                </c:pt>
                <c:pt idx="2">
                  <c:v>236.2886019</c:v>
                </c:pt>
                <c:pt idx="3">
                  <c:v>235.55555559999999</c:v>
                </c:pt>
                <c:pt idx="4">
                  <c:v>234.59342169999999</c:v>
                </c:pt>
                <c:pt idx="5">
                  <c:v>232.86302689999999</c:v>
                </c:pt>
                <c:pt idx="6">
                  <c:v>231.5277778</c:v>
                </c:pt>
                <c:pt idx="7">
                  <c:v>231.09606170000001</c:v>
                </c:pt>
                <c:pt idx="8">
                  <c:v>229.2933778</c:v>
                </c:pt>
                <c:pt idx="9">
                  <c:v>227.5</c:v>
                </c:pt>
                <c:pt idx="10">
                  <c:v>227.45179390000001</c:v>
                </c:pt>
                <c:pt idx="11">
                  <c:v>225.57372100000001</c:v>
                </c:pt>
                <c:pt idx="12">
                  <c:v>223.65498500000001</c:v>
                </c:pt>
                <c:pt idx="13">
                  <c:v>223.4722222</c:v>
                </c:pt>
                <c:pt idx="14">
                  <c:v>221.69802369999999</c:v>
                </c:pt>
                <c:pt idx="15">
                  <c:v>219.69903729999999</c:v>
                </c:pt>
                <c:pt idx="16">
                  <c:v>219.44444440000001</c:v>
                </c:pt>
                <c:pt idx="17">
                  <c:v>217.66018790000001</c:v>
                </c:pt>
                <c:pt idx="18">
                  <c:v>215.5777329</c:v>
                </c:pt>
                <c:pt idx="19">
                  <c:v>215.41666670000001</c:v>
                </c:pt>
                <c:pt idx="20">
                  <c:v>213.45409319999999</c:v>
                </c:pt>
                <c:pt idx="21">
                  <c:v>211.38888890000001</c:v>
                </c:pt>
                <c:pt idx="22">
                  <c:v>211.28514960000001</c:v>
                </c:pt>
                <c:pt idx="23">
                  <c:v>209.0736488</c:v>
                </c:pt>
                <c:pt idx="24">
                  <c:v>207.36111109999999</c:v>
                </c:pt>
                <c:pt idx="25">
                  <c:v>206.81570339999999</c:v>
                </c:pt>
                <c:pt idx="26">
                  <c:v>204.5128579</c:v>
                </c:pt>
                <c:pt idx="27">
                  <c:v>203.33333329999999</c:v>
                </c:pt>
                <c:pt idx="28">
                  <c:v>202.16317710000001</c:v>
                </c:pt>
                <c:pt idx="29">
                  <c:v>199.76589430000001</c:v>
                </c:pt>
                <c:pt idx="30">
                  <c:v>199.30555559999999</c:v>
                </c:pt>
                <c:pt idx="31">
                  <c:v>197.32188189999999</c:v>
                </c:pt>
                <c:pt idx="32">
                  <c:v>195.2777778</c:v>
                </c:pt>
                <c:pt idx="33">
                  <c:v>194.8281581</c:v>
                </c:pt>
                <c:pt idx="34">
                  <c:v>192.28644550000001</c:v>
                </c:pt>
                <c:pt idx="35">
                  <c:v>191.25</c:v>
                </c:pt>
                <c:pt idx="36">
                  <c:v>189.69496939999999</c:v>
                </c:pt>
                <c:pt idx="37">
                  <c:v>187.2222222</c:v>
                </c:pt>
                <c:pt idx="38">
                  <c:v>187.0523105</c:v>
                </c:pt>
                <c:pt idx="39">
                  <c:v>184.36071709999999</c:v>
                </c:pt>
                <c:pt idx="40">
                  <c:v>183.19444440000001</c:v>
                </c:pt>
                <c:pt idx="41">
                  <c:v>181.61757449999999</c:v>
                </c:pt>
                <c:pt idx="42">
                  <c:v>179.16666670000001</c:v>
                </c:pt>
                <c:pt idx="43">
                  <c:v>178.82221150000001</c:v>
                </c:pt>
                <c:pt idx="44">
                  <c:v>175.9763969</c:v>
                </c:pt>
                <c:pt idx="45">
                  <c:v>175.13888890000001</c:v>
                </c:pt>
                <c:pt idx="46">
                  <c:v>173.07879209999999</c:v>
                </c:pt>
                <c:pt idx="47">
                  <c:v>171.11111109999999</c:v>
                </c:pt>
                <c:pt idx="48">
                  <c:v>170.12852369999999</c:v>
                </c:pt>
                <c:pt idx="49">
                  <c:v>167.12571700000001</c:v>
                </c:pt>
                <c:pt idx="50">
                  <c:v>167.08333329999999</c:v>
                </c:pt>
                <c:pt idx="51">
                  <c:v>164.07277010000001</c:v>
                </c:pt>
                <c:pt idx="52">
                  <c:v>163.05555559999999</c:v>
                </c:pt>
                <c:pt idx="53">
                  <c:v>160.96750599999999</c:v>
                </c:pt>
                <c:pt idx="54">
                  <c:v>159.0277778</c:v>
                </c:pt>
                <c:pt idx="55">
                  <c:v>157.81026220000001</c:v>
                </c:pt>
                <c:pt idx="56">
                  <c:v>155</c:v>
                </c:pt>
                <c:pt idx="57">
                  <c:v>154.6015007</c:v>
                </c:pt>
                <c:pt idx="58">
                  <c:v>151.34283959999999</c:v>
                </c:pt>
                <c:pt idx="59">
                  <c:v>150.9722222</c:v>
                </c:pt>
                <c:pt idx="60">
                  <c:v>148.03504319999999</c:v>
                </c:pt>
                <c:pt idx="61">
                  <c:v>146.94444440000001</c:v>
                </c:pt>
                <c:pt idx="62">
                  <c:v>144.6779362</c:v>
                </c:pt>
                <c:pt idx="63">
                  <c:v>142.91666670000001</c:v>
                </c:pt>
                <c:pt idx="64">
                  <c:v>141.27258380000001</c:v>
                </c:pt>
                <c:pt idx="65">
                  <c:v>138.88888890000001</c:v>
                </c:pt>
                <c:pt idx="66">
                  <c:v>137.82022989999999</c:v>
                </c:pt>
                <c:pt idx="67">
                  <c:v>134.86111109999999</c:v>
                </c:pt>
                <c:pt idx="68">
                  <c:v>134.32230939999999</c:v>
                </c:pt>
                <c:pt idx="69">
                  <c:v>130.83333329999999</c:v>
                </c:pt>
                <c:pt idx="70">
                  <c:v>130.78045979999999</c:v>
                </c:pt>
                <c:pt idx="71">
                  <c:v>127.197817</c:v>
                </c:pt>
                <c:pt idx="72">
                  <c:v>126.80555560000001</c:v>
                </c:pt>
                <c:pt idx="73">
                  <c:v>123.5753038</c:v>
                </c:pt>
                <c:pt idx="74">
                  <c:v>122.7777778</c:v>
                </c:pt>
                <c:pt idx="75">
                  <c:v>119.91507439999999</c:v>
                </c:pt>
                <c:pt idx="76">
                  <c:v>118.75</c:v>
                </c:pt>
                <c:pt idx="77">
                  <c:v>116.2197039</c:v>
                </c:pt>
                <c:pt idx="78">
                  <c:v>114.7222222</c:v>
                </c:pt>
                <c:pt idx="79">
                  <c:v>112.4920316</c:v>
                </c:pt>
                <c:pt idx="80">
                  <c:v>110.69444439999999</c:v>
                </c:pt>
                <c:pt idx="81">
                  <c:v>108.7351724</c:v>
                </c:pt>
                <c:pt idx="82">
                  <c:v>106.66666669999999</c:v>
                </c:pt>
                <c:pt idx="83">
                  <c:v>104.9525275</c:v>
                </c:pt>
                <c:pt idx="84">
                  <c:v>102.6388889</c:v>
                </c:pt>
                <c:pt idx="85">
                  <c:v>101.1477938</c:v>
                </c:pt>
                <c:pt idx="86">
                  <c:v>98.611111100000002</c:v>
                </c:pt>
                <c:pt idx="87">
                  <c:v>97.324972900000006</c:v>
                </c:pt>
                <c:pt idx="88">
                  <c:v>94.583333300000007</c:v>
                </c:pt>
                <c:pt idx="89">
                  <c:v>93.488377900000003</c:v>
                </c:pt>
                <c:pt idx="90">
                  <c:v>90.555555600000005</c:v>
                </c:pt>
                <c:pt idx="91">
                  <c:v>89.642639000000003</c:v>
                </c:pt>
                <c:pt idx="92">
                  <c:v>86.527777799999996</c:v>
                </c:pt>
                <c:pt idx="93">
                  <c:v>85.792706300000006</c:v>
                </c:pt>
                <c:pt idx="94">
                  <c:v>82.5</c:v>
                </c:pt>
                <c:pt idx="95">
                  <c:v>81.943850900000001</c:v>
                </c:pt>
                <c:pt idx="96">
                  <c:v>78.472222200000004</c:v>
                </c:pt>
                <c:pt idx="97">
                  <c:v>78.101661899999996</c:v>
                </c:pt>
                <c:pt idx="98">
                  <c:v>74.444444399999995</c:v>
                </c:pt>
                <c:pt idx="99">
                  <c:v>74.272040200000006</c:v>
                </c:pt>
                <c:pt idx="100">
                  <c:v>70.461447800000002</c:v>
                </c:pt>
                <c:pt idx="101">
                  <c:v>70.416666699999993</c:v>
                </c:pt>
                <c:pt idx="102">
                  <c:v>66.677365100000003</c:v>
                </c:pt>
                <c:pt idx="103">
                  <c:v>66.388888899999998</c:v>
                </c:pt>
                <c:pt idx="104">
                  <c:v>62.925685700000002</c:v>
                </c:pt>
                <c:pt idx="105">
                  <c:v>62.361111100000002</c:v>
                </c:pt>
                <c:pt idx="106">
                  <c:v>59.213515399999999</c:v>
                </c:pt>
                <c:pt idx="107">
                  <c:v>58.3333333</c:v>
                </c:pt>
                <c:pt idx="108">
                  <c:v>55.548184399999997</c:v>
                </c:pt>
                <c:pt idx="109">
                  <c:v>54.305555599999998</c:v>
                </c:pt>
                <c:pt idx="110">
                  <c:v>51.937203500000003</c:v>
                </c:pt>
                <c:pt idx="111">
                  <c:v>50.277777800000003</c:v>
                </c:pt>
                <c:pt idx="112">
                  <c:v>48.388205999999997</c:v>
                </c:pt>
                <c:pt idx="113">
                  <c:v>46.25</c:v>
                </c:pt>
                <c:pt idx="114">
                  <c:v>44.9088712</c:v>
                </c:pt>
                <c:pt idx="115">
                  <c:v>42.222222199999997</c:v>
                </c:pt>
                <c:pt idx="116">
                  <c:v>41.5068196</c:v>
                </c:pt>
                <c:pt idx="117">
                  <c:v>38.194444400000002</c:v>
                </c:pt>
                <c:pt idx="118">
                  <c:v>38.189466600000003</c:v>
                </c:pt>
              </c:numCache>
            </c:numRef>
          </c:xVal>
          <c:yVal>
            <c:numRef>
              <c:f>Sheet1!$L$1:$L$119</c:f>
              <c:numCache>
                <c:formatCode>General</c:formatCode>
                <c:ptCount val="119"/>
                <c:pt idx="0">
                  <c:v>4.5</c:v>
                </c:pt>
                <c:pt idx="1">
                  <c:v>4.45</c:v>
                </c:pt>
                <c:pt idx="2">
                  <c:v>4.4000000000000004</c:v>
                </c:pt>
                <c:pt idx="3">
                  <c:v>4.3784799000000003</c:v>
                </c:pt>
                <c:pt idx="4">
                  <c:v>4.3499999999999996</c:v>
                </c:pt>
                <c:pt idx="5">
                  <c:v>4.3</c:v>
                </c:pt>
                <c:pt idx="6">
                  <c:v>4.2622964999999997</c:v>
                </c:pt>
                <c:pt idx="7">
                  <c:v>4.25</c:v>
                </c:pt>
                <c:pt idx="8">
                  <c:v>4.2</c:v>
                </c:pt>
                <c:pt idx="9">
                  <c:v>4.1513204999999997</c:v>
                </c:pt>
                <c:pt idx="10">
                  <c:v>4.1500000000000004</c:v>
                </c:pt>
                <c:pt idx="11">
                  <c:v>4.0999999999999996</c:v>
                </c:pt>
                <c:pt idx="12">
                  <c:v>4.05</c:v>
                </c:pt>
                <c:pt idx="13">
                  <c:v>4.0453716999999996</c:v>
                </c:pt>
                <c:pt idx="14">
                  <c:v>4</c:v>
                </c:pt>
                <c:pt idx="15">
                  <c:v>3.95</c:v>
                </c:pt>
                <c:pt idx="16">
                  <c:v>3.9438125999999998</c:v>
                </c:pt>
                <c:pt idx="17">
                  <c:v>3.9</c:v>
                </c:pt>
                <c:pt idx="18">
                  <c:v>3.85</c:v>
                </c:pt>
                <c:pt idx="19">
                  <c:v>3.8462456999999999</c:v>
                </c:pt>
                <c:pt idx="20">
                  <c:v>3.8</c:v>
                </c:pt>
                <c:pt idx="21">
                  <c:v>3.7524171000000002</c:v>
                </c:pt>
                <c:pt idx="22">
                  <c:v>3.75</c:v>
                </c:pt>
                <c:pt idx="23">
                  <c:v>3.7</c:v>
                </c:pt>
                <c:pt idx="24">
                  <c:v>3.6621860000000002</c:v>
                </c:pt>
                <c:pt idx="25">
                  <c:v>3.65</c:v>
                </c:pt>
                <c:pt idx="26">
                  <c:v>3.6</c:v>
                </c:pt>
                <c:pt idx="27">
                  <c:v>3.5750562000000001</c:v>
                </c:pt>
                <c:pt idx="28">
                  <c:v>3.55</c:v>
                </c:pt>
                <c:pt idx="29">
                  <c:v>3.5</c:v>
                </c:pt>
                <c:pt idx="30">
                  <c:v>3.4906828000000001</c:v>
                </c:pt>
                <c:pt idx="31">
                  <c:v>3.45</c:v>
                </c:pt>
                <c:pt idx="32">
                  <c:v>3.409116</c:v>
                </c:pt>
                <c:pt idx="33">
                  <c:v>3.4</c:v>
                </c:pt>
                <c:pt idx="34">
                  <c:v>3.35</c:v>
                </c:pt>
                <c:pt idx="35">
                  <c:v>3.3301756</c:v>
                </c:pt>
                <c:pt idx="36">
                  <c:v>3.3</c:v>
                </c:pt>
                <c:pt idx="37">
                  <c:v>3.2532597999999999</c:v>
                </c:pt>
                <c:pt idx="38">
                  <c:v>3.25</c:v>
                </c:pt>
                <c:pt idx="39">
                  <c:v>3.2</c:v>
                </c:pt>
                <c:pt idx="40">
                  <c:v>3.1789348999999998</c:v>
                </c:pt>
                <c:pt idx="41">
                  <c:v>3.15</c:v>
                </c:pt>
                <c:pt idx="42">
                  <c:v>3.1062498999999999</c:v>
                </c:pt>
                <c:pt idx="43">
                  <c:v>3.1</c:v>
                </c:pt>
                <c:pt idx="44">
                  <c:v>3.05</c:v>
                </c:pt>
                <c:pt idx="45">
                  <c:v>3.0357259999999999</c:v>
                </c:pt>
                <c:pt idx="46">
                  <c:v>3</c:v>
                </c:pt>
                <c:pt idx="47">
                  <c:v>2.9668524999999999</c:v>
                </c:pt>
                <c:pt idx="48">
                  <c:v>2.95</c:v>
                </c:pt>
                <c:pt idx="49">
                  <c:v>2.9</c:v>
                </c:pt>
                <c:pt idx="50">
                  <c:v>2.8993188000000001</c:v>
                </c:pt>
                <c:pt idx="51">
                  <c:v>2.85</c:v>
                </c:pt>
                <c:pt idx="52">
                  <c:v>2.8338385000000001</c:v>
                </c:pt>
                <c:pt idx="53">
                  <c:v>2.8</c:v>
                </c:pt>
                <c:pt idx="54">
                  <c:v>2.7695246999999998</c:v>
                </c:pt>
                <c:pt idx="55">
                  <c:v>2.75</c:v>
                </c:pt>
                <c:pt idx="56">
                  <c:v>2.7063259</c:v>
                </c:pt>
                <c:pt idx="57">
                  <c:v>2.7</c:v>
                </c:pt>
                <c:pt idx="58">
                  <c:v>2.65</c:v>
                </c:pt>
                <c:pt idx="59">
                  <c:v>2.6445097999999998</c:v>
                </c:pt>
                <c:pt idx="60">
                  <c:v>2.6</c:v>
                </c:pt>
                <c:pt idx="61">
                  <c:v>2.5840141000000001</c:v>
                </c:pt>
                <c:pt idx="62">
                  <c:v>2.5499999999999998</c:v>
                </c:pt>
                <c:pt idx="63">
                  <c:v>2.5244447999999999</c:v>
                </c:pt>
                <c:pt idx="64">
                  <c:v>2.5</c:v>
                </c:pt>
                <c:pt idx="65">
                  <c:v>2.4657494</c:v>
                </c:pt>
                <c:pt idx="66">
                  <c:v>2.4500000000000002</c:v>
                </c:pt>
                <c:pt idx="67">
                  <c:v>2.4078746999999998</c:v>
                </c:pt>
                <c:pt idx="68">
                  <c:v>2.4</c:v>
                </c:pt>
                <c:pt idx="69">
                  <c:v>2.3507668000000002</c:v>
                </c:pt>
                <c:pt idx="70">
                  <c:v>2.35</c:v>
                </c:pt>
                <c:pt idx="71">
                  <c:v>2.2999999999999998</c:v>
                </c:pt>
                <c:pt idx="72">
                  <c:v>2.2947261000000001</c:v>
                </c:pt>
                <c:pt idx="73">
                  <c:v>2.25</c:v>
                </c:pt>
                <c:pt idx="74">
                  <c:v>2.2393638</c:v>
                </c:pt>
                <c:pt idx="75">
                  <c:v>2.2000000000000002</c:v>
                </c:pt>
                <c:pt idx="76">
                  <c:v>2.1845773999999998</c:v>
                </c:pt>
                <c:pt idx="77">
                  <c:v>2.15</c:v>
                </c:pt>
                <c:pt idx="78">
                  <c:v>2.1303106000000001</c:v>
                </c:pt>
                <c:pt idx="79">
                  <c:v>2.1</c:v>
                </c:pt>
                <c:pt idx="80">
                  <c:v>2.0765058999999999</c:v>
                </c:pt>
                <c:pt idx="81">
                  <c:v>2.0499999999999998</c:v>
                </c:pt>
                <c:pt idx="82">
                  <c:v>2.0231039000000002</c:v>
                </c:pt>
                <c:pt idx="83">
                  <c:v>2</c:v>
                </c:pt>
                <c:pt idx="84">
                  <c:v>1.9700435000000001</c:v>
                </c:pt>
                <c:pt idx="85">
                  <c:v>1.95</c:v>
                </c:pt>
                <c:pt idx="86">
                  <c:v>1.9172610000000001</c:v>
                </c:pt>
                <c:pt idx="87">
                  <c:v>1.9</c:v>
                </c:pt>
                <c:pt idx="88">
                  <c:v>1.8646897</c:v>
                </c:pt>
                <c:pt idx="89">
                  <c:v>1.85</c:v>
                </c:pt>
                <c:pt idx="90">
                  <c:v>1.8122594000000001</c:v>
                </c:pt>
                <c:pt idx="91">
                  <c:v>1.8</c:v>
                </c:pt>
                <c:pt idx="92">
                  <c:v>1.7598955999999999</c:v>
                </c:pt>
                <c:pt idx="93">
                  <c:v>1.75</c:v>
                </c:pt>
                <c:pt idx="94">
                  <c:v>1.7075179</c:v>
                </c:pt>
                <c:pt idx="95">
                  <c:v>1.7</c:v>
                </c:pt>
                <c:pt idx="96">
                  <c:v>1.6550392</c:v>
                </c:pt>
                <c:pt idx="97">
                  <c:v>1.65</c:v>
                </c:pt>
                <c:pt idx="98">
                  <c:v>1.6023635000000001</c:v>
                </c:pt>
                <c:pt idx="99">
                  <c:v>1.6</c:v>
                </c:pt>
                <c:pt idx="100">
                  <c:v>1.55</c:v>
                </c:pt>
                <c:pt idx="101">
                  <c:v>1.5494402</c:v>
                </c:pt>
                <c:pt idx="102">
                  <c:v>1.5</c:v>
                </c:pt>
                <c:pt idx="103">
                  <c:v>1.4963591000000001</c:v>
                </c:pt>
                <c:pt idx="104">
                  <c:v>1.45</c:v>
                </c:pt>
                <c:pt idx="105">
                  <c:v>1.4427863000000001</c:v>
                </c:pt>
                <c:pt idx="106">
                  <c:v>1.4</c:v>
                </c:pt>
                <c:pt idx="107">
                  <c:v>1.3885780000000001</c:v>
                </c:pt>
                <c:pt idx="108">
                  <c:v>1.35</c:v>
                </c:pt>
                <c:pt idx="109">
                  <c:v>1.3335615000000001</c:v>
                </c:pt>
                <c:pt idx="110">
                  <c:v>1.3</c:v>
                </c:pt>
                <c:pt idx="111">
                  <c:v>1.2775232000000001</c:v>
                </c:pt>
                <c:pt idx="112">
                  <c:v>1.25</c:v>
                </c:pt>
                <c:pt idx="113">
                  <c:v>1.2201913</c:v>
                </c:pt>
                <c:pt idx="114">
                  <c:v>1.2</c:v>
                </c:pt>
                <c:pt idx="115">
                  <c:v>1.1612074999999999</c:v>
                </c:pt>
                <c:pt idx="116">
                  <c:v>1.1499999999999999</c:v>
                </c:pt>
                <c:pt idx="117">
                  <c:v>1.1000818000000001</c:v>
                </c:pt>
                <c:pt idx="118">
                  <c:v>1.1000000000000001</c:v>
                </c:pt>
              </c:numCache>
            </c:numRef>
          </c:yVal>
          <c:smooth val="0"/>
        </c:ser>
        <c:dLbls>
          <c:showLegendKey val="0"/>
          <c:showVal val="0"/>
          <c:showCatName val="0"/>
          <c:showSerName val="0"/>
          <c:showPercent val="0"/>
          <c:showBubbleSize val="0"/>
        </c:dLbls>
        <c:axId val="391910904"/>
        <c:axId val="391911296"/>
      </c:scatterChart>
      <c:valAx>
        <c:axId val="391910904"/>
        <c:scaling>
          <c:orientation val="maxMin"/>
          <c:max val="300"/>
        </c:scaling>
        <c:delete val="0"/>
        <c:axPos val="b"/>
        <c:majorGridlines>
          <c:spPr>
            <a:ln w="3175" cap="flat" cmpd="sng" algn="ctr">
              <a:solidFill>
                <a:schemeClr val="bg1">
                  <a:lumMod val="75000"/>
                </a:schemeClr>
              </a:solidFill>
              <a:prstDash val="dash"/>
              <a:round/>
            </a:ln>
            <a:effectLst/>
          </c:spPr>
        </c:majorGridlines>
        <c:title>
          <c:tx>
            <c:rich>
              <a:bodyPr rot="0" spcFirstLastPara="1" vertOverflow="ellipsis" vert="horz" wrap="square" anchor="ctr" anchorCtr="1"/>
              <a:lstStyle/>
              <a:p>
                <a:pPr>
                  <a:defRPr sz="800" b="0"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en-GB">
                    <a:solidFill>
                      <a:srgbClr val="0000FF"/>
                    </a:solidFill>
                  </a:rPr>
                  <a:t>M (kg)</a:t>
                </a:r>
              </a:p>
            </c:rich>
          </c:tx>
          <c:layout>
            <c:manualLayout>
              <c:xMode val="edge"/>
              <c:yMode val="edge"/>
              <c:x val="0.35770456531291511"/>
              <c:y val="0.9203522346749633"/>
            </c:manualLayout>
          </c:layout>
          <c:overlay val="0"/>
          <c:spPr>
            <a:noFill/>
            <a:ln>
              <a:noFill/>
            </a:ln>
            <a:effectLst/>
          </c:spPr>
          <c:txPr>
            <a:bodyPr rot="0" spcFirstLastPara="1" vertOverflow="ellipsis" vert="horz" wrap="square" anchor="ctr" anchorCtr="1"/>
            <a:lstStyle/>
            <a:p>
              <a:pPr>
                <a:defRPr sz="8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title>
        <c:numFmt formatCode="General" sourceLinked="1"/>
        <c:majorTickMark val="out"/>
        <c:minorTickMark val="in"/>
        <c:tickLblPos val="nextTo"/>
        <c:spPr>
          <a:noFill/>
          <a:ln w="9525" cap="flat" cmpd="sng" algn="ctr">
            <a:solidFill>
              <a:schemeClr val="tx1"/>
            </a:solidFill>
            <a:round/>
          </a:ln>
          <a:effectLst/>
        </c:spPr>
        <c:txPr>
          <a:bodyPr rot="-60000000" spcFirstLastPara="1" vertOverflow="ellipsis" vert="horz" wrap="square" anchor="ctr" anchorCtr="1"/>
          <a:lstStyle/>
          <a:p>
            <a:pPr>
              <a:defRPr sz="8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391911296"/>
        <c:crosses val="autoZero"/>
        <c:crossBetween val="midCat"/>
        <c:majorUnit val="50"/>
      </c:valAx>
      <c:valAx>
        <c:axId val="391911296"/>
        <c:scaling>
          <c:orientation val="minMax"/>
          <c:max val="4.5"/>
          <c:min val="1"/>
        </c:scaling>
        <c:delete val="0"/>
        <c:axPos val="r"/>
        <c:majorGridlines>
          <c:spPr>
            <a:ln w="3175" cap="flat" cmpd="sng" algn="ctr">
              <a:solidFill>
                <a:schemeClr val="bg1">
                  <a:lumMod val="75000"/>
                </a:schemeClr>
              </a:solidFill>
              <a:prstDash val="dash"/>
              <a:round/>
            </a:ln>
            <a:effectLst/>
          </c:spPr>
        </c:majorGridlines>
        <c:title>
          <c:tx>
            <c:rich>
              <a:bodyPr rot="0" spcFirstLastPara="1" vertOverflow="ellipsis" wrap="square" anchor="ctr" anchorCtr="1"/>
              <a:lstStyle/>
              <a:p>
                <a:pPr>
                  <a:defRPr sz="800" b="0"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en-GB">
                    <a:solidFill>
                      <a:srgbClr val="0000FF"/>
                    </a:solidFill>
                  </a:rPr>
                  <a:t>R(m)</a:t>
                </a:r>
              </a:p>
            </c:rich>
          </c:tx>
          <c:layout>
            <c:manualLayout>
              <c:xMode val="edge"/>
              <c:yMode val="edge"/>
              <c:x val="0.84753046824887746"/>
              <c:y val="0.16087134393640179"/>
            </c:manualLayout>
          </c:layout>
          <c:overlay val="0"/>
          <c:spPr>
            <a:noFill/>
            <a:ln>
              <a:noFill/>
            </a:ln>
            <a:effectLst/>
          </c:spPr>
          <c:txPr>
            <a:bodyPr rot="0" spcFirstLastPara="1" vertOverflow="ellipsis" wrap="square" anchor="ctr" anchorCtr="1"/>
            <a:lstStyle/>
            <a:p>
              <a:pPr>
                <a:defRPr sz="8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title>
        <c:numFmt formatCode="General" sourceLinked="1"/>
        <c:majorTickMark val="out"/>
        <c:minorTickMark val="in"/>
        <c:tickLblPos val="nextTo"/>
        <c:spPr>
          <a:noFill/>
          <a:ln w="9525" cap="flat" cmpd="sng" algn="ctr">
            <a:solidFill>
              <a:schemeClr val="tx1"/>
            </a:solidFill>
            <a:round/>
          </a:ln>
          <a:effectLst/>
        </c:spPr>
        <c:txPr>
          <a:bodyPr rot="-60000000" spcFirstLastPara="1" vertOverflow="ellipsis" vert="horz" wrap="square" anchor="ctr" anchorCtr="1"/>
          <a:lstStyle/>
          <a:p>
            <a:pPr>
              <a:defRPr sz="8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391910904"/>
        <c:crosses val="autoZero"/>
        <c:crossBetween val="midCat"/>
        <c:majorUnit val="0.5"/>
      </c:valAx>
      <c:spPr>
        <a:noFill/>
        <a:ln w="6350">
          <a:solidFill>
            <a:schemeClr val="tx1"/>
          </a:solidFill>
        </a:ln>
        <a:effectLst/>
      </c:spPr>
    </c:plotArea>
    <c:plotVisOnly val="1"/>
    <c:dispBlanksAs val="gap"/>
    <c:showDLblsOverMax val="0"/>
  </c:chart>
  <c:spPr>
    <a:solidFill>
      <a:schemeClr val="bg1"/>
    </a:solidFill>
    <a:ln w="9525" cap="flat" cmpd="sng" algn="ctr">
      <a:noFill/>
      <a:round/>
    </a:ln>
    <a:effectLst/>
  </c:spPr>
  <c:txPr>
    <a:bodyPr/>
    <a:lstStyle/>
    <a:p>
      <a:pPr>
        <a:defRPr sz="800">
          <a:solidFill>
            <a:sysClr val="windowText" lastClr="000000"/>
          </a:solidFill>
          <a:latin typeface="Arial" panose="020B0604020202020204" pitchFamily="34" charset="0"/>
          <a:cs typeface="Arial" panose="020B0604020202020204" pitchFamily="34" charset="0"/>
        </a:defRPr>
      </a:pPr>
      <a:endParaRPr lang="en-US"/>
    </a:p>
  </c:txPr>
  <c:externalData r:id="rId3">
    <c:autoUpdate val="0"/>
  </c:externalData>
  <c:userShapes r:id="rId4"/>
</c:chartSpace>
</file>

<file path=word/charts/chart3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96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en-GB" sz="1000" b="1">
                <a:solidFill>
                  <a:srgbClr val="0000FF"/>
                </a:solidFill>
              </a:rPr>
              <a:t>B-5</a:t>
            </a:r>
          </a:p>
        </c:rich>
      </c:tx>
      <c:layout>
        <c:manualLayout>
          <c:xMode val="edge"/>
          <c:yMode val="edge"/>
          <c:x val="0.10782552918537523"/>
          <c:y val="0.69916613213598455"/>
        </c:manualLayout>
      </c:layout>
      <c:overlay val="0"/>
      <c:spPr>
        <a:solidFill>
          <a:schemeClr val="bg1"/>
        </a:solidFill>
        <a:ln>
          <a:noFill/>
        </a:ln>
        <a:effectLst/>
      </c:spPr>
      <c:txPr>
        <a:bodyPr rot="0" spcFirstLastPara="1" vertOverflow="ellipsis" vert="horz" wrap="square" anchor="ctr" anchorCtr="1"/>
        <a:lstStyle/>
        <a:p>
          <a:pPr>
            <a:defRPr sz="96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en-US"/>
        </a:p>
      </c:txPr>
    </c:title>
    <c:autoTitleDeleted val="0"/>
    <c:plotArea>
      <c:layout>
        <c:manualLayout>
          <c:layoutTarget val="inner"/>
          <c:xMode val="edge"/>
          <c:yMode val="edge"/>
          <c:x val="8.9449263443339866E-2"/>
          <c:y val="7.7628793225123505E-2"/>
          <c:w val="0.68115181791408042"/>
          <c:h val="0.74409559955323157"/>
        </c:manualLayout>
      </c:layout>
      <c:scatterChart>
        <c:scatterStyle val="lineMarker"/>
        <c:varyColors val="0"/>
        <c:ser>
          <c:idx val="0"/>
          <c:order val="0"/>
          <c:spPr>
            <a:ln w="19050" cap="rnd">
              <a:solidFill>
                <a:srgbClr val="0000FF"/>
              </a:solidFill>
              <a:prstDash val="sysDash"/>
              <a:round/>
            </a:ln>
            <a:effectLst/>
          </c:spPr>
          <c:marker>
            <c:symbol val="none"/>
          </c:marker>
          <c:xVal>
            <c:numRef>
              <c:f>Sheet1!$B$1:$B$79</c:f>
              <c:numCache>
                <c:formatCode>General</c:formatCode>
                <c:ptCount val="79"/>
                <c:pt idx="0">
                  <c:v>39.821535599999997</c:v>
                </c:pt>
                <c:pt idx="1">
                  <c:v>39.555134600000002</c:v>
                </c:pt>
                <c:pt idx="2">
                  <c:v>39.283008500000001</c:v>
                </c:pt>
                <c:pt idx="3">
                  <c:v>39.0050247</c:v>
                </c:pt>
                <c:pt idx="4">
                  <c:v>38.721048199999998</c:v>
                </c:pt>
                <c:pt idx="5">
                  <c:v>38.430941900000001</c:v>
                </c:pt>
                <c:pt idx="6">
                  <c:v>38.194444400000002</c:v>
                </c:pt>
                <c:pt idx="7">
                  <c:v>38.135192199999999</c:v>
                </c:pt>
                <c:pt idx="8">
                  <c:v>37.835570599999997</c:v>
                </c:pt>
                <c:pt idx="9">
                  <c:v>37.529464500000003</c:v>
                </c:pt>
                <c:pt idx="10">
                  <c:v>37.216730800000001</c:v>
                </c:pt>
                <c:pt idx="11">
                  <c:v>36.897224700000002</c:v>
                </c:pt>
                <c:pt idx="12">
                  <c:v>36.570800200000001</c:v>
                </c:pt>
                <c:pt idx="13">
                  <c:v>36.237310399999998</c:v>
                </c:pt>
                <c:pt idx="14">
                  <c:v>35.896607000000003</c:v>
                </c:pt>
                <c:pt idx="15">
                  <c:v>35.548541399999998</c:v>
                </c:pt>
                <c:pt idx="16">
                  <c:v>35.192964500000002</c:v>
                </c:pt>
                <c:pt idx="17">
                  <c:v>34.829727200000001</c:v>
                </c:pt>
                <c:pt idx="18">
                  <c:v>34.4586805</c:v>
                </c:pt>
                <c:pt idx="19">
                  <c:v>34.1666667</c:v>
                </c:pt>
                <c:pt idx="20">
                  <c:v>34.080686100000001</c:v>
                </c:pt>
                <c:pt idx="21">
                  <c:v>33.698070899999998</c:v>
                </c:pt>
                <c:pt idx="22">
                  <c:v>33.307301500000001</c:v>
                </c:pt>
                <c:pt idx="23">
                  <c:v>32.908236000000002</c:v>
                </c:pt>
                <c:pt idx="24">
                  <c:v>32.500735300000002</c:v>
                </c:pt>
                <c:pt idx="25">
                  <c:v>32.084663800000001</c:v>
                </c:pt>
                <c:pt idx="26">
                  <c:v>31.6598893</c:v>
                </c:pt>
                <c:pt idx="27">
                  <c:v>31.226284799999998</c:v>
                </c:pt>
                <c:pt idx="28">
                  <c:v>30.783728199999999</c:v>
                </c:pt>
                <c:pt idx="29">
                  <c:v>30.332104099999999</c:v>
                </c:pt>
                <c:pt idx="30">
                  <c:v>30.138888900000001</c:v>
                </c:pt>
                <c:pt idx="31">
                  <c:v>29.874797999999998</c:v>
                </c:pt>
                <c:pt idx="32">
                  <c:v>29.410859800000001</c:v>
                </c:pt>
                <c:pt idx="33">
                  <c:v>28.9376772</c:v>
                </c:pt>
                <c:pt idx="34">
                  <c:v>28.455170800000001</c:v>
                </c:pt>
                <c:pt idx="35">
                  <c:v>27.963272799999999</c:v>
                </c:pt>
                <c:pt idx="36">
                  <c:v>27.461928400000001</c:v>
                </c:pt>
                <c:pt idx="37">
                  <c:v>26.951096799999998</c:v>
                </c:pt>
                <c:pt idx="38">
                  <c:v>26.4307531</c:v>
                </c:pt>
                <c:pt idx="39">
                  <c:v>26.111111099999999</c:v>
                </c:pt>
                <c:pt idx="40">
                  <c:v>25.904026300000002</c:v>
                </c:pt>
                <c:pt idx="41">
                  <c:v>25.3727023</c:v>
                </c:pt>
                <c:pt idx="42">
                  <c:v>24.832043299999999</c:v>
                </c:pt>
                <c:pt idx="43">
                  <c:v>24.282103299999999</c:v>
                </c:pt>
                <c:pt idx="44">
                  <c:v>23.722960199999999</c:v>
                </c:pt>
                <c:pt idx="45">
                  <c:v>23.154718200000001</c:v>
                </c:pt>
                <c:pt idx="46">
                  <c:v>22.577509899999999</c:v>
                </c:pt>
                <c:pt idx="47">
                  <c:v>22.0833333</c:v>
                </c:pt>
                <c:pt idx="48">
                  <c:v>21.993096900000001</c:v>
                </c:pt>
                <c:pt idx="49">
                  <c:v>21.408828799999998</c:v>
                </c:pt>
                <c:pt idx="50">
                  <c:v>20.816329199999998</c:v>
                </c:pt>
                <c:pt idx="51">
                  <c:v>20.215861199999999</c:v>
                </c:pt>
                <c:pt idx="52">
                  <c:v>19.607727199999999</c:v>
                </c:pt>
                <c:pt idx="53">
                  <c:v>18.9922705</c:v>
                </c:pt>
                <c:pt idx="54">
                  <c:v>18.369878400000001</c:v>
                </c:pt>
                <c:pt idx="55">
                  <c:v>18.055555600000002</c:v>
                </c:pt>
                <c:pt idx="56">
                  <c:v>17.747558399999999</c:v>
                </c:pt>
                <c:pt idx="57">
                  <c:v>17.125912799999998</c:v>
                </c:pt>
                <c:pt idx="58">
                  <c:v>16.498893500000001</c:v>
                </c:pt>
                <c:pt idx="59">
                  <c:v>15.867073100000001</c:v>
                </c:pt>
                <c:pt idx="60">
                  <c:v>15.231077900000001</c:v>
                </c:pt>
                <c:pt idx="61">
                  <c:v>14.5915891</c:v>
                </c:pt>
                <c:pt idx="62">
                  <c:v>14.027777800000001</c:v>
                </c:pt>
                <c:pt idx="63">
                  <c:v>13.951397</c:v>
                </c:pt>
                <c:pt idx="64">
                  <c:v>13.324046900000001</c:v>
                </c:pt>
                <c:pt idx="65">
                  <c:v>12.695622500000001</c:v>
                </c:pt>
                <c:pt idx="66">
                  <c:v>12.067015400000001</c:v>
                </c:pt>
                <c:pt idx="67">
                  <c:v>11.4391757</c:v>
                </c:pt>
                <c:pt idx="68">
                  <c:v>10.813111900000001</c:v>
                </c:pt>
                <c:pt idx="69">
                  <c:v>10.189890500000001</c:v>
                </c:pt>
                <c:pt idx="70">
                  <c:v>10</c:v>
                </c:pt>
                <c:pt idx="71">
                  <c:v>10</c:v>
                </c:pt>
              </c:numCache>
            </c:numRef>
          </c:xVal>
          <c:yVal>
            <c:numRef>
              <c:f>Sheet1!$C$1:$C$79</c:f>
              <c:numCache>
                <c:formatCode>General</c:formatCode>
                <c:ptCount val="79"/>
                <c:pt idx="0">
                  <c:v>4.5</c:v>
                </c:pt>
                <c:pt idx="1">
                  <c:v>4.45</c:v>
                </c:pt>
                <c:pt idx="2">
                  <c:v>4.4000000000000004</c:v>
                </c:pt>
                <c:pt idx="3">
                  <c:v>4.3499999999999996</c:v>
                </c:pt>
                <c:pt idx="4">
                  <c:v>4.3</c:v>
                </c:pt>
                <c:pt idx="5">
                  <c:v>4.25</c:v>
                </c:pt>
                <c:pt idx="6">
                  <c:v>4.2101587</c:v>
                </c:pt>
                <c:pt idx="7">
                  <c:v>4.2</c:v>
                </c:pt>
                <c:pt idx="8">
                  <c:v>4.1500000000000004</c:v>
                </c:pt>
                <c:pt idx="9">
                  <c:v>4.0999999999999996</c:v>
                </c:pt>
                <c:pt idx="10">
                  <c:v>4.05</c:v>
                </c:pt>
                <c:pt idx="11">
                  <c:v>4</c:v>
                </c:pt>
                <c:pt idx="12">
                  <c:v>3.95</c:v>
                </c:pt>
                <c:pt idx="13">
                  <c:v>3.9</c:v>
                </c:pt>
                <c:pt idx="14">
                  <c:v>3.85</c:v>
                </c:pt>
                <c:pt idx="15">
                  <c:v>3.8</c:v>
                </c:pt>
                <c:pt idx="16">
                  <c:v>3.75</c:v>
                </c:pt>
                <c:pt idx="17">
                  <c:v>3.7</c:v>
                </c:pt>
                <c:pt idx="18">
                  <c:v>3.65</c:v>
                </c:pt>
                <c:pt idx="19">
                  <c:v>3.6115656999999999</c:v>
                </c:pt>
                <c:pt idx="20">
                  <c:v>3.6</c:v>
                </c:pt>
                <c:pt idx="21">
                  <c:v>3.55</c:v>
                </c:pt>
                <c:pt idx="22">
                  <c:v>3.5</c:v>
                </c:pt>
                <c:pt idx="23">
                  <c:v>3.45</c:v>
                </c:pt>
                <c:pt idx="24">
                  <c:v>3.4</c:v>
                </c:pt>
                <c:pt idx="25">
                  <c:v>3.35</c:v>
                </c:pt>
                <c:pt idx="26">
                  <c:v>3.3</c:v>
                </c:pt>
                <c:pt idx="27">
                  <c:v>3.25</c:v>
                </c:pt>
                <c:pt idx="28">
                  <c:v>3.2</c:v>
                </c:pt>
                <c:pt idx="29">
                  <c:v>3.15</c:v>
                </c:pt>
                <c:pt idx="30">
                  <c:v>3.1292049</c:v>
                </c:pt>
                <c:pt idx="31">
                  <c:v>3.1</c:v>
                </c:pt>
                <c:pt idx="32">
                  <c:v>3.05</c:v>
                </c:pt>
                <c:pt idx="33">
                  <c:v>3</c:v>
                </c:pt>
                <c:pt idx="34">
                  <c:v>2.95</c:v>
                </c:pt>
                <c:pt idx="35">
                  <c:v>2.9</c:v>
                </c:pt>
                <c:pt idx="36">
                  <c:v>2.85</c:v>
                </c:pt>
                <c:pt idx="37">
                  <c:v>2.8</c:v>
                </c:pt>
                <c:pt idx="38">
                  <c:v>2.75</c:v>
                </c:pt>
                <c:pt idx="39">
                  <c:v>2.7200595999999999</c:v>
                </c:pt>
                <c:pt idx="40">
                  <c:v>2.7</c:v>
                </c:pt>
                <c:pt idx="41">
                  <c:v>2.65</c:v>
                </c:pt>
                <c:pt idx="42">
                  <c:v>2.6</c:v>
                </c:pt>
                <c:pt idx="43">
                  <c:v>2.5499999999999998</c:v>
                </c:pt>
                <c:pt idx="44">
                  <c:v>2.5</c:v>
                </c:pt>
                <c:pt idx="45">
                  <c:v>2.4500000000000002</c:v>
                </c:pt>
                <c:pt idx="46">
                  <c:v>2.4</c:v>
                </c:pt>
                <c:pt idx="47">
                  <c:v>2.3579965000000001</c:v>
                </c:pt>
                <c:pt idx="48">
                  <c:v>2.35</c:v>
                </c:pt>
                <c:pt idx="49">
                  <c:v>2.2999999999999998</c:v>
                </c:pt>
                <c:pt idx="50">
                  <c:v>2.25</c:v>
                </c:pt>
                <c:pt idx="51">
                  <c:v>2.2000000000000002</c:v>
                </c:pt>
                <c:pt idx="52">
                  <c:v>2.15</c:v>
                </c:pt>
                <c:pt idx="53">
                  <c:v>2.1</c:v>
                </c:pt>
                <c:pt idx="54">
                  <c:v>2.0499999999999998</c:v>
                </c:pt>
                <c:pt idx="55">
                  <c:v>2.0254105</c:v>
                </c:pt>
                <c:pt idx="56">
                  <c:v>2</c:v>
                </c:pt>
                <c:pt idx="57">
                  <c:v>1.95</c:v>
                </c:pt>
                <c:pt idx="58">
                  <c:v>1.9</c:v>
                </c:pt>
                <c:pt idx="59">
                  <c:v>1.85</c:v>
                </c:pt>
                <c:pt idx="60">
                  <c:v>1.8</c:v>
                </c:pt>
                <c:pt idx="61">
                  <c:v>1.75</c:v>
                </c:pt>
                <c:pt idx="62">
                  <c:v>1.7063329</c:v>
                </c:pt>
                <c:pt idx="63">
                  <c:v>1.7</c:v>
                </c:pt>
                <c:pt idx="64">
                  <c:v>1.65</c:v>
                </c:pt>
                <c:pt idx="65">
                  <c:v>1.6</c:v>
                </c:pt>
                <c:pt idx="66">
                  <c:v>1.55</c:v>
                </c:pt>
                <c:pt idx="67">
                  <c:v>1.5</c:v>
                </c:pt>
                <c:pt idx="68">
                  <c:v>1.45</c:v>
                </c:pt>
                <c:pt idx="69">
                  <c:v>1.4</c:v>
                </c:pt>
                <c:pt idx="70">
                  <c:v>1.3852796999999999</c:v>
                </c:pt>
                <c:pt idx="71">
                  <c:v>1.4</c:v>
                </c:pt>
              </c:numCache>
            </c:numRef>
          </c:yVal>
          <c:smooth val="0"/>
        </c:ser>
        <c:ser>
          <c:idx val="1"/>
          <c:order val="1"/>
          <c:spPr>
            <a:ln w="19050" cap="rnd">
              <a:solidFill>
                <a:srgbClr val="FF00FF"/>
              </a:solidFill>
              <a:round/>
            </a:ln>
            <a:effectLst/>
          </c:spPr>
          <c:marker>
            <c:symbol val="none"/>
          </c:marker>
          <c:xVal>
            <c:numRef>
              <c:f>Sheet1!$E$1:$E$93</c:f>
              <c:numCache>
                <c:formatCode>General</c:formatCode>
                <c:ptCount val="93"/>
                <c:pt idx="0">
                  <c:v>85.220724000000004</c:v>
                </c:pt>
                <c:pt idx="1">
                  <c:v>84.646321700000001</c:v>
                </c:pt>
                <c:pt idx="2">
                  <c:v>84.059575300000006</c:v>
                </c:pt>
                <c:pt idx="3">
                  <c:v>83.460198700000007</c:v>
                </c:pt>
                <c:pt idx="4">
                  <c:v>82.847900800000005</c:v>
                </c:pt>
                <c:pt idx="5">
                  <c:v>82.5</c:v>
                </c:pt>
                <c:pt idx="6">
                  <c:v>82.223769399999995</c:v>
                </c:pt>
                <c:pt idx="7">
                  <c:v>81.587921899999998</c:v>
                </c:pt>
                <c:pt idx="8">
                  <c:v>80.938322099999993</c:v>
                </c:pt>
                <c:pt idx="9">
                  <c:v>80.274663500000003</c:v>
                </c:pt>
                <c:pt idx="10">
                  <c:v>79.596635599999999</c:v>
                </c:pt>
                <c:pt idx="11">
                  <c:v>78.903924799999999</c:v>
                </c:pt>
                <c:pt idx="12">
                  <c:v>78.472222200000004</c:v>
                </c:pt>
                <c:pt idx="13">
                  <c:v>78.197658599999997</c:v>
                </c:pt>
                <c:pt idx="14">
                  <c:v>77.478412500000005</c:v>
                </c:pt>
                <c:pt idx="15">
                  <c:v>76.743608800000004</c:v>
                </c:pt>
                <c:pt idx="16">
                  <c:v>75.992926900000001</c:v>
                </c:pt>
                <c:pt idx="17">
                  <c:v>75.226045200000002</c:v>
                </c:pt>
                <c:pt idx="18">
                  <c:v>74.444444399999995</c:v>
                </c:pt>
                <c:pt idx="19">
                  <c:v>74.442651799999993</c:v>
                </c:pt>
                <c:pt idx="20">
                  <c:v>73.646812199999999</c:v>
                </c:pt>
                <c:pt idx="21">
                  <c:v>72.833905000000001</c:v>
                </c:pt>
                <c:pt idx="22">
                  <c:v>72.0036147</c:v>
                </c:pt>
                <c:pt idx="23">
                  <c:v>71.155629300000001</c:v>
                </c:pt>
                <c:pt idx="24">
                  <c:v>70.416666699999993</c:v>
                </c:pt>
                <c:pt idx="25">
                  <c:v>70.290379299999998</c:v>
                </c:pt>
                <c:pt idx="26">
                  <c:v>69.411225700000003</c:v>
                </c:pt>
                <c:pt idx="27">
                  <c:v>68.5135808</c:v>
                </c:pt>
                <c:pt idx="28">
                  <c:v>67.597160200000005</c:v>
                </c:pt>
                <c:pt idx="29">
                  <c:v>66.661689100000004</c:v>
                </c:pt>
                <c:pt idx="30">
                  <c:v>66.388888899999998</c:v>
                </c:pt>
                <c:pt idx="31">
                  <c:v>65.711100700000003</c:v>
                </c:pt>
                <c:pt idx="32">
                  <c:v>64.742748599999999</c:v>
                </c:pt>
                <c:pt idx="33">
                  <c:v>63.754722100000002</c:v>
                </c:pt>
                <c:pt idx="34">
                  <c:v>62.746806399999997</c:v>
                </c:pt>
                <c:pt idx="35">
                  <c:v>62.361111100000002</c:v>
                </c:pt>
                <c:pt idx="36">
                  <c:v>61.723005299999997</c:v>
                </c:pt>
                <c:pt idx="37">
                  <c:v>60.681601499999999</c:v>
                </c:pt>
                <c:pt idx="38">
                  <c:v>59.619927799999999</c:v>
                </c:pt>
                <c:pt idx="39">
                  <c:v>58.537865500000002</c:v>
                </c:pt>
                <c:pt idx="40">
                  <c:v>58.3333333</c:v>
                </c:pt>
                <c:pt idx="41">
                  <c:v>57.441587200000001</c:v>
                </c:pt>
                <c:pt idx="42">
                  <c:v>56.326347699999999</c:v>
                </c:pt>
                <c:pt idx="43">
                  <c:v>55.190704799999999</c:v>
                </c:pt>
                <c:pt idx="44">
                  <c:v>54.305555599999998</c:v>
                </c:pt>
                <c:pt idx="45">
                  <c:v>54.036705599999998</c:v>
                </c:pt>
                <c:pt idx="46">
                  <c:v>52.869158300000002</c:v>
                </c:pt>
                <c:pt idx="47">
                  <c:v>51.681568499999997</c:v>
                </c:pt>
                <c:pt idx="48">
                  <c:v>50.4741049</c:v>
                </c:pt>
                <c:pt idx="49">
                  <c:v>50.277777800000003</c:v>
                </c:pt>
                <c:pt idx="50">
                  <c:v>49.255281500000002</c:v>
                </c:pt>
                <c:pt idx="51">
                  <c:v>48.0188299</c:v>
                </c:pt>
                <c:pt idx="52">
                  <c:v>46.763520300000003</c:v>
                </c:pt>
                <c:pt idx="53">
                  <c:v>46.25</c:v>
                </c:pt>
                <c:pt idx="54">
                  <c:v>45.496393400000002</c:v>
                </c:pt>
                <c:pt idx="55">
                  <c:v>44.215950499999998</c:v>
                </c:pt>
                <c:pt idx="56">
                  <c:v>42.918287399999997</c:v>
                </c:pt>
                <c:pt idx="57">
                  <c:v>42.222222199999997</c:v>
                </c:pt>
                <c:pt idx="58">
                  <c:v>41.6099301</c:v>
                </c:pt>
                <c:pt idx="59">
                  <c:v>40.292511400000002</c:v>
                </c:pt>
                <c:pt idx="60">
                  <c:v>38.960247099999997</c:v>
                </c:pt>
                <c:pt idx="61">
                  <c:v>38.194444400000002</c:v>
                </c:pt>
                <c:pt idx="62">
                  <c:v>37.620128999999999</c:v>
                </c:pt>
                <c:pt idx="63">
                  <c:v>36.275260099999997</c:v>
                </c:pt>
                <c:pt idx="64">
                  <c:v>34.918765800000003</c:v>
                </c:pt>
                <c:pt idx="65">
                  <c:v>34.1666667</c:v>
                </c:pt>
                <c:pt idx="66">
                  <c:v>33.559021299999998</c:v>
                </c:pt>
                <c:pt idx="67">
                  <c:v>32.199079900000001</c:v>
                </c:pt>
                <c:pt idx="68">
                  <c:v>30.831668499999999</c:v>
                </c:pt>
                <c:pt idx="69">
                  <c:v>30.138888900000001</c:v>
                </c:pt>
                <c:pt idx="70">
                  <c:v>29.4672512</c:v>
                </c:pt>
                <c:pt idx="71">
                  <c:v>28.107745699999999</c:v>
                </c:pt>
                <c:pt idx="72">
                  <c:v>26.745912199999999</c:v>
                </c:pt>
                <c:pt idx="73">
                  <c:v>26.111111099999999</c:v>
                </c:pt>
                <c:pt idx="74">
                  <c:v>25.394536500000001</c:v>
                </c:pt>
                <c:pt idx="75">
                  <c:v>24.054270800000001</c:v>
                </c:pt>
                <c:pt idx="76">
                  <c:v>22.717796199999999</c:v>
                </c:pt>
                <c:pt idx="77">
                  <c:v>22.0833333</c:v>
                </c:pt>
                <c:pt idx="78">
                  <c:v>21.399504799999999</c:v>
                </c:pt>
                <c:pt idx="79">
                  <c:v>20.100576199999999</c:v>
                </c:pt>
                <c:pt idx="80">
                  <c:v>18.8124365</c:v>
                </c:pt>
                <c:pt idx="81">
                  <c:v>18.055555600000002</c:v>
                </c:pt>
                <c:pt idx="82">
                  <c:v>17.5484908</c:v>
                </c:pt>
                <c:pt idx="83">
                  <c:v>16.316084199999999</c:v>
                </c:pt>
                <c:pt idx="84">
                  <c:v>15.102123000000001</c:v>
                </c:pt>
                <c:pt idx="85">
                  <c:v>14.027777800000001</c:v>
                </c:pt>
                <c:pt idx="86">
                  <c:v>13.912514</c:v>
                </c:pt>
                <c:pt idx="87">
                  <c:v>12.7745204</c:v>
                </c:pt>
                <c:pt idx="88">
                  <c:v>11.6629088</c:v>
                </c:pt>
              </c:numCache>
            </c:numRef>
          </c:xVal>
          <c:yVal>
            <c:numRef>
              <c:f>Sheet1!$F$1:$F$93</c:f>
              <c:numCache>
                <c:formatCode>General</c:formatCode>
                <c:ptCount val="93"/>
                <c:pt idx="0">
                  <c:v>4.5</c:v>
                </c:pt>
                <c:pt idx="1">
                  <c:v>4.45</c:v>
                </c:pt>
                <c:pt idx="2">
                  <c:v>4.4000000000000004</c:v>
                </c:pt>
                <c:pt idx="3">
                  <c:v>4.3499999999999996</c:v>
                </c:pt>
                <c:pt idx="4">
                  <c:v>4.3</c:v>
                </c:pt>
                <c:pt idx="5">
                  <c:v>4.2722755000000001</c:v>
                </c:pt>
                <c:pt idx="6">
                  <c:v>4.25</c:v>
                </c:pt>
                <c:pt idx="7">
                  <c:v>4.2</c:v>
                </c:pt>
                <c:pt idx="8">
                  <c:v>4.1500000000000004</c:v>
                </c:pt>
                <c:pt idx="9">
                  <c:v>4.0999999999999996</c:v>
                </c:pt>
                <c:pt idx="10">
                  <c:v>4.05</c:v>
                </c:pt>
                <c:pt idx="11">
                  <c:v>4</c:v>
                </c:pt>
                <c:pt idx="12">
                  <c:v>3.9695971999999999</c:v>
                </c:pt>
                <c:pt idx="13">
                  <c:v>3.95</c:v>
                </c:pt>
                <c:pt idx="14">
                  <c:v>3.9</c:v>
                </c:pt>
                <c:pt idx="15">
                  <c:v>3.85</c:v>
                </c:pt>
                <c:pt idx="16">
                  <c:v>3.8</c:v>
                </c:pt>
                <c:pt idx="17">
                  <c:v>3.75</c:v>
                </c:pt>
                <c:pt idx="18">
                  <c:v>3.7001160999999998</c:v>
                </c:pt>
                <c:pt idx="19">
                  <c:v>3.7</c:v>
                </c:pt>
                <c:pt idx="20">
                  <c:v>3.65</c:v>
                </c:pt>
                <c:pt idx="21">
                  <c:v>3.6</c:v>
                </c:pt>
                <c:pt idx="22">
                  <c:v>3.55</c:v>
                </c:pt>
                <c:pt idx="23">
                  <c:v>3.5</c:v>
                </c:pt>
                <c:pt idx="24">
                  <c:v>3.4574039000000001</c:v>
                </c:pt>
                <c:pt idx="25">
                  <c:v>3.45</c:v>
                </c:pt>
                <c:pt idx="26">
                  <c:v>3.4</c:v>
                </c:pt>
                <c:pt idx="27">
                  <c:v>3.35</c:v>
                </c:pt>
                <c:pt idx="28">
                  <c:v>3.3</c:v>
                </c:pt>
                <c:pt idx="29">
                  <c:v>3.25</c:v>
                </c:pt>
                <c:pt idx="30">
                  <c:v>3.2358471</c:v>
                </c:pt>
                <c:pt idx="31">
                  <c:v>3.2</c:v>
                </c:pt>
                <c:pt idx="32">
                  <c:v>3.15</c:v>
                </c:pt>
                <c:pt idx="33">
                  <c:v>3.1</c:v>
                </c:pt>
                <c:pt idx="34">
                  <c:v>3.05</c:v>
                </c:pt>
                <c:pt idx="35">
                  <c:v>3.0314158</c:v>
                </c:pt>
                <c:pt idx="36">
                  <c:v>3</c:v>
                </c:pt>
                <c:pt idx="37">
                  <c:v>2.95</c:v>
                </c:pt>
                <c:pt idx="38">
                  <c:v>2.9</c:v>
                </c:pt>
                <c:pt idx="39">
                  <c:v>2.85</c:v>
                </c:pt>
                <c:pt idx="40">
                  <c:v>2.8408541</c:v>
                </c:pt>
                <c:pt idx="41">
                  <c:v>2.8</c:v>
                </c:pt>
                <c:pt idx="42">
                  <c:v>2.75</c:v>
                </c:pt>
                <c:pt idx="43">
                  <c:v>2.7</c:v>
                </c:pt>
                <c:pt idx="44">
                  <c:v>2.6618892000000001</c:v>
                </c:pt>
                <c:pt idx="45">
                  <c:v>2.65</c:v>
                </c:pt>
                <c:pt idx="46">
                  <c:v>2.6</c:v>
                </c:pt>
                <c:pt idx="47">
                  <c:v>2.5499999999999998</c:v>
                </c:pt>
                <c:pt idx="48">
                  <c:v>2.5</c:v>
                </c:pt>
                <c:pt idx="49">
                  <c:v>2.4921495</c:v>
                </c:pt>
                <c:pt idx="50">
                  <c:v>2.4500000000000002</c:v>
                </c:pt>
                <c:pt idx="51">
                  <c:v>2.4</c:v>
                </c:pt>
                <c:pt idx="52">
                  <c:v>2.35</c:v>
                </c:pt>
                <c:pt idx="53">
                  <c:v>2.3301436</c:v>
                </c:pt>
                <c:pt idx="54">
                  <c:v>2.2999999999999998</c:v>
                </c:pt>
                <c:pt idx="55">
                  <c:v>2.25</c:v>
                </c:pt>
                <c:pt idx="56">
                  <c:v>2.2000000000000002</c:v>
                </c:pt>
                <c:pt idx="57">
                  <c:v>2.1738710999999999</c:v>
                </c:pt>
                <c:pt idx="58">
                  <c:v>2.15</c:v>
                </c:pt>
                <c:pt idx="59">
                  <c:v>2.1</c:v>
                </c:pt>
                <c:pt idx="60">
                  <c:v>2.0499999999999998</c:v>
                </c:pt>
                <c:pt idx="61">
                  <c:v>2.0219504000000001</c:v>
                </c:pt>
                <c:pt idx="62">
                  <c:v>2</c:v>
                </c:pt>
                <c:pt idx="63">
                  <c:v>1.95</c:v>
                </c:pt>
                <c:pt idx="64">
                  <c:v>1.9</c:v>
                </c:pt>
                <c:pt idx="65">
                  <c:v>1.8729401999999999</c:v>
                </c:pt>
                <c:pt idx="66">
                  <c:v>1.85</c:v>
                </c:pt>
                <c:pt idx="67">
                  <c:v>1.8</c:v>
                </c:pt>
                <c:pt idx="68">
                  <c:v>1.75</c:v>
                </c:pt>
                <c:pt idx="69">
                  <c:v>1.7252973</c:v>
                </c:pt>
                <c:pt idx="70">
                  <c:v>1.7</c:v>
                </c:pt>
                <c:pt idx="71">
                  <c:v>1.65</c:v>
                </c:pt>
                <c:pt idx="72">
                  <c:v>1.6</c:v>
                </c:pt>
                <c:pt idx="73">
                  <c:v>1.5772942000000001</c:v>
                </c:pt>
                <c:pt idx="74">
                  <c:v>1.55</c:v>
                </c:pt>
                <c:pt idx="75">
                  <c:v>1.5</c:v>
                </c:pt>
                <c:pt idx="76">
                  <c:v>1.45</c:v>
                </c:pt>
                <c:pt idx="77">
                  <c:v>1.4268448</c:v>
                </c:pt>
                <c:pt idx="78">
                  <c:v>1.4</c:v>
                </c:pt>
                <c:pt idx="79">
                  <c:v>1.35</c:v>
                </c:pt>
                <c:pt idx="80">
                  <c:v>1.3</c:v>
                </c:pt>
                <c:pt idx="81">
                  <c:v>1.2710965999999999</c:v>
                </c:pt>
                <c:pt idx="82">
                  <c:v>1.25</c:v>
                </c:pt>
                <c:pt idx="83">
                  <c:v>1.2</c:v>
                </c:pt>
                <c:pt idx="84">
                  <c:v>1.1499999999999999</c:v>
                </c:pt>
                <c:pt idx="85">
                  <c:v>1.1053128999999999</c:v>
                </c:pt>
                <c:pt idx="86">
                  <c:v>1.1000000000000001</c:v>
                </c:pt>
                <c:pt idx="87">
                  <c:v>1.05</c:v>
                </c:pt>
                <c:pt idx="88">
                  <c:v>1</c:v>
                </c:pt>
              </c:numCache>
            </c:numRef>
          </c:yVal>
          <c:smooth val="0"/>
        </c:ser>
        <c:ser>
          <c:idx val="2"/>
          <c:order val="2"/>
          <c:spPr>
            <a:ln w="19050" cap="rnd">
              <a:solidFill>
                <a:srgbClr val="FF3300"/>
              </a:solidFill>
              <a:prstDash val="lgDash"/>
              <a:round/>
            </a:ln>
            <a:effectLst/>
          </c:spPr>
          <c:marker>
            <c:symbol val="none"/>
          </c:marker>
          <c:xVal>
            <c:numRef>
              <c:f>Sheet1!$H$1:$H$111</c:f>
              <c:numCache>
                <c:formatCode>General</c:formatCode>
                <c:ptCount val="111"/>
                <c:pt idx="0">
                  <c:v>183.41193720000001</c:v>
                </c:pt>
                <c:pt idx="1">
                  <c:v>183.19444440000001</c:v>
                </c:pt>
                <c:pt idx="2">
                  <c:v>182.16868149999999</c:v>
                </c:pt>
                <c:pt idx="3">
                  <c:v>180.89921380000001</c:v>
                </c:pt>
                <c:pt idx="4">
                  <c:v>179.60241959999999</c:v>
                </c:pt>
                <c:pt idx="5">
                  <c:v>179.16666670000001</c:v>
                </c:pt>
                <c:pt idx="6">
                  <c:v>178.2797387</c:v>
                </c:pt>
                <c:pt idx="7">
                  <c:v>176.929543</c:v>
                </c:pt>
                <c:pt idx="8">
                  <c:v>175.5501707</c:v>
                </c:pt>
                <c:pt idx="9">
                  <c:v>175.13888890000001</c:v>
                </c:pt>
                <c:pt idx="10">
                  <c:v>174.14334049999999</c:v>
                </c:pt>
                <c:pt idx="11">
                  <c:v>172.70706340000001</c:v>
                </c:pt>
                <c:pt idx="12">
                  <c:v>171.23968859999999</c:v>
                </c:pt>
                <c:pt idx="13">
                  <c:v>171.11111109999999</c:v>
                </c:pt>
                <c:pt idx="14">
                  <c:v>169.74387590000001</c:v>
                </c:pt>
                <c:pt idx="15">
                  <c:v>168.21599399999999</c:v>
                </c:pt>
                <c:pt idx="16">
                  <c:v>167.08333329999999</c:v>
                </c:pt>
                <c:pt idx="17">
                  <c:v>166.6561092</c:v>
                </c:pt>
                <c:pt idx="18">
                  <c:v>165.06536919999999</c:v>
                </c:pt>
                <c:pt idx="19">
                  <c:v>163.44025500000001</c:v>
                </c:pt>
                <c:pt idx="20">
                  <c:v>163.05555559999999</c:v>
                </c:pt>
                <c:pt idx="21">
                  <c:v>161.7833287</c:v>
                </c:pt>
                <c:pt idx="22">
                  <c:v>160.09170990000001</c:v>
                </c:pt>
                <c:pt idx="23">
                  <c:v>159.0277778</c:v>
                </c:pt>
                <c:pt idx="24">
                  <c:v>158.36546129999999</c:v>
                </c:pt>
                <c:pt idx="25">
                  <c:v>156.6050367</c:v>
                </c:pt>
                <c:pt idx="26">
                  <c:v>155</c:v>
                </c:pt>
                <c:pt idx="27">
                  <c:v>154.80748579999999</c:v>
                </c:pt>
                <c:pt idx="28">
                  <c:v>152.9760273</c:v>
                </c:pt>
                <c:pt idx="29">
                  <c:v>151.10568710000001</c:v>
                </c:pt>
                <c:pt idx="30">
                  <c:v>150.9722222</c:v>
                </c:pt>
                <c:pt idx="31">
                  <c:v>149.20070870000001</c:v>
                </c:pt>
                <c:pt idx="32">
                  <c:v>147.25603849999999</c:v>
                </c:pt>
                <c:pt idx="33">
                  <c:v>146.94444440000001</c:v>
                </c:pt>
                <c:pt idx="34">
                  <c:v>145.27542919999999</c:v>
                </c:pt>
                <c:pt idx="35">
                  <c:v>143.2545476</c:v>
                </c:pt>
                <c:pt idx="36">
                  <c:v>142.91666670000001</c:v>
                </c:pt>
                <c:pt idx="37">
                  <c:v>141.19696060000001</c:v>
                </c:pt>
                <c:pt idx="38">
                  <c:v>139.09821880000001</c:v>
                </c:pt>
                <c:pt idx="39">
                  <c:v>138.88888890000001</c:v>
                </c:pt>
                <c:pt idx="40">
                  <c:v>136.96261620000001</c:v>
                </c:pt>
                <c:pt idx="41">
                  <c:v>134.86111109999999</c:v>
                </c:pt>
                <c:pt idx="42">
                  <c:v>134.7848979</c:v>
                </c:pt>
                <c:pt idx="43">
                  <c:v>132.5703871</c:v>
                </c:pt>
                <c:pt idx="44">
                  <c:v>130.83333329999999</c:v>
                </c:pt>
                <c:pt idx="45">
                  <c:v>130.313894</c:v>
                </c:pt>
                <c:pt idx="46">
                  <c:v>128.01909900000001</c:v>
                </c:pt>
                <c:pt idx="47">
                  <c:v>126.80555560000001</c:v>
                </c:pt>
                <c:pt idx="48">
                  <c:v>125.6839164</c:v>
                </c:pt>
                <c:pt idx="49">
                  <c:v>123.3085899</c:v>
                </c:pt>
                <c:pt idx="50">
                  <c:v>122.7777778</c:v>
                </c:pt>
                <c:pt idx="51">
                  <c:v>120.8954116</c:v>
                </c:pt>
                <c:pt idx="52">
                  <c:v>118.75</c:v>
                </c:pt>
                <c:pt idx="53">
                  <c:v>118.4409916</c:v>
                </c:pt>
                <c:pt idx="54">
                  <c:v>115.95014810000001</c:v>
                </c:pt>
                <c:pt idx="55">
                  <c:v>114.7222222</c:v>
                </c:pt>
                <c:pt idx="56">
                  <c:v>113.4202595</c:v>
                </c:pt>
                <c:pt idx="57">
                  <c:v>110.8514509</c:v>
                </c:pt>
                <c:pt idx="58">
                  <c:v>110.69444439999999</c:v>
                </c:pt>
                <c:pt idx="59">
                  <c:v>108.2488317</c:v>
                </c:pt>
                <c:pt idx="60">
                  <c:v>106.66666669999999</c:v>
                </c:pt>
                <c:pt idx="61">
                  <c:v>105.6085752</c:v>
                </c:pt>
                <c:pt idx="62">
                  <c:v>102.9328884</c:v>
                </c:pt>
                <c:pt idx="63">
                  <c:v>102.6388889</c:v>
                </c:pt>
                <c:pt idx="64">
                  <c:v>100.2261451</c:v>
                </c:pt>
                <c:pt idx="65">
                  <c:v>98.611111100000002</c:v>
                </c:pt>
                <c:pt idx="66">
                  <c:v>97.485575699999998</c:v>
                </c:pt>
                <c:pt idx="67">
                  <c:v>94.713252299999994</c:v>
                </c:pt>
                <c:pt idx="68">
                  <c:v>94.583333300000007</c:v>
                </c:pt>
                <c:pt idx="69">
                  <c:v>91.915330400000002</c:v>
                </c:pt>
                <c:pt idx="70">
                  <c:v>90.555555600000005</c:v>
                </c:pt>
                <c:pt idx="71">
                  <c:v>89.088964899999993</c:v>
                </c:pt>
                <c:pt idx="72">
                  <c:v>86.527777799999996</c:v>
                </c:pt>
                <c:pt idx="73">
                  <c:v>86.236221599999993</c:v>
                </c:pt>
                <c:pt idx="74">
                  <c:v>83.363651099999998</c:v>
                </c:pt>
                <c:pt idx="75">
                  <c:v>82.5</c:v>
                </c:pt>
                <c:pt idx="76">
                  <c:v>80.4712301</c:v>
                </c:pt>
                <c:pt idx="77">
                  <c:v>78.472222200000004</c:v>
                </c:pt>
                <c:pt idx="78">
                  <c:v>77.560259599999995</c:v>
                </c:pt>
                <c:pt idx="79">
                  <c:v>74.634673699999993</c:v>
                </c:pt>
                <c:pt idx="80">
                  <c:v>74.444444399999995</c:v>
                </c:pt>
                <c:pt idx="81">
                  <c:v>71.701871400000002</c:v>
                </c:pt>
                <c:pt idx="82">
                  <c:v>70.416666699999993</c:v>
                </c:pt>
                <c:pt idx="83">
                  <c:v>68.760425600000005</c:v>
                </c:pt>
                <c:pt idx="84">
                  <c:v>66.388888899999998</c:v>
                </c:pt>
                <c:pt idx="85">
                  <c:v>65.813892199999998</c:v>
                </c:pt>
                <c:pt idx="86">
                  <c:v>62.869317799999997</c:v>
                </c:pt>
                <c:pt idx="87">
                  <c:v>62.361111100000002</c:v>
                </c:pt>
                <c:pt idx="88">
                  <c:v>59.931746599999997</c:v>
                </c:pt>
                <c:pt idx="89">
                  <c:v>58.3333333</c:v>
                </c:pt>
                <c:pt idx="90">
                  <c:v>57.001820299999999</c:v>
                </c:pt>
                <c:pt idx="91">
                  <c:v>54.305555599999998</c:v>
                </c:pt>
                <c:pt idx="92">
                  <c:v>54.083856400000002</c:v>
                </c:pt>
                <c:pt idx="93">
                  <c:v>51.189566599999999</c:v>
                </c:pt>
                <c:pt idx="94">
                  <c:v>50.277777800000003</c:v>
                </c:pt>
                <c:pt idx="95">
                  <c:v>48.319340500000003</c:v>
                </c:pt>
                <c:pt idx="96">
                  <c:v>46.25</c:v>
                </c:pt>
                <c:pt idx="97">
                  <c:v>45.476243400000001</c:v>
                </c:pt>
                <c:pt idx="98">
                  <c:v>42.669146400000002</c:v>
                </c:pt>
                <c:pt idx="99">
                  <c:v>42.222222199999997</c:v>
                </c:pt>
                <c:pt idx="100">
                  <c:v>39.907567</c:v>
                </c:pt>
                <c:pt idx="101">
                  <c:v>38.194444400000002</c:v>
                </c:pt>
                <c:pt idx="102">
                  <c:v>37.189466000000003</c:v>
                </c:pt>
                <c:pt idx="103">
                  <c:v>34.523276000000003</c:v>
                </c:pt>
                <c:pt idx="104">
                  <c:v>34.1666667</c:v>
                </c:pt>
                <c:pt idx="105">
                  <c:v>31.9233373</c:v>
                </c:pt>
                <c:pt idx="106">
                  <c:v>30.138888900000001</c:v>
                </c:pt>
                <c:pt idx="107">
                  <c:v>29.3829894</c:v>
                </c:pt>
                <c:pt idx="108">
                  <c:v>26.916888499999999</c:v>
                </c:pt>
                <c:pt idx="109">
                  <c:v>26.111111099999999</c:v>
                </c:pt>
                <c:pt idx="110">
                  <c:v>24.531879700000001</c:v>
                </c:pt>
              </c:numCache>
            </c:numRef>
          </c:xVal>
          <c:yVal>
            <c:numRef>
              <c:f>Sheet1!$I$1:$I$111</c:f>
              <c:numCache>
                <c:formatCode>General</c:formatCode>
                <c:ptCount val="111"/>
                <c:pt idx="0">
                  <c:v>4.5</c:v>
                </c:pt>
                <c:pt idx="1">
                  <c:v>4.4913137000000001</c:v>
                </c:pt>
                <c:pt idx="2">
                  <c:v>4.45</c:v>
                </c:pt>
                <c:pt idx="3">
                  <c:v>4.4000000000000004</c:v>
                </c:pt>
                <c:pt idx="4">
                  <c:v>4.3499999999999996</c:v>
                </c:pt>
                <c:pt idx="5">
                  <c:v>4.3336268999999996</c:v>
                </c:pt>
                <c:pt idx="6">
                  <c:v>4.3</c:v>
                </c:pt>
                <c:pt idx="7">
                  <c:v>4.25</c:v>
                </c:pt>
                <c:pt idx="8">
                  <c:v>4.2</c:v>
                </c:pt>
                <c:pt idx="9">
                  <c:v>4.1854822</c:v>
                </c:pt>
                <c:pt idx="10">
                  <c:v>4.1500000000000004</c:v>
                </c:pt>
                <c:pt idx="11">
                  <c:v>4.0999999999999996</c:v>
                </c:pt>
                <c:pt idx="12">
                  <c:v>4.05</c:v>
                </c:pt>
                <c:pt idx="13">
                  <c:v>4.0457425999999996</c:v>
                </c:pt>
                <c:pt idx="14">
                  <c:v>4</c:v>
                </c:pt>
                <c:pt idx="15">
                  <c:v>3.95</c:v>
                </c:pt>
                <c:pt idx="16">
                  <c:v>3.9138028</c:v>
                </c:pt>
                <c:pt idx="17">
                  <c:v>3.9</c:v>
                </c:pt>
                <c:pt idx="18">
                  <c:v>3.85</c:v>
                </c:pt>
                <c:pt idx="19">
                  <c:v>3.8</c:v>
                </c:pt>
                <c:pt idx="20">
                  <c:v>3.7884956999999999</c:v>
                </c:pt>
                <c:pt idx="21">
                  <c:v>3.75</c:v>
                </c:pt>
                <c:pt idx="22">
                  <c:v>3.7</c:v>
                </c:pt>
                <c:pt idx="23">
                  <c:v>3.6693305999999999</c:v>
                </c:pt>
                <c:pt idx="24">
                  <c:v>3.65</c:v>
                </c:pt>
                <c:pt idx="25">
                  <c:v>3.6</c:v>
                </c:pt>
                <c:pt idx="26">
                  <c:v>3.5554179000000001</c:v>
                </c:pt>
                <c:pt idx="27">
                  <c:v>3.55</c:v>
                </c:pt>
                <c:pt idx="28">
                  <c:v>3.5</c:v>
                </c:pt>
                <c:pt idx="29">
                  <c:v>3.45</c:v>
                </c:pt>
                <c:pt idx="30">
                  <c:v>3.4465430000000001</c:v>
                </c:pt>
                <c:pt idx="31">
                  <c:v>3.4</c:v>
                </c:pt>
                <c:pt idx="32">
                  <c:v>3.35</c:v>
                </c:pt>
                <c:pt idx="33">
                  <c:v>3.3422333000000002</c:v>
                </c:pt>
                <c:pt idx="34">
                  <c:v>3.3</c:v>
                </c:pt>
                <c:pt idx="35">
                  <c:v>3.25</c:v>
                </c:pt>
                <c:pt idx="36">
                  <c:v>3.2418985</c:v>
                </c:pt>
                <c:pt idx="37">
                  <c:v>3.2</c:v>
                </c:pt>
                <c:pt idx="38">
                  <c:v>3.15</c:v>
                </c:pt>
                <c:pt idx="39">
                  <c:v>3.1451736000000001</c:v>
                </c:pt>
                <c:pt idx="40">
                  <c:v>3.1</c:v>
                </c:pt>
                <c:pt idx="41">
                  <c:v>3.0517797</c:v>
                </c:pt>
                <c:pt idx="42">
                  <c:v>3.05</c:v>
                </c:pt>
                <c:pt idx="43">
                  <c:v>3</c:v>
                </c:pt>
                <c:pt idx="44">
                  <c:v>2.9616763000000002</c:v>
                </c:pt>
                <c:pt idx="45">
                  <c:v>2.95</c:v>
                </c:pt>
                <c:pt idx="46">
                  <c:v>2.9</c:v>
                </c:pt>
                <c:pt idx="47">
                  <c:v>2.8742648000000002</c:v>
                </c:pt>
                <c:pt idx="48">
                  <c:v>2.85</c:v>
                </c:pt>
                <c:pt idx="49">
                  <c:v>2.8</c:v>
                </c:pt>
                <c:pt idx="50">
                  <c:v>2.7891830999999998</c:v>
                </c:pt>
                <c:pt idx="51">
                  <c:v>2.75</c:v>
                </c:pt>
                <c:pt idx="52">
                  <c:v>2.7064172000000002</c:v>
                </c:pt>
                <c:pt idx="53">
                  <c:v>2.7</c:v>
                </c:pt>
                <c:pt idx="54">
                  <c:v>2.65</c:v>
                </c:pt>
                <c:pt idx="55">
                  <c:v>2.626026</c:v>
                </c:pt>
                <c:pt idx="56">
                  <c:v>2.6</c:v>
                </c:pt>
                <c:pt idx="57">
                  <c:v>2.5499999999999998</c:v>
                </c:pt>
                <c:pt idx="58">
                  <c:v>2.5470545000000002</c:v>
                </c:pt>
                <c:pt idx="59">
                  <c:v>2.5</c:v>
                </c:pt>
                <c:pt idx="60">
                  <c:v>2.4703534999999999</c:v>
                </c:pt>
                <c:pt idx="61">
                  <c:v>2.4500000000000002</c:v>
                </c:pt>
                <c:pt idx="62">
                  <c:v>2.4</c:v>
                </c:pt>
                <c:pt idx="63">
                  <c:v>2.3947040999999998</c:v>
                </c:pt>
                <c:pt idx="64">
                  <c:v>2.35</c:v>
                </c:pt>
                <c:pt idx="65">
                  <c:v>2.3208902999999999</c:v>
                </c:pt>
                <c:pt idx="66">
                  <c:v>2.2999999999999998</c:v>
                </c:pt>
                <c:pt idx="67">
                  <c:v>2.25</c:v>
                </c:pt>
                <c:pt idx="68">
                  <c:v>2.2477472000000001</c:v>
                </c:pt>
                <c:pt idx="69">
                  <c:v>2.2000000000000002</c:v>
                </c:pt>
                <c:pt idx="70">
                  <c:v>2.1763549000000002</c:v>
                </c:pt>
                <c:pt idx="71">
                  <c:v>2.15</c:v>
                </c:pt>
                <c:pt idx="72">
                  <c:v>2.1052694999999999</c:v>
                </c:pt>
                <c:pt idx="73">
                  <c:v>2.1</c:v>
                </c:pt>
                <c:pt idx="74">
                  <c:v>2.0499999999999998</c:v>
                </c:pt>
                <c:pt idx="75">
                  <c:v>2.0354554999999999</c:v>
                </c:pt>
                <c:pt idx="76">
                  <c:v>2</c:v>
                </c:pt>
                <c:pt idx="77">
                  <c:v>1.9660833</c:v>
                </c:pt>
                <c:pt idx="78">
                  <c:v>1.95</c:v>
                </c:pt>
                <c:pt idx="79">
                  <c:v>1.9</c:v>
                </c:pt>
                <c:pt idx="80">
                  <c:v>1.8968818000000001</c:v>
                </c:pt>
                <c:pt idx="81">
                  <c:v>1.85</c:v>
                </c:pt>
                <c:pt idx="82">
                  <c:v>1.828692</c:v>
                </c:pt>
                <c:pt idx="83">
                  <c:v>1.8</c:v>
                </c:pt>
                <c:pt idx="84">
                  <c:v>1.7601233000000001</c:v>
                </c:pt>
                <c:pt idx="85">
                  <c:v>1.75</c:v>
                </c:pt>
                <c:pt idx="86">
                  <c:v>1.7</c:v>
                </c:pt>
                <c:pt idx="87">
                  <c:v>1.6917027</c:v>
                </c:pt>
                <c:pt idx="88">
                  <c:v>1.65</c:v>
                </c:pt>
                <c:pt idx="89">
                  <c:v>1.6233766999999999</c:v>
                </c:pt>
                <c:pt idx="90">
                  <c:v>1.6</c:v>
                </c:pt>
                <c:pt idx="91">
                  <c:v>1.5539978000000001</c:v>
                </c:pt>
                <c:pt idx="92">
                  <c:v>1.55</c:v>
                </c:pt>
                <c:pt idx="93">
                  <c:v>1.5</c:v>
                </c:pt>
                <c:pt idx="94">
                  <c:v>1.4847676000000001</c:v>
                </c:pt>
                <c:pt idx="95">
                  <c:v>1.45</c:v>
                </c:pt>
                <c:pt idx="96">
                  <c:v>1.4142517999999999</c:v>
                </c:pt>
                <c:pt idx="97">
                  <c:v>1.4</c:v>
                </c:pt>
                <c:pt idx="98">
                  <c:v>1.35</c:v>
                </c:pt>
                <c:pt idx="99">
                  <c:v>1.3423772</c:v>
                </c:pt>
                <c:pt idx="100">
                  <c:v>1.3</c:v>
                </c:pt>
                <c:pt idx="101">
                  <c:v>1.2693700000000001</c:v>
                </c:pt>
                <c:pt idx="102">
                  <c:v>1.25</c:v>
                </c:pt>
                <c:pt idx="103">
                  <c:v>1.2</c:v>
                </c:pt>
                <c:pt idx="104">
                  <c:v>1.1936222999999999</c:v>
                </c:pt>
                <c:pt idx="105">
                  <c:v>1.1499999999999999</c:v>
                </c:pt>
                <c:pt idx="106">
                  <c:v>1.115828</c:v>
                </c:pt>
                <c:pt idx="107">
                  <c:v>1.1000000000000001</c:v>
                </c:pt>
                <c:pt idx="108">
                  <c:v>1.05</c:v>
                </c:pt>
                <c:pt idx="109">
                  <c:v>1.0342153000000001</c:v>
                </c:pt>
                <c:pt idx="110">
                  <c:v>1</c:v>
                </c:pt>
              </c:numCache>
            </c:numRef>
          </c:yVal>
          <c:smooth val="0"/>
        </c:ser>
        <c:ser>
          <c:idx val="3"/>
          <c:order val="3"/>
          <c:spPr>
            <a:ln w="19050" cap="rnd">
              <a:solidFill>
                <a:srgbClr val="00CC00"/>
              </a:solidFill>
              <a:prstDash val="lgDashDot"/>
              <a:round/>
            </a:ln>
            <a:effectLst/>
          </c:spPr>
          <c:marker>
            <c:symbol val="none"/>
          </c:marker>
          <c:xVal>
            <c:numRef>
              <c:f>Sheet1!$K$1:$K$119</c:f>
              <c:numCache>
                <c:formatCode>General</c:formatCode>
                <c:ptCount val="119"/>
                <c:pt idx="0">
                  <c:v>300</c:v>
                </c:pt>
                <c:pt idx="1">
                  <c:v>295.97222219999998</c:v>
                </c:pt>
                <c:pt idx="2">
                  <c:v>295.45443449999999</c:v>
                </c:pt>
                <c:pt idx="3">
                  <c:v>291.94444440000001</c:v>
                </c:pt>
                <c:pt idx="4">
                  <c:v>290.74073449999997</c:v>
                </c:pt>
                <c:pt idx="5">
                  <c:v>287.91666670000001</c:v>
                </c:pt>
                <c:pt idx="6">
                  <c:v>285.94112660000002</c:v>
                </c:pt>
                <c:pt idx="7">
                  <c:v>283.88888889999998</c:v>
                </c:pt>
                <c:pt idx="8">
                  <c:v>281.05532410000001</c:v>
                </c:pt>
                <c:pt idx="9">
                  <c:v>279.86111110000002</c:v>
                </c:pt>
                <c:pt idx="10">
                  <c:v>276.08317479999999</c:v>
                </c:pt>
                <c:pt idx="11">
                  <c:v>275.83333329999999</c:v>
                </c:pt>
                <c:pt idx="12">
                  <c:v>271.80555559999999</c:v>
                </c:pt>
                <c:pt idx="13">
                  <c:v>271.02587799999998</c:v>
                </c:pt>
                <c:pt idx="14">
                  <c:v>267.77777780000002</c:v>
                </c:pt>
                <c:pt idx="15">
                  <c:v>265.8829495</c:v>
                </c:pt>
                <c:pt idx="16">
                  <c:v>263.75</c:v>
                </c:pt>
                <c:pt idx="17">
                  <c:v>260.65435150000002</c:v>
                </c:pt>
                <c:pt idx="18">
                  <c:v>259.72222219999998</c:v>
                </c:pt>
                <c:pt idx="19">
                  <c:v>255.69444440000001</c:v>
                </c:pt>
                <c:pt idx="20">
                  <c:v>255.34119720000001</c:v>
                </c:pt>
                <c:pt idx="21">
                  <c:v>251.66666670000001</c:v>
                </c:pt>
                <c:pt idx="22">
                  <c:v>249.94535780000001</c:v>
                </c:pt>
                <c:pt idx="23">
                  <c:v>247.63888890000001</c:v>
                </c:pt>
                <c:pt idx="24">
                  <c:v>244.46630630000001</c:v>
                </c:pt>
                <c:pt idx="25">
                  <c:v>243.61111109999999</c:v>
                </c:pt>
                <c:pt idx="26">
                  <c:v>239.58333329999999</c:v>
                </c:pt>
                <c:pt idx="27">
                  <c:v>238.9064449</c:v>
                </c:pt>
                <c:pt idx="28">
                  <c:v>235.55555559999999</c:v>
                </c:pt>
                <c:pt idx="29">
                  <c:v>233.26777050000001</c:v>
                </c:pt>
                <c:pt idx="30">
                  <c:v>231.5277778</c:v>
                </c:pt>
                <c:pt idx="31">
                  <c:v>227.55058289999999</c:v>
                </c:pt>
                <c:pt idx="32">
                  <c:v>227.5</c:v>
                </c:pt>
                <c:pt idx="33">
                  <c:v>223.4722222</c:v>
                </c:pt>
                <c:pt idx="34">
                  <c:v>221.76015949999999</c:v>
                </c:pt>
                <c:pt idx="35">
                  <c:v>219.44444440000001</c:v>
                </c:pt>
                <c:pt idx="36">
                  <c:v>215.8960337</c:v>
                </c:pt>
                <c:pt idx="37">
                  <c:v>215.41666670000001</c:v>
                </c:pt>
                <c:pt idx="38">
                  <c:v>211.38888890000001</c:v>
                </c:pt>
                <c:pt idx="39">
                  <c:v>209.9636734</c:v>
                </c:pt>
                <c:pt idx="40">
                  <c:v>207.36111109999999</c:v>
                </c:pt>
                <c:pt idx="41">
                  <c:v>203.9645663</c:v>
                </c:pt>
                <c:pt idx="42">
                  <c:v>203.33333329999999</c:v>
                </c:pt>
                <c:pt idx="43">
                  <c:v>199.30555559999999</c:v>
                </c:pt>
                <c:pt idx="44">
                  <c:v>197.9042153</c:v>
                </c:pt>
                <c:pt idx="45">
                  <c:v>195.2777778</c:v>
                </c:pt>
                <c:pt idx="46">
                  <c:v>191.78517020000001</c:v>
                </c:pt>
                <c:pt idx="47">
                  <c:v>191.25</c:v>
                </c:pt>
                <c:pt idx="48">
                  <c:v>187.2222222</c:v>
                </c:pt>
                <c:pt idx="49">
                  <c:v>185.61405310000001</c:v>
                </c:pt>
                <c:pt idx="50">
                  <c:v>183.19444440000001</c:v>
                </c:pt>
                <c:pt idx="51">
                  <c:v>179.39353209999999</c:v>
                </c:pt>
                <c:pt idx="52">
                  <c:v>179.16666670000001</c:v>
                </c:pt>
                <c:pt idx="53">
                  <c:v>175.13888890000001</c:v>
                </c:pt>
                <c:pt idx="54">
                  <c:v>173.13246910000001</c:v>
                </c:pt>
                <c:pt idx="55">
                  <c:v>171.11111109999999</c:v>
                </c:pt>
                <c:pt idx="56">
                  <c:v>167.08333329999999</c:v>
                </c:pt>
                <c:pt idx="57">
                  <c:v>166.83329599999999</c:v>
                </c:pt>
                <c:pt idx="58">
                  <c:v>163.05555559999999</c:v>
                </c:pt>
                <c:pt idx="59">
                  <c:v>160.5063682</c:v>
                </c:pt>
                <c:pt idx="60">
                  <c:v>159.0277778</c:v>
                </c:pt>
                <c:pt idx="61">
                  <c:v>155</c:v>
                </c:pt>
                <c:pt idx="62">
                  <c:v>154.15578790000001</c:v>
                </c:pt>
                <c:pt idx="63">
                  <c:v>150.9722222</c:v>
                </c:pt>
                <c:pt idx="64">
                  <c:v>147.79080640000001</c:v>
                </c:pt>
                <c:pt idx="65">
                  <c:v>146.94444440000001</c:v>
                </c:pt>
                <c:pt idx="66">
                  <c:v>142.91666670000001</c:v>
                </c:pt>
                <c:pt idx="67">
                  <c:v>141.41974389999999</c:v>
                </c:pt>
                <c:pt idx="68">
                  <c:v>138.88888890000001</c:v>
                </c:pt>
                <c:pt idx="69">
                  <c:v>135.04939100000001</c:v>
                </c:pt>
                <c:pt idx="70">
                  <c:v>134.86111109999999</c:v>
                </c:pt>
                <c:pt idx="71">
                  <c:v>130.83333329999999</c:v>
                </c:pt>
                <c:pt idx="72">
                  <c:v>128.6930916</c:v>
                </c:pt>
                <c:pt idx="73">
                  <c:v>126.80555560000001</c:v>
                </c:pt>
                <c:pt idx="74">
                  <c:v>122.7777778</c:v>
                </c:pt>
                <c:pt idx="75">
                  <c:v>122.3559272</c:v>
                </c:pt>
                <c:pt idx="76">
                  <c:v>118.75</c:v>
                </c:pt>
                <c:pt idx="77">
                  <c:v>116.0525068</c:v>
                </c:pt>
                <c:pt idx="78">
                  <c:v>114.7222222</c:v>
                </c:pt>
                <c:pt idx="79">
                  <c:v>110.69444439999999</c:v>
                </c:pt>
                <c:pt idx="80">
                  <c:v>109.790621</c:v>
                </c:pt>
                <c:pt idx="81">
                  <c:v>106.66666669999999</c:v>
                </c:pt>
                <c:pt idx="82">
                  <c:v>103.58319470000001</c:v>
                </c:pt>
                <c:pt idx="83">
                  <c:v>102.6388889</c:v>
                </c:pt>
                <c:pt idx="84">
                  <c:v>98.611111100000002</c:v>
                </c:pt>
                <c:pt idx="85">
                  <c:v>97.441948300000007</c:v>
                </c:pt>
                <c:pt idx="86">
                  <c:v>94.583333300000007</c:v>
                </c:pt>
                <c:pt idx="87">
                  <c:v>91.378260499999996</c:v>
                </c:pt>
                <c:pt idx="88">
                  <c:v>90.555555600000005</c:v>
                </c:pt>
                <c:pt idx="89">
                  <c:v>86.527777799999996</c:v>
                </c:pt>
                <c:pt idx="90">
                  <c:v>85.406221299999999</c:v>
                </c:pt>
                <c:pt idx="91">
                  <c:v>82.5</c:v>
                </c:pt>
                <c:pt idx="92">
                  <c:v>79.537523699999994</c:v>
                </c:pt>
                <c:pt idx="93">
                  <c:v>78.472222200000004</c:v>
                </c:pt>
                <c:pt idx="94">
                  <c:v>74.444444399999995</c:v>
                </c:pt>
                <c:pt idx="95">
                  <c:v>73.785359799999995</c:v>
                </c:pt>
                <c:pt idx="96">
                  <c:v>70.416666699999993</c:v>
                </c:pt>
                <c:pt idx="97">
                  <c:v>68.165530399999994</c:v>
                </c:pt>
                <c:pt idx="98">
                  <c:v>66.388888899999998</c:v>
                </c:pt>
                <c:pt idx="99">
                  <c:v>62.686257300000001</c:v>
                </c:pt>
                <c:pt idx="100">
                  <c:v>62.361111100000002</c:v>
                </c:pt>
                <c:pt idx="101">
                  <c:v>58.3333333</c:v>
                </c:pt>
                <c:pt idx="102">
                  <c:v>57.368269599999998</c:v>
                </c:pt>
                <c:pt idx="103">
                  <c:v>54.305555599999998</c:v>
                </c:pt>
                <c:pt idx="104">
                  <c:v>52.220958099999997</c:v>
                </c:pt>
              </c:numCache>
            </c:numRef>
          </c:xVal>
          <c:yVal>
            <c:numRef>
              <c:f>Sheet1!$L$1:$L$119</c:f>
              <c:numCache>
                <c:formatCode>General</c:formatCode>
                <c:ptCount val="119"/>
                <c:pt idx="0">
                  <c:v>3.1491196000000001</c:v>
                </c:pt>
                <c:pt idx="1">
                  <c:v>3.1056708</c:v>
                </c:pt>
                <c:pt idx="2">
                  <c:v>3.1</c:v>
                </c:pt>
                <c:pt idx="3">
                  <c:v>3.0629200999999999</c:v>
                </c:pt>
                <c:pt idx="4">
                  <c:v>3.05</c:v>
                </c:pt>
                <c:pt idx="5">
                  <c:v>3.0207796</c:v>
                </c:pt>
                <c:pt idx="6">
                  <c:v>3</c:v>
                </c:pt>
                <c:pt idx="7">
                  <c:v>2.9792046000000001</c:v>
                </c:pt>
                <c:pt idx="8">
                  <c:v>2.95</c:v>
                </c:pt>
                <c:pt idx="9">
                  <c:v>2.9381504999999999</c:v>
                </c:pt>
                <c:pt idx="10">
                  <c:v>2.9</c:v>
                </c:pt>
                <c:pt idx="11">
                  <c:v>2.8975727999999998</c:v>
                </c:pt>
                <c:pt idx="12">
                  <c:v>2.8578283</c:v>
                </c:pt>
                <c:pt idx="13">
                  <c:v>2.85</c:v>
                </c:pt>
                <c:pt idx="14">
                  <c:v>2.8186410999999998</c:v>
                </c:pt>
                <c:pt idx="15">
                  <c:v>2.8</c:v>
                </c:pt>
                <c:pt idx="16">
                  <c:v>2.7798376999999999</c:v>
                </c:pt>
                <c:pt idx="17">
                  <c:v>2.75</c:v>
                </c:pt>
                <c:pt idx="18">
                  <c:v>2.7413739000000001</c:v>
                </c:pt>
                <c:pt idx="19">
                  <c:v>2.7033884000000001</c:v>
                </c:pt>
                <c:pt idx="20">
                  <c:v>2.7</c:v>
                </c:pt>
                <c:pt idx="21">
                  <c:v>2.6661782000000001</c:v>
                </c:pt>
                <c:pt idx="22">
                  <c:v>2.65</c:v>
                </c:pt>
                <c:pt idx="23">
                  <c:v>2.6292154000000001</c:v>
                </c:pt>
                <c:pt idx="24">
                  <c:v>2.6</c:v>
                </c:pt>
                <c:pt idx="25">
                  <c:v>2.5924556999999999</c:v>
                </c:pt>
                <c:pt idx="26">
                  <c:v>2.5562100999999999</c:v>
                </c:pt>
                <c:pt idx="27">
                  <c:v>2.5499999999999998</c:v>
                </c:pt>
                <c:pt idx="28">
                  <c:v>2.5205679999999999</c:v>
                </c:pt>
                <c:pt idx="29">
                  <c:v>2.5</c:v>
                </c:pt>
                <c:pt idx="30">
                  <c:v>2.4850373000000001</c:v>
                </c:pt>
                <c:pt idx="31">
                  <c:v>2.4500000000000002</c:v>
                </c:pt>
                <c:pt idx="32">
                  <c:v>2.4495741999999998</c:v>
                </c:pt>
                <c:pt idx="33">
                  <c:v>2.4150464999999999</c:v>
                </c:pt>
                <c:pt idx="34">
                  <c:v>2.4</c:v>
                </c:pt>
                <c:pt idx="35">
                  <c:v>2.3805657</c:v>
                </c:pt>
                <c:pt idx="36">
                  <c:v>2.35</c:v>
                </c:pt>
                <c:pt idx="37">
                  <c:v>2.3460608999999999</c:v>
                </c:pt>
                <c:pt idx="38">
                  <c:v>2.3122631</c:v>
                </c:pt>
                <c:pt idx="39">
                  <c:v>2.2999999999999998</c:v>
                </c:pt>
                <c:pt idx="40">
                  <c:v>2.2786537</c:v>
                </c:pt>
                <c:pt idx="41">
                  <c:v>2.25</c:v>
                </c:pt>
                <c:pt idx="42">
                  <c:v>2.2449295</c:v>
                </c:pt>
                <c:pt idx="43">
                  <c:v>2.2118264000000001</c:v>
                </c:pt>
                <c:pt idx="44">
                  <c:v>2.2000000000000002</c:v>
                </c:pt>
                <c:pt idx="45">
                  <c:v>2.1789111000000001</c:v>
                </c:pt>
                <c:pt idx="46">
                  <c:v>2.15</c:v>
                </c:pt>
                <c:pt idx="47">
                  <c:v>2.1457902</c:v>
                </c:pt>
                <c:pt idx="48">
                  <c:v>2.1133402999999999</c:v>
                </c:pt>
                <c:pt idx="49">
                  <c:v>2.1</c:v>
                </c:pt>
                <c:pt idx="50">
                  <c:v>2.0809422999999998</c:v>
                </c:pt>
                <c:pt idx="51">
                  <c:v>2.0499999999999998</c:v>
                </c:pt>
                <c:pt idx="52">
                  <c:v>2.0482486999999998</c:v>
                </c:pt>
                <c:pt idx="53">
                  <c:v>2.0164016</c:v>
                </c:pt>
                <c:pt idx="54">
                  <c:v>2</c:v>
                </c:pt>
                <c:pt idx="55">
                  <c:v>1.9843453</c:v>
                </c:pt>
                <c:pt idx="56">
                  <c:v>1.9520559</c:v>
                </c:pt>
                <c:pt idx="57">
                  <c:v>1.95</c:v>
                </c:pt>
                <c:pt idx="58">
                  <c:v>1.9205977000000001</c:v>
                </c:pt>
                <c:pt idx="59">
                  <c:v>1.9</c:v>
                </c:pt>
                <c:pt idx="60">
                  <c:v>1.8887079</c:v>
                </c:pt>
                <c:pt idx="61">
                  <c:v>1.8568796999999999</c:v>
                </c:pt>
                <c:pt idx="62">
                  <c:v>1.85</c:v>
                </c:pt>
                <c:pt idx="63">
                  <c:v>1.8255018999999999</c:v>
                </c:pt>
                <c:pt idx="64">
                  <c:v>1.8</c:v>
                </c:pt>
                <c:pt idx="65">
                  <c:v>1.793604</c:v>
                </c:pt>
                <c:pt idx="66">
                  <c:v>1.7621405999999999</c:v>
                </c:pt>
                <c:pt idx="67">
                  <c:v>1.75</c:v>
                </c:pt>
                <c:pt idx="68">
                  <c:v>1.7306675</c:v>
                </c:pt>
                <c:pt idx="69">
                  <c:v>1.7</c:v>
                </c:pt>
                <c:pt idx="70">
                  <c:v>1.6985861</c:v>
                </c:pt>
                <c:pt idx="71">
                  <c:v>1.6673633000000001</c:v>
                </c:pt>
                <c:pt idx="72">
                  <c:v>1.65</c:v>
                </c:pt>
                <c:pt idx="73">
                  <c:v>1.6356172</c:v>
                </c:pt>
                <c:pt idx="74">
                  <c:v>1.6034873999999999</c:v>
                </c:pt>
                <c:pt idx="75">
                  <c:v>1.6</c:v>
                </c:pt>
                <c:pt idx="76">
                  <c:v>1.5720277</c:v>
                </c:pt>
                <c:pt idx="77">
                  <c:v>1.55</c:v>
                </c:pt>
                <c:pt idx="78">
                  <c:v>1.5398266</c:v>
                </c:pt>
                <c:pt idx="79">
                  <c:v>1.5075620999999999</c:v>
                </c:pt>
                <c:pt idx="80">
                  <c:v>1.5</c:v>
                </c:pt>
                <c:pt idx="81">
                  <c:v>1.475544</c:v>
                </c:pt>
                <c:pt idx="82">
                  <c:v>1.45</c:v>
                </c:pt>
                <c:pt idx="83">
                  <c:v>1.4426962000000001</c:v>
                </c:pt>
                <c:pt idx="84">
                  <c:v>1.4099925</c:v>
                </c:pt>
                <c:pt idx="85">
                  <c:v>1.4</c:v>
                </c:pt>
                <c:pt idx="86">
                  <c:v>1.3772066000000001</c:v>
                </c:pt>
                <c:pt idx="87">
                  <c:v>1.35</c:v>
                </c:pt>
                <c:pt idx="88">
                  <c:v>1.3434998</c:v>
                </c:pt>
                <c:pt idx="89">
                  <c:v>1.3099103999999999</c:v>
                </c:pt>
                <c:pt idx="90">
                  <c:v>1.3</c:v>
                </c:pt>
                <c:pt idx="91">
                  <c:v>1.2761088</c:v>
                </c:pt>
                <c:pt idx="92">
                  <c:v>1.25</c:v>
                </c:pt>
                <c:pt idx="93">
                  <c:v>1.2412867000000001</c:v>
                </c:pt>
                <c:pt idx="94">
                  <c:v>1.2061194</c:v>
                </c:pt>
                <c:pt idx="95">
                  <c:v>1.2</c:v>
                </c:pt>
                <c:pt idx="96">
                  <c:v>1.1709697999999999</c:v>
                </c:pt>
                <c:pt idx="97">
                  <c:v>1.1499999999999999</c:v>
                </c:pt>
                <c:pt idx="98">
                  <c:v>1.1346765999999999</c:v>
                </c:pt>
                <c:pt idx="99">
                  <c:v>1.1000000000000001</c:v>
                </c:pt>
                <c:pt idx="100">
                  <c:v>1.0971877000000001</c:v>
                </c:pt>
                <c:pt idx="101">
                  <c:v>1.0597472999999999</c:v>
                </c:pt>
                <c:pt idx="102">
                  <c:v>1.05</c:v>
                </c:pt>
                <c:pt idx="103">
                  <c:v>1.0213816</c:v>
                </c:pt>
                <c:pt idx="104">
                  <c:v>1</c:v>
                </c:pt>
              </c:numCache>
            </c:numRef>
          </c:yVal>
          <c:smooth val="0"/>
        </c:ser>
        <c:dLbls>
          <c:showLegendKey val="0"/>
          <c:showVal val="0"/>
          <c:showCatName val="0"/>
          <c:showSerName val="0"/>
          <c:showPercent val="0"/>
          <c:showBubbleSize val="0"/>
        </c:dLbls>
        <c:axId val="391912864"/>
        <c:axId val="391913256"/>
      </c:scatterChart>
      <c:valAx>
        <c:axId val="391912864"/>
        <c:scaling>
          <c:orientation val="maxMin"/>
          <c:max val="300"/>
        </c:scaling>
        <c:delete val="0"/>
        <c:axPos val="b"/>
        <c:majorGridlines>
          <c:spPr>
            <a:ln w="3175" cap="flat" cmpd="sng" algn="ctr">
              <a:solidFill>
                <a:schemeClr val="bg1">
                  <a:lumMod val="75000"/>
                </a:schemeClr>
              </a:solidFill>
              <a:prstDash val="dash"/>
              <a:round/>
            </a:ln>
            <a:effectLst/>
          </c:spPr>
        </c:majorGridlines>
        <c:title>
          <c:tx>
            <c:rich>
              <a:bodyPr rot="0" spcFirstLastPara="1" vertOverflow="ellipsis" vert="horz" wrap="square" anchor="ctr" anchorCtr="1"/>
              <a:lstStyle/>
              <a:p>
                <a:pPr>
                  <a:defRPr sz="800" b="0"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en-GB">
                    <a:solidFill>
                      <a:srgbClr val="0000FF"/>
                    </a:solidFill>
                  </a:rPr>
                  <a:t>M (kg)</a:t>
                </a:r>
              </a:p>
            </c:rich>
          </c:tx>
          <c:layout>
            <c:manualLayout>
              <c:xMode val="edge"/>
              <c:yMode val="edge"/>
              <c:x val="0.35770456531291511"/>
              <c:y val="0.9203522346749633"/>
            </c:manualLayout>
          </c:layout>
          <c:overlay val="0"/>
          <c:spPr>
            <a:noFill/>
            <a:ln>
              <a:noFill/>
            </a:ln>
            <a:effectLst/>
          </c:spPr>
          <c:txPr>
            <a:bodyPr rot="0" spcFirstLastPara="1" vertOverflow="ellipsis" vert="horz" wrap="square" anchor="ctr" anchorCtr="1"/>
            <a:lstStyle/>
            <a:p>
              <a:pPr>
                <a:defRPr sz="8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title>
        <c:numFmt formatCode="General" sourceLinked="1"/>
        <c:majorTickMark val="out"/>
        <c:minorTickMark val="in"/>
        <c:tickLblPos val="nextTo"/>
        <c:spPr>
          <a:noFill/>
          <a:ln w="9525" cap="flat" cmpd="sng" algn="ctr">
            <a:solidFill>
              <a:schemeClr val="tx1"/>
            </a:solidFill>
            <a:round/>
          </a:ln>
          <a:effectLst/>
        </c:spPr>
        <c:txPr>
          <a:bodyPr rot="-60000000" spcFirstLastPara="1" vertOverflow="ellipsis" vert="horz" wrap="square" anchor="ctr" anchorCtr="1"/>
          <a:lstStyle/>
          <a:p>
            <a:pPr>
              <a:defRPr sz="8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391913256"/>
        <c:crosses val="autoZero"/>
        <c:crossBetween val="midCat"/>
        <c:majorUnit val="50"/>
      </c:valAx>
      <c:valAx>
        <c:axId val="391913256"/>
        <c:scaling>
          <c:orientation val="minMax"/>
          <c:max val="4.5"/>
          <c:min val="1"/>
        </c:scaling>
        <c:delete val="0"/>
        <c:axPos val="r"/>
        <c:majorGridlines>
          <c:spPr>
            <a:ln w="3175" cap="flat" cmpd="sng" algn="ctr">
              <a:solidFill>
                <a:schemeClr val="bg1">
                  <a:lumMod val="75000"/>
                </a:schemeClr>
              </a:solidFill>
              <a:prstDash val="dash"/>
              <a:round/>
            </a:ln>
            <a:effectLst/>
          </c:spPr>
        </c:majorGridlines>
        <c:title>
          <c:tx>
            <c:rich>
              <a:bodyPr rot="0" spcFirstLastPara="1" vertOverflow="ellipsis" wrap="square" anchor="ctr" anchorCtr="1"/>
              <a:lstStyle/>
              <a:p>
                <a:pPr>
                  <a:defRPr sz="800" b="0"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en-GB">
                    <a:solidFill>
                      <a:srgbClr val="0000FF"/>
                    </a:solidFill>
                  </a:rPr>
                  <a:t>R(m)</a:t>
                </a:r>
              </a:p>
            </c:rich>
          </c:tx>
          <c:layout>
            <c:manualLayout>
              <c:xMode val="edge"/>
              <c:yMode val="edge"/>
              <c:x val="0.84753046824887746"/>
              <c:y val="0.16087134393640179"/>
            </c:manualLayout>
          </c:layout>
          <c:overlay val="0"/>
          <c:spPr>
            <a:noFill/>
            <a:ln>
              <a:noFill/>
            </a:ln>
            <a:effectLst/>
          </c:spPr>
          <c:txPr>
            <a:bodyPr rot="0" spcFirstLastPara="1" vertOverflow="ellipsis" wrap="square" anchor="ctr" anchorCtr="1"/>
            <a:lstStyle/>
            <a:p>
              <a:pPr>
                <a:defRPr sz="8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title>
        <c:numFmt formatCode="General" sourceLinked="1"/>
        <c:majorTickMark val="out"/>
        <c:minorTickMark val="in"/>
        <c:tickLblPos val="nextTo"/>
        <c:spPr>
          <a:noFill/>
          <a:ln w="9525" cap="flat" cmpd="sng" algn="ctr">
            <a:solidFill>
              <a:schemeClr val="tx1"/>
            </a:solidFill>
            <a:round/>
          </a:ln>
          <a:effectLst/>
        </c:spPr>
        <c:txPr>
          <a:bodyPr rot="-60000000" spcFirstLastPara="1" vertOverflow="ellipsis" vert="horz" wrap="square" anchor="ctr" anchorCtr="1"/>
          <a:lstStyle/>
          <a:p>
            <a:pPr>
              <a:defRPr sz="8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391912864"/>
        <c:crosses val="autoZero"/>
        <c:crossBetween val="midCat"/>
        <c:majorUnit val="0.5"/>
      </c:valAx>
      <c:spPr>
        <a:noFill/>
        <a:ln w="6350">
          <a:solidFill>
            <a:schemeClr val="tx1"/>
          </a:solidFill>
        </a:ln>
        <a:effectLst/>
      </c:spPr>
    </c:plotArea>
    <c:plotVisOnly val="1"/>
    <c:dispBlanksAs val="gap"/>
    <c:showDLblsOverMax val="0"/>
  </c:chart>
  <c:spPr>
    <a:solidFill>
      <a:schemeClr val="bg1"/>
    </a:solidFill>
    <a:ln w="9525" cap="flat" cmpd="sng" algn="ctr">
      <a:noFill/>
      <a:round/>
    </a:ln>
    <a:effectLst/>
  </c:spPr>
  <c:txPr>
    <a:bodyPr/>
    <a:lstStyle/>
    <a:p>
      <a:pPr>
        <a:defRPr sz="800">
          <a:solidFill>
            <a:sysClr val="windowText" lastClr="000000"/>
          </a:solidFill>
          <a:latin typeface="Arial" panose="020B0604020202020204" pitchFamily="34" charset="0"/>
          <a:cs typeface="Arial" panose="020B0604020202020204" pitchFamily="34" charset="0"/>
        </a:defRPr>
      </a:pPr>
      <a:endParaRPr lang="en-US"/>
    </a:p>
  </c:txPr>
  <c:externalData r:id="rId3">
    <c:autoUpdate val="0"/>
  </c:externalData>
  <c:userShapes r:id="rId4"/>
</c:chartSpace>
</file>

<file path=word/charts/chart3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96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en-GB" sz="1000" b="1">
                <a:solidFill>
                  <a:srgbClr val="0000FF"/>
                </a:solidFill>
              </a:rPr>
              <a:t>B-6</a:t>
            </a:r>
          </a:p>
        </c:rich>
      </c:tx>
      <c:layout>
        <c:manualLayout>
          <c:xMode val="edge"/>
          <c:yMode val="edge"/>
          <c:x val="0.10782552918537523"/>
          <c:y val="0.69916613213598455"/>
        </c:manualLayout>
      </c:layout>
      <c:overlay val="0"/>
      <c:spPr>
        <a:solidFill>
          <a:schemeClr val="bg1"/>
        </a:solidFill>
        <a:ln>
          <a:noFill/>
        </a:ln>
        <a:effectLst/>
      </c:spPr>
      <c:txPr>
        <a:bodyPr rot="0" spcFirstLastPara="1" vertOverflow="ellipsis" vert="horz" wrap="square" anchor="ctr" anchorCtr="1"/>
        <a:lstStyle/>
        <a:p>
          <a:pPr>
            <a:defRPr sz="96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en-US"/>
        </a:p>
      </c:txPr>
    </c:title>
    <c:autoTitleDeleted val="0"/>
    <c:plotArea>
      <c:layout>
        <c:manualLayout>
          <c:layoutTarget val="inner"/>
          <c:xMode val="edge"/>
          <c:yMode val="edge"/>
          <c:x val="8.9449263443339866E-2"/>
          <c:y val="7.7628793225123505E-2"/>
          <c:w val="0.68115181791408042"/>
          <c:h val="0.74409559955323157"/>
        </c:manualLayout>
      </c:layout>
      <c:scatterChart>
        <c:scatterStyle val="lineMarker"/>
        <c:varyColors val="0"/>
        <c:ser>
          <c:idx val="0"/>
          <c:order val="0"/>
          <c:spPr>
            <a:ln w="19050" cap="rnd">
              <a:solidFill>
                <a:srgbClr val="0000FF"/>
              </a:solidFill>
              <a:prstDash val="sysDash"/>
              <a:round/>
            </a:ln>
            <a:effectLst/>
          </c:spPr>
          <c:marker>
            <c:symbol val="none"/>
          </c:marker>
          <c:xVal>
            <c:numRef>
              <c:f>Sheet1!$B$1:$B$73</c:f>
              <c:numCache>
                <c:formatCode>General</c:formatCode>
                <c:ptCount val="73"/>
                <c:pt idx="0">
                  <c:v>29.859583300000001</c:v>
                </c:pt>
                <c:pt idx="1">
                  <c:v>29.6621156</c:v>
                </c:pt>
                <c:pt idx="2">
                  <c:v>29.460404199999999</c:v>
                </c:pt>
                <c:pt idx="3">
                  <c:v>29.254350800000001</c:v>
                </c:pt>
                <c:pt idx="4">
                  <c:v>29.043855300000001</c:v>
                </c:pt>
                <c:pt idx="5">
                  <c:v>28.828816199999999</c:v>
                </c:pt>
                <c:pt idx="6">
                  <c:v>28.609130199999999</c:v>
                </c:pt>
                <c:pt idx="7">
                  <c:v>28.3846928</c:v>
                </c:pt>
                <c:pt idx="8">
                  <c:v>28.155398099999999</c:v>
                </c:pt>
                <c:pt idx="9">
                  <c:v>27.921138800000001</c:v>
                </c:pt>
                <c:pt idx="10">
                  <c:v>27.6818065</c:v>
                </c:pt>
                <c:pt idx="11">
                  <c:v>27.437291900000002</c:v>
                </c:pt>
                <c:pt idx="12">
                  <c:v>27.187484900000001</c:v>
                </c:pt>
                <c:pt idx="13">
                  <c:v>26.932274400000001</c:v>
                </c:pt>
                <c:pt idx="14">
                  <c:v>26.6715491</c:v>
                </c:pt>
                <c:pt idx="15">
                  <c:v>26.405197300000001</c:v>
                </c:pt>
                <c:pt idx="16">
                  <c:v>26.133107299999999</c:v>
                </c:pt>
                <c:pt idx="17">
                  <c:v>26.111111099999999</c:v>
                </c:pt>
                <c:pt idx="18">
                  <c:v>25.8589865</c:v>
                </c:pt>
                <c:pt idx="19">
                  <c:v>25.579322000000001</c:v>
                </c:pt>
                <c:pt idx="20">
                  <c:v>25.293677299999999</c:v>
                </c:pt>
                <c:pt idx="21">
                  <c:v>25.001944999999999</c:v>
                </c:pt>
                <c:pt idx="22">
                  <c:v>24.7040191</c:v>
                </c:pt>
                <c:pt idx="23">
                  <c:v>24.399795999999998</c:v>
                </c:pt>
                <c:pt idx="24">
                  <c:v>24.089174100000001</c:v>
                </c:pt>
                <c:pt idx="25">
                  <c:v>23.772055099999999</c:v>
                </c:pt>
                <c:pt idx="26">
                  <c:v>23.4483438</c:v>
                </c:pt>
                <c:pt idx="27">
                  <c:v>23.117949299999999</c:v>
                </c:pt>
                <c:pt idx="28">
                  <c:v>22.780785399999999</c:v>
                </c:pt>
                <c:pt idx="29">
                  <c:v>22.436771199999999</c:v>
                </c:pt>
                <c:pt idx="30">
                  <c:v>22.085831899999999</c:v>
                </c:pt>
                <c:pt idx="31">
                  <c:v>22.0833333</c:v>
                </c:pt>
                <c:pt idx="32">
                  <c:v>21.7340874</c:v>
                </c:pt>
                <c:pt idx="33">
                  <c:v>21.3754563</c:v>
                </c:pt>
                <c:pt idx="34">
                  <c:v>21.009844699999999</c:v>
                </c:pt>
                <c:pt idx="35">
                  <c:v>20.6372119</c:v>
                </c:pt>
                <c:pt idx="36">
                  <c:v>20.2575276</c:v>
                </c:pt>
                <c:pt idx="37">
                  <c:v>19.8707733</c:v>
                </c:pt>
                <c:pt idx="38">
                  <c:v>19.476943299999999</c:v>
                </c:pt>
                <c:pt idx="39">
                  <c:v>19.0760459</c:v>
                </c:pt>
                <c:pt idx="40">
                  <c:v>18.668105099999998</c:v>
                </c:pt>
                <c:pt idx="41">
                  <c:v>18.253161500000001</c:v>
                </c:pt>
                <c:pt idx="42">
                  <c:v>18.055555600000002</c:v>
                </c:pt>
                <c:pt idx="43">
                  <c:v>17.835961300000001</c:v>
                </c:pt>
                <c:pt idx="44">
                  <c:v>17.416168899999999</c:v>
                </c:pt>
                <c:pt idx="45">
                  <c:v>16.9897527</c:v>
                </c:pt>
                <c:pt idx="46">
                  <c:v>16.556832799999999</c:v>
                </c:pt>
                <c:pt idx="47">
                  <c:v>16.1175538</c:v>
                </c:pt>
                <c:pt idx="48">
                  <c:v>15.672086</c:v>
                </c:pt>
                <c:pt idx="49">
                  <c:v>15.2206273</c:v>
                </c:pt>
                <c:pt idx="50">
                  <c:v>14.7634048</c:v>
                </c:pt>
                <c:pt idx="51">
                  <c:v>14.300676899999999</c:v>
                </c:pt>
                <c:pt idx="52">
                  <c:v>14.027777800000001</c:v>
                </c:pt>
                <c:pt idx="53">
                  <c:v>13.837837</c:v>
                </c:pt>
                <c:pt idx="54">
                  <c:v>13.377375600000001</c:v>
                </c:pt>
                <c:pt idx="55">
                  <c:v>12.9125061</c:v>
                </c:pt>
                <c:pt idx="56">
                  <c:v>12.4436181</c:v>
                </c:pt>
                <c:pt idx="57">
                  <c:v>11.971139900000001</c:v>
                </c:pt>
                <c:pt idx="58">
                  <c:v>11.4955397</c:v>
                </c:pt>
                <c:pt idx="59">
                  <c:v>11.017327</c:v>
                </c:pt>
                <c:pt idx="60">
                  <c:v>10.537053999999999</c:v>
                </c:pt>
                <c:pt idx="61">
                  <c:v>10.0553162</c:v>
                </c:pt>
                <c:pt idx="62">
                  <c:v>10</c:v>
                </c:pt>
                <c:pt idx="63">
                  <c:v>10</c:v>
                </c:pt>
              </c:numCache>
            </c:numRef>
          </c:xVal>
          <c:yVal>
            <c:numRef>
              <c:f>Sheet1!$C$1:$C$73</c:f>
              <c:numCache>
                <c:formatCode>General</c:formatCode>
                <c:ptCount val="73"/>
                <c:pt idx="0">
                  <c:v>4.5</c:v>
                </c:pt>
                <c:pt idx="1">
                  <c:v>4.45</c:v>
                </c:pt>
                <c:pt idx="2">
                  <c:v>4.4000000000000004</c:v>
                </c:pt>
                <c:pt idx="3">
                  <c:v>4.3499999999999996</c:v>
                </c:pt>
                <c:pt idx="4">
                  <c:v>4.3</c:v>
                </c:pt>
                <c:pt idx="5">
                  <c:v>4.25</c:v>
                </c:pt>
                <c:pt idx="6">
                  <c:v>4.2</c:v>
                </c:pt>
                <c:pt idx="7">
                  <c:v>4.1500000000000004</c:v>
                </c:pt>
                <c:pt idx="8">
                  <c:v>4.0999999999999996</c:v>
                </c:pt>
                <c:pt idx="9">
                  <c:v>4.05</c:v>
                </c:pt>
                <c:pt idx="10">
                  <c:v>4</c:v>
                </c:pt>
                <c:pt idx="11">
                  <c:v>3.95</c:v>
                </c:pt>
                <c:pt idx="12">
                  <c:v>3.9</c:v>
                </c:pt>
                <c:pt idx="13">
                  <c:v>3.85</c:v>
                </c:pt>
                <c:pt idx="14">
                  <c:v>3.8</c:v>
                </c:pt>
                <c:pt idx="15">
                  <c:v>3.75</c:v>
                </c:pt>
                <c:pt idx="16">
                  <c:v>3.7</c:v>
                </c:pt>
                <c:pt idx="17">
                  <c:v>3.6960785</c:v>
                </c:pt>
                <c:pt idx="18">
                  <c:v>3.65</c:v>
                </c:pt>
                <c:pt idx="19">
                  <c:v>3.6</c:v>
                </c:pt>
                <c:pt idx="20">
                  <c:v>3.55</c:v>
                </c:pt>
                <c:pt idx="21">
                  <c:v>3.5</c:v>
                </c:pt>
                <c:pt idx="22">
                  <c:v>3.45</c:v>
                </c:pt>
                <c:pt idx="23">
                  <c:v>3.4</c:v>
                </c:pt>
                <c:pt idx="24">
                  <c:v>3.35</c:v>
                </c:pt>
                <c:pt idx="25">
                  <c:v>3.3</c:v>
                </c:pt>
                <c:pt idx="26">
                  <c:v>3.25</c:v>
                </c:pt>
                <c:pt idx="27">
                  <c:v>3.2</c:v>
                </c:pt>
                <c:pt idx="28">
                  <c:v>3.15</c:v>
                </c:pt>
                <c:pt idx="29">
                  <c:v>3.1</c:v>
                </c:pt>
                <c:pt idx="30">
                  <c:v>3.05</c:v>
                </c:pt>
                <c:pt idx="31">
                  <c:v>3.0496561</c:v>
                </c:pt>
                <c:pt idx="32">
                  <c:v>3</c:v>
                </c:pt>
                <c:pt idx="33">
                  <c:v>2.95</c:v>
                </c:pt>
                <c:pt idx="34">
                  <c:v>2.9</c:v>
                </c:pt>
                <c:pt idx="35">
                  <c:v>2.85</c:v>
                </c:pt>
                <c:pt idx="36">
                  <c:v>2.8</c:v>
                </c:pt>
                <c:pt idx="37">
                  <c:v>2.75</c:v>
                </c:pt>
                <c:pt idx="38">
                  <c:v>2.7</c:v>
                </c:pt>
                <c:pt idx="39">
                  <c:v>2.65</c:v>
                </c:pt>
                <c:pt idx="40">
                  <c:v>2.6</c:v>
                </c:pt>
                <c:pt idx="41">
                  <c:v>2.5499999999999998</c:v>
                </c:pt>
                <c:pt idx="42">
                  <c:v>2.5268484</c:v>
                </c:pt>
                <c:pt idx="43">
                  <c:v>2.5</c:v>
                </c:pt>
                <c:pt idx="44">
                  <c:v>2.4500000000000002</c:v>
                </c:pt>
                <c:pt idx="45">
                  <c:v>2.4</c:v>
                </c:pt>
                <c:pt idx="46">
                  <c:v>2.35</c:v>
                </c:pt>
                <c:pt idx="47">
                  <c:v>2.2999999999999998</c:v>
                </c:pt>
                <c:pt idx="48">
                  <c:v>2.25</c:v>
                </c:pt>
                <c:pt idx="49">
                  <c:v>2.2000000000000002</c:v>
                </c:pt>
                <c:pt idx="50">
                  <c:v>2.15</c:v>
                </c:pt>
                <c:pt idx="51">
                  <c:v>2.1</c:v>
                </c:pt>
                <c:pt idx="52">
                  <c:v>2.0712150999999999</c:v>
                </c:pt>
                <c:pt idx="53">
                  <c:v>2.0499999999999998</c:v>
                </c:pt>
                <c:pt idx="54">
                  <c:v>2</c:v>
                </c:pt>
                <c:pt idx="55">
                  <c:v>1.95</c:v>
                </c:pt>
                <c:pt idx="56">
                  <c:v>1.9</c:v>
                </c:pt>
                <c:pt idx="57">
                  <c:v>1.85</c:v>
                </c:pt>
                <c:pt idx="58">
                  <c:v>1.8</c:v>
                </c:pt>
                <c:pt idx="59">
                  <c:v>1.75</c:v>
                </c:pt>
                <c:pt idx="60">
                  <c:v>1.7</c:v>
                </c:pt>
                <c:pt idx="61">
                  <c:v>1.65</c:v>
                </c:pt>
                <c:pt idx="62">
                  <c:v>1.6444961</c:v>
                </c:pt>
                <c:pt idx="63">
                  <c:v>1.65</c:v>
                </c:pt>
              </c:numCache>
            </c:numRef>
          </c:yVal>
          <c:smooth val="0"/>
        </c:ser>
        <c:ser>
          <c:idx val="1"/>
          <c:order val="1"/>
          <c:spPr>
            <a:ln w="19050" cap="rnd">
              <a:solidFill>
                <a:srgbClr val="FF00FF"/>
              </a:solidFill>
              <a:round/>
            </a:ln>
            <a:effectLst/>
          </c:spPr>
          <c:marker>
            <c:symbol val="none"/>
          </c:marker>
          <c:xVal>
            <c:numRef>
              <c:f>Sheet1!$E$1:$E$93</c:f>
              <c:numCache>
                <c:formatCode>General</c:formatCode>
                <c:ptCount val="93"/>
                <c:pt idx="0">
                  <c:v>63.7216679</c:v>
                </c:pt>
                <c:pt idx="1">
                  <c:v>63.292664899999998</c:v>
                </c:pt>
                <c:pt idx="2">
                  <c:v>62.854442499999998</c:v>
                </c:pt>
                <c:pt idx="3">
                  <c:v>62.406787100000003</c:v>
                </c:pt>
                <c:pt idx="4">
                  <c:v>62.361111100000002</c:v>
                </c:pt>
                <c:pt idx="5">
                  <c:v>61.952171700000001</c:v>
                </c:pt>
                <c:pt idx="6">
                  <c:v>61.488048200000001</c:v>
                </c:pt>
                <c:pt idx="7">
                  <c:v>61.013895400000003</c:v>
                </c:pt>
                <c:pt idx="8">
                  <c:v>60.529487500000002</c:v>
                </c:pt>
                <c:pt idx="9">
                  <c:v>60.034595799999998</c:v>
                </c:pt>
                <c:pt idx="10">
                  <c:v>59.528989000000003</c:v>
                </c:pt>
                <c:pt idx="11">
                  <c:v>59.012433100000003</c:v>
                </c:pt>
                <c:pt idx="12">
                  <c:v>58.484692199999998</c:v>
                </c:pt>
                <c:pt idx="13">
                  <c:v>58.3333333</c:v>
                </c:pt>
                <c:pt idx="14">
                  <c:v>57.948231800000002</c:v>
                </c:pt>
                <c:pt idx="15">
                  <c:v>57.401245699999997</c:v>
                </c:pt>
                <c:pt idx="16">
                  <c:v>56.8424397</c:v>
                </c:pt>
                <c:pt idx="17">
                  <c:v>56.271574700000002</c:v>
                </c:pt>
                <c:pt idx="18">
                  <c:v>55.688411100000003</c:v>
                </c:pt>
                <c:pt idx="19">
                  <c:v>55.092709900000003</c:v>
                </c:pt>
                <c:pt idx="20">
                  <c:v>54.484233199999998</c:v>
                </c:pt>
                <c:pt idx="21">
                  <c:v>54.305555599999998</c:v>
                </c:pt>
                <c:pt idx="22">
                  <c:v>53.866052099999997</c:v>
                </c:pt>
                <c:pt idx="23">
                  <c:v>53.236059099999999</c:v>
                </c:pt>
                <c:pt idx="24">
                  <c:v>52.5926914</c:v>
                </c:pt>
                <c:pt idx="25">
                  <c:v>51.935724700000002</c:v>
                </c:pt>
                <c:pt idx="26">
                  <c:v>51.264940000000003</c:v>
                </c:pt>
                <c:pt idx="27">
                  <c:v>50.5801248</c:v>
                </c:pt>
                <c:pt idx="28">
                  <c:v>50.277777800000003</c:v>
                </c:pt>
                <c:pt idx="29">
                  <c:v>49.884263799999999</c:v>
                </c:pt>
                <c:pt idx="30">
                  <c:v>49.176518000000002</c:v>
                </c:pt>
                <c:pt idx="31">
                  <c:v>48.4542711</c:v>
                </c:pt>
                <c:pt idx="32">
                  <c:v>47.717350099999997</c:v>
                </c:pt>
                <c:pt idx="33">
                  <c:v>46.965594699999997</c:v>
                </c:pt>
                <c:pt idx="34">
                  <c:v>46.25</c:v>
                </c:pt>
                <c:pt idx="35">
                  <c:v>46.199305299999999</c:v>
                </c:pt>
                <c:pt idx="36">
                  <c:v>45.424272500000001</c:v>
                </c:pt>
                <c:pt idx="37">
                  <c:v>44.6341544</c:v>
                </c:pt>
                <c:pt idx="38">
                  <c:v>43.828862700000002</c:v>
                </c:pt>
                <c:pt idx="39">
                  <c:v>43.008332099999997</c:v>
                </c:pt>
                <c:pt idx="40">
                  <c:v>42.222222199999997</c:v>
                </c:pt>
                <c:pt idx="41">
                  <c:v>42.172994799999998</c:v>
                </c:pt>
                <c:pt idx="42">
                  <c:v>41.329979999999999</c:v>
                </c:pt>
                <c:pt idx="43">
                  <c:v>40.471837399999998</c:v>
                </c:pt>
                <c:pt idx="44">
                  <c:v>39.5986178</c:v>
                </c:pt>
                <c:pt idx="45">
                  <c:v>38.710408299999997</c:v>
                </c:pt>
                <c:pt idx="46">
                  <c:v>38.194444400000002</c:v>
                </c:pt>
                <c:pt idx="47">
                  <c:v>37.811379799999997</c:v>
                </c:pt>
                <c:pt idx="48">
                  <c:v>36.903200599999998</c:v>
                </c:pt>
                <c:pt idx="49">
                  <c:v>35.980691100000001</c:v>
                </c:pt>
                <c:pt idx="50">
                  <c:v>35.044111800000003</c:v>
                </c:pt>
                <c:pt idx="51">
                  <c:v>34.1666667</c:v>
                </c:pt>
                <c:pt idx="52">
                  <c:v>34.094621199999999</c:v>
                </c:pt>
                <c:pt idx="53">
                  <c:v>33.142082500000001</c:v>
                </c:pt>
                <c:pt idx="54">
                  <c:v>32.176733499999997</c:v>
                </c:pt>
                <c:pt idx="55">
                  <c:v>31.199059900000002</c:v>
                </c:pt>
                <c:pt idx="56">
                  <c:v>30.2096141</c:v>
                </c:pt>
                <c:pt idx="57">
                  <c:v>30.138888900000001</c:v>
                </c:pt>
                <c:pt idx="58">
                  <c:v>29.221159700000001</c:v>
                </c:pt>
                <c:pt idx="59">
                  <c:v>28.223312100000001</c:v>
                </c:pt>
                <c:pt idx="60">
                  <c:v>27.215911800000001</c:v>
                </c:pt>
                <c:pt idx="61">
                  <c:v>26.1998034</c:v>
                </c:pt>
                <c:pt idx="62">
                  <c:v>26.111111099999999</c:v>
                </c:pt>
                <c:pt idx="63">
                  <c:v>25.1898686</c:v>
                </c:pt>
                <c:pt idx="64">
                  <c:v>24.174592499999999</c:v>
                </c:pt>
                <c:pt idx="65">
                  <c:v>23.153739600000002</c:v>
                </c:pt>
                <c:pt idx="66">
                  <c:v>22.128488300000001</c:v>
                </c:pt>
                <c:pt idx="67">
                  <c:v>22.0833333</c:v>
                </c:pt>
                <c:pt idx="68">
                  <c:v>21.117226599999999</c:v>
                </c:pt>
                <c:pt idx="69">
                  <c:v>20.105020700000001</c:v>
                </c:pt>
                <c:pt idx="70">
                  <c:v>19.092520400000002</c:v>
                </c:pt>
                <c:pt idx="71">
                  <c:v>18.081256199999999</c:v>
                </c:pt>
                <c:pt idx="72">
                  <c:v>18.055555600000002</c:v>
                </c:pt>
                <c:pt idx="73">
                  <c:v>17.093389999999999</c:v>
                </c:pt>
                <c:pt idx="74">
                  <c:v>16.1105436</c:v>
                </c:pt>
                <c:pt idx="75">
                  <c:v>15.133950799999999</c:v>
                </c:pt>
                <c:pt idx="76">
                  <c:v>14.1654696</c:v>
                </c:pt>
                <c:pt idx="77">
                  <c:v>14.027777800000001</c:v>
                </c:pt>
                <c:pt idx="78">
                  <c:v>13.228511900000001</c:v>
                </c:pt>
                <c:pt idx="79">
                  <c:v>12.306912499999999</c:v>
                </c:pt>
                <c:pt idx="80">
                  <c:v>11.399106700000001</c:v>
                </c:pt>
                <c:pt idx="81">
                  <c:v>10.5071961</c:v>
                </c:pt>
                <c:pt idx="82">
                  <c:v>10</c:v>
                </c:pt>
                <c:pt idx="83">
                  <c:v>10</c:v>
                </c:pt>
              </c:numCache>
            </c:numRef>
          </c:xVal>
          <c:yVal>
            <c:numRef>
              <c:f>Sheet1!$F$1:$F$93</c:f>
              <c:numCache>
                <c:formatCode>General</c:formatCode>
                <c:ptCount val="93"/>
                <c:pt idx="0">
                  <c:v>4.5</c:v>
                </c:pt>
                <c:pt idx="1">
                  <c:v>4.45</c:v>
                </c:pt>
                <c:pt idx="2">
                  <c:v>4.4000000000000004</c:v>
                </c:pt>
                <c:pt idx="3">
                  <c:v>4.3499999999999996</c:v>
                </c:pt>
                <c:pt idx="4">
                  <c:v>4.3450359000000001</c:v>
                </c:pt>
                <c:pt idx="5">
                  <c:v>4.3</c:v>
                </c:pt>
                <c:pt idx="6">
                  <c:v>4.25</c:v>
                </c:pt>
                <c:pt idx="7">
                  <c:v>4.2</c:v>
                </c:pt>
                <c:pt idx="8">
                  <c:v>4.1500000000000004</c:v>
                </c:pt>
                <c:pt idx="9">
                  <c:v>4.0999999999999996</c:v>
                </c:pt>
                <c:pt idx="10">
                  <c:v>4.05</c:v>
                </c:pt>
                <c:pt idx="11">
                  <c:v>4</c:v>
                </c:pt>
                <c:pt idx="12">
                  <c:v>3.95</c:v>
                </c:pt>
                <c:pt idx="13">
                  <c:v>3.9360482999999999</c:v>
                </c:pt>
                <c:pt idx="14">
                  <c:v>3.9</c:v>
                </c:pt>
                <c:pt idx="15">
                  <c:v>3.85</c:v>
                </c:pt>
                <c:pt idx="16">
                  <c:v>3.8</c:v>
                </c:pt>
                <c:pt idx="17">
                  <c:v>3.75</c:v>
                </c:pt>
                <c:pt idx="18">
                  <c:v>3.7</c:v>
                </c:pt>
                <c:pt idx="19">
                  <c:v>3.65</c:v>
                </c:pt>
                <c:pt idx="20">
                  <c:v>3.6</c:v>
                </c:pt>
                <c:pt idx="21">
                  <c:v>3.5857315000000001</c:v>
                </c:pt>
                <c:pt idx="22">
                  <c:v>3.55</c:v>
                </c:pt>
                <c:pt idx="23">
                  <c:v>3.5</c:v>
                </c:pt>
                <c:pt idx="24">
                  <c:v>3.45</c:v>
                </c:pt>
                <c:pt idx="25">
                  <c:v>3.4</c:v>
                </c:pt>
                <c:pt idx="26">
                  <c:v>3.35</c:v>
                </c:pt>
                <c:pt idx="27">
                  <c:v>3.3</c:v>
                </c:pt>
                <c:pt idx="28">
                  <c:v>3.2785296000000002</c:v>
                </c:pt>
                <c:pt idx="29">
                  <c:v>3.25</c:v>
                </c:pt>
                <c:pt idx="30">
                  <c:v>3.2</c:v>
                </c:pt>
                <c:pt idx="31">
                  <c:v>3.15</c:v>
                </c:pt>
                <c:pt idx="32">
                  <c:v>3.1</c:v>
                </c:pt>
                <c:pt idx="33">
                  <c:v>3.05</c:v>
                </c:pt>
                <c:pt idx="34">
                  <c:v>3.0033818999999999</c:v>
                </c:pt>
                <c:pt idx="35">
                  <c:v>3</c:v>
                </c:pt>
                <c:pt idx="36">
                  <c:v>2.95</c:v>
                </c:pt>
                <c:pt idx="37">
                  <c:v>2.9</c:v>
                </c:pt>
                <c:pt idx="38">
                  <c:v>2.85</c:v>
                </c:pt>
                <c:pt idx="39">
                  <c:v>2.8</c:v>
                </c:pt>
                <c:pt idx="40">
                  <c:v>2.7530234999999998</c:v>
                </c:pt>
                <c:pt idx="41">
                  <c:v>2.75</c:v>
                </c:pt>
                <c:pt idx="42">
                  <c:v>2.7</c:v>
                </c:pt>
                <c:pt idx="43">
                  <c:v>2.65</c:v>
                </c:pt>
                <c:pt idx="44">
                  <c:v>2.6</c:v>
                </c:pt>
                <c:pt idx="45">
                  <c:v>2.5499999999999998</c:v>
                </c:pt>
                <c:pt idx="46">
                  <c:v>2.5216968</c:v>
                </c:pt>
                <c:pt idx="47">
                  <c:v>2.5</c:v>
                </c:pt>
                <c:pt idx="48">
                  <c:v>2.4500000000000002</c:v>
                </c:pt>
                <c:pt idx="49">
                  <c:v>2.4</c:v>
                </c:pt>
                <c:pt idx="50">
                  <c:v>2.35</c:v>
                </c:pt>
                <c:pt idx="51">
                  <c:v>2.3039249000000002</c:v>
                </c:pt>
                <c:pt idx="52">
                  <c:v>2.2999999999999998</c:v>
                </c:pt>
                <c:pt idx="53">
                  <c:v>2.25</c:v>
                </c:pt>
                <c:pt idx="54">
                  <c:v>2.2000000000000002</c:v>
                </c:pt>
                <c:pt idx="55">
                  <c:v>2.15</c:v>
                </c:pt>
                <c:pt idx="56">
                  <c:v>2.1</c:v>
                </c:pt>
                <c:pt idx="57">
                  <c:v>2.0965655000000001</c:v>
                </c:pt>
                <c:pt idx="58">
                  <c:v>2.0499999999999998</c:v>
                </c:pt>
                <c:pt idx="59">
                  <c:v>2</c:v>
                </c:pt>
                <c:pt idx="60">
                  <c:v>1.95</c:v>
                </c:pt>
                <c:pt idx="61">
                  <c:v>1.9</c:v>
                </c:pt>
                <c:pt idx="62">
                  <c:v>1.8958109000000001</c:v>
                </c:pt>
                <c:pt idx="63">
                  <c:v>1.85</c:v>
                </c:pt>
                <c:pt idx="64">
                  <c:v>1.8</c:v>
                </c:pt>
                <c:pt idx="65">
                  <c:v>1.75</c:v>
                </c:pt>
                <c:pt idx="66">
                  <c:v>1.7</c:v>
                </c:pt>
                <c:pt idx="67">
                  <c:v>1.6978941999999999</c:v>
                </c:pt>
                <c:pt idx="68">
                  <c:v>1.65</c:v>
                </c:pt>
                <c:pt idx="69">
                  <c:v>1.6</c:v>
                </c:pt>
                <c:pt idx="70">
                  <c:v>1.55</c:v>
                </c:pt>
                <c:pt idx="71">
                  <c:v>1.5</c:v>
                </c:pt>
                <c:pt idx="72">
                  <c:v>1.4987895</c:v>
                </c:pt>
                <c:pt idx="73">
                  <c:v>1.45</c:v>
                </c:pt>
                <c:pt idx="74">
                  <c:v>1.4</c:v>
                </c:pt>
                <c:pt idx="75">
                  <c:v>1.35</c:v>
                </c:pt>
                <c:pt idx="76">
                  <c:v>1.3</c:v>
                </c:pt>
                <c:pt idx="77">
                  <c:v>1.2932051</c:v>
                </c:pt>
                <c:pt idx="78">
                  <c:v>1.25</c:v>
                </c:pt>
                <c:pt idx="79">
                  <c:v>1.2</c:v>
                </c:pt>
                <c:pt idx="80">
                  <c:v>1.1499999999999999</c:v>
                </c:pt>
                <c:pt idx="81">
                  <c:v>1.1000000000000001</c:v>
                </c:pt>
                <c:pt idx="82">
                  <c:v>1.0719685000000001</c:v>
                </c:pt>
                <c:pt idx="83">
                  <c:v>1.1000000000000001</c:v>
                </c:pt>
              </c:numCache>
            </c:numRef>
          </c:yVal>
          <c:smooth val="0"/>
        </c:ser>
        <c:ser>
          <c:idx val="2"/>
          <c:order val="2"/>
          <c:spPr>
            <a:ln w="19050" cap="rnd">
              <a:solidFill>
                <a:srgbClr val="FF3300"/>
              </a:solidFill>
              <a:prstDash val="lgDash"/>
              <a:round/>
            </a:ln>
            <a:effectLst/>
          </c:spPr>
          <c:marker>
            <c:symbol val="none"/>
          </c:marker>
          <c:xVal>
            <c:numRef>
              <c:f>Sheet1!$H$1:$H$110</c:f>
              <c:numCache>
                <c:formatCode>General</c:formatCode>
                <c:ptCount val="110"/>
                <c:pt idx="0">
                  <c:v>136.89119099999999</c:v>
                </c:pt>
                <c:pt idx="1">
                  <c:v>135.96418030000001</c:v>
                </c:pt>
                <c:pt idx="2">
                  <c:v>135.0172479</c:v>
                </c:pt>
                <c:pt idx="3">
                  <c:v>134.86111109999999</c:v>
                </c:pt>
                <c:pt idx="4">
                  <c:v>134.05243010000001</c:v>
                </c:pt>
                <c:pt idx="5">
                  <c:v>133.0673041</c:v>
                </c:pt>
                <c:pt idx="6">
                  <c:v>132.06091359999999</c:v>
                </c:pt>
                <c:pt idx="7">
                  <c:v>131.03277589999999</c:v>
                </c:pt>
                <c:pt idx="8">
                  <c:v>130.83333329999999</c:v>
                </c:pt>
                <c:pt idx="9">
                  <c:v>129.9851012</c:v>
                </c:pt>
                <c:pt idx="10">
                  <c:v>128.91539890000001</c:v>
                </c:pt>
                <c:pt idx="11">
                  <c:v>127.8225358</c:v>
                </c:pt>
                <c:pt idx="12">
                  <c:v>126.80555560000001</c:v>
                </c:pt>
                <c:pt idx="13">
                  <c:v>126.70633220000001</c:v>
                </c:pt>
                <c:pt idx="14">
                  <c:v>125.5693589</c:v>
                </c:pt>
                <c:pt idx="15">
                  <c:v>124.4077758</c:v>
                </c:pt>
                <c:pt idx="16">
                  <c:v>123.22106719999999</c:v>
                </c:pt>
                <c:pt idx="17">
                  <c:v>122.7777778</c:v>
                </c:pt>
                <c:pt idx="18">
                  <c:v>122.0113125</c:v>
                </c:pt>
                <c:pt idx="19">
                  <c:v>120.7769806</c:v>
                </c:pt>
                <c:pt idx="20">
                  <c:v>119.5160565</c:v>
                </c:pt>
                <c:pt idx="21">
                  <c:v>118.75</c:v>
                </c:pt>
                <c:pt idx="22">
                  <c:v>118.2298452</c:v>
                </c:pt>
                <c:pt idx="23">
                  <c:v>116.9187802</c:v>
                </c:pt>
                <c:pt idx="24">
                  <c:v>115.5796797</c:v>
                </c:pt>
                <c:pt idx="25">
                  <c:v>114.7222222</c:v>
                </c:pt>
                <c:pt idx="26">
                  <c:v>114.2138819</c:v>
                </c:pt>
                <c:pt idx="27">
                  <c:v>112.8222494</c:v>
                </c:pt>
                <c:pt idx="28">
                  <c:v>111.4012018</c:v>
                </c:pt>
                <c:pt idx="29">
                  <c:v>110.69444439999999</c:v>
                </c:pt>
                <c:pt idx="30">
                  <c:v>109.9530474</c:v>
                </c:pt>
                <c:pt idx="31">
                  <c:v>108.4773</c:v>
                </c:pt>
                <c:pt idx="32">
                  <c:v>106.97087500000001</c:v>
                </c:pt>
                <c:pt idx="33">
                  <c:v>106.66666669999999</c:v>
                </c:pt>
                <c:pt idx="34">
                  <c:v>105.43813040000001</c:v>
                </c:pt>
                <c:pt idx="35">
                  <c:v>103.8751851</c:v>
                </c:pt>
                <c:pt idx="36">
                  <c:v>102.6388889</c:v>
                </c:pt>
                <c:pt idx="37">
                  <c:v>102.28192749999999</c:v>
                </c:pt>
                <c:pt idx="38">
                  <c:v>100.66167470000001</c:v>
                </c:pt>
                <c:pt idx="39">
                  <c:v>99.009136600000005</c:v>
                </c:pt>
                <c:pt idx="40">
                  <c:v>98.611111100000002</c:v>
                </c:pt>
                <c:pt idx="41">
                  <c:v>97.329424700000004</c:v>
                </c:pt>
                <c:pt idx="42">
                  <c:v>95.618717399999994</c:v>
                </c:pt>
                <c:pt idx="43">
                  <c:v>94.583333300000007</c:v>
                </c:pt>
                <c:pt idx="44">
                  <c:v>93.878245699999994</c:v>
                </c:pt>
                <c:pt idx="45">
                  <c:v>92.109438699999998</c:v>
                </c:pt>
                <c:pt idx="46">
                  <c:v>90.555555600000005</c:v>
                </c:pt>
                <c:pt idx="47">
                  <c:v>90.308822800000002</c:v>
                </c:pt>
                <c:pt idx="48">
                  <c:v>88.482463899999999</c:v>
                </c:pt>
                <c:pt idx="49">
                  <c:v>86.623330999999993</c:v>
                </c:pt>
                <c:pt idx="50">
                  <c:v>86.527777799999996</c:v>
                </c:pt>
                <c:pt idx="51">
                  <c:v>84.740078299999993</c:v>
                </c:pt>
                <c:pt idx="52">
                  <c:v>82.8249596</c:v>
                </c:pt>
                <c:pt idx="53">
                  <c:v>82.5</c:v>
                </c:pt>
                <c:pt idx="54">
                  <c:v>80.885874799999996</c:v>
                </c:pt>
                <c:pt idx="55">
                  <c:v>78.916881099999998</c:v>
                </c:pt>
                <c:pt idx="56">
                  <c:v>78.472222200000004</c:v>
                </c:pt>
                <c:pt idx="57">
                  <c:v>76.924955199999999</c:v>
                </c:pt>
                <c:pt idx="58">
                  <c:v>74.905010599999997</c:v>
                </c:pt>
                <c:pt idx="59">
                  <c:v>74.444444399999995</c:v>
                </c:pt>
                <c:pt idx="60">
                  <c:v>72.864144600000003</c:v>
                </c:pt>
                <c:pt idx="61">
                  <c:v>70.797097600000001</c:v>
                </c:pt>
                <c:pt idx="62">
                  <c:v>70.416666699999993</c:v>
                </c:pt>
                <c:pt idx="63">
                  <c:v>68.712214700000004</c:v>
                </c:pt>
                <c:pt idx="64">
                  <c:v>66.602953400000004</c:v>
                </c:pt>
                <c:pt idx="65">
                  <c:v>66.388888899999998</c:v>
                </c:pt>
                <c:pt idx="66">
                  <c:v>64.480110999999994</c:v>
                </c:pt>
                <c:pt idx="67">
                  <c:v>62.361111100000002</c:v>
                </c:pt>
                <c:pt idx="68">
                  <c:v>62.334851499999999</c:v>
                </c:pt>
                <c:pt idx="69">
                  <c:v>60.1811759</c:v>
                </c:pt>
                <c:pt idx="70">
                  <c:v>58.3333333</c:v>
                </c:pt>
                <c:pt idx="71">
                  <c:v>58.009158599999999</c:v>
                </c:pt>
                <c:pt idx="72">
                  <c:v>55.8313591</c:v>
                </c:pt>
                <c:pt idx="73">
                  <c:v>54.305555599999998</c:v>
                </c:pt>
                <c:pt idx="74">
                  <c:v>53.641878200000001</c:v>
                </c:pt>
                <c:pt idx="75">
                  <c:v>51.449400099999998</c:v>
                </c:pt>
                <c:pt idx="76">
                  <c:v>50.277777800000003</c:v>
                </c:pt>
                <c:pt idx="77">
                  <c:v>49.253185100000003</c:v>
                </c:pt>
                <c:pt idx="78">
                  <c:v>47.05697</c:v>
                </c:pt>
                <c:pt idx="79">
                  <c:v>46.25</c:v>
                </c:pt>
                <c:pt idx="80">
                  <c:v>44.8662159</c:v>
                </c:pt>
                <c:pt idx="81">
                  <c:v>42.678751400000003</c:v>
                </c:pt>
                <c:pt idx="82">
                  <c:v>42.222222199999997</c:v>
                </c:pt>
                <c:pt idx="83">
                  <c:v>40.507101900000002</c:v>
                </c:pt>
                <c:pt idx="84">
                  <c:v>38.342435500000001</c:v>
                </c:pt>
                <c:pt idx="85">
                  <c:v>38.194444400000002</c:v>
                </c:pt>
                <c:pt idx="86">
                  <c:v>36.2049004</c:v>
                </c:pt>
                <c:pt idx="87">
                  <c:v>34.1666667</c:v>
                </c:pt>
                <c:pt idx="88">
                  <c:v>34.079631300000003</c:v>
                </c:pt>
                <c:pt idx="89">
                  <c:v>31.991394199999998</c:v>
                </c:pt>
                <c:pt idx="90">
                  <c:v>30.138888900000001</c:v>
                </c:pt>
                <c:pt idx="91">
                  <c:v>29.923353500000001</c:v>
                </c:pt>
                <c:pt idx="92">
                  <c:v>27.900715600000002</c:v>
                </c:pt>
                <c:pt idx="93">
                  <c:v>26.111111099999999</c:v>
                </c:pt>
                <c:pt idx="94">
                  <c:v>25.906651</c:v>
                </c:pt>
                <c:pt idx="95">
                  <c:v>23.968734399999999</c:v>
                </c:pt>
                <c:pt idx="96">
                  <c:v>22.0833333</c:v>
                </c:pt>
                <c:pt idx="97">
                  <c:v>22.0650732</c:v>
                </c:pt>
                <c:pt idx="98">
                  <c:v>20.232101799999999</c:v>
                </c:pt>
                <c:pt idx="99">
                  <c:v>18.441624099999999</c:v>
                </c:pt>
              </c:numCache>
            </c:numRef>
          </c:xVal>
          <c:yVal>
            <c:numRef>
              <c:f>Sheet1!$I$1:$I$110</c:f>
              <c:numCache>
                <c:formatCode>General</c:formatCode>
                <c:ptCount val="110"/>
                <c:pt idx="0">
                  <c:v>4.5</c:v>
                </c:pt>
                <c:pt idx="1">
                  <c:v>4.45</c:v>
                </c:pt>
                <c:pt idx="2">
                  <c:v>4.4000000000000004</c:v>
                </c:pt>
                <c:pt idx="3">
                  <c:v>4.3919731999999998</c:v>
                </c:pt>
                <c:pt idx="4">
                  <c:v>4.3499999999999996</c:v>
                </c:pt>
                <c:pt idx="5">
                  <c:v>4.3</c:v>
                </c:pt>
                <c:pt idx="6">
                  <c:v>4.25</c:v>
                </c:pt>
                <c:pt idx="7">
                  <c:v>4.2</c:v>
                </c:pt>
                <c:pt idx="8">
                  <c:v>4.1905618000000002</c:v>
                </c:pt>
                <c:pt idx="9">
                  <c:v>4.1500000000000004</c:v>
                </c:pt>
                <c:pt idx="10">
                  <c:v>4.0999999999999996</c:v>
                </c:pt>
                <c:pt idx="11">
                  <c:v>4.05</c:v>
                </c:pt>
                <c:pt idx="12">
                  <c:v>4.0044902000000002</c:v>
                </c:pt>
                <c:pt idx="13">
                  <c:v>4</c:v>
                </c:pt>
                <c:pt idx="14">
                  <c:v>3.95</c:v>
                </c:pt>
                <c:pt idx="15">
                  <c:v>3.9</c:v>
                </c:pt>
                <c:pt idx="16">
                  <c:v>3.85</c:v>
                </c:pt>
                <c:pt idx="17">
                  <c:v>3.8318211999999998</c:v>
                </c:pt>
                <c:pt idx="18">
                  <c:v>3.8</c:v>
                </c:pt>
                <c:pt idx="19">
                  <c:v>3.75</c:v>
                </c:pt>
                <c:pt idx="20">
                  <c:v>3.7</c:v>
                </c:pt>
                <c:pt idx="21">
                  <c:v>3.6703806000000001</c:v>
                </c:pt>
                <c:pt idx="22">
                  <c:v>3.65</c:v>
                </c:pt>
                <c:pt idx="23">
                  <c:v>3.6</c:v>
                </c:pt>
                <c:pt idx="24">
                  <c:v>3.55</c:v>
                </c:pt>
                <c:pt idx="25">
                  <c:v>3.5187778000000001</c:v>
                </c:pt>
                <c:pt idx="26">
                  <c:v>3.5</c:v>
                </c:pt>
                <c:pt idx="27">
                  <c:v>3.45</c:v>
                </c:pt>
                <c:pt idx="28">
                  <c:v>3.4</c:v>
                </c:pt>
                <c:pt idx="29">
                  <c:v>3.3757926999999999</c:v>
                </c:pt>
                <c:pt idx="30">
                  <c:v>3.35</c:v>
                </c:pt>
                <c:pt idx="31">
                  <c:v>3.3</c:v>
                </c:pt>
                <c:pt idx="32">
                  <c:v>3.25</c:v>
                </c:pt>
                <c:pt idx="33">
                  <c:v>3.2402106000000002</c:v>
                </c:pt>
                <c:pt idx="34">
                  <c:v>3.2</c:v>
                </c:pt>
                <c:pt idx="35">
                  <c:v>3.15</c:v>
                </c:pt>
                <c:pt idx="36">
                  <c:v>3.1113597</c:v>
                </c:pt>
                <c:pt idx="37">
                  <c:v>3.1</c:v>
                </c:pt>
                <c:pt idx="38">
                  <c:v>3.05</c:v>
                </c:pt>
                <c:pt idx="39">
                  <c:v>3</c:v>
                </c:pt>
                <c:pt idx="40">
                  <c:v>2.9883291999999999</c:v>
                </c:pt>
                <c:pt idx="41">
                  <c:v>2.95</c:v>
                </c:pt>
                <c:pt idx="42">
                  <c:v>2.9</c:v>
                </c:pt>
                <c:pt idx="43">
                  <c:v>2.8705094</c:v>
                </c:pt>
                <c:pt idx="44">
                  <c:v>2.85</c:v>
                </c:pt>
                <c:pt idx="45">
                  <c:v>2.8</c:v>
                </c:pt>
                <c:pt idx="46">
                  <c:v>2.7569851000000001</c:v>
                </c:pt>
                <c:pt idx="47">
                  <c:v>2.75</c:v>
                </c:pt>
                <c:pt idx="48">
                  <c:v>2.7</c:v>
                </c:pt>
                <c:pt idx="49">
                  <c:v>2.65</c:v>
                </c:pt>
                <c:pt idx="50">
                  <c:v>2.6475219999999999</c:v>
                </c:pt>
                <c:pt idx="51">
                  <c:v>2.6</c:v>
                </c:pt>
                <c:pt idx="52">
                  <c:v>2.5499999999999998</c:v>
                </c:pt>
                <c:pt idx="53">
                  <c:v>2.5418040999999998</c:v>
                </c:pt>
                <c:pt idx="54">
                  <c:v>2.5</c:v>
                </c:pt>
                <c:pt idx="55">
                  <c:v>2.4500000000000002</c:v>
                </c:pt>
                <c:pt idx="56">
                  <c:v>2.4390833999999999</c:v>
                </c:pt>
                <c:pt idx="57">
                  <c:v>2.4</c:v>
                </c:pt>
                <c:pt idx="58">
                  <c:v>2.35</c:v>
                </c:pt>
                <c:pt idx="59">
                  <c:v>2.3389818</c:v>
                </c:pt>
                <c:pt idx="60">
                  <c:v>2.2999999999999998</c:v>
                </c:pt>
                <c:pt idx="61">
                  <c:v>2.25</c:v>
                </c:pt>
                <c:pt idx="62">
                  <c:v>2.2411202000000001</c:v>
                </c:pt>
                <c:pt idx="63">
                  <c:v>2.2000000000000002</c:v>
                </c:pt>
                <c:pt idx="64">
                  <c:v>2.15</c:v>
                </c:pt>
                <c:pt idx="65">
                  <c:v>2.1451175</c:v>
                </c:pt>
                <c:pt idx="66">
                  <c:v>2.1</c:v>
                </c:pt>
                <c:pt idx="67">
                  <c:v>2.0506350000000002</c:v>
                </c:pt>
                <c:pt idx="68">
                  <c:v>2.0499999999999998</c:v>
                </c:pt>
                <c:pt idx="69">
                  <c:v>2</c:v>
                </c:pt>
                <c:pt idx="70">
                  <c:v>1.9577229</c:v>
                </c:pt>
                <c:pt idx="71">
                  <c:v>1.95</c:v>
                </c:pt>
                <c:pt idx="72">
                  <c:v>1.9</c:v>
                </c:pt>
                <c:pt idx="73">
                  <c:v>1.8656241</c:v>
                </c:pt>
                <c:pt idx="74">
                  <c:v>1.85</c:v>
                </c:pt>
                <c:pt idx="75">
                  <c:v>1.8</c:v>
                </c:pt>
                <c:pt idx="76">
                  <c:v>1.7739229999999999</c:v>
                </c:pt>
                <c:pt idx="77">
                  <c:v>1.75</c:v>
                </c:pt>
                <c:pt idx="78">
                  <c:v>1.7</c:v>
                </c:pt>
                <c:pt idx="79">
                  <c:v>1.6821869</c:v>
                </c:pt>
                <c:pt idx="80">
                  <c:v>1.65</c:v>
                </c:pt>
                <c:pt idx="81">
                  <c:v>1.6</c:v>
                </c:pt>
                <c:pt idx="82">
                  <c:v>1.5899574000000001</c:v>
                </c:pt>
                <c:pt idx="83">
                  <c:v>1.55</c:v>
                </c:pt>
                <c:pt idx="84">
                  <c:v>1.5</c:v>
                </c:pt>
                <c:pt idx="85">
                  <c:v>1.4967364000000001</c:v>
                </c:pt>
                <c:pt idx="86">
                  <c:v>1.45</c:v>
                </c:pt>
                <c:pt idx="87">
                  <c:v>1.4021834</c:v>
                </c:pt>
                <c:pt idx="88">
                  <c:v>1.4</c:v>
                </c:pt>
                <c:pt idx="89">
                  <c:v>1.35</c:v>
                </c:pt>
                <c:pt idx="90">
                  <c:v>1.3055688999999999</c:v>
                </c:pt>
                <c:pt idx="91">
                  <c:v>1.3</c:v>
                </c:pt>
                <c:pt idx="92">
                  <c:v>1.25</c:v>
                </c:pt>
                <c:pt idx="93">
                  <c:v>1.2055222999999999</c:v>
                </c:pt>
                <c:pt idx="94">
                  <c:v>1.2</c:v>
                </c:pt>
                <c:pt idx="95">
                  <c:v>1.1499999999999999</c:v>
                </c:pt>
                <c:pt idx="96">
                  <c:v>1.1005262</c:v>
                </c:pt>
                <c:pt idx="97">
                  <c:v>1.1000000000000001</c:v>
                </c:pt>
                <c:pt idx="98">
                  <c:v>1.05</c:v>
                </c:pt>
                <c:pt idx="99">
                  <c:v>1</c:v>
                </c:pt>
              </c:numCache>
            </c:numRef>
          </c:yVal>
          <c:smooth val="0"/>
        </c:ser>
        <c:ser>
          <c:idx val="3"/>
          <c:order val="3"/>
          <c:spPr>
            <a:ln w="19050" cap="rnd">
              <a:solidFill>
                <a:srgbClr val="00CC00"/>
              </a:solidFill>
              <a:prstDash val="lgDashDot"/>
              <a:round/>
            </a:ln>
            <a:effectLst/>
          </c:spPr>
          <c:marker>
            <c:symbol val="none"/>
          </c:marker>
          <c:xVal>
            <c:numRef>
              <c:f>Sheet1!$K$1:$K$133</c:f>
              <c:numCache>
                <c:formatCode>General</c:formatCode>
                <c:ptCount val="133"/>
                <c:pt idx="0">
                  <c:v>295.29979379999997</c:v>
                </c:pt>
                <c:pt idx="1">
                  <c:v>293.2927474</c:v>
                </c:pt>
                <c:pt idx="2">
                  <c:v>291.94444440000001</c:v>
                </c:pt>
                <c:pt idx="3">
                  <c:v>291.24357639999999</c:v>
                </c:pt>
                <c:pt idx="4">
                  <c:v>289.1522721</c:v>
                </c:pt>
                <c:pt idx="5">
                  <c:v>287.91666670000001</c:v>
                </c:pt>
                <c:pt idx="6">
                  <c:v>287.01719489999999</c:v>
                </c:pt>
                <c:pt idx="7">
                  <c:v>284.8378677</c:v>
                </c:pt>
                <c:pt idx="8">
                  <c:v>283.88888889999998</c:v>
                </c:pt>
                <c:pt idx="9">
                  <c:v>282.61333230000002</c:v>
                </c:pt>
                <c:pt idx="10">
                  <c:v>280.34211490000001</c:v>
                </c:pt>
                <c:pt idx="11">
                  <c:v>279.86111110000002</c:v>
                </c:pt>
                <c:pt idx="12">
                  <c:v>278.02449610000002</c:v>
                </c:pt>
                <c:pt idx="13">
                  <c:v>275.83333329999999</c:v>
                </c:pt>
                <c:pt idx="14">
                  <c:v>275.6577001</c:v>
                </c:pt>
                <c:pt idx="15">
                  <c:v>273.24304990000002</c:v>
                </c:pt>
                <c:pt idx="16">
                  <c:v>271.80555559999999</c:v>
                </c:pt>
                <c:pt idx="17">
                  <c:v>270.77770120000002</c:v>
                </c:pt>
                <c:pt idx="18">
                  <c:v>268.26125289999999</c:v>
                </c:pt>
                <c:pt idx="19">
                  <c:v>267.77777780000002</c:v>
                </c:pt>
                <c:pt idx="20">
                  <c:v>265.69363729999998</c:v>
                </c:pt>
                <c:pt idx="21">
                  <c:v>263.75</c:v>
                </c:pt>
                <c:pt idx="22">
                  <c:v>263.0723883</c:v>
                </c:pt>
                <c:pt idx="23">
                  <c:v>260.39772440000002</c:v>
                </c:pt>
                <c:pt idx="24">
                  <c:v>259.72222219999998</c:v>
                </c:pt>
                <c:pt idx="25">
                  <c:v>257.6687536</c:v>
                </c:pt>
                <c:pt idx="26">
                  <c:v>255.69444440000001</c:v>
                </c:pt>
                <c:pt idx="27">
                  <c:v>254.883554</c:v>
                </c:pt>
                <c:pt idx="28">
                  <c:v>252.04192420000001</c:v>
                </c:pt>
                <c:pt idx="29">
                  <c:v>251.66666670000001</c:v>
                </c:pt>
                <c:pt idx="30">
                  <c:v>249.14373209999999</c:v>
                </c:pt>
                <c:pt idx="31">
                  <c:v>247.63888890000001</c:v>
                </c:pt>
                <c:pt idx="32">
                  <c:v>246.186869</c:v>
                </c:pt>
                <c:pt idx="33">
                  <c:v>243.61111109999999</c:v>
                </c:pt>
                <c:pt idx="34">
                  <c:v>243.1705867</c:v>
                </c:pt>
                <c:pt idx="35">
                  <c:v>240.09506619999999</c:v>
                </c:pt>
                <c:pt idx="36">
                  <c:v>239.58333329999999</c:v>
                </c:pt>
                <c:pt idx="37">
                  <c:v>236.95944800000001</c:v>
                </c:pt>
                <c:pt idx="38">
                  <c:v>235.55555559999999</c:v>
                </c:pt>
                <c:pt idx="39">
                  <c:v>233.76234500000001</c:v>
                </c:pt>
                <c:pt idx="40">
                  <c:v>231.5277778</c:v>
                </c:pt>
                <c:pt idx="41">
                  <c:v>230.50317989999999</c:v>
                </c:pt>
                <c:pt idx="42">
                  <c:v>227.5</c:v>
                </c:pt>
                <c:pt idx="43">
                  <c:v>227.1814339</c:v>
                </c:pt>
                <c:pt idx="44">
                  <c:v>223.79726149999999</c:v>
                </c:pt>
                <c:pt idx="45">
                  <c:v>223.4722222</c:v>
                </c:pt>
                <c:pt idx="46">
                  <c:v>220.3501828</c:v>
                </c:pt>
                <c:pt idx="47">
                  <c:v>219.44444440000001</c:v>
                </c:pt>
                <c:pt idx="48">
                  <c:v>216.8393059</c:v>
                </c:pt>
                <c:pt idx="49">
                  <c:v>215.41666670000001</c:v>
                </c:pt>
                <c:pt idx="50">
                  <c:v>213.26441399999999</c:v>
                </c:pt>
                <c:pt idx="51">
                  <c:v>211.38888890000001</c:v>
                </c:pt>
                <c:pt idx="52">
                  <c:v>209.6253877</c:v>
                </c:pt>
                <c:pt idx="53">
                  <c:v>207.36111109999999</c:v>
                </c:pt>
                <c:pt idx="54">
                  <c:v>205.92221480000001</c:v>
                </c:pt>
                <c:pt idx="55">
                  <c:v>203.33333329999999</c:v>
                </c:pt>
                <c:pt idx="56">
                  <c:v>202.155</c:v>
                </c:pt>
                <c:pt idx="57">
                  <c:v>199.30555559999999</c:v>
                </c:pt>
                <c:pt idx="58">
                  <c:v>198.32397539999999</c:v>
                </c:pt>
                <c:pt idx="59">
                  <c:v>195.2777778</c:v>
                </c:pt>
                <c:pt idx="60">
                  <c:v>194.42951210000001</c:v>
                </c:pt>
                <c:pt idx="61">
                  <c:v>191.25</c:v>
                </c:pt>
                <c:pt idx="62">
                  <c:v>190.47213149999999</c:v>
                </c:pt>
                <c:pt idx="63">
                  <c:v>187.2222222</c:v>
                </c:pt>
                <c:pt idx="64">
                  <c:v>186.45251780000001</c:v>
                </c:pt>
                <c:pt idx="65">
                  <c:v>183.19444440000001</c:v>
                </c:pt>
                <c:pt idx="66">
                  <c:v>182.37153069999999</c:v>
                </c:pt>
                <c:pt idx="67">
                  <c:v>179.16666670000001</c:v>
                </c:pt>
                <c:pt idx="68">
                  <c:v>178.23021929999999</c:v>
                </c:pt>
                <c:pt idx="69">
                  <c:v>175.13888890000001</c:v>
                </c:pt>
                <c:pt idx="70">
                  <c:v>174.02983510000001</c:v>
                </c:pt>
                <c:pt idx="71">
                  <c:v>171.11111109999999</c:v>
                </c:pt>
                <c:pt idx="72">
                  <c:v>169.77184740000001</c:v>
                </c:pt>
                <c:pt idx="73">
                  <c:v>167.08333329999999</c:v>
                </c:pt>
                <c:pt idx="74">
                  <c:v>165.45795699999999</c:v>
                </c:pt>
                <c:pt idx="75">
                  <c:v>163.05555559999999</c:v>
                </c:pt>
                <c:pt idx="76">
                  <c:v>161.0901121</c:v>
                </c:pt>
                <c:pt idx="77">
                  <c:v>159.0277778</c:v>
                </c:pt>
                <c:pt idx="78">
                  <c:v>156.67052330000001</c:v>
                </c:pt>
                <c:pt idx="79">
                  <c:v>155</c:v>
                </c:pt>
                <c:pt idx="80">
                  <c:v>152.2016792</c:v>
                </c:pt>
                <c:pt idx="81">
                  <c:v>150.9722222</c:v>
                </c:pt>
                <c:pt idx="82">
                  <c:v>147.68636169999999</c:v>
                </c:pt>
                <c:pt idx="83">
                  <c:v>146.94444440000001</c:v>
                </c:pt>
                <c:pt idx="84">
                  <c:v>143.12766199999999</c:v>
                </c:pt>
                <c:pt idx="85">
                  <c:v>142.91666670000001</c:v>
                </c:pt>
                <c:pt idx="86">
                  <c:v>138.88888890000001</c:v>
                </c:pt>
                <c:pt idx="87">
                  <c:v>138.53007220000001</c:v>
                </c:pt>
                <c:pt idx="88">
                  <c:v>134.86111109999999</c:v>
                </c:pt>
                <c:pt idx="89">
                  <c:v>133.89709479999999</c:v>
                </c:pt>
                <c:pt idx="90">
                  <c:v>130.83333329999999</c:v>
                </c:pt>
                <c:pt idx="91">
                  <c:v>129.23223010000001</c:v>
                </c:pt>
                <c:pt idx="92">
                  <c:v>126.80555560000001</c:v>
                </c:pt>
                <c:pt idx="93">
                  <c:v>124.5399589</c:v>
                </c:pt>
                <c:pt idx="94">
                  <c:v>122.7777778</c:v>
                </c:pt>
                <c:pt idx="95">
                  <c:v>119.82514070000001</c:v>
                </c:pt>
                <c:pt idx="96">
                  <c:v>118.75</c:v>
                </c:pt>
                <c:pt idx="97">
                  <c:v>115.093025</c:v>
                </c:pt>
                <c:pt idx="98">
                  <c:v>114.7222222</c:v>
                </c:pt>
                <c:pt idx="99">
                  <c:v>110.69444439999999</c:v>
                </c:pt>
                <c:pt idx="100">
                  <c:v>110.350551</c:v>
                </c:pt>
                <c:pt idx="101">
                  <c:v>106.66666669999999</c:v>
                </c:pt>
                <c:pt idx="102">
                  <c:v>105.6040385</c:v>
                </c:pt>
                <c:pt idx="103">
                  <c:v>102.6388889</c:v>
                </c:pt>
                <c:pt idx="104">
                  <c:v>100.8586152</c:v>
                </c:pt>
                <c:pt idx="105">
                  <c:v>98.611111100000002</c:v>
                </c:pt>
                <c:pt idx="106">
                  <c:v>96.121160599999996</c:v>
                </c:pt>
                <c:pt idx="107">
                  <c:v>94.583333300000007</c:v>
                </c:pt>
                <c:pt idx="108">
                  <c:v>91.398965799999999</c:v>
                </c:pt>
                <c:pt idx="109">
                  <c:v>90.555555600000005</c:v>
                </c:pt>
                <c:pt idx="110">
                  <c:v>86.699730200000005</c:v>
                </c:pt>
                <c:pt idx="111">
                  <c:v>86.527777799999996</c:v>
                </c:pt>
                <c:pt idx="112">
                  <c:v>82.5</c:v>
                </c:pt>
                <c:pt idx="113">
                  <c:v>82.033886600000002</c:v>
                </c:pt>
                <c:pt idx="114">
                  <c:v>78.472222200000004</c:v>
                </c:pt>
                <c:pt idx="115">
                  <c:v>77.408512999999999</c:v>
                </c:pt>
                <c:pt idx="116">
                  <c:v>74.444444399999995</c:v>
                </c:pt>
                <c:pt idx="117">
                  <c:v>72.831615999999997</c:v>
                </c:pt>
                <c:pt idx="118">
                  <c:v>70.416666699999993</c:v>
                </c:pt>
                <c:pt idx="119">
                  <c:v>68.312358399999994</c:v>
                </c:pt>
                <c:pt idx="120">
                  <c:v>66.388888899999998</c:v>
                </c:pt>
                <c:pt idx="121">
                  <c:v>63.860209900000001</c:v>
                </c:pt>
                <c:pt idx="122">
                  <c:v>62.361111100000002</c:v>
                </c:pt>
                <c:pt idx="123">
                  <c:v>59.484909100000003</c:v>
                </c:pt>
                <c:pt idx="124">
                  <c:v>58.3333333</c:v>
                </c:pt>
                <c:pt idx="125">
                  <c:v>55.196415399999999</c:v>
                </c:pt>
                <c:pt idx="126">
                  <c:v>54.305555599999998</c:v>
                </c:pt>
                <c:pt idx="127">
                  <c:v>51.004851700000003</c:v>
                </c:pt>
                <c:pt idx="128">
                  <c:v>50.277777800000003</c:v>
                </c:pt>
                <c:pt idx="129">
                  <c:v>46.920434100000001</c:v>
                </c:pt>
                <c:pt idx="130">
                  <c:v>46.25</c:v>
                </c:pt>
                <c:pt idx="131">
                  <c:v>42.953384700000001</c:v>
                </c:pt>
                <c:pt idx="132">
                  <c:v>42.222222199999997</c:v>
                </c:pt>
              </c:numCache>
            </c:numRef>
          </c:xVal>
          <c:yVal>
            <c:numRef>
              <c:f>Sheet1!$L$1:$L$133</c:f>
              <c:numCache>
                <c:formatCode>General</c:formatCode>
                <c:ptCount val="133"/>
                <c:pt idx="0">
                  <c:v>4.5</c:v>
                </c:pt>
                <c:pt idx="1">
                  <c:v>4.45</c:v>
                </c:pt>
                <c:pt idx="2">
                  <c:v>4.4171885</c:v>
                </c:pt>
                <c:pt idx="3">
                  <c:v>4.4000000000000004</c:v>
                </c:pt>
                <c:pt idx="4">
                  <c:v>4.3499999999999996</c:v>
                </c:pt>
                <c:pt idx="5">
                  <c:v>4.3211633000000003</c:v>
                </c:pt>
                <c:pt idx="6">
                  <c:v>4.3</c:v>
                </c:pt>
                <c:pt idx="7">
                  <c:v>4.25</c:v>
                </c:pt>
                <c:pt idx="8">
                  <c:v>4.2287745000000001</c:v>
                </c:pt>
                <c:pt idx="9">
                  <c:v>4.2</c:v>
                </c:pt>
                <c:pt idx="10">
                  <c:v>4.1500000000000004</c:v>
                </c:pt>
                <c:pt idx="11">
                  <c:v>4.1396965000000003</c:v>
                </c:pt>
                <c:pt idx="12">
                  <c:v>4.0999999999999996</c:v>
                </c:pt>
                <c:pt idx="13">
                  <c:v>4.0537421</c:v>
                </c:pt>
                <c:pt idx="14">
                  <c:v>4.05</c:v>
                </c:pt>
                <c:pt idx="15">
                  <c:v>4</c:v>
                </c:pt>
                <c:pt idx="16">
                  <c:v>3.9709639999999999</c:v>
                </c:pt>
                <c:pt idx="17">
                  <c:v>3.95</c:v>
                </c:pt>
                <c:pt idx="18">
                  <c:v>3.9</c:v>
                </c:pt>
                <c:pt idx="19">
                  <c:v>3.890663</c:v>
                </c:pt>
                <c:pt idx="20">
                  <c:v>3.85</c:v>
                </c:pt>
                <c:pt idx="21">
                  <c:v>3.8130264</c:v>
                </c:pt>
                <c:pt idx="22">
                  <c:v>3.8</c:v>
                </c:pt>
                <c:pt idx="23">
                  <c:v>3.75</c:v>
                </c:pt>
                <c:pt idx="24">
                  <c:v>3.7377265999999998</c:v>
                </c:pt>
                <c:pt idx="25">
                  <c:v>3.7</c:v>
                </c:pt>
                <c:pt idx="26">
                  <c:v>3.6646752999999999</c:v>
                </c:pt>
                <c:pt idx="27">
                  <c:v>3.65</c:v>
                </c:pt>
                <c:pt idx="28">
                  <c:v>3.6</c:v>
                </c:pt>
                <c:pt idx="29">
                  <c:v>3.5935937999999998</c:v>
                </c:pt>
                <c:pt idx="30">
                  <c:v>3.55</c:v>
                </c:pt>
                <c:pt idx="31">
                  <c:v>3.5247088999999998</c:v>
                </c:pt>
                <c:pt idx="32">
                  <c:v>3.5</c:v>
                </c:pt>
                <c:pt idx="33">
                  <c:v>3.4573827000000001</c:v>
                </c:pt>
                <c:pt idx="34">
                  <c:v>3.45</c:v>
                </c:pt>
                <c:pt idx="35">
                  <c:v>3.4</c:v>
                </c:pt>
                <c:pt idx="36">
                  <c:v>3.3919324</c:v>
                </c:pt>
                <c:pt idx="37">
                  <c:v>3.35</c:v>
                </c:pt>
                <c:pt idx="38">
                  <c:v>3.3282167</c:v>
                </c:pt>
                <c:pt idx="39">
                  <c:v>3.3</c:v>
                </c:pt>
                <c:pt idx="40">
                  <c:v>3.2658749</c:v>
                </c:pt>
                <c:pt idx="41">
                  <c:v>3.25</c:v>
                </c:pt>
                <c:pt idx="42">
                  <c:v>3.2048602000000002</c:v>
                </c:pt>
                <c:pt idx="43">
                  <c:v>3.2</c:v>
                </c:pt>
                <c:pt idx="44">
                  <c:v>3.15</c:v>
                </c:pt>
                <c:pt idx="45">
                  <c:v>3.1453525999999998</c:v>
                </c:pt>
                <c:pt idx="46">
                  <c:v>3.1</c:v>
                </c:pt>
                <c:pt idx="47">
                  <c:v>3.0872571</c:v>
                </c:pt>
                <c:pt idx="48">
                  <c:v>3.05</c:v>
                </c:pt>
                <c:pt idx="49">
                  <c:v>3.0303046999999999</c:v>
                </c:pt>
                <c:pt idx="50">
                  <c:v>3</c:v>
                </c:pt>
                <c:pt idx="51">
                  <c:v>2.9744489000000001</c:v>
                </c:pt>
                <c:pt idx="52">
                  <c:v>2.95</c:v>
                </c:pt>
                <c:pt idx="53">
                  <c:v>2.9196431</c:v>
                </c:pt>
                <c:pt idx="54">
                  <c:v>2.9</c:v>
                </c:pt>
                <c:pt idx="55">
                  <c:v>2.8658410000000001</c:v>
                </c:pt>
                <c:pt idx="56">
                  <c:v>2.85</c:v>
                </c:pt>
                <c:pt idx="57">
                  <c:v>2.8129960999999999</c:v>
                </c:pt>
                <c:pt idx="58">
                  <c:v>2.8</c:v>
                </c:pt>
                <c:pt idx="59">
                  <c:v>2.7610622</c:v>
                </c:pt>
                <c:pt idx="60">
                  <c:v>2.75</c:v>
                </c:pt>
                <c:pt idx="61">
                  <c:v>2.7099928000000002</c:v>
                </c:pt>
                <c:pt idx="62">
                  <c:v>2.7</c:v>
                </c:pt>
                <c:pt idx="63">
                  <c:v>2.6597415999999998</c:v>
                </c:pt>
                <c:pt idx="64">
                  <c:v>2.65</c:v>
                </c:pt>
                <c:pt idx="65">
                  <c:v>2.6102625000000002</c:v>
                </c:pt>
                <c:pt idx="66">
                  <c:v>2.6</c:v>
                </c:pt>
                <c:pt idx="67">
                  <c:v>2.5615090999999999</c:v>
                </c:pt>
                <c:pt idx="68">
                  <c:v>2.5499999999999998</c:v>
                </c:pt>
                <c:pt idx="69">
                  <c:v>2.5134352999999998</c:v>
                </c:pt>
                <c:pt idx="70">
                  <c:v>2.5</c:v>
                </c:pt>
                <c:pt idx="71">
                  <c:v>2.4659949000000001</c:v>
                </c:pt>
                <c:pt idx="72">
                  <c:v>2.4500000000000002</c:v>
                </c:pt>
                <c:pt idx="73">
                  <c:v>2.4191417999999998</c:v>
                </c:pt>
                <c:pt idx="74">
                  <c:v>2.4</c:v>
                </c:pt>
                <c:pt idx="75">
                  <c:v>2.3728299000000002</c:v>
                </c:pt>
                <c:pt idx="76">
                  <c:v>2.35</c:v>
                </c:pt>
                <c:pt idx="77">
                  <c:v>2.327013</c:v>
                </c:pt>
                <c:pt idx="78">
                  <c:v>2.2999999999999998</c:v>
                </c:pt>
                <c:pt idx="79">
                  <c:v>2.2816451999999998</c:v>
                </c:pt>
                <c:pt idx="80">
                  <c:v>2.25</c:v>
                </c:pt>
                <c:pt idx="81">
                  <c:v>2.2366804</c:v>
                </c:pt>
                <c:pt idx="82">
                  <c:v>2.2000000000000002</c:v>
                </c:pt>
                <c:pt idx="83">
                  <c:v>2.1920725999999999</c:v>
                </c:pt>
                <c:pt idx="84">
                  <c:v>2.15</c:v>
                </c:pt>
                <c:pt idx="85">
                  <c:v>2.1477757999999998</c:v>
                </c:pt>
                <c:pt idx="86">
                  <c:v>2.1040212999999999</c:v>
                </c:pt>
                <c:pt idx="87">
                  <c:v>2.1</c:v>
                </c:pt>
                <c:pt idx="88">
                  <c:v>2.0606852999999998</c:v>
                </c:pt>
                <c:pt idx="89">
                  <c:v>2.0499999999999998</c:v>
                </c:pt>
                <c:pt idx="90">
                  <c:v>2.0175605999999999</c:v>
                </c:pt>
                <c:pt idx="91">
                  <c:v>2</c:v>
                </c:pt>
                <c:pt idx="92">
                  <c:v>1.9746003999999999</c:v>
                </c:pt>
                <c:pt idx="93">
                  <c:v>1.95</c:v>
                </c:pt>
                <c:pt idx="94">
                  <c:v>1.9317580999999999</c:v>
                </c:pt>
                <c:pt idx="95">
                  <c:v>1.9</c:v>
                </c:pt>
                <c:pt idx="96">
                  <c:v>1.8889868000000001</c:v>
                </c:pt>
                <c:pt idx="97">
                  <c:v>1.85</c:v>
                </c:pt>
                <c:pt idx="98">
                  <c:v>1.8462392999999999</c:v>
                </c:pt>
                <c:pt idx="99">
                  <c:v>1.8037699</c:v>
                </c:pt>
                <c:pt idx="100">
                  <c:v>1.8</c:v>
                </c:pt>
                <c:pt idx="101">
                  <c:v>1.7615779</c:v>
                </c:pt>
                <c:pt idx="102">
                  <c:v>1.75</c:v>
                </c:pt>
                <c:pt idx="103">
                  <c:v>1.7192961</c:v>
                </c:pt>
                <c:pt idx="104">
                  <c:v>1.7</c:v>
                </c:pt>
                <c:pt idx="105">
                  <c:v>1.6768742000000001</c:v>
                </c:pt>
                <c:pt idx="106">
                  <c:v>1.65</c:v>
                </c:pt>
                <c:pt idx="107">
                  <c:v>1.6342614</c:v>
                </c:pt>
                <c:pt idx="108">
                  <c:v>1.6</c:v>
                </c:pt>
                <c:pt idx="109">
                  <c:v>1.5914055</c:v>
                </c:pt>
                <c:pt idx="110">
                  <c:v>1.55</c:v>
                </c:pt>
                <c:pt idx="111">
                  <c:v>1.5482533000000001</c:v>
                </c:pt>
                <c:pt idx="112">
                  <c:v>1.5052494999999999</c:v>
                </c:pt>
                <c:pt idx="113">
                  <c:v>1.5</c:v>
                </c:pt>
                <c:pt idx="114">
                  <c:v>1.4620196000000001</c:v>
                </c:pt>
                <c:pt idx="115">
                  <c:v>1.45</c:v>
                </c:pt>
                <c:pt idx="116">
                  <c:v>1.41832</c:v>
                </c:pt>
                <c:pt idx="117">
                  <c:v>1.4</c:v>
                </c:pt>
                <c:pt idx="118">
                  <c:v>1.3740798999999999</c:v>
                </c:pt>
                <c:pt idx="119">
                  <c:v>1.35</c:v>
                </c:pt>
                <c:pt idx="120">
                  <c:v>1.3292221</c:v>
                </c:pt>
                <c:pt idx="121">
                  <c:v>1.3</c:v>
                </c:pt>
                <c:pt idx="122">
                  <c:v>1.2836607</c:v>
                </c:pt>
                <c:pt idx="123">
                  <c:v>1.25</c:v>
                </c:pt>
                <c:pt idx="124">
                  <c:v>1.2372988</c:v>
                </c:pt>
                <c:pt idx="125">
                  <c:v>1.2</c:v>
                </c:pt>
                <c:pt idx="126">
                  <c:v>1.1900233</c:v>
                </c:pt>
                <c:pt idx="127">
                  <c:v>1.1499999999999999</c:v>
                </c:pt>
                <c:pt idx="128">
                  <c:v>1.1416993</c:v>
                </c:pt>
                <c:pt idx="129">
                  <c:v>1.1000000000000001</c:v>
                </c:pt>
                <c:pt idx="130">
                  <c:v>1.0921599</c:v>
                </c:pt>
                <c:pt idx="131">
                  <c:v>1.05</c:v>
                </c:pt>
                <c:pt idx="132">
                  <c:v>1.0411912999999999</c:v>
                </c:pt>
              </c:numCache>
            </c:numRef>
          </c:yVal>
          <c:smooth val="0"/>
        </c:ser>
        <c:dLbls>
          <c:showLegendKey val="0"/>
          <c:showVal val="0"/>
          <c:showCatName val="0"/>
          <c:showSerName val="0"/>
          <c:showPercent val="0"/>
          <c:showBubbleSize val="0"/>
        </c:dLbls>
        <c:axId val="391914824"/>
        <c:axId val="391915216"/>
      </c:scatterChart>
      <c:valAx>
        <c:axId val="391914824"/>
        <c:scaling>
          <c:orientation val="maxMin"/>
          <c:max val="300"/>
        </c:scaling>
        <c:delete val="0"/>
        <c:axPos val="b"/>
        <c:majorGridlines>
          <c:spPr>
            <a:ln w="3175" cap="flat" cmpd="sng" algn="ctr">
              <a:solidFill>
                <a:schemeClr val="bg1">
                  <a:lumMod val="75000"/>
                </a:schemeClr>
              </a:solidFill>
              <a:prstDash val="dash"/>
              <a:round/>
            </a:ln>
            <a:effectLst/>
          </c:spPr>
        </c:majorGridlines>
        <c:title>
          <c:tx>
            <c:rich>
              <a:bodyPr rot="0" spcFirstLastPara="1" vertOverflow="ellipsis" vert="horz" wrap="square" anchor="ctr" anchorCtr="1"/>
              <a:lstStyle/>
              <a:p>
                <a:pPr>
                  <a:defRPr sz="800" b="0"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en-GB">
                    <a:solidFill>
                      <a:srgbClr val="0000FF"/>
                    </a:solidFill>
                  </a:rPr>
                  <a:t>M (kg)</a:t>
                </a:r>
              </a:p>
            </c:rich>
          </c:tx>
          <c:layout>
            <c:manualLayout>
              <c:xMode val="edge"/>
              <c:yMode val="edge"/>
              <c:x val="0.35770456531291511"/>
              <c:y val="0.9203522346749633"/>
            </c:manualLayout>
          </c:layout>
          <c:overlay val="0"/>
          <c:spPr>
            <a:noFill/>
            <a:ln>
              <a:noFill/>
            </a:ln>
            <a:effectLst/>
          </c:spPr>
          <c:txPr>
            <a:bodyPr rot="0" spcFirstLastPara="1" vertOverflow="ellipsis" vert="horz" wrap="square" anchor="ctr" anchorCtr="1"/>
            <a:lstStyle/>
            <a:p>
              <a:pPr>
                <a:defRPr sz="8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title>
        <c:numFmt formatCode="General" sourceLinked="1"/>
        <c:majorTickMark val="out"/>
        <c:minorTickMark val="in"/>
        <c:tickLblPos val="nextTo"/>
        <c:spPr>
          <a:noFill/>
          <a:ln w="9525" cap="flat" cmpd="sng" algn="ctr">
            <a:solidFill>
              <a:schemeClr val="tx1"/>
            </a:solidFill>
            <a:round/>
          </a:ln>
          <a:effectLst/>
        </c:spPr>
        <c:txPr>
          <a:bodyPr rot="-60000000" spcFirstLastPara="1" vertOverflow="ellipsis" vert="horz" wrap="square" anchor="ctr" anchorCtr="1"/>
          <a:lstStyle/>
          <a:p>
            <a:pPr>
              <a:defRPr sz="8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391915216"/>
        <c:crosses val="autoZero"/>
        <c:crossBetween val="midCat"/>
        <c:majorUnit val="50"/>
      </c:valAx>
      <c:valAx>
        <c:axId val="391915216"/>
        <c:scaling>
          <c:orientation val="minMax"/>
          <c:max val="4.5"/>
          <c:min val="1"/>
        </c:scaling>
        <c:delete val="0"/>
        <c:axPos val="r"/>
        <c:majorGridlines>
          <c:spPr>
            <a:ln w="3175" cap="flat" cmpd="sng" algn="ctr">
              <a:solidFill>
                <a:schemeClr val="bg1">
                  <a:lumMod val="75000"/>
                </a:schemeClr>
              </a:solidFill>
              <a:prstDash val="dash"/>
              <a:round/>
            </a:ln>
            <a:effectLst/>
          </c:spPr>
        </c:majorGridlines>
        <c:title>
          <c:tx>
            <c:rich>
              <a:bodyPr rot="0" spcFirstLastPara="1" vertOverflow="ellipsis" wrap="square" anchor="ctr" anchorCtr="1"/>
              <a:lstStyle/>
              <a:p>
                <a:pPr>
                  <a:defRPr sz="800" b="0"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en-GB">
                    <a:solidFill>
                      <a:srgbClr val="0000FF"/>
                    </a:solidFill>
                  </a:rPr>
                  <a:t>R(m)</a:t>
                </a:r>
              </a:p>
            </c:rich>
          </c:tx>
          <c:layout>
            <c:manualLayout>
              <c:xMode val="edge"/>
              <c:yMode val="edge"/>
              <c:x val="0.84753046824887746"/>
              <c:y val="0.16087134393640179"/>
            </c:manualLayout>
          </c:layout>
          <c:overlay val="0"/>
          <c:spPr>
            <a:noFill/>
            <a:ln>
              <a:noFill/>
            </a:ln>
            <a:effectLst/>
          </c:spPr>
          <c:txPr>
            <a:bodyPr rot="0" spcFirstLastPara="1" vertOverflow="ellipsis" wrap="square" anchor="ctr" anchorCtr="1"/>
            <a:lstStyle/>
            <a:p>
              <a:pPr>
                <a:defRPr sz="8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title>
        <c:numFmt formatCode="General" sourceLinked="1"/>
        <c:majorTickMark val="out"/>
        <c:minorTickMark val="in"/>
        <c:tickLblPos val="nextTo"/>
        <c:spPr>
          <a:noFill/>
          <a:ln w="9525" cap="flat" cmpd="sng" algn="ctr">
            <a:solidFill>
              <a:schemeClr val="tx1"/>
            </a:solidFill>
            <a:round/>
          </a:ln>
          <a:effectLst/>
        </c:spPr>
        <c:txPr>
          <a:bodyPr rot="-60000000" spcFirstLastPara="1" vertOverflow="ellipsis" vert="horz" wrap="square" anchor="ctr" anchorCtr="1"/>
          <a:lstStyle/>
          <a:p>
            <a:pPr>
              <a:defRPr sz="8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391914824"/>
        <c:crosses val="autoZero"/>
        <c:crossBetween val="midCat"/>
        <c:majorUnit val="0.5"/>
      </c:valAx>
      <c:spPr>
        <a:noFill/>
        <a:ln w="6350">
          <a:solidFill>
            <a:schemeClr val="tx1"/>
          </a:solidFill>
        </a:ln>
        <a:effectLst/>
      </c:spPr>
    </c:plotArea>
    <c:plotVisOnly val="1"/>
    <c:dispBlanksAs val="gap"/>
    <c:showDLblsOverMax val="0"/>
  </c:chart>
  <c:spPr>
    <a:solidFill>
      <a:schemeClr val="bg1"/>
    </a:solidFill>
    <a:ln w="9525" cap="flat" cmpd="sng" algn="ctr">
      <a:noFill/>
      <a:round/>
    </a:ln>
    <a:effectLst/>
  </c:spPr>
  <c:txPr>
    <a:bodyPr/>
    <a:lstStyle/>
    <a:p>
      <a:pPr>
        <a:defRPr sz="800">
          <a:solidFill>
            <a:sysClr val="windowText" lastClr="000000"/>
          </a:solidFill>
          <a:latin typeface="Arial" panose="020B0604020202020204" pitchFamily="34" charset="0"/>
          <a:cs typeface="Arial" panose="020B0604020202020204" pitchFamily="34" charset="0"/>
        </a:defRPr>
      </a:pPr>
      <a:endParaRPr lang="en-US"/>
    </a:p>
  </c:txPr>
  <c:externalData r:id="rId3">
    <c:autoUpdate val="0"/>
  </c:externalData>
  <c:userShapes r:id="rId4"/>
</c:chartSpace>
</file>

<file path=word/charts/chart3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96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en-GB" sz="1000" b="1">
                <a:solidFill>
                  <a:srgbClr val="0000FF"/>
                </a:solidFill>
              </a:rPr>
              <a:t>C-1</a:t>
            </a:r>
          </a:p>
        </c:rich>
      </c:tx>
      <c:layout>
        <c:manualLayout>
          <c:xMode val="edge"/>
          <c:yMode val="edge"/>
          <c:x val="0.10782552918537523"/>
          <c:y val="0.69916613213598455"/>
        </c:manualLayout>
      </c:layout>
      <c:overlay val="0"/>
      <c:spPr>
        <a:solidFill>
          <a:schemeClr val="bg1"/>
        </a:solidFill>
        <a:ln>
          <a:noFill/>
        </a:ln>
        <a:effectLst/>
      </c:spPr>
      <c:txPr>
        <a:bodyPr rot="0" spcFirstLastPara="1" vertOverflow="ellipsis" vert="horz" wrap="square" anchor="ctr" anchorCtr="1"/>
        <a:lstStyle/>
        <a:p>
          <a:pPr>
            <a:defRPr sz="96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en-US"/>
        </a:p>
      </c:txPr>
    </c:title>
    <c:autoTitleDeleted val="0"/>
    <c:plotArea>
      <c:layout>
        <c:manualLayout>
          <c:layoutTarget val="inner"/>
          <c:xMode val="edge"/>
          <c:yMode val="edge"/>
          <c:x val="8.9449263443339866E-2"/>
          <c:y val="7.7628793225123505E-2"/>
          <c:w val="0.68115181791408042"/>
          <c:h val="0.74409559955323157"/>
        </c:manualLayout>
      </c:layout>
      <c:scatterChart>
        <c:scatterStyle val="lineMarker"/>
        <c:varyColors val="0"/>
        <c:ser>
          <c:idx val="0"/>
          <c:order val="0"/>
          <c:spPr>
            <a:ln w="19050" cap="rnd">
              <a:solidFill>
                <a:srgbClr val="0000FF"/>
              </a:solidFill>
              <a:prstDash val="sysDash"/>
              <a:round/>
            </a:ln>
            <a:effectLst/>
          </c:spPr>
          <c:marker>
            <c:symbol val="none"/>
          </c:marker>
          <c:xVal>
            <c:numRef>
              <c:f>Sheet1!$B$1:$B$73</c:f>
              <c:numCache>
                <c:formatCode>General</c:formatCode>
                <c:ptCount val="73"/>
                <c:pt idx="0">
                  <c:v>33.971285700000003</c:v>
                </c:pt>
                <c:pt idx="1">
                  <c:v>33.765510499999998</c:v>
                </c:pt>
                <c:pt idx="2">
                  <c:v>33.555313200000001</c:v>
                </c:pt>
                <c:pt idx="3">
                  <c:v>33.340591199999999</c:v>
                </c:pt>
                <c:pt idx="4">
                  <c:v>33.121240200000003</c:v>
                </c:pt>
                <c:pt idx="5">
                  <c:v>32.897154499999999</c:v>
                </c:pt>
                <c:pt idx="6">
                  <c:v>32.668226400000002</c:v>
                </c:pt>
                <c:pt idx="7">
                  <c:v>32.434347099999997</c:v>
                </c:pt>
                <c:pt idx="8">
                  <c:v>32.195405999999998</c:v>
                </c:pt>
                <c:pt idx="9">
                  <c:v>31.951291399999999</c:v>
                </c:pt>
                <c:pt idx="10">
                  <c:v>31.701890500000001</c:v>
                </c:pt>
                <c:pt idx="11">
                  <c:v>31.447089299999998</c:v>
                </c:pt>
                <c:pt idx="12">
                  <c:v>31.186772999999999</c:v>
                </c:pt>
                <c:pt idx="13">
                  <c:v>30.920825900000001</c:v>
                </c:pt>
                <c:pt idx="14">
                  <c:v>30.649132000000002</c:v>
                </c:pt>
                <c:pt idx="15">
                  <c:v>30.371574800000001</c:v>
                </c:pt>
                <c:pt idx="16">
                  <c:v>30.138888900000001</c:v>
                </c:pt>
                <c:pt idx="17">
                  <c:v>30.087426700000002</c:v>
                </c:pt>
                <c:pt idx="18">
                  <c:v>29.7943119</c:v>
                </c:pt>
                <c:pt idx="19">
                  <c:v>29.494910999999998</c:v>
                </c:pt>
                <c:pt idx="20">
                  <c:v>29.189107700000001</c:v>
                </c:pt>
                <c:pt idx="21">
                  <c:v>28.876787100000001</c:v>
                </c:pt>
                <c:pt idx="22">
                  <c:v>28.557835900000001</c:v>
                </c:pt>
                <c:pt idx="23">
                  <c:v>28.232143099999998</c:v>
                </c:pt>
                <c:pt idx="24">
                  <c:v>27.899599899999998</c:v>
                </c:pt>
                <c:pt idx="25">
                  <c:v>27.560101100000001</c:v>
                </c:pt>
                <c:pt idx="26">
                  <c:v>27.2135447</c:v>
                </c:pt>
                <c:pt idx="27">
                  <c:v>26.859833600000002</c:v>
                </c:pt>
                <c:pt idx="28">
                  <c:v>26.498875300000002</c:v>
                </c:pt>
                <c:pt idx="29">
                  <c:v>26.1305832</c:v>
                </c:pt>
                <c:pt idx="30">
                  <c:v>26.111111099999999</c:v>
                </c:pt>
                <c:pt idx="31">
                  <c:v>25.7499745</c:v>
                </c:pt>
                <c:pt idx="32">
                  <c:v>25.361508400000002</c:v>
                </c:pt>
                <c:pt idx="33">
                  <c:v>24.9653879</c:v>
                </c:pt>
                <c:pt idx="34">
                  <c:v>24.561557199999999</c:v>
                </c:pt>
                <c:pt idx="35">
                  <c:v>24.149971300000001</c:v>
                </c:pt>
                <c:pt idx="36">
                  <c:v>23.730596800000001</c:v>
                </c:pt>
                <c:pt idx="37">
                  <c:v>23.303413200000001</c:v>
                </c:pt>
                <c:pt idx="38">
                  <c:v>22.8684142</c:v>
                </c:pt>
                <c:pt idx="39">
                  <c:v>22.425609099999999</c:v>
                </c:pt>
                <c:pt idx="40">
                  <c:v>22.0833333</c:v>
                </c:pt>
                <c:pt idx="41">
                  <c:v>21.973281100000001</c:v>
                </c:pt>
                <c:pt idx="42">
                  <c:v>21.5075851</c:v>
                </c:pt>
                <c:pt idx="43">
                  <c:v>21.034095799999999</c:v>
                </c:pt>
                <c:pt idx="44">
                  <c:v>20.552901500000001</c:v>
                </c:pt>
                <c:pt idx="45">
                  <c:v>20.0641143</c:v>
                </c:pt>
                <c:pt idx="46">
                  <c:v>19.567872300000001</c:v>
                </c:pt>
                <c:pt idx="47">
                  <c:v>19.0643411</c:v>
                </c:pt>
                <c:pt idx="48">
                  <c:v>18.5537159</c:v>
                </c:pt>
                <c:pt idx="49">
                  <c:v>18.055555600000002</c:v>
                </c:pt>
                <c:pt idx="50">
                  <c:v>18.035848699999999</c:v>
                </c:pt>
                <c:pt idx="51">
                  <c:v>17.501590799999999</c:v>
                </c:pt>
                <c:pt idx="52">
                  <c:v>16.960899900000001</c:v>
                </c:pt>
                <c:pt idx="53">
                  <c:v>16.414116199999999</c:v>
                </c:pt>
                <c:pt idx="54">
                  <c:v>15.8616201</c:v>
                </c:pt>
                <c:pt idx="55">
                  <c:v>15.3038349</c:v>
                </c:pt>
                <c:pt idx="56">
                  <c:v>14.741228100000001</c:v>
                </c:pt>
                <c:pt idx="57">
                  <c:v>14.1743135</c:v>
                </c:pt>
                <c:pt idx="58">
                  <c:v>14.027777800000001</c:v>
                </c:pt>
                <c:pt idx="59">
                  <c:v>13.593313500000001</c:v>
                </c:pt>
                <c:pt idx="60">
                  <c:v>13.0055303</c:v>
                </c:pt>
                <c:pt idx="61">
                  <c:v>12.4152147</c:v>
                </c:pt>
                <c:pt idx="62">
                  <c:v>11.823098699999999</c:v>
                </c:pt>
                <c:pt idx="63">
                  <c:v>11.229968700000001</c:v>
                </c:pt>
                <c:pt idx="64">
                  <c:v>10.636666200000001</c:v>
                </c:pt>
                <c:pt idx="65">
                  <c:v>10.044088</c:v>
                </c:pt>
                <c:pt idx="66">
                  <c:v>10</c:v>
                </c:pt>
                <c:pt idx="67">
                  <c:v>10</c:v>
                </c:pt>
              </c:numCache>
            </c:numRef>
          </c:xVal>
          <c:yVal>
            <c:numRef>
              <c:f>Sheet1!$C$1:$C$73</c:f>
              <c:numCache>
                <c:formatCode>General</c:formatCode>
                <c:ptCount val="73"/>
                <c:pt idx="0">
                  <c:v>4.5</c:v>
                </c:pt>
                <c:pt idx="1">
                  <c:v>4.45</c:v>
                </c:pt>
                <c:pt idx="2">
                  <c:v>4.4000000000000004</c:v>
                </c:pt>
                <c:pt idx="3">
                  <c:v>4.3499999999999996</c:v>
                </c:pt>
                <c:pt idx="4">
                  <c:v>4.3</c:v>
                </c:pt>
                <c:pt idx="5">
                  <c:v>4.25</c:v>
                </c:pt>
                <c:pt idx="6">
                  <c:v>4.2</c:v>
                </c:pt>
                <c:pt idx="7">
                  <c:v>4.1500000000000004</c:v>
                </c:pt>
                <c:pt idx="8">
                  <c:v>4.0999999999999996</c:v>
                </c:pt>
                <c:pt idx="9">
                  <c:v>4.05</c:v>
                </c:pt>
                <c:pt idx="10">
                  <c:v>4</c:v>
                </c:pt>
                <c:pt idx="11">
                  <c:v>3.95</c:v>
                </c:pt>
                <c:pt idx="12">
                  <c:v>3.9</c:v>
                </c:pt>
                <c:pt idx="13">
                  <c:v>3.85</c:v>
                </c:pt>
                <c:pt idx="14">
                  <c:v>3.8</c:v>
                </c:pt>
                <c:pt idx="15">
                  <c:v>3.75</c:v>
                </c:pt>
                <c:pt idx="16">
                  <c:v>3.7090372999999999</c:v>
                </c:pt>
                <c:pt idx="17">
                  <c:v>3.7</c:v>
                </c:pt>
                <c:pt idx="18">
                  <c:v>3.65</c:v>
                </c:pt>
                <c:pt idx="19">
                  <c:v>3.6</c:v>
                </c:pt>
                <c:pt idx="20">
                  <c:v>3.55</c:v>
                </c:pt>
                <c:pt idx="21">
                  <c:v>3.5</c:v>
                </c:pt>
                <c:pt idx="22">
                  <c:v>3.45</c:v>
                </c:pt>
                <c:pt idx="23">
                  <c:v>3.4</c:v>
                </c:pt>
                <c:pt idx="24">
                  <c:v>3.35</c:v>
                </c:pt>
                <c:pt idx="25">
                  <c:v>3.3</c:v>
                </c:pt>
                <c:pt idx="26">
                  <c:v>3.25</c:v>
                </c:pt>
                <c:pt idx="27">
                  <c:v>3.2</c:v>
                </c:pt>
                <c:pt idx="28">
                  <c:v>3.15</c:v>
                </c:pt>
                <c:pt idx="29">
                  <c:v>3.1</c:v>
                </c:pt>
                <c:pt idx="30">
                  <c:v>3.0974439</c:v>
                </c:pt>
                <c:pt idx="31">
                  <c:v>3.05</c:v>
                </c:pt>
                <c:pt idx="32">
                  <c:v>3</c:v>
                </c:pt>
                <c:pt idx="33">
                  <c:v>2.95</c:v>
                </c:pt>
                <c:pt idx="34">
                  <c:v>2.9</c:v>
                </c:pt>
                <c:pt idx="35">
                  <c:v>2.85</c:v>
                </c:pt>
                <c:pt idx="36">
                  <c:v>2.8</c:v>
                </c:pt>
                <c:pt idx="37">
                  <c:v>2.75</c:v>
                </c:pt>
                <c:pt idx="38">
                  <c:v>2.7</c:v>
                </c:pt>
                <c:pt idx="39">
                  <c:v>2.65</c:v>
                </c:pt>
                <c:pt idx="40">
                  <c:v>2.6122019000000001</c:v>
                </c:pt>
                <c:pt idx="41">
                  <c:v>2.6</c:v>
                </c:pt>
                <c:pt idx="42">
                  <c:v>2.5499999999999998</c:v>
                </c:pt>
                <c:pt idx="43">
                  <c:v>2.5</c:v>
                </c:pt>
                <c:pt idx="44">
                  <c:v>2.4500000000000002</c:v>
                </c:pt>
                <c:pt idx="45">
                  <c:v>2.4</c:v>
                </c:pt>
                <c:pt idx="46">
                  <c:v>2.35</c:v>
                </c:pt>
                <c:pt idx="47">
                  <c:v>2.2999999999999998</c:v>
                </c:pt>
                <c:pt idx="48">
                  <c:v>2.25</c:v>
                </c:pt>
                <c:pt idx="49">
                  <c:v>2.2019174000000001</c:v>
                </c:pt>
                <c:pt idx="50">
                  <c:v>2.2000000000000002</c:v>
                </c:pt>
                <c:pt idx="51">
                  <c:v>2.15</c:v>
                </c:pt>
                <c:pt idx="52">
                  <c:v>2.1</c:v>
                </c:pt>
                <c:pt idx="53">
                  <c:v>2.0499999999999998</c:v>
                </c:pt>
                <c:pt idx="54">
                  <c:v>2</c:v>
                </c:pt>
                <c:pt idx="55">
                  <c:v>1.95</c:v>
                </c:pt>
                <c:pt idx="56">
                  <c:v>1.9</c:v>
                </c:pt>
                <c:pt idx="57">
                  <c:v>1.85</c:v>
                </c:pt>
                <c:pt idx="58">
                  <c:v>1.8375208000000001</c:v>
                </c:pt>
                <c:pt idx="59">
                  <c:v>1.8</c:v>
                </c:pt>
                <c:pt idx="60">
                  <c:v>1.75</c:v>
                </c:pt>
                <c:pt idx="61">
                  <c:v>1.7</c:v>
                </c:pt>
                <c:pt idx="62">
                  <c:v>1.65</c:v>
                </c:pt>
                <c:pt idx="63">
                  <c:v>1.6</c:v>
                </c:pt>
                <c:pt idx="64">
                  <c:v>1.55</c:v>
                </c:pt>
                <c:pt idx="65">
                  <c:v>1.5</c:v>
                </c:pt>
                <c:pt idx="66">
                  <c:v>1.4964473</c:v>
                </c:pt>
                <c:pt idx="67">
                  <c:v>1.5</c:v>
                </c:pt>
              </c:numCache>
            </c:numRef>
          </c:yVal>
          <c:smooth val="0"/>
        </c:ser>
        <c:ser>
          <c:idx val="1"/>
          <c:order val="1"/>
          <c:spPr>
            <a:ln w="19050" cap="rnd">
              <a:solidFill>
                <a:srgbClr val="FF00FF"/>
              </a:solidFill>
              <a:round/>
            </a:ln>
            <a:effectLst/>
          </c:spPr>
          <c:marker>
            <c:symbol val="none"/>
          </c:marker>
          <c:xVal>
            <c:numRef>
              <c:f>Sheet1!$E$1:$E$93</c:f>
              <c:numCache>
                <c:formatCode>General</c:formatCode>
                <c:ptCount val="93"/>
                <c:pt idx="0">
                  <c:v>66.3165987</c:v>
                </c:pt>
                <c:pt idx="1">
                  <c:v>65.930290799999995</c:v>
                </c:pt>
                <c:pt idx="2">
                  <c:v>65.535680999999997</c:v>
                </c:pt>
                <c:pt idx="3">
                  <c:v>65.132576900000004</c:v>
                </c:pt>
                <c:pt idx="4">
                  <c:v>64.720782700000001</c:v>
                </c:pt>
                <c:pt idx="5">
                  <c:v>64.300099799999998</c:v>
                </c:pt>
                <c:pt idx="6">
                  <c:v>63.870326200000001</c:v>
                </c:pt>
                <c:pt idx="7">
                  <c:v>63.4312574</c:v>
                </c:pt>
                <c:pt idx="8">
                  <c:v>62.982686000000001</c:v>
                </c:pt>
                <c:pt idx="9">
                  <c:v>62.5244024</c:v>
                </c:pt>
                <c:pt idx="10">
                  <c:v>62.361111100000002</c:v>
                </c:pt>
                <c:pt idx="11">
                  <c:v>62.054370499999997</c:v>
                </c:pt>
                <c:pt idx="12">
                  <c:v>61.5731629</c:v>
                </c:pt>
                <c:pt idx="13">
                  <c:v>61.081539599999999</c:v>
                </c:pt>
                <c:pt idx="14">
                  <c:v>60.579282200000002</c:v>
                </c:pt>
                <c:pt idx="15">
                  <c:v>60.066171699999998</c:v>
                </c:pt>
                <c:pt idx="16">
                  <c:v>59.541988199999999</c:v>
                </c:pt>
                <c:pt idx="17">
                  <c:v>59.006511699999997</c:v>
                </c:pt>
                <c:pt idx="18">
                  <c:v>58.459522999999997</c:v>
                </c:pt>
                <c:pt idx="19">
                  <c:v>58.3333333</c:v>
                </c:pt>
                <c:pt idx="20">
                  <c:v>57.898042699999998</c:v>
                </c:pt>
                <c:pt idx="21">
                  <c:v>57.323733099999998</c:v>
                </c:pt>
                <c:pt idx="22">
                  <c:v>56.737183799999997</c:v>
                </c:pt>
                <c:pt idx="23">
                  <c:v>56.138182100000002</c:v>
                </c:pt>
                <c:pt idx="24">
                  <c:v>55.526519200000003</c:v>
                </c:pt>
                <c:pt idx="25">
                  <c:v>54.901991199999998</c:v>
                </c:pt>
                <c:pt idx="26">
                  <c:v>54.305555599999998</c:v>
                </c:pt>
                <c:pt idx="27">
                  <c:v>54.264118600000003</c:v>
                </c:pt>
                <c:pt idx="28">
                  <c:v>53.608820799999997</c:v>
                </c:pt>
                <c:pt idx="29">
                  <c:v>52.9399941</c:v>
                </c:pt>
                <c:pt idx="30">
                  <c:v>52.257463899999998</c:v>
                </c:pt>
                <c:pt idx="31">
                  <c:v>51.5610663</c:v>
                </c:pt>
                <c:pt idx="32">
                  <c:v>50.850650199999997</c:v>
                </c:pt>
                <c:pt idx="33">
                  <c:v>50.277777800000003</c:v>
                </c:pt>
                <c:pt idx="34">
                  <c:v>50.124960199999997</c:v>
                </c:pt>
                <c:pt idx="35">
                  <c:v>49.380665499999999</c:v>
                </c:pt>
                <c:pt idx="36">
                  <c:v>48.621883699999998</c:v>
                </c:pt>
                <c:pt idx="37">
                  <c:v>47.848530199999999</c:v>
                </c:pt>
                <c:pt idx="38">
                  <c:v>47.0605422</c:v>
                </c:pt>
                <c:pt idx="39">
                  <c:v>46.2578812</c:v>
                </c:pt>
                <c:pt idx="40">
                  <c:v>46.25</c:v>
                </c:pt>
                <c:pt idx="41">
                  <c:v>45.434069299999997</c:v>
                </c:pt>
                <c:pt idx="42">
                  <c:v>44.5954099</c:v>
                </c:pt>
                <c:pt idx="43">
                  <c:v>43.742015899999998</c:v>
                </c:pt>
                <c:pt idx="44">
                  <c:v>42.8739724</c:v>
                </c:pt>
                <c:pt idx="45">
                  <c:v>42.222222199999997</c:v>
                </c:pt>
                <c:pt idx="46">
                  <c:v>41.989389799999998</c:v>
                </c:pt>
                <c:pt idx="47">
                  <c:v>41.084637200000003</c:v>
                </c:pt>
                <c:pt idx="48">
                  <c:v>40.165608400000004</c:v>
                </c:pt>
                <c:pt idx="49">
                  <c:v>39.232562799999997</c:v>
                </c:pt>
                <c:pt idx="50">
                  <c:v>38.285811799999998</c:v>
                </c:pt>
                <c:pt idx="51">
                  <c:v>38.194444400000002</c:v>
                </c:pt>
                <c:pt idx="52">
                  <c:v>37.317384300000001</c:v>
                </c:pt>
                <c:pt idx="53">
                  <c:v>36.335044099999998</c:v>
                </c:pt>
                <c:pt idx="54">
                  <c:v>35.340162300000003</c:v>
                </c:pt>
                <c:pt idx="55">
                  <c:v>34.333300999999999</c:v>
                </c:pt>
                <c:pt idx="56">
                  <c:v>34.1666667</c:v>
                </c:pt>
                <c:pt idx="57">
                  <c:v>33.306003799999999</c:v>
                </c:pt>
                <c:pt idx="58">
                  <c:v>32.266176999999999</c:v>
                </c:pt>
                <c:pt idx="59">
                  <c:v>31.216395899999998</c:v>
                </c:pt>
                <c:pt idx="60">
                  <c:v>30.157540099999999</c:v>
                </c:pt>
                <c:pt idx="61">
                  <c:v>30.138888900000001</c:v>
                </c:pt>
                <c:pt idx="62">
                  <c:v>29.077972899999999</c:v>
                </c:pt>
                <c:pt idx="63">
                  <c:v>27.991046499999999</c:v>
                </c:pt>
                <c:pt idx="64">
                  <c:v>26.8981496</c:v>
                </c:pt>
                <c:pt idx="65">
                  <c:v>26.111111099999999</c:v>
                </c:pt>
                <c:pt idx="66">
                  <c:v>25.796269800000001</c:v>
                </c:pt>
                <c:pt idx="67">
                  <c:v>24.680164300000001</c:v>
                </c:pt>
                <c:pt idx="68">
                  <c:v>23.562147499999998</c:v>
                </c:pt>
                <c:pt idx="69">
                  <c:v>22.443805699999999</c:v>
                </c:pt>
                <c:pt idx="70">
                  <c:v>22.0833333</c:v>
                </c:pt>
                <c:pt idx="71">
                  <c:v>21.314653700000001</c:v>
                </c:pt>
                <c:pt idx="72">
                  <c:v>20.182910499999998</c:v>
                </c:pt>
                <c:pt idx="73">
                  <c:v>19.056305500000001</c:v>
                </c:pt>
                <c:pt idx="74">
                  <c:v>18.055555600000002</c:v>
                </c:pt>
                <c:pt idx="75">
                  <c:v>17.934568500000001</c:v>
                </c:pt>
                <c:pt idx="76">
                  <c:v>16.802912299999999</c:v>
                </c:pt>
                <c:pt idx="77">
                  <c:v>15.683002399999999</c:v>
                </c:pt>
                <c:pt idx="78">
                  <c:v>14.5771985</c:v>
                </c:pt>
                <c:pt idx="79">
                  <c:v>14.027777800000001</c:v>
                </c:pt>
                <c:pt idx="80">
                  <c:v>13.474785300000001</c:v>
                </c:pt>
                <c:pt idx="81">
                  <c:v>12.378515500000001</c:v>
                </c:pt>
                <c:pt idx="82">
                  <c:v>11.3044353</c:v>
                </c:pt>
                <c:pt idx="83">
                  <c:v>10.2552556</c:v>
                </c:pt>
                <c:pt idx="84">
                  <c:v>10</c:v>
                </c:pt>
              </c:numCache>
            </c:numRef>
          </c:xVal>
          <c:yVal>
            <c:numRef>
              <c:f>Sheet1!$F$1:$F$93</c:f>
              <c:numCache>
                <c:formatCode>General</c:formatCode>
                <c:ptCount val="93"/>
                <c:pt idx="0">
                  <c:v>4.5</c:v>
                </c:pt>
                <c:pt idx="1">
                  <c:v>4.45</c:v>
                </c:pt>
                <c:pt idx="2">
                  <c:v>4.4000000000000004</c:v>
                </c:pt>
                <c:pt idx="3">
                  <c:v>4.3499999999999996</c:v>
                </c:pt>
                <c:pt idx="4">
                  <c:v>4.3</c:v>
                </c:pt>
                <c:pt idx="5">
                  <c:v>4.25</c:v>
                </c:pt>
                <c:pt idx="6">
                  <c:v>4.2</c:v>
                </c:pt>
                <c:pt idx="7">
                  <c:v>4.1500000000000004</c:v>
                </c:pt>
                <c:pt idx="8">
                  <c:v>4.0999999999999996</c:v>
                </c:pt>
                <c:pt idx="9">
                  <c:v>4.05</c:v>
                </c:pt>
                <c:pt idx="10">
                  <c:v>4.0326519000000003</c:v>
                </c:pt>
                <c:pt idx="11">
                  <c:v>4</c:v>
                </c:pt>
                <c:pt idx="12">
                  <c:v>3.95</c:v>
                </c:pt>
                <c:pt idx="13">
                  <c:v>3.9</c:v>
                </c:pt>
                <c:pt idx="14">
                  <c:v>3.85</c:v>
                </c:pt>
                <c:pt idx="15">
                  <c:v>3.8</c:v>
                </c:pt>
                <c:pt idx="16">
                  <c:v>3.75</c:v>
                </c:pt>
                <c:pt idx="17">
                  <c:v>3.7</c:v>
                </c:pt>
                <c:pt idx="18">
                  <c:v>3.65</c:v>
                </c:pt>
                <c:pt idx="19">
                  <c:v>3.6387952000000001</c:v>
                </c:pt>
                <c:pt idx="20">
                  <c:v>3.6</c:v>
                </c:pt>
                <c:pt idx="21">
                  <c:v>3.55</c:v>
                </c:pt>
                <c:pt idx="22">
                  <c:v>3.5</c:v>
                </c:pt>
                <c:pt idx="23">
                  <c:v>3.45</c:v>
                </c:pt>
                <c:pt idx="24">
                  <c:v>3.4</c:v>
                </c:pt>
                <c:pt idx="25">
                  <c:v>3.35</c:v>
                </c:pt>
                <c:pt idx="26">
                  <c:v>3.3032645999999999</c:v>
                </c:pt>
                <c:pt idx="27">
                  <c:v>3.3</c:v>
                </c:pt>
                <c:pt idx="28">
                  <c:v>3.25</c:v>
                </c:pt>
                <c:pt idx="29">
                  <c:v>3.2</c:v>
                </c:pt>
                <c:pt idx="30">
                  <c:v>3.15</c:v>
                </c:pt>
                <c:pt idx="31">
                  <c:v>3.1</c:v>
                </c:pt>
                <c:pt idx="32">
                  <c:v>3.05</c:v>
                </c:pt>
                <c:pt idx="33">
                  <c:v>3.0105928</c:v>
                </c:pt>
                <c:pt idx="34">
                  <c:v>3</c:v>
                </c:pt>
                <c:pt idx="35">
                  <c:v>2.95</c:v>
                </c:pt>
                <c:pt idx="36">
                  <c:v>2.9</c:v>
                </c:pt>
                <c:pt idx="37">
                  <c:v>2.85</c:v>
                </c:pt>
                <c:pt idx="38">
                  <c:v>2.8</c:v>
                </c:pt>
                <c:pt idx="39">
                  <c:v>2.75</c:v>
                </c:pt>
                <c:pt idx="40">
                  <c:v>2.7495267000000001</c:v>
                </c:pt>
                <c:pt idx="41">
                  <c:v>2.7</c:v>
                </c:pt>
                <c:pt idx="42">
                  <c:v>2.65</c:v>
                </c:pt>
                <c:pt idx="43">
                  <c:v>2.6</c:v>
                </c:pt>
                <c:pt idx="44">
                  <c:v>2.5499999999999998</c:v>
                </c:pt>
                <c:pt idx="45">
                  <c:v>2.5132854</c:v>
                </c:pt>
                <c:pt idx="46">
                  <c:v>2.5</c:v>
                </c:pt>
                <c:pt idx="47">
                  <c:v>2.4500000000000002</c:v>
                </c:pt>
                <c:pt idx="48">
                  <c:v>2.4</c:v>
                </c:pt>
                <c:pt idx="49">
                  <c:v>2.35</c:v>
                </c:pt>
                <c:pt idx="50">
                  <c:v>2.2999999999999998</c:v>
                </c:pt>
                <c:pt idx="51">
                  <c:v>2.295353</c:v>
                </c:pt>
                <c:pt idx="52">
                  <c:v>2.25</c:v>
                </c:pt>
                <c:pt idx="53">
                  <c:v>2.2000000000000002</c:v>
                </c:pt>
                <c:pt idx="54">
                  <c:v>2.15</c:v>
                </c:pt>
                <c:pt idx="55">
                  <c:v>2.1</c:v>
                </c:pt>
                <c:pt idx="56">
                  <c:v>2.0920255000000001</c:v>
                </c:pt>
                <c:pt idx="57">
                  <c:v>2.0499999999999998</c:v>
                </c:pt>
                <c:pt idx="58">
                  <c:v>2</c:v>
                </c:pt>
                <c:pt idx="59">
                  <c:v>1.95</c:v>
                </c:pt>
                <c:pt idx="60">
                  <c:v>1.9</c:v>
                </c:pt>
                <c:pt idx="61">
                  <c:v>1.8991567</c:v>
                </c:pt>
                <c:pt idx="62">
                  <c:v>1.85</c:v>
                </c:pt>
                <c:pt idx="63">
                  <c:v>1.8</c:v>
                </c:pt>
                <c:pt idx="64">
                  <c:v>1.75</c:v>
                </c:pt>
                <c:pt idx="65">
                  <c:v>1.7145737000000001</c:v>
                </c:pt>
                <c:pt idx="66">
                  <c:v>1.7</c:v>
                </c:pt>
                <c:pt idx="67">
                  <c:v>1.65</c:v>
                </c:pt>
                <c:pt idx="68">
                  <c:v>1.6</c:v>
                </c:pt>
                <c:pt idx="69">
                  <c:v>1.55</c:v>
                </c:pt>
                <c:pt idx="70">
                  <c:v>1.5344074999999999</c:v>
                </c:pt>
                <c:pt idx="71">
                  <c:v>1.5</c:v>
                </c:pt>
                <c:pt idx="72">
                  <c:v>1.45</c:v>
                </c:pt>
                <c:pt idx="73">
                  <c:v>1.4</c:v>
                </c:pt>
                <c:pt idx="74">
                  <c:v>1.3555835000000001</c:v>
                </c:pt>
                <c:pt idx="75">
                  <c:v>1.35</c:v>
                </c:pt>
                <c:pt idx="76">
                  <c:v>1.3</c:v>
                </c:pt>
                <c:pt idx="77">
                  <c:v>1.25</c:v>
                </c:pt>
                <c:pt idx="78">
                  <c:v>1.2</c:v>
                </c:pt>
                <c:pt idx="79">
                  <c:v>1.1756799</c:v>
                </c:pt>
                <c:pt idx="80">
                  <c:v>1.1499999999999999</c:v>
                </c:pt>
                <c:pt idx="81">
                  <c:v>1.1000000000000001</c:v>
                </c:pt>
                <c:pt idx="82">
                  <c:v>1.05</c:v>
                </c:pt>
                <c:pt idx="83">
                  <c:v>1</c:v>
                </c:pt>
                <c:pt idx="84">
                  <c:v>1</c:v>
                </c:pt>
              </c:numCache>
            </c:numRef>
          </c:yVal>
          <c:smooth val="0"/>
        </c:ser>
        <c:ser>
          <c:idx val="2"/>
          <c:order val="2"/>
          <c:spPr>
            <a:ln w="19050" cap="rnd">
              <a:solidFill>
                <a:srgbClr val="FF3300"/>
              </a:solidFill>
              <a:prstDash val="lgDash"/>
              <a:round/>
            </a:ln>
            <a:effectLst/>
          </c:spPr>
          <c:marker>
            <c:symbol val="none"/>
          </c:marker>
          <c:xVal>
            <c:numRef>
              <c:f>Sheet1!$H$1:$H$110</c:f>
              <c:numCache>
                <c:formatCode>General</c:formatCode>
                <c:ptCount val="110"/>
                <c:pt idx="0">
                  <c:v>127.1864427</c:v>
                </c:pt>
                <c:pt idx="1">
                  <c:v>126.80555560000001</c:v>
                </c:pt>
                <c:pt idx="2">
                  <c:v>126.46117889999999</c:v>
                </c:pt>
                <c:pt idx="3">
                  <c:v>125.7191674</c:v>
                </c:pt>
                <c:pt idx="4">
                  <c:v>124.9611835</c:v>
                </c:pt>
                <c:pt idx="5">
                  <c:v>124.18685910000001</c:v>
                </c:pt>
                <c:pt idx="6">
                  <c:v>123.3958205</c:v>
                </c:pt>
                <c:pt idx="7">
                  <c:v>122.7777778</c:v>
                </c:pt>
                <c:pt idx="8">
                  <c:v>122.58710240000001</c:v>
                </c:pt>
                <c:pt idx="9">
                  <c:v>121.7589473</c:v>
                </c:pt>
                <c:pt idx="10">
                  <c:v>120.91286890000001</c:v>
                </c:pt>
                <c:pt idx="11">
                  <c:v>120.0484716</c:v>
                </c:pt>
                <c:pt idx="12">
                  <c:v>119.1653556</c:v>
                </c:pt>
                <c:pt idx="13">
                  <c:v>118.75</c:v>
                </c:pt>
                <c:pt idx="14">
                  <c:v>118.2615667</c:v>
                </c:pt>
                <c:pt idx="15">
                  <c:v>117.33686400000001</c:v>
                </c:pt>
                <c:pt idx="16">
                  <c:v>116.3921596</c:v>
                </c:pt>
                <c:pt idx="17">
                  <c:v>115.42704120000001</c:v>
                </c:pt>
                <c:pt idx="18">
                  <c:v>114.7222222</c:v>
                </c:pt>
                <c:pt idx="19">
                  <c:v>114.4401692</c:v>
                </c:pt>
                <c:pt idx="20">
                  <c:v>113.429664</c:v>
                </c:pt>
                <c:pt idx="21">
                  <c:v>112.3974338</c:v>
                </c:pt>
                <c:pt idx="22">
                  <c:v>111.3430663</c:v>
                </c:pt>
                <c:pt idx="23">
                  <c:v>110.69444439999999</c:v>
                </c:pt>
                <c:pt idx="24">
                  <c:v>110.2646907</c:v>
                </c:pt>
                <c:pt idx="25">
                  <c:v>109.1610721</c:v>
                </c:pt>
                <c:pt idx="26">
                  <c:v>108.03402370000001</c:v>
                </c:pt>
                <c:pt idx="27">
                  <c:v>106.8831527</c:v>
                </c:pt>
                <c:pt idx="28">
                  <c:v>106.66666669999999</c:v>
                </c:pt>
                <c:pt idx="29">
                  <c:v>105.7046828</c:v>
                </c:pt>
                <c:pt idx="30">
                  <c:v>104.5007808</c:v>
                </c:pt>
                <c:pt idx="31">
                  <c:v>103.27185230000001</c:v>
                </c:pt>
                <c:pt idx="32">
                  <c:v>102.6388889</c:v>
                </c:pt>
                <c:pt idx="33">
                  <c:v>102.01526800000001</c:v>
                </c:pt>
                <c:pt idx="34">
                  <c:v>100.7305633</c:v>
                </c:pt>
                <c:pt idx="35">
                  <c:v>99.419756699999994</c:v>
                </c:pt>
                <c:pt idx="36">
                  <c:v>98.611111100000002</c:v>
                </c:pt>
                <c:pt idx="37">
                  <c:v>98.080542699999995</c:v>
                </c:pt>
                <c:pt idx="38">
                  <c:v>96.7114902</c:v>
                </c:pt>
                <c:pt idx="39">
                  <c:v>95.315461299999996</c:v>
                </c:pt>
                <c:pt idx="40">
                  <c:v>94.583333300000007</c:v>
                </c:pt>
                <c:pt idx="41">
                  <c:v>93.889507499999993</c:v>
                </c:pt>
                <c:pt idx="42">
                  <c:v>92.4331976</c:v>
                </c:pt>
                <c:pt idx="43">
                  <c:v>90.949329199999994</c:v>
                </c:pt>
                <c:pt idx="44">
                  <c:v>90.555555600000005</c:v>
                </c:pt>
                <c:pt idx="45">
                  <c:v>89.433184199999999</c:v>
                </c:pt>
                <c:pt idx="46">
                  <c:v>87.887634500000004</c:v>
                </c:pt>
                <c:pt idx="47">
                  <c:v>86.527777799999996</c:v>
                </c:pt>
                <c:pt idx="48">
                  <c:v>86.313422299999999</c:v>
                </c:pt>
                <c:pt idx="49">
                  <c:v>84.705538700000005</c:v>
                </c:pt>
                <c:pt idx="50">
                  <c:v>83.070053700000003</c:v>
                </c:pt>
                <c:pt idx="51">
                  <c:v>82.5</c:v>
                </c:pt>
                <c:pt idx="52">
                  <c:v>81.402223500000005</c:v>
                </c:pt>
                <c:pt idx="53">
                  <c:v>79.704614899999996</c:v>
                </c:pt>
                <c:pt idx="54">
                  <c:v>78.472222200000004</c:v>
                </c:pt>
                <c:pt idx="55">
                  <c:v>77.977866800000001</c:v>
                </c:pt>
                <c:pt idx="56">
                  <c:v>76.218799700000005</c:v>
                </c:pt>
                <c:pt idx="57">
                  <c:v>74.444444399999995</c:v>
                </c:pt>
                <c:pt idx="58">
                  <c:v>74.433840799999999</c:v>
                </c:pt>
                <c:pt idx="59">
                  <c:v>72.614675700000006</c:v>
                </c:pt>
                <c:pt idx="60">
                  <c:v>70.771045200000003</c:v>
                </c:pt>
                <c:pt idx="61">
                  <c:v>70.416666699999993</c:v>
                </c:pt>
                <c:pt idx="62">
                  <c:v>68.895836599999996</c:v>
                </c:pt>
                <c:pt idx="63">
                  <c:v>66.9961421</c:v>
                </c:pt>
                <c:pt idx="64">
                  <c:v>66.388888899999998</c:v>
                </c:pt>
                <c:pt idx="65">
                  <c:v>65.067644900000005</c:v>
                </c:pt>
                <c:pt idx="66">
                  <c:v>63.115546700000003</c:v>
                </c:pt>
                <c:pt idx="67">
                  <c:v>62.361111100000002</c:v>
                </c:pt>
                <c:pt idx="68">
                  <c:v>61.137484200000003</c:v>
                </c:pt>
                <c:pt idx="69">
                  <c:v>59.137770500000002</c:v>
                </c:pt>
                <c:pt idx="70">
                  <c:v>58.3333333</c:v>
                </c:pt>
                <c:pt idx="71">
                  <c:v>57.115017999999999</c:v>
                </c:pt>
                <c:pt idx="72">
                  <c:v>55.073731100000003</c:v>
                </c:pt>
                <c:pt idx="73">
                  <c:v>54.305555599999998</c:v>
                </c:pt>
                <c:pt idx="74">
                  <c:v>53.012445300000003</c:v>
                </c:pt>
                <c:pt idx="75">
                  <c:v>50.937000699999999</c:v>
                </c:pt>
                <c:pt idx="76">
                  <c:v>50.277777800000003</c:v>
                </c:pt>
                <c:pt idx="77">
                  <c:v>48.8447417</c:v>
                </c:pt>
                <c:pt idx="78">
                  <c:v>46.744032799999999</c:v>
                </c:pt>
                <c:pt idx="79">
                  <c:v>46.25</c:v>
                </c:pt>
                <c:pt idx="80">
                  <c:v>44.629873699999997</c:v>
                </c:pt>
                <c:pt idx="81">
                  <c:v>42.514353999999997</c:v>
                </c:pt>
                <c:pt idx="82">
                  <c:v>42.222222199999997</c:v>
                </c:pt>
                <c:pt idx="83">
                  <c:v>40.388971699999999</c:v>
                </c:pt>
                <c:pt idx="84">
                  <c:v>38.270703099999999</c:v>
                </c:pt>
                <c:pt idx="85">
                  <c:v>38.194444400000002</c:v>
                </c:pt>
                <c:pt idx="86">
                  <c:v>36.1464426</c:v>
                </c:pt>
                <c:pt idx="87">
                  <c:v>34.1666667</c:v>
                </c:pt>
                <c:pt idx="88">
                  <c:v>34.037738599999997</c:v>
                </c:pt>
                <c:pt idx="89">
                  <c:v>31.930008999999998</c:v>
                </c:pt>
                <c:pt idx="90">
                  <c:v>30.138888900000001</c:v>
                </c:pt>
                <c:pt idx="91">
                  <c:v>29.8453403</c:v>
                </c:pt>
                <c:pt idx="92">
                  <c:v>27.770660500000002</c:v>
                </c:pt>
                <c:pt idx="93">
                  <c:v>26.111111099999999</c:v>
                </c:pt>
                <c:pt idx="94">
                  <c:v>25.7270939</c:v>
                </c:pt>
                <c:pt idx="95">
                  <c:v>23.702513</c:v>
                </c:pt>
                <c:pt idx="96">
                  <c:v>22.0833333</c:v>
                </c:pt>
                <c:pt idx="97">
                  <c:v>21.719098800000001</c:v>
                </c:pt>
                <c:pt idx="98">
                  <c:v>18.055555600000002</c:v>
                </c:pt>
              </c:numCache>
            </c:numRef>
          </c:xVal>
          <c:yVal>
            <c:numRef>
              <c:f>Sheet1!$I$1:$I$110</c:f>
              <c:numCache>
                <c:formatCode>General</c:formatCode>
                <c:ptCount val="110"/>
                <c:pt idx="0">
                  <c:v>4.5</c:v>
                </c:pt>
                <c:pt idx="1">
                  <c:v>4.4737808000000001</c:v>
                </c:pt>
                <c:pt idx="2">
                  <c:v>4.45</c:v>
                </c:pt>
                <c:pt idx="3">
                  <c:v>4.4000000000000004</c:v>
                </c:pt>
                <c:pt idx="4">
                  <c:v>4.3499999999999996</c:v>
                </c:pt>
                <c:pt idx="5">
                  <c:v>4.3</c:v>
                </c:pt>
                <c:pt idx="6">
                  <c:v>4.25</c:v>
                </c:pt>
                <c:pt idx="7">
                  <c:v>4.2118245999999999</c:v>
                </c:pt>
                <c:pt idx="8">
                  <c:v>4.2</c:v>
                </c:pt>
                <c:pt idx="9">
                  <c:v>4.1500000000000004</c:v>
                </c:pt>
                <c:pt idx="10">
                  <c:v>4.0999999999999996</c:v>
                </c:pt>
                <c:pt idx="11">
                  <c:v>4.05</c:v>
                </c:pt>
                <c:pt idx="12">
                  <c:v>4</c:v>
                </c:pt>
                <c:pt idx="13">
                  <c:v>3.9770832</c:v>
                </c:pt>
                <c:pt idx="14">
                  <c:v>3.95</c:v>
                </c:pt>
                <c:pt idx="15">
                  <c:v>3.9</c:v>
                </c:pt>
                <c:pt idx="16">
                  <c:v>3.85</c:v>
                </c:pt>
                <c:pt idx="17">
                  <c:v>3.8</c:v>
                </c:pt>
                <c:pt idx="18">
                  <c:v>3.7643507</c:v>
                </c:pt>
                <c:pt idx="19">
                  <c:v>3.75</c:v>
                </c:pt>
                <c:pt idx="20">
                  <c:v>3.7</c:v>
                </c:pt>
                <c:pt idx="21">
                  <c:v>3.65</c:v>
                </c:pt>
                <c:pt idx="22">
                  <c:v>3.6</c:v>
                </c:pt>
                <c:pt idx="23">
                  <c:v>3.5700101000000002</c:v>
                </c:pt>
                <c:pt idx="24">
                  <c:v>3.55</c:v>
                </c:pt>
                <c:pt idx="25">
                  <c:v>3.5</c:v>
                </c:pt>
                <c:pt idx="26">
                  <c:v>3.45</c:v>
                </c:pt>
                <c:pt idx="27">
                  <c:v>3.4</c:v>
                </c:pt>
                <c:pt idx="28">
                  <c:v>3.3908771</c:v>
                </c:pt>
                <c:pt idx="29">
                  <c:v>3.35</c:v>
                </c:pt>
                <c:pt idx="30">
                  <c:v>3.3</c:v>
                </c:pt>
                <c:pt idx="31">
                  <c:v>3.25</c:v>
                </c:pt>
                <c:pt idx="32">
                  <c:v>3.2249317</c:v>
                </c:pt>
                <c:pt idx="33">
                  <c:v>3.2</c:v>
                </c:pt>
                <c:pt idx="34">
                  <c:v>3.15</c:v>
                </c:pt>
                <c:pt idx="35">
                  <c:v>3.1</c:v>
                </c:pt>
                <c:pt idx="36">
                  <c:v>3.0699366000000001</c:v>
                </c:pt>
                <c:pt idx="37">
                  <c:v>3.05</c:v>
                </c:pt>
                <c:pt idx="38">
                  <c:v>3</c:v>
                </c:pt>
                <c:pt idx="39">
                  <c:v>2.95</c:v>
                </c:pt>
                <c:pt idx="40">
                  <c:v>2.9244794999999999</c:v>
                </c:pt>
                <c:pt idx="41">
                  <c:v>2.9</c:v>
                </c:pt>
                <c:pt idx="42">
                  <c:v>2.85</c:v>
                </c:pt>
                <c:pt idx="43">
                  <c:v>2.8</c:v>
                </c:pt>
                <c:pt idx="44">
                  <c:v>2.7871456000000001</c:v>
                </c:pt>
                <c:pt idx="45">
                  <c:v>2.75</c:v>
                </c:pt>
                <c:pt idx="46">
                  <c:v>2.7</c:v>
                </c:pt>
                <c:pt idx="47">
                  <c:v>2.6568963999999999</c:v>
                </c:pt>
                <c:pt idx="48">
                  <c:v>2.65</c:v>
                </c:pt>
                <c:pt idx="49">
                  <c:v>2.6</c:v>
                </c:pt>
                <c:pt idx="50">
                  <c:v>2.5499999999999998</c:v>
                </c:pt>
                <c:pt idx="51">
                  <c:v>2.5331006999999999</c:v>
                </c:pt>
                <c:pt idx="52">
                  <c:v>2.5</c:v>
                </c:pt>
                <c:pt idx="53">
                  <c:v>2.4500000000000002</c:v>
                </c:pt>
                <c:pt idx="54">
                  <c:v>2.4145039000000001</c:v>
                </c:pt>
                <c:pt idx="55">
                  <c:v>2.4</c:v>
                </c:pt>
                <c:pt idx="56">
                  <c:v>2.35</c:v>
                </c:pt>
                <c:pt idx="57">
                  <c:v>2.300303</c:v>
                </c:pt>
                <c:pt idx="58">
                  <c:v>2.2999999999999998</c:v>
                </c:pt>
                <c:pt idx="59">
                  <c:v>2.25</c:v>
                </c:pt>
                <c:pt idx="60">
                  <c:v>2.2000000000000002</c:v>
                </c:pt>
                <c:pt idx="61">
                  <c:v>2.1907261</c:v>
                </c:pt>
                <c:pt idx="62">
                  <c:v>2.15</c:v>
                </c:pt>
                <c:pt idx="63">
                  <c:v>2.1</c:v>
                </c:pt>
                <c:pt idx="64">
                  <c:v>2.0845256000000001</c:v>
                </c:pt>
                <c:pt idx="65">
                  <c:v>2.0499999999999998</c:v>
                </c:pt>
                <c:pt idx="66">
                  <c:v>2</c:v>
                </c:pt>
                <c:pt idx="67">
                  <c:v>1.9812529999999999</c:v>
                </c:pt>
                <c:pt idx="68">
                  <c:v>1.95</c:v>
                </c:pt>
                <c:pt idx="69">
                  <c:v>1.9</c:v>
                </c:pt>
                <c:pt idx="70">
                  <c:v>1.8804744</c:v>
                </c:pt>
                <c:pt idx="71">
                  <c:v>1.85</c:v>
                </c:pt>
                <c:pt idx="72">
                  <c:v>1.8</c:v>
                </c:pt>
                <c:pt idx="73">
                  <c:v>1.7817506000000001</c:v>
                </c:pt>
                <c:pt idx="74">
                  <c:v>1.75</c:v>
                </c:pt>
                <c:pt idx="75">
                  <c:v>1.7</c:v>
                </c:pt>
                <c:pt idx="76">
                  <c:v>1.6846345</c:v>
                </c:pt>
                <c:pt idx="77">
                  <c:v>1.65</c:v>
                </c:pt>
                <c:pt idx="78">
                  <c:v>1.6</c:v>
                </c:pt>
                <c:pt idx="79">
                  <c:v>1.5886695</c:v>
                </c:pt>
                <c:pt idx="80">
                  <c:v>1.55</c:v>
                </c:pt>
                <c:pt idx="81">
                  <c:v>1.5</c:v>
                </c:pt>
                <c:pt idx="82">
                  <c:v>1.4933843</c:v>
                </c:pt>
                <c:pt idx="83">
                  <c:v>1.45</c:v>
                </c:pt>
                <c:pt idx="84">
                  <c:v>1.4</c:v>
                </c:pt>
                <c:pt idx="85">
                  <c:v>1.3982874000000001</c:v>
                </c:pt>
                <c:pt idx="86">
                  <c:v>1.35</c:v>
                </c:pt>
                <c:pt idx="87">
                  <c:v>1.3032058</c:v>
                </c:pt>
                <c:pt idx="88">
                  <c:v>1.3</c:v>
                </c:pt>
                <c:pt idx="89">
                  <c:v>1.25</c:v>
                </c:pt>
                <c:pt idx="90">
                  <c:v>1.2073875999999999</c:v>
                </c:pt>
                <c:pt idx="91">
                  <c:v>1.2</c:v>
                </c:pt>
                <c:pt idx="92">
                  <c:v>1.1499999999999999</c:v>
                </c:pt>
                <c:pt idx="93">
                  <c:v>1.1098821000000001</c:v>
                </c:pt>
                <c:pt idx="94">
                  <c:v>1.1000000000000001</c:v>
                </c:pt>
                <c:pt idx="95">
                  <c:v>1.05</c:v>
                </c:pt>
                <c:pt idx="96">
                  <c:v>1.0097164000000001</c:v>
                </c:pt>
                <c:pt idx="97">
                  <c:v>1</c:v>
                </c:pt>
                <c:pt idx="98">
                  <c:v>1</c:v>
                </c:pt>
              </c:numCache>
            </c:numRef>
          </c:yVal>
          <c:smooth val="0"/>
        </c:ser>
        <c:ser>
          <c:idx val="3"/>
          <c:order val="3"/>
          <c:spPr>
            <a:ln w="19050" cap="rnd">
              <a:solidFill>
                <a:srgbClr val="00CC00"/>
              </a:solidFill>
              <a:prstDash val="lgDashDot"/>
              <a:round/>
            </a:ln>
            <a:effectLst/>
          </c:spPr>
          <c:marker>
            <c:symbol val="none"/>
          </c:marker>
          <c:xVal>
            <c:numRef>
              <c:f>Sheet1!$K$1:$K$133</c:f>
              <c:numCache>
                <c:formatCode>General</c:formatCode>
                <c:ptCount val="133"/>
                <c:pt idx="0">
                  <c:v>241.76825769999999</c:v>
                </c:pt>
                <c:pt idx="1">
                  <c:v>240.40313269999999</c:v>
                </c:pt>
                <c:pt idx="2">
                  <c:v>239.58333329999999</c:v>
                </c:pt>
                <c:pt idx="3">
                  <c:v>239.0077565</c:v>
                </c:pt>
                <c:pt idx="4">
                  <c:v>237.5810113</c:v>
                </c:pt>
                <c:pt idx="5">
                  <c:v>236.1235087</c:v>
                </c:pt>
                <c:pt idx="6">
                  <c:v>235.55555559999999</c:v>
                </c:pt>
                <c:pt idx="7">
                  <c:v>234.63305489999999</c:v>
                </c:pt>
                <c:pt idx="8">
                  <c:v>233.109455</c:v>
                </c:pt>
                <c:pt idx="9">
                  <c:v>231.55290220000001</c:v>
                </c:pt>
                <c:pt idx="10">
                  <c:v>231.5277778</c:v>
                </c:pt>
                <c:pt idx="11">
                  <c:v>229.96008610000001</c:v>
                </c:pt>
                <c:pt idx="12">
                  <c:v>228.33274080000001</c:v>
                </c:pt>
                <c:pt idx="13">
                  <c:v>227.5</c:v>
                </c:pt>
                <c:pt idx="14">
                  <c:v>226.66876529999999</c:v>
                </c:pt>
                <c:pt idx="15">
                  <c:v>224.96733470000001</c:v>
                </c:pt>
                <c:pt idx="16">
                  <c:v>223.4722222</c:v>
                </c:pt>
                <c:pt idx="17">
                  <c:v>223.22866210000001</c:v>
                </c:pt>
                <c:pt idx="18">
                  <c:v>221.44977779999999</c:v>
                </c:pt>
                <c:pt idx="19">
                  <c:v>219.63245380000001</c:v>
                </c:pt>
                <c:pt idx="20">
                  <c:v>219.44444440000001</c:v>
                </c:pt>
                <c:pt idx="21">
                  <c:v>217.77301560000001</c:v>
                </c:pt>
                <c:pt idx="22">
                  <c:v>215.87318490000001</c:v>
                </c:pt>
                <c:pt idx="23">
                  <c:v>215.41666670000001</c:v>
                </c:pt>
                <c:pt idx="24">
                  <c:v>213.92988560000001</c:v>
                </c:pt>
                <c:pt idx="25">
                  <c:v>211.94408580000001</c:v>
                </c:pt>
                <c:pt idx="26">
                  <c:v>211.38888890000001</c:v>
                </c:pt>
                <c:pt idx="27">
                  <c:v>209.91316860000001</c:v>
                </c:pt>
                <c:pt idx="28">
                  <c:v>207.8379473</c:v>
                </c:pt>
                <c:pt idx="29">
                  <c:v>207.36111109999999</c:v>
                </c:pt>
                <c:pt idx="30">
                  <c:v>205.71565369999999</c:v>
                </c:pt>
                <c:pt idx="31">
                  <c:v>203.547607</c:v>
                </c:pt>
                <c:pt idx="32">
                  <c:v>203.33333329999999</c:v>
                </c:pt>
                <c:pt idx="33">
                  <c:v>201.33021719999999</c:v>
                </c:pt>
                <c:pt idx="34">
                  <c:v>199.30555559999999</c:v>
                </c:pt>
                <c:pt idx="35">
                  <c:v>199.06558000000001</c:v>
                </c:pt>
                <c:pt idx="36">
                  <c:v>196.7499196</c:v>
                </c:pt>
                <c:pt idx="37">
                  <c:v>195.2777778</c:v>
                </c:pt>
                <c:pt idx="38">
                  <c:v>194.3847146</c:v>
                </c:pt>
                <c:pt idx="39">
                  <c:v>191.96812180000001</c:v>
                </c:pt>
                <c:pt idx="40">
                  <c:v>191.25</c:v>
                </c:pt>
                <c:pt idx="41">
                  <c:v>189.49895409999999</c:v>
                </c:pt>
                <c:pt idx="42">
                  <c:v>187.2222222</c:v>
                </c:pt>
                <c:pt idx="43">
                  <c:v>186.97812970000001</c:v>
                </c:pt>
                <c:pt idx="44">
                  <c:v>184.40235799999999</c:v>
                </c:pt>
                <c:pt idx="45">
                  <c:v>183.19444440000001</c:v>
                </c:pt>
                <c:pt idx="46">
                  <c:v>181.77288780000001</c:v>
                </c:pt>
                <c:pt idx="47">
                  <c:v>179.16666670000001</c:v>
                </c:pt>
                <c:pt idx="48">
                  <c:v>179.0895179</c:v>
                </c:pt>
                <c:pt idx="49">
                  <c:v>176.3489802</c:v>
                </c:pt>
                <c:pt idx="50">
                  <c:v>175.13888890000001</c:v>
                </c:pt>
                <c:pt idx="51">
                  <c:v>173.5531484</c:v>
                </c:pt>
                <c:pt idx="52">
                  <c:v>171.11111109999999</c:v>
                </c:pt>
                <c:pt idx="53">
                  <c:v>170.70167369999999</c:v>
                </c:pt>
                <c:pt idx="54">
                  <c:v>167.7925089</c:v>
                </c:pt>
                <c:pt idx="55">
                  <c:v>167.08333329999999</c:v>
                </c:pt>
                <c:pt idx="56">
                  <c:v>164.8260186</c:v>
                </c:pt>
                <c:pt idx="57">
                  <c:v>163.05555559999999</c:v>
                </c:pt>
                <c:pt idx="58">
                  <c:v>161.80285789999999</c:v>
                </c:pt>
                <c:pt idx="59">
                  <c:v>159.0277778</c:v>
                </c:pt>
                <c:pt idx="60">
                  <c:v>158.72288019999999</c:v>
                </c:pt>
                <c:pt idx="61">
                  <c:v>155.58462420000001</c:v>
                </c:pt>
                <c:pt idx="62">
                  <c:v>155</c:v>
                </c:pt>
                <c:pt idx="63">
                  <c:v>152.3889217</c:v>
                </c:pt>
                <c:pt idx="64">
                  <c:v>150.9722222</c:v>
                </c:pt>
                <c:pt idx="65">
                  <c:v>149.13673829999999</c:v>
                </c:pt>
                <c:pt idx="66">
                  <c:v>146.94444440000001</c:v>
                </c:pt>
                <c:pt idx="67">
                  <c:v>145.8284654</c:v>
                </c:pt>
                <c:pt idx="68">
                  <c:v>142.91666670000001</c:v>
                </c:pt>
                <c:pt idx="69">
                  <c:v>142.4646596</c:v>
                </c:pt>
                <c:pt idx="70">
                  <c:v>139.04562859999999</c:v>
                </c:pt>
                <c:pt idx="71">
                  <c:v>138.88888890000001</c:v>
                </c:pt>
                <c:pt idx="72">
                  <c:v>135.57158810000001</c:v>
                </c:pt>
                <c:pt idx="73">
                  <c:v>134.86111109999999</c:v>
                </c:pt>
                <c:pt idx="74">
                  <c:v>132.04487180000001</c:v>
                </c:pt>
                <c:pt idx="75">
                  <c:v>130.83333329999999</c:v>
                </c:pt>
                <c:pt idx="76">
                  <c:v>128.4668393</c:v>
                </c:pt>
                <c:pt idx="77">
                  <c:v>126.80555560000001</c:v>
                </c:pt>
                <c:pt idx="78">
                  <c:v>124.83908750000001</c:v>
                </c:pt>
                <c:pt idx="79">
                  <c:v>122.7777778</c:v>
                </c:pt>
                <c:pt idx="80">
                  <c:v>121.1634657</c:v>
                </c:pt>
                <c:pt idx="81">
                  <c:v>118.75</c:v>
                </c:pt>
                <c:pt idx="82">
                  <c:v>117.44209119999999</c:v>
                </c:pt>
                <c:pt idx="83">
                  <c:v>114.7222222</c:v>
                </c:pt>
                <c:pt idx="84">
                  <c:v>113.67736429999999</c:v>
                </c:pt>
                <c:pt idx="85">
                  <c:v>110.69444439999999</c:v>
                </c:pt>
                <c:pt idx="86">
                  <c:v>109.871984</c:v>
                </c:pt>
                <c:pt idx="87">
                  <c:v>106.66666669999999</c:v>
                </c:pt>
                <c:pt idx="88">
                  <c:v>106.0289628</c:v>
                </c:pt>
                <c:pt idx="89">
                  <c:v>102.6388889</c:v>
                </c:pt>
                <c:pt idx="90">
                  <c:v>102.1516405</c:v>
                </c:pt>
                <c:pt idx="91">
                  <c:v>98.611111100000002</c:v>
                </c:pt>
                <c:pt idx="92">
                  <c:v>98.243698899999998</c:v>
                </c:pt>
                <c:pt idx="93">
                  <c:v>94.583333300000007</c:v>
                </c:pt>
                <c:pt idx="94">
                  <c:v>94.309173599999994</c:v>
                </c:pt>
                <c:pt idx="95">
                  <c:v>90.555555600000005</c:v>
                </c:pt>
                <c:pt idx="96">
                  <c:v>90.352466500000006</c:v>
                </c:pt>
                <c:pt idx="97">
                  <c:v>86.527777799999996</c:v>
                </c:pt>
                <c:pt idx="98">
                  <c:v>86.378355799999994</c:v>
                </c:pt>
                <c:pt idx="99">
                  <c:v>82.5</c:v>
                </c:pt>
                <c:pt idx="100">
                  <c:v>82.392005600000005</c:v>
                </c:pt>
                <c:pt idx="101">
                  <c:v>78.472222200000004</c:v>
                </c:pt>
                <c:pt idx="102">
                  <c:v>78.398972700000002</c:v>
                </c:pt>
                <c:pt idx="103">
                  <c:v>74.444444399999995</c:v>
                </c:pt>
                <c:pt idx="104">
                  <c:v>74.405213000000003</c:v>
                </c:pt>
                <c:pt idx="105">
                  <c:v>70.417082899999997</c:v>
                </c:pt>
                <c:pt idx="106">
                  <c:v>70.416666699999993</c:v>
                </c:pt>
                <c:pt idx="107">
                  <c:v>66.441059199999998</c:v>
                </c:pt>
                <c:pt idx="108">
                  <c:v>66.388888899999998</c:v>
                </c:pt>
                <c:pt idx="109">
                  <c:v>62.484448299999997</c:v>
                </c:pt>
                <c:pt idx="110">
                  <c:v>62.361111100000002</c:v>
                </c:pt>
                <c:pt idx="111">
                  <c:v>58.554748199999999</c:v>
                </c:pt>
                <c:pt idx="112">
                  <c:v>58.3333333</c:v>
                </c:pt>
                <c:pt idx="113">
                  <c:v>54.659838399999998</c:v>
                </c:pt>
                <c:pt idx="114">
                  <c:v>54.305555599999998</c:v>
                </c:pt>
                <c:pt idx="115">
                  <c:v>50.807972900000003</c:v>
                </c:pt>
                <c:pt idx="116">
                  <c:v>50.277777800000003</c:v>
                </c:pt>
                <c:pt idx="117">
                  <c:v>47.007773999999998</c:v>
                </c:pt>
                <c:pt idx="118">
                  <c:v>46.25</c:v>
                </c:pt>
                <c:pt idx="119">
                  <c:v>43.268227699999997</c:v>
                </c:pt>
                <c:pt idx="120">
                  <c:v>42.222222199999997</c:v>
                </c:pt>
              </c:numCache>
            </c:numRef>
          </c:xVal>
          <c:yVal>
            <c:numRef>
              <c:f>Sheet1!$L$1:$L$133</c:f>
              <c:numCache>
                <c:formatCode>General</c:formatCode>
                <c:ptCount val="133"/>
                <c:pt idx="0">
                  <c:v>4.5</c:v>
                </c:pt>
                <c:pt idx="1">
                  <c:v>4.45</c:v>
                </c:pt>
                <c:pt idx="2">
                  <c:v>4.4206816</c:v>
                </c:pt>
                <c:pt idx="3">
                  <c:v>4.4000000000000004</c:v>
                </c:pt>
                <c:pt idx="4">
                  <c:v>4.3499999999999996</c:v>
                </c:pt>
                <c:pt idx="5">
                  <c:v>4.3</c:v>
                </c:pt>
                <c:pt idx="6">
                  <c:v>4.2810088000000004</c:v>
                </c:pt>
                <c:pt idx="7">
                  <c:v>4.25</c:v>
                </c:pt>
                <c:pt idx="8">
                  <c:v>4.2</c:v>
                </c:pt>
                <c:pt idx="9">
                  <c:v>4.1500000000000004</c:v>
                </c:pt>
                <c:pt idx="10">
                  <c:v>4.1492158000000003</c:v>
                </c:pt>
                <c:pt idx="11">
                  <c:v>4.0999999999999996</c:v>
                </c:pt>
                <c:pt idx="12">
                  <c:v>4.05</c:v>
                </c:pt>
                <c:pt idx="13">
                  <c:v>4.0250554999999997</c:v>
                </c:pt>
                <c:pt idx="14">
                  <c:v>4</c:v>
                </c:pt>
                <c:pt idx="15">
                  <c:v>3.95</c:v>
                </c:pt>
                <c:pt idx="16">
                  <c:v>3.9070447000000001</c:v>
                </c:pt>
                <c:pt idx="17">
                  <c:v>3.9</c:v>
                </c:pt>
                <c:pt idx="18">
                  <c:v>3.85</c:v>
                </c:pt>
                <c:pt idx="19">
                  <c:v>3.8</c:v>
                </c:pt>
                <c:pt idx="20">
                  <c:v>3.7949782999999999</c:v>
                </c:pt>
                <c:pt idx="21">
                  <c:v>3.75</c:v>
                </c:pt>
                <c:pt idx="22">
                  <c:v>3.7</c:v>
                </c:pt>
                <c:pt idx="23">
                  <c:v>3.688326</c:v>
                </c:pt>
                <c:pt idx="24">
                  <c:v>3.65</c:v>
                </c:pt>
                <c:pt idx="25">
                  <c:v>3.6</c:v>
                </c:pt>
                <c:pt idx="26">
                  <c:v>3.5864167999999998</c:v>
                </c:pt>
                <c:pt idx="27">
                  <c:v>3.55</c:v>
                </c:pt>
                <c:pt idx="28">
                  <c:v>3.5</c:v>
                </c:pt>
                <c:pt idx="29">
                  <c:v>3.4888465000000002</c:v>
                </c:pt>
                <c:pt idx="30">
                  <c:v>3.45</c:v>
                </c:pt>
                <c:pt idx="31">
                  <c:v>3.4</c:v>
                </c:pt>
                <c:pt idx="32">
                  <c:v>3.3952116999999999</c:v>
                </c:pt>
                <c:pt idx="33">
                  <c:v>3.35</c:v>
                </c:pt>
                <c:pt idx="34">
                  <c:v>3.3053474</c:v>
                </c:pt>
                <c:pt idx="35">
                  <c:v>3.3</c:v>
                </c:pt>
                <c:pt idx="36">
                  <c:v>3.25</c:v>
                </c:pt>
                <c:pt idx="37">
                  <c:v>3.2190101000000002</c:v>
                </c:pt>
                <c:pt idx="38">
                  <c:v>3.2</c:v>
                </c:pt>
                <c:pt idx="39">
                  <c:v>3.15</c:v>
                </c:pt>
                <c:pt idx="40">
                  <c:v>3.1355816999999999</c:v>
                </c:pt>
                <c:pt idx="41">
                  <c:v>3.1</c:v>
                </c:pt>
                <c:pt idx="42">
                  <c:v>3.0548962</c:v>
                </c:pt>
                <c:pt idx="43">
                  <c:v>3.05</c:v>
                </c:pt>
                <c:pt idx="44">
                  <c:v>3</c:v>
                </c:pt>
                <c:pt idx="45">
                  <c:v>2.977198</c:v>
                </c:pt>
                <c:pt idx="46">
                  <c:v>2.95</c:v>
                </c:pt>
                <c:pt idx="47">
                  <c:v>2.9014571</c:v>
                </c:pt>
                <c:pt idx="48">
                  <c:v>2.9</c:v>
                </c:pt>
                <c:pt idx="49">
                  <c:v>2.85</c:v>
                </c:pt>
                <c:pt idx="50">
                  <c:v>2.8285439000000001</c:v>
                </c:pt>
                <c:pt idx="51">
                  <c:v>2.8</c:v>
                </c:pt>
                <c:pt idx="52">
                  <c:v>2.7572762000000002</c:v>
                </c:pt>
                <c:pt idx="53">
                  <c:v>2.75</c:v>
                </c:pt>
                <c:pt idx="54">
                  <c:v>2.7</c:v>
                </c:pt>
                <c:pt idx="55">
                  <c:v>2.6882005000000002</c:v>
                </c:pt>
                <c:pt idx="56">
                  <c:v>2.65</c:v>
                </c:pt>
                <c:pt idx="57">
                  <c:v>2.6209326000000002</c:v>
                </c:pt>
                <c:pt idx="58">
                  <c:v>2.6</c:v>
                </c:pt>
                <c:pt idx="59">
                  <c:v>2.5550320000000002</c:v>
                </c:pt>
                <c:pt idx="60">
                  <c:v>2.5499999999999998</c:v>
                </c:pt>
                <c:pt idx="61">
                  <c:v>2.5</c:v>
                </c:pt>
                <c:pt idx="62">
                  <c:v>2.4910008000000001</c:v>
                </c:pt>
                <c:pt idx="63">
                  <c:v>2.4500000000000002</c:v>
                </c:pt>
                <c:pt idx="64">
                  <c:v>2.4284735999999998</c:v>
                </c:pt>
                <c:pt idx="65">
                  <c:v>2.4</c:v>
                </c:pt>
                <c:pt idx="66">
                  <c:v>2.3671083999999998</c:v>
                </c:pt>
                <c:pt idx="67">
                  <c:v>2.35</c:v>
                </c:pt>
                <c:pt idx="68">
                  <c:v>2.3068504000000001</c:v>
                </c:pt>
                <c:pt idx="69">
                  <c:v>2.2999999999999998</c:v>
                </c:pt>
                <c:pt idx="70">
                  <c:v>2.25</c:v>
                </c:pt>
                <c:pt idx="71">
                  <c:v>2.2477963000000001</c:v>
                </c:pt>
                <c:pt idx="72">
                  <c:v>2.2000000000000002</c:v>
                </c:pt>
                <c:pt idx="73">
                  <c:v>2.1901309000000002</c:v>
                </c:pt>
                <c:pt idx="74">
                  <c:v>2.15</c:v>
                </c:pt>
                <c:pt idx="75">
                  <c:v>2.1333663999999999</c:v>
                </c:pt>
                <c:pt idx="76">
                  <c:v>2.1</c:v>
                </c:pt>
                <c:pt idx="77">
                  <c:v>2.0774473000000002</c:v>
                </c:pt>
                <c:pt idx="78">
                  <c:v>2.0499999999999998</c:v>
                </c:pt>
                <c:pt idx="79">
                  <c:v>2.0223171999999998</c:v>
                </c:pt>
                <c:pt idx="80">
                  <c:v>2</c:v>
                </c:pt>
                <c:pt idx="81">
                  <c:v>1.9679192999999999</c:v>
                </c:pt>
                <c:pt idx="82">
                  <c:v>1.95</c:v>
                </c:pt>
                <c:pt idx="83">
                  <c:v>1.9141961000000001</c:v>
                </c:pt>
                <c:pt idx="84">
                  <c:v>1.9</c:v>
                </c:pt>
                <c:pt idx="85">
                  <c:v>1.861089</c:v>
                </c:pt>
                <c:pt idx="86">
                  <c:v>1.85</c:v>
                </c:pt>
                <c:pt idx="87">
                  <c:v>1.8085386999999999</c:v>
                </c:pt>
                <c:pt idx="88">
                  <c:v>1.8</c:v>
                </c:pt>
                <c:pt idx="89">
                  <c:v>1.7564845</c:v>
                </c:pt>
                <c:pt idx="90">
                  <c:v>1.75</c:v>
                </c:pt>
                <c:pt idx="91">
                  <c:v>1.7048643999999999</c:v>
                </c:pt>
                <c:pt idx="92">
                  <c:v>1.7</c:v>
                </c:pt>
                <c:pt idx="93">
                  <c:v>1.6536146</c:v>
                </c:pt>
                <c:pt idx="94">
                  <c:v>1.65</c:v>
                </c:pt>
                <c:pt idx="95">
                  <c:v>1.6026693000000001</c:v>
                </c:pt>
                <c:pt idx="96">
                  <c:v>1.6</c:v>
                </c:pt>
                <c:pt idx="97">
                  <c:v>1.5519603</c:v>
                </c:pt>
                <c:pt idx="98">
                  <c:v>1.55</c:v>
                </c:pt>
                <c:pt idx="99">
                  <c:v>1.5014160000000001</c:v>
                </c:pt>
                <c:pt idx="100">
                  <c:v>1.5</c:v>
                </c:pt>
                <c:pt idx="101">
                  <c:v>1.4509614</c:v>
                </c:pt>
                <c:pt idx="102">
                  <c:v>1.45</c:v>
                </c:pt>
                <c:pt idx="103">
                  <c:v>1.4005163</c:v>
                </c:pt>
                <c:pt idx="104">
                  <c:v>1.4</c:v>
                </c:pt>
                <c:pt idx="105">
                  <c:v>1.35</c:v>
                </c:pt>
                <c:pt idx="106">
                  <c:v>1.3499950999999999</c:v>
                </c:pt>
                <c:pt idx="107">
                  <c:v>1.3</c:v>
                </c:pt>
                <c:pt idx="108">
                  <c:v>1.2993779999999999</c:v>
                </c:pt>
                <c:pt idx="109">
                  <c:v>1.25</c:v>
                </c:pt>
                <c:pt idx="110">
                  <c:v>1.2485225</c:v>
                </c:pt>
                <c:pt idx="111">
                  <c:v>1.2</c:v>
                </c:pt>
                <c:pt idx="112">
                  <c:v>1.1973286000000001</c:v>
                </c:pt>
                <c:pt idx="113">
                  <c:v>1.1499999999999999</c:v>
                </c:pt>
                <c:pt idx="114">
                  <c:v>1.1456827999999999</c:v>
                </c:pt>
                <c:pt idx="115">
                  <c:v>1.1000000000000001</c:v>
                </c:pt>
                <c:pt idx="116">
                  <c:v>1.0934531000000001</c:v>
                </c:pt>
                <c:pt idx="117">
                  <c:v>1.05</c:v>
                </c:pt>
                <c:pt idx="118">
                  <c:v>1.0404818</c:v>
                </c:pt>
                <c:pt idx="119">
                  <c:v>1</c:v>
                </c:pt>
                <c:pt idx="120">
                  <c:v>1</c:v>
                </c:pt>
              </c:numCache>
            </c:numRef>
          </c:yVal>
          <c:smooth val="0"/>
        </c:ser>
        <c:dLbls>
          <c:showLegendKey val="0"/>
          <c:showVal val="0"/>
          <c:showCatName val="0"/>
          <c:showSerName val="0"/>
          <c:showPercent val="0"/>
          <c:showBubbleSize val="0"/>
        </c:dLbls>
        <c:axId val="391916784"/>
        <c:axId val="391917176"/>
      </c:scatterChart>
      <c:valAx>
        <c:axId val="391916784"/>
        <c:scaling>
          <c:orientation val="maxMin"/>
          <c:max val="300"/>
        </c:scaling>
        <c:delete val="0"/>
        <c:axPos val="b"/>
        <c:majorGridlines>
          <c:spPr>
            <a:ln w="3175" cap="flat" cmpd="sng" algn="ctr">
              <a:solidFill>
                <a:schemeClr val="bg1">
                  <a:lumMod val="75000"/>
                </a:schemeClr>
              </a:solidFill>
              <a:prstDash val="dash"/>
              <a:round/>
            </a:ln>
            <a:effectLst/>
          </c:spPr>
        </c:majorGridlines>
        <c:title>
          <c:tx>
            <c:rich>
              <a:bodyPr rot="0" spcFirstLastPara="1" vertOverflow="ellipsis" vert="horz" wrap="square" anchor="ctr" anchorCtr="1"/>
              <a:lstStyle/>
              <a:p>
                <a:pPr>
                  <a:defRPr sz="800" b="0"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en-GB">
                    <a:solidFill>
                      <a:srgbClr val="0000FF"/>
                    </a:solidFill>
                  </a:rPr>
                  <a:t>M (kg)</a:t>
                </a:r>
              </a:p>
            </c:rich>
          </c:tx>
          <c:layout>
            <c:manualLayout>
              <c:xMode val="edge"/>
              <c:yMode val="edge"/>
              <c:x val="0.35770456531291511"/>
              <c:y val="0.9203522346749633"/>
            </c:manualLayout>
          </c:layout>
          <c:overlay val="0"/>
          <c:spPr>
            <a:noFill/>
            <a:ln>
              <a:noFill/>
            </a:ln>
            <a:effectLst/>
          </c:spPr>
          <c:txPr>
            <a:bodyPr rot="0" spcFirstLastPara="1" vertOverflow="ellipsis" vert="horz" wrap="square" anchor="ctr" anchorCtr="1"/>
            <a:lstStyle/>
            <a:p>
              <a:pPr>
                <a:defRPr sz="8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title>
        <c:numFmt formatCode="General" sourceLinked="1"/>
        <c:majorTickMark val="out"/>
        <c:minorTickMark val="in"/>
        <c:tickLblPos val="nextTo"/>
        <c:spPr>
          <a:noFill/>
          <a:ln w="9525" cap="flat" cmpd="sng" algn="ctr">
            <a:solidFill>
              <a:schemeClr val="tx1"/>
            </a:solidFill>
            <a:round/>
          </a:ln>
          <a:effectLst/>
        </c:spPr>
        <c:txPr>
          <a:bodyPr rot="-60000000" spcFirstLastPara="1" vertOverflow="ellipsis" vert="horz" wrap="square" anchor="ctr" anchorCtr="1"/>
          <a:lstStyle/>
          <a:p>
            <a:pPr>
              <a:defRPr sz="8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391917176"/>
        <c:crosses val="autoZero"/>
        <c:crossBetween val="midCat"/>
        <c:majorUnit val="50"/>
      </c:valAx>
      <c:valAx>
        <c:axId val="391917176"/>
        <c:scaling>
          <c:orientation val="minMax"/>
          <c:max val="4.5"/>
          <c:min val="1"/>
        </c:scaling>
        <c:delete val="0"/>
        <c:axPos val="r"/>
        <c:majorGridlines>
          <c:spPr>
            <a:ln w="3175" cap="flat" cmpd="sng" algn="ctr">
              <a:solidFill>
                <a:schemeClr val="bg1">
                  <a:lumMod val="75000"/>
                </a:schemeClr>
              </a:solidFill>
              <a:prstDash val="dash"/>
              <a:round/>
            </a:ln>
            <a:effectLst/>
          </c:spPr>
        </c:majorGridlines>
        <c:title>
          <c:tx>
            <c:rich>
              <a:bodyPr rot="0" spcFirstLastPara="1" vertOverflow="ellipsis" wrap="square" anchor="ctr" anchorCtr="1"/>
              <a:lstStyle/>
              <a:p>
                <a:pPr>
                  <a:defRPr sz="800" b="0"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en-GB">
                    <a:solidFill>
                      <a:srgbClr val="0000FF"/>
                    </a:solidFill>
                  </a:rPr>
                  <a:t>R(m)</a:t>
                </a:r>
              </a:p>
            </c:rich>
          </c:tx>
          <c:layout>
            <c:manualLayout>
              <c:xMode val="edge"/>
              <c:yMode val="edge"/>
              <c:x val="0.84753046824887746"/>
              <c:y val="0.16087134393640179"/>
            </c:manualLayout>
          </c:layout>
          <c:overlay val="0"/>
          <c:spPr>
            <a:noFill/>
            <a:ln>
              <a:noFill/>
            </a:ln>
            <a:effectLst/>
          </c:spPr>
          <c:txPr>
            <a:bodyPr rot="0" spcFirstLastPara="1" vertOverflow="ellipsis" wrap="square" anchor="ctr" anchorCtr="1"/>
            <a:lstStyle/>
            <a:p>
              <a:pPr>
                <a:defRPr sz="8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title>
        <c:numFmt formatCode="General" sourceLinked="1"/>
        <c:majorTickMark val="out"/>
        <c:minorTickMark val="in"/>
        <c:tickLblPos val="nextTo"/>
        <c:spPr>
          <a:noFill/>
          <a:ln w="9525" cap="flat" cmpd="sng" algn="ctr">
            <a:solidFill>
              <a:schemeClr val="tx1"/>
            </a:solidFill>
            <a:round/>
          </a:ln>
          <a:effectLst/>
        </c:spPr>
        <c:txPr>
          <a:bodyPr rot="-60000000" spcFirstLastPara="1" vertOverflow="ellipsis" vert="horz" wrap="square" anchor="ctr" anchorCtr="1"/>
          <a:lstStyle/>
          <a:p>
            <a:pPr>
              <a:defRPr sz="8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391916784"/>
        <c:crosses val="autoZero"/>
        <c:crossBetween val="midCat"/>
        <c:majorUnit val="0.5"/>
      </c:valAx>
      <c:spPr>
        <a:noFill/>
        <a:ln w="6350">
          <a:solidFill>
            <a:schemeClr val="tx1"/>
          </a:solidFill>
        </a:ln>
        <a:effectLst/>
      </c:spPr>
    </c:plotArea>
    <c:plotVisOnly val="1"/>
    <c:dispBlanksAs val="gap"/>
    <c:showDLblsOverMax val="0"/>
  </c:chart>
  <c:spPr>
    <a:solidFill>
      <a:schemeClr val="bg1"/>
    </a:solidFill>
    <a:ln w="9525" cap="flat" cmpd="sng" algn="ctr">
      <a:noFill/>
      <a:round/>
    </a:ln>
    <a:effectLst/>
  </c:spPr>
  <c:txPr>
    <a:bodyPr/>
    <a:lstStyle/>
    <a:p>
      <a:pPr>
        <a:defRPr sz="800">
          <a:solidFill>
            <a:sysClr val="windowText" lastClr="000000"/>
          </a:solidFill>
          <a:latin typeface="Arial" panose="020B0604020202020204" pitchFamily="34" charset="0"/>
          <a:cs typeface="Arial" panose="020B0604020202020204" pitchFamily="34" charset="0"/>
        </a:defRPr>
      </a:pPr>
      <a:endParaRPr lang="en-US"/>
    </a:p>
  </c:txPr>
  <c:externalData r:id="rId3">
    <c:autoUpdate val="0"/>
  </c:externalData>
  <c:userShapes r:id="rId4"/>
</c:chartSpace>
</file>

<file path=word/charts/chart3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96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en-GB" sz="1000" b="1">
                <a:solidFill>
                  <a:srgbClr val="0000FF"/>
                </a:solidFill>
              </a:rPr>
              <a:t>C-2</a:t>
            </a:r>
          </a:p>
        </c:rich>
      </c:tx>
      <c:layout>
        <c:manualLayout>
          <c:xMode val="edge"/>
          <c:yMode val="edge"/>
          <c:x val="0.10782552918537523"/>
          <c:y val="0.69916613213598455"/>
        </c:manualLayout>
      </c:layout>
      <c:overlay val="0"/>
      <c:spPr>
        <a:solidFill>
          <a:schemeClr val="bg1"/>
        </a:solidFill>
        <a:ln>
          <a:noFill/>
        </a:ln>
        <a:effectLst/>
      </c:spPr>
      <c:txPr>
        <a:bodyPr rot="0" spcFirstLastPara="1" vertOverflow="ellipsis" vert="horz" wrap="square" anchor="ctr" anchorCtr="1"/>
        <a:lstStyle/>
        <a:p>
          <a:pPr>
            <a:defRPr sz="96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en-US"/>
        </a:p>
      </c:txPr>
    </c:title>
    <c:autoTitleDeleted val="0"/>
    <c:plotArea>
      <c:layout>
        <c:manualLayout>
          <c:layoutTarget val="inner"/>
          <c:xMode val="edge"/>
          <c:yMode val="edge"/>
          <c:x val="8.9449263443339866E-2"/>
          <c:y val="7.7628793225123505E-2"/>
          <c:w val="0.68115181791408042"/>
          <c:h val="0.74409559955323157"/>
        </c:manualLayout>
      </c:layout>
      <c:scatterChart>
        <c:scatterStyle val="lineMarker"/>
        <c:varyColors val="0"/>
        <c:ser>
          <c:idx val="0"/>
          <c:order val="0"/>
          <c:spPr>
            <a:ln w="19050" cap="rnd">
              <a:solidFill>
                <a:srgbClr val="0000FF"/>
              </a:solidFill>
              <a:prstDash val="sysDash"/>
              <a:round/>
            </a:ln>
            <a:effectLst/>
          </c:spPr>
          <c:marker>
            <c:symbol val="none"/>
          </c:marker>
          <c:xVal>
            <c:numRef>
              <c:f>Sheet1!$B$1:$B$73</c:f>
              <c:numCache>
                <c:formatCode>General</c:formatCode>
                <c:ptCount val="73"/>
                <c:pt idx="0">
                  <c:v>31.811515499999999</c:v>
                </c:pt>
                <c:pt idx="1">
                  <c:v>31.618956399999998</c:v>
                </c:pt>
                <c:pt idx="2">
                  <c:v>31.422259199999999</c:v>
                </c:pt>
                <c:pt idx="3">
                  <c:v>31.221327800000001</c:v>
                </c:pt>
                <c:pt idx="4">
                  <c:v>31.016064799999999</c:v>
                </c:pt>
                <c:pt idx="5">
                  <c:v>30.8063711</c:v>
                </c:pt>
                <c:pt idx="6">
                  <c:v>30.592146100000001</c:v>
                </c:pt>
                <c:pt idx="7">
                  <c:v>30.3732878</c:v>
                </c:pt>
                <c:pt idx="8">
                  <c:v>30.1496928</c:v>
                </c:pt>
                <c:pt idx="9">
                  <c:v>30.138888900000001</c:v>
                </c:pt>
                <c:pt idx="10">
                  <c:v>29.918640100000001</c:v>
                </c:pt>
                <c:pt idx="11">
                  <c:v>29.682451199999999</c:v>
                </c:pt>
                <c:pt idx="12">
                  <c:v>29.441147999999998</c:v>
                </c:pt>
                <c:pt idx="13">
                  <c:v>29.194621900000001</c:v>
                </c:pt>
                <c:pt idx="14">
                  <c:v>28.942763299999999</c:v>
                </c:pt>
                <c:pt idx="15">
                  <c:v>28.685462300000001</c:v>
                </c:pt>
                <c:pt idx="16">
                  <c:v>28.422608700000001</c:v>
                </c:pt>
                <c:pt idx="17">
                  <c:v>28.154092299999999</c:v>
                </c:pt>
                <c:pt idx="18">
                  <c:v>27.879802999999999</c:v>
                </c:pt>
                <c:pt idx="19">
                  <c:v>27.599631299999999</c:v>
                </c:pt>
                <c:pt idx="20">
                  <c:v>27.313468400000001</c:v>
                </c:pt>
                <c:pt idx="21">
                  <c:v>27.021206800000002</c:v>
                </c:pt>
                <c:pt idx="22">
                  <c:v>26.7227405</c:v>
                </c:pt>
                <c:pt idx="23">
                  <c:v>26.4179654</c:v>
                </c:pt>
                <c:pt idx="24">
                  <c:v>26.111111099999999</c:v>
                </c:pt>
                <c:pt idx="25">
                  <c:v>26.106720500000002</c:v>
                </c:pt>
                <c:pt idx="26">
                  <c:v>25.7846537</c:v>
                </c:pt>
                <c:pt idx="27">
                  <c:v>25.455891900000001</c:v>
                </c:pt>
                <c:pt idx="28">
                  <c:v>25.120342600000001</c:v>
                </c:pt>
                <c:pt idx="29">
                  <c:v>24.7779183</c:v>
                </c:pt>
                <c:pt idx="30">
                  <c:v>24.428536699999999</c:v>
                </c:pt>
                <c:pt idx="31">
                  <c:v>24.072122100000001</c:v>
                </c:pt>
                <c:pt idx="32">
                  <c:v>23.708605500000001</c:v>
                </c:pt>
                <c:pt idx="33">
                  <c:v>23.337926100000001</c:v>
                </c:pt>
                <c:pt idx="34">
                  <c:v>22.960031699999998</c:v>
                </c:pt>
                <c:pt idx="35">
                  <c:v>22.574880100000001</c:v>
                </c:pt>
                <c:pt idx="36">
                  <c:v>22.182440199999998</c:v>
                </c:pt>
                <c:pt idx="37">
                  <c:v>22.0833333</c:v>
                </c:pt>
                <c:pt idx="38">
                  <c:v>21.777854099999999</c:v>
                </c:pt>
                <c:pt idx="39">
                  <c:v>21.364241799999999</c:v>
                </c:pt>
                <c:pt idx="40">
                  <c:v>20.9432072</c:v>
                </c:pt>
                <c:pt idx="41">
                  <c:v>20.5147753</c:v>
                </c:pt>
                <c:pt idx="42">
                  <c:v>20.078988899999999</c:v>
                </c:pt>
                <c:pt idx="43">
                  <c:v>19.6359098</c:v>
                </c:pt>
                <c:pt idx="44">
                  <c:v>19.185620499999999</c:v>
                </c:pt>
                <c:pt idx="45">
                  <c:v>18.728225999999999</c:v>
                </c:pt>
                <c:pt idx="46">
                  <c:v>18.263855499999998</c:v>
                </c:pt>
                <c:pt idx="47">
                  <c:v>18.055555600000002</c:v>
                </c:pt>
                <c:pt idx="48">
                  <c:v>17.7875683</c:v>
                </c:pt>
                <c:pt idx="49">
                  <c:v>17.300476499999998</c:v>
                </c:pt>
                <c:pt idx="50">
                  <c:v>16.806833999999998</c:v>
                </c:pt>
                <c:pt idx="51">
                  <c:v>16.306889200000001</c:v>
                </c:pt>
                <c:pt idx="52">
                  <c:v>15.800924500000001</c:v>
                </c:pt>
                <c:pt idx="53">
                  <c:v>15.2892583</c:v>
                </c:pt>
                <c:pt idx="54">
                  <c:v>14.772246600000001</c:v>
                </c:pt>
                <c:pt idx="55">
                  <c:v>14.2502856</c:v>
                </c:pt>
                <c:pt idx="56">
                  <c:v>14.027777800000001</c:v>
                </c:pt>
                <c:pt idx="57">
                  <c:v>13.716402499999999</c:v>
                </c:pt>
                <c:pt idx="58">
                  <c:v>13.1729658</c:v>
                </c:pt>
                <c:pt idx="59">
                  <c:v>12.625938100000001</c:v>
                </c:pt>
                <c:pt idx="60">
                  <c:v>12.0759056</c:v>
                </c:pt>
                <c:pt idx="61">
                  <c:v>11.523503399999999</c:v>
                </c:pt>
                <c:pt idx="62">
                  <c:v>10.9694164</c:v>
                </c:pt>
                <c:pt idx="63">
                  <c:v>10.4143805</c:v>
                </c:pt>
                <c:pt idx="64">
                  <c:v>10</c:v>
                </c:pt>
                <c:pt idx="65">
                  <c:v>10</c:v>
                </c:pt>
              </c:numCache>
            </c:numRef>
          </c:xVal>
          <c:yVal>
            <c:numRef>
              <c:f>Sheet1!$C$1:$C$73</c:f>
              <c:numCache>
                <c:formatCode>General</c:formatCode>
                <c:ptCount val="73"/>
                <c:pt idx="0">
                  <c:v>4.5</c:v>
                </c:pt>
                <c:pt idx="1">
                  <c:v>4.45</c:v>
                </c:pt>
                <c:pt idx="2">
                  <c:v>4.4000000000000004</c:v>
                </c:pt>
                <c:pt idx="3">
                  <c:v>4.3499999999999996</c:v>
                </c:pt>
                <c:pt idx="4">
                  <c:v>4.3</c:v>
                </c:pt>
                <c:pt idx="5">
                  <c:v>4.25</c:v>
                </c:pt>
                <c:pt idx="6">
                  <c:v>4.2</c:v>
                </c:pt>
                <c:pt idx="7">
                  <c:v>4.1500000000000004</c:v>
                </c:pt>
                <c:pt idx="8">
                  <c:v>4.0999999999999996</c:v>
                </c:pt>
                <c:pt idx="9">
                  <c:v>4.0976524999999997</c:v>
                </c:pt>
                <c:pt idx="10">
                  <c:v>4.05</c:v>
                </c:pt>
                <c:pt idx="11">
                  <c:v>4</c:v>
                </c:pt>
                <c:pt idx="12">
                  <c:v>3.95</c:v>
                </c:pt>
                <c:pt idx="13">
                  <c:v>3.9</c:v>
                </c:pt>
                <c:pt idx="14">
                  <c:v>3.85</c:v>
                </c:pt>
                <c:pt idx="15">
                  <c:v>3.8</c:v>
                </c:pt>
                <c:pt idx="16">
                  <c:v>3.75</c:v>
                </c:pt>
                <c:pt idx="17">
                  <c:v>3.7</c:v>
                </c:pt>
                <c:pt idx="18">
                  <c:v>3.65</c:v>
                </c:pt>
                <c:pt idx="19">
                  <c:v>3.6</c:v>
                </c:pt>
                <c:pt idx="20">
                  <c:v>3.55</c:v>
                </c:pt>
                <c:pt idx="21">
                  <c:v>3.5</c:v>
                </c:pt>
                <c:pt idx="22">
                  <c:v>3.45</c:v>
                </c:pt>
                <c:pt idx="23">
                  <c:v>3.4</c:v>
                </c:pt>
                <c:pt idx="24">
                  <c:v>3.3507041000000002</c:v>
                </c:pt>
                <c:pt idx="25">
                  <c:v>3.35</c:v>
                </c:pt>
                <c:pt idx="26">
                  <c:v>3.3</c:v>
                </c:pt>
                <c:pt idx="27">
                  <c:v>3.25</c:v>
                </c:pt>
                <c:pt idx="28">
                  <c:v>3.2</c:v>
                </c:pt>
                <c:pt idx="29">
                  <c:v>3.15</c:v>
                </c:pt>
                <c:pt idx="30">
                  <c:v>3.1</c:v>
                </c:pt>
                <c:pt idx="31">
                  <c:v>3.05</c:v>
                </c:pt>
                <c:pt idx="32">
                  <c:v>3</c:v>
                </c:pt>
                <c:pt idx="33">
                  <c:v>2.95</c:v>
                </c:pt>
                <c:pt idx="34">
                  <c:v>2.9</c:v>
                </c:pt>
                <c:pt idx="35">
                  <c:v>2.85</c:v>
                </c:pt>
                <c:pt idx="36">
                  <c:v>2.8</c:v>
                </c:pt>
                <c:pt idx="37">
                  <c:v>2.7877698</c:v>
                </c:pt>
                <c:pt idx="38">
                  <c:v>2.75</c:v>
                </c:pt>
                <c:pt idx="39">
                  <c:v>2.7</c:v>
                </c:pt>
                <c:pt idx="40">
                  <c:v>2.65</c:v>
                </c:pt>
                <c:pt idx="41">
                  <c:v>2.6</c:v>
                </c:pt>
                <c:pt idx="42">
                  <c:v>2.5499999999999998</c:v>
                </c:pt>
                <c:pt idx="43">
                  <c:v>2.5</c:v>
                </c:pt>
                <c:pt idx="44">
                  <c:v>2.4500000000000002</c:v>
                </c:pt>
                <c:pt idx="45">
                  <c:v>2.4</c:v>
                </c:pt>
                <c:pt idx="46">
                  <c:v>2.35</c:v>
                </c:pt>
                <c:pt idx="47">
                  <c:v>2.3282056999999998</c:v>
                </c:pt>
                <c:pt idx="48">
                  <c:v>2.2999999999999998</c:v>
                </c:pt>
                <c:pt idx="49">
                  <c:v>2.25</c:v>
                </c:pt>
                <c:pt idx="50">
                  <c:v>2.2000000000000002</c:v>
                </c:pt>
                <c:pt idx="51">
                  <c:v>2.15</c:v>
                </c:pt>
                <c:pt idx="52">
                  <c:v>2.1</c:v>
                </c:pt>
                <c:pt idx="53">
                  <c:v>2.0499999999999998</c:v>
                </c:pt>
                <c:pt idx="54">
                  <c:v>2</c:v>
                </c:pt>
                <c:pt idx="55">
                  <c:v>1.95</c:v>
                </c:pt>
                <c:pt idx="56">
                  <c:v>1.9292927</c:v>
                </c:pt>
                <c:pt idx="57">
                  <c:v>1.9</c:v>
                </c:pt>
                <c:pt idx="58">
                  <c:v>1.85</c:v>
                </c:pt>
                <c:pt idx="59">
                  <c:v>1.8</c:v>
                </c:pt>
                <c:pt idx="60">
                  <c:v>1.75</c:v>
                </c:pt>
                <c:pt idx="61">
                  <c:v>1.7</c:v>
                </c:pt>
                <c:pt idx="62">
                  <c:v>1.65</c:v>
                </c:pt>
                <c:pt idx="63">
                  <c:v>1.6</c:v>
                </c:pt>
                <c:pt idx="64">
                  <c:v>1.5631398999999999</c:v>
                </c:pt>
                <c:pt idx="65">
                  <c:v>1.6</c:v>
                </c:pt>
              </c:numCache>
            </c:numRef>
          </c:yVal>
          <c:smooth val="0"/>
        </c:ser>
        <c:ser>
          <c:idx val="1"/>
          <c:order val="1"/>
          <c:spPr>
            <a:ln w="19050" cap="rnd">
              <a:solidFill>
                <a:srgbClr val="FF00FF"/>
              </a:solidFill>
              <a:round/>
            </a:ln>
            <a:effectLst/>
          </c:spPr>
          <c:marker>
            <c:symbol val="none"/>
          </c:marker>
          <c:xVal>
            <c:numRef>
              <c:f>Sheet1!$E$1:$E$93</c:f>
              <c:numCache>
                <c:formatCode>General</c:formatCode>
                <c:ptCount val="93"/>
                <c:pt idx="0">
                  <c:v>62.261403999999999</c:v>
                </c:pt>
                <c:pt idx="1">
                  <c:v>61.897744299999999</c:v>
                </c:pt>
                <c:pt idx="2">
                  <c:v>61.526269599999999</c:v>
                </c:pt>
                <c:pt idx="3">
                  <c:v>61.146798400000002</c:v>
                </c:pt>
                <c:pt idx="4">
                  <c:v>60.759146800000003</c:v>
                </c:pt>
                <c:pt idx="5">
                  <c:v>60.363127400000003</c:v>
                </c:pt>
                <c:pt idx="6">
                  <c:v>59.9585504</c:v>
                </c:pt>
                <c:pt idx="7">
                  <c:v>59.545223100000001</c:v>
                </c:pt>
                <c:pt idx="8">
                  <c:v>59.122950400000001</c:v>
                </c:pt>
                <c:pt idx="9">
                  <c:v>58.691534900000001</c:v>
                </c:pt>
                <c:pt idx="10">
                  <c:v>58.3333333</c:v>
                </c:pt>
                <c:pt idx="11">
                  <c:v>58.250250000000001</c:v>
                </c:pt>
                <c:pt idx="12">
                  <c:v>57.797074000000002</c:v>
                </c:pt>
                <c:pt idx="13">
                  <c:v>57.334088999999999</c:v>
                </c:pt>
                <c:pt idx="14">
                  <c:v>56.861089499999999</c:v>
                </c:pt>
                <c:pt idx="15">
                  <c:v>56.377868999999997</c:v>
                </c:pt>
                <c:pt idx="16">
                  <c:v>55.884220599999999</c:v>
                </c:pt>
                <c:pt idx="17">
                  <c:v>55.379937099999999</c:v>
                </c:pt>
                <c:pt idx="18">
                  <c:v>54.864811899999999</c:v>
                </c:pt>
                <c:pt idx="19">
                  <c:v>54.338639200000003</c:v>
                </c:pt>
                <c:pt idx="20">
                  <c:v>54.305555599999998</c:v>
                </c:pt>
                <c:pt idx="21">
                  <c:v>53.797764800000003</c:v>
                </c:pt>
                <c:pt idx="22">
                  <c:v>53.245131999999998</c:v>
                </c:pt>
                <c:pt idx="23">
                  <c:v>52.680766900000002</c:v>
                </c:pt>
                <c:pt idx="24">
                  <c:v>52.104472800000003</c:v>
                </c:pt>
                <c:pt idx="25">
                  <c:v>51.516057400000001</c:v>
                </c:pt>
                <c:pt idx="26">
                  <c:v>50.915334299999998</c:v>
                </c:pt>
                <c:pt idx="27">
                  <c:v>50.3021235</c:v>
                </c:pt>
                <c:pt idx="28">
                  <c:v>50.277777800000003</c:v>
                </c:pt>
                <c:pt idx="29">
                  <c:v>49.671819200000002</c:v>
                </c:pt>
                <c:pt idx="30">
                  <c:v>49.028417500000003</c:v>
                </c:pt>
                <c:pt idx="31">
                  <c:v>48.3719435</c:v>
                </c:pt>
                <c:pt idx="32">
                  <c:v>47.702254699999997</c:v>
                </c:pt>
                <c:pt idx="33">
                  <c:v>47.0192215</c:v>
                </c:pt>
                <c:pt idx="34">
                  <c:v>46.322729600000002</c:v>
                </c:pt>
                <c:pt idx="35">
                  <c:v>46.25</c:v>
                </c:pt>
                <c:pt idx="36">
                  <c:v>45.607590000000002</c:v>
                </c:pt>
                <c:pt idx="37">
                  <c:v>44.878124700000001</c:v>
                </c:pt>
                <c:pt idx="38">
                  <c:v>44.134855399999999</c:v>
                </c:pt>
                <c:pt idx="39">
                  <c:v>43.3777458</c:v>
                </c:pt>
                <c:pt idx="40">
                  <c:v>42.606784699999999</c:v>
                </c:pt>
                <c:pt idx="41">
                  <c:v>42.222222199999997</c:v>
                </c:pt>
                <c:pt idx="42">
                  <c:v>41.818499000000003</c:v>
                </c:pt>
                <c:pt idx="43">
                  <c:v>41.012951600000001</c:v>
                </c:pt>
                <c:pt idx="44">
                  <c:v>40.193576</c:v>
                </c:pt>
                <c:pt idx="45">
                  <c:v>39.360488400000001</c:v>
                </c:pt>
                <c:pt idx="46">
                  <c:v>38.5138441</c:v>
                </c:pt>
                <c:pt idx="47">
                  <c:v>38.194444400000002</c:v>
                </c:pt>
                <c:pt idx="48">
                  <c:v>37.648651700000002</c:v>
                </c:pt>
                <c:pt idx="49">
                  <c:v>36.767151200000001</c:v>
                </c:pt>
                <c:pt idx="50">
                  <c:v>35.872702400000001</c:v>
                </c:pt>
                <c:pt idx="51">
                  <c:v>34.9656521</c:v>
                </c:pt>
                <c:pt idx="52">
                  <c:v>34.1666667</c:v>
                </c:pt>
                <c:pt idx="53">
                  <c:v>34.045119499999998</c:v>
                </c:pt>
                <c:pt idx="54">
                  <c:v>33.104196999999999</c:v>
                </c:pt>
                <c:pt idx="55">
                  <c:v>32.151944700000001</c:v>
                </c:pt>
                <c:pt idx="56">
                  <c:v>31.188961800000001</c:v>
                </c:pt>
                <c:pt idx="57">
                  <c:v>30.215918599999998</c:v>
                </c:pt>
                <c:pt idx="58">
                  <c:v>30.138888900000001</c:v>
                </c:pt>
                <c:pt idx="59">
                  <c:v>29.222675500000001</c:v>
                </c:pt>
                <c:pt idx="60">
                  <c:v>28.219912399999998</c:v>
                </c:pt>
                <c:pt idx="61">
                  <c:v>27.209471300000001</c:v>
                </c:pt>
                <c:pt idx="62">
                  <c:v>26.192353399999998</c:v>
                </c:pt>
                <c:pt idx="63">
                  <c:v>26.111111099999999</c:v>
                </c:pt>
                <c:pt idx="64">
                  <c:v>25.156691299999999</c:v>
                </c:pt>
                <c:pt idx="65">
                  <c:v>24.115444</c:v>
                </c:pt>
                <c:pt idx="66">
                  <c:v>23.071021099999999</c:v>
                </c:pt>
                <c:pt idx="67">
                  <c:v>22.0833333</c:v>
                </c:pt>
                <c:pt idx="68">
                  <c:v>22.023867800000001</c:v>
                </c:pt>
                <c:pt idx="69">
                  <c:v>20.960509200000001</c:v>
                </c:pt>
                <c:pt idx="70">
                  <c:v>19.898448699999999</c:v>
                </c:pt>
                <c:pt idx="71">
                  <c:v>18.839392400000001</c:v>
                </c:pt>
                <c:pt idx="72">
                  <c:v>18.055555600000002</c:v>
                </c:pt>
                <c:pt idx="73">
                  <c:v>17.779903000000001</c:v>
                </c:pt>
                <c:pt idx="74">
                  <c:v>16.712058599999999</c:v>
                </c:pt>
                <c:pt idx="75">
                  <c:v>15.6530837</c:v>
                </c:pt>
                <c:pt idx="76">
                  <c:v>14.605100699999999</c:v>
                </c:pt>
                <c:pt idx="77">
                  <c:v>14.027777800000001</c:v>
                </c:pt>
                <c:pt idx="78">
                  <c:v>13.5591659</c:v>
                </c:pt>
                <c:pt idx="79">
                  <c:v>12.515022399999999</c:v>
                </c:pt>
                <c:pt idx="80">
                  <c:v>11.4891612</c:v>
                </c:pt>
                <c:pt idx="81">
                  <c:v>10.4840646</c:v>
                </c:pt>
                <c:pt idx="82">
                  <c:v>10</c:v>
                </c:pt>
                <c:pt idx="83">
                  <c:v>10</c:v>
                </c:pt>
              </c:numCache>
            </c:numRef>
          </c:xVal>
          <c:yVal>
            <c:numRef>
              <c:f>Sheet1!$F$1:$F$93</c:f>
              <c:numCache>
                <c:formatCode>General</c:formatCode>
                <c:ptCount val="93"/>
                <c:pt idx="0">
                  <c:v>4.5</c:v>
                </c:pt>
                <c:pt idx="1">
                  <c:v>4.45</c:v>
                </c:pt>
                <c:pt idx="2">
                  <c:v>4.4000000000000004</c:v>
                </c:pt>
                <c:pt idx="3">
                  <c:v>4.3499999999999996</c:v>
                </c:pt>
                <c:pt idx="4">
                  <c:v>4.3</c:v>
                </c:pt>
                <c:pt idx="5">
                  <c:v>4.25</c:v>
                </c:pt>
                <c:pt idx="6">
                  <c:v>4.2</c:v>
                </c:pt>
                <c:pt idx="7">
                  <c:v>4.1500000000000004</c:v>
                </c:pt>
                <c:pt idx="8">
                  <c:v>4.0999999999999996</c:v>
                </c:pt>
                <c:pt idx="9">
                  <c:v>4.05</c:v>
                </c:pt>
                <c:pt idx="10">
                  <c:v>4.0094257000000004</c:v>
                </c:pt>
                <c:pt idx="11">
                  <c:v>4</c:v>
                </c:pt>
                <c:pt idx="12">
                  <c:v>3.95</c:v>
                </c:pt>
                <c:pt idx="13">
                  <c:v>3.9</c:v>
                </c:pt>
                <c:pt idx="14">
                  <c:v>3.85</c:v>
                </c:pt>
                <c:pt idx="15">
                  <c:v>3.8</c:v>
                </c:pt>
                <c:pt idx="16">
                  <c:v>3.75</c:v>
                </c:pt>
                <c:pt idx="17">
                  <c:v>3.7</c:v>
                </c:pt>
                <c:pt idx="18">
                  <c:v>3.65</c:v>
                </c:pt>
                <c:pt idx="19">
                  <c:v>3.6</c:v>
                </c:pt>
                <c:pt idx="20">
                  <c:v>3.5969519999999999</c:v>
                </c:pt>
                <c:pt idx="21">
                  <c:v>3.55</c:v>
                </c:pt>
                <c:pt idx="22">
                  <c:v>3.5</c:v>
                </c:pt>
                <c:pt idx="23">
                  <c:v>3.45</c:v>
                </c:pt>
                <c:pt idx="24">
                  <c:v>3.4</c:v>
                </c:pt>
                <c:pt idx="25">
                  <c:v>3.35</c:v>
                </c:pt>
                <c:pt idx="26">
                  <c:v>3.3</c:v>
                </c:pt>
                <c:pt idx="27">
                  <c:v>3.25</c:v>
                </c:pt>
                <c:pt idx="28">
                  <c:v>3.2480793000000001</c:v>
                </c:pt>
                <c:pt idx="29">
                  <c:v>3.2</c:v>
                </c:pt>
                <c:pt idx="30">
                  <c:v>3.15</c:v>
                </c:pt>
                <c:pt idx="31">
                  <c:v>3.1</c:v>
                </c:pt>
                <c:pt idx="32">
                  <c:v>3.05</c:v>
                </c:pt>
                <c:pt idx="33">
                  <c:v>3</c:v>
                </c:pt>
                <c:pt idx="34">
                  <c:v>2.95</c:v>
                </c:pt>
                <c:pt idx="35">
                  <c:v>2.9449519</c:v>
                </c:pt>
                <c:pt idx="36">
                  <c:v>2.9</c:v>
                </c:pt>
                <c:pt idx="37">
                  <c:v>2.85</c:v>
                </c:pt>
                <c:pt idx="38">
                  <c:v>2.8</c:v>
                </c:pt>
                <c:pt idx="39">
                  <c:v>2.75</c:v>
                </c:pt>
                <c:pt idx="40">
                  <c:v>2.7</c:v>
                </c:pt>
                <c:pt idx="41">
                  <c:v>2.6757395000000002</c:v>
                </c:pt>
                <c:pt idx="42">
                  <c:v>2.65</c:v>
                </c:pt>
                <c:pt idx="43">
                  <c:v>2.6</c:v>
                </c:pt>
                <c:pt idx="44">
                  <c:v>2.5499999999999998</c:v>
                </c:pt>
                <c:pt idx="45">
                  <c:v>2.5</c:v>
                </c:pt>
                <c:pt idx="46">
                  <c:v>2.4500000000000002</c:v>
                </c:pt>
                <c:pt idx="47">
                  <c:v>2.4317006000000001</c:v>
                </c:pt>
                <c:pt idx="48">
                  <c:v>2.4</c:v>
                </c:pt>
                <c:pt idx="49">
                  <c:v>2.35</c:v>
                </c:pt>
                <c:pt idx="50">
                  <c:v>2.2999999999999998</c:v>
                </c:pt>
                <c:pt idx="51">
                  <c:v>2.25</c:v>
                </c:pt>
                <c:pt idx="52">
                  <c:v>2.2066976</c:v>
                </c:pt>
                <c:pt idx="53">
                  <c:v>2.2000000000000002</c:v>
                </c:pt>
                <c:pt idx="54">
                  <c:v>2.15</c:v>
                </c:pt>
                <c:pt idx="55">
                  <c:v>2.1</c:v>
                </c:pt>
                <c:pt idx="56">
                  <c:v>2.0499999999999998</c:v>
                </c:pt>
                <c:pt idx="57">
                  <c:v>2</c:v>
                </c:pt>
                <c:pt idx="58">
                  <c:v>1.9961985</c:v>
                </c:pt>
                <c:pt idx="59">
                  <c:v>1.95</c:v>
                </c:pt>
                <c:pt idx="60">
                  <c:v>1.9</c:v>
                </c:pt>
                <c:pt idx="61">
                  <c:v>1.85</c:v>
                </c:pt>
                <c:pt idx="62">
                  <c:v>1.8</c:v>
                </c:pt>
                <c:pt idx="63">
                  <c:v>1.7961712000000001</c:v>
                </c:pt>
                <c:pt idx="64">
                  <c:v>1.75</c:v>
                </c:pt>
                <c:pt idx="65">
                  <c:v>1.7</c:v>
                </c:pt>
                <c:pt idx="66">
                  <c:v>1.65</c:v>
                </c:pt>
                <c:pt idx="67">
                  <c:v>1.6029199000000001</c:v>
                </c:pt>
                <c:pt idx="68">
                  <c:v>1.6</c:v>
                </c:pt>
                <c:pt idx="69">
                  <c:v>1.55</c:v>
                </c:pt>
                <c:pt idx="70">
                  <c:v>1.5</c:v>
                </c:pt>
                <c:pt idx="71">
                  <c:v>1.45</c:v>
                </c:pt>
                <c:pt idx="72">
                  <c:v>1.4133598000000001</c:v>
                </c:pt>
                <c:pt idx="73">
                  <c:v>1.4</c:v>
                </c:pt>
                <c:pt idx="74">
                  <c:v>1.35</c:v>
                </c:pt>
                <c:pt idx="75">
                  <c:v>1.3</c:v>
                </c:pt>
                <c:pt idx="76">
                  <c:v>1.25</c:v>
                </c:pt>
                <c:pt idx="77">
                  <c:v>1.2229477</c:v>
                </c:pt>
                <c:pt idx="78">
                  <c:v>1.2</c:v>
                </c:pt>
                <c:pt idx="79">
                  <c:v>1.1499999999999999</c:v>
                </c:pt>
                <c:pt idx="80">
                  <c:v>1.1000000000000001</c:v>
                </c:pt>
                <c:pt idx="81">
                  <c:v>1.05</c:v>
                </c:pt>
                <c:pt idx="82">
                  <c:v>1.0264179</c:v>
                </c:pt>
                <c:pt idx="83">
                  <c:v>1.05</c:v>
                </c:pt>
              </c:numCache>
            </c:numRef>
          </c:yVal>
          <c:smooth val="0"/>
        </c:ser>
        <c:ser>
          <c:idx val="2"/>
          <c:order val="2"/>
          <c:spPr>
            <a:ln w="19050" cap="rnd">
              <a:solidFill>
                <a:srgbClr val="FF3300"/>
              </a:solidFill>
              <a:prstDash val="lgDash"/>
              <a:round/>
            </a:ln>
            <a:effectLst/>
          </c:spPr>
          <c:marker>
            <c:symbol val="none"/>
          </c:marker>
          <c:xVal>
            <c:numRef>
              <c:f>Sheet1!$H$1:$H$110</c:f>
              <c:numCache>
                <c:formatCode>General</c:formatCode>
                <c:ptCount val="110"/>
                <c:pt idx="0">
                  <c:v>119.5535321</c:v>
                </c:pt>
                <c:pt idx="1">
                  <c:v>118.87169</c:v>
                </c:pt>
                <c:pt idx="2">
                  <c:v>118.75</c:v>
                </c:pt>
                <c:pt idx="3">
                  <c:v>118.1733643</c:v>
                </c:pt>
                <c:pt idx="4">
                  <c:v>117.4596106</c:v>
                </c:pt>
                <c:pt idx="5">
                  <c:v>116.7304699</c:v>
                </c:pt>
                <c:pt idx="6">
                  <c:v>115.9855903</c:v>
                </c:pt>
                <c:pt idx="7">
                  <c:v>115.2246145</c:v>
                </c:pt>
                <c:pt idx="8">
                  <c:v>114.7222222</c:v>
                </c:pt>
                <c:pt idx="9">
                  <c:v>114.44627389999999</c:v>
                </c:pt>
                <c:pt idx="10">
                  <c:v>113.6493971</c:v>
                </c:pt>
                <c:pt idx="11">
                  <c:v>112.83526670000001</c:v>
                </c:pt>
                <c:pt idx="12">
                  <c:v>112.0035061</c:v>
                </c:pt>
                <c:pt idx="13">
                  <c:v>111.15373529999999</c:v>
                </c:pt>
                <c:pt idx="14">
                  <c:v>110.69444439999999</c:v>
                </c:pt>
                <c:pt idx="15">
                  <c:v>110.2841758</c:v>
                </c:pt>
                <c:pt idx="16">
                  <c:v>109.3942062</c:v>
                </c:pt>
                <c:pt idx="17">
                  <c:v>108.4850053</c:v>
                </c:pt>
                <c:pt idx="18">
                  <c:v>107.5561838</c:v>
                </c:pt>
                <c:pt idx="19">
                  <c:v>106.66666669999999</c:v>
                </c:pt>
                <c:pt idx="20">
                  <c:v>106.607142</c:v>
                </c:pt>
                <c:pt idx="21">
                  <c:v>105.6344806</c:v>
                </c:pt>
                <c:pt idx="22">
                  <c:v>104.6409594</c:v>
                </c:pt>
                <c:pt idx="23">
                  <c:v>103.62619290000001</c:v>
                </c:pt>
                <c:pt idx="24">
                  <c:v>102.6388889</c:v>
                </c:pt>
                <c:pt idx="25">
                  <c:v>102.5896192</c:v>
                </c:pt>
                <c:pt idx="26">
                  <c:v>101.527333</c:v>
                </c:pt>
                <c:pt idx="27">
                  <c:v>100.4425931</c:v>
                </c:pt>
                <c:pt idx="28">
                  <c:v>99.335037900000003</c:v>
                </c:pt>
                <c:pt idx="29">
                  <c:v>98.611111100000002</c:v>
                </c:pt>
                <c:pt idx="30">
                  <c:v>98.202760999999995</c:v>
                </c:pt>
                <c:pt idx="31">
                  <c:v>97.0441213</c:v>
                </c:pt>
                <c:pt idx="32">
                  <c:v>95.861560900000001</c:v>
                </c:pt>
                <c:pt idx="33">
                  <c:v>94.654770999999997</c:v>
                </c:pt>
                <c:pt idx="34">
                  <c:v>94.583333300000007</c:v>
                </c:pt>
                <c:pt idx="35">
                  <c:v>93.418842600000005</c:v>
                </c:pt>
                <c:pt idx="36">
                  <c:v>92.157744600000001</c:v>
                </c:pt>
                <c:pt idx="37">
                  <c:v>90.871517800000007</c:v>
                </c:pt>
                <c:pt idx="38">
                  <c:v>90.555555600000005</c:v>
                </c:pt>
                <c:pt idx="39">
                  <c:v>89.555808400000004</c:v>
                </c:pt>
                <c:pt idx="40">
                  <c:v>88.213151100000005</c:v>
                </c:pt>
                <c:pt idx="41">
                  <c:v>86.844709300000005</c:v>
                </c:pt>
                <c:pt idx="42">
                  <c:v>86.527777799999996</c:v>
                </c:pt>
                <c:pt idx="43">
                  <c:v>85.445689400000006</c:v>
                </c:pt>
                <c:pt idx="44">
                  <c:v>84.019215599999995</c:v>
                </c:pt>
                <c:pt idx="45">
                  <c:v>82.566644299999993</c:v>
                </c:pt>
                <c:pt idx="46">
                  <c:v>82.5</c:v>
                </c:pt>
                <c:pt idx="47">
                  <c:v>81.081576999999996</c:v>
                </c:pt>
                <c:pt idx="48">
                  <c:v>79.570109500000001</c:v>
                </c:pt>
                <c:pt idx="49">
                  <c:v>78.472222200000004</c:v>
                </c:pt>
                <c:pt idx="50">
                  <c:v>78.0305939</c:v>
                </c:pt>
                <c:pt idx="51">
                  <c:v>76.459977300000006</c:v>
                </c:pt>
                <c:pt idx="52">
                  <c:v>74.863802199999995</c:v>
                </c:pt>
                <c:pt idx="53">
                  <c:v>74.444444399999995</c:v>
                </c:pt>
                <c:pt idx="54">
                  <c:v>73.236389500000001</c:v>
                </c:pt>
                <c:pt idx="55">
                  <c:v>71.582012500000005</c:v>
                </c:pt>
                <c:pt idx="56">
                  <c:v>70.416666699999993</c:v>
                </c:pt>
                <c:pt idx="57">
                  <c:v>69.900606100000005</c:v>
                </c:pt>
                <c:pt idx="58">
                  <c:v>68.189229900000001</c:v>
                </c:pt>
                <c:pt idx="59">
                  <c:v>66.454837999999995</c:v>
                </c:pt>
                <c:pt idx="60">
                  <c:v>66.388888899999998</c:v>
                </c:pt>
                <c:pt idx="61">
                  <c:v>64.688786899999997</c:v>
                </c:pt>
                <c:pt idx="62">
                  <c:v>62.901094899999997</c:v>
                </c:pt>
                <c:pt idx="63">
                  <c:v>62.361111100000002</c:v>
                </c:pt>
                <c:pt idx="64">
                  <c:v>61.085673300000003</c:v>
                </c:pt>
                <c:pt idx="65">
                  <c:v>59.248021799999997</c:v>
                </c:pt>
                <c:pt idx="66">
                  <c:v>58.3333333</c:v>
                </c:pt>
                <c:pt idx="67">
                  <c:v>57.386774699999997</c:v>
                </c:pt>
                <c:pt idx="68">
                  <c:v>55.503549599999999</c:v>
                </c:pt>
                <c:pt idx="69">
                  <c:v>54.305555599999998</c:v>
                </c:pt>
                <c:pt idx="70">
                  <c:v>53.601118399999997</c:v>
                </c:pt>
                <c:pt idx="71">
                  <c:v>51.677866700000003</c:v>
                </c:pt>
                <c:pt idx="72">
                  <c:v>50.277777800000003</c:v>
                </c:pt>
                <c:pt idx="73">
                  <c:v>49.740116899999997</c:v>
                </c:pt>
                <c:pt idx="74">
                  <c:v>47.783654800000001</c:v>
                </c:pt>
                <c:pt idx="75">
                  <c:v>46.25</c:v>
                </c:pt>
                <c:pt idx="76">
                  <c:v>45.817800699999999</c:v>
                </c:pt>
                <c:pt idx="77">
                  <c:v>43.836308000000002</c:v>
                </c:pt>
                <c:pt idx="78">
                  <c:v>42.222222199999997</c:v>
                </c:pt>
                <c:pt idx="79">
                  <c:v>41.851030600000001</c:v>
                </c:pt>
                <c:pt idx="80">
                  <c:v>39.854120100000003</c:v>
                </c:pt>
                <c:pt idx="81">
                  <c:v>38.194444400000002</c:v>
                </c:pt>
                <c:pt idx="82">
                  <c:v>37.859675500000002</c:v>
                </c:pt>
                <c:pt idx="83">
                  <c:v>35.858428400000001</c:v>
                </c:pt>
                <c:pt idx="84">
                  <c:v>34.1666667</c:v>
                </c:pt>
                <c:pt idx="85">
                  <c:v>33.866747199999999</c:v>
                </c:pt>
                <c:pt idx="86">
                  <c:v>31.873700500000002</c:v>
                </c:pt>
                <c:pt idx="87">
                  <c:v>30.138888900000001</c:v>
                </c:pt>
                <c:pt idx="88">
                  <c:v>29.898485099999998</c:v>
                </c:pt>
                <c:pt idx="89">
                  <c:v>27.927554000000001</c:v>
                </c:pt>
                <c:pt idx="90">
                  <c:v>26.111111099999999</c:v>
                </c:pt>
                <c:pt idx="91">
                  <c:v>25.984401699999999</c:v>
                </c:pt>
                <c:pt idx="92">
                  <c:v>24.050711</c:v>
                </c:pt>
                <c:pt idx="93">
                  <c:v>22.156160100000001</c:v>
                </c:pt>
                <c:pt idx="94">
                  <c:v>22.0833333</c:v>
                </c:pt>
                <c:pt idx="95">
                  <c:v>20.2769181</c:v>
                </c:pt>
                <c:pt idx="96">
                  <c:v>18.055555600000002</c:v>
                </c:pt>
              </c:numCache>
            </c:numRef>
          </c:xVal>
          <c:yVal>
            <c:numRef>
              <c:f>Sheet1!$I$1:$I$110</c:f>
              <c:numCache>
                <c:formatCode>General</c:formatCode>
                <c:ptCount val="110"/>
                <c:pt idx="0">
                  <c:v>4.5</c:v>
                </c:pt>
                <c:pt idx="1">
                  <c:v>4.45</c:v>
                </c:pt>
                <c:pt idx="2">
                  <c:v>4.4413095</c:v>
                </c:pt>
                <c:pt idx="3">
                  <c:v>4.4000000000000004</c:v>
                </c:pt>
                <c:pt idx="4">
                  <c:v>4.3499999999999996</c:v>
                </c:pt>
                <c:pt idx="5">
                  <c:v>4.3</c:v>
                </c:pt>
                <c:pt idx="6">
                  <c:v>4.25</c:v>
                </c:pt>
                <c:pt idx="7">
                  <c:v>4.2</c:v>
                </c:pt>
                <c:pt idx="8">
                  <c:v>4.1677721999999999</c:v>
                </c:pt>
                <c:pt idx="9">
                  <c:v>4.1500000000000004</c:v>
                </c:pt>
                <c:pt idx="10">
                  <c:v>4.0999999999999996</c:v>
                </c:pt>
                <c:pt idx="11">
                  <c:v>4.05</c:v>
                </c:pt>
                <c:pt idx="12">
                  <c:v>4</c:v>
                </c:pt>
                <c:pt idx="13">
                  <c:v>3.95</c:v>
                </c:pt>
                <c:pt idx="14">
                  <c:v>3.9236529</c:v>
                </c:pt>
                <c:pt idx="15">
                  <c:v>3.9</c:v>
                </c:pt>
                <c:pt idx="16">
                  <c:v>3.85</c:v>
                </c:pt>
                <c:pt idx="17">
                  <c:v>3.8</c:v>
                </c:pt>
                <c:pt idx="18">
                  <c:v>3.75</c:v>
                </c:pt>
                <c:pt idx="19">
                  <c:v>3.7031535999999998</c:v>
                </c:pt>
                <c:pt idx="20">
                  <c:v>3.7</c:v>
                </c:pt>
                <c:pt idx="21">
                  <c:v>3.65</c:v>
                </c:pt>
                <c:pt idx="22">
                  <c:v>3.6</c:v>
                </c:pt>
                <c:pt idx="23">
                  <c:v>3.55</c:v>
                </c:pt>
                <c:pt idx="24">
                  <c:v>3.5023925999999999</c:v>
                </c:pt>
                <c:pt idx="25">
                  <c:v>3.5</c:v>
                </c:pt>
                <c:pt idx="26">
                  <c:v>3.45</c:v>
                </c:pt>
                <c:pt idx="27">
                  <c:v>3.4</c:v>
                </c:pt>
                <c:pt idx="28">
                  <c:v>3.35</c:v>
                </c:pt>
                <c:pt idx="29">
                  <c:v>3.3181295</c:v>
                </c:pt>
                <c:pt idx="30">
                  <c:v>3.3</c:v>
                </c:pt>
                <c:pt idx="31">
                  <c:v>3.25</c:v>
                </c:pt>
                <c:pt idx="32">
                  <c:v>3.2</c:v>
                </c:pt>
                <c:pt idx="33">
                  <c:v>3.15</c:v>
                </c:pt>
                <c:pt idx="34">
                  <c:v>3.1471371000000001</c:v>
                </c:pt>
                <c:pt idx="35">
                  <c:v>3.1</c:v>
                </c:pt>
                <c:pt idx="36">
                  <c:v>3.05</c:v>
                </c:pt>
                <c:pt idx="37">
                  <c:v>3</c:v>
                </c:pt>
                <c:pt idx="38">
                  <c:v>2.9880960999999999</c:v>
                </c:pt>
                <c:pt idx="39">
                  <c:v>2.95</c:v>
                </c:pt>
                <c:pt idx="40">
                  <c:v>2.9</c:v>
                </c:pt>
                <c:pt idx="41">
                  <c:v>2.85</c:v>
                </c:pt>
                <c:pt idx="42">
                  <c:v>2.8387858000000001</c:v>
                </c:pt>
                <c:pt idx="43">
                  <c:v>2.8</c:v>
                </c:pt>
                <c:pt idx="44">
                  <c:v>2.75</c:v>
                </c:pt>
                <c:pt idx="45">
                  <c:v>2.7</c:v>
                </c:pt>
                <c:pt idx="46">
                  <c:v>2.6977875</c:v>
                </c:pt>
                <c:pt idx="47">
                  <c:v>2.65</c:v>
                </c:pt>
                <c:pt idx="48">
                  <c:v>2.6</c:v>
                </c:pt>
                <c:pt idx="49">
                  <c:v>2.5645068000000002</c:v>
                </c:pt>
                <c:pt idx="50">
                  <c:v>2.5499999999999998</c:v>
                </c:pt>
                <c:pt idx="51">
                  <c:v>2.5</c:v>
                </c:pt>
                <c:pt idx="52">
                  <c:v>2.4500000000000002</c:v>
                </c:pt>
                <c:pt idx="53">
                  <c:v>2.4372891999999999</c:v>
                </c:pt>
                <c:pt idx="54">
                  <c:v>2.4</c:v>
                </c:pt>
                <c:pt idx="55">
                  <c:v>2.35</c:v>
                </c:pt>
                <c:pt idx="56">
                  <c:v>2.3155576</c:v>
                </c:pt>
                <c:pt idx="57">
                  <c:v>2.2999999999999998</c:v>
                </c:pt>
                <c:pt idx="58">
                  <c:v>2.25</c:v>
                </c:pt>
                <c:pt idx="59">
                  <c:v>2.2000000000000002</c:v>
                </c:pt>
                <c:pt idx="60">
                  <c:v>2.1981731999999998</c:v>
                </c:pt>
                <c:pt idx="61">
                  <c:v>2.15</c:v>
                </c:pt>
                <c:pt idx="62">
                  <c:v>2.1</c:v>
                </c:pt>
                <c:pt idx="63">
                  <c:v>2.0853855000000001</c:v>
                </c:pt>
                <c:pt idx="64">
                  <c:v>2.0499999999999998</c:v>
                </c:pt>
                <c:pt idx="65">
                  <c:v>2</c:v>
                </c:pt>
                <c:pt idx="66">
                  <c:v>1.9757663000000001</c:v>
                </c:pt>
                <c:pt idx="67">
                  <c:v>1.95</c:v>
                </c:pt>
                <c:pt idx="68">
                  <c:v>1.9</c:v>
                </c:pt>
                <c:pt idx="69">
                  <c:v>1.8688608</c:v>
                </c:pt>
                <c:pt idx="70">
                  <c:v>1.85</c:v>
                </c:pt>
                <c:pt idx="71">
                  <c:v>1.8</c:v>
                </c:pt>
                <c:pt idx="72">
                  <c:v>1.7642011</c:v>
                </c:pt>
                <c:pt idx="73">
                  <c:v>1.75</c:v>
                </c:pt>
                <c:pt idx="74">
                  <c:v>1.7</c:v>
                </c:pt>
                <c:pt idx="75">
                  <c:v>1.6613012</c:v>
                </c:pt>
                <c:pt idx="76">
                  <c:v>1.65</c:v>
                </c:pt>
                <c:pt idx="77">
                  <c:v>1.6</c:v>
                </c:pt>
                <c:pt idx="78">
                  <c:v>1.55965</c:v>
                </c:pt>
                <c:pt idx="79">
                  <c:v>1.55</c:v>
                </c:pt>
                <c:pt idx="80">
                  <c:v>1.5</c:v>
                </c:pt>
                <c:pt idx="81">
                  <c:v>1.4586981000000001</c:v>
                </c:pt>
                <c:pt idx="82">
                  <c:v>1.45</c:v>
                </c:pt>
                <c:pt idx="83">
                  <c:v>1.4</c:v>
                </c:pt>
                <c:pt idx="84">
                  <c:v>1.3578387999999999</c:v>
                </c:pt>
                <c:pt idx="85">
                  <c:v>1.35</c:v>
                </c:pt>
                <c:pt idx="86">
                  <c:v>1.3</c:v>
                </c:pt>
                <c:pt idx="87">
                  <c:v>1.2563724999999999</c:v>
                </c:pt>
                <c:pt idx="88">
                  <c:v>1.25</c:v>
                </c:pt>
                <c:pt idx="89">
                  <c:v>1.2</c:v>
                </c:pt>
                <c:pt idx="90">
                  <c:v>1.1534428000000001</c:v>
                </c:pt>
                <c:pt idx="91">
                  <c:v>1.1499999999999999</c:v>
                </c:pt>
                <c:pt idx="92">
                  <c:v>1.1000000000000001</c:v>
                </c:pt>
                <c:pt idx="93">
                  <c:v>1.05</c:v>
                </c:pt>
                <c:pt idx="94">
                  <c:v>1.0481881</c:v>
                </c:pt>
                <c:pt idx="95">
                  <c:v>1</c:v>
                </c:pt>
                <c:pt idx="96">
                  <c:v>1</c:v>
                </c:pt>
              </c:numCache>
            </c:numRef>
          </c:yVal>
          <c:smooth val="0"/>
        </c:ser>
        <c:ser>
          <c:idx val="3"/>
          <c:order val="3"/>
          <c:spPr>
            <a:ln w="19050" cap="rnd">
              <a:solidFill>
                <a:srgbClr val="00CC00"/>
              </a:solidFill>
              <a:prstDash val="lgDashDot"/>
              <a:round/>
            </a:ln>
            <a:effectLst/>
          </c:spPr>
          <c:marker>
            <c:symbol val="none"/>
          </c:marker>
          <c:xVal>
            <c:numRef>
              <c:f>Sheet1!$K$1:$K$133</c:f>
              <c:numCache>
                <c:formatCode>General</c:formatCode>
                <c:ptCount val="133"/>
                <c:pt idx="0">
                  <c:v>227.4007843</c:v>
                </c:pt>
                <c:pt idx="1">
                  <c:v>226.11497410000001</c:v>
                </c:pt>
                <c:pt idx="2">
                  <c:v>224.80153150000001</c:v>
                </c:pt>
                <c:pt idx="3">
                  <c:v>223.4722222</c:v>
                </c:pt>
                <c:pt idx="4">
                  <c:v>223.4597947</c:v>
                </c:pt>
                <c:pt idx="5">
                  <c:v>222.0868183</c:v>
                </c:pt>
                <c:pt idx="6">
                  <c:v>220.6842053</c:v>
                </c:pt>
                <c:pt idx="7">
                  <c:v>219.44444440000001</c:v>
                </c:pt>
                <c:pt idx="8">
                  <c:v>219.25094770000001</c:v>
                </c:pt>
                <c:pt idx="9">
                  <c:v>217.78449309999999</c:v>
                </c:pt>
                <c:pt idx="10">
                  <c:v>216.2863007</c:v>
                </c:pt>
                <c:pt idx="11">
                  <c:v>215.41666670000001</c:v>
                </c:pt>
                <c:pt idx="12">
                  <c:v>214.75450180000001</c:v>
                </c:pt>
                <c:pt idx="13">
                  <c:v>213.18796069999999</c:v>
                </c:pt>
                <c:pt idx="14">
                  <c:v>211.5874991</c:v>
                </c:pt>
                <c:pt idx="15">
                  <c:v>211.38888890000001</c:v>
                </c:pt>
                <c:pt idx="16">
                  <c:v>209.94980810000001</c:v>
                </c:pt>
                <c:pt idx="17">
                  <c:v>208.27632779999999</c:v>
                </c:pt>
                <c:pt idx="18">
                  <c:v>207.36111109999999</c:v>
                </c:pt>
                <c:pt idx="19">
                  <c:v>206.56522699999999</c:v>
                </c:pt>
                <c:pt idx="20">
                  <c:v>204.8154839</c:v>
                </c:pt>
                <c:pt idx="21">
                  <c:v>203.33333329999999</c:v>
                </c:pt>
                <c:pt idx="22">
                  <c:v>203.02747339999999</c:v>
                </c:pt>
                <c:pt idx="23">
                  <c:v>201.19818789999999</c:v>
                </c:pt>
                <c:pt idx="24">
                  <c:v>199.3296714</c:v>
                </c:pt>
                <c:pt idx="25">
                  <c:v>199.30555559999999</c:v>
                </c:pt>
                <c:pt idx="26">
                  <c:v>197.4176008</c:v>
                </c:pt>
                <c:pt idx="27">
                  <c:v>195.46473320000001</c:v>
                </c:pt>
                <c:pt idx="28">
                  <c:v>195.2777778</c:v>
                </c:pt>
                <c:pt idx="29">
                  <c:v>193.4668848</c:v>
                </c:pt>
                <c:pt idx="30">
                  <c:v>191.42643570000001</c:v>
                </c:pt>
                <c:pt idx="31">
                  <c:v>191.25</c:v>
                </c:pt>
                <c:pt idx="32">
                  <c:v>189.33927689999999</c:v>
                </c:pt>
                <c:pt idx="33">
                  <c:v>187.2222222</c:v>
                </c:pt>
                <c:pt idx="34">
                  <c:v>187.20807450000001</c:v>
                </c:pt>
                <c:pt idx="35">
                  <c:v>185.02817899999999</c:v>
                </c:pt>
                <c:pt idx="36">
                  <c:v>183.19444440000001</c:v>
                </c:pt>
                <c:pt idx="37">
                  <c:v>182.80246650000001</c:v>
                </c:pt>
                <c:pt idx="38">
                  <c:v>180.5272674</c:v>
                </c:pt>
                <c:pt idx="39">
                  <c:v>179.16666670000001</c:v>
                </c:pt>
                <c:pt idx="40">
                  <c:v>178.2038034</c:v>
                </c:pt>
                <c:pt idx="41">
                  <c:v>175.8306226</c:v>
                </c:pt>
                <c:pt idx="42">
                  <c:v>175.13888890000001</c:v>
                </c:pt>
                <c:pt idx="43">
                  <c:v>173.4064022</c:v>
                </c:pt>
                <c:pt idx="44">
                  <c:v>171.11111109999999</c:v>
                </c:pt>
                <c:pt idx="45">
                  <c:v>170.93248740000001</c:v>
                </c:pt>
                <c:pt idx="46">
                  <c:v>168.405224</c:v>
                </c:pt>
                <c:pt idx="47">
                  <c:v>167.08333329999999</c:v>
                </c:pt>
                <c:pt idx="48">
                  <c:v>165.8265758</c:v>
                </c:pt>
                <c:pt idx="49">
                  <c:v>163.1960685</c:v>
                </c:pt>
                <c:pt idx="50">
                  <c:v>163.05555559999999</c:v>
                </c:pt>
                <c:pt idx="51">
                  <c:v>160.51066539999999</c:v>
                </c:pt>
                <c:pt idx="52">
                  <c:v>159.0277778</c:v>
                </c:pt>
                <c:pt idx="53">
                  <c:v>157.7728103</c:v>
                </c:pt>
                <c:pt idx="54">
                  <c:v>155</c:v>
                </c:pt>
                <c:pt idx="55">
                  <c:v>154.9821771</c:v>
                </c:pt>
                <c:pt idx="56">
                  <c:v>152.1356055</c:v>
                </c:pt>
                <c:pt idx="57">
                  <c:v>150.9722222</c:v>
                </c:pt>
                <c:pt idx="58">
                  <c:v>149.235816</c:v>
                </c:pt>
                <c:pt idx="59">
                  <c:v>146.94444440000001</c:v>
                </c:pt>
                <c:pt idx="60">
                  <c:v>146.2828232</c:v>
                </c:pt>
                <c:pt idx="61">
                  <c:v>143.2757661</c:v>
                </c:pt>
                <c:pt idx="62">
                  <c:v>142.91666670000001</c:v>
                </c:pt>
                <c:pt idx="63">
                  <c:v>140.2141091</c:v>
                </c:pt>
                <c:pt idx="64">
                  <c:v>138.88888890000001</c:v>
                </c:pt>
                <c:pt idx="65">
                  <c:v>137.0999205</c:v>
                </c:pt>
                <c:pt idx="66">
                  <c:v>134.86111109999999</c:v>
                </c:pt>
                <c:pt idx="67">
                  <c:v>133.93372009999999</c:v>
                </c:pt>
                <c:pt idx="68">
                  <c:v>130.83333329999999</c:v>
                </c:pt>
                <c:pt idx="69">
                  <c:v>130.71619620000001</c:v>
                </c:pt>
                <c:pt idx="70">
                  <c:v>127.4463057</c:v>
                </c:pt>
                <c:pt idx="71">
                  <c:v>126.80555560000001</c:v>
                </c:pt>
                <c:pt idx="72">
                  <c:v>124.12669529999999</c:v>
                </c:pt>
                <c:pt idx="73">
                  <c:v>122.7777778</c:v>
                </c:pt>
                <c:pt idx="74">
                  <c:v>120.7589748</c:v>
                </c:pt>
                <c:pt idx="75">
                  <c:v>118.75</c:v>
                </c:pt>
                <c:pt idx="76">
                  <c:v>117.3446392</c:v>
                </c:pt>
                <c:pt idx="77">
                  <c:v>114.7222222</c:v>
                </c:pt>
                <c:pt idx="78">
                  <c:v>113.8854212</c:v>
                </c:pt>
                <c:pt idx="79">
                  <c:v>110.69444439999999</c:v>
                </c:pt>
                <c:pt idx="80">
                  <c:v>110.3833063</c:v>
                </c:pt>
                <c:pt idx="81">
                  <c:v>106.8399345</c:v>
                </c:pt>
                <c:pt idx="82">
                  <c:v>106.66666669999999</c:v>
                </c:pt>
                <c:pt idx="83">
                  <c:v>103.25740740000001</c:v>
                </c:pt>
                <c:pt idx="84">
                  <c:v>102.6388889</c:v>
                </c:pt>
                <c:pt idx="85">
                  <c:v>99.639606200000003</c:v>
                </c:pt>
                <c:pt idx="86">
                  <c:v>98.611111100000002</c:v>
                </c:pt>
                <c:pt idx="87">
                  <c:v>95.989662699999997</c:v>
                </c:pt>
                <c:pt idx="88">
                  <c:v>94.583333300000007</c:v>
                </c:pt>
                <c:pt idx="89">
                  <c:v>92.311030099999996</c:v>
                </c:pt>
                <c:pt idx="90">
                  <c:v>90.555555600000005</c:v>
                </c:pt>
                <c:pt idx="91">
                  <c:v>88.6074962</c:v>
                </c:pt>
                <c:pt idx="92">
                  <c:v>86.527777799999996</c:v>
                </c:pt>
                <c:pt idx="93">
                  <c:v>84.883194900000007</c:v>
                </c:pt>
                <c:pt idx="94">
                  <c:v>82.5</c:v>
                </c:pt>
                <c:pt idx="95">
                  <c:v>81.142616799999999</c:v>
                </c:pt>
                <c:pt idx="96">
                  <c:v>78.472222200000004</c:v>
                </c:pt>
                <c:pt idx="97">
                  <c:v>77.390619000000001</c:v>
                </c:pt>
                <c:pt idx="98">
                  <c:v>74.444444399999995</c:v>
                </c:pt>
                <c:pt idx="99">
                  <c:v>73.632433500000005</c:v>
                </c:pt>
                <c:pt idx="100">
                  <c:v>70.416666699999993</c:v>
                </c:pt>
                <c:pt idx="101">
                  <c:v>69.873674600000001</c:v>
                </c:pt>
                <c:pt idx="102">
                  <c:v>66.388888899999998</c:v>
                </c:pt>
                <c:pt idx="103">
                  <c:v>66.120345400000005</c:v>
                </c:pt>
                <c:pt idx="104">
                  <c:v>62.378738599999998</c:v>
                </c:pt>
                <c:pt idx="105">
                  <c:v>62.361111100000002</c:v>
                </c:pt>
                <c:pt idx="106">
                  <c:v>58.653923200000001</c:v>
                </c:pt>
                <c:pt idx="107">
                  <c:v>58.3333333</c:v>
                </c:pt>
                <c:pt idx="108">
                  <c:v>54.954489899999999</c:v>
                </c:pt>
                <c:pt idx="109">
                  <c:v>54.305555599999998</c:v>
                </c:pt>
                <c:pt idx="110">
                  <c:v>51.287906800000002</c:v>
                </c:pt>
                <c:pt idx="111">
                  <c:v>50.277777800000003</c:v>
                </c:pt>
                <c:pt idx="112">
                  <c:v>47.662024000000002</c:v>
                </c:pt>
                <c:pt idx="113">
                  <c:v>46.25</c:v>
                </c:pt>
                <c:pt idx="114">
                  <c:v>44.085081799999998</c:v>
                </c:pt>
                <c:pt idx="115">
                  <c:v>42.222222199999997</c:v>
                </c:pt>
                <c:pt idx="116">
                  <c:v>40.565726900000001</c:v>
                </c:pt>
                <c:pt idx="117">
                  <c:v>38.194444400000002</c:v>
                </c:pt>
              </c:numCache>
            </c:numRef>
          </c:xVal>
          <c:yVal>
            <c:numRef>
              <c:f>Sheet1!$L$1:$L$133</c:f>
              <c:numCache>
                <c:formatCode>General</c:formatCode>
                <c:ptCount val="133"/>
                <c:pt idx="0">
                  <c:v>4.5</c:v>
                </c:pt>
                <c:pt idx="1">
                  <c:v>4.45</c:v>
                </c:pt>
                <c:pt idx="2">
                  <c:v>4.4000000000000004</c:v>
                </c:pt>
                <c:pt idx="3">
                  <c:v>4.3504652999999998</c:v>
                </c:pt>
                <c:pt idx="4">
                  <c:v>4.3499999999999996</c:v>
                </c:pt>
                <c:pt idx="5">
                  <c:v>4.3</c:v>
                </c:pt>
                <c:pt idx="6">
                  <c:v>4.25</c:v>
                </c:pt>
                <c:pt idx="7">
                  <c:v>4.2067813999999997</c:v>
                </c:pt>
                <c:pt idx="8">
                  <c:v>4.2</c:v>
                </c:pt>
                <c:pt idx="9">
                  <c:v>4.1500000000000004</c:v>
                </c:pt>
                <c:pt idx="10">
                  <c:v>4.0999999999999996</c:v>
                </c:pt>
                <c:pt idx="11">
                  <c:v>4.0716866999999999</c:v>
                </c:pt>
                <c:pt idx="12">
                  <c:v>4.05</c:v>
                </c:pt>
                <c:pt idx="13">
                  <c:v>4</c:v>
                </c:pt>
                <c:pt idx="14">
                  <c:v>3.95</c:v>
                </c:pt>
                <c:pt idx="15">
                  <c:v>3.9439714000000001</c:v>
                </c:pt>
                <c:pt idx="16">
                  <c:v>3.9</c:v>
                </c:pt>
                <c:pt idx="17">
                  <c:v>3.85</c:v>
                </c:pt>
                <c:pt idx="18">
                  <c:v>3.8233446999999998</c:v>
                </c:pt>
                <c:pt idx="19">
                  <c:v>3.8</c:v>
                </c:pt>
                <c:pt idx="20">
                  <c:v>3.75</c:v>
                </c:pt>
                <c:pt idx="21">
                  <c:v>3.7086071999999999</c:v>
                </c:pt>
                <c:pt idx="22">
                  <c:v>3.7</c:v>
                </c:pt>
                <c:pt idx="23">
                  <c:v>3.65</c:v>
                </c:pt>
                <c:pt idx="24">
                  <c:v>3.6</c:v>
                </c:pt>
                <c:pt idx="25">
                  <c:v>3.5993746999999998</c:v>
                </c:pt>
                <c:pt idx="26">
                  <c:v>3.55</c:v>
                </c:pt>
                <c:pt idx="27">
                  <c:v>3.5</c:v>
                </c:pt>
                <c:pt idx="28">
                  <c:v>3.4953598000000001</c:v>
                </c:pt>
                <c:pt idx="29">
                  <c:v>3.45</c:v>
                </c:pt>
                <c:pt idx="30">
                  <c:v>3.4</c:v>
                </c:pt>
                <c:pt idx="31">
                  <c:v>3.3958113000000001</c:v>
                </c:pt>
                <c:pt idx="32">
                  <c:v>3.35</c:v>
                </c:pt>
                <c:pt idx="33">
                  <c:v>3.3003353</c:v>
                </c:pt>
                <c:pt idx="34">
                  <c:v>3.3</c:v>
                </c:pt>
                <c:pt idx="35">
                  <c:v>3.25</c:v>
                </c:pt>
                <c:pt idx="36">
                  <c:v>3.2088858</c:v>
                </c:pt>
                <c:pt idx="37">
                  <c:v>3.2</c:v>
                </c:pt>
                <c:pt idx="38">
                  <c:v>3.15</c:v>
                </c:pt>
                <c:pt idx="39">
                  <c:v>3.1208646</c:v>
                </c:pt>
                <c:pt idx="40">
                  <c:v>3.1</c:v>
                </c:pt>
                <c:pt idx="41">
                  <c:v>3.05</c:v>
                </c:pt>
                <c:pt idx="42">
                  <c:v>3.0358632000000001</c:v>
                </c:pt>
                <c:pt idx="43">
                  <c:v>3</c:v>
                </c:pt>
                <c:pt idx="44">
                  <c:v>2.9536549000000001</c:v>
                </c:pt>
                <c:pt idx="45">
                  <c:v>2.95</c:v>
                </c:pt>
                <c:pt idx="46">
                  <c:v>2.9</c:v>
                </c:pt>
                <c:pt idx="47">
                  <c:v>2.8745481000000002</c:v>
                </c:pt>
                <c:pt idx="48">
                  <c:v>2.85</c:v>
                </c:pt>
                <c:pt idx="49">
                  <c:v>2.8</c:v>
                </c:pt>
                <c:pt idx="50">
                  <c:v>2.7974220999999999</c:v>
                </c:pt>
                <c:pt idx="51">
                  <c:v>2.75</c:v>
                </c:pt>
                <c:pt idx="52">
                  <c:v>2.7231195000000001</c:v>
                </c:pt>
                <c:pt idx="53">
                  <c:v>2.7</c:v>
                </c:pt>
                <c:pt idx="54">
                  <c:v>2.6503247000000001</c:v>
                </c:pt>
                <c:pt idx="55">
                  <c:v>2.65</c:v>
                </c:pt>
                <c:pt idx="56">
                  <c:v>2.6</c:v>
                </c:pt>
                <c:pt idx="57">
                  <c:v>2.5801585999999999</c:v>
                </c:pt>
                <c:pt idx="58">
                  <c:v>2.5499999999999998</c:v>
                </c:pt>
                <c:pt idx="59">
                  <c:v>2.511368</c:v>
                </c:pt>
                <c:pt idx="60">
                  <c:v>2.5</c:v>
                </c:pt>
                <c:pt idx="61">
                  <c:v>2.4500000000000002</c:v>
                </c:pt>
                <c:pt idx="62">
                  <c:v>2.4442412</c:v>
                </c:pt>
                <c:pt idx="63">
                  <c:v>2.4</c:v>
                </c:pt>
                <c:pt idx="64">
                  <c:v>2.3789842999999999</c:v>
                </c:pt>
                <c:pt idx="65">
                  <c:v>2.35</c:v>
                </c:pt>
                <c:pt idx="66">
                  <c:v>2.3148772000000002</c:v>
                </c:pt>
                <c:pt idx="67">
                  <c:v>2.2999999999999998</c:v>
                </c:pt>
                <c:pt idx="68">
                  <c:v>2.2518615</c:v>
                </c:pt>
                <c:pt idx="69">
                  <c:v>2.25</c:v>
                </c:pt>
                <c:pt idx="70">
                  <c:v>2.2000000000000002</c:v>
                </c:pt>
                <c:pt idx="71">
                  <c:v>2.1905448000000001</c:v>
                </c:pt>
                <c:pt idx="72">
                  <c:v>2.15</c:v>
                </c:pt>
                <c:pt idx="73">
                  <c:v>2.1302892</c:v>
                </c:pt>
                <c:pt idx="74">
                  <c:v>2.1</c:v>
                </c:pt>
                <c:pt idx="75">
                  <c:v>2.0709149</c:v>
                </c:pt>
                <c:pt idx="76">
                  <c:v>2.0499999999999998</c:v>
                </c:pt>
                <c:pt idx="77">
                  <c:v>2.0123609</c:v>
                </c:pt>
                <c:pt idx="78">
                  <c:v>2</c:v>
                </c:pt>
                <c:pt idx="79">
                  <c:v>1.9545652</c:v>
                </c:pt>
                <c:pt idx="80">
                  <c:v>1.95</c:v>
                </c:pt>
                <c:pt idx="81">
                  <c:v>1.9</c:v>
                </c:pt>
                <c:pt idx="82">
                  <c:v>1.8976564</c:v>
                </c:pt>
                <c:pt idx="83">
                  <c:v>1.85</c:v>
                </c:pt>
                <c:pt idx="84">
                  <c:v>1.8416927999999999</c:v>
                </c:pt>
                <c:pt idx="85">
                  <c:v>1.8</c:v>
                </c:pt>
                <c:pt idx="86">
                  <c:v>1.7862720999999999</c:v>
                </c:pt>
                <c:pt idx="87">
                  <c:v>1.75</c:v>
                </c:pt>
                <c:pt idx="88">
                  <c:v>1.7313278999999999</c:v>
                </c:pt>
                <c:pt idx="89">
                  <c:v>1.7</c:v>
                </c:pt>
                <c:pt idx="90">
                  <c:v>1.6767911</c:v>
                </c:pt>
                <c:pt idx="91">
                  <c:v>1.65</c:v>
                </c:pt>
                <c:pt idx="92">
                  <c:v>1.6225896</c:v>
                </c:pt>
                <c:pt idx="93">
                  <c:v>1.6</c:v>
                </c:pt>
                <c:pt idx="94">
                  <c:v>1.5686475</c:v>
                </c:pt>
                <c:pt idx="95">
                  <c:v>1.55</c:v>
                </c:pt>
                <c:pt idx="96">
                  <c:v>1.5148841</c:v>
                </c:pt>
                <c:pt idx="97">
                  <c:v>1.5</c:v>
                </c:pt>
                <c:pt idx="98">
                  <c:v>1.4612124</c:v>
                </c:pt>
                <c:pt idx="99">
                  <c:v>1.45</c:v>
                </c:pt>
                <c:pt idx="100">
                  <c:v>1.4075378999999999</c:v>
                </c:pt>
                <c:pt idx="101">
                  <c:v>1.4</c:v>
                </c:pt>
                <c:pt idx="102">
                  <c:v>1.3537561</c:v>
                </c:pt>
                <c:pt idx="103">
                  <c:v>1.35</c:v>
                </c:pt>
                <c:pt idx="104">
                  <c:v>1.3</c:v>
                </c:pt>
                <c:pt idx="105">
                  <c:v>1.2997768000000001</c:v>
                </c:pt>
                <c:pt idx="106">
                  <c:v>1.25</c:v>
                </c:pt>
                <c:pt idx="107">
                  <c:v>1.2459054000000001</c:v>
                </c:pt>
                <c:pt idx="108">
                  <c:v>1.2</c:v>
                </c:pt>
                <c:pt idx="109">
                  <c:v>1.1916156</c:v>
                </c:pt>
                <c:pt idx="110">
                  <c:v>1.1499999999999999</c:v>
                </c:pt>
                <c:pt idx="111">
                  <c:v>1.1367518000000001</c:v>
                </c:pt>
                <c:pt idx="112">
                  <c:v>1.1000000000000001</c:v>
                </c:pt>
                <c:pt idx="113">
                  <c:v>1.0811246000000001</c:v>
                </c:pt>
                <c:pt idx="114">
                  <c:v>1.05</c:v>
                </c:pt>
                <c:pt idx="115">
                  <c:v>1.0244953000000001</c:v>
                </c:pt>
                <c:pt idx="116">
                  <c:v>1</c:v>
                </c:pt>
                <c:pt idx="117">
                  <c:v>1</c:v>
                </c:pt>
              </c:numCache>
            </c:numRef>
          </c:yVal>
          <c:smooth val="0"/>
        </c:ser>
        <c:dLbls>
          <c:showLegendKey val="0"/>
          <c:showVal val="0"/>
          <c:showCatName val="0"/>
          <c:showSerName val="0"/>
          <c:showPercent val="0"/>
          <c:showBubbleSize val="0"/>
        </c:dLbls>
        <c:axId val="391918744"/>
        <c:axId val="391919136"/>
      </c:scatterChart>
      <c:valAx>
        <c:axId val="391918744"/>
        <c:scaling>
          <c:orientation val="maxMin"/>
          <c:max val="300"/>
        </c:scaling>
        <c:delete val="0"/>
        <c:axPos val="b"/>
        <c:majorGridlines>
          <c:spPr>
            <a:ln w="3175" cap="flat" cmpd="sng" algn="ctr">
              <a:solidFill>
                <a:schemeClr val="bg1">
                  <a:lumMod val="75000"/>
                </a:schemeClr>
              </a:solidFill>
              <a:prstDash val="dash"/>
              <a:round/>
            </a:ln>
            <a:effectLst/>
          </c:spPr>
        </c:majorGridlines>
        <c:title>
          <c:tx>
            <c:rich>
              <a:bodyPr rot="0" spcFirstLastPara="1" vertOverflow="ellipsis" vert="horz" wrap="square" anchor="ctr" anchorCtr="1"/>
              <a:lstStyle/>
              <a:p>
                <a:pPr>
                  <a:defRPr sz="800" b="0"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en-GB">
                    <a:solidFill>
                      <a:srgbClr val="0000FF"/>
                    </a:solidFill>
                  </a:rPr>
                  <a:t>M (kg)</a:t>
                </a:r>
              </a:p>
            </c:rich>
          </c:tx>
          <c:layout>
            <c:manualLayout>
              <c:xMode val="edge"/>
              <c:yMode val="edge"/>
              <c:x val="0.35770456531291511"/>
              <c:y val="0.9203522346749633"/>
            </c:manualLayout>
          </c:layout>
          <c:overlay val="0"/>
          <c:spPr>
            <a:noFill/>
            <a:ln>
              <a:noFill/>
            </a:ln>
            <a:effectLst/>
          </c:spPr>
          <c:txPr>
            <a:bodyPr rot="0" spcFirstLastPara="1" vertOverflow="ellipsis" vert="horz" wrap="square" anchor="ctr" anchorCtr="1"/>
            <a:lstStyle/>
            <a:p>
              <a:pPr>
                <a:defRPr sz="8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title>
        <c:numFmt formatCode="General" sourceLinked="1"/>
        <c:majorTickMark val="out"/>
        <c:minorTickMark val="in"/>
        <c:tickLblPos val="nextTo"/>
        <c:spPr>
          <a:noFill/>
          <a:ln w="9525" cap="flat" cmpd="sng" algn="ctr">
            <a:solidFill>
              <a:schemeClr val="tx1"/>
            </a:solidFill>
            <a:round/>
          </a:ln>
          <a:effectLst/>
        </c:spPr>
        <c:txPr>
          <a:bodyPr rot="-60000000" spcFirstLastPara="1" vertOverflow="ellipsis" vert="horz" wrap="square" anchor="ctr" anchorCtr="1"/>
          <a:lstStyle/>
          <a:p>
            <a:pPr>
              <a:defRPr sz="8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391919136"/>
        <c:crosses val="autoZero"/>
        <c:crossBetween val="midCat"/>
        <c:majorUnit val="50"/>
      </c:valAx>
      <c:valAx>
        <c:axId val="391919136"/>
        <c:scaling>
          <c:orientation val="minMax"/>
          <c:max val="4.5"/>
          <c:min val="1"/>
        </c:scaling>
        <c:delete val="0"/>
        <c:axPos val="r"/>
        <c:majorGridlines>
          <c:spPr>
            <a:ln w="3175" cap="flat" cmpd="sng" algn="ctr">
              <a:solidFill>
                <a:schemeClr val="bg1">
                  <a:lumMod val="75000"/>
                </a:schemeClr>
              </a:solidFill>
              <a:prstDash val="dash"/>
              <a:round/>
            </a:ln>
            <a:effectLst/>
          </c:spPr>
        </c:majorGridlines>
        <c:title>
          <c:tx>
            <c:rich>
              <a:bodyPr rot="0" spcFirstLastPara="1" vertOverflow="ellipsis" wrap="square" anchor="ctr" anchorCtr="1"/>
              <a:lstStyle/>
              <a:p>
                <a:pPr>
                  <a:defRPr sz="800" b="0"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en-GB">
                    <a:solidFill>
                      <a:srgbClr val="0000FF"/>
                    </a:solidFill>
                  </a:rPr>
                  <a:t>R(m)</a:t>
                </a:r>
              </a:p>
            </c:rich>
          </c:tx>
          <c:layout>
            <c:manualLayout>
              <c:xMode val="edge"/>
              <c:yMode val="edge"/>
              <c:x val="0.84753046824887746"/>
              <c:y val="0.16087134393640179"/>
            </c:manualLayout>
          </c:layout>
          <c:overlay val="0"/>
          <c:spPr>
            <a:noFill/>
            <a:ln>
              <a:noFill/>
            </a:ln>
            <a:effectLst/>
          </c:spPr>
          <c:txPr>
            <a:bodyPr rot="0" spcFirstLastPara="1" vertOverflow="ellipsis" wrap="square" anchor="ctr" anchorCtr="1"/>
            <a:lstStyle/>
            <a:p>
              <a:pPr>
                <a:defRPr sz="8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title>
        <c:numFmt formatCode="General" sourceLinked="1"/>
        <c:majorTickMark val="out"/>
        <c:minorTickMark val="in"/>
        <c:tickLblPos val="nextTo"/>
        <c:spPr>
          <a:noFill/>
          <a:ln w="9525" cap="flat" cmpd="sng" algn="ctr">
            <a:solidFill>
              <a:schemeClr val="tx1"/>
            </a:solidFill>
            <a:round/>
          </a:ln>
          <a:effectLst/>
        </c:spPr>
        <c:txPr>
          <a:bodyPr rot="-60000000" spcFirstLastPara="1" vertOverflow="ellipsis" vert="horz" wrap="square" anchor="ctr" anchorCtr="1"/>
          <a:lstStyle/>
          <a:p>
            <a:pPr>
              <a:defRPr sz="8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391918744"/>
        <c:crosses val="autoZero"/>
        <c:crossBetween val="midCat"/>
        <c:majorUnit val="0.5"/>
      </c:valAx>
      <c:spPr>
        <a:noFill/>
        <a:ln w="6350">
          <a:solidFill>
            <a:schemeClr val="tx1"/>
          </a:solidFill>
        </a:ln>
        <a:effectLst/>
      </c:spPr>
    </c:plotArea>
    <c:plotVisOnly val="1"/>
    <c:dispBlanksAs val="gap"/>
    <c:showDLblsOverMax val="0"/>
  </c:chart>
  <c:spPr>
    <a:solidFill>
      <a:schemeClr val="bg1"/>
    </a:solidFill>
    <a:ln w="9525" cap="flat" cmpd="sng" algn="ctr">
      <a:noFill/>
      <a:round/>
    </a:ln>
    <a:effectLst/>
  </c:spPr>
  <c:txPr>
    <a:bodyPr/>
    <a:lstStyle/>
    <a:p>
      <a:pPr>
        <a:defRPr sz="800">
          <a:solidFill>
            <a:sysClr val="windowText" lastClr="000000"/>
          </a:solidFill>
          <a:latin typeface="Arial" panose="020B0604020202020204" pitchFamily="34" charset="0"/>
          <a:cs typeface="Arial" panose="020B0604020202020204" pitchFamily="34" charset="0"/>
        </a:defRPr>
      </a:pPr>
      <a:endParaRPr lang="en-US"/>
    </a:p>
  </c:txPr>
  <c:externalData r:id="rId3">
    <c:autoUpdate val="0"/>
  </c:externalData>
  <c:userShapes r:id="rId4"/>
</c:chartSpace>
</file>

<file path=word/charts/chart3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96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en-GB" sz="1000" b="1">
                <a:solidFill>
                  <a:srgbClr val="0000FF"/>
                </a:solidFill>
              </a:rPr>
              <a:t>C-3</a:t>
            </a:r>
          </a:p>
        </c:rich>
      </c:tx>
      <c:layout>
        <c:manualLayout>
          <c:xMode val="edge"/>
          <c:yMode val="edge"/>
          <c:x val="0.10782552918537523"/>
          <c:y val="0.69916613213598455"/>
        </c:manualLayout>
      </c:layout>
      <c:overlay val="0"/>
      <c:spPr>
        <a:solidFill>
          <a:schemeClr val="bg1"/>
        </a:solidFill>
        <a:ln>
          <a:noFill/>
        </a:ln>
        <a:effectLst/>
      </c:spPr>
      <c:txPr>
        <a:bodyPr rot="0" spcFirstLastPara="1" vertOverflow="ellipsis" vert="horz" wrap="square" anchor="ctr" anchorCtr="1"/>
        <a:lstStyle/>
        <a:p>
          <a:pPr>
            <a:defRPr sz="96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en-US"/>
        </a:p>
      </c:txPr>
    </c:title>
    <c:autoTitleDeleted val="0"/>
    <c:plotArea>
      <c:layout>
        <c:manualLayout>
          <c:layoutTarget val="inner"/>
          <c:xMode val="edge"/>
          <c:yMode val="edge"/>
          <c:x val="8.9449263443339866E-2"/>
          <c:y val="7.7628793225123505E-2"/>
          <c:w val="0.68115181791408042"/>
          <c:h val="0.74409559955323157"/>
        </c:manualLayout>
      </c:layout>
      <c:scatterChart>
        <c:scatterStyle val="lineMarker"/>
        <c:varyColors val="0"/>
        <c:ser>
          <c:idx val="0"/>
          <c:order val="0"/>
          <c:spPr>
            <a:ln w="19050" cap="rnd">
              <a:solidFill>
                <a:srgbClr val="0000FF"/>
              </a:solidFill>
              <a:prstDash val="sysDash"/>
              <a:round/>
            </a:ln>
            <a:effectLst/>
          </c:spPr>
          <c:marker>
            <c:symbol val="none"/>
          </c:marker>
          <c:xVal>
            <c:numRef>
              <c:f>Sheet1!$B$1:$B$73</c:f>
              <c:numCache>
                <c:formatCode>General</c:formatCode>
                <c:ptCount val="73"/>
                <c:pt idx="0">
                  <c:v>30.095583600000001</c:v>
                </c:pt>
                <c:pt idx="1">
                  <c:v>29.9113325</c:v>
                </c:pt>
                <c:pt idx="2">
                  <c:v>29.723121800000001</c:v>
                </c:pt>
                <c:pt idx="3">
                  <c:v>29.530859700000001</c:v>
                </c:pt>
                <c:pt idx="4">
                  <c:v>29.334452899999999</c:v>
                </c:pt>
                <c:pt idx="5">
                  <c:v>29.133806499999999</c:v>
                </c:pt>
                <c:pt idx="6">
                  <c:v>28.928824299999999</c:v>
                </c:pt>
                <c:pt idx="7">
                  <c:v>28.719408699999999</c:v>
                </c:pt>
                <c:pt idx="8">
                  <c:v>28.505460800000002</c:v>
                </c:pt>
                <c:pt idx="9">
                  <c:v>28.286880700000001</c:v>
                </c:pt>
                <c:pt idx="10">
                  <c:v>28.0635671</c:v>
                </c:pt>
                <c:pt idx="11">
                  <c:v>27.835418099999998</c:v>
                </c:pt>
                <c:pt idx="12">
                  <c:v>27.602330800000001</c:v>
                </c:pt>
                <c:pt idx="13">
                  <c:v>27.3642018</c:v>
                </c:pt>
                <c:pt idx="14">
                  <c:v>27.120926999999998</c:v>
                </c:pt>
                <c:pt idx="15">
                  <c:v>26.872402300000001</c:v>
                </c:pt>
                <c:pt idx="16">
                  <c:v>26.618523499999998</c:v>
                </c:pt>
                <c:pt idx="17">
                  <c:v>26.3591865</c:v>
                </c:pt>
                <c:pt idx="18">
                  <c:v>26.111111099999999</c:v>
                </c:pt>
                <c:pt idx="19">
                  <c:v>26.094056200000001</c:v>
                </c:pt>
                <c:pt idx="20">
                  <c:v>25.8197692</c:v>
                </c:pt>
                <c:pt idx="21">
                  <c:v>25.5396365</c:v>
                </c:pt>
                <c:pt idx="22">
                  <c:v>25.2535566</c:v>
                </c:pt>
                <c:pt idx="23">
                  <c:v>24.961429800000001</c:v>
                </c:pt>
                <c:pt idx="24">
                  <c:v>24.6631587</c:v>
                </c:pt>
                <c:pt idx="25">
                  <c:v>24.358648800000001</c:v>
                </c:pt>
                <c:pt idx="26">
                  <c:v>24.047808700000001</c:v>
                </c:pt>
                <c:pt idx="27">
                  <c:v>23.730551200000001</c:v>
                </c:pt>
                <c:pt idx="28">
                  <c:v>23.406793400000002</c:v>
                </c:pt>
                <c:pt idx="29">
                  <c:v>23.076457699999999</c:v>
                </c:pt>
                <c:pt idx="30">
                  <c:v>22.739472299999999</c:v>
                </c:pt>
                <c:pt idx="31">
                  <c:v>22.395772099999999</c:v>
                </c:pt>
                <c:pt idx="32">
                  <c:v>22.0833333</c:v>
                </c:pt>
                <c:pt idx="33">
                  <c:v>22.0446873</c:v>
                </c:pt>
                <c:pt idx="34">
                  <c:v>21.6816426</c:v>
                </c:pt>
                <c:pt idx="35">
                  <c:v>21.311625899999999</c:v>
                </c:pt>
                <c:pt idx="36">
                  <c:v>20.9346073</c:v>
                </c:pt>
                <c:pt idx="37">
                  <c:v>20.550568299999998</c:v>
                </c:pt>
                <c:pt idx="38">
                  <c:v>20.1595032</c:v>
                </c:pt>
                <c:pt idx="39">
                  <c:v>19.761420399999999</c:v>
                </c:pt>
                <c:pt idx="40">
                  <c:v>19.356343599999999</c:v>
                </c:pt>
                <c:pt idx="41">
                  <c:v>18.9443132</c:v>
                </c:pt>
                <c:pt idx="42">
                  <c:v>18.525387599999998</c:v>
                </c:pt>
                <c:pt idx="43">
                  <c:v>18.099644900000001</c:v>
                </c:pt>
                <c:pt idx="44">
                  <c:v>18.055555600000002</c:v>
                </c:pt>
                <c:pt idx="45">
                  <c:v>17.659656600000002</c:v>
                </c:pt>
                <c:pt idx="46">
                  <c:v>17.21209</c:v>
                </c:pt>
                <c:pt idx="47">
                  <c:v>16.7579493</c:v>
                </c:pt>
                <c:pt idx="48">
                  <c:v>16.297410299999999</c:v>
                </c:pt>
                <c:pt idx="49">
                  <c:v>15.830677700000001</c:v>
                </c:pt>
                <c:pt idx="50">
                  <c:v>15.3579864</c:v>
                </c:pt>
                <c:pt idx="51">
                  <c:v>14.879603299999999</c:v>
                </c:pt>
                <c:pt idx="52">
                  <c:v>14.3958295</c:v>
                </c:pt>
                <c:pt idx="53">
                  <c:v>14.027777800000001</c:v>
                </c:pt>
                <c:pt idx="54">
                  <c:v>13.904057399999999</c:v>
                </c:pt>
                <c:pt idx="55">
                  <c:v>13.3985193</c:v>
                </c:pt>
                <c:pt idx="56">
                  <c:v>12.8886112</c:v>
                </c:pt>
                <c:pt idx="57">
                  <c:v>12.374798800000001</c:v>
                </c:pt>
                <c:pt idx="58">
                  <c:v>11.8575912</c:v>
                </c:pt>
                <c:pt idx="59">
                  <c:v>11.337542600000001</c:v>
                </c:pt>
                <c:pt idx="60">
                  <c:v>10.8152534</c:v>
                </c:pt>
                <c:pt idx="61">
                  <c:v>10.2913713</c:v>
                </c:pt>
                <c:pt idx="62">
                  <c:v>10</c:v>
                </c:pt>
                <c:pt idx="63">
                  <c:v>10</c:v>
                </c:pt>
              </c:numCache>
            </c:numRef>
          </c:xVal>
          <c:yVal>
            <c:numRef>
              <c:f>Sheet1!$C$1:$C$73</c:f>
              <c:numCache>
                <c:formatCode>General</c:formatCode>
                <c:ptCount val="73"/>
                <c:pt idx="0">
                  <c:v>4.5</c:v>
                </c:pt>
                <c:pt idx="1">
                  <c:v>4.45</c:v>
                </c:pt>
                <c:pt idx="2">
                  <c:v>4.4000000000000004</c:v>
                </c:pt>
                <c:pt idx="3">
                  <c:v>4.3499999999999996</c:v>
                </c:pt>
                <c:pt idx="4">
                  <c:v>4.3</c:v>
                </c:pt>
                <c:pt idx="5">
                  <c:v>4.25</c:v>
                </c:pt>
                <c:pt idx="6">
                  <c:v>4.2</c:v>
                </c:pt>
                <c:pt idx="7">
                  <c:v>4.1500000000000004</c:v>
                </c:pt>
                <c:pt idx="8">
                  <c:v>4.0999999999999996</c:v>
                </c:pt>
                <c:pt idx="9">
                  <c:v>4.05</c:v>
                </c:pt>
                <c:pt idx="10">
                  <c:v>4</c:v>
                </c:pt>
                <c:pt idx="11">
                  <c:v>3.95</c:v>
                </c:pt>
                <c:pt idx="12">
                  <c:v>3.9</c:v>
                </c:pt>
                <c:pt idx="13">
                  <c:v>3.85</c:v>
                </c:pt>
                <c:pt idx="14">
                  <c:v>3.8</c:v>
                </c:pt>
                <c:pt idx="15">
                  <c:v>3.75</c:v>
                </c:pt>
                <c:pt idx="16">
                  <c:v>3.7</c:v>
                </c:pt>
                <c:pt idx="17">
                  <c:v>3.65</c:v>
                </c:pt>
                <c:pt idx="18">
                  <c:v>3.6032055999999999</c:v>
                </c:pt>
                <c:pt idx="19">
                  <c:v>3.6</c:v>
                </c:pt>
                <c:pt idx="20">
                  <c:v>3.55</c:v>
                </c:pt>
                <c:pt idx="21">
                  <c:v>3.5</c:v>
                </c:pt>
                <c:pt idx="22">
                  <c:v>3.45</c:v>
                </c:pt>
                <c:pt idx="23">
                  <c:v>3.4</c:v>
                </c:pt>
                <c:pt idx="24">
                  <c:v>3.35</c:v>
                </c:pt>
                <c:pt idx="25">
                  <c:v>3.3</c:v>
                </c:pt>
                <c:pt idx="26">
                  <c:v>3.25</c:v>
                </c:pt>
                <c:pt idx="27">
                  <c:v>3.2</c:v>
                </c:pt>
                <c:pt idx="28">
                  <c:v>3.15</c:v>
                </c:pt>
                <c:pt idx="29">
                  <c:v>3.1</c:v>
                </c:pt>
                <c:pt idx="30">
                  <c:v>3.05</c:v>
                </c:pt>
                <c:pt idx="31">
                  <c:v>3</c:v>
                </c:pt>
                <c:pt idx="32">
                  <c:v>2.9555015999999998</c:v>
                </c:pt>
                <c:pt idx="33">
                  <c:v>2.95</c:v>
                </c:pt>
                <c:pt idx="34">
                  <c:v>2.9</c:v>
                </c:pt>
                <c:pt idx="35">
                  <c:v>2.85</c:v>
                </c:pt>
                <c:pt idx="36">
                  <c:v>2.8</c:v>
                </c:pt>
                <c:pt idx="37">
                  <c:v>2.75</c:v>
                </c:pt>
                <c:pt idx="38">
                  <c:v>2.7</c:v>
                </c:pt>
                <c:pt idx="39">
                  <c:v>2.65</c:v>
                </c:pt>
                <c:pt idx="40">
                  <c:v>2.6</c:v>
                </c:pt>
                <c:pt idx="41">
                  <c:v>2.5499999999999998</c:v>
                </c:pt>
                <c:pt idx="42">
                  <c:v>2.5</c:v>
                </c:pt>
                <c:pt idx="43">
                  <c:v>2.4500000000000002</c:v>
                </c:pt>
                <c:pt idx="44">
                  <c:v>2.4450078999999998</c:v>
                </c:pt>
                <c:pt idx="45">
                  <c:v>2.4</c:v>
                </c:pt>
                <c:pt idx="46">
                  <c:v>2.35</c:v>
                </c:pt>
                <c:pt idx="47">
                  <c:v>2.2999999999999998</c:v>
                </c:pt>
                <c:pt idx="48">
                  <c:v>2.25</c:v>
                </c:pt>
                <c:pt idx="49">
                  <c:v>2.2000000000000002</c:v>
                </c:pt>
                <c:pt idx="50">
                  <c:v>2.15</c:v>
                </c:pt>
                <c:pt idx="51">
                  <c:v>2.1</c:v>
                </c:pt>
                <c:pt idx="52">
                  <c:v>2.0499999999999998</c:v>
                </c:pt>
                <c:pt idx="53">
                  <c:v>2.0126542000000001</c:v>
                </c:pt>
                <c:pt idx="54">
                  <c:v>2</c:v>
                </c:pt>
                <c:pt idx="55">
                  <c:v>1.95</c:v>
                </c:pt>
                <c:pt idx="56">
                  <c:v>1.9</c:v>
                </c:pt>
                <c:pt idx="57">
                  <c:v>1.85</c:v>
                </c:pt>
                <c:pt idx="58">
                  <c:v>1.8</c:v>
                </c:pt>
                <c:pt idx="59">
                  <c:v>1.75</c:v>
                </c:pt>
                <c:pt idx="60">
                  <c:v>1.7</c:v>
                </c:pt>
                <c:pt idx="61">
                  <c:v>1.65</c:v>
                </c:pt>
                <c:pt idx="62">
                  <c:v>1.6228037</c:v>
                </c:pt>
                <c:pt idx="63">
                  <c:v>1.65</c:v>
                </c:pt>
              </c:numCache>
            </c:numRef>
          </c:yVal>
          <c:smooth val="0"/>
        </c:ser>
        <c:ser>
          <c:idx val="1"/>
          <c:order val="1"/>
          <c:spPr>
            <a:ln w="19050" cap="rnd">
              <a:solidFill>
                <a:srgbClr val="FF00FF"/>
              </a:solidFill>
              <a:round/>
            </a:ln>
            <a:effectLst/>
          </c:spPr>
          <c:marker>
            <c:symbol val="none"/>
          </c:marker>
          <c:xVal>
            <c:numRef>
              <c:f>Sheet1!$E$1:$E$93</c:f>
              <c:numCache>
                <c:formatCode>General</c:formatCode>
                <c:ptCount val="93"/>
                <c:pt idx="0">
                  <c:v>59.021733500000003</c:v>
                </c:pt>
                <c:pt idx="1">
                  <c:v>58.677897999999999</c:v>
                </c:pt>
                <c:pt idx="2">
                  <c:v>58.3333333</c:v>
                </c:pt>
                <c:pt idx="3">
                  <c:v>58.326630899999998</c:v>
                </c:pt>
                <c:pt idx="4">
                  <c:v>57.965555799999997</c:v>
                </c:pt>
                <c:pt idx="5">
                  <c:v>57.596696700000003</c:v>
                </c:pt>
                <c:pt idx="6">
                  <c:v>57.219875500000001</c:v>
                </c:pt>
                <c:pt idx="7">
                  <c:v>56.834911599999998</c:v>
                </c:pt>
                <c:pt idx="8">
                  <c:v>56.441621499999997</c:v>
                </c:pt>
                <c:pt idx="9">
                  <c:v>56.039819799999997</c:v>
                </c:pt>
                <c:pt idx="10">
                  <c:v>55.629318300000001</c:v>
                </c:pt>
                <c:pt idx="11">
                  <c:v>55.209927399999998</c:v>
                </c:pt>
                <c:pt idx="12">
                  <c:v>54.781455399999999</c:v>
                </c:pt>
                <c:pt idx="13">
                  <c:v>54.343709099999998</c:v>
                </c:pt>
                <c:pt idx="14">
                  <c:v>54.305555599999998</c:v>
                </c:pt>
                <c:pt idx="15">
                  <c:v>53.893695700000002</c:v>
                </c:pt>
                <c:pt idx="16">
                  <c:v>53.433691400000001</c:v>
                </c:pt>
                <c:pt idx="17">
                  <c:v>52.963760200000003</c:v>
                </c:pt>
                <c:pt idx="18">
                  <c:v>52.483704899999999</c:v>
                </c:pt>
                <c:pt idx="19">
                  <c:v>51.993328699999999</c:v>
                </c:pt>
                <c:pt idx="20">
                  <c:v>51.492435899999997</c:v>
                </c:pt>
                <c:pt idx="21">
                  <c:v>50.980832100000001</c:v>
                </c:pt>
                <c:pt idx="22">
                  <c:v>50.458325000000002</c:v>
                </c:pt>
                <c:pt idx="23">
                  <c:v>50.277777800000003</c:v>
                </c:pt>
                <c:pt idx="24">
                  <c:v>49.922122999999999</c:v>
                </c:pt>
                <c:pt idx="25">
                  <c:v>49.373228400000002</c:v>
                </c:pt>
                <c:pt idx="26">
                  <c:v>48.812788900000001</c:v>
                </c:pt>
                <c:pt idx="27">
                  <c:v>48.240626900000002</c:v>
                </c:pt>
                <c:pt idx="28">
                  <c:v>47.656570799999997</c:v>
                </c:pt>
                <c:pt idx="29">
                  <c:v>47.060456600000002</c:v>
                </c:pt>
                <c:pt idx="30">
                  <c:v>46.452128600000002</c:v>
                </c:pt>
                <c:pt idx="31">
                  <c:v>46.25</c:v>
                </c:pt>
                <c:pt idx="32">
                  <c:v>45.828097399999997</c:v>
                </c:pt>
                <c:pt idx="33">
                  <c:v>45.1898573</c:v>
                </c:pt>
                <c:pt idx="34">
                  <c:v>44.538899499999999</c:v>
                </c:pt>
                <c:pt idx="35">
                  <c:v>43.8751149</c:v>
                </c:pt>
                <c:pt idx="36">
                  <c:v>43.1984104</c:v>
                </c:pt>
                <c:pt idx="37">
                  <c:v>42.508710399999998</c:v>
                </c:pt>
                <c:pt idx="38">
                  <c:v>42.222222199999997</c:v>
                </c:pt>
                <c:pt idx="39">
                  <c:v>41.802329299999997</c:v>
                </c:pt>
                <c:pt idx="40">
                  <c:v>41.080250200000002</c:v>
                </c:pt>
                <c:pt idx="41">
                  <c:v>40.344960700000001</c:v>
                </c:pt>
                <c:pt idx="42">
                  <c:v>39.596476299999999</c:v>
                </c:pt>
                <c:pt idx="43">
                  <c:v>38.834841699999998</c:v>
                </c:pt>
                <c:pt idx="44">
                  <c:v>38.194444400000002</c:v>
                </c:pt>
                <c:pt idx="45">
                  <c:v>38.058843500000002</c:v>
                </c:pt>
                <c:pt idx="46">
                  <c:v>37.263609700000003</c:v>
                </c:pt>
                <c:pt idx="47">
                  <c:v>36.455435199999997</c:v>
                </c:pt>
                <c:pt idx="48">
                  <c:v>35.634508400000001</c:v>
                </c:pt>
                <c:pt idx="49">
                  <c:v>34.801061099999998</c:v>
                </c:pt>
                <c:pt idx="50">
                  <c:v>34.1666667</c:v>
                </c:pt>
                <c:pt idx="51">
                  <c:v>33.9531159</c:v>
                </c:pt>
                <c:pt idx="52">
                  <c:v>33.086357200000002</c:v>
                </c:pt>
                <c:pt idx="53">
                  <c:v>32.2079418</c:v>
                </c:pt>
                <c:pt idx="54">
                  <c:v>31.318311699999999</c:v>
                </c:pt>
                <c:pt idx="55">
                  <c:v>30.417969500000002</c:v>
                </c:pt>
                <c:pt idx="56">
                  <c:v>30.138888900000001</c:v>
                </c:pt>
                <c:pt idx="57">
                  <c:v>29.499890199999999</c:v>
                </c:pt>
                <c:pt idx="58">
                  <c:v>28.568829300000001</c:v>
                </c:pt>
                <c:pt idx="59">
                  <c:v>27.628855099999999</c:v>
                </c:pt>
                <c:pt idx="60">
                  <c:v>26.680755600000001</c:v>
                </c:pt>
                <c:pt idx="61">
                  <c:v>26.111111099999999</c:v>
                </c:pt>
                <c:pt idx="62">
                  <c:v>25.720088000000001</c:v>
                </c:pt>
                <c:pt idx="63">
                  <c:v>24.7451808</c:v>
                </c:pt>
                <c:pt idx="64">
                  <c:v>23.764918399999999</c:v>
                </c:pt>
                <c:pt idx="65">
                  <c:v>22.780432600000001</c:v>
                </c:pt>
                <c:pt idx="66">
                  <c:v>22.0833333</c:v>
                </c:pt>
                <c:pt idx="67">
                  <c:v>21.788270600000001</c:v>
                </c:pt>
                <c:pt idx="68">
                  <c:v>20.783170999999999</c:v>
                </c:pt>
                <c:pt idx="69">
                  <c:v>19.777779200000001</c:v>
                </c:pt>
                <c:pt idx="70">
                  <c:v>18.7736147</c:v>
                </c:pt>
                <c:pt idx="71">
                  <c:v>18.055555600000002</c:v>
                </c:pt>
                <c:pt idx="72">
                  <c:v>17.766800199999999</c:v>
                </c:pt>
                <c:pt idx="73">
                  <c:v>16.750701899999999</c:v>
                </c:pt>
                <c:pt idx="74">
                  <c:v>15.741068800000001</c:v>
                </c:pt>
                <c:pt idx="75">
                  <c:v>14.7398217</c:v>
                </c:pt>
                <c:pt idx="76">
                  <c:v>14.027777800000001</c:v>
                </c:pt>
                <c:pt idx="77">
                  <c:v>13.7421706</c:v>
                </c:pt>
                <c:pt idx="78">
                  <c:v>12.739946</c:v>
                </c:pt>
                <c:pt idx="79">
                  <c:v>11.7527218</c:v>
                </c:pt>
                <c:pt idx="80">
                  <c:v>10.7827834</c:v>
                </c:pt>
                <c:pt idx="81">
                  <c:v>10</c:v>
                </c:pt>
                <c:pt idx="82">
                  <c:v>10</c:v>
                </c:pt>
              </c:numCache>
            </c:numRef>
          </c:xVal>
          <c:yVal>
            <c:numRef>
              <c:f>Sheet1!$F$1:$F$93</c:f>
              <c:numCache>
                <c:formatCode>General</c:formatCode>
                <c:ptCount val="93"/>
                <c:pt idx="0">
                  <c:v>4.5</c:v>
                </c:pt>
                <c:pt idx="1">
                  <c:v>4.45</c:v>
                </c:pt>
                <c:pt idx="2">
                  <c:v>4.4009539999999996</c:v>
                </c:pt>
                <c:pt idx="3">
                  <c:v>4.4000000000000004</c:v>
                </c:pt>
                <c:pt idx="4">
                  <c:v>4.3499999999999996</c:v>
                </c:pt>
                <c:pt idx="5">
                  <c:v>4.3</c:v>
                </c:pt>
                <c:pt idx="6">
                  <c:v>4.25</c:v>
                </c:pt>
                <c:pt idx="7">
                  <c:v>4.2</c:v>
                </c:pt>
                <c:pt idx="8">
                  <c:v>4.1500000000000004</c:v>
                </c:pt>
                <c:pt idx="9">
                  <c:v>4.0999999999999996</c:v>
                </c:pt>
                <c:pt idx="10">
                  <c:v>4.05</c:v>
                </c:pt>
                <c:pt idx="11">
                  <c:v>4</c:v>
                </c:pt>
                <c:pt idx="12">
                  <c:v>3.95</c:v>
                </c:pt>
                <c:pt idx="13">
                  <c:v>3.9</c:v>
                </c:pt>
                <c:pt idx="14">
                  <c:v>3.8957679999999999</c:v>
                </c:pt>
                <c:pt idx="15">
                  <c:v>3.85</c:v>
                </c:pt>
                <c:pt idx="16">
                  <c:v>3.8</c:v>
                </c:pt>
                <c:pt idx="17">
                  <c:v>3.75</c:v>
                </c:pt>
                <c:pt idx="18">
                  <c:v>3.7</c:v>
                </c:pt>
                <c:pt idx="19">
                  <c:v>3.65</c:v>
                </c:pt>
                <c:pt idx="20">
                  <c:v>3.6</c:v>
                </c:pt>
                <c:pt idx="21">
                  <c:v>3.55</c:v>
                </c:pt>
                <c:pt idx="22">
                  <c:v>3.5</c:v>
                </c:pt>
                <c:pt idx="23">
                  <c:v>3.4832062000000001</c:v>
                </c:pt>
                <c:pt idx="24">
                  <c:v>3.45</c:v>
                </c:pt>
                <c:pt idx="25">
                  <c:v>3.4</c:v>
                </c:pt>
                <c:pt idx="26">
                  <c:v>3.35</c:v>
                </c:pt>
                <c:pt idx="27">
                  <c:v>3.3</c:v>
                </c:pt>
                <c:pt idx="28">
                  <c:v>3.25</c:v>
                </c:pt>
                <c:pt idx="29">
                  <c:v>3.2</c:v>
                </c:pt>
                <c:pt idx="30">
                  <c:v>3.15</c:v>
                </c:pt>
                <c:pt idx="31">
                  <c:v>3.1338705999999998</c:v>
                </c:pt>
                <c:pt idx="32">
                  <c:v>3.1</c:v>
                </c:pt>
                <c:pt idx="33">
                  <c:v>3.05</c:v>
                </c:pt>
                <c:pt idx="34">
                  <c:v>3</c:v>
                </c:pt>
                <c:pt idx="35">
                  <c:v>2.95</c:v>
                </c:pt>
                <c:pt idx="36">
                  <c:v>2.9</c:v>
                </c:pt>
                <c:pt idx="37">
                  <c:v>2.85</c:v>
                </c:pt>
                <c:pt idx="38">
                  <c:v>2.8298245999999998</c:v>
                </c:pt>
                <c:pt idx="39">
                  <c:v>2.8</c:v>
                </c:pt>
                <c:pt idx="40">
                  <c:v>2.75</c:v>
                </c:pt>
                <c:pt idx="41">
                  <c:v>2.7</c:v>
                </c:pt>
                <c:pt idx="42">
                  <c:v>2.65</c:v>
                </c:pt>
                <c:pt idx="43">
                  <c:v>2.6</c:v>
                </c:pt>
                <c:pt idx="44">
                  <c:v>2.558818</c:v>
                </c:pt>
                <c:pt idx="45">
                  <c:v>2.5499999999999998</c:v>
                </c:pt>
                <c:pt idx="46">
                  <c:v>2.5</c:v>
                </c:pt>
                <c:pt idx="47">
                  <c:v>2.4500000000000002</c:v>
                </c:pt>
                <c:pt idx="48">
                  <c:v>2.4</c:v>
                </c:pt>
                <c:pt idx="49">
                  <c:v>2.35</c:v>
                </c:pt>
                <c:pt idx="50">
                  <c:v>2.3127293</c:v>
                </c:pt>
                <c:pt idx="51">
                  <c:v>2.2999999999999998</c:v>
                </c:pt>
                <c:pt idx="52">
                  <c:v>2.25</c:v>
                </c:pt>
                <c:pt idx="53">
                  <c:v>2.2000000000000002</c:v>
                </c:pt>
                <c:pt idx="54">
                  <c:v>2.15</c:v>
                </c:pt>
                <c:pt idx="55">
                  <c:v>2.1</c:v>
                </c:pt>
                <c:pt idx="56">
                  <c:v>2.0849989</c:v>
                </c:pt>
                <c:pt idx="57">
                  <c:v>2.0499999999999998</c:v>
                </c:pt>
                <c:pt idx="58">
                  <c:v>2</c:v>
                </c:pt>
                <c:pt idx="59">
                  <c:v>1.95</c:v>
                </c:pt>
                <c:pt idx="60">
                  <c:v>1.9</c:v>
                </c:pt>
                <c:pt idx="61">
                  <c:v>1.870627</c:v>
                </c:pt>
                <c:pt idx="62">
                  <c:v>1.85</c:v>
                </c:pt>
                <c:pt idx="63">
                  <c:v>1.8</c:v>
                </c:pt>
                <c:pt idx="64">
                  <c:v>1.75</c:v>
                </c:pt>
                <c:pt idx="65">
                  <c:v>1.7</c:v>
                </c:pt>
                <c:pt idx="66">
                  <c:v>1.6651598000000001</c:v>
                </c:pt>
                <c:pt idx="67">
                  <c:v>1.65</c:v>
                </c:pt>
                <c:pt idx="68">
                  <c:v>1.6</c:v>
                </c:pt>
                <c:pt idx="69">
                  <c:v>1.55</c:v>
                </c:pt>
                <c:pt idx="70">
                  <c:v>1.5</c:v>
                </c:pt>
                <c:pt idx="71">
                  <c:v>1.464685</c:v>
                </c:pt>
                <c:pt idx="72">
                  <c:v>1.45</c:v>
                </c:pt>
                <c:pt idx="73">
                  <c:v>1.4</c:v>
                </c:pt>
                <c:pt idx="74">
                  <c:v>1.35</c:v>
                </c:pt>
                <c:pt idx="75">
                  <c:v>1.3</c:v>
                </c:pt>
                <c:pt idx="76">
                  <c:v>1.2647314000000001</c:v>
                </c:pt>
                <c:pt idx="77">
                  <c:v>1.25</c:v>
                </c:pt>
                <c:pt idx="78">
                  <c:v>1.2</c:v>
                </c:pt>
                <c:pt idx="79">
                  <c:v>1.1499999999999999</c:v>
                </c:pt>
                <c:pt idx="80">
                  <c:v>1.1000000000000001</c:v>
                </c:pt>
                <c:pt idx="81">
                  <c:v>1.0594157</c:v>
                </c:pt>
                <c:pt idx="82">
                  <c:v>1.1000000000000001</c:v>
                </c:pt>
              </c:numCache>
            </c:numRef>
          </c:yVal>
          <c:smooth val="0"/>
        </c:ser>
        <c:ser>
          <c:idx val="2"/>
          <c:order val="2"/>
          <c:spPr>
            <a:ln w="19050" cap="rnd">
              <a:solidFill>
                <a:srgbClr val="FF3300"/>
              </a:solidFill>
              <a:prstDash val="lgDash"/>
              <a:round/>
            </a:ln>
            <a:effectLst/>
          </c:spPr>
          <c:marker>
            <c:symbol val="none"/>
          </c:marker>
          <c:xVal>
            <c:numRef>
              <c:f>Sheet1!$H$1:$H$110</c:f>
              <c:numCache>
                <c:formatCode>General</c:formatCode>
                <c:ptCount val="110"/>
                <c:pt idx="0">
                  <c:v>113.4583892</c:v>
                </c:pt>
                <c:pt idx="1">
                  <c:v>112.80953239999999</c:v>
                </c:pt>
                <c:pt idx="2">
                  <c:v>112.1467315</c:v>
                </c:pt>
                <c:pt idx="3">
                  <c:v>111.46966310000001</c:v>
                </c:pt>
                <c:pt idx="4">
                  <c:v>110.7779987</c:v>
                </c:pt>
                <c:pt idx="5">
                  <c:v>110.69444439999999</c:v>
                </c:pt>
                <c:pt idx="6">
                  <c:v>110.06927810000001</c:v>
                </c:pt>
                <c:pt idx="7">
                  <c:v>109.34495130000001</c:v>
                </c:pt>
                <c:pt idx="8">
                  <c:v>108.6049586</c:v>
                </c:pt>
                <c:pt idx="9">
                  <c:v>107.84895059999999</c:v>
                </c:pt>
                <c:pt idx="10">
                  <c:v>107.0765739</c:v>
                </c:pt>
                <c:pt idx="11">
                  <c:v>106.66666669999999</c:v>
                </c:pt>
                <c:pt idx="12">
                  <c:v>106.2861292</c:v>
                </c:pt>
                <c:pt idx="13">
                  <c:v>105.47708660000001</c:v>
                </c:pt>
                <c:pt idx="14">
                  <c:v>104.65053229999999</c:v>
                </c:pt>
                <c:pt idx="15">
                  <c:v>103.8060993</c:v>
                </c:pt>
                <c:pt idx="16">
                  <c:v>102.9434191</c:v>
                </c:pt>
                <c:pt idx="17">
                  <c:v>102.6388889</c:v>
                </c:pt>
                <c:pt idx="18">
                  <c:v>102.06000210000001</c:v>
                </c:pt>
                <c:pt idx="19">
                  <c:v>101.1564095</c:v>
                </c:pt>
                <c:pt idx="20">
                  <c:v>100.2333903</c:v>
                </c:pt>
                <c:pt idx="21">
                  <c:v>99.290576000000001</c:v>
                </c:pt>
                <c:pt idx="22">
                  <c:v>98.611111100000002</c:v>
                </c:pt>
                <c:pt idx="23">
                  <c:v>98.326516699999999</c:v>
                </c:pt>
                <c:pt idx="24">
                  <c:v>97.339258400000006</c:v>
                </c:pt>
                <c:pt idx="25">
                  <c:v>96.331040700000003</c:v>
                </c:pt>
                <c:pt idx="26">
                  <c:v>95.301512099999997</c:v>
                </c:pt>
                <c:pt idx="27">
                  <c:v>94.583333300000007</c:v>
                </c:pt>
                <c:pt idx="28">
                  <c:v>94.249003099999996</c:v>
                </c:pt>
                <c:pt idx="29">
                  <c:v>93.1715588</c:v>
                </c:pt>
                <c:pt idx="30">
                  <c:v>92.071716800000004</c:v>
                </c:pt>
                <c:pt idx="31">
                  <c:v>90.949168</c:v>
                </c:pt>
                <c:pt idx="32">
                  <c:v>90.555555600000005</c:v>
                </c:pt>
                <c:pt idx="33">
                  <c:v>89.800493900000006</c:v>
                </c:pt>
                <c:pt idx="34">
                  <c:v>88.626812400000006</c:v>
                </c:pt>
                <c:pt idx="35">
                  <c:v>87.429504600000001</c:v>
                </c:pt>
                <c:pt idx="36">
                  <c:v>86.527777799999996</c:v>
                </c:pt>
                <c:pt idx="37">
                  <c:v>86.206950800000001</c:v>
                </c:pt>
                <c:pt idx="38">
                  <c:v>84.956311200000002</c:v>
                </c:pt>
                <c:pt idx="39">
                  <c:v>83.681329000000005</c:v>
                </c:pt>
                <c:pt idx="40">
                  <c:v>82.5</c:v>
                </c:pt>
                <c:pt idx="41">
                  <c:v>82.381324000000006</c:v>
                </c:pt>
                <c:pt idx="42">
                  <c:v>81.051237400000005</c:v>
                </c:pt>
                <c:pt idx="43">
                  <c:v>79.696383499999996</c:v>
                </c:pt>
                <c:pt idx="44">
                  <c:v>78.472222200000004</c:v>
                </c:pt>
                <c:pt idx="45">
                  <c:v>78.315998899999997</c:v>
                </c:pt>
                <c:pt idx="46">
                  <c:v>76.9048844</c:v>
                </c:pt>
                <c:pt idx="47">
                  <c:v>75.468977699999996</c:v>
                </c:pt>
                <c:pt idx="48">
                  <c:v>74.444444399999995</c:v>
                </c:pt>
                <c:pt idx="49">
                  <c:v>74.006226699999999</c:v>
                </c:pt>
                <c:pt idx="50">
                  <c:v>72.513752800000006</c:v>
                </c:pt>
                <c:pt idx="51">
                  <c:v>70.996992199999994</c:v>
                </c:pt>
                <c:pt idx="52">
                  <c:v>70.416666699999993</c:v>
                </c:pt>
                <c:pt idx="53">
                  <c:v>69.451193900000007</c:v>
                </c:pt>
                <c:pt idx="54">
                  <c:v>67.878687900000003</c:v>
                </c:pt>
                <c:pt idx="55">
                  <c:v>66.388888899999998</c:v>
                </c:pt>
                <c:pt idx="56">
                  <c:v>66.282488000000001</c:v>
                </c:pt>
                <c:pt idx="57">
                  <c:v>64.655295699999996</c:v>
                </c:pt>
                <c:pt idx="58">
                  <c:v>63.006219899999998</c:v>
                </c:pt>
                <c:pt idx="59">
                  <c:v>62.361111100000002</c:v>
                </c:pt>
                <c:pt idx="60">
                  <c:v>61.329958499999996</c:v>
                </c:pt>
                <c:pt idx="61">
                  <c:v>59.629607300000004</c:v>
                </c:pt>
                <c:pt idx="62">
                  <c:v>58.3333333</c:v>
                </c:pt>
                <c:pt idx="63">
                  <c:v>57.907393800000001</c:v>
                </c:pt>
                <c:pt idx="64">
                  <c:v>56.158828</c:v>
                </c:pt>
                <c:pt idx="65">
                  <c:v>54.393522699999998</c:v>
                </c:pt>
                <c:pt idx="66">
                  <c:v>54.305555599999998</c:v>
                </c:pt>
                <c:pt idx="67">
                  <c:v>52.601378500000003</c:v>
                </c:pt>
                <c:pt idx="68">
                  <c:v>50.794905499999999</c:v>
                </c:pt>
                <c:pt idx="69">
                  <c:v>50.277777800000003</c:v>
                </c:pt>
                <c:pt idx="70">
                  <c:v>48.966905099999998</c:v>
                </c:pt>
                <c:pt idx="71">
                  <c:v>47.125031200000002</c:v>
                </c:pt>
                <c:pt idx="72">
                  <c:v>46.25</c:v>
                </c:pt>
                <c:pt idx="73">
                  <c:v>45.267434899999998</c:v>
                </c:pt>
                <c:pt idx="74">
                  <c:v>43.3971619</c:v>
                </c:pt>
                <c:pt idx="75">
                  <c:v>42.222222199999997</c:v>
                </c:pt>
                <c:pt idx="76">
                  <c:v>41.517595399999998</c:v>
                </c:pt>
                <c:pt idx="77">
                  <c:v>39.6272345</c:v>
                </c:pt>
                <c:pt idx="78">
                  <c:v>38.194444400000002</c:v>
                </c:pt>
                <c:pt idx="79">
                  <c:v>37.734811700000002</c:v>
                </c:pt>
                <c:pt idx="80">
                  <c:v>35.834028699999998</c:v>
                </c:pt>
                <c:pt idx="81">
                  <c:v>34.1666667</c:v>
                </c:pt>
                <c:pt idx="82">
                  <c:v>33.939475899999998</c:v>
                </c:pt>
                <c:pt idx="83">
                  <c:v>32.039293000000001</c:v>
                </c:pt>
                <c:pt idx="84">
                  <c:v>30.1548932</c:v>
                </c:pt>
                <c:pt idx="85">
                  <c:v>30.138888900000001</c:v>
                </c:pt>
                <c:pt idx="86">
                  <c:v>28.267824399999999</c:v>
                </c:pt>
                <c:pt idx="87">
                  <c:v>26.404334500000001</c:v>
                </c:pt>
                <c:pt idx="88">
                  <c:v>26.111111099999999</c:v>
                </c:pt>
                <c:pt idx="89">
                  <c:v>24.547507899999999</c:v>
                </c:pt>
                <c:pt idx="90">
                  <c:v>22.719228399999999</c:v>
                </c:pt>
                <c:pt idx="91">
                  <c:v>22.0833333</c:v>
                </c:pt>
                <c:pt idx="92">
                  <c:v>20.909359899999998</c:v>
                </c:pt>
                <c:pt idx="93">
                  <c:v>19.131452700000001</c:v>
                </c:pt>
                <c:pt idx="94">
                  <c:v>18.055555600000002</c:v>
                </c:pt>
              </c:numCache>
            </c:numRef>
          </c:xVal>
          <c:yVal>
            <c:numRef>
              <c:f>Sheet1!$I$1:$I$110</c:f>
              <c:numCache>
                <c:formatCode>General</c:formatCode>
                <c:ptCount val="110"/>
                <c:pt idx="0">
                  <c:v>4.5</c:v>
                </c:pt>
                <c:pt idx="1">
                  <c:v>4.45</c:v>
                </c:pt>
                <c:pt idx="2">
                  <c:v>4.4000000000000004</c:v>
                </c:pt>
                <c:pt idx="3">
                  <c:v>4.3499999999999996</c:v>
                </c:pt>
                <c:pt idx="4">
                  <c:v>4.3</c:v>
                </c:pt>
                <c:pt idx="5">
                  <c:v>4.2941231999999996</c:v>
                </c:pt>
                <c:pt idx="6">
                  <c:v>4.25</c:v>
                </c:pt>
                <c:pt idx="7">
                  <c:v>4.2</c:v>
                </c:pt>
                <c:pt idx="8">
                  <c:v>4.1500000000000004</c:v>
                </c:pt>
                <c:pt idx="9">
                  <c:v>4.0999999999999996</c:v>
                </c:pt>
                <c:pt idx="10">
                  <c:v>4.05</c:v>
                </c:pt>
                <c:pt idx="11">
                  <c:v>4.0241258999999996</c:v>
                </c:pt>
                <c:pt idx="12">
                  <c:v>4</c:v>
                </c:pt>
                <c:pt idx="13">
                  <c:v>3.95</c:v>
                </c:pt>
                <c:pt idx="14">
                  <c:v>3.9</c:v>
                </c:pt>
                <c:pt idx="15">
                  <c:v>3.85</c:v>
                </c:pt>
                <c:pt idx="16">
                  <c:v>3.8</c:v>
                </c:pt>
                <c:pt idx="17">
                  <c:v>3.7828265000000001</c:v>
                </c:pt>
                <c:pt idx="18">
                  <c:v>3.75</c:v>
                </c:pt>
                <c:pt idx="19">
                  <c:v>3.7</c:v>
                </c:pt>
                <c:pt idx="20">
                  <c:v>3.65</c:v>
                </c:pt>
                <c:pt idx="21">
                  <c:v>3.6</c:v>
                </c:pt>
                <c:pt idx="22">
                  <c:v>3.564829</c:v>
                </c:pt>
                <c:pt idx="23">
                  <c:v>3.55</c:v>
                </c:pt>
                <c:pt idx="24">
                  <c:v>3.5</c:v>
                </c:pt>
                <c:pt idx="25">
                  <c:v>3.45</c:v>
                </c:pt>
                <c:pt idx="26">
                  <c:v>3.4</c:v>
                </c:pt>
                <c:pt idx="27">
                  <c:v>3.3659678999999998</c:v>
                </c:pt>
                <c:pt idx="28">
                  <c:v>3.35</c:v>
                </c:pt>
                <c:pt idx="29">
                  <c:v>3.3</c:v>
                </c:pt>
                <c:pt idx="30">
                  <c:v>3.25</c:v>
                </c:pt>
                <c:pt idx="31">
                  <c:v>3.2</c:v>
                </c:pt>
                <c:pt idx="32">
                  <c:v>3.1829721000000002</c:v>
                </c:pt>
                <c:pt idx="33">
                  <c:v>3.15</c:v>
                </c:pt>
                <c:pt idx="34">
                  <c:v>3.1</c:v>
                </c:pt>
                <c:pt idx="35">
                  <c:v>3.05</c:v>
                </c:pt>
                <c:pt idx="36">
                  <c:v>3.0132245000000002</c:v>
                </c:pt>
                <c:pt idx="37">
                  <c:v>3</c:v>
                </c:pt>
                <c:pt idx="38">
                  <c:v>2.95</c:v>
                </c:pt>
                <c:pt idx="39">
                  <c:v>2.9</c:v>
                </c:pt>
                <c:pt idx="40">
                  <c:v>2.8546149000000001</c:v>
                </c:pt>
                <c:pt idx="41">
                  <c:v>2.85</c:v>
                </c:pt>
                <c:pt idx="42">
                  <c:v>2.8</c:v>
                </c:pt>
                <c:pt idx="43">
                  <c:v>2.75</c:v>
                </c:pt>
                <c:pt idx="44">
                  <c:v>2.7057281999999998</c:v>
                </c:pt>
                <c:pt idx="45">
                  <c:v>2.7</c:v>
                </c:pt>
                <c:pt idx="46">
                  <c:v>2.65</c:v>
                </c:pt>
                <c:pt idx="47">
                  <c:v>2.6</c:v>
                </c:pt>
                <c:pt idx="48">
                  <c:v>2.5651445000000002</c:v>
                </c:pt>
                <c:pt idx="49">
                  <c:v>2.5499999999999998</c:v>
                </c:pt>
                <c:pt idx="50">
                  <c:v>2.5</c:v>
                </c:pt>
                <c:pt idx="51">
                  <c:v>2.4500000000000002</c:v>
                </c:pt>
                <c:pt idx="52">
                  <c:v>2.4314385999999999</c:v>
                </c:pt>
                <c:pt idx="53">
                  <c:v>2.4</c:v>
                </c:pt>
                <c:pt idx="54">
                  <c:v>2.35</c:v>
                </c:pt>
                <c:pt idx="55">
                  <c:v>2.3033941000000002</c:v>
                </c:pt>
                <c:pt idx="56">
                  <c:v>2.2999999999999998</c:v>
                </c:pt>
                <c:pt idx="57">
                  <c:v>2.25</c:v>
                </c:pt>
                <c:pt idx="58">
                  <c:v>2.2000000000000002</c:v>
                </c:pt>
                <c:pt idx="59">
                  <c:v>2.1810214000000001</c:v>
                </c:pt>
                <c:pt idx="60">
                  <c:v>2.15</c:v>
                </c:pt>
                <c:pt idx="61">
                  <c:v>2.1</c:v>
                </c:pt>
                <c:pt idx="62">
                  <c:v>2.0625944</c:v>
                </c:pt>
                <c:pt idx="63">
                  <c:v>2.0499999999999998</c:v>
                </c:pt>
                <c:pt idx="64">
                  <c:v>2</c:v>
                </c:pt>
                <c:pt idx="65">
                  <c:v>1.95</c:v>
                </c:pt>
                <c:pt idx="66">
                  <c:v>1.9476104999999999</c:v>
                </c:pt>
                <c:pt idx="67">
                  <c:v>1.9</c:v>
                </c:pt>
                <c:pt idx="68">
                  <c:v>1.85</c:v>
                </c:pt>
                <c:pt idx="69">
                  <c:v>1.836165</c:v>
                </c:pt>
                <c:pt idx="70">
                  <c:v>1.8</c:v>
                </c:pt>
                <c:pt idx="71">
                  <c:v>1.75</c:v>
                </c:pt>
                <c:pt idx="72">
                  <c:v>1.7268664</c:v>
                </c:pt>
                <c:pt idx="73">
                  <c:v>1.7</c:v>
                </c:pt>
                <c:pt idx="74">
                  <c:v>1.65</c:v>
                </c:pt>
                <c:pt idx="75">
                  <c:v>1.6191795</c:v>
                </c:pt>
                <c:pt idx="76">
                  <c:v>1.6</c:v>
                </c:pt>
                <c:pt idx="77">
                  <c:v>1.55</c:v>
                </c:pt>
                <c:pt idx="78">
                  <c:v>1.5125215999999999</c:v>
                </c:pt>
                <c:pt idx="79">
                  <c:v>1.5</c:v>
                </c:pt>
                <c:pt idx="80">
                  <c:v>1.45</c:v>
                </c:pt>
                <c:pt idx="81">
                  <c:v>1.406236</c:v>
                </c:pt>
                <c:pt idx="82">
                  <c:v>1.4</c:v>
                </c:pt>
                <c:pt idx="83">
                  <c:v>1.35</c:v>
                </c:pt>
                <c:pt idx="84">
                  <c:v>1.3</c:v>
                </c:pt>
                <c:pt idx="85">
                  <c:v>1.2995975</c:v>
                </c:pt>
                <c:pt idx="86">
                  <c:v>1.25</c:v>
                </c:pt>
                <c:pt idx="87">
                  <c:v>1.2</c:v>
                </c:pt>
                <c:pt idx="88">
                  <c:v>1.1924844000000001</c:v>
                </c:pt>
                <c:pt idx="89">
                  <c:v>1.1499999999999999</c:v>
                </c:pt>
                <c:pt idx="90">
                  <c:v>1.1000000000000001</c:v>
                </c:pt>
                <c:pt idx="91">
                  <c:v>1.0831634000000001</c:v>
                </c:pt>
                <c:pt idx="92">
                  <c:v>1.05</c:v>
                </c:pt>
                <c:pt idx="93">
                  <c:v>1</c:v>
                </c:pt>
                <c:pt idx="94">
                  <c:v>1</c:v>
                </c:pt>
              </c:numCache>
            </c:numRef>
          </c:yVal>
          <c:smooth val="0"/>
        </c:ser>
        <c:ser>
          <c:idx val="3"/>
          <c:order val="3"/>
          <c:spPr>
            <a:ln w="19050" cap="rnd">
              <a:solidFill>
                <a:srgbClr val="00CC00"/>
              </a:solidFill>
              <a:prstDash val="lgDashDot"/>
              <a:round/>
            </a:ln>
            <a:effectLst/>
          </c:spPr>
          <c:marker>
            <c:symbol val="none"/>
          </c:marker>
          <c:xVal>
            <c:numRef>
              <c:f>Sheet1!$K$1:$K$133</c:f>
              <c:numCache>
                <c:formatCode>General</c:formatCode>
                <c:ptCount val="133"/>
                <c:pt idx="0">
                  <c:v>215.92719059999999</c:v>
                </c:pt>
                <c:pt idx="1">
                  <c:v>215.41666670000001</c:v>
                </c:pt>
                <c:pt idx="2">
                  <c:v>214.70603370000001</c:v>
                </c:pt>
                <c:pt idx="3">
                  <c:v>213.45771189999999</c:v>
                </c:pt>
                <c:pt idx="4">
                  <c:v>212.1825188</c:v>
                </c:pt>
                <c:pt idx="5">
                  <c:v>211.38888890000001</c:v>
                </c:pt>
                <c:pt idx="6">
                  <c:v>210.8789185</c:v>
                </c:pt>
                <c:pt idx="7">
                  <c:v>209.5457188</c:v>
                </c:pt>
                <c:pt idx="8">
                  <c:v>208.1837098</c:v>
                </c:pt>
                <c:pt idx="9">
                  <c:v>207.36111109999999</c:v>
                </c:pt>
                <c:pt idx="10">
                  <c:v>206.7911986</c:v>
                </c:pt>
                <c:pt idx="11">
                  <c:v>205.36700719999999</c:v>
                </c:pt>
                <c:pt idx="12">
                  <c:v>203.91197990000001</c:v>
                </c:pt>
                <c:pt idx="13">
                  <c:v>203.33333329999999</c:v>
                </c:pt>
                <c:pt idx="14">
                  <c:v>202.42374419999999</c:v>
                </c:pt>
                <c:pt idx="15">
                  <c:v>200.90217680000001</c:v>
                </c:pt>
                <c:pt idx="16">
                  <c:v>199.3476752</c:v>
                </c:pt>
                <c:pt idx="17">
                  <c:v>199.30555559999999</c:v>
                </c:pt>
                <c:pt idx="18">
                  <c:v>197.75659719999999</c:v>
                </c:pt>
                <c:pt idx="19">
                  <c:v>196.1310556</c:v>
                </c:pt>
                <c:pt idx="20">
                  <c:v>195.2777778</c:v>
                </c:pt>
                <c:pt idx="21">
                  <c:v>194.4688616</c:v>
                </c:pt>
                <c:pt idx="22">
                  <c:v>192.76915930000001</c:v>
                </c:pt>
                <c:pt idx="23">
                  <c:v>191.25</c:v>
                </c:pt>
                <c:pt idx="24">
                  <c:v>191.03248300000001</c:v>
                </c:pt>
                <c:pt idx="25">
                  <c:v>189.2554753</c:v>
                </c:pt>
                <c:pt idx="26">
                  <c:v>187.44046839999999</c:v>
                </c:pt>
                <c:pt idx="27">
                  <c:v>187.2222222</c:v>
                </c:pt>
                <c:pt idx="28">
                  <c:v>185.58345779999999</c:v>
                </c:pt>
                <c:pt idx="29">
                  <c:v>183.68657020000001</c:v>
                </c:pt>
                <c:pt idx="30">
                  <c:v>183.19444440000001</c:v>
                </c:pt>
                <c:pt idx="31">
                  <c:v>181.74658880000001</c:v>
                </c:pt>
                <c:pt idx="32">
                  <c:v>179.7647609</c:v>
                </c:pt>
                <c:pt idx="33">
                  <c:v>179.16666670000001</c:v>
                </c:pt>
                <c:pt idx="34">
                  <c:v>177.7384557</c:v>
                </c:pt>
                <c:pt idx="35">
                  <c:v>175.66873240000001</c:v>
                </c:pt>
                <c:pt idx="36">
                  <c:v>175.13888890000001</c:v>
                </c:pt>
                <c:pt idx="37">
                  <c:v>173.5528444</c:v>
                </c:pt>
                <c:pt idx="38">
                  <c:v>171.39243049999999</c:v>
                </c:pt>
                <c:pt idx="39">
                  <c:v>171.11111109999999</c:v>
                </c:pt>
                <c:pt idx="40">
                  <c:v>169.18385240000001</c:v>
                </c:pt>
                <c:pt idx="41">
                  <c:v>167.08333329999999</c:v>
                </c:pt>
                <c:pt idx="42">
                  <c:v>166.9298297</c:v>
                </c:pt>
                <c:pt idx="43">
                  <c:v>164.6260225</c:v>
                </c:pt>
                <c:pt idx="44">
                  <c:v>163.05555559999999</c:v>
                </c:pt>
                <c:pt idx="45">
                  <c:v>162.2750063</c:v>
                </c:pt>
                <c:pt idx="46">
                  <c:v>159.87450079999999</c:v>
                </c:pt>
                <c:pt idx="47">
                  <c:v>159.0277778</c:v>
                </c:pt>
                <c:pt idx="48">
                  <c:v>157.42407600000001</c:v>
                </c:pt>
                <c:pt idx="49">
                  <c:v>155</c:v>
                </c:pt>
                <c:pt idx="50">
                  <c:v>154.925038</c:v>
                </c:pt>
                <c:pt idx="51">
                  <c:v>152.37341950000001</c:v>
                </c:pt>
                <c:pt idx="52">
                  <c:v>150.9722222</c:v>
                </c:pt>
                <c:pt idx="53">
                  <c:v>149.77211019999999</c:v>
                </c:pt>
                <c:pt idx="54">
                  <c:v>147.12053560000001</c:v>
                </c:pt>
                <c:pt idx="55">
                  <c:v>146.94444440000001</c:v>
                </c:pt>
                <c:pt idx="56">
                  <c:v>144.41586480000001</c:v>
                </c:pt>
                <c:pt idx="57">
                  <c:v>142.91666670000001</c:v>
                </c:pt>
                <c:pt idx="58">
                  <c:v>141.66098</c:v>
                </c:pt>
                <c:pt idx="59">
                  <c:v>138.88888890000001</c:v>
                </c:pt>
                <c:pt idx="60">
                  <c:v>138.8558592</c:v>
                </c:pt>
                <c:pt idx="61">
                  <c:v>135.99740310000001</c:v>
                </c:pt>
                <c:pt idx="62">
                  <c:v>134.86111109999999</c:v>
                </c:pt>
                <c:pt idx="63">
                  <c:v>133.08887799999999</c:v>
                </c:pt>
                <c:pt idx="64">
                  <c:v>130.83333329999999</c:v>
                </c:pt>
                <c:pt idx="65">
                  <c:v>130.13072399999999</c:v>
                </c:pt>
                <c:pt idx="66">
                  <c:v>127.1224929</c:v>
                </c:pt>
                <c:pt idx="67">
                  <c:v>126.80555560000001</c:v>
                </c:pt>
                <c:pt idx="68">
                  <c:v>124.0637194</c:v>
                </c:pt>
                <c:pt idx="69">
                  <c:v>122.7777778</c:v>
                </c:pt>
                <c:pt idx="70">
                  <c:v>120.95725760000001</c:v>
                </c:pt>
                <c:pt idx="71">
                  <c:v>118.75</c:v>
                </c:pt>
                <c:pt idx="72">
                  <c:v>117.8041194</c:v>
                </c:pt>
                <c:pt idx="73">
                  <c:v>114.7222222</c:v>
                </c:pt>
                <c:pt idx="74">
                  <c:v>114.60551649999999</c:v>
                </c:pt>
                <c:pt idx="75">
                  <c:v>111.360601</c:v>
                </c:pt>
                <c:pt idx="76">
                  <c:v>110.69444439999999</c:v>
                </c:pt>
                <c:pt idx="77">
                  <c:v>108.07286980000001</c:v>
                </c:pt>
                <c:pt idx="78">
                  <c:v>106.66666669999999</c:v>
                </c:pt>
                <c:pt idx="79">
                  <c:v>104.7445906</c:v>
                </c:pt>
                <c:pt idx="80">
                  <c:v>102.6388889</c:v>
                </c:pt>
                <c:pt idx="81">
                  <c:v>101.37790270000001</c:v>
                </c:pt>
                <c:pt idx="82">
                  <c:v>98.611111100000002</c:v>
                </c:pt>
                <c:pt idx="83">
                  <c:v>97.975215199999994</c:v>
                </c:pt>
                <c:pt idx="84">
                  <c:v>94.583333300000007</c:v>
                </c:pt>
                <c:pt idx="85">
                  <c:v>94.539220799999995</c:v>
                </c:pt>
                <c:pt idx="86">
                  <c:v>91.070768999999999</c:v>
                </c:pt>
                <c:pt idx="87">
                  <c:v>90.555555600000005</c:v>
                </c:pt>
                <c:pt idx="88">
                  <c:v>87.575036400000002</c:v>
                </c:pt>
                <c:pt idx="89">
                  <c:v>86.527777799999996</c:v>
                </c:pt>
                <c:pt idx="90">
                  <c:v>84.055797600000005</c:v>
                </c:pt>
                <c:pt idx="91">
                  <c:v>82.5</c:v>
                </c:pt>
                <c:pt idx="92">
                  <c:v>80.516984500000007</c:v>
                </c:pt>
                <c:pt idx="93">
                  <c:v>78.472222200000004</c:v>
                </c:pt>
                <c:pt idx="94">
                  <c:v>76.962872700000005</c:v>
                </c:pt>
                <c:pt idx="95">
                  <c:v>74.444444399999995</c:v>
                </c:pt>
                <c:pt idx="96">
                  <c:v>73.398092399999996</c:v>
                </c:pt>
                <c:pt idx="97">
                  <c:v>70.416666699999993</c:v>
                </c:pt>
                <c:pt idx="98">
                  <c:v>69.8276386</c:v>
                </c:pt>
                <c:pt idx="99">
                  <c:v>66.388888899999998</c:v>
                </c:pt>
                <c:pt idx="100">
                  <c:v>66.256881199999995</c:v>
                </c:pt>
                <c:pt idx="101">
                  <c:v>62.689610500000001</c:v>
                </c:pt>
                <c:pt idx="102">
                  <c:v>62.361111100000002</c:v>
                </c:pt>
                <c:pt idx="103">
                  <c:v>59.132771599999998</c:v>
                </c:pt>
                <c:pt idx="104">
                  <c:v>58.3333333</c:v>
                </c:pt>
                <c:pt idx="105">
                  <c:v>55.593530000000001</c:v>
                </c:pt>
                <c:pt idx="106">
                  <c:v>54.305555599999998</c:v>
                </c:pt>
                <c:pt idx="107">
                  <c:v>52.078698199999998</c:v>
                </c:pt>
                <c:pt idx="108">
                  <c:v>50.277777800000003</c:v>
                </c:pt>
                <c:pt idx="109">
                  <c:v>48.595485600000004</c:v>
                </c:pt>
                <c:pt idx="110">
                  <c:v>46.25</c:v>
                </c:pt>
                <c:pt idx="111">
                  <c:v>45.1515159</c:v>
                </c:pt>
                <c:pt idx="112">
                  <c:v>42.222222199999997</c:v>
                </c:pt>
                <c:pt idx="113">
                  <c:v>41.754858599999999</c:v>
                </c:pt>
                <c:pt idx="114">
                  <c:v>38.411996500000001</c:v>
                </c:pt>
                <c:pt idx="115">
                  <c:v>38.194444400000002</c:v>
                </c:pt>
              </c:numCache>
            </c:numRef>
          </c:xVal>
          <c:yVal>
            <c:numRef>
              <c:f>Sheet1!$L$1:$L$133</c:f>
              <c:numCache>
                <c:formatCode>General</c:formatCode>
                <c:ptCount val="133"/>
                <c:pt idx="0">
                  <c:v>4.5</c:v>
                </c:pt>
                <c:pt idx="1">
                  <c:v>4.4791499000000004</c:v>
                </c:pt>
                <c:pt idx="2">
                  <c:v>4.45</c:v>
                </c:pt>
                <c:pt idx="3">
                  <c:v>4.4000000000000004</c:v>
                </c:pt>
                <c:pt idx="4">
                  <c:v>4.3499999999999996</c:v>
                </c:pt>
                <c:pt idx="5">
                  <c:v>4.3196180999999996</c:v>
                </c:pt>
                <c:pt idx="6">
                  <c:v>4.3</c:v>
                </c:pt>
                <c:pt idx="7">
                  <c:v>4.25</c:v>
                </c:pt>
                <c:pt idx="8">
                  <c:v>4.2</c:v>
                </c:pt>
                <c:pt idx="9">
                  <c:v>4.1705291000000004</c:v>
                </c:pt>
                <c:pt idx="10">
                  <c:v>4.1500000000000004</c:v>
                </c:pt>
                <c:pt idx="11">
                  <c:v>4.0999999999999996</c:v>
                </c:pt>
                <c:pt idx="12">
                  <c:v>4.05</c:v>
                </c:pt>
                <c:pt idx="13">
                  <c:v>4.0306312000000002</c:v>
                </c:pt>
                <c:pt idx="14">
                  <c:v>4</c:v>
                </c:pt>
                <c:pt idx="15">
                  <c:v>3.95</c:v>
                </c:pt>
                <c:pt idx="16">
                  <c:v>3.9</c:v>
                </c:pt>
                <c:pt idx="17">
                  <c:v>3.8986850999999998</c:v>
                </c:pt>
                <c:pt idx="18">
                  <c:v>3.85</c:v>
                </c:pt>
                <c:pt idx="19">
                  <c:v>3.8</c:v>
                </c:pt>
                <c:pt idx="20">
                  <c:v>3.7744233999999999</c:v>
                </c:pt>
                <c:pt idx="21">
                  <c:v>3.75</c:v>
                </c:pt>
                <c:pt idx="22">
                  <c:v>3.7</c:v>
                </c:pt>
                <c:pt idx="23">
                  <c:v>3.6563053000000001</c:v>
                </c:pt>
                <c:pt idx="24">
                  <c:v>3.65</c:v>
                </c:pt>
                <c:pt idx="25">
                  <c:v>3.6</c:v>
                </c:pt>
                <c:pt idx="26">
                  <c:v>3.55</c:v>
                </c:pt>
                <c:pt idx="27">
                  <c:v>3.5441688</c:v>
                </c:pt>
                <c:pt idx="28">
                  <c:v>3.5</c:v>
                </c:pt>
                <c:pt idx="29">
                  <c:v>3.45</c:v>
                </c:pt>
                <c:pt idx="30">
                  <c:v>3.4374049000000002</c:v>
                </c:pt>
                <c:pt idx="31">
                  <c:v>3.4</c:v>
                </c:pt>
                <c:pt idx="32">
                  <c:v>3.35</c:v>
                </c:pt>
                <c:pt idx="33">
                  <c:v>3.3353467999999999</c:v>
                </c:pt>
                <c:pt idx="34">
                  <c:v>3.3</c:v>
                </c:pt>
                <c:pt idx="35">
                  <c:v>3.25</c:v>
                </c:pt>
                <c:pt idx="36">
                  <c:v>3.2375815000000001</c:v>
                </c:pt>
                <c:pt idx="37">
                  <c:v>3.2</c:v>
                </c:pt>
                <c:pt idx="38">
                  <c:v>3.15</c:v>
                </c:pt>
                <c:pt idx="39">
                  <c:v>3.1436963000000002</c:v>
                </c:pt>
                <c:pt idx="40">
                  <c:v>3.1</c:v>
                </c:pt>
                <c:pt idx="41">
                  <c:v>3.0534439999999998</c:v>
                </c:pt>
                <c:pt idx="42">
                  <c:v>3.05</c:v>
                </c:pt>
                <c:pt idx="43">
                  <c:v>3</c:v>
                </c:pt>
                <c:pt idx="44">
                  <c:v>2.9667468000000001</c:v>
                </c:pt>
                <c:pt idx="45">
                  <c:v>2.95</c:v>
                </c:pt>
                <c:pt idx="46">
                  <c:v>2.9</c:v>
                </c:pt>
                <c:pt idx="47">
                  <c:v>2.8828838000000001</c:v>
                </c:pt>
                <c:pt idx="48">
                  <c:v>2.85</c:v>
                </c:pt>
                <c:pt idx="49">
                  <c:v>2.8015215000000002</c:v>
                </c:pt>
                <c:pt idx="50">
                  <c:v>2.8</c:v>
                </c:pt>
                <c:pt idx="51">
                  <c:v>2.75</c:v>
                </c:pt>
                <c:pt idx="52">
                  <c:v>2.7232668000000002</c:v>
                </c:pt>
                <c:pt idx="53">
                  <c:v>2.7</c:v>
                </c:pt>
                <c:pt idx="54">
                  <c:v>2.65</c:v>
                </c:pt>
                <c:pt idx="55">
                  <c:v>2.6467972</c:v>
                </c:pt>
                <c:pt idx="56">
                  <c:v>2.6</c:v>
                </c:pt>
                <c:pt idx="57">
                  <c:v>2.5730145000000002</c:v>
                </c:pt>
                <c:pt idx="58">
                  <c:v>2.5499999999999998</c:v>
                </c:pt>
                <c:pt idx="59">
                  <c:v>2.5005997999999998</c:v>
                </c:pt>
                <c:pt idx="60">
                  <c:v>2.5</c:v>
                </c:pt>
                <c:pt idx="61">
                  <c:v>2.4500000000000002</c:v>
                </c:pt>
                <c:pt idx="62">
                  <c:v>2.4307086999999998</c:v>
                </c:pt>
                <c:pt idx="63">
                  <c:v>2.4</c:v>
                </c:pt>
                <c:pt idx="64">
                  <c:v>2.3620694000000002</c:v>
                </c:pt>
                <c:pt idx="65">
                  <c:v>2.35</c:v>
                </c:pt>
                <c:pt idx="66">
                  <c:v>2.2999999999999998</c:v>
                </c:pt>
                <c:pt idx="67">
                  <c:v>2.2949256999999998</c:v>
                </c:pt>
                <c:pt idx="68">
                  <c:v>2.25</c:v>
                </c:pt>
                <c:pt idx="69">
                  <c:v>2.2295940999999999</c:v>
                </c:pt>
                <c:pt idx="70">
                  <c:v>2.2000000000000002</c:v>
                </c:pt>
                <c:pt idx="71">
                  <c:v>2.1652643</c:v>
                </c:pt>
                <c:pt idx="72">
                  <c:v>2.15</c:v>
                </c:pt>
                <c:pt idx="73">
                  <c:v>2.101871</c:v>
                </c:pt>
                <c:pt idx="74">
                  <c:v>2.1</c:v>
                </c:pt>
                <c:pt idx="75">
                  <c:v>2.0499999999999998</c:v>
                </c:pt>
                <c:pt idx="76">
                  <c:v>2.0400985</c:v>
                </c:pt>
                <c:pt idx="77">
                  <c:v>2</c:v>
                </c:pt>
                <c:pt idx="78">
                  <c:v>1.9792388999999999</c:v>
                </c:pt>
                <c:pt idx="79">
                  <c:v>1.95</c:v>
                </c:pt>
                <c:pt idx="80">
                  <c:v>1.9190946</c:v>
                </c:pt>
                <c:pt idx="81">
                  <c:v>1.9</c:v>
                </c:pt>
                <c:pt idx="82">
                  <c:v>1.8595945</c:v>
                </c:pt>
                <c:pt idx="83">
                  <c:v>1.85</c:v>
                </c:pt>
                <c:pt idx="84">
                  <c:v>1.8006639</c:v>
                </c:pt>
                <c:pt idx="85">
                  <c:v>1.8</c:v>
                </c:pt>
                <c:pt idx="86">
                  <c:v>1.75</c:v>
                </c:pt>
                <c:pt idx="87">
                  <c:v>1.7428633</c:v>
                </c:pt>
                <c:pt idx="88">
                  <c:v>1.7</c:v>
                </c:pt>
                <c:pt idx="89">
                  <c:v>1.6855278</c:v>
                </c:pt>
                <c:pt idx="90">
                  <c:v>1.65</c:v>
                </c:pt>
                <c:pt idx="91">
                  <c:v>1.6285231</c:v>
                </c:pt>
                <c:pt idx="92">
                  <c:v>1.6</c:v>
                </c:pt>
                <c:pt idx="93">
                  <c:v>1.5717616999999999</c:v>
                </c:pt>
                <c:pt idx="94">
                  <c:v>1.55</c:v>
                </c:pt>
                <c:pt idx="95">
                  <c:v>1.5151489</c:v>
                </c:pt>
                <c:pt idx="96">
                  <c:v>1.5</c:v>
                </c:pt>
                <c:pt idx="97">
                  <c:v>1.4585802000000001</c:v>
                </c:pt>
                <c:pt idx="98">
                  <c:v>1.45</c:v>
                </c:pt>
                <c:pt idx="99">
                  <c:v>1.4019391000000001</c:v>
                </c:pt>
                <c:pt idx="100">
                  <c:v>1.4</c:v>
                </c:pt>
                <c:pt idx="101">
                  <c:v>1.35</c:v>
                </c:pt>
                <c:pt idx="102">
                  <c:v>1.3456089</c:v>
                </c:pt>
                <c:pt idx="103">
                  <c:v>1.3</c:v>
                </c:pt>
                <c:pt idx="104">
                  <c:v>1.2892071000000001</c:v>
                </c:pt>
                <c:pt idx="105">
                  <c:v>1.25</c:v>
                </c:pt>
                <c:pt idx="106">
                  <c:v>1.2323841</c:v>
                </c:pt>
                <c:pt idx="107">
                  <c:v>1.2</c:v>
                </c:pt>
                <c:pt idx="108">
                  <c:v>1.1749566</c:v>
                </c:pt>
                <c:pt idx="109">
                  <c:v>1.1499999999999999</c:v>
                </c:pt>
                <c:pt idx="110">
                  <c:v>1.116698</c:v>
                </c:pt>
                <c:pt idx="111">
                  <c:v>1.1000000000000001</c:v>
                </c:pt>
                <c:pt idx="112">
                  <c:v>1.0573186000000001</c:v>
                </c:pt>
                <c:pt idx="113">
                  <c:v>1.05</c:v>
                </c:pt>
                <c:pt idx="114">
                  <c:v>1</c:v>
                </c:pt>
                <c:pt idx="115">
                  <c:v>1</c:v>
                </c:pt>
              </c:numCache>
            </c:numRef>
          </c:yVal>
          <c:smooth val="0"/>
        </c:ser>
        <c:dLbls>
          <c:showLegendKey val="0"/>
          <c:showVal val="0"/>
          <c:showCatName val="0"/>
          <c:showSerName val="0"/>
          <c:showPercent val="0"/>
          <c:showBubbleSize val="0"/>
        </c:dLbls>
        <c:axId val="352217600"/>
        <c:axId val="352217992"/>
      </c:scatterChart>
      <c:valAx>
        <c:axId val="352217600"/>
        <c:scaling>
          <c:orientation val="maxMin"/>
          <c:max val="300"/>
        </c:scaling>
        <c:delete val="0"/>
        <c:axPos val="b"/>
        <c:majorGridlines>
          <c:spPr>
            <a:ln w="3175" cap="flat" cmpd="sng" algn="ctr">
              <a:solidFill>
                <a:schemeClr val="bg1">
                  <a:lumMod val="75000"/>
                </a:schemeClr>
              </a:solidFill>
              <a:prstDash val="dash"/>
              <a:round/>
            </a:ln>
            <a:effectLst/>
          </c:spPr>
        </c:majorGridlines>
        <c:title>
          <c:tx>
            <c:rich>
              <a:bodyPr rot="0" spcFirstLastPara="1" vertOverflow="ellipsis" vert="horz" wrap="square" anchor="ctr" anchorCtr="1"/>
              <a:lstStyle/>
              <a:p>
                <a:pPr>
                  <a:defRPr sz="800" b="0"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en-GB">
                    <a:solidFill>
                      <a:srgbClr val="0000FF"/>
                    </a:solidFill>
                  </a:rPr>
                  <a:t>M (kg)</a:t>
                </a:r>
              </a:p>
            </c:rich>
          </c:tx>
          <c:layout>
            <c:manualLayout>
              <c:xMode val="edge"/>
              <c:yMode val="edge"/>
              <c:x val="0.35770456531291511"/>
              <c:y val="0.9203522346749633"/>
            </c:manualLayout>
          </c:layout>
          <c:overlay val="0"/>
          <c:spPr>
            <a:noFill/>
            <a:ln>
              <a:noFill/>
            </a:ln>
            <a:effectLst/>
          </c:spPr>
          <c:txPr>
            <a:bodyPr rot="0" spcFirstLastPara="1" vertOverflow="ellipsis" vert="horz" wrap="square" anchor="ctr" anchorCtr="1"/>
            <a:lstStyle/>
            <a:p>
              <a:pPr>
                <a:defRPr sz="8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title>
        <c:numFmt formatCode="General" sourceLinked="1"/>
        <c:majorTickMark val="out"/>
        <c:minorTickMark val="in"/>
        <c:tickLblPos val="nextTo"/>
        <c:spPr>
          <a:noFill/>
          <a:ln w="9525" cap="flat" cmpd="sng" algn="ctr">
            <a:solidFill>
              <a:schemeClr val="tx1"/>
            </a:solidFill>
            <a:round/>
          </a:ln>
          <a:effectLst/>
        </c:spPr>
        <c:txPr>
          <a:bodyPr rot="-60000000" spcFirstLastPara="1" vertOverflow="ellipsis" vert="horz" wrap="square" anchor="ctr" anchorCtr="1"/>
          <a:lstStyle/>
          <a:p>
            <a:pPr>
              <a:defRPr sz="8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352217992"/>
        <c:crosses val="autoZero"/>
        <c:crossBetween val="midCat"/>
        <c:majorUnit val="50"/>
      </c:valAx>
      <c:valAx>
        <c:axId val="352217992"/>
        <c:scaling>
          <c:orientation val="minMax"/>
          <c:max val="4.5"/>
          <c:min val="1"/>
        </c:scaling>
        <c:delete val="0"/>
        <c:axPos val="r"/>
        <c:majorGridlines>
          <c:spPr>
            <a:ln w="3175" cap="flat" cmpd="sng" algn="ctr">
              <a:solidFill>
                <a:schemeClr val="bg1">
                  <a:lumMod val="75000"/>
                </a:schemeClr>
              </a:solidFill>
              <a:prstDash val="dash"/>
              <a:round/>
            </a:ln>
            <a:effectLst/>
          </c:spPr>
        </c:majorGridlines>
        <c:title>
          <c:tx>
            <c:rich>
              <a:bodyPr rot="0" spcFirstLastPara="1" vertOverflow="ellipsis" wrap="square" anchor="ctr" anchorCtr="1"/>
              <a:lstStyle/>
              <a:p>
                <a:pPr>
                  <a:defRPr sz="800" b="0"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en-GB">
                    <a:solidFill>
                      <a:srgbClr val="0000FF"/>
                    </a:solidFill>
                  </a:rPr>
                  <a:t>R(m)</a:t>
                </a:r>
              </a:p>
            </c:rich>
          </c:tx>
          <c:layout>
            <c:manualLayout>
              <c:xMode val="edge"/>
              <c:yMode val="edge"/>
              <c:x val="0.84753046824887746"/>
              <c:y val="0.16087134393640179"/>
            </c:manualLayout>
          </c:layout>
          <c:overlay val="0"/>
          <c:spPr>
            <a:noFill/>
            <a:ln>
              <a:noFill/>
            </a:ln>
            <a:effectLst/>
          </c:spPr>
          <c:txPr>
            <a:bodyPr rot="0" spcFirstLastPara="1" vertOverflow="ellipsis" wrap="square" anchor="ctr" anchorCtr="1"/>
            <a:lstStyle/>
            <a:p>
              <a:pPr>
                <a:defRPr sz="8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title>
        <c:numFmt formatCode="General" sourceLinked="1"/>
        <c:majorTickMark val="out"/>
        <c:minorTickMark val="in"/>
        <c:tickLblPos val="nextTo"/>
        <c:spPr>
          <a:noFill/>
          <a:ln w="9525" cap="flat" cmpd="sng" algn="ctr">
            <a:solidFill>
              <a:schemeClr val="tx1"/>
            </a:solidFill>
            <a:round/>
          </a:ln>
          <a:effectLst/>
        </c:spPr>
        <c:txPr>
          <a:bodyPr rot="-60000000" spcFirstLastPara="1" vertOverflow="ellipsis" vert="horz" wrap="square" anchor="ctr" anchorCtr="1"/>
          <a:lstStyle/>
          <a:p>
            <a:pPr>
              <a:defRPr sz="8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352217600"/>
        <c:crosses val="autoZero"/>
        <c:crossBetween val="midCat"/>
        <c:majorUnit val="0.5"/>
      </c:valAx>
      <c:spPr>
        <a:noFill/>
        <a:ln w="6350">
          <a:solidFill>
            <a:schemeClr val="tx1"/>
          </a:solidFill>
        </a:ln>
        <a:effectLst/>
      </c:spPr>
    </c:plotArea>
    <c:plotVisOnly val="1"/>
    <c:dispBlanksAs val="gap"/>
    <c:showDLblsOverMax val="0"/>
  </c:chart>
  <c:spPr>
    <a:solidFill>
      <a:schemeClr val="bg1"/>
    </a:solidFill>
    <a:ln w="9525" cap="flat" cmpd="sng" algn="ctr">
      <a:noFill/>
      <a:round/>
    </a:ln>
    <a:effectLst/>
  </c:spPr>
  <c:txPr>
    <a:bodyPr/>
    <a:lstStyle/>
    <a:p>
      <a:pPr>
        <a:defRPr sz="800">
          <a:solidFill>
            <a:sysClr val="windowText" lastClr="000000"/>
          </a:solidFill>
          <a:latin typeface="Arial" panose="020B0604020202020204" pitchFamily="34" charset="0"/>
          <a:cs typeface="Arial" panose="020B0604020202020204" pitchFamily="34" charset="0"/>
        </a:defRPr>
      </a:pPr>
      <a:endParaRPr lang="en-US"/>
    </a:p>
  </c:txPr>
  <c:externalData r:id="rId3">
    <c:autoUpdate val="0"/>
  </c:externalData>
  <c:userShapes r:id="rId4"/>
</c:chartSpace>
</file>

<file path=word/charts/chart38.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96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en-GB" sz="1000" b="1">
                <a:solidFill>
                  <a:srgbClr val="0000FF"/>
                </a:solidFill>
              </a:rPr>
              <a:t>C-4</a:t>
            </a:r>
          </a:p>
        </c:rich>
      </c:tx>
      <c:layout>
        <c:manualLayout>
          <c:xMode val="edge"/>
          <c:yMode val="edge"/>
          <c:x val="0.10782552918537523"/>
          <c:y val="0.69916613213598455"/>
        </c:manualLayout>
      </c:layout>
      <c:overlay val="0"/>
      <c:spPr>
        <a:solidFill>
          <a:schemeClr val="bg1"/>
        </a:solidFill>
        <a:ln>
          <a:noFill/>
        </a:ln>
        <a:effectLst/>
      </c:spPr>
      <c:txPr>
        <a:bodyPr rot="0" spcFirstLastPara="1" vertOverflow="ellipsis" vert="horz" wrap="square" anchor="ctr" anchorCtr="1"/>
        <a:lstStyle/>
        <a:p>
          <a:pPr>
            <a:defRPr sz="96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en-US"/>
        </a:p>
      </c:txPr>
    </c:title>
    <c:autoTitleDeleted val="0"/>
    <c:plotArea>
      <c:layout>
        <c:manualLayout>
          <c:layoutTarget val="inner"/>
          <c:xMode val="edge"/>
          <c:yMode val="edge"/>
          <c:x val="8.9449263443339866E-2"/>
          <c:y val="7.7628793225123505E-2"/>
          <c:w val="0.68115181791408042"/>
          <c:h val="0.74409559955323157"/>
        </c:manualLayout>
      </c:layout>
      <c:scatterChart>
        <c:scatterStyle val="lineMarker"/>
        <c:varyColors val="0"/>
        <c:ser>
          <c:idx val="0"/>
          <c:order val="0"/>
          <c:spPr>
            <a:ln w="19050" cap="rnd">
              <a:solidFill>
                <a:srgbClr val="0000FF"/>
              </a:solidFill>
              <a:prstDash val="sysDash"/>
              <a:round/>
            </a:ln>
            <a:effectLst/>
          </c:spPr>
          <c:marker>
            <c:symbol val="none"/>
          </c:marker>
          <c:xVal>
            <c:numRef>
              <c:f>Sheet1!$B$1:$B$73</c:f>
              <c:numCache>
                <c:formatCode>General</c:formatCode>
                <c:ptCount val="73"/>
                <c:pt idx="0">
                  <c:v>29.779043699999999</c:v>
                </c:pt>
                <c:pt idx="1">
                  <c:v>29.5967296</c:v>
                </c:pt>
                <c:pt idx="2">
                  <c:v>29.410497500000002</c:v>
                </c:pt>
                <c:pt idx="3">
                  <c:v>29.220256599999999</c:v>
                </c:pt>
                <c:pt idx="4">
                  <c:v>29.025914499999999</c:v>
                </c:pt>
                <c:pt idx="5">
                  <c:v>28.8273774</c:v>
                </c:pt>
                <c:pt idx="6">
                  <c:v>28.6245501</c:v>
                </c:pt>
                <c:pt idx="7">
                  <c:v>28.4173361</c:v>
                </c:pt>
                <c:pt idx="8">
                  <c:v>28.205637400000001</c:v>
                </c:pt>
                <c:pt idx="9">
                  <c:v>27.989355</c:v>
                </c:pt>
                <c:pt idx="10">
                  <c:v>27.7683891</c:v>
                </c:pt>
                <c:pt idx="11">
                  <c:v>27.542638499999999</c:v>
                </c:pt>
                <c:pt idx="12">
                  <c:v>27.312001599999999</c:v>
                </c:pt>
                <c:pt idx="13">
                  <c:v>27.076375899999999</c:v>
                </c:pt>
                <c:pt idx="14">
                  <c:v>26.835658599999999</c:v>
                </c:pt>
                <c:pt idx="15">
                  <c:v>26.589746600000002</c:v>
                </c:pt>
                <c:pt idx="16">
                  <c:v>26.3385368</c:v>
                </c:pt>
                <c:pt idx="17">
                  <c:v>26.111111099999999</c:v>
                </c:pt>
                <c:pt idx="18">
                  <c:v>26.081524399999999</c:v>
                </c:pt>
                <c:pt idx="19">
                  <c:v>25.815802999999999</c:v>
                </c:pt>
                <c:pt idx="20">
                  <c:v>25.5443994</c:v>
                </c:pt>
                <c:pt idx="21">
                  <c:v>25.267211700000001</c:v>
                </c:pt>
                <c:pt idx="22">
                  <c:v>24.984139200000001</c:v>
                </c:pt>
                <c:pt idx="23">
                  <c:v>24.695083499999999</c:v>
                </c:pt>
                <c:pt idx="24">
                  <c:v>24.399947999999998</c:v>
                </c:pt>
                <c:pt idx="25">
                  <c:v>24.098639299999999</c:v>
                </c:pt>
                <c:pt idx="26">
                  <c:v>23.791067000000002</c:v>
                </c:pt>
                <c:pt idx="27">
                  <c:v>23.4771447</c:v>
                </c:pt>
                <c:pt idx="28">
                  <c:v>23.156790399999998</c:v>
                </c:pt>
                <c:pt idx="29">
                  <c:v>22.829927399999999</c:v>
                </c:pt>
                <c:pt idx="30">
                  <c:v>22.496484599999999</c:v>
                </c:pt>
                <c:pt idx="31">
                  <c:v>22.156397599999998</c:v>
                </c:pt>
                <c:pt idx="32">
                  <c:v>22.0833333</c:v>
                </c:pt>
                <c:pt idx="33">
                  <c:v>21.805203899999999</c:v>
                </c:pt>
                <c:pt idx="34">
                  <c:v>21.445975799999999</c:v>
                </c:pt>
                <c:pt idx="35">
                  <c:v>21.079848999999999</c:v>
                </c:pt>
                <c:pt idx="36">
                  <c:v>20.7067938</c:v>
                </c:pt>
                <c:pt idx="37">
                  <c:v>20.326792000000001</c:v>
                </c:pt>
                <c:pt idx="38">
                  <c:v>19.939838099999999</c:v>
                </c:pt>
                <c:pt idx="39">
                  <c:v>19.5459402</c:v>
                </c:pt>
                <c:pt idx="40">
                  <c:v>19.145121899999999</c:v>
                </c:pt>
                <c:pt idx="41">
                  <c:v>18.737423</c:v>
                </c:pt>
                <c:pt idx="42">
                  <c:v>18.322901399999999</c:v>
                </c:pt>
                <c:pt idx="43">
                  <c:v>18.055555600000002</c:v>
                </c:pt>
                <c:pt idx="44">
                  <c:v>17.8986509</c:v>
                </c:pt>
                <c:pt idx="45">
                  <c:v>17.4624424</c:v>
                </c:pt>
                <c:pt idx="46">
                  <c:v>17.019580999999999</c:v>
                </c:pt>
                <c:pt idx="47">
                  <c:v>16.570214499999999</c:v>
                </c:pt>
                <c:pt idx="48">
                  <c:v>16.114516999999999</c:v>
                </c:pt>
                <c:pt idx="49">
                  <c:v>15.652691000000001</c:v>
                </c:pt>
                <c:pt idx="50">
                  <c:v>15.184968899999999</c:v>
                </c:pt>
                <c:pt idx="51">
                  <c:v>14.711614900000001</c:v>
                </c:pt>
                <c:pt idx="52">
                  <c:v>14.2329268</c:v>
                </c:pt>
                <c:pt idx="53">
                  <c:v>14.027777800000001</c:v>
                </c:pt>
                <c:pt idx="54">
                  <c:v>13.7424477</c:v>
                </c:pt>
                <c:pt idx="55">
                  <c:v>13.2422241</c:v>
                </c:pt>
                <c:pt idx="56">
                  <c:v>12.737676499999999</c:v>
                </c:pt>
                <c:pt idx="57">
                  <c:v>12.2292656</c:v>
                </c:pt>
                <c:pt idx="58">
                  <c:v>11.7174952</c:v>
                </c:pt>
                <c:pt idx="59">
                  <c:v>11.202913799999999</c:v>
                </c:pt>
                <c:pt idx="60">
                  <c:v>10.6861152</c:v>
                </c:pt>
                <c:pt idx="61">
                  <c:v>10.167740500000001</c:v>
                </c:pt>
                <c:pt idx="62">
                  <c:v>10</c:v>
                </c:pt>
                <c:pt idx="63">
                  <c:v>10</c:v>
                </c:pt>
              </c:numCache>
            </c:numRef>
          </c:xVal>
          <c:yVal>
            <c:numRef>
              <c:f>Sheet1!$C$1:$C$73</c:f>
              <c:numCache>
                <c:formatCode>General</c:formatCode>
                <c:ptCount val="73"/>
                <c:pt idx="0">
                  <c:v>4.5</c:v>
                </c:pt>
                <c:pt idx="1">
                  <c:v>4.45</c:v>
                </c:pt>
                <c:pt idx="2">
                  <c:v>4.4000000000000004</c:v>
                </c:pt>
                <c:pt idx="3">
                  <c:v>4.3499999999999996</c:v>
                </c:pt>
                <c:pt idx="4">
                  <c:v>4.3</c:v>
                </c:pt>
                <c:pt idx="5">
                  <c:v>4.25</c:v>
                </c:pt>
                <c:pt idx="6">
                  <c:v>4.2</c:v>
                </c:pt>
                <c:pt idx="7">
                  <c:v>4.1500000000000004</c:v>
                </c:pt>
                <c:pt idx="8">
                  <c:v>4.0999999999999996</c:v>
                </c:pt>
                <c:pt idx="9">
                  <c:v>4.05</c:v>
                </c:pt>
                <c:pt idx="10">
                  <c:v>4</c:v>
                </c:pt>
                <c:pt idx="11">
                  <c:v>3.95</c:v>
                </c:pt>
                <c:pt idx="12">
                  <c:v>3.9</c:v>
                </c:pt>
                <c:pt idx="13">
                  <c:v>3.85</c:v>
                </c:pt>
                <c:pt idx="14">
                  <c:v>3.8</c:v>
                </c:pt>
                <c:pt idx="15">
                  <c:v>3.75</c:v>
                </c:pt>
                <c:pt idx="16">
                  <c:v>3.7</c:v>
                </c:pt>
                <c:pt idx="17">
                  <c:v>3.6557360999999999</c:v>
                </c:pt>
                <c:pt idx="18">
                  <c:v>3.65</c:v>
                </c:pt>
                <c:pt idx="19">
                  <c:v>3.6</c:v>
                </c:pt>
                <c:pt idx="20">
                  <c:v>3.55</c:v>
                </c:pt>
                <c:pt idx="21">
                  <c:v>3.5</c:v>
                </c:pt>
                <c:pt idx="22">
                  <c:v>3.45</c:v>
                </c:pt>
                <c:pt idx="23">
                  <c:v>3.4</c:v>
                </c:pt>
                <c:pt idx="24">
                  <c:v>3.35</c:v>
                </c:pt>
                <c:pt idx="25">
                  <c:v>3.3</c:v>
                </c:pt>
                <c:pt idx="26">
                  <c:v>3.25</c:v>
                </c:pt>
                <c:pt idx="27">
                  <c:v>3.2</c:v>
                </c:pt>
                <c:pt idx="28">
                  <c:v>3.15</c:v>
                </c:pt>
                <c:pt idx="29">
                  <c:v>3.1</c:v>
                </c:pt>
                <c:pt idx="30">
                  <c:v>3.05</c:v>
                </c:pt>
                <c:pt idx="31">
                  <c:v>3</c:v>
                </c:pt>
                <c:pt idx="32">
                  <c:v>2.9895939999999999</c:v>
                </c:pt>
                <c:pt idx="33">
                  <c:v>2.95</c:v>
                </c:pt>
                <c:pt idx="34">
                  <c:v>2.9</c:v>
                </c:pt>
                <c:pt idx="35">
                  <c:v>2.85</c:v>
                </c:pt>
                <c:pt idx="36">
                  <c:v>2.8</c:v>
                </c:pt>
                <c:pt idx="37">
                  <c:v>2.75</c:v>
                </c:pt>
                <c:pt idx="38">
                  <c:v>2.7</c:v>
                </c:pt>
                <c:pt idx="39">
                  <c:v>2.65</c:v>
                </c:pt>
                <c:pt idx="40">
                  <c:v>2.6</c:v>
                </c:pt>
                <c:pt idx="41">
                  <c:v>2.5499999999999998</c:v>
                </c:pt>
                <c:pt idx="42">
                  <c:v>2.5</c:v>
                </c:pt>
                <c:pt idx="43">
                  <c:v>2.4685288000000001</c:v>
                </c:pt>
                <c:pt idx="44">
                  <c:v>2.4500000000000002</c:v>
                </c:pt>
                <c:pt idx="45">
                  <c:v>2.4</c:v>
                </c:pt>
                <c:pt idx="46">
                  <c:v>2.35</c:v>
                </c:pt>
                <c:pt idx="47">
                  <c:v>2.2999999999999998</c:v>
                </c:pt>
                <c:pt idx="48">
                  <c:v>2.25</c:v>
                </c:pt>
                <c:pt idx="49">
                  <c:v>2.2000000000000002</c:v>
                </c:pt>
                <c:pt idx="50">
                  <c:v>2.15</c:v>
                </c:pt>
                <c:pt idx="51">
                  <c:v>2.1</c:v>
                </c:pt>
                <c:pt idx="52">
                  <c:v>2.0499999999999998</c:v>
                </c:pt>
                <c:pt idx="53">
                  <c:v>2.0291838000000002</c:v>
                </c:pt>
                <c:pt idx="54">
                  <c:v>2</c:v>
                </c:pt>
                <c:pt idx="55">
                  <c:v>1.95</c:v>
                </c:pt>
                <c:pt idx="56">
                  <c:v>1.9</c:v>
                </c:pt>
                <c:pt idx="57">
                  <c:v>1.85</c:v>
                </c:pt>
                <c:pt idx="58">
                  <c:v>1.8</c:v>
                </c:pt>
                <c:pt idx="59">
                  <c:v>1.75</c:v>
                </c:pt>
                <c:pt idx="60">
                  <c:v>1.7</c:v>
                </c:pt>
                <c:pt idx="61">
                  <c:v>1.65</c:v>
                </c:pt>
                <c:pt idx="62">
                  <c:v>1.6343433000000001</c:v>
                </c:pt>
                <c:pt idx="63">
                  <c:v>1.65</c:v>
                </c:pt>
              </c:numCache>
            </c:numRef>
          </c:yVal>
          <c:smooth val="0"/>
        </c:ser>
        <c:ser>
          <c:idx val="1"/>
          <c:order val="1"/>
          <c:spPr>
            <a:ln w="19050" cap="rnd">
              <a:solidFill>
                <a:srgbClr val="FF00FF"/>
              </a:solidFill>
              <a:round/>
            </a:ln>
            <a:effectLst/>
          </c:spPr>
          <c:marker>
            <c:symbol val="none"/>
          </c:marker>
          <c:xVal>
            <c:numRef>
              <c:f>Sheet1!$E$1:$E$93</c:f>
              <c:numCache>
                <c:formatCode>General</c:formatCode>
                <c:ptCount val="93"/>
                <c:pt idx="0">
                  <c:v>58.4310306</c:v>
                </c:pt>
                <c:pt idx="1">
                  <c:v>58.3333333</c:v>
                </c:pt>
                <c:pt idx="2">
                  <c:v>58.089261800000003</c:v>
                </c:pt>
                <c:pt idx="3">
                  <c:v>57.739511200000003</c:v>
                </c:pt>
                <c:pt idx="4">
                  <c:v>57.382231900000001</c:v>
                </c:pt>
                <c:pt idx="5">
                  <c:v>57.017250500000003</c:v>
                </c:pt>
                <c:pt idx="6">
                  <c:v>56.644390700000002</c:v>
                </c:pt>
                <c:pt idx="7">
                  <c:v>56.2634738</c:v>
                </c:pt>
                <c:pt idx="8">
                  <c:v>55.874318299999999</c:v>
                </c:pt>
                <c:pt idx="9">
                  <c:v>55.476740499999998</c:v>
                </c:pt>
                <c:pt idx="10">
                  <c:v>55.0705545</c:v>
                </c:pt>
                <c:pt idx="11">
                  <c:v>54.655572499999998</c:v>
                </c:pt>
                <c:pt idx="12">
                  <c:v>54.305555599999998</c:v>
                </c:pt>
                <c:pt idx="13">
                  <c:v>54.231099</c:v>
                </c:pt>
                <c:pt idx="14">
                  <c:v>53.7949913</c:v>
                </c:pt>
                <c:pt idx="15">
                  <c:v>53.349450500000003</c:v>
                </c:pt>
                <c:pt idx="16">
                  <c:v>52.894282099999998</c:v>
                </c:pt>
                <c:pt idx="17">
                  <c:v>52.4292911</c:v>
                </c:pt>
                <c:pt idx="18">
                  <c:v>51.954282399999997</c:v>
                </c:pt>
                <c:pt idx="19">
                  <c:v>51.469061400000001</c:v>
                </c:pt>
                <c:pt idx="20">
                  <c:v>50.973434300000001</c:v>
                </c:pt>
                <c:pt idx="21">
                  <c:v>50.467208800000002</c:v>
                </c:pt>
                <c:pt idx="22">
                  <c:v>50.277777800000003</c:v>
                </c:pt>
                <c:pt idx="23">
                  <c:v>49.947780299999998</c:v>
                </c:pt>
                <c:pt idx="24">
                  <c:v>49.415898499999997</c:v>
                </c:pt>
                <c:pt idx="25">
                  <c:v>48.872774200000002</c:v>
                </c:pt>
                <c:pt idx="26">
                  <c:v>48.318226500000002</c:v>
                </c:pt>
                <c:pt idx="27">
                  <c:v>47.752079299999998</c:v>
                </c:pt>
                <c:pt idx="28">
                  <c:v>47.174163299999996</c:v>
                </c:pt>
                <c:pt idx="29">
                  <c:v>46.584315799999999</c:v>
                </c:pt>
                <c:pt idx="30">
                  <c:v>46.25</c:v>
                </c:pt>
                <c:pt idx="31">
                  <c:v>45.980245199999999</c:v>
                </c:pt>
                <c:pt idx="32">
                  <c:v>45.361176499999999</c:v>
                </c:pt>
                <c:pt idx="33">
                  <c:v>44.729646000000002</c:v>
                </c:pt>
                <c:pt idx="34">
                  <c:v>44.085531400000001</c:v>
                </c:pt>
                <c:pt idx="35">
                  <c:v>43.428725</c:v>
                </c:pt>
                <c:pt idx="36">
                  <c:v>42.759134500000002</c:v>
                </c:pt>
                <c:pt idx="37">
                  <c:v>42.222222199999997</c:v>
                </c:pt>
                <c:pt idx="38">
                  <c:v>42.075415999999997</c:v>
                </c:pt>
                <c:pt idx="39">
                  <c:v>41.373989100000003</c:v>
                </c:pt>
                <c:pt idx="40">
                  <c:v>40.659500999999999</c:v>
                </c:pt>
                <c:pt idx="41">
                  <c:v>39.931941299999998</c:v>
                </c:pt>
                <c:pt idx="42">
                  <c:v>39.191325499999998</c:v>
                </c:pt>
                <c:pt idx="43">
                  <c:v>38.437697700000001</c:v>
                </c:pt>
                <c:pt idx="44">
                  <c:v>38.194444400000002</c:v>
                </c:pt>
                <c:pt idx="45">
                  <c:v>37.666110000000003</c:v>
                </c:pt>
                <c:pt idx="46">
                  <c:v>36.879236200000001</c:v>
                </c:pt>
                <c:pt idx="47">
                  <c:v>36.079557800000003</c:v>
                </c:pt>
                <c:pt idx="48">
                  <c:v>35.267261099999999</c:v>
                </c:pt>
                <c:pt idx="49">
                  <c:v>34.442575499999997</c:v>
                </c:pt>
                <c:pt idx="50">
                  <c:v>34.1666667</c:v>
                </c:pt>
                <c:pt idx="51">
                  <c:v>33.599789000000001</c:v>
                </c:pt>
                <c:pt idx="52">
                  <c:v>32.742142299999998</c:v>
                </c:pt>
                <c:pt idx="53">
                  <c:v>31.872961400000001</c:v>
                </c:pt>
                <c:pt idx="54">
                  <c:v>30.992683700000001</c:v>
                </c:pt>
                <c:pt idx="55">
                  <c:v>30.138888900000001</c:v>
                </c:pt>
                <c:pt idx="56">
                  <c:v>30.1013606</c:v>
                </c:pt>
                <c:pt idx="57">
                  <c:v>29.1896126</c:v>
                </c:pt>
                <c:pt idx="58">
                  <c:v>28.268339600000001</c:v>
                </c:pt>
                <c:pt idx="59">
                  <c:v>27.3382471</c:v>
                </c:pt>
                <c:pt idx="60">
                  <c:v>26.400114599999998</c:v>
                </c:pt>
                <c:pt idx="61">
                  <c:v>26.111111099999999</c:v>
                </c:pt>
                <c:pt idx="62">
                  <c:v>25.445766200000001</c:v>
                </c:pt>
                <c:pt idx="63">
                  <c:v>24.4811078</c:v>
                </c:pt>
                <c:pt idx="64">
                  <c:v>23.511150499999999</c:v>
                </c:pt>
                <c:pt idx="65">
                  <c:v>22.537014299999999</c:v>
                </c:pt>
                <c:pt idx="66">
                  <c:v>22.0833333</c:v>
                </c:pt>
                <c:pt idx="67">
                  <c:v>21.5514829</c:v>
                </c:pt>
                <c:pt idx="68">
                  <c:v>20.556949500000002</c:v>
                </c:pt>
                <c:pt idx="69">
                  <c:v>19.562127</c:v>
                </c:pt>
                <c:pt idx="70">
                  <c:v>18.568518999999998</c:v>
                </c:pt>
                <c:pt idx="71">
                  <c:v>18.055555600000002</c:v>
                </c:pt>
                <c:pt idx="72">
                  <c:v>17.568459799999999</c:v>
                </c:pt>
                <c:pt idx="73">
                  <c:v>16.5630433</c:v>
                </c:pt>
                <c:pt idx="74">
                  <c:v>15.564024099999999</c:v>
                </c:pt>
                <c:pt idx="75">
                  <c:v>14.5733028</c:v>
                </c:pt>
                <c:pt idx="76">
                  <c:v>14.027777800000001</c:v>
                </c:pt>
                <c:pt idx="77">
                  <c:v>13.582262699999999</c:v>
                </c:pt>
                <c:pt idx="78">
                  <c:v>12.590574200000001</c:v>
                </c:pt>
                <c:pt idx="79">
                  <c:v>11.6137283</c:v>
                </c:pt>
                <c:pt idx="80">
                  <c:v>10.6539865</c:v>
                </c:pt>
                <c:pt idx="81">
                  <c:v>10</c:v>
                </c:pt>
                <c:pt idx="82">
                  <c:v>10</c:v>
                </c:pt>
              </c:numCache>
            </c:numRef>
          </c:xVal>
          <c:yVal>
            <c:numRef>
              <c:f>Sheet1!$F$1:$F$93</c:f>
              <c:numCache>
                <c:formatCode>General</c:formatCode>
                <c:ptCount val="93"/>
                <c:pt idx="0">
                  <c:v>4.5</c:v>
                </c:pt>
                <c:pt idx="1">
                  <c:v>4.4857047999999997</c:v>
                </c:pt>
                <c:pt idx="2">
                  <c:v>4.45</c:v>
                </c:pt>
                <c:pt idx="3">
                  <c:v>4.4000000000000004</c:v>
                </c:pt>
                <c:pt idx="4">
                  <c:v>4.3499999999999996</c:v>
                </c:pt>
                <c:pt idx="5">
                  <c:v>4.3</c:v>
                </c:pt>
                <c:pt idx="6">
                  <c:v>4.25</c:v>
                </c:pt>
                <c:pt idx="7">
                  <c:v>4.2</c:v>
                </c:pt>
                <c:pt idx="8">
                  <c:v>4.1500000000000004</c:v>
                </c:pt>
                <c:pt idx="9">
                  <c:v>4.0999999999999996</c:v>
                </c:pt>
                <c:pt idx="10">
                  <c:v>4.05</c:v>
                </c:pt>
                <c:pt idx="11">
                  <c:v>4</c:v>
                </c:pt>
                <c:pt idx="12">
                  <c:v>3.9587802000000001</c:v>
                </c:pt>
                <c:pt idx="13">
                  <c:v>3.95</c:v>
                </c:pt>
                <c:pt idx="14">
                  <c:v>3.9</c:v>
                </c:pt>
                <c:pt idx="15">
                  <c:v>3.85</c:v>
                </c:pt>
                <c:pt idx="16">
                  <c:v>3.8</c:v>
                </c:pt>
                <c:pt idx="17">
                  <c:v>3.75</c:v>
                </c:pt>
                <c:pt idx="18">
                  <c:v>3.7</c:v>
                </c:pt>
                <c:pt idx="19">
                  <c:v>3.65</c:v>
                </c:pt>
                <c:pt idx="20">
                  <c:v>3.6</c:v>
                </c:pt>
                <c:pt idx="21">
                  <c:v>3.55</c:v>
                </c:pt>
                <c:pt idx="22">
                  <c:v>3.5318049</c:v>
                </c:pt>
                <c:pt idx="23">
                  <c:v>3.5</c:v>
                </c:pt>
                <c:pt idx="24">
                  <c:v>3.45</c:v>
                </c:pt>
                <c:pt idx="25">
                  <c:v>3.4</c:v>
                </c:pt>
                <c:pt idx="26">
                  <c:v>3.35</c:v>
                </c:pt>
                <c:pt idx="27">
                  <c:v>3.3</c:v>
                </c:pt>
                <c:pt idx="28">
                  <c:v>3.25</c:v>
                </c:pt>
                <c:pt idx="29">
                  <c:v>3.2</c:v>
                </c:pt>
                <c:pt idx="30">
                  <c:v>3.1723968999999999</c:v>
                </c:pt>
                <c:pt idx="31">
                  <c:v>3.15</c:v>
                </c:pt>
                <c:pt idx="32">
                  <c:v>3.1</c:v>
                </c:pt>
                <c:pt idx="33">
                  <c:v>3.05</c:v>
                </c:pt>
                <c:pt idx="34">
                  <c:v>3</c:v>
                </c:pt>
                <c:pt idx="35">
                  <c:v>2.95</c:v>
                </c:pt>
                <c:pt idx="36">
                  <c:v>2.9</c:v>
                </c:pt>
                <c:pt idx="37">
                  <c:v>2.8608031</c:v>
                </c:pt>
                <c:pt idx="38">
                  <c:v>2.85</c:v>
                </c:pt>
                <c:pt idx="39">
                  <c:v>2.8</c:v>
                </c:pt>
                <c:pt idx="40">
                  <c:v>2.75</c:v>
                </c:pt>
                <c:pt idx="41">
                  <c:v>2.7</c:v>
                </c:pt>
                <c:pt idx="42">
                  <c:v>2.65</c:v>
                </c:pt>
                <c:pt idx="43">
                  <c:v>2.6</c:v>
                </c:pt>
                <c:pt idx="44">
                  <c:v>2.5843571000000001</c:v>
                </c:pt>
                <c:pt idx="45">
                  <c:v>2.5499999999999998</c:v>
                </c:pt>
                <c:pt idx="46">
                  <c:v>2.5</c:v>
                </c:pt>
                <c:pt idx="47">
                  <c:v>2.4500000000000002</c:v>
                </c:pt>
                <c:pt idx="48">
                  <c:v>2.4</c:v>
                </c:pt>
                <c:pt idx="49">
                  <c:v>2.35</c:v>
                </c:pt>
                <c:pt idx="50">
                  <c:v>2.3337903</c:v>
                </c:pt>
                <c:pt idx="51">
                  <c:v>2.2999999999999998</c:v>
                </c:pt>
                <c:pt idx="52">
                  <c:v>2.25</c:v>
                </c:pt>
                <c:pt idx="53">
                  <c:v>2.2000000000000002</c:v>
                </c:pt>
                <c:pt idx="54">
                  <c:v>2.15</c:v>
                </c:pt>
                <c:pt idx="55">
                  <c:v>2.1021409000000002</c:v>
                </c:pt>
                <c:pt idx="56">
                  <c:v>2.1</c:v>
                </c:pt>
                <c:pt idx="57">
                  <c:v>2.0499999999999998</c:v>
                </c:pt>
                <c:pt idx="58">
                  <c:v>2</c:v>
                </c:pt>
                <c:pt idx="59">
                  <c:v>1.95</c:v>
                </c:pt>
                <c:pt idx="60">
                  <c:v>1.9</c:v>
                </c:pt>
                <c:pt idx="61">
                  <c:v>1.8850979000000001</c:v>
                </c:pt>
                <c:pt idx="62">
                  <c:v>1.85</c:v>
                </c:pt>
                <c:pt idx="63">
                  <c:v>1.8</c:v>
                </c:pt>
                <c:pt idx="64">
                  <c:v>1.75</c:v>
                </c:pt>
                <c:pt idx="65">
                  <c:v>1.7</c:v>
                </c:pt>
                <c:pt idx="66">
                  <c:v>1.6773256000000001</c:v>
                </c:pt>
                <c:pt idx="67">
                  <c:v>1.65</c:v>
                </c:pt>
                <c:pt idx="68">
                  <c:v>1.6</c:v>
                </c:pt>
                <c:pt idx="69">
                  <c:v>1.55</c:v>
                </c:pt>
                <c:pt idx="70">
                  <c:v>1.5</c:v>
                </c:pt>
                <c:pt idx="71">
                  <c:v>1.4747718999999999</c:v>
                </c:pt>
                <c:pt idx="72">
                  <c:v>1.45</c:v>
                </c:pt>
                <c:pt idx="73">
                  <c:v>1.4</c:v>
                </c:pt>
                <c:pt idx="74">
                  <c:v>1.35</c:v>
                </c:pt>
                <c:pt idx="75">
                  <c:v>1.3</c:v>
                </c:pt>
                <c:pt idx="76">
                  <c:v>1.2729793</c:v>
                </c:pt>
                <c:pt idx="77">
                  <c:v>1.25</c:v>
                </c:pt>
                <c:pt idx="78">
                  <c:v>1.2</c:v>
                </c:pt>
                <c:pt idx="79">
                  <c:v>1.1499999999999999</c:v>
                </c:pt>
                <c:pt idx="80">
                  <c:v>1.1000000000000001</c:v>
                </c:pt>
                <c:pt idx="81">
                  <c:v>1.0660932999999999</c:v>
                </c:pt>
                <c:pt idx="82">
                  <c:v>1.1000000000000001</c:v>
                </c:pt>
              </c:numCache>
            </c:numRef>
          </c:yVal>
          <c:smooth val="0"/>
        </c:ser>
        <c:ser>
          <c:idx val="2"/>
          <c:order val="2"/>
          <c:spPr>
            <a:ln w="19050" cap="rnd">
              <a:solidFill>
                <a:srgbClr val="FF3300"/>
              </a:solidFill>
              <a:prstDash val="lgDash"/>
              <a:round/>
            </a:ln>
            <a:effectLst/>
          </c:spPr>
          <c:marker>
            <c:symbol val="none"/>
          </c:marker>
          <c:xVal>
            <c:numRef>
              <c:f>Sheet1!$H$1:$H$110</c:f>
              <c:numCache>
                <c:formatCode>General</c:formatCode>
                <c:ptCount val="110"/>
                <c:pt idx="0">
                  <c:v>112.3436655</c:v>
                </c:pt>
                <c:pt idx="1">
                  <c:v>111.70162980000001</c:v>
                </c:pt>
                <c:pt idx="2">
                  <c:v>111.0457967</c:v>
                </c:pt>
                <c:pt idx="3">
                  <c:v>110.69444439999999</c:v>
                </c:pt>
                <c:pt idx="4">
                  <c:v>110.3747589</c:v>
                </c:pt>
                <c:pt idx="5">
                  <c:v>109.68803010000001</c:v>
                </c:pt>
                <c:pt idx="6">
                  <c:v>108.9864778</c:v>
                </c:pt>
                <c:pt idx="7">
                  <c:v>108.2697656</c:v>
                </c:pt>
                <c:pt idx="8">
                  <c:v>107.53755219999999</c:v>
                </c:pt>
                <c:pt idx="9">
                  <c:v>106.7894919</c:v>
                </c:pt>
                <c:pt idx="10">
                  <c:v>106.66666669999999</c:v>
                </c:pt>
                <c:pt idx="11">
                  <c:v>106.0229647</c:v>
                </c:pt>
                <c:pt idx="12">
                  <c:v>105.2393941</c:v>
                </c:pt>
                <c:pt idx="13">
                  <c:v>104.4388567</c:v>
                </c:pt>
                <c:pt idx="14">
                  <c:v>103.6209916</c:v>
                </c:pt>
                <c:pt idx="15">
                  <c:v>102.7854359</c:v>
                </c:pt>
                <c:pt idx="16">
                  <c:v>102.6388889</c:v>
                </c:pt>
                <c:pt idx="17">
                  <c:v>101.9292258</c:v>
                </c:pt>
                <c:pt idx="18">
                  <c:v>101.05398820000001</c:v>
                </c:pt>
                <c:pt idx="19">
                  <c:v>100.1598947</c:v>
                </c:pt>
                <c:pt idx="20">
                  <c:v>99.246578900000003</c:v>
                </c:pt>
                <c:pt idx="21">
                  <c:v>98.611111100000002</c:v>
                </c:pt>
                <c:pt idx="22">
                  <c:v>98.312538900000007</c:v>
                </c:pt>
                <c:pt idx="23">
                  <c:v>97.356044100000005</c:v>
                </c:pt>
                <c:pt idx="24">
                  <c:v>96.379164500000002</c:v>
                </c:pt>
                <c:pt idx="25">
                  <c:v>95.381545799999998</c:v>
                </c:pt>
                <c:pt idx="26">
                  <c:v>94.583333300000007</c:v>
                </c:pt>
                <c:pt idx="27">
                  <c:v>94.361962000000005</c:v>
                </c:pt>
                <c:pt idx="28">
                  <c:v>93.317687399999997</c:v>
                </c:pt>
                <c:pt idx="29">
                  <c:v>92.251569900000007</c:v>
                </c:pt>
                <c:pt idx="30">
                  <c:v>91.163290200000006</c:v>
                </c:pt>
                <c:pt idx="31">
                  <c:v>90.555555600000005</c:v>
                </c:pt>
                <c:pt idx="32">
                  <c:v>90.050451600000002</c:v>
                </c:pt>
                <c:pt idx="33">
                  <c:v>88.912234299999994</c:v>
                </c:pt>
                <c:pt idx="34">
                  <c:v>87.750891199999998</c:v>
                </c:pt>
                <c:pt idx="35">
                  <c:v>86.566170200000002</c:v>
                </c:pt>
                <c:pt idx="36">
                  <c:v>86.527777799999996</c:v>
                </c:pt>
                <c:pt idx="37">
                  <c:v>85.3527579</c:v>
                </c:pt>
                <c:pt idx="38">
                  <c:v>84.115265899999997</c:v>
                </c:pt>
                <c:pt idx="39">
                  <c:v>82.853687199999996</c:v>
                </c:pt>
                <c:pt idx="40">
                  <c:v>82.5</c:v>
                </c:pt>
                <c:pt idx="41">
                  <c:v>81.563636500000001</c:v>
                </c:pt>
                <c:pt idx="42">
                  <c:v>80.247532699999994</c:v>
                </c:pt>
                <c:pt idx="43">
                  <c:v>78.9069219</c:v>
                </c:pt>
                <c:pt idx="44">
                  <c:v>78.472222200000004</c:v>
                </c:pt>
                <c:pt idx="45">
                  <c:v>77.537335200000001</c:v>
                </c:pt>
                <c:pt idx="46">
                  <c:v>76.141055199999997</c:v>
                </c:pt>
                <c:pt idx="47">
                  <c:v>74.720243699999997</c:v>
                </c:pt>
                <c:pt idx="48">
                  <c:v>74.444444399999995</c:v>
                </c:pt>
                <c:pt idx="49">
                  <c:v>73.269154799999995</c:v>
                </c:pt>
                <c:pt idx="50">
                  <c:v>71.7923708</c:v>
                </c:pt>
                <c:pt idx="51">
                  <c:v>70.416666699999993</c:v>
                </c:pt>
                <c:pt idx="52">
                  <c:v>70.290890300000001</c:v>
                </c:pt>
                <c:pt idx="53">
                  <c:v>68.758290400000007</c:v>
                </c:pt>
                <c:pt idx="54">
                  <c:v>67.202315600000006</c:v>
                </c:pt>
                <c:pt idx="55">
                  <c:v>66.388888899999998</c:v>
                </c:pt>
                <c:pt idx="56">
                  <c:v>65.619176899999999</c:v>
                </c:pt>
                <c:pt idx="57">
                  <c:v>64.009090700000002</c:v>
                </c:pt>
                <c:pt idx="58">
                  <c:v>62.377350999999997</c:v>
                </c:pt>
                <c:pt idx="59">
                  <c:v>62.361111100000002</c:v>
                </c:pt>
                <c:pt idx="60">
                  <c:v>60.714990100000001</c:v>
                </c:pt>
                <c:pt idx="61">
                  <c:v>59.032513999999999</c:v>
                </c:pt>
                <c:pt idx="62">
                  <c:v>58.3333333</c:v>
                </c:pt>
                <c:pt idx="63">
                  <c:v>57.324681400000003</c:v>
                </c:pt>
                <c:pt idx="64">
                  <c:v>55.594497599999997</c:v>
                </c:pt>
                <c:pt idx="65">
                  <c:v>54.305555599999998</c:v>
                </c:pt>
                <c:pt idx="66">
                  <c:v>53.844618500000003</c:v>
                </c:pt>
                <c:pt idx="67">
                  <c:v>52.070718999999997</c:v>
                </c:pt>
                <c:pt idx="68">
                  <c:v>50.283236799999997</c:v>
                </c:pt>
                <c:pt idx="69">
                  <c:v>50.277777800000003</c:v>
                </c:pt>
                <c:pt idx="70">
                  <c:v>48.4707224</c:v>
                </c:pt>
                <c:pt idx="71">
                  <c:v>46.648211500000002</c:v>
                </c:pt>
                <c:pt idx="72">
                  <c:v>46.25</c:v>
                </c:pt>
                <c:pt idx="73">
                  <c:v>44.806407999999998</c:v>
                </c:pt>
                <c:pt idx="74">
                  <c:v>42.955796499999998</c:v>
                </c:pt>
                <c:pt idx="75">
                  <c:v>42.222222199999997</c:v>
                </c:pt>
                <c:pt idx="76">
                  <c:v>41.092248499999997</c:v>
                </c:pt>
                <c:pt idx="77">
                  <c:v>39.221760400000001</c:v>
                </c:pt>
                <c:pt idx="78">
                  <c:v>38.194444400000002</c:v>
                </c:pt>
                <c:pt idx="79">
                  <c:v>37.3454847</c:v>
                </c:pt>
                <c:pt idx="80">
                  <c:v>35.464683899999997</c:v>
                </c:pt>
                <c:pt idx="81">
                  <c:v>34.1666667</c:v>
                </c:pt>
                <c:pt idx="82">
                  <c:v>33.586292499999999</c:v>
                </c:pt>
                <c:pt idx="83">
                  <c:v>31.706085600000002</c:v>
                </c:pt>
                <c:pt idx="84">
                  <c:v>30.138888900000001</c:v>
                </c:pt>
                <c:pt idx="85">
                  <c:v>29.837920199999999</c:v>
                </c:pt>
                <c:pt idx="86">
                  <c:v>27.970499100000001</c:v>
                </c:pt>
                <c:pt idx="87">
                  <c:v>26.1265994</c:v>
                </c:pt>
                <c:pt idx="88">
                  <c:v>26.111111099999999</c:v>
                </c:pt>
                <c:pt idx="89">
                  <c:v>24.285512900000001</c:v>
                </c:pt>
                <c:pt idx="90">
                  <c:v>22.476453500000002</c:v>
                </c:pt>
                <c:pt idx="91">
                  <c:v>22.0833333</c:v>
                </c:pt>
                <c:pt idx="92">
                  <c:v>20.6818119</c:v>
                </c:pt>
                <c:pt idx="93">
                  <c:v>18.922595099999999</c:v>
                </c:pt>
                <c:pt idx="94">
                  <c:v>18.055555600000002</c:v>
                </c:pt>
              </c:numCache>
            </c:numRef>
          </c:xVal>
          <c:yVal>
            <c:numRef>
              <c:f>Sheet1!$I$1:$I$110</c:f>
              <c:numCache>
                <c:formatCode>General</c:formatCode>
                <c:ptCount val="110"/>
                <c:pt idx="0">
                  <c:v>4.5</c:v>
                </c:pt>
                <c:pt idx="1">
                  <c:v>4.45</c:v>
                </c:pt>
                <c:pt idx="2">
                  <c:v>4.4000000000000004</c:v>
                </c:pt>
                <c:pt idx="3">
                  <c:v>4.3738586000000002</c:v>
                </c:pt>
                <c:pt idx="4">
                  <c:v>4.3499999999999996</c:v>
                </c:pt>
                <c:pt idx="5">
                  <c:v>4.3</c:v>
                </c:pt>
                <c:pt idx="6">
                  <c:v>4.25</c:v>
                </c:pt>
                <c:pt idx="7">
                  <c:v>4.2</c:v>
                </c:pt>
                <c:pt idx="8">
                  <c:v>4.1500000000000004</c:v>
                </c:pt>
                <c:pt idx="9">
                  <c:v>4.0999999999999996</c:v>
                </c:pt>
                <c:pt idx="10">
                  <c:v>4.0920161999999998</c:v>
                </c:pt>
                <c:pt idx="11">
                  <c:v>4.05</c:v>
                </c:pt>
                <c:pt idx="12">
                  <c:v>4</c:v>
                </c:pt>
                <c:pt idx="13">
                  <c:v>3.95</c:v>
                </c:pt>
                <c:pt idx="14">
                  <c:v>3.9</c:v>
                </c:pt>
                <c:pt idx="15">
                  <c:v>3.85</c:v>
                </c:pt>
                <c:pt idx="16">
                  <c:v>3.8414793</c:v>
                </c:pt>
                <c:pt idx="17">
                  <c:v>3.8</c:v>
                </c:pt>
                <c:pt idx="18">
                  <c:v>3.75</c:v>
                </c:pt>
                <c:pt idx="19">
                  <c:v>3.7</c:v>
                </c:pt>
                <c:pt idx="20">
                  <c:v>3.65</c:v>
                </c:pt>
                <c:pt idx="21">
                  <c:v>3.6160511999999998</c:v>
                </c:pt>
                <c:pt idx="22">
                  <c:v>3.6</c:v>
                </c:pt>
                <c:pt idx="23">
                  <c:v>3.55</c:v>
                </c:pt>
                <c:pt idx="24">
                  <c:v>3.5</c:v>
                </c:pt>
                <c:pt idx="25">
                  <c:v>3.45</c:v>
                </c:pt>
                <c:pt idx="26">
                  <c:v>3.4109197999999998</c:v>
                </c:pt>
                <c:pt idx="27">
                  <c:v>3.4</c:v>
                </c:pt>
                <c:pt idx="28">
                  <c:v>3.35</c:v>
                </c:pt>
                <c:pt idx="29">
                  <c:v>3.3</c:v>
                </c:pt>
                <c:pt idx="30">
                  <c:v>3.25</c:v>
                </c:pt>
                <c:pt idx="31">
                  <c:v>3.2228051</c:v>
                </c:pt>
                <c:pt idx="32">
                  <c:v>3.2</c:v>
                </c:pt>
                <c:pt idx="33">
                  <c:v>3.15</c:v>
                </c:pt>
                <c:pt idx="34">
                  <c:v>3.1</c:v>
                </c:pt>
                <c:pt idx="35">
                  <c:v>3.05</c:v>
                </c:pt>
                <c:pt idx="36">
                  <c:v>3.0484342</c:v>
                </c:pt>
                <c:pt idx="37">
                  <c:v>3</c:v>
                </c:pt>
                <c:pt idx="38">
                  <c:v>2.95</c:v>
                </c:pt>
                <c:pt idx="39">
                  <c:v>2.9</c:v>
                </c:pt>
                <c:pt idx="40">
                  <c:v>2.8864117999999999</c:v>
                </c:pt>
                <c:pt idx="41">
                  <c:v>2.85</c:v>
                </c:pt>
                <c:pt idx="42">
                  <c:v>2.8</c:v>
                </c:pt>
                <c:pt idx="43">
                  <c:v>2.75</c:v>
                </c:pt>
                <c:pt idx="44">
                  <c:v>2.7342791000000002</c:v>
                </c:pt>
                <c:pt idx="45">
                  <c:v>2.7</c:v>
                </c:pt>
                <c:pt idx="46">
                  <c:v>2.65</c:v>
                </c:pt>
                <c:pt idx="47">
                  <c:v>2.6</c:v>
                </c:pt>
                <c:pt idx="48">
                  <c:v>2.5906170999999998</c:v>
                </c:pt>
                <c:pt idx="49">
                  <c:v>2.5499999999999998</c:v>
                </c:pt>
                <c:pt idx="50">
                  <c:v>2.5</c:v>
                </c:pt>
                <c:pt idx="51">
                  <c:v>2.4542543000000001</c:v>
                </c:pt>
                <c:pt idx="52">
                  <c:v>2.4500000000000002</c:v>
                </c:pt>
                <c:pt idx="53">
                  <c:v>2.4</c:v>
                </c:pt>
                <c:pt idx="54">
                  <c:v>2.35</c:v>
                </c:pt>
                <c:pt idx="55">
                  <c:v>2.3245532999999998</c:v>
                </c:pt>
                <c:pt idx="56">
                  <c:v>2.2999999999999998</c:v>
                </c:pt>
                <c:pt idx="57">
                  <c:v>2.25</c:v>
                </c:pt>
                <c:pt idx="58">
                  <c:v>2.2000000000000002</c:v>
                </c:pt>
                <c:pt idx="59">
                  <c:v>2.1995222000000001</c:v>
                </c:pt>
                <c:pt idx="60">
                  <c:v>2.15</c:v>
                </c:pt>
                <c:pt idx="61">
                  <c:v>2.1</c:v>
                </c:pt>
                <c:pt idx="62">
                  <c:v>2.0798242</c:v>
                </c:pt>
                <c:pt idx="63">
                  <c:v>2.0499999999999998</c:v>
                </c:pt>
                <c:pt idx="64">
                  <c:v>2</c:v>
                </c:pt>
                <c:pt idx="65">
                  <c:v>1.9634304</c:v>
                </c:pt>
                <c:pt idx="66">
                  <c:v>1.95</c:v>
                </c:pt>
                <c:pt idx="67">
                  <c:v>1.9</c:v>
                </c:pt>
                <c:pt idx="68">
                  <c:v>1.85</c:v>
                </c:pt>
                <c:pt idx="69">
                  <c:v>1.8498540000000001</c:v>
                </c:pt>
                <c:pt idx="70">
                  <c:v>1.8</c:v>
                </c:pt>
                <c:pt idx="71">
                  <c:v>1.75</c:v>
                </c:pt>
                <c:pt idx="72">
                  <c:v>1.7394723000000001</c:v>
                </c:pt>
                <c:pt idx="73">
                  <c:v>1.7</c:v>
                </c:pt>
                <c:pt idx="74">
                  <c:v>1.65</c:v>
                </c:pt>
                <c:pt idx="75">
                  <c:v>1.6307571999999999</c:v>
                </c:pt>
                <c:pt idx="76">
                  <c:v>1.6</c:v>
                </c:pt>
                <c:pt idx="77">
                  <c:v>1.55</c:v>
                </c:pt>
                <c:pt idx="78">
                  <c:v>1.5231277999999999</c:v>
                </c:pt>
                <c:pt idx="79">
                  <c:v>1.5</c:v>
                </c:pt>
                <c:pt idx="80">
                  <c:v>1.45</c:v>
                </c:pt>
                <c:pt idx="81">
                  <c:v>1.4159303999999999</c:v>
                </c:pt>
                <c:pt idx="82">
                  <c:v>1.4</c:v>
                </c:pt>
                <c:pt idx="83">
                  <c:v>1.35</c:v>
                </c:pt>
                <c:pt idx="84">
                  <c:v>1.3083942</c:v>
                </c:pt>
                <c:pt idx="85">
                  <c:v>1.3</c:v>
                </c:pt>
                <c:pt idx="86">
                  <c:v>1.25</c:v>
                </c:pt>
                <c:pt idx="87">
                  <c:v>1.2</c:v>
                </c:pt>
                <c:pt idx="88">
                  <c:v>1.199603</c:v>
                </c:pt>
                <c:pt idx="89">
                  <c:v>1.1499999999999999</c:v>
                </c:pt>
                <c:pt idx="90">
                  <c:v>1.1000000000000001</c:v>
                </c:pt>
                <c:pt idx="91">
                  <c:v>1.0895912999999999</c:v>
                </c:pt>
                <c:pt idx="92">
                  <c:v>1.05</c:v>
                </c:pt>
                <c:pt idx="93">
                  <c:v>1</c:v>
                </c:pt>
                <c:pt idx="94">
                  <c:v>1</c:v>
                </c:pt>
              </c:numCache>
            </c:numRef>
          </c:yVal>
          <c:smooth val="0"/>
        </c:ser>
        <c:ser>
          <c:idx val="3"/>
          <c:order val="3"/>
          <c:spPr>
            <a:ln w="19050" cap="rnd">
              <a:solidFill>
                <a:srgbClr val="00CC00"/>
              </a:solidFill>
              <a:prstDash val="lgDashDot"/>
              <a:round/>
            </a:ln>
            <a:effectLst/>
          </c:spPr>
          <c:marker>
            <c:symbol val="none"/>
          </c:marker>
          <c:xVal>
            <c:numRef>
              <c:f>Sheet1!$K$1:$K$133</c:f>
              <c:numCache>
                <c:formatCode>General</c:formatCode>
                <c:ptCount val="133"/>
                <c:pt idx="0">
                  <c:v>213.8286181</c:v>
                </c:pt>
                <c:pt idx="1">
                  <c:v>212.61940580000001</c:v>
                </c:pt>
                <c:pt idx="2">
                  <c:v>211.38888890000001</c:v>
                </c:pt>
                <c:pt idx="3">
                  <c:v>211.38419870000001</c:v>
                </c:pt>
                <c:pt idx="4">
                  <c:v>210.1201385</c:v>
                </c:pt>
                <c:pt idx="5">
                  <c:v>208.82882810000001</c:v>
                </c:pt>
                <c:pt idx="6">
                  <c:v>207.50964389999999</c:v>
                </c:pt>
                <c:pt idx="7">
                  <c:v>207.36111109999999</c:v>
                </c:pt>
                <c:pt idx="8">
                  <c:v>206.15975169999999</c:v>
                </c:pt>
                <c:pt idx="9">
                  <c:v>204.78038520000001</c:v>
                </c:pt>
                <c:pt idx="10">
                  <c:v>203.3711658</c:v>
                </c:pt>
                <c:pt idx="11">
                  <c:v>203.33333329999999</c:v>
                </c:pt>
                <c:pt idx="12">
                  <c:v>201.9288104</c:v>
                </c:pt>
                <c:pt idx="13">
                  <c:v>200.4551482</c:v>
                </c:pt>
                <c:pt idx="14">
                  <c:v>199.30555559999999</c:v>
                </c:pt>
                <c:pt idx="15">
                  <c:v>198.9488968</c:v>
                </c:pt>
                <c:pt idx="16">
                  <c:v>197.4078002</c:v>
                </c:pt>
                <c:pt idx="17">
                  <c:v>195.8333691</c:v>
                </c:pt>
                <c:pt idx="18">
                  <c:v>195.2777778</c:v>
                </c:pt>
                <c:pt idx="19">
                  <c:v>194.2228648</c:v>
                </c:pt>
                <c:pt idx="20">
                  <c:v>192.57649979999999</c:v>
                </c:pt>
                <c:pt idx="21">
                  <c:v>191.25</c:v>
                </c:pt>
                <c:pt idx="22">
                  <c:v>190.89395920000001</c:v>
                </c:pt>
                <c:pt idx="23">
                  <c:v>189.17255</c:v>
                </c:pt>
                <c:pt idx="24">
                  <c:v>187.4142234</c:v>
                </c:pt>
                <c:pt idx="25">
                  <c:v>187.2222222</c:v>
                </c:pt>
                <c:pt idx="26">
                  <c:v>185.61503880000001</c:v>
                </c:pt>
                <c:pt idx="27">
                  <c:v>183.77711160000001</c:v>
                </c:pt>
                <c:pt idx="28">
                  <c:v>183.19444440000001</c:v>
                </c:pt>
                <c:pt idx="29">
                  <c:v>181.89747890000001</c:v>
                </c:pt>
                <c:pt idx="30">
                  <c:v>179.97688110000001</c:v>
                </c:pt>
                <c:pt idx="31">
                  <c:v>179.16666670000001</c:v>
                </c:pt>
                <c:pt idx="32">
                  <c:v>178.0134458</c:v>
                </c:pt>
                <c:pt idx="33">
                  <c:v>176.00718660000001</c:v>
                </c:pt>
                <c:pt idx="34">
                  <c:v>175.13888890000001</c:v>
                </c:pt>
                <c:pt idx="35">
                  <c:v>173.95666170000001</c:v>
                </c:pt>
                <c:pt idx="36">
                  <c:v>171.86187949999999</c:v>
                </c:pt>
                <c:pt idx="37">
                  <c:v>171.11111109999999</c:v>
                </c:pt>
                <c:pt idx="38">
                  <c:v>169.72109750000001</c:v>
                </c:pt>
                <c:pt idx="39">
                  <c:v>167.5351192</c:v>
                </c:pt>
                <c:pt idx="40">
                  <c:v>167.08333329999999</c:v>
                </c:pt>
                <c:pt idx="41">
                  <c:v>165.3010941</c:v>
                </c:pt>
                <c:pt idx="42">
                  <c:v>163.05555559999999</c:v>
                </c:pt>
                <c:pt idx="43">
                  <c:v>163.02142660000001</c:v>
                </c:pt>
                <c:pt idx="44">
                  <c:v>160.6915065</c:v>
                </c:pt>
                <c:pt idx="45">
                  <c:v>159.0277778</c:v>
                </c:pt>
                <c:pt idx="46">
                  <c:v>158.314538</c:v>
                </c:pt>
                <c:pt idx="47">
                  <c:v>155.88787350000001</c:v>
                </c:pt>
                <c:pt idx="48">
                  <c:v>155</c:v>
                </c:pt>
                <c:pt idx="49">
                  <c:v>153.41140770000001</c:v>
                </c:pt>
                <c:pt idx="50">
                  <c:v>150.9722222</c:v>
                </c:pt>
                <c:pt idx="51">
                  <c:v>150.8863983</c:v>
                </c:pt>
                <c:pt idx="52">
                  <c:v>148.3089511</c:v>
                </c:pt>
                <c:pt idx="53">
                  <c:v>146.94444440000001</c:v>
                </c:pt>
                <c:pt idx="54">
                  <c:v>145.6820013</c:v>
                </c:pt>
                <c:pt idx="55">
                  <c:v>143.005314</c:v>
                </c:pt>
                <c:pt idx="56">
                  <c:v>142.91666670000001</c:v>
                </c:pt>
                <c:pt idx="57">
                  <c:v>140.2756899</c:v>
                </c:pt>
                <c:pt idx="58">
                  <c:v>138.88888890000001</c:v>
                </c:pt>
                <c:pt idx="59">
                  <c:v>137.49635739999999</c:v>
                </c:pt>
                <c:pt idx="60">
                  <c:v>134.86111109999999</c:v>
                </c:pt>
                <c:pt idx="61">
                  <c:v>134.66740849999999</c:v>
                </c:pt>
                <c:pt idx="62">
                  <c:v>131.7863011</c:v>
                </c:pt>
                <c:pt idx="63">
                  <c:v>130.83333329999999</c:v>
                </c:pt>
                <c:pt idx="64">
                  <c:v>128.8555432</c:v>
                </c:pt>
                <c:pt idx="65">
                  <c:v>126.80555560000001</c:v>
                </c:pt>
                <c:pt idx="66">
                  <c:v>125.8761703</c:v>
                </c:pt>
                <c:pt idx="67">
                  <c:v>122.84861650000001</c:v>
                </c:pt>
                <c:pt idx="68">
                  <c:v>122.7777778</c:v>
                </c:pt>
                <c:pt idx="69">
                  <c:v>119.77110879999999</c:v>
                </c:pt>
                <c:pt idx="70">
                  <c:v>118.75</c:v>
                </c:pt>
                <c:pt idx="71">
                  <c:v>116.64741480000001</c:v>
                </c:pt>
                <c:pt idx="72">
                  <c:v>114.7222222</c:v>
                </c:pt>
                <c:pt idx="73">
                  <c:v>113.4787334</c:v>
                </c:pt>
                <c:pt idx="74">
                  <c:v>110.69444439999999</c:v>
                </c:pt>
                <c:pt idx="75">
                  <c:v>110.266475</c:v>
                </c:pt>
                <c:pt idx="76">
                  <c:v>107.0110571</c:v>
                </c:pt>
                <c:pt idx="77">
                  <c:v>106.66666669999999</c:v>
                </c:pt>
                <c:pt idx="78">
                  <c:v>103.7140612</c:v>
                </c:pt>
                <c:pt idx="79">
                  <c:v>102.6388889</c:v>
                </c:pt>
                <c:pt idx="80">
                  <c:v>100.3790595</c:v>
                </c:pt>
                <c:pt idx="81">
                  <c:v>98.611111100000002</c:v>
                </c:pt>
                <c:pt idx="82">
                  <c:v>97.008435700000007</c:v>
                </c:pt>
                <c:pt idx="83">
                  <c:v>94.583333300000007</c:v>
                </c:pt>
                <c:pt idx="84">
                  <c:v>93.604854099999997</c:v>
                </c:pt>
                <c:pt idx="85">
                  <c:v>90.555555600000005</c:v>
                </c:pt>
                <c:pt idx="86">
                  <c:v>90.171274299999993</c:v>
                </c:pt>
                <c:pt idx="87">
                  <c:v>86.710172200000002</c:v>
                </c:pt>
                <c:pt idx="88">
                  <c:v>86.527777799999996</c:v>
                </c:pt>
                <c:pt idx="89">
                  <c:v>83.224219099999999</c:v>
                </c:pt>
                <c:pt idx="90">
                  <c:v>82.5</c:v>
                </c:pt>
                <c:pt idx="91">
                  <c:v>79.718896099999995</c:v>
                </c:pt>
                <c:pt idx="92">
                  <c:v>78.472222200000004</c:v>
                </c:pt>
                <c:pt idx="93">
                  <c:v>76.198433899999998</c:v>
                </c:pt>
                <c:pt idx="94">
                  <c:v>74.444444399999995</c:v>
                </c:pt>
                <c:pt idx="95">
                  <c:v>72.667413699999997</c:v>
                </c:pt>
                <c:pt idx="96">
                  <c:v>70.416666699999993</c:v>
                </c:pt>
                <c:pt idx="97">
                  <c:v>69.130777699999996</c:v>
                </c:pt>
                <c:pt idx="98">
                  <c:v>66.388888899999998</c:v>
                </c:pt>
                <c:pt idx="99">
                  <c:v>65.593839299999999</c:v>
                </c:pt>
                <c:pt idx="100">
                  <c:v>62.361111100000002</c:v>
                </c:pt>
                <c:pt idx="101">
                  <c:v>62.062293099999998</c:v>
                </c:pt>
                <c:pt idx="102">
                  <c:v>58.540901400000003</c:v>
                </c:pt>
                <c:pt idx="103">
                  <c:v>58.3333333</c:v>
                </c:pt>
                <c:pt idx="104">
                  <c:v>55.035142399999998</c:v>
                </c:pt>
                <c:pt idx="105">
                  <c:v>54.305555599999998</c:v>
                </c:pt>
                <c:pt idx="106">
                  <c:v>51.5535335</c:v>
                </c:pt>
                <c:pt idx="107">
                  <c:v>50.277777800000003</c:v>
                </c:pt>
                <c:pt idx="108">
                  <c:v>48.103207500000003</c:v>
                </c:pt>
                <c:pt idx="109">
                  <c:v>46.25</c:v>
                </c:pt>
                <c:pt idx="110">
                  <c:v>44.691707600000001</c:v>
                </c:pt>
                <c:pt idx="111">
                  <c:v>42.222222199999997</c:v>
                </c:pt>
                <c:pt idx="112">
                  <c:v>41.327017499999997</c:v>
                </c:pt>
                <c:pt idx="113">
                  <c:v>38.194444400000002</c:v>
                </c:pt>
                <c:pt idx="114">
                  <c:v>38.017616699999998</c:v>
                </c:pt>
                <c:pt idx="115">
                  <c:v>34.1666667</c:v>
                </c:pt>
              </c:numCache>
            </c:numRef>
          </c:xVal>
          <c:yVal>
            <c:numRef>
              <c:f>Sheet1!$L$1:$L$133</c:f>
              <c:numCache>
                <c:formatCode>General</c:formatCode>
                <c:ptCount val="133"/>
                <c:pt idx="0">
                  <c:v>4.5</c:v>
                </c:pt>
                <c:pt idx="1">
                  <c:v>4.45</c:v>
                </c:pt>
                <c:pt idx="2">
                  <c:v>4.4001906999999996</c:v>
                </c:pt>
                <c:pt idx="3">
                  <c:v>4.4000000000000004</c:v>
                </c:pt>
                <c:pt idx="4">
                  <c:v>4.3499999999999996</c:v>
                </c:pt>
                <c:pt idx="5">
                  <c:v>4.3</c:v>
                </c:pt>
                <c:pt idx="6">
                  <c:v>4.25</c:v>
                </c:pt>
                <c:pt idx="7">
                  <c:v>4.2445238999999999</c:v>
                </c:pt>
                <c:pt idx="8">
                  <c:v>4.2</c:v>
                </c:pt>
                <c:pt idx="9">
                  <c:v>4.1500000000000004</c:v>
                </c:pt>
                <c:pt idx="10">
                  <c:v>4.0999999999999996</c:v>
                </c:pt>
                <c:pt idx="11">
                  <c:v>4.0986959000000001</c:v>
                </c:pt>
                <c:pt idx="12">
                  <c:v>4.05</c:v>
                </c:pt>
                <c:pt idx="13">
                  <c:v>4</c:v>
                </c:pt>
                <c:pt idx="14">
                  <c:v>3.9618959</c:v>
                </c:pt>
                <c:pt idx="15">
                  <c:v>3.95</c:v>
                </c:pt>
                <c:pt idx="16">
                  <c:v>3.9</c:v>
                </c:pt>
                <c:pt idx="17">
                  <c:v>3.85</c:v>
                </c:pt>
                <c:pt idx="18">
                  <c:v>3.8328297999999998</c:v>
                </c:pt>
                <c:pt idx="19">
                  <c:v>3.8</c:v>
                </c:pt>
                <c:pt idx="20">
                  <c:v>3.75</c:v>
                </c:pt>
                <c:pt idx="21">
                  <c:v>3.7106431999999998</c:v>
                </c:pt>
                <c:pt idx="22">
                  <c:v>3.7</c:v>
                </c:pt>
                <c:pt idx="23">
                  <c:v>3.65</c:v>
                </c:pt>
                <c:pt idx="24">
                  <c:v>3.6</c:v>
                </c:pt>
                <c:pt idx="25">
                  <c:v>3.5947041</c:v>
                </c:pt>
                <c:pt idx="26">
                  <c:v>3.55</c:v>
                </c:pt>
                <c:pt idx="27">
                  <c:v>3.5</c:v>
                </c:pt>
                <c:pt idx="28">
                  <c:v>3.4845969000000001</c:v>
                </c:pt>
                <c:pt idx="29">
                  <c:v>3.45</c:v>
                </c:pt>
                <c:pt idx="30">
                  <c:v>3.4</c:v>
                </c:pt>
                <c:pt idx="31">
                  <c:v>3.3794852</c:v>
                </c:pt>
                <c:pt idx="32">
                  <c:v>3.35</c:v>
                </c:pt>
                <c:pt idx="33">
                  <c:v>3.3</c:v>
                </c:pt>
                <c:pt idx="34">
                  <c:v>3.2789552</c:v>
                </c:pt>
                <c:pt idx="35">
                  <c:v>3.25</c:v>
                </c:pt>
                <c:pt idx="36">
                  <c:v>3.2</c:v>
                </c:pt>
                <c:pt idx="37">
                  <c:v>3.1825936000000001</c:v>
                </c:pt>
                <c:pt idx="38">
                  <c:v>3.15</c:v>
                </c:pt>
                <c:pt idx="39">
                  <c:v>3.1</c:v>
                </c:pt>
                <c:pt idx="40">
                  <c:v>3.0899866</c:v>
                </c:pt>
                <c:pt idx="41">
                  <c:v>3.05</c:v>
                </c:pt>
                <c:pt idx="42">
                  <c:v>3.0007579</c:v>
                </c:pt>
                <c:pt idx="43">
                  <c:v>3</c:v>
                </c:pt>
                <c:pt idx="44">
                  <c:v>2.95</c:v>
                </c:pt>
                <c:pt idx="45">
                  <c:v>2.9151471999999998</c:v>
                </c:pt>
                <c:pt idx="46">
                  <c:v>2.9</c:v>
                </c:pt>
                <c:pt idx="47">
                  <c:v>2.85</c:v>
                </c:pt>
                <c:pt idx="48">
                  <c:v>2.8322436</c:v>
                </c:pt>
                <c:pt idx="49">
                  <c:v>2.8</c:v>
                </c:pt>
                <c:pt idx="50">
                  <c:v>2.7517249000000001</c:v>
                </c:pt>
                <c:pt idx="51">
                  <c:v>2.75</c:v>
                </c:pt>
                <c:pt idx="52">
                  <c:v>2.7</c:v>
                </c:pt>
                <c:pt idx="53">
                  <c:v>2.6742366999999998</c:v>
                </c:pt>
                <c:pt idx="54">
                  <c:v>2.65</c:v>
                </c:pt>
                <c:pt idx="55">
                  <c:v>2.6</c:v>
                </c:pt>
                <c:pt idx="56">
                  <c:v>2.5984044000000002</c:v>
                </c:pt>
                <c:pt idx="57">
                  <c:v>2.5499999999999998</c:v>
                </c:pt>
                <c:pt idx="58">
                  <c:v>2.5252864000000002</c:v>
                </c:pt>
                <c:pt idx="59">
                  <c:v>2.5</c:v>
                </c:pt>
                <c:pt idx="60">
                  <c:v>2.4534864000000001</c:v>
                </c:pt>
                <c:pt idx="61">
                  <c:v>2.4500000000000002</c:v>
                </c:pt>
                <c:pt idx="62">
                  <c:v>2.4</c:v>
                </c:pt>
                <c:pt idx="63">
                  <c:v>2.3839743000000002</c:v>
                </c:pt>
                <c:pt idx="64">
                  <c:v>2.35</c:v>
                </c:pt>
                <c:pt idx="65">
                  <c:v>2.3158354999999999</c:v>
                </c:pt>
                <c:pt idx="66">
                  <c:v>2.2999999999999998</c:v>
                </c:pt>
                <c:pt idx="67">
                  <c:v>2.25</c:v>
                </c:pt>
                <c:pt idx="68">
                  <c:v>2.2488758999999998</c:v>
                </c:pt>
                <c:pt idx="69">
                  <c:v>2.2000000000000002</c:v>
                </c:pt>
                <c:pt idx="70">
                  <c:v>2.1839308000000002</c:v>
                </c:pt>
                <c:pt idx="71">
                  <c:v>2.15</c:v>
                </c:pt>
                <c:pt idx="72">
                  <c:v>2.1199349000000001</c:v>
                </c:pt>
                <c:pt idx="73">
                  <c:v>2.1</c:v>
                </c:pt>
                <c:pt idx="74">
                  <c:v>2.0568209</c:v>
                </c:pt>
                <c:pt idx="75">
                  <c:v>2.0499999999999998</c:v>
                </c:pt>
                <c:pt idx="76">
                  <c:v>2</c:v>
                </c:pt>
                <c:pt idx="77">
                  <c:v>1.9949154</c:v>
                </c:pt>
                <c:pt idx="78">
                  <c:v>1.95</c:v>
                </c:pt>
                <c:pt idx="79">
                  <c:v>1.9342197000000001</c:v>
                </c:pt>
                <c:pt idx="80">
                  <c:v>1.9</c:v>
                </c:pt>
                <c:pt idx="81">
                  <c:v>1.8741813</c:v>
                </c:pt>
                <c:pt idx="82">
                  <c:v>1.85</c:v>
                </c:pt>
                <c:pt idx="83">
                  <c:v>1.8147260000000001</c:v>
                </c:pt>
                <c:pt idx="84">
                  <c:v>1.8</c:v>
                </c:pt>
                <c:pt idx="85">
                  <c:v>1.7557756</c:v>
                </c:pt>
                <c:pt idx="86">
                  <c:v>1.75</c:v>
                </c:pt>
                <c:pt idx="87">
                  <c:v>1.7</c:v>
                </c:pt>
                <c:pt idx="88">
                  <c:v>1.6974795</c:v>
                </c:pt>
                <c:pt idx="89">
                  <c:v>1.65</c:v>
                </c:pt>
                <c:pt idx="90">
                  <c:v>1.6400026000000001</c:v>
                </c:pt>
                <c:pt idx="91">
                  <c:v>1.6</c:v>
                </c:pt>
                <c:pt idx="92">
                  <c:v>1.5827834000000001</c:v>
                </c:pt>
                <c:pt idx="93">
                  <c:v>1.55</c:v>
                </c:pt>
                <c:pt idx="94">
                  <c:v>1.5257274999999999</c:v>
                </c:pt>
                <c:pt idx="95">
                  <c:v>1.5</c:v>
                </c:pt>
                <c:pt idx="96">
                  <c:v>1.4687313</c:v>
                </c:pt>
                <c:pt idx="97">
                  <c:v>1.45</c:v>
                </c:pt>
                <c:pt idx="98">
                  <c:v>1.4116785999999999</c:v>
                </c:pt>
                <c:pt idx="99">
                  <c:v>1.4</c:v>
                </c:pt>
                <c:pt idx="100">
                  <c:v>1.3544375</c:v>
                </c:pt>
                <c:pt idx="101">
                  <c:v>1.35</c:v>
                </c:pt>
                <c:pt idx="102">
                  <c:v>1.3</c:v>
                </c:pt>
                <c:pt idx="103">
                  <c:v>1.2971976999999999</c:v>
                </c:pt>
                <c:pt idx="104">
                  <c:v>1.25</c:v>
                </c:pt>
                <c:pt idx="105">
                  <c:v>1.2400213</c:v>
                </c:pt>
                <c:pt idx="106">
                  <c:v>1.2</c:v>
                </c:pt>
                <c:pt idx="107">
                  <c:v>1.1822595</c:v>
                </c:pt>
                <c:pt idx="108">
                  <c:v>1.1499999999999999</c:v>
                </c:pt>
                <c:pt idx="109">
                  <c:v>1.1236875</c:v>
                </c:pt>
                <c:pt idx="110">
                  <c:v>1.1000000000000001</c:v>
                </c:pt>
                <c:pt idx="111">
                  <c:v>1.0640182</c:v>
                </c:pt>
                <c:pt idx="112">
                  <c:v>1.05</c:v>
                </c:pt>
                <c:pt idx="113">
                  <c:v>1.0028709</c:v>
                </c:pt>
                <c:pt idx="114">
                  <c:v>1</c:v>
                </c:pt>
                <c:pt idx="115">
                  <c:v>1</c:v>
                </c:pt>
              </c:numCache>
            </c:numRef>
          </c:yVal>
          <c:smooth val="0"/>
        </c:ser>
        <c:dLbls>
          <c:showLegendKey val="0"/>
          <c:showVal val="0"/>
          <c:showCatName val="0"/>
          <c:showSerName val="0"/>
          <c:showPercent val="0"/>
          <c:showBubbleSize val="0"/>
        </c:dLbls>
        <c:axId val="352219560"/>
        <c:axId val="352219952"/>
      </c:scatterChart>
      <c:valAx>
        <c:axId val="352219560"/>
        <c:scaling>
          <c:orientation val="maxMin"/>
          <c:max val="300"/>
        </c:scaling>
        <c:delete val="0"/>
        <c:axPos val="b"/>
        <c:majorGridlines>
          <c:spPr>
            <a:ln w="3175" cap="flat" cmpd="sng" algn="ctr">
              <a:solidFill>
                <a:schemeClr val="bg1">
                  <a:lumMod val="75000"/>
                </a:schemeClr>
              </a:solidFill>
              <a:prstDash val="dash"/>
              <a:round/>
            </a:ln>
            <a:effectLst/>
          </c:spPr>
        </c:majorGridlines>
        <c:title>
          <c:tx>
            <c:rich>
              <a:bodyPr rot="0" spcFirstLastPara="1" vertOverflow="ellipsis" vert="horz" wrap="square" anchor="ctr" anchorCtr="1"/>
              <a:lstStyle/>
              <a:p>
                <a:pPr>
                  <a:defRPr sz="800" b="0"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en-GB">
                    <a:solidFill>
                      <a:srgbClr val="0000FF"/>
                    </a:solidFill>
                  </a:rPr>
                  <a:t>M (kg)</a:t>
                </a:r>
              </a:p>
            </c:rich>
          </c:tx>
          <c:layout>
            <c:manualLayout>
              <c:xMode val="edge"/>
              <c:yMode val="edge"/>
              <c:x val="0.35770456531291511"/>
              <c:y val="0.9203522346749633"/>
            </c:manualLayout>
          </c:layout>
          <c:overlay val="0"/>
          <c:spPr>
            <a:noFill/>
            <a:ln>
              <a:noFill/>
            </a:ln>
            <a:effectLst/>
          </c:spPr>
          <c:txPr>
            <a:bodyPr rot="0" spcFirstLastPara="1" vertOverflow="ellipsis" vert="horz" wrap="square" anchor="ctr" anchorCtr="1"/>
            <a:lstStyle/>
            <a:p>
              <a:pPr>
                <a:defRPr sz="8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title>
        <c:numFmt formatCode="General" sourceLinked="1"/>
        <c:majorTickMark val="out"/>
        <c:minorTickMark val="in"/>
        <c:tickLblPos val="nextTo"/>
        <c:spPr>
          <a:noFill/>
          <a:ln w="9525" cap="flat" cmpd="sng" algn="ctr">
            <a:solidFill>
              <a:schemeClr val="tx1"/>
            </a:solidFill>
            <a:round/>
          </a:ln>
          <a:effectLst/>
        </c:spPr>
        <c:txPr>
          <a:bodyPr rot="-60000000" spcFirstLastPara="1" vertOverflow="ellipsis" vert="horz" wrap="square" anchor="ctr" anchorCtr="1"/>
          <a:lstStyle/>
          <a:p>
            <a:pPr>
              <a:defRPr sz="8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352219952"/>
        <c:crosses val="autoZero"/>
        <c:crossBetween val="midCat"/>
        <c:majorUnit val="50"/>
      </c:valAx>
      <c:valAx>
        <c:axId val="352219952"/>
        <c:scaling>
          <c:orientation val="minMax"/>
          <c:max val="4.5"/>
          <c:min val="1"/>
        </c:scaling>
        <c:delete val="0"/>
        <c:axPos val="r"/>
        <c:majorGridlines>
          <c:spPr>
            <a:ln w="3175" cap="flat" cmpd="sng" algn="ctr">
              <a:solidFill>
                <a:schemeClr val="bg1">
                  <a:lumMod val="75000"/>
                </a:schemeClr>
              </a:solidFill>
              <a:prstDash val="dash"/>
              <a:round/>
            </a:ln>
            <a:effectLst/>
          </c:spPr>
        </c:majorGridlines>
        <c:title>
          <c:tx>
            <c:rich>
              <a:bodyPr rot="0" spcFirstLastPara="1" vertOverflow="ellipsis" wrap="square" anchor="ctr" anchorCtr="1"/>
              <a:lstStyle/>
              <a:p>
                <a:pPr>
                  <a:defRPr sz="800" b="0"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en-GB">
                    <a:solidFill>
                      <a:srgbClr val="0000FF"/>
                    </a:solidFill>
                  </a:rPr>
                  <a:t>R(m)</a:t>
                </a:r>
              </a:p>
            </c:rich>
          </c:tx>
          <c:layout>
            <c:manualLayout>
              <c:xMode val="edge"/>
              <c:yMode val="edge"/>
              <c:x val="0.84753046824887746"/>
              <c:y val="0.16087134393640179"/>
            </c:manualLayout>
          </c:layout>
          <c:overlay val="0"/>
          <c:spPr>
            <a:noFill/>
            <a:ln>
              <a:noFill/>
            </a:ln>
            <a:effectLst/>
          </c:spPr>
          <c:txPr>
            <a:bodyPr rot="0" spcFirstLastPara="1" vertOverflow="ellipsis" wrap="square" anchor="ctr" anchorCtr="1"/>
            <a:lstStyle/>
            <a:p>
              <a:pPr>
                <a:defRPr sz="8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title>
        <c:numFmt formatCode="General" sourceLinked="1"/>
        <c:majorTickMark val="out"/>
        <c:minorTickMark val="in"/>
        <c:tickLblPos val="nextTo"/>
        <c:spPr>
          <a:noFill/>
          <a:ln w="9525" cap="flat" cmpd="sng" algn="ctr">
            <a:solidFill>
              <a:schemeClr val="tx1"/>
            </a:solidFill>
            <a:round/>
          </a:ln>
          <a:effectLst/>
        </c:spPr>
        <c:txPr>
          <a:bodyPr rot="-60000000" spcFirstLastPara="1" vertOverflow="ellipsis" vert="horz" wrap="square" anchor="ctr" anchorCtr="1"/>
          <a:lstStyle/>
          <a:p>
            <a:pPr>
              <a:defRPr sz="8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352219560"/>
        <c:crosses val="autoZero"/>
        <c:crossBetween val="midCat"/>
        <c:majorUnit val="0.5"/>
      </c:valAx>
      <c:spPr>
        <a:noFill/>
        <a:ln w="6350">
          <a:solidFill>
            <a:schemeClr val="tx1"/>
          </a:solidFill>
        </a:ln>
        <a:effectLst/>
      </c:spPr>
    </c:plotArea>
    <c:plotVisOnly val="1"/>
    <c:dispBlanksAs val="gap"/>
    <c:showDLblsOverMax val="0"/>
  </c:chart>
  <c:spPr>
    <a:solidFill>
      <a:schemeClr val="bg1"/>
    </a:solidFill>
    <a:ln w="9525" cap="flat" cmpd="sng" algn="ctr">
      <a:noFill/>
      <a:round/>
    </a:ln>
    <a:effectLst/>
  </c:spPr>
  <c:txPr>
    <a:bodyPr/>
    <a:lstStyle/>
    <a:p>
      <a:pPr>
        <a:defRPr sz="800">
          <a:solidFill>
            <a:sysClr val="windowText" lastClr="000000"/>
          </a:solidFill>
          <a:latin typeface="Arial" panose="020B0604020202020204" pitchFamily="34" charset="0"/>
          <a:cs typeface="Arial" panose="020B0604020202020204" pitchFamily="34" charset="0"/>
        </a:defRPr>
      </a:pPr>
      <a:endParaRPr lang="en-US"/>
    </a:p>
  </c:txPr>
  <c:externalData r:id="rId3">
    <c:autoUpdate val="0"/>
  </c:externalData>
  <c:userShapes r:id="rId4"/>
</c:chartSpace>
</file>

<file path=word/charts/chart39.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96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en-GB" sz="1000" b="1">
                <a:solidFill>
                  <a:srgbClr val="0000FF"/>
                </a:solidFill>
              </a:rPr>
              <a:t>C-5</a:t>
            </a:r>
          </a:p>
        </c:rich>
      </c:tx>
      <c:layout>
        <c:manualLayout>
          <c:xMode val="edge"/>
          <c:yMode val="edge"/>
          <c:x val="0.10782552918537523"/>
          <c:y val="0.69916613213598455"/>
        </c:manualLayout>
      </c:layout>
      <c:overlay val="0"/>
      <c:spPr>
        <a:solidFill>
          <a:schemeClr val="bg1"/>
        </a:solidFill>
        <a:ln>
          <a:noFill/>
        </a:ln>
        <a:effectLst/>
      </c:spPr>
      <c:txPr>
        <a:bodyPr rot="0" spcFirstLastPara="1" vertOverflow="ellipsis" vert="horz" wrap="square" anchor="ctr" anchorCtr="1"/>
        <a:lstStyle/>
        <a:p>
          <a:pPr>
            <a:defRPr sz="96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en-US"/>
        </a:p>
      </c:txPr>
    </c:title>
    <c:autoTitleDeleted val="0"/>
    <c:plotArea>
      <c:layout>
        <c:manualLayout>
          <c:layoutTarget val="inner"/>
          <c:xMode val="edge"/>
          <c:yMode val="edge"/>
          <c:x val="8.9449263443339866E-2"/>
          <c:y val="7.7628793225123505E-2"/>
          <c:w val="0.68115181791408042"/>
          <c:h val="0.74409559955323157"/>
        </c:manualLayout>
      </c:layout>
      <c:scatterChart>
        <c:scatterStyle val="lineMarker"/>
        <c:varyColors val="0"/>
        <c:ser>
          <c:idx val="0"/>
          <c:order val="0"/>
          <c:spPr>
            <a:ln w="19050" cap="rnd">
              <a:solidFill>
                <a:srgbClr val="0000FF"/>
              </a:solidFill>
              <a:prstDash val="sysDash"/>
              <a:round/>
            </a:ln>
            <a:effectLst/>
          </c:spPr>
          <c:marker>
            <c:symbol val="none"/>
          </c:marker>
          <c:xVal>
            <c:numRef>
              <c:f>Sheet1!$B$1:$B$73</c:f>
              <c:numCache>
                <c:formatCode>General</c:formatCode>
                <c:ptCount val="73"/>
                <c:pt idx="0">
                  <c:v>30.296041299999999</c:v>
                </c:pt>
                <c:pt idx="1">
                  <c:v>30.138888900000001</c:v>
                </c:pt>
                <c:pt idx="2">
                  <c:v>30.112441499999999</c:v>
                </c:pt>
                <c:pt idx="3">
                  <c:v>29.922965999999999</c:v>
                </c:pt>
                <c:pt idx="4">
                  <c:v>29.729411800000001</c:v>
                </c:pt>
                <c:pt idx="5">
                  <c:v>29.531685100000001</c:v>
                </c:pt>
                <c:pt idx="6">
                  <c:v>29.329690299999999</c:v>
                </c:pt>
                <c:pt idx="7">
                  <c:v>29.123330599999999</c:v>
                </c:pt>
                <c:pt idx="8">
                  <c:v>28.912507699999999</c:v>
                </c:pt>
                <c:pt idx="9">
                  <c:v>28.697122100000001</c:v>
                </c:pt>
                <c:pt idx="10">
                  <c:v>28.477073000000001</c:v>
                </c:pt>
                <c:pt idx="11">
                  <c:v>28.252258699999999</c:v>
                </c:pt>
                <c:pt idx="12">
                  <c:v>28.0225765</c:v>
                </c:pt>
                <c:pt idx="13">
                  <c:v>27.7879228</c:v>
                </c:pt>
                <c:pt idx="14">
                  <c:v>27.5481935</c:v>
                </c:pt>
                <c:pt idx="15">
                  <c:v>27.3032839</c:v>
                </c:pt>
                <c:pt idx="16">
                  <c:v>27.053089100000001</c:v>
                </c:pt>
                <c:pt idx="17">
                  <c:v>26.797504199999999</c:v>
                </c:pt>
                <c:pt idx="18">
                  <c:v>26.536424400000001</c:v>
                </c:pt>
                <c:pt idx="19">
                  <c:v>26.269745499999999</c:v>
                </c:pt>
                <c:pt idx="20">
                  <c:v>26.111111099999999</c:v>
                </c:pt>
                <c:pt idx="21">
                  <c:v>25.995798400000002</c:v>
                </c:pt>
                <c:pt idx="22">
                  <c:v>25.713783200000002</c:v>
                </c:pt>
                <c:pt idx="23">
                  <c:v>25.425780799999998</c:v>
                </c:pt>
                <c:pt idx="24">
                  <c:v>25.131690899999999</c:v>
                </c:pt>
                <c:pt idx="25">
                  <c:v>24.831415400000001</c:v>
                </c:pt>
                <c:pt idx="26">
                  <c:v>24.5248591</c:v>
                </c:pt>
                <c:pt idx="27">
                  <c:v>24.2119301</c:v>
                </c:pt>
                <c:pt idx="28">
                  <c:v>23.8925406</c:v>
                </c:pt>
                <c:pt idx="29">
                  <c:v>23.566607099999999</c:v>
                </c:pt>
                <c:pt idx="30">
                  <c:v>23.234051399999998</c:v>
                </c:pt>
                <c:pt idx="31">
                  <c:v>22.894801399999999</c:v>
                </c:pt>
                <c:pt idx="32">
                  <c:v>22.5487915</c:v>
                </c:pt>
                <c:pt idx="33">
                  <c:v>22.195963599999999</c:v>
                </c:pt>
                <c:pt idx="34">
                  <c:v>22.0833333</c:v>
                </c:pt>
                <c:pt idx="35">
                  <c:v>21.832291900000001</c:v>
                </c:pt>
                <c:pt idx="36">
                  <c:v>21.4597886</c:v>
                </c:pt>
                <c:pt idx="37">
                  <c:v>21.0802364</c:v>
                </c:pt>
                <c:pt idx="38">
                  <c:v>20.693616500000001</c:v>
                </c:pt>
                <c:pt idx="39">
                  <c:v>20.299923400000001</c:v>
                </c:pt>
                <c:pt idx="40">
                  <c:v>19.899165400000001</c:v>
                </c:pt>
                <c:pt idx="41">
                  <c:v>19.491366500000002</c:v>
                </c:pt>
                <c:pt idx="42">
                  <c:v>19.0765672</c:v>
                </c:pt>
                <c:pt idx="43">
                  <c:v>18.6548263</c:v>
                </c:pt>
                <c:pt idx="44">
                  <c:v>18.226222499999999</c:v>
                </c:pt>
                <c:pt idx="45">
                  <c:v>18.055555600000002</c:v>
                </c:pt>
                <c:pt idx="46">
                  <c:v>17.785725100000001</c:v>
                </c:pt>
                <c:pt idx="47">
                  <c:v>17.335150800000001</c:v>
                </c:pt>
                <c:pt idx="48">
                  <c:v>16.877958100000001</c:v>
                </c:pt>
                <c:pt idx="49">
                  <c:v>16.414324300000001</c:v>
                </c:pt>
                <c:pt idx="50">
                  <c:v>15.9444552</c:v>
                </c:pt>
                <c:pt idx="51">
                  <c:v>15.468587299999999</c:v>
                </c:pt>
                <c:pt idx="52">
                  <c:v>14.986989400000001</c:v>
                </c:pt>
                <c:pt idx="53">
                  <c:v>14.499964500000001</c:v>
                </c:pt>
                <c:pt idx="54">
                  <c:v>14.027777800000001</c:v>
                </c:pt>
                <c:pt idx="55">
                  <c:v>14.0073659</c:v>
                </c:pt>
                <c:pt idx="56">
                  <c:v>13.4984305</c:v>
                </c:pt>
                <c:pt idx="57">
                  <c:v>12.9850957</c:v>
                </c:pt>
                <c:pt idx="58">
                  <c:v>12.4678304</c:v>
                </c:pt>
                <c:pt idx="59">
                  <c:v>11.9471471</c:v>
                </c:pt>
                <c:pt idx="60">
                  <c:v>11.423603699999999</c:v>
                </c:pt>
                <c:pt idx="61">
                  <c:v>10.897804600000001</c:v>
                </c:pt>
                <c:pt idx="62">
                  <c:v>10.370402</c:v>
                </c:pt>
                <c:pt idx="63">
                  <c:v>10</c:v>
                </c:pt>
                <c:pt idx="64">
                  <c:v>10</c:v>
                </c:pt>
              </c:numCache>
            </c:numRef>
          </c:xVal>
          <c:yVal>
            <c:numRef>
              <c:f>Sheet1!$C$1:$C$73</c:f>
              <c:numCache>
                <c:formatCode>General</c:formatCode>
                <c:ptCount val="73"/>
                <c:pt idx="0">
                  <c:v>4.5</c:v>
                </c:pt>
                <c:pt idx="1">
                  <c:v>4.4571667000000001</c:v>
                </c:pt>
                <c:pt idx="2">
                  <c:v>4.45</c:v>
                </c:pt>
                <c:pt idx="3">
                  <c:v>4.4000000000000004</c:v>
                </c:pt>
                <c:pt idx="4">
                  <c:v>4.3499999999999996</c:v>
                </c:pt>
                <c:pt idx="5">
                  <c:v>4.3</c:v>
                </c:pt>
                <c:pt idx="6">
                  <c:v>4.25</c:v>
                </c:pt>
                <c:pt idx="7">
                  <c:v>4.2</c:v>
                </c:pt>
                <c:pt idx="8">
                  <c:v>4.1500000000000004</c:v>
                </c:pt>
                <c:pt idx="9">
                  <c:v>4.0999999999999996</c:v>
                </c:pt>
                <c:pt idx="10">
                  <c:v>4.05</c:v>
                </c:pt>
                <c:pt idx="11">
                  <c:v>4</c:v>
                </c:pt>
                <c:pt idx="12">
                  <c:v>3.95</c:v>
                </c:pt>
                <c:pt idx="13">
                  <c:v>3.9</c:v>
                </c:pt>
                <c:pt idx="14">
                  <c:v>3.85</c:v>
                </c:pt>
                <c:pt idx="15">
                  <c:v>3.8</c:v>
                </c:pt>
                <c:pt idx="16">
                  <c:v>3.75</c:v>
                </c:pt>
                <c:pt idx="17">
                  <c:v>3.7</c:v>
                </c:pt>
                <c:pt idx="18">
                  <c:v>3.65</c:v>
                </c:pt>
                <c:pt idx="19">
                  <c:v>3.6</c:v>
                </c:pt>
                <c:pt idx="20">
                  <c:v>3.5710069</c:v>
                </c:pt>
                <c:pt idx="21">
                  <c:v>3.55</c:v>
                </c:pt>
                <c:pt idx="22">
                  <c:v>3.5</c:v>
                </c:pt>
                <c:pt idx="23">
                  <c:v>3.45</c:v>
                </c:pt>
                <c:pt idx="24">
                  <c:v>3.4</c:v>
                </c:pt>
                <c:pt idx="25">
                  <c:v>3.35</c:v>
                </c:pt>
                <c:pt idx="26">
                  <c:v>3.3</c:v>
                </c:pt>
                <c:pt idx="27">
                  <c:v>3.25</c:v>
                </c:pt>
                <c:pt idx="28">
                  <c:v>3.2</c:v>
                </c:pt>
                <c:pt idx="29">
                  <c:v>3.15</c:v>
                </c:pt>
                <c:pt idx="30">
                  <c:v>3.1</c:v>
                </c:pt>
                <c:pt idx="31">
                  <c:v>3.05</c:v>
                </c:pt>
                <c:pt idx="32">
                  <c:v>3</c:v>
                </c:pt>
                <c:pt idx="33">
                  <c:v>2.95</c:v>
                </c:pt>
                <c:pt idx="34">
                  <c:v>2.9345159000000001</c:v>
                </c:pt>
                <c:pt idx="35">
                  <c:v>2.9</c:v>
                </c:pt>
                <c:pt idx="36">
                  <c:v>2.85</c:v>
                </c:pt>
                <c:pt idx="37">
                  <c:v>2.8</c:v>
                </c:pt>
                <c:pt idx="38">
                  <c:v>2.75</c:v>
                </c:pt>
                <c:pt idx="39">
                  <c:v>2.7</c:v>
                </c:pt>
                <c:pt idx="40">
                  <c:v>2.65</c:v>
                </c:pt>
                <c:pt idx="41">
                  <c:v>2.6</c:v>
                </c:pt>
                <c:pt idx="42">
                  <c:v>2.5499999999999998</c:v>
                </c:pt>
                <c:pt idx="43">
                  <c:v>2.5</c:v>
                </c:pt>
                <c:pt idx="44">
                  <c:v>2.4500000000000002</c:v>
                </c:pt>
                <c:pt idx="45">
                  <c:v>2.4306757000000001</c:v>
                </c:pt>
                <c:pt idx="46">
                  <c:v>2.4</c:v>
                </c:pt>
                <c:pt idx="47">
                  <c:v>2.35</c:v>
                </c:pt>
                <c:pt idx="48">
                  <c:v>2.2999999999999998</c:v>
                </c:pt>
                <c:pt idx="49">
                  <c:v>2.25</c:v>
                </c:pt>
                <c:pt idx="50">
                  <c:v>2.2000000000000002</c:v>
                </c:pt>
                <c:pt idx="51">
                  <c:v>2.15</c:v>
                </c:pt>
                <c:pt idx="52">
                  <c:v>2.1</c:v>
                </c:pt>
                <c:pt idx="53">
                  <c:v>2.0499999999999998</c:v>
                </c:pt>
                <c:pt idx="54">
                  <c:v>2.0020877000000001</c:v>
                </c:pt>
                <c:pt idx="55">
                  <c:v>2</c:v>
                </c:pt>
                <c:pt idx="56">
                  <c:v>1.95</c:v>
                </c:pt>
                <c:pt idx="57">
                  <c:v>1.9</c:v>
                </c:pt>
                <c:pt idx="58">
                  <c:v>1.85</c:v>
                </c:pt>
                <c:pt idx="59">
                  <c:v>1.8</c:v>
                </c:pt>
                <c:pt idx="60">
                  <c:v>1.75</c:v>
                </c:pt>
                <c:pt idx="61">
                  <c:v>1.7</c:v>
                </c:pt>
                <c:pt idx="62">
                  <c:v>1.65</c:v>
                </c:pt>
                <c:pt idx="63">
                  <c:v>1.6154269999999999</c:v>
                </c:pt>
                <c:pt idx="64">
                  <c:v>1.65</c:v>
                </c:pt>
              </c:numCache>
            </c:numRef>
          </c:yVal>
          <c:smooth val="0"/>
        </c:ser>
        <c:ser>
          <c:idx val="1"/>
          <c:order val="1"/>
          <c:spPr>
            <a:ln w="19050" cap="rnd">
              <a:solidFill>
                <a:srgbClr val="FF00FF"/>
              </a:solidFill>
              <a:round/>
            </a:ln>
            <a:effectLst/>
          </c:spPr>
          <c:marker>
            <c:symbol val="none"/>
          </c:marker>
          <c:xVal>
            <c:numRef>
              <c:f>Sheet1!$E$1:$E$93</c:f>
              <c:numCache>
                <c:formatCode>General</c:formatCode>
                <c:ptCount val="93"/>
                <c:pt idx="0">
                  <c:v>59.399338499999999</c:v>
                </c:pt>
                <c:pt idx="1">
                  <c:v>59.0531924</c:v>
                </c:pt>
                <c:pt idx="2">
                  <c:v>58.699607499999999</c:v>
                </c:pt>
                <c:pt idx="3">
                  <c:v>58.338411299999997</c:v>
                </c:pt>
                <c:pt idx="4">
                  <c:v>58.3333333</c:v>
                </c:pt>
                <c:pt idx="5">
                  <c:v>57.967105799999999</c:v>
                </c:pt>
                <c:pt idx="6">
                  <c:v>57.587752399999999</c:v>
                </c:pt>
                <c:pt idx="7">
                  <c:v>57.200201399999997</c:v>
                </c:pt>
                <c:pt idx="8">
                  <c:v>56.804268399999998</c:v>
                </c:pt>
                <c:pt idx="9">
                  <c:v>56.399766399999997</c:v>
                </c:pt>
                <c:pt idx="10">
                  <c:v>55.986506400000003</c:v>
                </c:pt>
                <c:pt idx="11">
                  <c:v>55.564297099999997</c:v>
                </c:pt>
                <c:pt idx="12">
                  <c:v>55.132945599999999</c:v>
                </c:pt>
                <c:pt idx="13">
                  <c:v>54.692257599999998</c:v>
                </c:pt>
                <c:pt idx="14">
                  <c:v>54.305555599999998</c:v>
                </c:pt>
                <c:pt idx="15">
                  <c:v>54.241602800000003</c:v>
                </c:pt>
                <c:pt idx="16">
                  <c:v>53.7785072</c:v>
                </c:pt>
                <c:pt idx="17">
                  <c:v>53.305417900000002</c:v>
                </c:pt>
                <c:pt idx="18">
                  <c:v>52.822136499999999</c:v>
                </c:pt>
                <c:pt idx="19">
                  <c:v>52.328465000000001</c:v>
                </c:pt>
                <c:pt idx="20">
                  <c:v>51.824206099999998</c:v>
                </c:pt>
                <c:pt idx="21">
                  <c:v>51.309164199999998</c:v>
                </c:pt>
                <c:pt idx="22">
                  <c:v>50.783145699999999</c:v>
                </c:pt>
                <c:pt idx="23">
                  <c:v>50.277777800000003</c:v>
                </c:pt>
                <c:pt idx="24">
                  <c:v>50.245725399999998</c:v>
                </c:pt>
                <c:pt idx="25">
                  <c:v>49.693142199999997</c:v>
                </c:pt>
                <c:pt idx="26">
                  <c:v>49.128936500000002</c:v>
                </c:pt>
                <c:pt idx="27">
                  <c:v>48.552929399999996</c:v>
                </c:pt>
                <c:pt idx="28">
                  <c:v>47.964948300000003</c:v>
                </c:pt>
                <c:pt idx="29">
                  <c:v>47.364828099999997</c:v>
                </c:pt>
                <c:pt idx="30">
                  <c:v>46.752412100000001</c:v>
                </c:pt>
                <c:pt idx="31">
                  <c:v>46.25</c:v>
                </c:pt>
                <c:pt idx="32">
                  <c:v>46.126575199999998</c:v>
                </c:pt>
                <c:pt idx="33">
                  <c:v>45.484045899999998</c:v>
                </c:pt>
                <c:pt idx="34">
                  <c:v>44.8287136</c:v>
                </c:pt>
                <c:pt idx="35">
                  <c:v>44.160468299999998</c:v>
                </c:pt>
                <c:pt idx="36">
                  <c:v>43.479216200000003</c:v>
                </c:pt>
                <c:pt idx="37">
                  <c:v>42.784881300000002</c:v>
                </c:pt>
                <c:pt idx="38">
                  <c:v>42.222222199999997</c:v>
                </c:pt>
                <c:pt idx="39">
                  <c:v>42.076144399999997</c:v>
                </c:pt>
                <c:pt idx="40">
                  <c:v>41.349212899999998</c:v>
                </c:pt>
                <c:pt idx="41">
                  <c:v>40.608981999999997</c:v>
                </c:pt>
                <c:pt idx="42">
                  <c:v>39.855467699999998</c:v>
                </c:pt>
                <c:pt idx="43">
                  <c:v>39.088714799999998</c:v>
                </c:pt>
                <c:pt idx="44">
                  <c:v>38.308799499999999</c:v>
                </c:pt>
                <c:pt idx="45">
                  <c:v>38.194444400000002</c:v>
                </c:pt>
                <c:pt idx="46">
                  <c:v>37.5093192</c:v>
                </c:pt>
                <c:pt idx="47">
                  <c:v>36.695713699999999</c:v>
                </c:pt>
                <c:pt idx="48">
                  <c:v>35.869270100000001</c:v>
                </c:pt>
                <c:pt idx="49">
                  <c:v>35.0302218</c:v>
                </c:pt>
                <c:pt idx="50">
                  <c:v>34.178848899999998</c:v>
                </c:pt>
                <c:pt idx="51">
                  <c:v>34.1666667</c:v>
                </c:pt>
                <c:pt idx="52">
                  <c:v>33.306395500000001</c:v>
                </c:pt>
                <c:pt idx="53">
                  <c:v>32.422077000000002</c:v>
                </c:pt>
                <c:pt idx="54">
                  <c:v>31.526468399999999</c:v>
                </c:pt>
                <c:pt idx="55">
                  <c:v>30.620075700000001</c:v>
                </c:pt>
                <c:pt idx="56">
                  <c:v>30.138888900000001</c:v>
                </c:pt>
                <c:pt idx="57">
                  <c:v>29.698234100000001</c:v>
                </c:pt>
                <c:pt idx="58">
                  <c:v>28.760916300000002</c:v>
                </c:pt>
                <c:pt idx="59">
                  <c:v>27.814625400000001</c:v>
                </c:pt>
                <c:pt idx="60">
                  <c:v>26.8601545</c:v>
                </c:pt>
                <c:pt idx="61">
                  <c:v>26.111111099999999</c:v>
                </c:pt>
                <c:pt idx="62">
                  <c:v>25.895447399999998</c:v>
                </c:pt>
                <c:pt idx="63">
                  <c:v>24.9139886</c:v>
                </c:pt>
                <c:pt idx="64">
                  <c:v>23.9271387</c:v>
                </c:pt>
                <c:pt idx="65">
                  <c:v>22.936036999999999</c:v>
                </c:pt>
                <c:pt idx="66">
                  <c:v>22.0833333</c:v>
                </c:pt>
                <c:pt idx="67">
                  <c:v>21.939636499999999</c:v>
                </c:pt>
                <c:pt idx="68">
                  <c:v>20.927782400000002</c:v>
                </c:pt>
                <c:pt idx="69">
                  <c:v>19.9156342</c:v>
                </c:pt>
                <c:pt idx="70">
                  <c:v>18.904721599999998</c:v>
                </c:pt>
                <c:pt idx="71">
                  <c:v>18.055555600000002</c:v>
                </c:pt>
                <c:pt idx="72">
                  <c:v>17.8935888</c:v>
                </c:pt>
                <c:pt idx="73">
                  <c:v>16.870662100000001</c:v>
                </c:pt>
                <c:pt idx="74">
                  <c:v>15.854244</c:v>
                </c:pt>
                <c:pt idx="75">
                  <c:v>14.8462684</c:v>
                </c:pt>
                <c:pt idx="76">
                  <c:v>14.027777800000001</c:v>
                </c:pt>
                <c:pt idx="77">
                  <c:v>13.8443912</c:v>
                </c:pt>
                <c:pt idx="78">
                  <c:v>12.8354315</c:v>
                </c:pt>
                <c:pt idx="79">
                  <c:v>11.841573</c:v>
                </c:pt>
                <c:pt idx="80">
                  <c:v>10.8651164</c:v>
                </c:pt>
                <c:pt idx="81">
                  <c:v>10</c:v>
                </c:pt>
                <c:pt idx="82">
                  <c:v>10</c:v>
                </c:pt>
              </c:numCache>
            </c:numRef>
          </c:xVal>
          <c:yVal>
            <c:numRef>
              <c:f>Sheet1!$F$1:$F$93</c:f>
              <c:numCache>
                <c:formatCode>General</c:formatCode>
                <c:ptCount val="93"/>
                <c:pt idx="0">
                  <c:v>4.5</c:v>
                </c:pt>
                <c:pt idx="1">
                  <c:v>4.45</c:v>
                </c:pt>
                <c:pt idx="2">
                  <c:v>4.4000000000000004</c:v>
                </c:pt>
                <c:pt idx="3">
                  <c:v>4.3499999999999996</c:v>
                </c:pt>
                <c:pt idx="4">
                  <c:v>4.3493164000000002</c:v>
                </c:pt>
                <c:pt idx="5">
                  <c:v>4.3</c:v>
                </c:pt>
                <c:pt idx="6">
                  <c:v>4.25</c:v>
                </c:pt>
                <c:pt idx="7">
                  <c:v>4.2</c:v>
                </c:pt>
                <c:pt idx="8">
                  <c:v>4.1500000000000004</c:v>
                </c:pt>
                <c:pt idx="9">
                  <c:v>4.0999999999999996</c:v>
                </c:pt>
                <c:pt idx="10">
                  <c:v>4.05</c:v>
                </c:pt>
                <c:pt idx="11">
                  <c:v>4</c:v>
                </c:pt>
                <c:pt idx="12">
                  <c:v>3.95</c:v>
                </c:pt>
                <c:pt idx="13">
                  <c:v>3.9</c:v>
                </c:pt>
                <c:pt idx="14">
                  <c:v>3.8571067999999999</c:v>
                </c:pt>
                <c:pt idx="15">
                  <c:v>3.85</c:v>
                </c:pt>
                <c:pt idx="16">
                  <c:v>3.8</c:v>
                </c:pt>
                <c:pt idx="17">
                  <c:v>3.75</c:v>
                </c:pt>
                <c:pt idx="18">
                  <c:v>3.7</c:v>
                </c:pt>
                <c:pt idx="19">
                  <c:v>3.65</c:v>
                </c:pt>
                <c:pt idx="20">
                  <c:v>3.6</c:v>
                </c:pt>
                <c:pt idx="21">
                  <c:v>3.55</c:v>
                </c:pt>
                <c:pt idx="22">
                  <c:v>3.5</c:v>
                </c:pt>
                <c:pt idx="23">
                  <c:v>3.4529926</c:v>
                </c:pt>
                <c:pt idx="24">
                  <c:v>3.45</c:v>
                </c:pt>
                <c:pt idx="25">
                  <c:v>3.4</c:v>
                </c:pt>
                <c:pt idx="26">
                  <c:v>3.35</c:v>
                </c:pt>
                <c:pt idx="27">
                  <c:v>3.3</c:v>
                </c:pt>
                <c:pt idx="28">
                  <c:v>3.25</c:v>
                </c:pt>
                <c:pt idx="29">
                  <c:v>3.2</c:v>
                </c:pt>
                <c:pt idx="30">
                  <c:v>3.15</c:v>
                </c:pt>
                <c:pt idx="31">
                  <c:v>3.1099085999999998</c:v>
                </c:pt>
                <c:pt idx="32">
                  <c:v>3.1</c:v>
                </c:pt>
                <c:pt idx="33">
                  <c:v>3.05</c:v>
                </c:pt>
                <c:pt idx="34">
                  <c:v>3</c:v>
                </c:pt>
                <c:pt idx="35">
                  <c:v>2.95</c:v>
                </c:pt>
                <c:pt idx="36">
                  <c:v>2.9</c:v>
                </c:pt>
                <c:pt idx="37">
                  <c:v>2.85</c:v>
                </c:pt>
                <c:pt idx="38">
                  <c:v>2.8103758000000001</c:v>
                </c:pt>
                <c:pt idx="39">
                  <c:v>2.8</c:v>
                </c:pt>
                <c:pt idx="40">
                  <c:v>2.75</c:v>
                </c:pt>
                <c:pt idx="41">
                  <c:v>2.7</c:v>
                </c:pt>
                <c:pt idx="42">
                  <c:v>2.65</c:v>
                </c:pt>
                <c:pt idx="43">
                  <c:v>2.6</c:v>
                </c:pt>
                <c:pt idx="44">
                  <c:v>2.5499999999999998</c:v>
                </c:pt>
                <c:pt idx="45">
                  <c:v>2.5429211999999999</c:v>
                </c:pt>
                <c:pt idx="46">
                  <c:v>2.5</c:v>
                </c:pt>
                <c:pt idx="47">
                  <c:v>2.4500000000000002</c:v>
                </c:pt>
                <c:pt idx="48">
                  <c:v>2.4</c:v>
                </c:pt>
                <c:pt idx="49">
                  <c:v>2.35</c:v>
                </c:pt>
                <c:pt idx="50">
                  <c:v>2.2999999999999998</c:v>
                </c:pt>
                <c:pt idx="51">
                  <c:v>2.2993123999999998</c:v>
                </c:pt>
                <c:pt idx="52">
                  <c:v>2.25</c:v>
                </c:pt>
                <c:pt idx="53">
                  <c:v>2.2000000000000002</c:v>
                </c:pt>
                <c:pt idx="54">
                  <c:v>2.15</c:v>
                </c:pt>
                <c:pt idx="55">
                  <c:v>2.1</c:v>
                </c:pt>
                <c:pt idx="56">
                  <c:v>2.0741353</c:v>
                </c:pt>
                <c:pt idx="57">
                  <c:v>2.0499999999999998</c:v>
                </c:pt>
                <c:pt idx="58">
                  <c:v>2</c:v>
                </c:pt>
                <c:pt idx="59">
                  <c:v>1.95</c:v>
                </c:pt>
                <c:pt idx="60">
                  <c:v>1.9</c:v>
                </c:pt>
                <c:pt idx="61">
                  <c:v>1.8613766</c:v>
                </c:pt>
                <c:pt idx="62">
                  <c:v>1.85</c:v>
                </c:pt>
                <c:pt idx="63">
                  <c:v>1.8</c:v>
                </c:pt>
                <c:pt idx="64">
                  <c:v>1.75</c:v>
                </c:pt>
                <c:pt idx="65">
                  <c:v>1.7</c:v>
                </c:pt>
                <c:pt idx="66">
                  <c:v>1.6573829</c:v>
                </c:pt>
                <c:pt idx="67">
                  <c:v>1.65</c:v>
                </c:pt>
                <c:pt idx="68">
                  <c:v>1.6</c:v>
                </c:pt>
                <c:pt idx="69">
                  <c:v>1.55</c:v>
                </c:pt>
                <c:pt idx="70">
                  <c:v>1.5</c:v>
                </c:pt>
                <c:pt idx="71">
                  <c:v>1.458237</c:v>
                </c:pt>
                <c:pt idx="72">
                  <c:v>1.45</c:v>
                </c:pt>
                <c:pt idx="73">
                  <c:v>1.4</c:v>
                </c:pt>
                <c:pt idx="74">
                  <c:v>1.35</c:v>
                </c:pt>
                <c:pt idx="75">
                  <c:v>1.3</c:v>
                </c:pt>
                <c:pt idx="76">
                  <c:v>1.2594589</c:v>
                </c:pt>
                <c:pt idx="77">
                  <c:v>1.25</c:v>
                </c:pt>
                <c:pt idx="78">
                  <c:v>1.2</c:v>
                </c:pt>
                <c:pt idx="79">
                  <c:v>1.1499999999999999</c:v>
                </c:pt>
                <c:pt idx="80">
                  <c:v>1.1000000000000001</c:v>
                </c:pt>
                <c:pt idx="81">
                  <c:v>1.0551470999999999</c:v>
                </c:pt>
                <c:pt idx="82">
                  <c:v>1.1000000000000001</c:v>
                </c:pt>
              </c:numCache>
            </c:numRef>
          </c:yVal>
          <c:smooth val="0"/>
        </c:ser>
        <c:ser>
          <c:idx val="2"/>
          <c:order val="2"/>
          <c:spPr>
            <a:ln w="19050" cap="rnd">
              <a:solidFill>
                <a:srgbClr val="FF3300"/>
              </a:solidFill>
              <a:prstDash val="lgDash"/>
              <a:round/>
            </a:ln>
            <a:effectLst/>
          </c:spPr>
          <c:marker>
            <c:symbol val="none"/>
          </c:marker>
          <c:xVal>
            <c:numRef>
              <c:f>Sheet1!$H$1:$H$110</c:f>
              <c:numCache>
                <c:formatCode>General</c:formatCode>
                <c:ptCount val="110"/>
                <c:pt idx="0">
                  <c:v>114.1709729</c:v>
                </c:pt>
                <c:pt idx="1">
                  <c:v>113.5177557</c:v>
                </c:pt>
                <c:pt idx="2">
                  <c:v>112.8505006</c:v>
                </c:pt>
                <c:pt idx="3">
                  <c:v>112.1688822</c:v>
                </c:pt>
                <c:pt idx="4">
                  <c:v>111.47256969999999</c:v>
                </c:pt>
                <c:pt idx="5">
                  <c:v>110.7612269</c:v>
                </c:pt>
                <c:pt idx="6">
                  <c:v>110.69444439999999</c:v>
                </c:pt>
                <c:pt idx="7">
                  <c:v>110.0322603</c:v>
                </c:pt>
                <c:pt idx="8">
                  <c:v>109.2872948</c:v>
                </c:pt>
                <c:pt idx="9">
                  <c:v>108.5262063</c:v>
                </c:pt>
                <c:pt idx="10">
                  <c:v>107.74863910000001</c:v>
                </c:pt>
                <c:pt idx="11">
                  <c:v>106.9542335</c:v>
                </c:pt>
                <c:pt idx="12">
                  <c:v>106.66666669999999</c:v>
                </c:pt>
                <c:pt idx="13">
                  <c:v>106.1407718</c:v>
                </c:pt>
                <c:pt idx="14">
                  <c:v>105.3086629</c:v>
                </c:pt>
                <c:pt idx="15">
                  <c:v>104.4585553</c:v>
                </c:pt>
                <c:pt idx="16">
                  <c:v>103.59007769999999</c:v>
                </c:pt>
                <c:pt idx="17">
                  <c:v>102.70285819999999</c:v>
                </c:pt>
                <c:pt idx="18">
                  <c:v>102.6388889</c:v>
                </c:pt>
                <c:pt idx="19">
                  <c:v>101.7934284</c:v>
                </c:pt>
                <c:pt idx="20">
                  <c:v>100.8642064</c:v>
                </c:pt>
                <c:pt idx="21">
                  <c:v>99.915056199999995</c:v>
                </c:pt>
                <c:pt idx="22">
                  <c:v>98.945609500000003</c:v>
                </c:pt>
                <c:pt idx="23">
                  <c:v>98.611111100000002</c:v>
                </c:pt>
                <c:pt idx="24">
                  <c:v>97.9529955</c:v>
                </c:pt>
                <c:pt idx="25">
                  <c:v>96.938002299999994</c:v>
                </c:pt>
                <c:pt idx="26">
                  <c:v>95.901555099999996</c:v>
                </c:pt>
                <c:pt idx="27">
                  <c:v>94.843308300000004</c:v>
                </c:pt>
                <c:pt idx="28">
                  <c:v>94.583333300000007</c:v>
                </c:pt>
                <c:pt idx="29">
                  <c:v>93.759658900000005</c:v>
                </c:pt>
                <c:pt idx="30">
                  <c:v>92.652425699999995</c:v>
                </c:pt>
                <c:pt idx="31">
                  <c:v>91.522333200000006</c:v>
                </c:pt>
                <c:pt idx="32">
                  <c:v>90.555555600000005</c:v>
                </c:pt>
                <c:pt idx="33">
                  <c:v>90.368311199999994</c:v>
                </c:pt>
                <c:pt idx="34">
                  <c:v>89.186742300000006</c:v>
                </c:pt>
                <c:pt idx="35">
                  <c:v>87.981388300000006</c:v>
                </c:pt>
                <c:pt idx="36">
                  <c:v>86.752016299999994</c:v>
                </c:pt>
                <c:pt idx="37">
                  <c:v>86.527777799999996</c:v>
                </c:pt>
                <c:pt idx="38">
                  <c:v>85.493946800000003</c:v>
                </c:pt>
                <c:pt idx="39">
                  <c:v>84.210396500000002</c:v>
                </c:pt>
                <c:pt idx="40">
                  <c:v>82.902196799999999</c:v>
                </c:pt>
                <c:pt idx="41">
                  <c:v>82.5</c:v>
                </c:pt>
                <c:pt idx="42">
                  <c:v>81.565003200000007</c:v>
                </c:pt>
                <c:pt idx="43">
                  <c:v>80.201044400000001</c:v>
                </c:pt>
                <c:pt idx="44">
                  <c:v>78.812131899999997</c:v>
                </c:pt>
                <c:pt idx="45">
                  <c:v>78.472222200000004</c:v>
                </c:pt>
                <c:pt idx="46">
                  <c:v>77.393159800000006</c:v>
                </c:pt>
                <c:pt idx="47">
                  <c:v>75.947603599999994</c:v>
                </c:pt>
                <c:pt idx="48">
                  <c:v>74.4772325</c:v>
                </c:pt>
                <c:pt idx="49">
                  <c:v>74.444444399999995</c:v>
                </c:pt>
                <c:pt idx="50">
                  <c:v>72.974894000000006</c:v>
                </c:pt>
                <c:pt idx="51">
                  <c:v>71.447940500000001</c:v>
                </c:pt>
                <c:pt idx="52">
                  <c:v>70.416666699999993</c:v>
                </c:pt>
                <c:pt idx="53">
                  <c:v>69.8941303</c:v>
                </c:pt>
                <c:pt idx="54">
                  <c:v>68.311056800000003</c:v>
                </c:pt>
                <c:pt idx="55">
                  <c:v>66.704729700000001</c:v>
                </c:pt>
                <c:pt idx="56">
                  <c:v>66.388888899999998</c:v>
                </c:pt>
                <c:pt idx="57">
                  <c:v>65.068380200000007</c:v>
                </c:pt>
                <c:pt idx="58">
                  <c:v>63.4082224</c:v>
                </c:pt>
                <c:pt idx="59">
                  <c:v>62.361111100000002</c:v>
                </c:pt>
                <c:pt idx="60">
                  <c:v>61.723075100000003</c:v>
                </c:pt>
                <c:pt idx="61">
                  <c:v>60.011297300000003</c:v>
                </c:pt>
                <c:pt idx="62">
                  <c:v>58.3333333</c:v>
                </c:pt>
                <c:pt idx="63">
                  <c:v>58.279890899999998</c:v>
                </c:pt>
                <c:pt idx="64">
                  <c:v>56.519574400000003</c:v>
                </c:pt>
                <c:pt idx="65">
                  <c:v>54.742406000000003</c:v>
                </c:pt>
                <c:pt idx="66">
                  <c:v>54.305555599999998</c:v>
                </c:pt>
                <c:pt idx="67">
                  <c:v>52.9406009</c:v>
                </c:pt>
                <c:pt idx="68">
                  <c:v>51.121988199999997</c:v>
                </c:pt>
                <c:pt idx="69">
                  <c:v>50.277777800000003</c:v>
                </c:pt>
                <c:pt idx="70">
                  <c:v>49.284088300000001</c:v>
                </c:pt>
                <c:pt idx="71">
                  <c:v>47.429836600000002</c:v>
                </c:pt>
                <c:pt idx="72">
                  <c:v>46.25</c:v>
                </c:pt>
                <c:pt idx="73">
                  <c:v>45.5621449</c:v>
                </c:pt>
                <c:pt idx="74">
                  <c:v>43.679303300000001</c:v>
                </c:pt>
                <c:pt idx="75">
                  <c:v>42.222222199999997</c:v>
                </c:pt>
                <c:pt idx="76">
                  <c:v>41.789496999999997</c:v>
                </c:pt>
                <c:pt idx="77">
                  <c:v>39.886432599999999</c:v>
                </c:pt>
                <c:pt idx="78">
                  <c:v>38.194444400000002</c:v>
                </c:pt>
                <c:pt idx="79">
                  <c:v>37.983687799999998</c:v>
                </c:pt>
                <c:pt idx="80">
                  <c:v>36.070131199999999</c:v>
                </c:pt>
                <c:pt idx="81">
                  <c:v>34.1666667</c:v>
                </c:pt>
                <c:pt idx="82">
                  <c:v>34.165247299999997</c:v>
                </c:pt>
                <c:pt idx="83">
                  <c:v>32.252294900000003</c:v>
                </c:pt>
                <c:pt idx="84">
                  <c:v>30.355231499999999</c:v>
                </c:pt>
                <c:pt idx="85">
                  <c:v>30.138888900000001</c:v>
                </c:pt>
                <c:pt idx="86">
                  <c:v>28.457888700000002</c:v>
                </c:pt>
                <c:pt idx="87">
                  <c:v>26.581875799999999</c:v>
                </c:pt>
                <c:pt idx="88">
                  <c:v>26.111111099999999</c:v>
                </c:pt>
                <c:pt idx="89">
                  <c:v>24.714987300000001</c:v>
                </c:pt>
                <c:pt idx="90">
                  <c:v>22.874421399999999</c:v>
                </c:pt>
                <c:pt idx="91">
                  <c:v>22.0833333</c:v>
                </c:pt>
                <c:pt idx="92">
                  <c:v>21.0548194</c:v>
                </c:pt>
                <c:pt idx="93">
                  <c:v>19.264964200000001</c:v>
                </c:pt>
                <c:pt idx="94">
                  <c:v>18.055555600000002</c:v>
                </c:pt>
              </c:numCache>
            </c:numRef>
          </c:xVal>
          <c:yVal>
            <c:numRef>
              <c:f>Sheet1!$I$1:$I$110</c:f>
              <c:numCache>
                <c:formatCode>General</c:formatCode>
                <c:ptCount val="110"/>
                <c:pt idx="0">
                  <c:v>4.5</c:v>
                </c:pt>
                <c:pt idx="1">
                  <c:v>4.45</c:v>
                </c:pt>
                <c:pt idx="2">
                  <c:v>4.4000000000000004</c:v>
                </c:pt>
                <c:pt idx="3">
                  <c:v>4.3499999999999996</c:v>
                </c:pt>
                <c:pt idx="4">
                  <c:v>4.3</c:v>
                </c:pt>
                <c:pt idx="5">
                  <c:v>4.25</c:v>
                </c:pt>
                <c:pt idx="6">
                  <c:v>4.2454345</c:v>
                </c:pt>
                <c:pt idx="7">
                  <c:v>4.2</c:v>
                </c:pt>
                <c:pt idx="8">
                  <c:v>4.1500000000000004</c:v>
                </c:pt>
                <c:pt idx="9">
                  <c:v>4.0999999999999996</c:v>
                </c:pt>
                <c:pt idx="10">
                  <c:v>4.05</c:v>
                </c:pt>
                <c:pt idx="11">
                  <c:v>4</c:v>
                </c:pt>
                <c:pt idx="12">
                  <c:v>3.9823773</c:v>
                </c:pt>
                <c:pt idx="13">
                  <c:v>3.95</c:v>
                </c:pt>
                <c:pt idx="14">
                  <c:v>3.9</c:v>
                </c:pt>
                <c:pt idx="15">
                  <c:v>3.85</c:v>
                </c:pt>
                <c:pt idx="16">
                  <c:v>3.8</c:v>
                </c:pt>
                <c:pt idx="17">
                  <c:v>3.75</c:v>
                </c:pt>
                <c:pt idx="18">
                  <c:v>3.746502</c:v>
                </c:pt>
                <c:pt idx="19">
                  <c:v>3.7</c:v>
                </c:pt>
                <c:pt idx="20">
                  <c:v>3.65</c:v>
                </c:pt>
                <c:pt idx="21">
                  <c:v>3.6</c:v>
                </c:pt>
                <c:pt idx="22">
                  <c:v>3.55</c:v>
                </c:pt>
                <c:pt idx="23">
                  <c:v>3.5332279999999998</c:v>
                </c:pt>
                <c:pt idx="24">
                  <c:v>3.5</c:v>
                </c:pt>
                <c:pt idx="25">
                  <c:v>3.45</c:v>
                </c:pt>
                <c:pt idx="26">
                  <c:v>3.4</c:v>
                </c:pt>
                <c:pt idx="27">
                  <c:v>3.35</c:v>
                </c:pt>
                <c:pt idx="28">
                  <c:v>3.3380798</c:v>
                </c:pt>
                <c:pt idx="29">
                  <c:v>3.3</c:v>
                </c:pt>
                <c:pt idx="30">
                  <c:v>3.25</c:v>
                </c:pt>
                <c:pt idx="31">
                  <c:v>3.2</c:v>
                </c:pt>
                <c:pt idx="32">
                  <c:v>3.1581766</c:v>
                </c:pt>
                <c:pt idx="33">
                  <c:v>3.15</c:v>
                </c:pt>
                <c:pt idx="34">
                  <c:v>3.1</c:v>
                </c:pt>
                <c:pt idx="35">
                  <c:v>3.05</c:v>
                </c:pt>
                <c:pt idx="36">
                  <c:v>3</c:v>
                </c:pt>
                <c:pt idx="37">
                  <c:v>2.9911694999999998</c:v>
                </c:pt>
                <c:pt idx="38">
                  <c:v>2.95</c:v>
                </c:pt>
                <c:pt idx="39">
                  <c:v>2.9</c:v>
                </c:pt>
                <c:pt idx="40">
                  <c:v>2.85</c:v>
                </c:pt>
                <c:pt idx="41">
                  <c:v>2.8350944</c:v>
                </c:pt>
                <c:pt idx="42">
                  <c:v>2.8</c:v>
                </c:pt>
                <c:pt idx="43">
                  <c:v>2.75</c:v>
                </c:pt>
                <c:pt idx="44">
                  <c:v>2.7</c:v>
                </c:pt>
                <c:pt idx="45">
                  <c:v>2.6881539000000001</c:v>
                </c:pt>
                <c:pt idx="46">
                  <c:v>2.65</c:v>
                </c:pt>
                <c:pt idx="47">
                  <c:v>2.6</c:v>
                </c:pt>
                <c:pt idx="48">
                  <c:v>2.5499999999999998</c:v>
                </c:pt>
                <c:pt idx="49">
                  <c:v>2.5489261999999999</c:v>
                </c:pt>
                <c:pt idx="50">
                  <c:v>2.5</c:v>
                </c:pt>
                <c:pt idx="51">
                  <c:v>2.4500000000000002</c:v>
                </c:pt>
                <c:pt idx="52">
                  <c:v>2.4170153000000001</c:v>
                </c:pt>
                <c:pt idx="53">
                  <c:v>2.4</c:v>
                </c:pt>
                <c:pt idx="54">
                  <c:v>2.35</c:v>
                </c:pt>
                <c:pt idx="55">
                  <c:v>2.2999999999999998</c:v>
                </c:pt>
                <c:pt idx="56">
                  <c:v>2.290508</c:v>
                </c:pt>
                <c:pt idx="57">
                  <c:v>2.25</c:v>
                </c:pt>
                <c:pt idx="58">
                  <c:v>2.2000000000000002</c:v>
                </c:pt>
                <c:pt idx="59">
                  <c:v>2.1691948000000001</c:v>
                </c:pt>
                <c:pt idx="60">
                  <c:v>2.15</c:v>
                </c:pt>
                <c:pt idx="61">
                  <c:v>2.1</c:v>
                </c:pt>
                <c:pt idx="62">
                  <c:v>2.0515802000000001</c:v>
                </c:pt>
                <c:pt idx="63">
                  <c:v>2.0499999999999998</c:v>
                </c:pt>
                <c:pt idx="64">
                  <c:v>2</c:v>
                </c:pt>
                <c:pt idx="65">
                  <c:v>1.95</c:v>
                </c:pt>
                <c:pt idx="66">
                  <c:v>1.9381333999999999</c:v>
                </c:pt>
                <c:pt idx="67">
                  <c:v>1.9</c:v>
                </c:pt>
                <c:pt idx="68">
                  <c:v>1.85</c:v>
                </c:pt>
                <c:pt idx="69">
                  <c:v>1.8274144000000001</c:v>
                </c:pt>
                <c:pt idx="70">
                  <c:v>1.8</c:v>
                </c:pt>
                <c:pt idx="71">
                  <c:v>1.75</c:v>
                </c:pt>
                <c:pt idx="72">
                  <c:v>1.7188080999999999</c:v>
                </c:pt>
                <c:pt idx="73">
                  <c:v>1.7</c:v>
                </c:pt>
                <c:pt idx="74">
                  <c:v>1.65</c:v>
                </c:pt>
                <c:pt idx="75">
                  <c:v>1.6117785</c:v>
                </c:pt>
                <c:pt idx="76">
                  <c:v>1.6</c:v>
                </c:pt>
                <c:pt idx="77">
                  <c:v>1.55</c:v>
                </c:pt>
                <c:pt idx="78">
                  <c:v>1.5057415000000001</c:v>
                </c:pt>
                <c:pt idx="79">
                  <c:v>1.5</c:v>
                </c:pt>
                <c:pt idx="80">
                  <c:v>1.45</c:v>
                </c:pt>
                <c:pt idx="81">
                  <c:v>1.400039</c:v>
                </c:pt>
                <c:pt idx="82">
                  <c:v>1.4</c:v>
                </c:pt>
                <c:pt idx="83">
                  <c:v>1.35</c:v>
                </c:pt>
                <c:pt idx="84">
                  <c:v>1.3</c:v>
                </c:pt>
                <c:pt idx="85">
                  <c:v>1.2945594</c:v>
                </c:pt>
                <c:pt idx="86">
                  <c:v>1.25</c:v>
                </c:pt>
                <c:pt idx="87">
                  <c:v>1.2</c:v>
                </c:pt>
                <c:pt idx="88">
                  <c:v>1.1879337999999999</c:v>
                </c:pt>
                <c:pt idx="89">
                  <c:v>1.1499999999999999</c:v>
                </c:pt>
                <c:pt idx="90">
                  <c:v>1.1000000000000001</c:v>
                </c:pt>
                <c:pt idx="91">
                  <c:v>1.0790542999999999</c:v>
                </c:pt>
                <c:pt idx="92">
                  <c:v>1.05</c:v>
                </c:pt>
                <c:pt idx="93">
                  <c:v>1</c:v>
                </c:pt>
                <c:pt idx="94">
                  <c:v>1</c:v>
                </c:pt>
              </c:numCache>
            </c:numRef>
          </c:yVal>
          <c:smooth val="0"/>
        </c:ser>
        <c:ser>
          <c:idx val="3"/>
          <c:order val="3"/>
          <c:spPr>
            <a:ln w="19050" cap="rnd">
              <a:solidFill>
                <a:srgbClr val="00CC00"/>
              </a:solidFill>
              <a:prstDash val="lgDashDot"/>
              <a:round/>
            </a:ln>
            <a:effectLst/>
          </c:spPr>
          <c:marker>
            <c:symbol val="none"/>
          </c:marker>
          <c:xVal>
            <c:numRef>
              <c:f>Sheet1!$K$1:$K$133</c:f>
              <c:numCache>
                <c:formatCode>General</c:formatCode>
                <c:ptCount val="133"/>
                <c:pt idx="0">
                  <c:v>217.2669051</c:v>
                </c:pt>
                <c:pt idx="1">
                  <c:v>216.03880430000001</c:v>
                </c:pt>
                <c:pt idx="2">
                  <c:v>215.41666670000001</c:v>
                </c:pt>
                <c:pt idx="3">
                  <c:v>214.78319329999999</c:v>
                </c:pt>
                <c:pt idx="4">
                  <c:v>213.4994307</c:v>
                </c:pt>
                <c:pt idx="5">
                  <c:v>212.1879931</c:v>
                </c:pt>
                <c:pt idx="6">
                  <c:v>211.38888890000001</c:v>
                </c:pt>
                <c:pt idx="7">
                  <c:v>210.84727340000001</c:v>
                </c:pt>
                <c:pt idx="8">
                  <c:v>209.4761115</c:v>
                </c:pt>
                <c:pt idx="9">
                  <c:v>208.0752937</c:v>
                </c:pt>
                <c:pt idx="10">
                  <c:v>207.36111109999999</c:v>
                </c:pt>
                <c:pt idx="11">
                  <c:v>206.64284269999999</c:v>
                </c:pt>
                <c:pt idx="12">
                  <c:v>205.1780373</c:v>
                </c:pt>
                <c:pt idx="13">
                  <c:v>203.68151130000001</c:v>
                </c:pt>
                <c:pt idx="14">
                  <c:v>203.33333329999999</c:v>
                </c:pt>
                <c:pt idx="15">
                  <c:v>202.15037050000001</c:v>
                </c:pt>
                <c:pt idx="16">
                  <c:v>200.5854223</c:v>
                </c:pt>
                <c:pt idx="17">
                  <c:v>199.30555559999999</c:v>
                </c:pt>
                <c:pt idx="18">
                  <c:v>198.9860147</c:v>
                </c:pt>
                <c:pt idx="19">
                  <c:v>197.34954930000001</c:v>
                </c:pt>
                <c:pt idx="20">
                  <c:v>195.67776860000001</c:v>
                </c:pt>
                <c:pt idx="21">
                  <c:v>195.2777778</c:v>
                </c:pt>
                <c:pt idx="22">
                  <c:v>193.9674234</c:v>
                </c:pt>
                <c:pt idx="23">
                  <c:v>192.21951100000001</c:v>
                </c:pt>
                <c:pt idx="24">
                  <c:v>191.25</c:v>
                </c:pt>
                <c:pt idx="25">
                  <c:v>190.43248990000001</c:v>
                </c:pt>
                <c:pt idx="26">
                  <c:v>188.60528579999999</c:v>
                </c:pt>
                <c:pt idx="27">
                  <c:v>187.2222222</c:v>
                </c:pt>
                <c:pt idx="28">
                  <c:v>186.738159</c:v>
                </c:pt>
                <c:pt idx="29">
                  <c:v>184.82852399999999</c:v>
                </c:pt>
                <c:pt idx="30">
                  <c:v>183.19444440000001</c:v>
                </c:pt>
                <c:pt idx="31">
                  <c:v>182.877869</c:v>
                </c:pt>
                <c:pt idx="32">
                  <c:v>180.88272280000001</c:v>
                </c:pt>
                <c:pt idx="33">
                  <c:v>179.16666670000001</c:v>
                </c:pt>
                <c:pt idx="34">
                  <c:v>178.84516400000001</c:v>
                </c:pt>
                <c:pt idx="35">
                  <c:v>176.76153189999999</c:v>
                </c:pt>
                <c:pt idx="36">
                  <c:v>175.13888890000001</c:v>
                </c:pt>
                <c:pt idx="37">
                  <c:v>174.63378839999999</c:v>
                </c:pt>
                <c:pt idx="38">
                  <c:v>172.45885620000001</c:v>
                </c:pt>
                <c:pt idx="39">
                  <c:v>171.11111109999999</c:v>
                </c:pt>
                <c:pt idx="40">
                  <c:v>170.2377999</c:v>
                </c:pt>
                <c:pt idx="41">
                  <c:v>167.96898039999999</c:v>
                </c:pt>
                <c:pt idx="42">
                  <c:v>167.08333329999999</c:v>
                </c:pt>
                <c:pt idx="43">
                  <c:v>165.65170470000001</c:v>
                </c:pt>
                <c:pt idx="44">
                  <c:v>163.2867152</c:v>
                </c:pt>
                <c:pt idx="45">
                  <c:v>163.05555559999999</c:v>
                </c:pt>
                <c:pt idx="46">
                  <c:v>160.8706162</c:v>
                </c:pt>
                <c:pt idx="47">
                  <c:v>159.0277778</c:v>
                </c:pt>
                <c:pt idx="48">
                  <c:v>158.4060887</c:v>
                </c:pt>
                <c:pt idx="49">
                  <c:v>155.8904411</c:v>
                </c:pt>
                <c:pt idx="50">
                  <c:v>155</c:v>
                </c:pt>
                <c:pt idx="51">
                  <c:v>153.3238556</c:v>
                </c:pt>
                <c:pt idx="52">
                  <c:v>150.9722222</c:v>
                </c:pt>
                <c:pt idx="53">
                  <c:v>150.70743010000001</c:v>
                </c:pt>
                <c:pt idx="54">
                  <c:v>148.03803640000001</c:v>
                </c:pt>
                <c:pt idx="55">
                  <c:v>146.94444440000001</c:v>
                </c:pt>
                <c:pt idx="56">
                  <c:v>145.317555</c:v>
                </c:pt>
                <c:pt idx="57">
                  <c:v>142.91666670000001</c:v>
                </c:pt>
                <c:pt idx="58">
                  <c:v>142.54652239999999</c:v>
                </c:pt>
                <c:pt idx="59">
                  <c:v>139.7226412</c:v>
                </c:pt>
                <c:pt idx="60">
                  <c:v>138.88888890000001</c:v>
                </c:pt>
                <c:pt idx="61">
                  <c:v>136.847251</c:v>
                </c:pt>
                <c:pt idx="62">
                  <c:v>134.86111109999999</c:v>
                </c:pt>
                <c:pt idx="63">
                  <c:v>133.92154629999999</c:v>
                </c:pt>
                <c:pt idx="64">
                  <c:v>130.94555449999999</c:v>
                </c:pt>
                <c:pt idx="65">
                  <c:v>130.83333329999999</c:v>
                </c:pt>
                <c:pt idx="66">
                  <c:v>127.9174324</c:v>
                </c:pt>
                <c:pt idx="67">
                  <c:v>126.80555560000001</c:v>
                </c:pt>
                <c:pt idx="68">
                  <c:v>124.8404702</c:v>
                </c:pt>
                <c:pt idx="69">
                  <c:v>122.7777778</c:v>
                </c:pt>
                <c:pt idx="70">
                  <c:v>121.71549950000001</c:v>
                </c:pt>
                <c:pt idx="71">
                  <c:v>118.75</c:v>
                </c:pt>
                <c:pt idx="72">
                  <c:v>118.5435392</c:v>
                </c:pt>
                <c:pt idx="73">
                  <c:v>115.3238269</c:v>
                </c:pt>
                <c:pt idx="74">
                  <c:v>114.7222222</c:v>
                </c:pt>
                <c:pt idx="75">
                  <c:v>112.05908719999999</c:v>
                </c:pt>
                <c:pt idx="76">
                  <c:v>110.69444439999999</c:v>
                </c:pt>
                <c:pt idx="77">
                  <c:v>108.7516303</c:v>
                </c:pt>
                <c:pt idx="78">
                  <c:v>106.66666669999999</c:v>
                </c:pt>
                <c:pt idx="79">
                  <c:v>105.4033534</c:v>
                </c:pt>
                <c:pt idx="80">
                  <c:v>102.6388889</c:v>
                </c:pt>
                <c:pt idx="81">
                  <c:v>102.0164102</c:v>
                </c:pt>
                <c:pt idx="82">
                  <c:v>98.611111100000002</c:v>
                </c:pt>
                <c:pt idx="83">
                  <c:v>98.593226000000001</c:v>
                </c:pt>
                <c:pt idx="84">
                  <c:v>95.134317199999998</c:v>
                </c:pt>
                <c:pt idx="85">
                  <c:v>94.583333300000007</c:v>
                </c:pt>
                <c:pt idx="86">
                  <c:v>91.644751400000004</c:v>
                </c:pt>
                <c:pt idx="87">
                  <c:v>90.555555600000005</c:v>
                </c:pt>
                <c:pt idx="88">
                  <c:v>88.127898200000004</c:v>
                </c:pt>
                <c:pt idx="89">
                  <c:v>86.527777799999996</c:v>
                </c:pt>
                <c:pt idx="90">
                  <c:v>84.587381600000001</c:v>
                </c:pt>
                <c:pt idx="91">
                  <c:v>82.5</c:v>
                </c:pt>
                <c:pt idx="92">
                  <c:v>81.027159999999995</c:v>
                </c:pt>
                <c:pt idx="93">
                  <c:v>78.472222200000004</c:v>
                </c:pt>
                <c:pt idx="94">
                  <c:v>77.451537799999997</c:v>
                </c:pt>
                <c:pt idx="95">
                  <c:v>74.444444399999995</c:v>
                </c:pt>
                <c:pt idx="96">
                  <c:v>73.865176599999998</c:v>
                </c:pt>
                <c:pt idx="97">
                  <c:v>70.416666699999993</c:v>
                </c:pt>
                <c:pt idx="98">
                  <c:v>70.273104799999999</c:v>
                </c:pt>
                <c:pt idx="99">
                  <c:v>66.679095200000006</c:v>
                </c:pt>
                <c:pt idx="100">
                  <c:v>66.388888899999998</c:v>
                </c:pt>
                <c:pt idx="101">
                  <c:v>63.0894853</c:v>
                </c:pt>
                <c:pt idx="102">
                  <c:v>62.361111100000002</c:v>
                </c:pt>
                <c:pt idx="103">
                  <c:v>59.511122800000003</c:v>
                </c:pt>
                <c:pt idx="104">
                  <c:v>58.3333333</c:v>
                </c:pt>
                <c:pt idx="105">
                  <c:v>55.950477499999998</c:v>
                </c:pt>
                <c:pt idx="106">
                  <c:v>54.305555599999998</c:v>
                </c:pt>
                <c:pt idx="107">
                  <c:v>52.414408199999997</c:v>
                </c:pt>
                <c:pt idx="108">
                  <c:v>50.277777800000003</c:v>
                </c:pt>
                <c:pt idx="109">
                  <c:v>48.910172799999998</c:v>
                </c:pt>
                <c:pt idx="110">
                  <c:v>46.25</c:v>
                </c:pt>
                <c:pt idx="111">
                  <c:v>45.4454469</c:v>
                </c:pt>
                <c:pt idx="112">
                  <c:v>42.222222199999997</c:v>
                </c:pt>
                <c:pt idx="113">
                  <c:v>42.028354800000002</c:v>
                </c:pt>
                <c:pt idx="114">
                  <c:v>38.663027999999997</c:v>
                </c:pt>
                <c:pt idx="115">
                  <c:v>38.194444400000002</c:v>
                </c:pt>
              </c:numCache>
            </c:numRef>
          </c:xVal>
          <c:yVal>
            <c:numRef>
              <c:f>Sheet1!$L$1:$L$133</c:f>
              <c:numCache>
                <c:formatCode>General</c:formatCode>
                <c:ptCount val="133"/>
                <c:pt idx="0">
                  <c:v>4.5</c:v>
                </c:pt>
                <c:pt idx="1">
                  <c:v>4.45</c:v>
                </c:pt>
                <c:pt idx="2">
                  <c:v>4.4252824999999998</c:v>
                </c:pt>
                <c:pt idx="3">
                  <c:v>4.4000000000000004</c:v>
                </c:pt>
                <c:pt idx="4">
                  <c:v>4.3499999999999996</c:v>
                </c:pt>
                <c:pt idx="5">
                  <c:v>4.3</c:v>
                </c:pt>
                <c:pt idx="6">
                  <c:v>4.2702596000000002</c:v>
                </c:pt>
                <c:pt idx="7">
                  <c:v>4.25</c:v>
                </c:pt>
                <c:pt idx="8">
                  <c:v>4.2</c:v>
                </c:pt>
                <c:pt idx="9">
                  <c:v>4.1500000000000004</c:v>
                </c:pt>
                <c:pt idx="10">
                  <c:v>4.1251417999999997</c:v>
                </c:pt>
                <c:pt idx="11">
                  <c:v>4.0999999999999996</c:v>
                </c:pt>
                <c:pt idx="12">
                  <c:v>4.05</c:v>
                </c:pt>
                <c:pt idx="13">
                  <c:v>4</c:v>
                </c:pt>
                <c:pt idx="14">
                  <c:v>3.9886853000000002</c:v>
                </c:pt>
                <c:pt idx="15">
                  <c:v>3.95</c:v>
                </c:pt>
                <c:pt idx="16">
                  <c:v>3.9</c:v>
                </c:pt>
                <c:pt idx="17">
                  <c:v>3.8600433999999999</c:v>
                </c:pt>
                <c:pt idx="18">
                  <c:v>3.85</c:v>
                </c:pt>
                <c:pt idx="19">
                  <c:v>3.8</c:v>
                </c:pt>
                <c:pt idx="20">
                  <c:v>3.75</c:v>
                </c:pt>
                <c:pt idx="21">
                  <c:v>3.7383741000000001</c:v>
                </c:pt>
                <c:pt idx="22">
                  <c:v>3.7</c:v>
                </c:pt>
                <c:pt idx="23">
                  <c:v>3.65</c:v>
                </c:pt>
                <c:pt idx="24">
                  <c:v>3.6229741999999998</c:v>
                </c:pt>
                <c:pt idx="25">
                  <c:v>3.6</c:v>
                </c:pt>
                <c:pt idx="26">
                  <c:v>3.55</c:v>
                </c:pt>
                <c:pt idx="27">
                  <c:v>3.5130466999999999</c:v>
                </c:pt>
                <c:pt idx="28">
                  <c:v>3.5</c:v>
                </c:pt>
                <c:pt idx="29">
                  <c:v>3.45</c:v>
                </c:pt>
                <c:pt idx="30">
                  <c:v>3.4081785999999998</c:v>
                </c:pt>
                <c:pt idx="31">
                  <c:v>3.4</c:v>
                </c:pt>
                <c:pt idx="32">
                  <c:v>3.35</c:v>
                </c:pt>
                <c:pt idx="33">
                  <c:v>3.3079569000000002</c:v>
                </c:pt>
                <c:pt idx="34">
                  <c:v>3.3</c:v>
                </c:pt>
                <c:pt idx="35">
                  <c:v>3.25</c:v>
                </c:pt>
                <c:pt idx="36">
                  <c:v>3.2119683999999999</c:v>
                </c:pt>
                <c:pt idx="37">
                  <c:v>3.2</c:v>
                </c:pt>
                <c:pt idx="38">
                  <c:v>3.15</c:v>
                </c:pt>
                <c:pt idx="39">
                  <c:v>3.1198003999999999</c:v>
                </c:pt>
                <c:pt idx="40">
                  <c:v>3.1</c:v>
                </c:pt>
                <c:pt idx="41">
                  <c:v>3.05</c:v>
                </c:pt>
                <c:pt idx="42">
                  <c:v>3.0310402000000001</c:v>
                </c:pt>
                <c:pt idx="43">
                  <c:v>3</c:v>
                </c:pt>
                <c:pt idx="44">
                  <c:v>2.95</c:v>
                </c:pt>
                <c:pt idx="45">
                  <c:v>2.9452753999999999</c:v>
                </c:pt>
                <c:pt idx="46">
                  <c:v>2.9</c:v>
                </c:pt>
                <c:pt idx="47">
                  <c:v>2.8627476999999999</c:v>
                </c:pt>
                <c:pt idx="48">
                  <c:v>2.85</c:v>
                </c:pt>
                <c:pt idx="49">
                  <c:v>2.8</c:v>
                </c:pt>
                <c:pt idx="50">
                  <c:v>2.7828276000000001</c:v>
                </c:pt>
                <c:pt idx="51">
                  <c:v>2.75</c:v>
                </c:pt>
                <c:pt idx="52">
                  <c:v>2.7051335999999999</c:v>
                </c:pt>
                <c:pt idx="53">
                  <c:v>2.7</c:v>
                </c:pt>
                <c:pt idx="54">
                  <c:v>2.65</c:v>
                </c:pt>
                <c:pt idx="55">
                  <c:v>2.6301093</c:v>
                </c:pt>
                <c:pt idx="56">
                  <c:v>2.6</c:v>
                </c:pt>
                <c:pt idx="57">
                  <c:v>2.5567840999999998</c:v>
                </c:pt>
                <c:pt idx="58">
                  <c:v>2.5499999999999998</c:v>
                </c:pt>
                <c:pt idx="59">
                  <c:v>2.5</c:v>
                </c:pt>
                <c:pt idx="60">
                  <c:v>2.4857030999999998</c:v>
                </c:pt>
                <c:pt idx="61">
                  <c:v>2.4500000000000002</c:v>
                </c:pt>
                <c:pt idx="62">
                  <c:v>2.4162805000000001</c:v>
                </c:pt>
                <c:pt idx="63">
                  <c:v>2.4</c:v>
                </c:pt>
                <c:pt idx="64">
                  <c:v>2.35</c:v>
                </c:pt>
                <c:pt idx="65">
                  <c:v>2.3481863000000001</c:v>
                </c:pt>
                <c:pt idx="66">
                  <c:v>2.2999999999999998</c:v>
                </c:pt>
                <c:pt idx="67">
                  <c:v>2.2821984</c:v>
                </c:pt>
                <c:pt idx="68">
                  <c:v>2.25</c:v>
                </c:pt>
                <c:pt idx="69">
                  <c:v>2.2172681999999999</c:v>
                </c:pt>
                <c:pt idx="70">
                  <c:v>2.2000000000000002</c:v>
                </c:pt>
                <c:pt idx="71">
                  <c:v>2.1533318000000001</c:v>
                </c:pt>
                <c:pt idx="72">
                  <c:v>2.15</c:v>
                </c:pt>
                <c:pt idx="73">
                  <c:v>2.1</c:v>
                </c:pt>
                <c:pt idx="74">
                  <c:v>2.0909909</c:v>
                </c:pt>
                <c:pt idx="75">
                  <c:v>2.0499999999999998</c:v>
                </c:pt>
                <c:pt idx="76">
                  <c:v>2.0297165000000001</c:v>
                </c:pt>
                <c:pt idx="77">
                  <c:v>2</c:v>
                </c:pt>
                <c:pt idx="78">
                  <c:v>1.9692177</c:v>
                </c:pt>
                <c:pt idx="79">
                  <c:v>1.95</c:v>
                </c:pt>
                <c:pt idx="80">
                  <c:v>1.9094259</c:v>
                </c:pt>
                <c:pt idx="81">
                  <c:v>1.9</c:v>
                </c:pt>
                <c:pt idx="82">
                  <c:v>1.8502699</c:v>
                </c:pt>
                <c:pt idx="83">
                  <c:v>1.85</c:v>
                </c:pt>
                <c:pt idx="84">
                  <c:v>1.8</c:v>
                </c:pt>
                <c:pt idx="85">
                  <c:v>1.7923406</c:v>
                </c:pt>
                <c:pt idx="86">
                  <c:v>1.75</c:v>
                </c:pt>
                <c:pt idx="87">
                  <c:v>1.7349125000000001</c:v>
                </c:pt>
                <c:pt idx="88">
                  <c:v>1.7</c:v>
                </c:pt>
                <c:pt idx="89">
                  <c:v>1.6778877999999999</c:v>
                </c:pt>
                <c:pt idx="90">
                  <c:v>1.65</c:v>
                </c:pt>
                <c:pt idx="91">
                  <c:v>1.6211849</c:v>
                </c:pt>
                <c:pt idx="92">
                  <c:v>1.6</c:v>
                </c:pt>
                <c:pt idx="93">
                  <c:v>1.5647161999999999</c:v>
                </c:pt>
                <c:pt idx="94">
                  <c:v>1.55</c:v>
                </c:pt>
                <c:pt idx="95">
                  <c:v>1.5083865000000001</c:v>
                </c:pt>
                <c:pt idx="96">
                  <c:v>1.5</c:v>
                </c:pt>
                <c:pt idx="97">
                  <c:v>1.4520911999999999</c:v>
                </c:pt>
                <c:pt idx="98">
                  <c:v>1.45</c:v>
                </c:pt>
                <c:pt idx="99">
                  <c:v>1.4</c:v>
                </c:pt>
                <c:pt idx="100">
                  <c:v>1.3961489</c:v>
                </c:pt>
                <c:pt idx="101">
                  <c:v>1.35</c:v>
                </c:pt>
                <c:pt idx="102">
                  <c:v>1.3402636999999999</c:v>
                </c:pt>
                <c:pt idx="103">
                  <c:v>1.3</c:v>
                </c:pt>
                <c:pt idx="104">
                  <c:v>1.2840990999999999</c:v>
                </c:pt>
                <c:pt idx="105">
                  <c:v>1.25</c:v>
                </c:pt>
                <c:pt idx="106">
                  <c:v>1.2275020000000001</c:v>
                </c:pt>
                <c:pt idx="107">
                  <c:v>1.2</c:v>
                </c:pt>
                <c:pt idx="108">
                  <c:v>1.1702882999999999</c:v>
                </c:pt>
                <c:pt idx="109">
                  <c:v>1.1499999999999999</c:v>
                </c:pt>
                <c:pt idx="110">
                  <c:v>1.1122300000000001</c:v>
                </c:pt>
                <c:pt idx="111">
                  <c:v>1.1000000000000001</c:v>
                </c:pt>
                <c:pt idx="112">
                  <c:v>1.0530358</c:v>
                </c:pt>
                <c:pt idx="113">
                  <c:v>1.05</c:v>
                </c:pt>
                <c:pt idx="114">
                  <c:v>1</c:v>
                </c:pt>
                <c:pt idx="115">
                  <c:v>1</c:v>
                </c:pt>
              </c:numCache>
            </c:numRef>
          </c:yVal>
          <c:smooth val="0"/>
        </c:ser>
        <c:dLbls>
          <c:showLegendKey val="0"/>
          <c:showVal val="0"/>
          <c:showCatName val="0"/>
          <c:showSerName val="0"/>
          <c:showPercent val="0"/>
          <c:showBubbleSize val="0"/>
        </c:dLbls>
        <c:axId val="352221520"/>
        <c:axId val="352221912"/>
      </c:scatterChart>
      <c:valAx>
        <c:axId val="352221520"/>
        <c:scaling>
          <c:orientation val="maxMin"/>
          <c:max val="300"/>
        </c:scaling>
        <c:delete val="0"/>
        <c:axPos val="b"/>
        <c:majorGridlines>
          <c:spPr>
            <a:ln w="3175" cap="flat" cmpd="sng" algn="ctr">
              <a:solidFill>
                <a:schemeClr val="bg1">
                  <a:lumMod val="75000"/>
                </a:schemeClr>
              </a:solidFill>
              <a:prstDash val="dash"/>
              <a:round/>
            </a:ln>
            <a:effectLst/>
          </c:spPr>
        </c:majorGridlines>
        <c:title>
          <c:tx>
            <c:rich>
              <a:bodyPr rot="0" spcFirstLastPara="1" vertOverflow="ellipsis" vert="horz" wrap="square" anchor="ctr" anchorCtr="1"/>
              <a:lstStyle/>
              <a:p>
                <a:pPr>
                  <a:defRPr sz="800" b="0"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en-GB">
                    <a:solidFill>
                      <a:srgbClr val="0000FF"/>
                    </a:solidFill>
                  </a:rPr>
                  <a:t>M (kg)</a:t>
                </a:r>
              </a:p>
            </c:rich>
          </c:tx>
          <c:layout>
            <c:manualLayout>
              <c:xMode val="edge"/>
              <c:yMode val="edge"/>
              <c:x val="0.35770456531291511"/>
              <c:y val="0.9203522346749633"/>
            </c:manualLayout>
          </c:layout>
          <c:overlay val="0"/>
          <c:spPr>
            <a:noFill/>
            <a:ln>
              <a:noFill/>
            </a:ln>
            <a:effectLst/>
          </c:spPr>
          <c:txPr>
            <a:bodyPr rot="0" spcFirstLastPara="1" vertOverflow="ellipsis" vert="horz" wrap="square" anchor="ctr" anchorCtr="1"/>
            <a:lstStyle/>
            <a:p>
              <a:pPr>
                <a:defRPr sz="8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title>
        <c:numFmt formatCode="General" sourceLinked="1"/>
        <c:majorTickMark val="out"/>
        <c:minorTickMark val="in"/>
        <c:tickLblPos val="nextTo"/>
        <c:spPr>
          <a:noFill/>
          <a:ln w="9525" cap="flat" cmpd="sng" algn="ctr">
            <a:solidFill>
              <a:schemeClr val="tx1"/>
            </a:solidFill>
            <a:round/>
          </a:ln>
          <a:effectLst/>
        </c:spPr>
        <c:txPr>
          <a:bodyPr rot="-60000000" spcFirstLastPara="1" vertOverflow="ellipsis" vert="horz" wrap="square" anchor="ctr" anchorCtr="1"/>
          <a:lstStyle/>
          <a:p>
            <a:pPr>
              <a:defRPr sz="8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352221912"/>
        <c:crosses val="autoZero"/>
        <c:crossBetween val="midCat"/>
        <c:majorUnit val="50"/>
      </c:valAx>
      <c:valAx>
        <c:axId val="352221912"/>
        <c:scaling>
          <c:orientation val="minMax"/>
          <c:max val="4.5"/>
          <c:min val="1"/>
        </c:scaling>
        <c:delete val="0"/>
        <c:axPos val="r"/>
        <c:majorGridlines>
          <c:spPr>
            <a:ln w="3175" cap="flat" cmpd="sng" algn="ctr">
              <a:solidFill>
                <a:schemeClr val="bg1">
                  <a:lumMod val="75000"/>
                </a:schemeClr>
              </a:solidFill>
              <a:prstDash val="dash"/>
              <a:round/>
            </a:ln>
            <a:effectLst/>
          </c:spPr>
        </c:majorGridlines>
        <c:title>
          <c:tx>
            <c:rich>
              <a:bodyPr rot="0" spcFirstLastPara="1" vertOverflow="ellipsis" wrap="square" anchor="ctr" anchorCtr="1"/>
              <a:lstStyle/>
              <a:p>
                <a:pPr>
                  <a:defRPr sz="800" b="0"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en-GB">
                    <a:solidFill>
                      <a:srgbClr val="0000FF"/>
                    </a:solidFill>
                  </a:rPr>
                  <a:t>R(m)</a:t>
                </a:r>
              </a:p>
            </c:rich>
          </c:tx>
          <c:layout>
            <c:manualLayout>
              <c:xMode val="edge"/>
              <c:yMode val="edge"/>
              <c:x val="0.84753046824887746"/>
              <c:y val="0.16087134393640179"/>
            </c:manualLayout>
          </c:layout>
          <c:overlay val="0"/>
          <c:spPr>
            <a:noFill/>
            <a:ln>
              <a:noFill/>
            </a:ln>
            <a:effectLst/>
          </c:spPr>
          <c:txPr>
            <a:bodyPr rot="0" spcFirstLastPara="1" vertOverflow="ellipsis" wrap="square" anchor="ctr" anchorCtr="1"/>
            <a:lstStyle/>
            <a:p>
              <a:pPr>
                <a:defRPr sz="8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title>
        <c:numFmt formatCode="General" sourceLinked="1"/>
        <c:majorTickMark val="out"/>
        <c:minorTickMark val="in"/>
        <c:tickLblPos val="nextTo"/>
        <c:spPr>
          <a:noFill/>
          <a:ln w="9525" cap="flat" cmpd="sng" algn="ctr">
            <a:solidFill>
              <a:schemeClr val="tx1"/>
            </a:solidFill>
            <a:round/>
          </a:ln>
          <a:effectLst/>
        </c:spPr>
        <c:txPr>
          <a:bodyPr rot="-60000000" spcFirstLastPara="1" vertOverflow="ellipsis" vert="horz" wrap="square" anchor="ctr" anchorCtr="1"/>
          <a:lstStyle/>
          <a:p>
            <a:pPr>
              <a:defRPr sz="8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352221520"/>
        <c:crosses val="autoZero"/>
        <c:crossBetween val="midCat"/>
        <c:majorUnit val="0.5"/>
      </c:valAx>
      <c:spPr>
        <a:noFill/>
        <a:ln w="6350">
          <a:solidFill>
            <a:schemeClr val="tx1"/>
          </a:solidFill>
        </a:ln>
        <a:effectLst/>
      </c:spPr>
    </c:plotArea>
    <c:plotVisOnly val="1"/>
    <c:dispBlanksAs val="gap"/>
    <c:showDLblsOverMax val="0"/>
  </c:chart>
  <c:spPr>
    <a:solidFill>
      <a:schemeClr val="bg1"/>
    </a:solidFill>
    <a:ln w="9525" cap="flat" cmpd="sng" algn="ctr">
      <a:noFill/>
      <a:round/>
    </a:ln>
    <a:effectLst/>
  </c:spPr>
  <c:txPr>
    <a:bodyPr/>
    <a:lstStyle/>
    <a:p>
      <a:pPr>
        <a:defRPr sz="800">
          <a:solidFill>
            <a:sysClr val="windowText" lastClr="000000"/>
          </a:solidFill>
          <a:latin typeface="Arial" panose="020B0604020202020204" pitchFamily="34" charset="0"/>
          <a:cs typeface="Arial" panose="020B0604020202020204" pitchFamily="34" charset="0"/>
        </a:defRPr>
      </a:pPr>
      <a:endParaRPr lang="en-US"/>
    </a:p>
  </c:txPr>
  <c:externalData r:id="rId3">
    <c:autoUpdate val="0"/>
  </c:externalData>
  <c:userShapes r:id="rId4"/>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b="1"/>
            </a:pPr>
            <a:r>
              <a:rPr lang="en-GB" sz="1000" b="1" i="0" baseline="0">
                <a:effectLst/>
                <a:latin typeface="Arial" panose="020B0604020202020204" pitchFamily="34" charset="0"/>
                <a:cs typeface="Arial" panose="020B0604020202020204" pitchFamily="34" charset="0"/>
              </a:rPr>
              <a:t>(d)</a:t>
            </a:r>
            <a:endParaRPr lang="en-GB" sz="1000" b="1">
              <a:effectLst/>
              <a:latin typeface="Arial" panose="020B0604020202020204" pitchFamily="34" charset="0"/>
              <a:cs typeface="Arial" panose="020B0604020202020204" pitchFamily="34" charset="0"/>
            </a:endParaRPr>
          </a:p>
        </c:rich>
      </c:tx>
      <c:layout>
        <c:manualLayout>
          <c:xMode val="edge"/>
          <c:yMode val="edge"/>
          <c:x val="0.16208785222601893"/>
          <c:y val="0"/>
        </c:manualLayout>
      </c:layout>
      <c:overlay val="0"/>
    </c:title>
    <c:autoTitleDeleted val="0"/>
    <c:plotArea>
      <c:layout>
        <c:manualLayout>
          <c:layoutTarget val="inner"/>
          <c:xMode val="edge"/>
          <c:yMode val="edge"/>
          <c:x val="0.15199787089550867"/>
          <c:y val="3.1368303606950441E-2"/>
          <c:w val="0.68780757300442341"/>
          <c:h val="0.93726339278609916"/>
        </c:manualLayout>
      </c:layout>
      <c:scatterChart>
        <c:scatterStyle val="lineMarker"/>
        <c:varyColors val="0"/>
        <c:ser>
          <c:idx val="1"/>
          <c:order val="0"/>
          <c:tx>
            <c:v>P_Air3D</c:v>
          </c:tx>
          <c:spPr>
            <a:ln w="19050">
              <a:solidFill>
                <a:srgbClr val="0000FF"/>
              </a:solidFill>
            </a:ln>
          </c:spPr>
          <c:marker>
            <c:symbol val="none"/>
          </c:marker>
          <c:xVal>
            <c:numRef>
              <c:f>'S2-G1@Centre'!$H$3:$H$2627</c:f>
              <c:numCache>
                <c:formatCode>0.000</c:formatCode>
                <c:ptCount val="2625"/>
                <c:pt idx="0">
                  <c:v>0</c:v>
                </c:pt>
                <c:pt idx="1">
                  <c:v>0.68608499999999994</c:v>
                </c:pt>
                <c:pt idx="2">
                  <c:v>0.68608499999999994</c:v>
                </c:pt>
                <c:pt idx="3">
                  <c:v>0.68867250000000002</c:v>
                </c:pt>
                <c:pt idx="4">
                  <c:v>0.69566249999999996</c:v>
                </c:pt>
                <c:pt idx="5">
                  <c:v>0.70267250000000003</c:v>
                </c:pt>
                <c:pt idx="6">
                  <c:v>0.70971000000000006</c:v>
                </c:pt>
                <c:pt idx="7">
                  <c:v>0.71677250000000003</c:v>
                </c:pt>
                <c:pt idx="8">
                  <c:v>0.72385250000000001</c:v>
                </c:pt>
                <c:pt idx="9">
                  <c:v>0.73096000000000005</c:v>
                </c:pt>
                <c:pt idx="10">
                  <c:v>0.73808499999999999</c:v>
                </c:pt>
                <c:pt idx="11">
                  <c:v>0.74523499999999998</c:v>
                </c:pt>
                <c:pt idx="12">
                  <c:v>0.75241749999999996</c:v>
                </c:pt>
                <c:pt idx="13">
                  <c:v>0.75961500000000004</c:v>
                </c:pt>
                <c:pt idx="14">
                  <c:v>0.76684250000000009</c:v>
                </c:pt>
                <c:pt idx="15">
                  <c:v>0.77409000000000006</c:v>
                </c:pt>
                <c:pt idx="16">
                  <c:v>0.78136249999999996</c:v>
                </c:pt>
                <c:pt idx="17">
                  <c:v>0.78866249999999993</c:v>
                </c:pt>
                <c:pt idx="18">
                  <c:v>0.79597999999999991</c:v>
                </c:pt>
                <c:pt idx="19">
                  <c:v>0.80332749999999997</c:v>
                </c:pt>
                <c:pt idx="20">
                  <c:v>0.81069499999999994</c:v>
                </c:pt>
                <c:pt idx="21">
                  <c:v>0.81808750000000008</c:v>
                </c:pt>
                <c:pt idx="22">
                  <c:v>0.82551249999999998</c:v>
                </c:pt>
                <c:pt idx="23">
                  <c:v>0.832955</c:v>
                </c:pt>
                <c:pt idx="24">
                  <c:v>0.84043000000000001</c:v>
                </c:pt>
                <c:pt idx="25">
                  <c:v>0.84793000000000007</c:v>
                </c:pt>
                <c:pt idx="26">
                  <c:v>0.85545250000000006</c:v>
                </c:pt>
                <c:pt idx="27">
                  <c:v>0.86300999999999994</c:v>
                </c:pt>
                <c:pt idx="28">
                  <c:v>0.87058749999999996</c:v>
                </c:pt>
                <c:pt idx="29">
                  <c:v>0.87819749999999996</c:v>
                </c:pt>
                <c:pt idx="30">
                  <c:v>0.88583499999999993</c:v>
                </c:pt>
                <c:pt idx="31">
                  <c:v>0.89349749999999994</c:v>
                </c:pt>
                <c:pt idx="32">
                  <c:v>0.90118999999999994</c:v>
                </c:pt>
                <c:pt idx="33">
                  <c:v>0.90890999999999988</c:v>
                </c:pt>
                <c:pt idx="34">
                  <c:v>0.91666000000000003</c:v>
                </c:pt>
                <c:pt idx="35">
                  <c:v>0.92443750000000013</c:v>
                </c:pt>
                <c:pt idx="36">
                  <c:v>0.93224250000000008</c:v>
                </c:pt>
                <c:pt idx="37">
                  <c:v>0.94008000000000003</c:v>
                </c:pt>
                <c:pt idx="38">
                  <c:v>0.94794749999999994</c:v>
                </c:pt>
                <c:pt idx="39">
                  <c:v>0.95584250000000004</c:v>
                </c:pt>
                <c:pt idx="40">
                  <c:v>0.9637675</c:v>
                </c:pt>
                <c:pt idx="41">
                  <c:v>0.97172500000000006</c:v>
                </c:pt>
                <c:pt idx="42">
                  <c:v>0.97970999999999997</c:v>
                </c:pt>
                <c:pt idx="43">
                  <c:v>0.98772749999999998</c:v>
                </c:pt>
                <c:pt idx="44">
                  <c:v>0.99577250000000006</c:v>
                </c:pt>
                <c:pt idx="45">
                  <c:v>1.0038475</c:v>
                </c:pt>
                <c:pt idx="46">
                  <c:v>1.0119549999999999</c:v>
                </c:pt>
                <c:pt idx="47">
                  <c:v>1.0200900000000002</c:v>
                </c:pt>
                <c:pt idx="48">
                  <c:v>1.0282575</c:v>
                </c:pt>
                <c:pt idx="49">
                  <c:v>1.0364574999999998</c:v>
                </c:pt>
                <c:pt idx="50">
                  <c:v>1.0446850000000001</c:v>
                </c:pt>
                <c:pt idx="51">
                  <c:v>1.052945</c:v>
                </c:pt>
                <c:pt idx="52">
                  <c:v>1.0612250000000001</c:v>
                </c:pt>
                <c:pt idx="53">
                  <c:v>1.0694725</c:v>
                </c:pt>
                <c:pt idx="54">
                  <c:v>1.0776950000000001</c:v>
                </c:pt>
                <c:pt idx="55">
                  <c:v>1.0859075</c:v>
                </c:pt>
                <c:pt idx="56">
                  <c:v>1.0941174999999999</c:v>
                </c:pt>
                <c:pt idx="57">
                  <c:v>1.1023375</c:v>
                </c:pt>
                <c:pt idx="58">
                  <c:v>1.1105500000000001</c:v>
                </c:pt>
                <c:pt idx="59">
                  <c:v>1.1187624999999999</c:v>
                </c:pt>
                <c:pt idx="60">
                  <c:v>1.1269899999999999</c:v>
                </c:pt>
                <c:pt idx="61">
                  <c:v>1.1352325000000001</c:v>
                </c:pt>
                <c:pt idx="62">
                  <c:v>1.1434850000000001</c:v>
                </c:pt>
                <c:pt idx="63">
                  <c:v>1.1517474999999999</c:v>
                </c:pt>
                <c:pt idx="64">
                  <c:v>1.1600275</c:v>
                </c:pt>
                <c:pt idx="65">
                  <c:v>1.1683300000000001</c:v>
                </c:pt>
                <c:pt idx="66">
                  <c:v>1.1766475000000001</c:v>
                </c:pt>
                <c:pt idx="67">
                  <c:v>1.184985</c:v>
                </c:pt>
                <c:pt idx="68">
                  <c:v>1.1933450000000001</c:v>
                </c:pt>
                <c:pt idx="69">
                  <c:v>1.20173</c:v>
                </c:pt>
                <c:pt idx="70">
                  <c:v>1.210135</c:v>
                </c:pt>
                <c:pt idx="71">
                  <c:v>1.2185599999999999</c:v>
                </c:pt>
                <c:pt idx="72">
                  <c:v>1.2270174999999999</c:v>
                </c:pt>
                <c:pt idx="73">
                  <c:v>1.2354975000000001</c:v>
                </c:pt>
                <c:pt idx="74">
                  <c:v>1.244</c:v>
                </c:pt>
                <c:pt idx="75">
                  <c:v>1.2525375000000001</c:v>
                </c:pt>
                <c:pt idx="76">
                  <c:v>1.2611025</c:v>
                </c:pt>
                <c:pt idx="77">
                  <c:v>1.269695</c:v>
                </c:pt>
                <c:pt idx="78">
                  <c:v>1.2783249999999999</c:v>
                </c:pt>
                <c:pt idx="79">
                  <c:v>1.286985</c:v>
                </c:pt>
                <c:pt idx="80">
                  <c:v>1.2956749999999999</c:v>
                </c:pt>
                <c:pt idx="81">
                  <c:v>1.3043974999999999</c:v>
                </c:pt>
                <c:pt idx="82">
                  <c:v>1.3131550000000001</c:v>
                </c:pt>
                <c:pt idx="83">
                  <c:v>1.3219425</c:v>
                </c:pt>
                <c:pt idx="84">
                  <c:v>1.3307625000000001</c:v>
                </c:pt>
                <c:pt idx="85">
                  <c:v>1.33962</c:v>
                </c:pt>
                <c:pt idx="86">
                  <c:v>1.3485075</c:v>
                </c:pt>
                <c:pt idx="87">
                  <c:v>1.3574275</c:v>
                </c:pt>
                <c:pt idx="88">
                  <c:v>1.366385</c:v>
                </c:pt>
                <c:pt idx="89">
                  <c:v>1.375375</c:v>
                </c:pt>
                <c:pt idx="90">
                  <c:v>1.3843974999999999</c:v>
                </c:pt>
                <c:pt idx="91">
                  <c:v>1.3934599999999999</c:v>
                </c:pt>
                <c:pt idx="92">
                  <c:v>1.402555</c:v>
                </c:pt>
                <c:pt idx="93">
                  <c:v>1.4116825</c:v>
                </c:pt>
                <c:pt idx="94">
                  <c:v>1.4207375</c:v>
                </c:pt>
                <c:pt idx="95">
                  <c:v>1.42971</c:v>
                </c:pt>
                <c:pt idx="96">
                  <c:v>1.4385300000000001</c:v>
                </c:pt>
                <c:pt idx="97">
                  <c:v>1.44729</c:v>
                </c:pt>
                <c:pt idx="98">
                  <c:v>1.45604</c:v>
                </c:pt>
                <c:pt idx="99">
                  <c:v>1.4646975</c:v>
                </c:pt>
                <c:pt idx="100">
                  <c:v>1.4733000000000001</c:v>
                </c:pt>
                <c:pt idx="101">
                  <c:v>1.4818625000000001</c:v>
                </c:pt>
                <c:pt idx="102">
                  <c:v>1.4903825000000002</c:v>
                </c:pt>
                <c:pt idx="103">
                  <c:v>1.4988349999999999</c:v>
                </c:pt>
                <c:pt idx="104">
                  <c:v>1.5072775</c:v>
                </c:pt>
                <c:pt idx="105">
                  <c:v>1.5157175000000001</c:v>
                </c:pt>
                <c:pt idx="106">
                  <c:v>1.5240975000000001</c:v>
                </c:pt>
                <c:pt idx="107">
                  <c:v>1.5324325000000001</c:v>
                </c:pt>
                <c:pt idx="108">
                  <c:v>1.5407575</c:v>
                </c:pt>
                <c:pt idx="109">
                  <c:v>1.5490699999999999</c:v>
                </c:pt>
                <c:pt idx="110">
                  <c:v>1.5573575</c:v>
                </c:pt>
                <c:pt idx="111">
                  <c:v>1.5656050000000001</c:v>
                </c:pt>
                <c:pt idx="112">
                  <c:v>1.5738325000000002</c:v>
                </c:pt>
                <c:pt idx="113">
                  <c:v>1.5820675</c:v>
                </c:pt>
                <c:pt idx="114">
                  <c:v>1.590265</c:v>
                </c:pt>
                <c:pt idx="115">
                  <c:v>1.598455</c:v>
                </c:pt>
                <c:pt idx="116">
                  <c:v>1.6066150000000001</c:v>
                </c:pt>
                <c:pt idx="117">
                  <c:v>1.6147849999999999</c:v>
                </c:pt>
                <c:pt idx="118">
                  <c:v>1.6229324999999999</c:v>
                </c:pt>
                <c:pt idx="119">
                  <c:v>1.6310624999999999</c:v>
                </c:pt>
                <c:pt idx="120">
                  <c:v>1.6392</c:v>
                </c:pt>
                <c:pt idx="121">
                  <c:v>1.6473200000000001</c:v>
                </c:pt>
                <c:pt idx="122">
                  <c:v>1.65544</c:v>
                </c:pt>
                <c:pt idx="123">
                  <c:v>1.6635324999999999</c:v>
                </c:pt>
                <c:pt idx="124">
                  <c:v>1.6716374999999999</c:v>
                </c:pt>
                <c:pt idx="125">
                  <c:v>1.6797550000000001</c:v>
                </c:pt>
                <c:pt idx="126">
                  <c:v>1.6878625</c:v>
                </c:pt>
                <c:pt idx="127">
                  <c:v>1.6959599999999999</c:v>
                </c:pt>
                <c:pt idx="128">
                  <c:v>1.704035</c:v>
                </c:pt>
                <c:pt idx="129">
                  <c:v>1.712135</c:v>
                </c:pt>
                <c:pt idx="130">
                  <c:v>1.7202225000000002</c:v>
                </c:pt>
                <c:pt idx="131">
                  <c:v>1.7283074999999999</c:v>
                </c:pt>
                <c:pt idx="132">
                  <c:v>1.7364000000000002</c:v>
                </c:pt>
                <c:pt idx="133">
                  <c:v>1.7444999999999999</c:v>
                </c:pt>
                <c:pt idx="134">
                  <c:v>1.7525949999999999</c:v>
                </c:pt>
                <c:pt idx="135">
                  <c:v>1.7606799999999998</c:v>
                </c:pt>
                <c:pt idx="136">
                  <c:v>1.7687725000000001</c:v>
                </c:pt>
                <c:pt idx="137">
                  <c:v>1.7768875</c:v>
                </c:pt>
                <c:pt idx="138">
                  <c:v>1.784985</c:v>
                </c:pt>
                <c:pt idx="139">
                  <c:v>1.7930850000000003</c:v>
                </c:pt>
                <c:pt idx="140">
                  <c:v>1.8012050000000002</c:v>
                </c:pt>
                <c:pt idx="141">
                  <c:v>1.8093250000000001</c:v>
                </c:pt>
                <c:pt idx="142">
                  <c:v>1.8174399999999999</c:v>
                </c:pt>
                <c:pt idx="143">
                  <c:v>1.8255574999999999</c:v>
                </c:pt>
                <c:pt idx="144">
                  <c:v>1.8336924999999999</c:v>
                </c:pt>
                <c:pt idx="145">
                  <c:v>1.84182</c:v>
                </c:pt>
                <c:pt idx="146">
                  <c:v>1.8499475000000001</c:v>
                </c:pt>
                <c:pt idx="147">
                  <c:v>1.85809</c:v>
                </c:pt>
                <c:pt idx="148">
                  <c:v>1.8662450000000002</c:v>
                </c:pt>
                <c:pt idx="149">
                  <c:v>1.8743925000000001</c:v>
                </c:pt>
                <c:pt idx="150">
                  <c:v>1.8825524999999999</c:v>
                </c:pt>
                <c:pt idx="151">
                  <c:v>1.8907275000000001</c:v>
                </c:pt>
                <c:pt idx="152">
                  <c:v>1.8989075000000002</c:v>
                </c:pt>
                <c:pt idx="153">
                  <c:v>1.9070849999999999</c:v>
                </c:pt>
                <c:pt idx="154">
                  <c:v>1.9152800000000001</c:v>
                </c:pt>
                <c:pt idx="155">
                  <c:v>1.9234899999999999</c:v>
                </c:pt>
                <c:pt idx="156">
                  <c:v>1.9316924999999998</c:v>
                </c:pt>
                <c:pt idx="157">
                  <c:v>1.9399025000000001</c:v>
                </c:pt>
                <c:pt idx="158">
                  <c:v>1.9481325</c:v>
                </c:pt>
                <c:pt idx="159">
                  <c:v>1.9563774999999999</c:v>
                </c:pt>
                <c:pt idx="160">
                  <c:v>1.9646250000000001</c:v>
                </c:pt>
                <c:pt idx="161">
                  <c:v>1.9728824999999999</c:v>
                </c:pt>
                <c:pt idx="162">
                  <c:v>1.9811624999999999</c:v>
                </c:pt>
                <c:pt idx="163">
                  <c:v>1.989455</c:v>
                </c:pt>
                <c:pt idx="164">
                  <c:v>1.9977575000000001</c:v>
                </c:pt>
                <c:pt idx="165">
                  <c:v>2.0060725000000001</c:v>
                </c:pt>
                <c:pt idx="166">
                  <c:v>2.0144100000000003</c:v>
                </c:pt>
                <c:pt idx="167">
                  <c:v>2.0227525000000002</c:v>
                </c:pt>
                <c:pt idx="168">
                  <c:v>2.0311075000000001</c:v>
                </c:pt>
                <c:pt idx="169">
                  <c:v>2.0394824999999996</c:v>
                </c:pt>
                <c:pt idx="170">
                  <c:v>2.0478749999999999</c:v>
                </c:pt>
                <c:pt idx="171">
                  <c:v>2.0562724999999999</c:v>
                </c:pt>
                <c:pt idx="172">
                  <c:v>2.0646825</c:v>
                </c:pt>
                <c:pt idx="173">
                  <c:v>2.0731125000000001</c:v>
                </c:pt>
                <c:pt idx="174">
                  <c:v>2.0815524999999999</c:v>
                </c:pt>
                <c:pt idx="175">
                  <c:v>2.0900024999999998</c:v>
                </c:pt>
                <c:pt idx="176">
                  <c:v>2.0984674999999999</c:v>
                </c:pt>
                <c:pt idx="177">
                  <c:v>2.1069500000000003</c:v>
                </c:pt>
                <c:pt idx="178">
                  <c:v>2.11544</c:v>
                </c:pt>
                <c:pt idx="179">
                  <c:v>2.1239425000000001</c:v>
                </c:pt>
                <c:pt idx="180">
                  <c:v>2.1324624999999999</c:v>
                </c:pt>
                <c:pt idx="181">
                  <c:v>2.1409924999999999</c:v>
                </c:pt>
                <c:pt idx="182">
                  <c:v>2.1495299999999999</c:v>
                </c:pt>
                <c:pt idx="183">
                  <c:v>2.1580825000000003</c:v>
                </c:pt>
                <c:pt idx="184">
                  <c:v>2.1666525000000001</c:v>
                </c:pt>
                <c:pt idx="185">
                  <c:v>2.17523</c:v>
                </c:pt>
                <c:pt idx="186">
                  <c:v>2.1838099999999998</c:v>
                </c:pt>
                <c:pt idx="187">
                  <c:v>2.1924000000000001</c:v>
                </c:pt>
                <c:pt idx="188">
                  <c:v>2.2009975000000002</c:v>
                </c:pt>
                <c:pt idx="189">
                  <c:v>2.2096149999999999</c:v>
                </c:pt>
                <c:pt idx="190">
                  <c:v>2.2182650000000002</c:v>
                </c:pt>
                <c:pt idx="191">
                  <c:v>2.226925</c:v>
                </c:pt>
                <c:pt idx="192">
                  <c:v>2.2356000000000003</c:v>
                </c:pt>
                <c:pt idx="193">
                  <c:v>2.2443024999999999</c:v>
                </c:pt>
                <c:pt idx="194">
                  <c:v>2.2530399999999999</c:v>
                </c:pt>
                <c:pt idx="195">
                  <c:v>2.261825</c:v>
                </c:pt>
                <c:pt idx="196">
                  <c:v>2.2706474999999999</c:v>
                </c:pt>
                <c:pt idx="197">
                  <c:v>2.2794924999999999</c:v>
                </c:pt>
                <c:pt idx="198">
                  <c:v>2.2883549999999997</c:v>
                </c:pt>
                <c:pt idx="199">
                  <c:v>2.2972324999999998</c:v>
                </c:pt>
                <c:pt idx="200">
                  <c:v>2.30613</c:v>
                </c:pt>
                <c:pt idx="201">
                  <c:v>2.3150500000000003</c:v>
                </c:pt>
                <c:pt idx="202">
                  <c:v>2.323995</c:v>
                </c:pt>
                <c:pt idx="203">
                  <c:v>2.3329675000000001</c:v>
                </c:pt>
                <c:pt idx="204">
                  <c:v>2.3419724999999998</c:v>
                </c:pt>
                <c:pt idx="205">
                  <c:v>2.3510074999999997</c:v>
                </c:pt>
                <c:pt idx="206">
                  <c:v>2.3600775000000001</c:v>
                </c:pt>
                <c:pt idx="207">
                  <c:v>2.3691825</c:v>
                </c:pt>
                <c:pt idx="208">
                  <c:v>2.3783175000000001</c:v>
                </c:pt>
                <c:pt idx="209">
                  <c:v>2.3874849999999999</c:v>
                </c:pt>
                <c:pt idx="210">
                  <c:v>2.3966825000000003</c:v>
                </c:pt>
                <c:pt idx="211">
                  <c:v>2.4059174999999997</c:v>
                </c:pt>
                <c:pt idx="212">
                  <c:v>2.4151824999999998</c:v>
                </c:pt>
                <c:pt idx="213">
                  <c:v>2.4244775000000001</c:v>
                </c:pt>
                <c:pt idx="214">
                  <c:v>2.4338074999999999</c:v>
                </c:pt>
                <c:pt idx="215">
                  <c:v>2.4431700000000003</c:v>
                </c:pt>
                <c:pt idx="216">
                  <c:v>2.4525575000000002</c:v>
                </c:pt>
                <c:pt idx="217">
                  <c:v>2.4619675000000001</c:v>
                </c:pt>
                <c:pt idx="218">
                  <c:v>2.4714024999999999</c:v>
                </c:pt>
                <c:pt idx="219">
                  <c:v>2.4808650000000001</c:v>
                </c:pt>
                <c:pt idx="220">
                  <c:v>2.4903550000000001</c:v>
                </c:pt>
                <c:pt idx="221">
                  <c:v>2.4998775000000002</c:v>
                </c:pt>
                <c:pt idx="222">
                  <c:v>2.5094249999999998</c:v>
                </c:pt>
                <c:pt idx="223">
                  <c:v>2.5190250000000001</c:v>
                </c:pt>
                <c:pt idx="224">
                  <c:v>2.5286499999999998</c:v>
                </c:pt>
                <c:pt idx="225">
                  <c:v>2.5383</c:v>
                </c:pt>
                <c:pt idx="226">
                  <c:v>2.548</c:v>
                </c:pt>
                <c:pt idx="227">
                  <c:v>2.55775</c:v>
                </c:pt>
                <c:pt idx="228">
                  <c:v>2.5675249999999998</c:v>
                </c:pt>
                <c:pt idx="229">
                  <c:v>2.57735</c:v>
                </c:pt>
                <c:pt idx="230">
                  <c:v>2.5872250000000001</c:v>
                </c:pt>
                <c:pt idx="231">
                  <c:v>2.5971500000000001</c:v>
                </c:pt>
                <c:pt idx="232">
                  <c:v>2.6071</c:v>
                </c:pt>
                <c:pt idx="233">
                  <c:v>2.6170749999999998</c:v>
                </c:pt>
                <c:pt idx="234">
                  <c:v>2.6270249999999997</c:v>
                </c:pt>
                <c:pt idx="235">
                  <c:v>2.6369750000000001</c:v>
                </c:pt>
                <c:pt idx="236">
                  <c:v>2.6469499999999999</c:v>
                </c:pt>
                <c:pt idx="237">
                  <c:v>2.6568999999999998</c:v>
                </c:pt>
                <c:pt idx="238">
                  <c:v>2.6668500000000002</c:v>
                </c:pt>
                <c:pt idx="239">
                  <c:v>2.676825</c:v>
                </c:pt>
                <c:pt idx="240">
                  <c:v>2.6867749999999999</c:v>
                </c:pt>
                <c:pt idx="241">
                  <c:v>2.6967250000000003</c:v>
                </c:pt>
                <c:pt idx="242">
                  <c:v>2.7066750000000002</c:v>
                </c:pt>
                <c:pt idx="243">
                  <c:v>2.7166250000000001</c:v>
                </c:pt>
                <c:pt idx="244">
                  <c:v>2.726575</c:v>
                </c:pt>
                <c:pt idx="245">
                  <c:v>2.7365249999999999</c:v>
                </c:pt>
                <c:pt idx="246">
                  <c:v>2.7464749999999998</c:v>
                </c:pt>
                <c:pt idx="247">
                  <c:v>2.7564249999999997</c:v>
                </c:pt>
                <c:pt idx="248">
                  <c:v>2.7663500000000001</c:v>
                </c:pt>
                <c:pt idx="249">
                  <c:v>2.7763</c:v>
                </c:pt>
                <c:pt idx="250">
                  <c:v>2.786225</c:v>
                </c:pt>
                <c:pt idx="251">
                  <c:v>2.7961749999999999</c:v>
                </c:pt>
                <c:pt idx="252">
                  <c:v>2.8060999999999998</c:v>
                </c:pt>
                <c:pt idx="253">
                  <c:v>2.8160000000000003</c:v>
                </c:pt>
                <c:pt idx="254">
                  <c:v>2.8259249999999998</c:v>
                </c:pt>
                <c:pt idx="255">
                  <c:v>2.8358749999999997</c:v>
                </c:pt>
                <c:pt idx="256">
                  <c:v>2.8457750000000002</c:v>
                </c:pt>
                <c:pt idx="257">
                  <c:v>2.8556749999999997</c:v>
                </c:pt>
                <c:pt idx="258">
                  <c:v>2.8656000000000001</c:v>
                </c:pt>
                <c:pt idx="259">
                  <c:v>2.8754999999999997</c:v>
                </c:pt>
                <c:pt idx="260">
                  <c:v>2.8854000000000002</c:v>
                </c:pt>
                <c:pt idx="261">
                  <c:v>2.8952999999999998</c:v>
                </c:pt>
                <c:pt idx="262">
                  <c:v>2.9052250000000002</c:v>
                </c:pt>
                <c:pt idx="263">
                  <c:v>2.9151500000000001</c:v>
                </c:pt>
                <c:pt idx="264">
                  <c:v>2.9250750000000001</c:v>
                </c:pt>
                <c:pt idx="265">
                  <c:v>2.935025</c:v>
                </c:pt>
                <c:pt idx="266">
                  <c:v>2.9449999999999998</c:v>
                </c:pt>
                <c:pt idx="267">
                  <c:v>2.9550000000000001</c:v>
                </c:pt>
                <c:pt idx="268">
                  <c:v>2.9650249999999998</c:v>
                </c:pt>
                <c:pt idx="269">
                  <c:v>2.97505</c:v>
                </c:pt>
                <c:pt idx="270">
                  <c:v>2.9850249999999998</c:v>
                </c:pt>
                <c:pt idx="271">
                  <c:v>2.994875</c:v>
                </c:pt>
                <c:pt idx="272">
                  <c:v>3.0046750000000002</c:v>
                </c:pt>
                <c:pt idx="273">
                  <c:v>3.0144000000000002</c:v>
                </c:pt>
                <c:pt idx="274">
                  <c:v>3.0240749999999998</c:v>
                </c:pt>
                <c:pt idx="275">
                  <c:v>3.0337000000000001</c:v>
                </c:pt>
                <c:pt idx="276">
                  <c:v>3.0433749999999997</c:v>
                </c:pt>
                <c:pt idx="277">
                  <c:v>3.0529000000000002</c:v>
                </c:pt>
                <c:pt idx="278">
                  <c:v>3.0624500000000001</c:v>
                </c:pt>
                <c:pt idx="279">
                  <c:v>3.0720499999999999</c:v>
                </c:pt>
                <c:pt idx="280">
                  <c:v>3.0816249999999998</c:v>
                </c:pt>
                <c:pt idx="281">
                  <c:v>3.0911500000000003</c:v>
                </c:pt>
                <c:pt idx="282">
                  <c:v>3.1006999999999998</c:v>
                </c:pt>
                <c:pt idx="283">
                  <c:v>3.110325</c:v>
                </c:pt>
                <c:pt idx="284">
                  <c:v>3.1198999999999999</c:v>
                </c:pt>
                <c:pt idx="285">
                  <c:v>3.1295000000000002</c:v>
                </c:pt>
                <c:pt idx="286">
                  <c:v>3.1391250000000004</c:v>
                </c:pt>
                <c:pt idx="287">
                  <c:v>3.1488</c:v>
                </c:pt>
                <c:pt idx="288">
                  <c:v>3.1584500000000002</c:v>
                </c:pt>
                <c:pt idx="289">
                  <c:v>3.1681250000000003</c:v>
                </c:pt>
                <c:pt idx="290">
                  <c:v>3.1778500000000003</c:v>
                </c:pt>
                <c:pt idx="291">
                  <c:v>3.1875499999999999</c:v>
                </c:pt>
                <c:pt idx="292">
                  <c:v>3.1972499999999999</c:v>
                </c:pt>
                <c:pt idx="293">
                  <c:v>3.2068750000000001</c:v>
                </c:pt>
                <c:pt idx="294">
                  <c:v>3.216475</c:v>
                </c:pt>
                <c:pt idx="295">
                  <c:v>3.2260499999999999</c:v>
                </c:pt>
                <c:pt idx="296">
                  <c:v>3.2355750000000003</c:v>
                </c:pt>
                <c:pt idx="297">
                  <c:v>3.24505</c:v>
                </c:pt>
                <c:pt idx="298">
                  <c:v>3.2544999999999997</c:v>
                </c:pt>
                <c:pt idx="299">
                  <c:v>3.263925</c:v>
                </c:pt>
                <c:pt idx="300">
                  <c:v>3.2733499999999998</c:v>
                </c:pt>
                <c:pt idx="301">
                  <c:v>3.2827500000000001</c:v>
                </c:pt>
                <c:pt idx="302">
                  <c:v>3.2921499999999999</c:v>
                </c:pt>
                <c:pt idx="303">
                  <c:v>3.3015750000000001</c:v>
                </c:pt>
                <c:pt idx="304">
                  <c:v>3.3110500000000003</c:v>
                </c:pt>
                <c:pt idx="305">
                  <c:v>3.3205</c:v>
                </c:pt>
                <c:pt idx="306">
                  <c:v>3.3299750000000001</c:v>
                </c:pt>
                <c:pt idx="307">
                  <c:v>3.3394750000000002</c:v>
                </c:pt>
                <c:pt idx="308">
                  <c:v>3.3489</c:v>
                </c:pt>
                <c:pt idx="309">
                  <c:v>3.3583000000000003</c:v>
                </c:pt>
                <c:pt idx="310">
                  <c:v>3.3676749999999998</c:v>
                </c:pt>
                <c:pt idx="311">
                  <c:v>3.376925</c:v>
                </c:pt>
                <c:pt idx="312">
                  <c:v>3.3861750000000002</c:v>
                </c:pt>
                <c:pt idx="313">
                  <c:v>3.3953249999999997</c:v>
                </c:pt>
                <c:pt idx="314">
                  <c:v>3.4044249999999998</c:v>
                </c:pt>
                <c:pt idx="315">
                  <c:v>3.4134249999999997</c:v>
                </c:pt>
                <c:pt idx="316">
                  <c:v>3.4224249999999996</c:v>
                </c:pt>
                <c:pt idx="317">
                  <c:v>3.4313499999999997</c:v>
                </c:pt>
                <c:pt idx="318">
                  <c:v>3.4402250000000003</c:v>
                </c:pt>
                <c:pt idx="319">
                  <c:v>3.4490500000000002</c:v>
                </c:pt>
                <c:pt idx="320">
                  <c:v>3.4578499999999996</c:v>
                </c:pt>
                <c:pt idx="321">
                  <c:v>3.4666250000000001</c:v>
                </c:pt>
                <c:pt idx="322">
                  <c:v>3.4753750000000001</c:v>
                </c:pt>
                <c:pt idx="323">
                  <c:v>3.4840500000000003</c:v>
                </c:pt>
                <c:pt idx="324">
                  <c:v>3.492775</c:v>
                </c:pt>
                <c:pt idx="325">
                  <c:v>3.5014499999999997</c:v>
                </c:pt>
                <c:pt idx="326">
                  <c:v>3.5101249999999999</c:v>
                </c:pt>
                <c:pt idx="327">
                  <c:v>3.5187250000000003</c:v>
                </c:pt>
                <c:pt idx="328">
                  <c:v>3.5273750000000001</c:v>
                </c:pt>
                <c:pt idx="329">
                  <c:v>3.5359750000000001</c:v>
                </c:pt>
                <c:pt idx="330">
                  <c:v>3.5446</c:v>
                </c:pt>
                <c:pt idx="331">
                  <c:v>3.553175</c:v>
                </c:pt>
                <c:pt idx="332">
                  <c:v>3.5617749999999995</c:v>
                </c:pt>
                <c:pt idx="333">
                  <c:v>3.5703499999999999</c:v>
                </c:pt>
                <c:pt idx="334">
                  <c:v>3.5789500000000003</c:v>
                </c:pt>
                <c:pt idx="335">
                  <c:v>3.5875249999999999</c:v>
                </c:pt>
                <c:pt idx="336">
                  <c:v>3.5960749999999999</c:v>
                </c:pt>
                <c:pt idx="337">
                  <c:v>3.6046500000000004</c:v>
                </c:pt>
                <c:pt idx="338">
                  <c:v>3.6132249999999999</c:v>
                </c:pt>
                <c:pt idx="339">
                  <c:v>3.6217999999999999</c:v>
                </c:pt>
                <c:pt idx="340">
                  <c:v>3.6303750000000004</c:v>
                </c:pt>
                <c:pt idx="341">
                  <c:v>3.638925</c:v>
                </c:pt>
                <c:pt idx="342">
                  <c:v>3.6475249999999999</c:v>
                </c:pt>
                <c:pt idx="343">
                  <c:v>3.6561000000000003</c:v>
                </c:pt>
                <c:pt idx="344">
                  <c:v>3.6646749999999999</c:v>
                </c:pt>
                <c:pt idx="345">
                  <c:v>3.6732500000000003</c:v>
                </c:pt>
                <c:pt idx="346">
                  <c:v>3.6818499999999998</c:v>
                </c:pt>
                <c:pt idx="347">
                  <c:v>3.6904249999999998</c:v>
                </c:pt>
                <c:pt idx="348">
                  <c:v>3.6990500000000002</c:v>
                </c:pt>
                <c:pt idx="349">
                  <c:v>3.7076499999999997</c:v>
                </c:pt>
                <c:pt idx="350">
                  <c:v>3.716275</c:v>
                </c:pt>
                <c:pt idx="351">
                  <c:v>3.7248999999999999</c:v>
                </c:pt>
                <c:pt idx="352">
                  <c:v>3.7336</c:v>
                </c:pt>
                <c:pt idx="353">
                  <c:v>3.742375</c:v>
                </c:pt>
                <c:pt idx="354">
                  <c:v>3.7512249999999998</c:v>
                </c:pt>
                <c:pt idx="355">
                  <c:v>3.7601750000000003</c:v>
                </c:pt>
                <c:pt idx="356">
                  <c:v>3.7692249999999996</c:v>
                </c:pt>
                <c:pt idx="357">
                  <c:v>3.7783499999999997</c:v>
                </c:pt>
                <c:pt idx="358">
                  <c:v>3.7874499999999998</c:v>
                </c:pt>
                <c:pt idx="359">
                  <c:v>3.7965</c:v>
                </c:pt>
                <c:pt idx="360">
                  <c:v>3.8055249999999998</c:v>
                </c:pt>
                <c:pt idx="361">
                  <c:v>3.8144749999999998</c:v>
                </c:pt>
                <c:pt idx="362">
                  <c:v>3.8233999999999999</c:v>
                </c:pt>
                <c:pt idx="363">
                  <c:v>3.8323000000000005</c:v>
                </c:pt>
                <c:pt idx="364">
                  <c:v>3.8412250000000001</c:v>
                </c:pt>
                <c:pt idx="365">
                  <c:v>3.8500999999999999</c:v>
                </c:pt>
                <c:pt idx="366">
                  <c:v>3.8589249999999997</c:v>
                </c:pt>
                <c:pt idx="367">
                  <c:v>3.8677000000000001</c:v>
                </c:pt>
                <c:pt idx="368">
                  <c:v>3.8764750000000001</c:v>
                </c:pt>
                <c:pt idx="369">
                  <c:v>3.8852249999999997</c:v>
                </c:pt>
                <c:pt idx="370">
                  <c:v>3.8939500000000002</c:v>
                </c:pt>
                <c:pt idx="371">
                  <c:v>3.9026749999999999</c:v>
                </c:pt>
                <c:pt idx="372">
                  <c:v>3.9114000000000004</c:v>
                </c:pt>
                <c:pt idx="373">
                  <c:v>3.92015</c:v>
                </c:pt>
                <c:pt idx="374">
                  <c:v>3.9288999999999996</c:v>
                </c:pt>
                <c:pt idx="375">
                  <c:v>3.937675</c:v>
                </c:pt>
                <c:pt idx="376">
                  <c:v>3.9464999999999999</c:v>
                </c:pt>
                <c:pt idx="377">
                  <c:v>3.9553249999999998</c:v>
                </c:pt>
                <c:pt idx="378">
                  <c:v>3.9641750000000004</c:v>
                </c:pt>
                <c:pt idx="379">
                  <c:v>3.9730750000000001</c:v>
                </c:pt>
                <c:pt idx="380">
                  <c:v>3.9820000000000002</c:v>
                </c:pt>
                <c:pt idx="381">
                  <c:v>3.9909500000000002</c:v>
                </c:pt>
                <c:pt idx="382">
                  <c:v>3.9999250000000002</c:v>
                </c:pt>
                <c:pt idx="383">
                  <c:v>4.0089249999999996</c:v>
                </c:pt>
                <c:pt idx="384">
                  <c:v>4.017925</c:v>
                </c:pt>
                <c:pt idx="385">
                  <c:v>4.0269750000000002</c:v>
                </c:pt>
                <c:pt idx="386">
                  <c:v>4.0360500000000004</c:v>
                </c:pt>
                <c:pt idx="387">
                  <c:v>4.0451500000000005</c:v>
                </c:pt>
                <c:pt idx="388">
                  <c:v>4.0543000000000005</c:v>
                </c:pt>
                <c:pt idx="389">
                  <c:v>4.0634999999999994</c:v>
                </c:pt>
                <c:pt idx="390">
                  <c:v>4.0727500000000001</c:v>
                </c:pt>
                <c:pt idx="391">
                  <c:v>4.0820500000000006</c:v>
                </c:pt>
                <c:pt idx="392">
                  <c:v>4.0913750000000002</c:v>
                </c:pt>
                <c:pt idx="393">
                  <c:v>4.1007750000000005</c:v>
                </c:pt>
                <c:pt idx="394">
                  <c:v>4.1102249999999998</c:v>
                </c:pt>
                <c:pt idx="395">
                  <c:v>4.1197499999999998</c:v>
                </c:pt>
                <c:pt idx="396">
                  <c:v>4.1293000000000006</c:v>
                </c:pt>
                <c:pt idx="397">
                  <c:v>4.1388750000000005</c:v>
                </c:pt>
                <c:pt idx="398">
                  <c:v>4.1485250000000002</c:v>
                </c:pt>
                <c:pt idx="399">
                  <c:v>4.1581999999999999</c:v>
                </c:pt>
                <c:pt idx="400">
                  <c:v>4.1679250000000003</c:v>
                </c:pt>
                <c:pt idx="401">
                  <c:v>4.1776999999999997</c:v>
                </c:pt>
                <c:pt idx="402">
                  <c:v>4.1875249999999999</c:v>
                </c:pt>
                <c:pt idx="403">
                  <c:v>4.1974</c:v>
                </c:pt>
                <c:pt idx="404">
                  <c:v>4.2073499999999999</c:v>
                </c:pt>
                <c:pt idx="405">
                  <c:v>4.2173500000000006</c:v>
                </c:pt>
                <c:pt idx="406">
                  <c:v>4.2274000000000003</c:v>
                </c:pt>
                <c:pt idx="407">
                  <c:v>4.2375000000000007</c:v>
                </c:pt>
                <c:pt idx="408">
                  <c:v>4.2476750000000001</c:v>
                </c:pt>
                <c:pt idx="409">
                  <c:v>4.2578750000000003</c:v>
                </c:pt>
                <c:pt idx="410">
                  <c:v>4.2680500000000006</c:v>
                </c:pt>
                <c:pt idx="411">
                  <c:v>4.2782999999999998</c:v>
                </c:pt>
                <c:pt idx="412">
                  <c:v>4.2885249999999999</c:v>
                </c:pt>
                <c:pt idx="413">
                  <c:v>4.2988</c:v>
                </c:pt>
                <c:pt idx="414">
                  <c:v>4.309075</c:v>
                </c:pt>
                <c:pt idx="415">
                  <c:v>4.31935</c:v>
                </c:pt>
                <c:pt idx="416">
                  <c:v>4.3296749999999999</c:v>
                </c:pt>
                <c:pt idx="417">
                  <c:v>4.34</c:v>
                </c:pt>
                <c:pt idx="418">
                  <c:v>4.3503499999999997</c:v>
                </c:pt>
                <c:pt idx="419">
                  <c:v>4.3607250000000004</c:v>
                </c:pt>
                <c:pt idx="420">
                  <c:v>4.3711000000000002</c:v>
                </c:pt>
                <c:pt idx="421">
                  <c:v>4.3815249999999999</c:v>
                </c:pt>
                <c:pt idx="422">
                  <c:v>4.3919499999999996</c:v>
                </c:pt>
                <c:pt idx="423">
                  <c:v>4.4024000000000001</c:v>
                </c:pt>
                <c:pt idx="424">
                  <c:v>4.4128750000000005</c:v>
                </c:pt>
                <c:pt idx="425">
                  <c:v>4.4233500000000001</c:v>
                </c:pt>
                <c:pt idx="426">
                  <c:v>4.4338500000000005</c:v>
                </c:pt>
                <c:pt idx="427">
                  <c:v>4.4443999999999999</c:v>
                </c:pt>
                <c:pt idx="428">
                  <c:v>4.4549500000000002</c:v>
                </c:pt>
                <c:pt idx="429">
                  <c:v>4.4655250000000004</c:v>
                </c:pt>
                <c:pt idx="430">
                  <c:v>4.4761250000000006</c:v>
                </c:pt>
                <c:pt idx="431">
                  <c:v>4.4867249999999999</c:v>
                </c:pt>
                <c:pt idx="432">
                  <c:v>4.4973749999999999</c:v>
                </c:pt>
                <c:pt idx="433">
                  <c:v>4.508</c:v>
                </c:pt>
                <c:pt idx="434">
                  <c:v>4.5185999999999993</c:v>
                </c:pt>
                <c:pt idx="435">
                  <c:v>4.5291749999999995</c:v>
                </c:pt>
                <c:pt idx="436">
                  <c:v>4.5397249999999998</c:v>
                </c:pt>
                <c:pt idx="437">
                  <c:v>4.5502500000000001</c:v>
                </c:pt>
                <c:pt idx="438">
                  <c:v>4.5607750000000005</c:v>
                </c:pt>
                <c:pt idx="439">
                  <c:v>4.571275</c:v>
                </c:pt>
                <c:pt idx="440">
                  <c:v>4.5817499999999995</c:v>
                </c:pt>
                <c:pt idx="441">
                  <c:v>4.592225</c:v>
                </c:pt>
                <c:pt idx="442">
                  <c:v>4.6026999999999996</c:v>
                </c:pt>
                <c:pt idx="443">
                  <c:v>4.6131500000000001</c:v>
                </c:pt>
                <c:pt idx="444">
                  <c:v>4.6235999999999997</c:v>
                </c:pt>
                <c:pt idx="445">
                  <c:v>4.6340250000000003</c:v>
                </c:pt>
                <c:pt idx="446">
                  <c:v>4.64445</c:v>
                </c:pt>
                <c:pt idx="447">
                  <c:v>4.6548749999999997</c:v>
                </c:pt>
                <c:pt idx="448">
                  <c:v>4.6653000000000002</c:v>
                </c:pt>
                <c:pt idx="449">
                  <c:v>4.6757</c:v>
                </c:pt>
                <c:pt idx="450">
                  <c:v>4.6861249999999997</c:v>
                </c:pt>
                <c:pt idx="451">
                  <c:v>4.6965250000000003</c:v>
                </c:pt>
                <c:pt idx="452">
                  <c:v>4.70695</c:v>
                </c:pt>
                <c:pt idx="453">
                  <c:v>4.7173499999999997</c:v>
                </c:pt>
                <c:pt idx="454">
                  <c:v>4.7277750000000003</c:v>
                </c:pt>
                <c:pt idx="455">
                  <c:v>4.738175</c:v>
                </c:pt>
                <c:pt idx="456">
                  <c:v>4.7485749999999998</c:v>
                </c:pt>
                <c:pt idx="457">
                  <c:v>4.7589750000000004</c:v>
                </c:pt>
                <c:pt idx="458">
                  <c:v>4.7694000000000001</c:v>
                </c:pt>
                <c:pt idx="459">
                  <c:v>4.7797999999999998</c:v>
                </c:pt>
                <c:pt idx="460">
                  <c:v>4.7902000000000005</c:v>
                </c:pt>
                <c:pt idx="461">
                  <c:v>4.8006250000000001</c:v>
                </c:pt>
                <c:pt idx="462">
                  <c:v>4.8110499999999998</c:v>
                </c:pt>
                <c:pt idx="463">
                  <c:v>4.8214750000000004</c:v>
                </c:pt>
                <c:pt idx="464">
                  <c:v>4.8319000000000001</c:v>
                </c:pt>
                <c:pt idx="465">
                  <c:v>4.8423499999999997</c:v>
                </c:pt>
                <c:pt idx="466">
                  <c:v>4.8528000000000002</c:v>
                </c:pt>
                <c:pt idx="467">
                  <c:v>4.8632499999999999</c:v>
                </c:pt>
                <c:pt idx="468">
                  <c:v>4.8737250000000003</c:v>
                </c:pt>
                <c:pt idx="469">
                  <c:v>4.8842000000000008</c:v>
                </c:pt>
                <c:pt idx="470">
                  <c:v>4.8946999999999994</c:v>
                </c:pt>
                <c:pt idx="471">
                  <c:v>4.9051999999999998</c:v>
                </c:pt>
                <c:pt idx="472">
                  <c:v>4.9157250000000001</c:v>
                </c:pt>
                <c:pt idx="473">
                  <c:v>4.9262500000000005</c:v>
                </c:pt>
                <c:pt idx="474">
                  <c:v>4.9367999999999999</c:v>
                </c:pt>
                <c:pt idx="475">
                  <c:v>4.9473750000000001</c:v>
                </c:pt>
                <c:pt idx="476">
                  <c:v>4.9579500000000003</c:v>
                </c:pt>
                <c:pt idx="477">
                  <c:v>4.9685500000000005</c:v>
                </c:pt>
                <c:pt idx="478">
                  <c:v>4.9791750000000006</c:v>
                </c:pt>
                <c:pt idx="479">
                  <c:v>4.9898249999999997</c:v>
                </c:pt>
                <c:pt idx="480">
                  <c:v>5.0004749999999998</c:v>
                </c:pt>
                <c:pt idx="481">
                  <c:v>5.0111500000000007</c:v>
                </c:pt>
                <c:pt idx="482">
                  <c:v>5.0218499999999997</c:v>
                </c:pt>
                <c:pt idx="483">
                  <c:v>5.0325750000000005</c:v>
                </c:pt>
                <c:pt idx="484">
                  <c:v>5.0432999999999995</c:v>
                </c:pt>
                <c:pt idx="485">
                  <c:v>5.0540500000000002</c:v>
                </c:pt>
                <c:pt idx="486">
                  <c:v>5.0648499999999999</c:v>
                </c:pt>
                <c:pt idx="487">
                  <c:v>5.0756500000000004</c:v>
                </c:pt>
                <c:pt idx="488">
                  <c:v>5.0864750000000001</c:v>
                </c:pt>
                <c:pt idx="489">
                  <c:v>5.0973249999999997</c:v>
                </c:pt>
                <c:pt idx="490">
                  <c:v>5.1081750000000001</c:v>
                </c:pt>
                <c:pt idx="491">
                  <c:v>5.1190749999999996</c:v>
                </c:pt>
                <c:pt idx="492">
                  <c:v>5.13</c:v>
                </c:pt>
                <c:pt idx="493">
                  <c:v>5.1409249999999993</c:v>
                </c:pt>
                <c:pt idx="494">
                  <c:v>5.1519000000000004</c:v>
                </c:pt>
                <c:pt idx="495">
                  <c:v>5.1628749999999997</c:v>
                </c:pt>
                <c:pt idx="496">
                  <c:v>5.1738999999999997</c:v>
                </c:pt>
                <c:pt idx="497">
                  <c:v>5.1849249999999998</c:v>
                </c:pt>
                <c:pt idx="498">
                  <c:v>5.1959999999999997</c:v>
                </c:pt>
                <c:pt idx="499">
                  <c:v>5.2070749999999997</c:v>
                </c:pt>
                <c:pt idx="500">
                  <c:v>5.2181999999999995</c:v>
                </c:pt>
                <c:pt idx="501">
                  <c:v>5.2293500000000002</c:v>
                </c:pt>
                <c:pt idx="502">
                  <c:v>5.2404999999999999</c:v>
                </c:pt>
                <c:pt idx="503">
                  <c:v>5.2517000000000005</c:v>
                </c:pt>
                <c:pt idx="504">
                  <c:v>5.2629000000000001</c:v>
                </c:pt>
                <c:pt idx="505">
                  <c:v>5.2741499999999997</c:v>
                </c:pt>
                <c:pt idx="506">
                  <c:v>5.285425</c:v>
                </c:pt>
                <c:pt idx="507">
                  <c:v>5.2967250000000003</c:v>
                </c:pt>
                <c:pt idx="508">
                  <c:v>5.3080500000000006</c:v>
                </c:pt>
                <c:pt idx="509">
                  <c:v>5.3194249999999998</c:v>
                </c:pt>
                <c:pt idx="510">
                  <c:v>5.3308</c:v>
                </c:pt>
                <c:pt idx="511">
                  <c:v>5.342225</c:v>
                </c:pt>
                <c:pt idx="512">
                  <c:v>5.35365</c:v>
                </c:pt>
                <c:pt idx="513">
                  <c:v>5.3651249999999999</c:v>
                </c:pt>
                <c:pt idx="514">
                  <c:v>5.3766249999999998</c:v>
                </c:pt>
                <c:pt idx="515">
                  <c:v>5.3881749999999995</c:v>
                </c:pt>
                <c:pt idx="516">
                  <c:v>5.3997250000000001</c:v>
                </c:pt>
                <c:pt idx="517">
                  <c:v>5.4113249999999997</c:v>
                </c:pt>
                <c:pt idx="518">
                  <c:v>5.4229750000000001</c:v>
                </c:pt>
                <c:pt idx="519">
                  <c:v>5.4346249999999996</c:v>
                </c:pt>
                <c:pt idx="520">
                  <c:v>5.4463249999999999</c:v>
                </c:pt>
                <c:pt idx="521">
                  <c:v>5.4580500000000001</c:v>
                </c:pt>
                <c:pt idx="522">
                  <c:v>5.4698249999999993</c:v>
                </c:pt>
                <c:pt idx="523">
                  <c:v>5.4816249999999993</c:v>
                </c:pt>
                <c:pt idx="524">
                  <c:v>5.4934499999999993</c:v>
                </c:pt>
                <c:pt idx="525">
                  <c:v>5.505325</c:v>
                </c:pt>
                <c:pt idx="526">
                  <c:v>5.5172499999999998</c:v>
                </c:pt>
                <c:pt idx="527">
                  <c:v>5.5292000000000003</c:v>
                </c:pt>
                <c:pt idx="528">
                  <c:v>5.5411999999999999</c:v>
                </c:pt>
                <c:pt idx="529">
                  <c:v>5.5532249999999994</c:v>
                </c:pt>
                <c:pt idx="530">
                  <c:v>5.5652749999999997</c:v>
                </c:pt>
                <c:pt idx="531">
                  <c:v>5.5773999999999999</c:v>
                </c:pt>
                <c:pt idx="532">
                  <c:v>5.5895250000000001</c:v>
                </c:pt>
                <c:pt idx="533">
                  <c:v>5.6016749999999993</c:v>
                </c:pt>
                <c:pt idx="534">
                  <c:v>5.6138500000000002</c:v>
                </c:pt>
                <c:pt idx="535">
                  <c:v>5.6260500000000002</c:v>
                </c:pt>
                <c:pt idx="536">
                  <c:v>5.6382750000000001</c:v>
                </c:pt>
                <c:pt idx="537">
                  <c:v>5.650525</c:v>
                </c:pt>
                <c:pt idx="538">
                  <c:v>5.6627999999999998</c:v>
                </c:pt>
                <c:pt idx="539">
                  <c:v>5.6751000000000005</c:v>
                </c:pt>
                <c:pt idx="540">
                  <c:v>5.6874250000000002</c:v>
                </c:pt>
                <c:pt idx="541">
                  <c:v>5.6997999999999998</c:v>
                </c:pt>
                <c:pt idx="542">
                  <c:v>5.7122000000000002</c:v>
                </c:pt>
                <c:pt idx="543">
                  <c:v>5.7246249999999996</c:v>
                </c:pt>
                <c:pt idx="544">
                  <c:v>5.7370749999999999</c:v>
                </c:pt>
                <c:pt idx="545">
                  <c:v>5.7495750000000001</c:v>
                </c:pt>
                <c:pt idx="546">
                  <c:v>5.7621000000000002</c:v>
                </c:pt>
                <c:pt idx="547">
                  <c:v>5.7746500000000003</c:v>
                </c:pt>
                <c:pt idx="548">
                  <c:v>5.7872500000000002</c:v>
                </c:pt>
                <c:pt idx="549">
                  <c:v>5.7998750000000001</c:v>
                </c:pt>
                <c:pt idx="550">
                  <c:v>5.8125249999999999</c:v>
                </c:pt>
                <c:pt idx="551">
                  <c:v>5.8252249999999997</c:v>
                </c:pt>
                <c:pt idx="552">
                  <c:v>5.8379500000000002</c:v>
                </c:pt>
                <c:pt idx="553">
                  <c:v>5.8507000000000007</c:v>
                </c:pt>
                <c:pt idx="554">
                  <c:v>5.8635000000000002</c:v>
                </c:pt>
                <c:pt idx="555">
                  <c:v>5.8763250000000005</c:v>
                </c:pt>
                <c:pt idx="556">
                  <c:v>5.8891249999999999</c:v>
                </c:pt>
                <c:pt idx="557">
                  <c:v>5.9019250000000003</c:v>
                </c:pt>
                <c:pt idx="558">
                  <c:v>5.9146999999999998</c:v>
                </c:pt>
                <c:pt idx="559">
                  <c:v>5.9274750000000003</c:v>
                </c:pt>
                <c:pt idx="560">
                  <c:v>5.9402499999999998</c:v>
                </c:pt>
                <c:pt idx="561">
                  <c:v>5.9529750000000003</c:v>
                </c:pt>
                <c:pt idx="562">
                  <c:v>5.9657249999999999</c:v>
                </c:pt>
                <c:pt idx="563">
                  <c:v>5.9784499999999996</c:v>
                </c:pt>
                <c:pt idx="564">
                  <c:v>5.9911750000000001</c:v>
                </c:pt>
                <c:pt idx="565">
                  <c:v>6.0038999999999998</c:v>
                </c:pt>
                <c:pt idx="566">
                  <c:v>6.0165999999999995</c:v>
                </c:pt>
                <c:pt idx="567">
                  <c:v>6.0293000000000001</c:v>
                </c:pt>
                <c:pt idx="568">
                  <c:v>6.0419749999999999</c:v>
                </c:pt>
                <c:pt idx="569">
                  <c:v>6.0546500000000005</c:v>
                </c:pt>
                <c:pt idx="570">
                  <c:v>6.0672999999999995</c:v>
                </c:pt>
                <c:pt idx="571">
                  <c:v>6.0799750000000001</c:v>
                </c:pt>
                <c:pt idx="572">
                  <c:v>6.0926</c:v>
                </c:pt>
                <c:pt idx="573">
                  <c:v>6.1052499999999998</c:v>
                </c:pt>
                <c:pt idx="574">
                  <c:v>6.1178999999999997</c:v>
                </c:pt>
                <c:pt idx="575">
                  <c:v>6.1305499999999995</c:v>
                </c:pt>
                <c:pt idx="576">
                  <c:v>6.1432000000000002</c:v>
                </c:pt>
                <c:pt idx="577">
                  <c:v>6.15585</c:v>
                </c:pt>
                <c:pt idx="578">
                  <c:v>6.1685249999999998</c:v>
                </c:pt>
                <c:pt idx="579">
                  <c:v>6.1811749999999996</c:v>
                </c:pt>
                <c:pt idx="580">
                  <c:v>6.1938250000000004</c:v>
                </c:pt>
                <c:pt idx="581">
                  <c:v>6.2064500000000002</c:v>
                </c:pt>
                <c:pt idx="582">
                  <c:v>6.2190500000000002</c:v>
                </c:pt>
                <c:pt idx="583">
                  <c:v>6.2316500000000001</c:v>
                </c:pt>
                <c:pt idx="584">
                  <c:v>6.2442250000000001</c:v>
                </c:pt>
                <c:pt idx="585">
                  <c:v>6.2568000000000001</c:v>
                </c:pt>
                <c:pt idx="586">
                  <c:v>6.2694000000000001</c:v>
                </c:pt>
                <c:pt idx="587">
                  <c:v>6.2819749999999992</c:v>
                </c:pt>
                <c:pt idx="588">
                  <c:v>6.2945749999999991</c:v>
                </c:pt>
                <c:pt idx="589">
                  <c:v>6.30715</c:v>
                </c:pt>
                <c:pt idx="590">
                  <c:v>6.3197749999999999</c:v>
                </c:pt>
                <c:pt idx="591">
                  <c:v>6.3323749999999999</c:v>
                </c:pt>
                <c:pt idx="592">
                  <c:v>6.3450000000000006</c:v>
                </c:pt>
                <c:pt idx="593">
                  <c:v>6.3576250000000005</c:v>
                </c:pt>
                <c:pt idx="594">
                  <c:v>6.3702750000000004</c:v>
                </c:pt>
                <c:pt idx="595">
                  <c:v>6.3829500000000001</c:v>
                </c:pt>
                <c:pt idx="596">
                  <c:v>6.3956</c:v>
                </c:pt>
                <c:pt idx="597">
                  <c:v>6.4082499999999998</c:v>
                </c:pt>
                <c:pt idx="598">
                  <c:v>6.4209000000000005</c:v>
                </c:pt>
                <c:pt idx="599">
                  <c:v>6.4335500000000003</c:v>
                </c:pt>
                <c:pt idx="600">
                  <c:v>6.4462000000000002</c:v>
                </c:pt>
                <c:pt idx="601">
                  <c:v>6.4588499999999991</c:v>
                </c:pt>
                <c:pt idx="602">
                  <c:v>6.4715249999999997</c:v>
                </c:pt>
                <c:pt idx="603">
                  <c:v>6.4841750000000005</c:v>
                </c:pt>
                <c:pt idx="604">
                  <c:v>6.4968750000000002</c:v>
                </c:pt>
                <c:pt idx="605">
                  <c:v>6.509574999999999</c:v>
                </c:pt>
                <c:pt idx="606">
                  <c:v>6.5223000000000004</c:v>
                </c:pt>
                <c:pt idx="607">
                  <c:v>6.5350500000000009</c:v>
                </c:pt>
                <c:pt idx="608">
                  <c:v>6.5478499999999995</c:v>
                </c:pt>
                <c:pt idx="609">
                  <c:v>6.5606750000000007</c:v>
                </c:pt>
                <c:pt idx="610">
                  <c:v>6.5735000000000001</c:v>
                </c:pt>
                <c:pt idx="611">
                  <c:v>6.5863750000000003</c:v>
                </c:pt>
                <c:pt idx="612">
                  <c:v>6.5992999999999995</c:v>
                </c:pt>
                <c:pt idx="613">
                  <c:v>6.6122249999999996</c:v>
                </c:pt>
                <c:pt idx="614">
                  <c:v>6.6252000000000004</c:v>
                </c:pt>
                <c:pt idx="615">
                  <c:v>6.6381750000000004</c:v>
                </c:pt>
                <c:pt idx="616">
                  <c:v>6.6512000000000002</c:v>
                </c:pt>
                <c:pt idx="617">
                  <c:v>6.6642499999999991</c:v>
                </c:pt>
                <c:pt idx="618">
                  <c:v>6.6773499999999997</c:v>
                </c:pt>
                <c:pt idx="619">
                  <c:v>6.6904500000000002</c:v>
                </c:pt>
                <c:pt idx="620">
                  <c:v>6.7036250000000006</c:v>
                </c:pt>
                <c:pt idx="621">
                  <c:v>6.7168500000000009</c:v>
                </c:pt>
                <c:pt idx="622">
                  <c:v>6.730125000000001</c:v>
                </c:pt>
                <c:pt idx="623">
                  <c:v>6.7434250000000002</c:v>
                </c:pt>
                <c:pt idx="624">
                  <c:v>6.7567249999999994</c:v>
                </c:pt>
                <c:pt idx="625">
                  <c:v>6.7699750000000005</c:v>
                </c:pt>
                <c:pt idx="626">
                  <c:v>6.7832249999999998</c:v>
                </c:pt>
                <c:pt idx="627">
                  <c:v>6.7964500000000001</c:v>
                </c:pt>
                <c:pt idx="628">
                  <c:v>6.8096500000000004</c:v>
                </c:pt>
                <c:pt idx="629">
                  <c:v>6.8228250000000008</c:v>
                </c:pt>
                <c:pt idx="630">
                  <c:v>6.8360249999999994</c:v>
                </c:pt>
                <c:pt idx="631">
                  <c:v>6.8491999999999997</c:v>
                </c:pt>
                <c:pt idx="632">
                  <c:v>6.8623750000000001</c:v>
                </c:pt>
                <c:pt idx="633">
                  <c:v>6.8755499999999996</c:v>
                </c:pt>
                <c:pt idx="634">
                  <c:v>6.8887500000000008</c:v>
                </c:pt>
                <c:pt idx="635">
                  <c:v>6.9019250000000003</c:v>
                </c:pt>
                <c:pt idx="636">
                  <c:v>6.9151500000000006</c:v>
                </c:pt>
                <c:pt idx="637">
                  <c:v>6.92835</c:v>
                </c:pt>
                <c:pt idx="638">
                  <c:v>6.9416000000000002</c:v>
                </c:pt>
                <c:pt idx="639">
                  <c:v>6.9548499999999995</c:v>
                </c:pt>
                <c:pt idx="640">
                  <c:v>6.9681249999999997</c:v>
                </c:pt>
                <c:pt idx="641">
                  <c:v>6.9813499999999999</c:v>
                </c:pt>
                <c:pt idx="642">
                  <c:v>6.9945250000000003</c:v>
                </c:pt>
                <c:pt idx="643">
                  <c:v>7.0076250000000009</c:v>
                </c:pt>
                <c:pt idx="644">
                  <c:v>7.0206000000000008</c:v>
                </c:pt>
                <c:pt idx="645">
                  <c:v>7.033525</c:v>
                </c:pt>
                <c:pt idx="646">
                  <c:v>7.0463250000000004</c:v>
                </c:pt>
                <c:pt idx="647">
                  <c:v>7.0589750000000002</c:v>
                </c:pt>
                <c:pt idx="648">
                  <c:v>7.0716249999999992</c:v>
                </c:pt>
                <c:pt idx="649">
                  <c:v>7.0841249999999993</c:v>
                </c:pt>
                <c:pt idx="650">
                  <c:v>7.0966000000000005</c:v>
                </c:pt>
                <c:pt idx="651">
                  <c:v>7.109</c:v>
                </c:pt>
                <c:pt idx="652">
                  <c:v>7.1212750000000007</c:v>
                </c:pt>
                <c:pt idx="653">
                  <c:v>7.1335750000000004</c:v>
                </c:pt>
                <c:pt idx="654">
                  <c:v>7.1457000000000006</c:v>
                </c:pt>
                <c:pt idx="655">
                  <c:v>7.1578500000000007</c:v>
                </c:pt>
                <c:pt idx="656">
                  <c:v>7.1699750000000009</c:v>
                </c:pt>
                <c:pt idx="657">
                  <c:v>7.1820250000000003</c:v>
                </c:pt>
                <c:pt idx="658">
                  <c:v>7.1940500000000007</c:v>
                </c:pt>
                <c:pt idx="659">
                  <c:v>7.2059999999999995</c:v>
                </c:pt>
                <c:pt idx="660">
                  <c:v>7.2179999999999991</c:v>
                </c:pt>
                <c:pt idx="661">
                  <c:v>7.2299749999999996</c:v>
                </c:pt>
                <c:pt idx="662">
                  <c:v>7.2418999999999993</c:v>
                </c:pt>
                <c:pt idx="663">
                  <c:v>7.2539000000000007</c:v>
                </c:pt>
                <c:pt idx="664">
                  <c:v>7.2658749999999994</c:v>
                </c:pt>
                <c:pt idx="665">
                  <c:v>7.2778499999999999</c:v>
                </c:pt>
                <c:pt idx="666">
                  <c:v>7.2898000000000005</c:v>
                </c:pt>
                <c:pt idx="667">
                  <c:v>7.3018000000000001</c:v>
                </c:pt>
                <c:pt idx="668">
                  <c:v>7.3137499999999998</c:v>
                </c:pt>
                <c:pt idx="669">
                  <c:v>7.3256500000000004</c:v>
                </c:pt>
                <c:pt idx="670">
                  <c:v>7.3375750000000002</c:v>
                </c:pt>
                <c:pt idx="671">
                  <c:v>7.349475</c:v>
                </c:pt>
                <c:pt idx="672">
                  <c:v>7.3613999999999997</c:v>
                </c:pt>
                <c:pt idx="673">
                  <c:v>7.3733499999999994</c:v>
                </c:pt>
                <c:pt idx="674">
                  <c:v>7.3852749999999991</c:v>
                </c:pt>
                <c:pt idx="675">
                  <c:v>7.397125</c:v>
                </c:pt>
                <c:pt idx="676">
                  <c:v>7.4089749999999999</c:v>
                </c:pt>
                <c:pt idx="677">
                  <c:v>7.4207749999999999</c:v>
                </c:pt>
                <c:pt idx="678">
                  <c:v>7.4325249999999992</c:v>
                </c:pt>
                <c:pt idx="679">
                  <c:v>7.4442750000000002</c:v>
                </c:pt>
                <c:pt idx="680">
                  <c:v>7.4559499999999996</c:v>
                </c:pt>
                <c:pt idx="681">
                  <c:v>7.4676000000000009</c:v>
                </c:pt>
                <c:pt idx="682">
                  <c:v>7.4791750000000006</c:v>
                </c:pt>
                <c:pt idx="683">
                  <c:v>7.4907000000000004</c:v>
                </c:pt>
                <c:pt idx="684">
                  <c:v>7.5023000000000009</c:v>
                </c:pt>
                <c:pt idx="685">
                  <c:v>7.5138250000000006</c:v>
                </c:pt>
                <c:pt idx="686">
                  <c:v>7.5253749999999995</c:v>
                </c:pt>
                <c:pt idx="687">
                  <c:v>7.5369500000000009</c:v>
                </c:pt>
                <c:pt idx="688">
                  <c:v>7.5484249999999999</c:v>
                </c:pt>
                <c:pt idx="689">
                  <c:v>7.5599499999999997</c:v>
                </c:pt>
                <c:pt idx="690">
                  <c:v>7.5715000000000003</c:v>
                </c:pt>
                <c:pt idx="691">
                  <c:v>7.5830499999999992</c:v>
                </c:pt>
                <c:pt idx="692">
                  <c:v>7.5945750000000007</c:v>
                </c:pt>
                <c:pt idx="693">
                  <c:v>7.6059749999999999</c:v>
                </c:pt>
                <c:pt idx="694">
                  <c:v>7.6173500000000001</c:v>
                </c:pt>
                <c:pt idx="695">
                  <c:v>7.6286000000000005</c:v>
                </c:pt>
                <c:pt idx="696">
                  <c:v>7.6398250000000001</c:v>
                </c:pt>
                <c:pt idx="697">
                  <c:v>7.650949999999999</c:v>
                </c:pt>
                <c:pt idx="698">
                  <c:v>7.6619250000000001</c:v>
                </c:pt>
                <c:pt idx="699">
                  <c:v>7.6728500000000004</c:v>
                </c:pt>
                <c:pt idx="700">
                  <c:v>7.6838000000000006</c:v>
                </c:pt>
                <c:pt idx="701">
                  <c:v>7.6946500000000002</c:v>
                </c:pt>
                <c:pt idx="702">
                  <c:v>7.7053499999999993</c:v>
                </c:pt>
                <c:pt idx="703">
                  <c:v>7.716075</c:v>
                </c:pt>
                <c:pt idx="704">
                  <c:v>7.7268000000000008</c:v>
                </c:pt>
                <c:pt idx="705">
                  <c:v>7.7374750000000008</c:v>
                </c:pt>
                <c:pt idx="706">
                  <c:v>7.7479999999999993</c:v>
                </c:pt>
                <c:pt idx="707">
                  <c:v>7.7584749999999998</c:v>
                </c:pt>
                <c:pt idx="708">
                  <c:v>7.7689499999999994</c:v>
                </c:pt>
                <c:pt idx="709">
                  <c:v>7.7793999999999999</c:v>
                </c:pt>
                <c:pt idx="710">
                  <c:v>7.7897499999999997</c:v>
                </c:pt>
                <c:pt idx="711">
                  <c:v>7.8</c:v>
                </c:pt>
                <c:pt idx="712">
                  <c:v>7.8103249999999997</c:v>
                </c:pt>
                <c:pt idx="713">
                  <c:v>7.8206750000000005</c:v>
                </c:pt>
                <c:pt idx="714">
                  <c:v>7.8311250000000001</c:v>
                </c:pt>
                <c:pt idx="715">
                  <c:v>7.8417749999999993</c:v>
                </c:pt>
                <c:pt idx="716">
                  <c:v>7.8525250000000009</c:v>
                </c:pt>
                <c:pt idx="717">
                  <c:v>7.8633750000000004</c:v>
                </c:pt>
                <c:pt idx="718">
                  <c:v>7.874299999999999</c:v>
                </c:pt>
                <c:pt idx="719">
                  <c:v>7.8853999999999997</c:v>
                </c:pt>
                <c:pt idx="720">
                  <c:v>7.8965250000000005</c:v>
                </c:pt>
                <c:pt idx="721">
                  <c:v>7.9076999999999993</c:v>
                </c:pt>
                <c:pt idx="722">
                  <c:v>7.9189750000000005</c:v>
                </c:pt>
                <c:pt idx="723">
                  <c:v>7.9302999999999999</c:v>
                </c:pt>
                <c:pt idx="724">
                  <c:v>7.9417249999999999</c:v>
                </c:pt>
                <c:pt idx="725">
                  <c:v>7.953125</c:v>
                </c:pt>
                <c:pt idx="726">
                  <c:v>7.9647250000000005</c:v>
                </c:pt>
                <c:pt idx="727">
                  <c:v>7.9763999999999999</c:v>
                </c:pt>
                <c:pt idx="728">
                  <c:v>7.9882249999999999</c:v>
                </c:pt>
                <c:pt idx="729">
                  <c:v>8.0001999999999995</c:v>
                </c:pt>
                <c:pt idx="730">
                  <c:v>8.0122</c:v>
                </c:pt>
                <c:pt idx="731">
                  <c:v>8.0242749999999994</c:v>
                </c:pt>
                <c:pt idx="732">
                  <c:v>8.0364000000000004</c:v>
                </c:pt>
                <c:pt idx="733">
                  <c:v>8.0484500000000008</c:v>
                </c:pt>
                <c:pt idx="734">
                  <c:v>8.0603999999999996</c:v>
                </c:pt>
                <c:pt idx="735">
                  <c:v>8.0722500000000004</c:v>
                </c:pt>
                <c:pt idx="736">
                  <c:v>8.0840499999999995</c:v>
                </c:pt>
                <c:pt idx="737">
                  <c:v>8.0958000000000006</c:v>
                </c:pt>
                <c:pt idx="738">
                  <c:v>8.1075250000000008</c:v>
                </c:pt>
                <c:pt idx="739">
                  <c:v>8.1192250000000001</c:v>
                </c:pt>
                <c:pt idx="740">
                  <c:v>8.1308500000000006</c:v>
                </c:pt>
                <c:pt idx="741">
                  <c:v>8.142475000000001</c:v>
                </c:pt>
                <c:pt idx="742">
                  <c:v>8.1541249999999987</c:v>
                </c:pt>
                <c:pt idx="743">
                  <c:v>8.1656999999999993</c:v>
                </c:pt>
                <c:pt idx="744">
                  <c:v>8.177225</c:v>
                </c:pt>
                <c:pt idx="745">
                  <c:v>8.1888500000000004</c:v>
                </c:pt>
                <c:pt idx="746">
                  <c:v>8.2004000000000001</c:v>
                </c:pt>
                <c:pt idx="747">
                  <c:v>8.2118500000000001</c:v>
                </c:pt>
                <c:pt idx="748">
                  <c:v>8.2232500000000002</c:v>
                </c:pt>
                <c:pt idx="749">
                  <c:v>8.2346249999999994</c:v>
                </c:pt>
                <c:pt idx="750">
                  <c:v>8.2459500000000006</c:v>
                </c:pt>
                <c:pt idx="751">
                  <c:v>8.2572749999999999</c:v>
                </c:pt>
                <c:pt idx="752">
                  <c:v>8.2685750000000002</c:v>
                </c:pt>
                <c:pt idx="753">
                  <c:v>8.2798999999999996</c:v>
                </c:pt>
                <c:pt idx="754">
                  <c:v>8.2911999999999999</c:v>
                </c:pt>
                <c:pt idx="755">
                  <c:v>8.3025000000000002</c:v>
                </c:pt>
                <c:pt idx="756">
                  <c:v>8.3137749999999997</c:v>
                </c:pt>
                <c:pt idx="757">
                  <c:v>8.325075</c:v>
                </c:pt>
                <c:pt idx="758">
                  <c:v>8.3363499999999995</c:v>
                </c:pt>
                <c:pt idx="759">
                  <c:v>8.3476499999999998</c:v>
                </c:pt>
                <c:pt idx="760">
                  <c:v>8.3589500000000001</c:v>
                </c:pt>
                <c:pt idx="761">
                  <c:v>8.3702750000000012</c:v>
                </c:pt>
                <c:pt idx="762">
                  <c:v>8.3816249999999997</c:v>
                </c:pt>
                <c:pt idx="763">
                  <c:v>8.3929500000000008</c:v>
                </c:pt>
                <c:pt idx="764">
                  <c:v>8.4042750000000002</c:v>
                </c:pt>
                <c:pt idx="765">
                  <c:v>8.4155999999999995</c:v>
                </c:pt>
                <c:pt idx="766">
                  <c:v>8.4269250000000007</c:v>
                </c:pt>
                <c:pt idx="767">
                  <c:v>8.43825</c:v>
                </c:pt>
                <c:pt idx="768">
                  <c:v>8.4495500000000003</c:v>
                </c:pt>
                <c:pt idx="769">
                  <c:v>8.4608500000000006</c:v>
                </c:pt>
                <c:pt idx="770">
                  <c:v>8.4721250000000001</c:v>
                </c:pt>
                <c:pt idx="771">
                  <c:v>8.4834250000000004</c:v>
                </c:pt>
                <c:pt idx="772">
                  <c:v>8.4946999999999999</c:v>
                </c:pt>
                <c:pt idx="773">
                  <c:v>8.5059750000000012</c:v>
                </c:pt>
                <c:pt idx="774">
                  <c:v>8.5172500000000007</c:v>
                </c:pt>
                <c:pt idx="775">
                  <c:v>8.5285250000000001</c:v>
                </c:pt>
                <c:pt idx="776">
                  <c:v>8.5397999999999996</c:v>
                </c:pt>
                <c:pt idx="777">
                  <c:v>8.5510999999999999</c:v>
                </c:pt>
                <c:pt idx="778">
                  <c:v>8.5623749999999994</c:v>
                </c:pt>
                <c:pt idx="779">
                  <c:v>8.5736499999999989</c:v>
                </c:pt>
                <c:pt idx="780">
                  <c:v>8.5849250000000001</c:v>
                </c:pt>
                <c:pt idx="781">
                  <c:v>8.5961999999999996</c:v>
                </c:pt>
                <c:pt idx="782">
                  <c:v>8.6074750000000009</c:v>
                </c:pt>
                <c:pt idx="783">
                  <c:v>8.6187500000000004</c:v>
                </c:pt>
                <c:pt idx="784">
                  <c:v>8.6300249999999998</c:v>
                </c:pt>
                <c:pt idx="785">
                  <c:v>8.6411749999999987</c:v>
                </c:pt>
                <c:pt idx="786">
                  <c:v>8.6522749999999995</c:v>
                </c:pt>
                <c:pt idx="787">
                  <c:v>8.6634250000000002</c:v>
                </c:pt>
                <c:pt idx="788">
                  <c:v>8.6743249999999996</c:v>
                </c:pt>
                <c:pt idx="789">
                  <c:v>8.6852750000000007</c:v>
                </c:pt>
                <c:pt idx="790">
                  <c:v>8.6962250000000001</c:v>
                </c:pt>
                <c:pt idx="791">
                  <c:v>8.7070249999999998</c:v>
                </c:pt>
                <c:pt idx="792">
                  <c:v>8.7178500000000003</c:v>
                </c:pt>
                <c:pt idx="793">
                  <c:v>8.728724999999999</c:v>
                </c:pt>
                <c:pt idx="794">
                  <c:v>8.7394250000000007</c:v>
                </c:pt>
                <c:pt idx="795">
                  <c:v>8.7501999999999995</c:v>
                </c:pt>
                <c:pt idx="796">
                  <c:v>8.7610499999999991</c:v>
                </c:pt>
                <c:pt idx="797">
                  <c:v>8.7717749999999999</c:v>
                </c:pt>
                <c:pt idx="798">
                  <c:v>8.7824749999999998</c:v>
                </c:pt>
                <c:pt idx="799">
                  <c:v>8.7933250000000012</c:v>
                </c:pt>
                <c:pt idx="800">
                  <c:v>8.8039749999999994</c:v>
                </c:pt>
                <c:pt idx="801">
                  <c:v>8.8146000000000004</c:v>
                </c:pt>
                <c:pt idx="802">
                  <c:v>8.8253500000000003</c:v>
                </c:pt>
                <c:pt idx="803">
                  <c:v>8.8361999999999998</c:v>
                </c:pt>
                <c:pt idx="804">
                  <c:v>8.8470750000000002</c:v>
                </c:pt>
                <c:pt idx="805">
                  <c:v>8.8580249999999996</c:v>
                </c:pt>
                <c:pt idx="806">
                  <c:v>8.8690750000000005</c:v>
                </c:pt>
                <c:pt idx="807">
                  <c:v>8.8800749999999997</c:v>
                </c:pt>
                <c:pt idx="808">
                  <c:v>8.8910999999999998</c:v>
                </c:pt>
                <c:pt idx="809">
                  <c:v>8.9022249999999996</c:v>
                </c:pt>
                <c:pt idx="810">
                  <c:v>8.9132999999999996</c:v>
                </c:pt>
                <c:pt idx="811">
                  <c:v>8.9243749999999995</c:v>
                </c:pt>
                <c:pt idx="812">
                  <c:v>8.9355000000000011</c:v>
                </c:pt>
                <c:pt idx="813">
                  <c:v>8.9465749999999993</c:v>
                </c:pt>
                <c:pt idx="814">
                  <c:v>8.9575250000000004</c:v>
                </c:pt>
                <c:pt idx="815">
                  <c:v>8.9685000000000006</c:v>
                </c:pt>
                <c:pt idx="816">
                  <c:v>8.9795749999999988</c:v>
                </c:pt>
                <c:pt idx="817">
                  <c:v>8.9904250000000001</c:v>
                </c:pt>
                <c:pt idx="818">
                  <c:v>9.0012249999999998</c:v>
                </c:pt>
                <c:pt idx="819">
                  <c:v>9.0121000000000002</c:v>
                </c:pt>
                <c:pt idx="820">
                  <c:v>9.02285</c:v>
                </c:pt>
                <c:pt idx="821">
                  <c:v>9.0335000000000001</c:v>
                </c:pt>
                <c:pt idx="822">
                  <c:v>9.044175000000001</c:v>
                </c:pt>
                <c:pt idx="823">
                  <c:v>9.0548749999999991</c:v>
                </c:pt>
                <c:pt idx="824">
                  <c:v>9.0654500000000002</c:v>
                </c:pt>
                <c:pt idx="825">
                  <c:v>9.0759999999999987</c:v>
                </c:pt>
                <c:pt idx="826">
                  <c:v>9.0866249999999997</c:v>
                </c:pt>
                <c:pt idx="827">
                  <c:v>9.0971250000000001</c:v>
                </c:pt>
                <c:pt idx="828">
                  <c:v>9.1075749999999989</c:v>
                </c:pt>
                <c:pt idx="829">
                  <c:v>9.1181000000000001</c:v>
                </c:pt>
                <c:pt idx="830">
                  <c:v>9.1285500000000006</c:v>
                </c:pt>
                <c:pt idx="831">
                  <c:v>9.1389250000000004</c:v>
                </c:pt>
                <c:pt idx="832">
                  <c:v>9.1493500000000001</c:v>
                </c:pt>
                <c:pt idx="833">
                  <c:v>9.1597499999999989</c:v>
                </c:pt>
                <c:pt idx="834">
                  <c:v>9.1700750000000006</c:v>
                </c:pt>
                <c:pt idx="835">
                  <c:v>9.1804500000000004</c:v>
                </c:pt>
                <c:pt idx="836">
                  <c:v>9.1907499999999995</c:v>
                </c:pt>
                <c:pt idx="837">
                  <c:v>9.2010499999999986</c:v>
                </c:pt>
                <c:pt idx="838">
                  <c:v>9.2113750000000003</c:v>
                </c:pt>
                <c:pt idx="839">
                  <c:v>9.2216249999999995</c:v>
                </c:pt>
                <c:pt idx="840">
                  <c:v>9.2318750000000005</c:v>
                </c:pt>
                <c:pt idx="841">
                  <c:v>9.2421749999999996</c:v>
                </c:pt>
                <c:pt idx="842">
                  <c:v>9.2523750000000007</c:v>
                </c:pt>
                <c:pt idx="843">
                  <c:v>9.2625499999999992</c:v>
                </c:pt>
                <c:pt idx="844">
                  <c:v>9.2728249999999992</c:v>
                </c:pt>
                <c:pt idx="845">
                  <c:v>9.2829999999999995</c:v>
                </c:pt>
                <c:pt idx="846">
                  <c:v>9.2931500000000007</c:v>
                </c:pt>
                <c:pt idx="847">
                  <c:v>9.30335</c:v>
                </c:pt>
                <c:pt idx="848">
                  <c:v>9.3135499999999993</c:v>
                </c:pt>
                <c:pt idx="849">
                  <c:v>9.3236500000000007</c:v>
                </c:pt>
                <c:pt idx="850">
                  <c:v>9.3338000000000001</c:v>
                </c:pt>
                <c:pt idx="851">
                  <c:v>9.3440499999999993</c:v>
                </c:pt>
                <c:pt idx="852">
                  <c:v>9.3541500000000006</c:v>
                </c:pt>
                <c:pt idx="853">
                  <c:v>9.3642749999999992</c:v>
                </c:pt>
                <c:pt idx="854">
                  <c:v>9.3744999999999994</c:v>
                </c:pt>
                <c:pt idx="855">
                  <c:v>9.3846249999999998</c:v>
                </c:pt>
                <c:pt idx="856">
                  <c:v>9.3947749999999992</c:v>
                </c:pt>
                <c:pt idx="857">
                  <c:v>9.4049750000000003</c:v>
                </c:pt>
                <c:pt idx="858">
                  <c:v>9.4152500000000003</c:v>
                </c:pt>
                <c:pt idx="859">
                  <c:v>9.4254750000000005</c:v>
                </c:pt>
                <c:pt idx="860">
                  <c:v>9.4357500000000005</c:v>
                </c:pt>
                <c:pt idx="861">
                  <c:v>9.4461750000000002</c:v>
                </c:pt>
                <c:pt idx="862">
                  <c:v>9.4566999999999997</c:v>
                </c:pt>
                <c:pt idx="863">
                  <c:v>9.4672999999999998</c:v>
                </c:pt>
                <c:pt idx="864">
                  <c:v>9.4780249999999988</c:v>
                </c:pt>
                <c:pt idx="865">
                  <c:v>9.4889250000000001</c:v>
                </c:pt>
                <c:pt idx="866">
                  <c:v>9.4998750000000012</c:v>
                </c:pt>
                <c:pt idx="867">
                  <c:v>9.5108999999999995</c:v>
                </c:pt>
                <c:pt idx="868">
                  <c:v>9.5220250000000011</c:v>
                </c:pt>
                <c:pt idx="869">
                  <c:v>9.5332249999999998</c:v>
                </c:pt>
                <c:pt idx="870">
                  <c:v>9.5444750000000003</c:v>
                </c:pt>
                <c:pt idx="871">
                  <c:v>9.5557999999999996</c:v>
                </c:pt>
                <c:pt idx="872">
                  <c:v>9.5672250000000005</c:v>
                </c:pt>
                <c:pt idx="873">
                  <c:v>9.5787250000000004</c:v>
                </c:pt>
                <c:pt idx="874">
                  <c:v>9.5902500000000011</c:v>
                </c:pt>
                <c:pt idx="875">
                  <c:v>9.6017749999999999</c:v>
                </c:pt>
                <c:pt idx="876">
                  <c:v>9.6133249999999997</c:v>
                </c:pt>
                <c:pt idx="877">
                  <c:v>9.6248749999999994</c:v>
                </c:pt>
                <c:pt idx="878">
                  <c:v>9.6364750000000008</c:v>
                </c:pt>
                <c:pt idx="879">
                  <c:v>9.6480499999999996</c:v>
                </c:pt>
                <c:pt idx="880">
                  <c:v>9.659650000000001</c:v>
                </c:pt>
                <c:pt idx="881">
                  <c:v>9.6712749999999996</c:v>
                </c:pt>
                <c:pt idx="882">
                  <c:v>9.682875000000001</c:v>
                </c:pt>
                <c:pt idx="883">
                  <c:v>9.6944999999999997</c:v>
                </c:pt>
                <c:pt idx="884">
                  <c:v>9.7061499999999992</c:v>
                </c:pt>
                <c:pt idx="885">
                  <c:v>9.7178000000000004</c:v>
                </c:pt>
                <c:pt idx="886">
                  <c:v>9.7294249999999991</c:v>
                </c:pt>
                <c:pt idx="887">
                  <c:v>9.7410499999999995</c:v>
                </c:pt>
                <c:pt idx="888">
                  <c:v>9.7526250000000001</c:v>
                </c:pt>
                <c:pt idx="889">
                  <c:v>9.7642000000000007</c:v>
                </c:pt>
                <c:pt idx="890">
                  <c:v>9.7757249999999996</c:v>
                </c:pt>
                <c:pt idx="891">
                  <c:v>9.7872500000000002</c:v>
                </c:pt>
                <c:pt idx="892">
                  <c:v>9.7987500000000001</c:v>
                </c:pt>
                <c:pt idx="893">
                  <c:v>9.8102</c:v>
                </c:pt>
                <c:pt idx="894">
                  <c:v>9.8216250000000009</c:v>
                </c:pt>
                <c:pt idx="895">
                  <c:v>9.8330000000000002</c:v>
                </c:pt>
                <c:pt idx="896">
                  <c:v>9.8444000000000003</c:v>
                </c:pt>
                <c:pt idx="897">
                  <c:v>9.8557500000000005</c:v>
                </c:pt>
                <c:pt idx="898">
                  <c:v>9.8670749999999998</c:v>
                </c:pt>
                <c:pt idx="899">
                  <c:v>9.8783999999999992</c:v>
                </c:pt>
                <c:pt idx="900">
                  <c:v>9.8896999999999995</c:v>
                </c:pt>
                <c:pt idx="901">
                  <c:v>9.9009999999999998</c:v>
                </c:pt>
                <c:pt idx="902">
                  <c:v>9.9123000000000001</c:v>
                </c:pt>
                <c:pt idx="903">
                  <c:v>9.9235500000000005</c:v>
                </c:pt>
                <c:pt idx="904">
                  <c:v>9.934800000000001</c:v>
                </c:pt>
                <c:pt idx="905">
                  <c:v>9.9460499999999996</c:v>
                </c:pt>
                <c:pt idx="906">
                  <c:v>9.9573250000000009</c:v>
                </c:pt>
                <c:pt idx="907">
                  <c:v>9.9686000000000003</c:v>
                </c:pt>
                <c:pt idx="908">
                  <c:v>9.9798749999999998</c:v>
                </c:pt>
                <c:pt idx="909">
                  <c:v>9.9911499999999993</c:v>
                </c:pt>
                <c:pt idx="910">
                  <c:v>10.002475</c:v>
                </c:pt>
                <c:pt idx="911">
                  <c:v>10.013774999999999</c:v>
                </c:pt>
                <c:pt idx="912">
                  <c:v>10.0251</c:v>
                </c:pt>
                <c:pt idx="913">
                  <c:v>10.03645</c:v>
                </c:pt>
                <c:pt idx="914">
                  <c:v>10.047800000000001</c:v>
                </c:pt>
                <c:pt idx="915">
                  <c:v>10.059225</c:v>
                </c:pt>
                <c:pt idx="916">
                  <c:v>10.070650000000001</c:v>
                </c:pt>
                <c:pt idx="917">
                  <c:v>10.082075</c:v>
                </c:pt>
                <c:pt idx="918">
                  <c:v>10.09355</c:v>
                </c:pt>
                <c:pt idx="919">
                  <c:v>10.105024999999999</c:v>
                </c:pt>
                <c:pt idx="920">
                  <c:v>10.11655</c:v>
                </c:pt>
                <c:pt idx="921">
                  <c:v>10.128125000000001</c:v>
                </c:pt>
                <c:pt idx="922">
                  <c:v>10.139749999999999</c:v>
                </c:pt>
                <c:pt idx="923">
                  <c:v>10.151399999999999</c:v>
                </c:pt>
                <c:pt idx="924">
                  <c:v>10.163075000000001</c:v>
                </c:pt>
                <c:pt idx="925">
                  <c:v>10.174775</c:v>
                </c:pt>
                <c:pt idx="926">
                  <c:v>10.186525</c:v>
                </c:pt>
                <c:pt idx="927">
                  <c:v>10.1983</c:v>
                </c:pt>
                <c:pt idx="928">
                  <c:v>10.210125</c:v>
                </c:pt>
                <c:pt idx="929">
                  <c:v>10.222000000000001</c:v>
                </c:pt>
                <c:pt idx="930">
                  <c:v>10.2339</c:v>
                </c:pt>
                <c:pt idx="931">
                  <c:v>10.245825</c:v>
                </c:pt>
                <c:pt idx="932">
                  <c:v>10.257774999999999</c:v>
                </c:pt>
                <c:pt idx="933">
                  <c:v>10.269775000000001</c:v>
                </c:pt>
                <c:pt idx="934">
                  <c:v>10.281825</c:v>
                </c:pt>
                <c:pt idx="935">
                  <c:v>10.293925</c:v>
                </c:pt>
                <c:pt idx="936">
                  <c:v>10.306049999999999</c:v>
                </c:pt>
                <c:pt idx="937">
                  <c:v>10.318199999999999</c:v>
                </c:pt>
                <c:pt idx="938">
                  <c:v>10.330375</c:v>
                </c:pt>
                <c:pt idx="939">
                  <c:v>10.342575</c:v>
                </c:pt>
                <c:pt idx="940">
                  <c:v>10.354800000000001</c:v>
                </c:pt>
                <c:pt idx="941">
                  <c:v>10.367075</c:v>
                </c:pt>
                <c:pt idx="942">
                  <c:v>10.379375</c:v>
                </c:pt>
                <c:pt idx="943">
                  <c:v>10.3917</c:v>
                </c:pt>
                <c:pt idx="944">
                  <c:v>10.40405</c:v>
                </c:pt>
                <c:pt idx="945">
                  <c:v>10.416449999999999</c:v>
                </c:pt>
                <c:pt idx="946">
                  <c:v>10.428850000000001</c:v>
                </c:pt>
                <c:pt idx="947">
                  <c:v>10.4413</c:v>
                </c:pt>
                <c:pt idx="948">
                  <c:v>10.453800000000001</c:v>
                </c:pt>
                <c:pt idx="949">
                  <c:v>10.4663</c:v>
                </c:pt>
                <c:pt idx="950">
                  <c:v>10.478775000000001</c:v>
                </c:pt>
                <c:pt idx="951">
                  <c:v>10.491175</c:v>
                </c:pt>
                <c:pt idx="952">
                  <c:v>10.5036</c:v>
                </c:pt>
                <c:pt idx="953">
                  <c:v>10.516</c:v>
                </c:pt>
                <c:pt idx="954">
                  <c:v>10.528324999999999</c:v>
                </c:pt>
                <c:pt idx="955">
                  <c:v>10.540575</c:v>
                </c:pt>
                <c:pt idx="956">
                  <c:v>10.552849999999999</c:v>
                </c:pt>
                <c:pt idx="957">
                  <c:v>10.565075</c:v>
                </c:pt>
                <c:pt idx="958">
                  <c:v>10.577250000000001</c:v>
                </c:pt>
                <c:pt idx="959">
                  <c:v>10.589425</c:v>
                </c:pt>
                <c:pt idx="960">
                  <c:v>10.601599999999999</c:v>
                </c:pt>
                <c:pt idx="961">
                  <c:v>10.61375</c:v>
                </c:pt>
                <c:pt idx="962">
                  <c:v>10.62585</c:v>
                </c:pt>
                <c:pt idx="963">
                  <c:v>10.63795</c:v>
                </c:pt>
                <c:pt idx="964">
                  <c:v>10.650075000000001</c:v>
                </c:pt>
                <c:pt idx="965">
                  <c:v>10.662199999999999</c:v>
                </c:pt>
                <c:pt idx="966">
                  <c:v>10.674300000000001</c:v>
                </c:pt>
                <c:pt idx="967">
                  <c:v>10.686375</c:v>
                </c:pt>
                <c:pt idx="968">
                  <c:v>10.698475</c:v>
                </c:pt>
                <c:pt idx="969">
                  <c:v>10.710600000000001</c:v>
                </c:pt>
                <c:pt idx="970">
                  <c:v>10.722725000000001</c:v>
                </c:pt>
                <c:pt idx="971">
                  <c:v>10.734825000000001</c:v>
                </c:pt>
                <c:pt idx="972">
                  <c:v>10.74695</c:v>
                </c:pt>
                <c:pt idx="973">
                  <c:v>10.759</c:v>
                </c:pt>
                <c:pt idx="974">
                  <c:v>10.771075</c:v>
                </c:pt>
                <c:pt idx="975">
                  <c:v>10.7828</c:v>
                </c:pt>
                <c:pt idx="976">
                  <c:v>10.794525</c:v>
                </c:pt>
                <c:pt idx="977">
                  <c:v>10.806025</c:v>
                </c:pt>
                <c:pt idx="978">
                  <c:v>10.817450000000001</c:v>
                </c:pt>
                <c:pt idx="979">
                  <c:v>10.828725</c:v>
                </c:pt>
                <c:pt idx="980">
                  <c:v>10.839925000000001</c:v>
                </c:pt>
                <c:pt idx="981">
                  <c:v>10.850999999999999</c:v>
                </c:pt>
                <c:pt idx="982">
                  <c:v>10.861974999999999</c:v>
                </c:pt>
                <c:pt idx="983">
                  <c:v>10.872825000000001</c:v>
                </c:pt>
                <c:pt idx="984">
                  <c:v>10.883599999999999</c:v>
                </c:pt>
                <c:pt idx="985">
                  <c:v>10.894225</c:v>
                </c:pt>
                <c:pt idx="986">
                  <c:v>10.904775000000001</c:v>
                </c:pt>
                <c:pt idx="987">
                  <c:v>10.915175000000001</c:v>
                </c:pt>
                <c:pt idx="988">
                  <c:v>10.925500000000001</c:v>
                </c:pt>
                <c:pt idx="989">
                  <c:v>10.935675</c:v>
                </c:pt>
                <c:pt idx="990">
                  <c:v>10.945725000000001</c:v>
                </c:pt>
                <c:pt idx="991">
                  <c:v>10.9556</c:v>
                </c:pt>
                <c:pt idx="992">
                  <c:v>10.965350000000001</c:v>
                </c:pt>
                <c:pt idx="993">
                  <c:v>10.97485</c:v>
                </c:pt>
                <c:pt idx="994">
                  <c:v>10.984349999999999</c:v>
                </c:pt>
                <c:pt idx="995">
                  <c:v>10.993450000000001</c:v>
                </c:pt>
                <c:pt idx="996">
                  <c:v>11.002700000000001</c:v>
                </c:pt>
                <c:pt idx="997">
                  <c:v>11.0114</c:v>
                </c:pt>
                <c:pt idx="998">
                  <c:v>11.020099999999999</c:v>
                </c:pt>
                <c:pt idx="999">
                  <c:v>11.02875</c:v>
                </c:pt>
                <c:pt idx="1000">
                  <c:v>11.037049999999999</c:v>
                </c:pt>
                <c:pt idx="1001">
                  <c:v>11.045475</c:v>
                </c:pt>
                <c:pt idx="1002">
                  <c:v>11.053749999999999</c:v>
                </c:pt>
                <c:pt idx="1003">
                  <c:v>11.061825000000001</c:v>
                </c:pt>
                <c:pt idx="1004">
                  <c:v>11.070024999999999</c:v>
                </c:pt>
                <c:pt idx="1005">
                  <c:v>11.078125</c:v>
                </c:pt>
                <c:pt idx="1006">
                  <c:v>11.0861</c:v>
                </c:pt>
                <c:pt idx="1007">
                  <c:v>11.094149999999999</c:v>
                </c:pt>
                <c:pt idx="1008">
                  <c:v>11.102125000000001</c:v>
                </c:pt>
                <c:pt idx="1009">
                  <c:v>11.110025</c:v>
                </c:pt>
                <c:pt idx="1010">
                  <c:v>11.11795</c:v>
                </c:pt>
                <c:pt idx="1011">
                  <c:v>11.125875000000001</c:v>
                </c:pt>
                <c:pt idx="1012">
                  <c:v>11.133700000000001</c:v>
                </c:pt>
                <c:pt idx="1013">
                  <c:v>11.141550000000001</c:v>
                </c:pt>
                <c:pt idx="1014">
                  <c:v>11.149425000000001</c:v>
                </c:pt>
                <c:pt idx="1015">
                  <c:v>11.1572</c:v>
                </c:pt>
                <c:pt idx="1016">
                  <c:v>11.164949999999999</c:v>
                </c:pt>
                <c:pt idx="1017">
                  <c:v>11.172799999999999</c:v>
                </c:pt>
                <c:pt idx="1018">
                  <c:v>11.180524999999999</c:v>
                </c:pt>
                <c:pt idx="1019">
                  <c:v>11.188225000000001</c:v>
                </c:pt>
                <c:pt idx="1020">
                  <c:v>11.196</c:v>
                </c:pt>
                <c:pt idx="1021">
                  <c:v>11.203725</c:v>
                </c:pt>
                <c:pt idx="1022">
                  <c:v>11.211425</c:v>
                </c:pt>
                <c:pt idx="1023">
                  <c:v>11.219225</c:v>
                </c:pt>
                <c:pt idx="1024">
                  <c:v>11.227</c:v>
                </c:pt>
                <c:pt idx="1025">
                  <c:v>11.2348</c:v>
                </c:pt>
                <c:pt idx="1026">
                  <c:v>11.242775</c:v>
                </c:pt>
                <c:pt idx="1027">
                  <c:v>11.250925000000001</c:v>
                </c:pt>
                <c:pt idx="1028">
                  <c:v>11.25915</c:v>
                </c:pt>
                <c:pt idx="1029">
                  <c:v>11.267525000000001</c:v>
                </c:pt>
                <c:pt idx="1030">
                  <c:v>11.276174999999999</c:v>
                </c:pt>
                <c:pt idx="1031">
                  <c:v>11.2851</c:v>
                </c:pt>
                <c:pt idx="1032">
                  <c:v>11.294174999999999</c:v>
                </c:pt>
                <c:pt idx="1033">
                  <c:v>11.3035</c:v>
                </c:pt>
                <c:pt idx="1034">
                  <c:v>11.313025</c:v>
                </c:pt>
                <c:pt idx="1035">
                  <c:v>11.322799999999999</c:v>
                </c:pt>
                <c:pt idx="1036">
                  <c:v>11.332775</c:v>
                </c:pt>
                <c:pt idx="1037">
                  <c:v>11.34295</c:v>
                </c:pt>
                <c:pt idx="1038">
                  <c:v>11.353349999999999</c:v>
                </c:pt>
                <c:pt idx="1039">
                  <c:v>11.363900000000001</c:v>
                </c:pt>
                <c:pt idx="1040">
                  <c:v>11.374575</c:v>
                </c:pt>
                <c:pt idx="1041">
                  <c:v>11.385349999999999</c:v>
                </c:pt>
                <c:pt idx="1042">
                  <c:v>11.39625</c:v>
                </c:pt>
                <c:pt idx="1043">
                  <c:v>11.407275</c:v>
                </c:pt>
                <c:pt idx="1044">
                  <c:v>11.418425000000001</c:v>
                </c:pt>
                <c:pt idx="1045">
                  <c:v>11.4297</c:v>
                </c:pt>
                <c:pt idx="1046">
                  <c:v>11.441075000000001</c:v>
                </c:pt>
                <c:pt idx="1047">
                  <c:v>11.452525</c:v>
                </c:pt>
                <c:pt idx="1048">
                  <c:v>11.463950000000001</c:v>
                </c:pt>
                <c:pt idx="1049">
                  <c:v>11.475399999999999</c:v>
                </c:pt>
                <c:pt idx="1050">
                  <c:v>11.486875000000001</c:v>
                </c:pt>
                <c:pt idx="1051">
                  <c:v>11.4984</c:v>
                </c:pt>
                <c:pt idx="1052">
                  <c:v>11.5099</c:v>
                </c:pt>
                <c:pt idx="1053">
                  <c:v>11.5214</c:v>
                </c:pt>
                <c:pt idx="1054">
                  <c:v>11.532874999999999</c:v>
                </c:pt>
                <c:pt idx="1055">
                  <c:v>11.544375</c:v>
                </c:pt>
                <c:pt idx="1056">
                  <c:v>11.555899999999999</c:v>
                </c:pt>
                <c:pt idx="1057">
                  <c:v>11.567449999999999</c:v>
                </c:pt>
                <c:pt idx="1058">
                  <c:v>11.579050000000001</c:v>
                </c:pt>
                <c:pt idx="1059">
                  <c:v>11.590625000000001</c:v>
                </c:pt>
                <c:pt idx="1060">
                  <c:v>11.6022</c:v>
                </c:pt>
                <c:pt idx="1061">
                  <c:v>11.613800000000001</c:v>
                </c:pt>
                <c:pt idx="1062">
                  <c:v>11.625449999999999</c:v>
                </c:pt>
                <c:pt idx="1063">
                  <c:v>11.63715</c:v>
                </c:pt>
                <c:pt idx="1064">
                  <c:v>11.648849999999999</c:v>
                </c:pt>
                <c:pt idx="1065">
                  <c:v>11.660575</c:v>
                </c:pt>
                <c:pt idx="1066">
                  <c:v>11.672325000000001</c:v>
                </c:pt>
                <c:pt idx="1067">
                  <c:v>11.684125</c:v>
                </c:pt>
                <c:pt idx="1068">
                  <c:v>11.695975000000001</c:v>
                </c:pt>
                <c:pt idx="1069">
                  <c:v>11.707825</c:v>
                </c:pt>
                <c:pt idx="1070">
                  <c:v>11.7197</c:v>
                </c:pt>
                <c:pt idx="1071">
                  <c:v>11.731624999999999</c:v>
                </c:pt>
                <c:pt idx="1072">
                  <c:v>11.743625</c:v>
                </c:pt>
                <c:pt idx="1073">
                  <c:v>11.755749999999999</c:v>
                </c:pt>
                <c:pt idx="1074">
                  <c:v>11.767950000000001</c:v>
                </c:pt>
                <c:pt idx="1075">
                  <c:v>11.780324999999999</c:v>
                </c:pt>
                <c:pt idx="1076">
                  <c:v>11.7927</c:v>
                </c:pt>
                <c:pt idx="1077">
                  <c:v>11.805075</c:v>
                </c:pt>
                <c:pt idx="1078">
                  <c:v>11.817450000000001</c:v>
                </c:pt>
                <c:pt idx="1079">
                  <c:v>11.829825</c:v>
                </c:pt>
                <c:pt idx="1080">
                  <c:v>11.842225000000001</c:v>
                </c:pt>
                <c:pt idx="1081">
                  <c:v>11.854625</c:v>
                </c:pt>
                <c:pt idx="1082">
                  <c:v>11.867049999999999</c:v>
                </c:pt>
                <c:pt idx="1083">
                  <c:v>11.87945</c:v>
                </c:pt>
                <c:pt idx="1084">
                  <c:v>11.891875000000001</c:v>
                </c:pt>
                <c:pt idx="1085">
                  <c:v>11.904299999999999</c:v>
                </c:pt>
                <c:pt idx="1086">
                  <c:v>11.91675</c:v>
                </c:pt>
                <c:pt idx="1087">
                  <c:v>11.929175000000001</c:v>
                </c:pt>
                <c:pt idx="1088">
                  <c:v>11.941625</c:v>
                </c:pt>
                <c:pt idx="1089">
                  <c:v>11.954075</c:v>
                </c:pt>
                <c:pt idx="1090">
                  <c:v>11.966525000000001</c:v>
                </c:pt>
                <c:pt idx="1091">
                  <c:v>11.978999999999999</c:v>
                </c:pt>
                <c:pt idx="1092">
                  <c:v>11.991474999999999</c:v>
                </c:pt>
                <c:pt idx="1093">
                  <c:v>12.00395</c:v>
                </c:pt>
                <c:pt idx="1094">
                  <c:v>12.016449999999999</c:v>
                </c:pt>
                <c:pt idx="1095">
                  <c:v>12.028975000000001</c:v>
                </c:pt>
                <c:pt idx="1096">
                  <c:v>12.041499999999999</c:v>
                </c:pt>
                <c:pt idx="1097">
                  <c:v>12.054024999999999</c:v>
                </c:pt>
                <c:pt idx="1098">
                  <c:v>12.066575</c:v>
                </c:pt>
                <c:pt idx="1099">
                  <c:v>12.079124999999999</c:v>
                </c:pt>
                <c:pt idx="1100">
                  <c:v>12.091675</c:v>
                </c:pt>
                <c:pt idx="1101">
                  <c:v>12.10425</c:v>
                </c:pt>
                <c:pt idx="1102">
                  <c:v>12.116825</c:v>
                </c:pt>
                <c:pt idx="1103">
                  <c:v>12.129425000000001</c:v>
                </c:pt>
                <c:pt idx="1104">
                  <c:v>12.142049999999999</c:v>
                </c:pt>
                <c:pt idx="1105">
                  <c:v>12.154674999999999</c:v>
                </c:pt>
                <c:pt idx="1106">
                  <c:v>12.167300000000001</c:v>
                </c:pt>
                <c:pt idx="1107">
                  <c:v>12.179975000000001</c:v>
                </c:pt>
                <c:pt idx="1108">
                  <c:v>12.192625</c:v>
                </c:pt>
                <c:pt idx="1109">
                  <c:v>12.205325</c:v>
                </c:pt>
                <c:pt idx="1110">
                  <c:v>12.218</c:v>
                </c:pt>
                <c:pt idx="1111">
                  <c:v>12.230725000000001</c:v>
                </c:pt>
                <c:pt idx="1112">
                  <c:v>12.243075000000001</c:v>
                </c:pt>
                <c:pt idx="1113">
                  <c:v>12.25545</c:v>
                </c:pt>
                <c:pt idx="1114">
                  <c:v>12.26745</c:v>
                </c:pt>
                <c:pt idx="1115">
                  <c:v>12.279525</c:v>
                </c:pt>
                <c:pt idx="1116">
                  <c:v>12.2913</c:v>
                </c:pt>
                <c:pt idx="1117">
                  <c:v>12.303125</c:v>
                </c:pt>
                <c:pt idx="1118">
                  <c:v>12.314724999999999</c:v>
                </c:pt>
                <c:pt idx="1119">
                  <c:v>12.32635</c:v>
                </c:pt>
                <c:pt idx="1120">
                  <c:v>12.33785</c:v>
                </c:pt>
                <c:pt idx="1121">
                  <c:v>12.349300000000001</c:v>
                </c:pt>
                <c:pt idx="1122">
                  <c:v>12.360749999999999</c:v>
                </c:pt>
                <c:pt idx="1123">
                  <c:v>12.3721</c:v>
                </c:pt>
                <c:pt idx="1124">
                  <c:v>12.383524999999999</c:v>
                </c:pt>
                <c:pt idx="1125">
                  <c:v>12.394874999999999</c:v>
                </c:pt>
                <c:pt idx="1126">
                  <c:v>12.406275000000001</c:v>
                </c:pt>
                <c:pt idx="1127">
                  <c:v>12.417675000000001</c:v>
                </c:pt>
                <c:pt idx="1128">
                  <c:v>12.429075000000001</c:v>
                </c:pt>
                <c:pt idx="1129">
                  <c:v>12.440574999999999</c:v>
                </c:pt>
                <c:pt idx="1130">
                  <c:v>12.452024999999999</c:v>
                </c:pt>
                <c:pt idx="1131">
                  <c:v>12.463525000000001</c:v>
                </c:pt>
                <c:pt idx="1132">
                  <c:v>12.475074999999999</c:v>
                </c:pt>
                <c:pt idx="1133">
                  <c:v>12.486575</c:v>
                </c:pt>
                <c:pt idx="1134">
                  <c:v>12.498149999999999</c:v>
                </c:pt>
                <c:pt idx="1135">
                  <c:v>12.509700000000002</c:v>
                </c:pt>
                <c:pt idx="1136">
                  <c:v>12.521224999999999</c:v>
                </c:pt>
                <c:pt idx="1137">
                  <c:v>12.532850000000002</c:v>
                </c:pt>
                <c:pt idx="1138">
                  <c:v>12.544449999999999</c:v>
                </c:pt>
                <c:pt idx="1139">
                  <c:v>12.556049999999999</c:v>
                </c:pt>
                <c:pt idx="1140">
                  <c:v>12.5677</c:v>
                </c:pt>
                <c:pt idx="1141">
                  <c:v>12.579425000000001</c:v>
                </c:pt>
                <c:pt idx="1142">
                  <c:v>12.591150000000001</c:v>
                </c:pt>
                <c:pt idx="1143">
                  <c:v>12.6029</c:v>
                </c:pt>
                <c:pt idx="1144">
                  <c:v>12.614700000000001</c:v>
                </c:pt>
                <c:pt idx="1145">
                  <c:v>12.62655</c:v>
                </c:pt>
                <c:pt idx="1146">
                  <c:v>12.638450000000001</c:v>
                </c:pt>
                <c:pt idx="1147">
                  <c:v>12.650375</c:v>
                </c:pt>
                <c:pt idx="1148">
                  <c:v>12.66235</c:v>
                </c:pt>
                <c:pt idx="1149">
                  <c:v>12.67435</c:v>
                </c:pt>
                <c:pt idx="1150">
                  <c:v>12.686425000000002</c:v>
                </c:pt>
                <c:pt idx="1151">
                  <c:v>12.698525</c:v>
                </c:pt>
                <c:pt idx="1152">
                  <c:v>12.710699999999999</c:v>
                </c:pt>
                <c:pt idx="1153">
                  <c:v>12.722900000000001</c:v>
                </c:pt>
                <c:pt idx="1154">
                  <c:v>12.735150000000001</c:v>
                </c:pt>
                <c:pt idx="1155">
                  <c:v>12.747449999999999</c:v>
                </c:pt>
                <c:pt idx="1156">
                  <c:v>12.759799999999998</c:v>
                </c:pt>
                <c:pt idx="1157">
                  <c:v>12.7722</c:v>
                </c:pt>
                <c:pt idx="1158">
                  <c:v>12.784549999999999</c:v>
                </c:pt>
                <c:pt idx="1159">
                  <c:v>12.796900000000001</c:v>
                </c:pt>
                <c:pt idx="1160">
                  <c:v>12.809200000000001</c:v>
                </c:pt>
                <c:pt idx="1161">
                  <c:v>12.821475</c:v>
                </c:pt>
                <c:pt idx="1162">
                  <c:v>12.833824999999999</c:v>
                </c:pt>
                <c:pt idx="1163">
                  <c:v>12.846274999999999</c:v>
                </c:pt>
                <c:pt idx="1164">
                  <c:v>12.858775</c:v>
                </c:pt>
                <c:pt idx="1165">
                  <c:v>12.871325000000001</c:v>
                </c:pt>
                <c:pt idx="1166">
                  <c:v>12.883975</c:v>
                </c:pt>
                <c:pt idx="1167">
                  <c:v>12.896650000000001</c:v>
                </c:pt>
                <c:pt idx="1168">
                  <c:v>12.909375000000001</c:v>
                </c:pt>
                <c:pt idx="1169">
                  <c:v>12.922149999999998</c:v>
                </c:pt>
                <c:pt idx="1170">
                  <c:v>12.934925</c:v>
                </c:pt>
                <c:pt idx="1171">
                  <c:v>12.947724999999998</c:v>
                </c:pt>
                <c:pt idx="1172">
                  <c:v>12.960525000000001</c:v>
                </c:pt>
                <c:pt idx="1173">
                  <c:v>12.973375000000001</c:v>
                </c:pt>
                <c:pt idx="1174">
                  <c:v>12.986225000000001</c:v>
                </c:pt>
                <c:pt idx="1175">
                  <c:v>12.999124999999999</c:v>
                </c:pt>
                <c:pt idx="1176">
                  <c:v>13.012025</c:v>
                </c:pt>
                <c:pt idx="1177">
                  <c:v>13.024925000000001</c:v>
                </c:pt>
                <c:pt idx="1178">
                  <c:v>13.037875</c:v>
                </c:pt>
                <c:pt idx="1179">
                  <c:v>13.050825</c:v>
                </c:pt>
                <c:pt idx="1180">
                  <c:v>13.063800000000001</c:v>
                </c:pt>
                <c:pt idx="1181">
                  <c:v>13.076799999999999</c:v>
                </c:pt>
                <c:pt idx="1182">
                  <c:v>13.089799999999999</c:v>
                </c:pt>
                <c:pt idx="1183">
                  <c:v>13.102825000000001</c:v>
                </c:pt>
                <c:pt idx="1184">
                  <c:v>13.115850000000002</c:v>
                </c:pt>
                <c:pt idx="1185">
                  <c:v>13.128924999999999</c:v>
                </c:pt>
                <c:pt idx="1186">
                  <c:v>13.142000000000001</c:v>
                </c:pt>
                <c:pt idx="1187">
                  <c:v>13.155100000000001</c:v>
                </c:pt>
                <c:pt idx="1188">
                  <c:v>13.168225</c:v>
                </c:pt>
                <c:pt idx="1189">
                  <c:v>13.18135</c:v>
                </c:pt>
                <c:pt idx="1190">
                  <c:v>13.194524999999999</c:v>
                </c:pt>
                <c:pt idx="1191">
                  <c:v>13.207699999999999</c:v>
                </c:pt>
                <c:pt idx="1192">
                  <c:v>13.220924999999999</c:v>
                </c:pt>
                <c:pt idx="1193">
                  <c:v>13.234175</c:v>
                </c:pt>
                <c:pt idx="1194">
                  <c:v>13.247449999999999</c:v>
                </c:pt>
                <c:pt idx="1195">
                  <c:v>13.260774999999999</c:v>
                </c:pt>
                <c:pt idx="1196">
                  <c:v>13.274100000000001</c:v>
                </c:pt>
                <c:pt idx="1197">
                  <c:v>13.287475000000001</c:v>
                </c:pt>
                <c:pt idx="1198">
                  <c:v>13.300875000000001</c:v>
                </c:pt>
                <c:pt idx="1199">
                  <c:v>13.314324999999998</c:v>
                </c:pt>
                <c:pt idx="1200">
                  <c:v>13.327775000000001</c:v>
                </c:pt>
                <c:pt idx="1201">
                  <c:v>13.341275</c:v>
                </c:pt>
                <c:pt idx="1202">
                  <c:v>13.354825</c:v>
                </c:pt>
                <c:pt idx="1203">
                  <c:v>13.368425</c:v>
                </c:pt>
                <c:pt idx="1204">
                  <c:v>13.382025000000001</c:v>
                </c:pt>
                <c:pt idx="1205">
                  <c:v>13.3957</c:v>
                </c:pt>
                <c:pt idx="1206">
                  <c:v>13.409324999999999</c:v>
                </c:pt>
                <c:pt idx="1207">
                  <c:v>13.42295</c:v>
                </c:pt>
                <c:pt idx="1208">
                  <c:v>13.436575000000001</c:v>
                </c:pt>
                <c:pt idx="1209">
                  <c:v>13.450175</c:v>
                </c:pt>
                <c:pt idx="1210">
                  <c:v>13.463749999999999</c:v>
                </c:pt>
                <c:pt idx="1211">
                  <c:v>13.477325</c:v>
                </c:pt>
                <c:pt idx="1212">
                  <c:v>13.490874999999999</c:v>
                </c:pt>
                <c:pt idx="1213">
                  <c:v>13.504450000000002</c:v>
                </c:pt>
                <c:pt idx="1214">
                  <c:v>13.517999999999999</c:v>
                </c:pt>
                <c:pt idx="1215">
                  <c:v>13.531525</c:v>
                </c:pt>
                <c:pt idx="1216">
                  <c:v>13.54505</c:v>
                </c:pt>
                <c:pt idx="1217">
                  <c:v>13.558575000000001</c:v>
                </c:pt>
                <c:pt idx="1218">
                  <c:v>13.572100000000001</c:v>
                </c:pt>
                <c:pt idx="1219">
                  <c:v>13.585600000000001</c:v>
                </c:pt>
                <c:pt idx="1220">
                  <c:v>13.5991</c:v>
                </c:pt>
                <c:pt idx="1221">
                  <c:v>13.6126</c:v>
                </c:pt>
                <c:pt idx="1222">
                  <c:v>13.626125</c:v>
                </c:pt>
                <c:pt idx="1223">
                  <c:v>13.639624999999999</c:v>
                </c:pt>
                <c:pt idx="1224">
                  <c:v>13.653124999999999</c:v>
                </c:pt>
                <c:pt idx="1225">
                  <c:v>13.666600000000001</c:v>
                </c:pt>
                <c:pt idx="1226">
                  <c:v>13.680100000000001</c:v>
                </c:pt>
                <c:pt idx="1227">
                  <c:v>13.693549999999998</c:v>
                </c:pt>
                <c:pt idx="1228">
                  <c:v>13.706999999999999</c:v>
                </c:pt>
                <c:pt idx="1229">
                  <c:v>13.720450000000001</c:v>
                </c:pt>
                <c:pt idx="1230">
                  <c:v>13.733899999999998</c:v>
                </c:pt>
                <c:pt idx="1231">
                  <c:v>13.747349999999999</c:v>
                </c:pt>
                <c:pt idx="1232">
                  <c:v>13.760800000000001</c:v>
                </c:pt>
                <c:pt idx="1233">
                  <c:v>13.774249999999999</c:v>
                </c:pt>
                <c:pt idx="1234">
                  <c:v>13.787725</c:v>
                </c:pt>
                <c:pt idx="1235">
                  <c:v>13.801174999999999</c:v>
                </c:pt>
                <c:pt idx="1236">
                  <c:v>13.814599999999999</c:v>
                </c:pt>
                <c:pt idx="1237">
                  <c:v>13.828025</c:v>
                </c:pt>
                <c:pt idx="1238">
                  <c:v>13.84145</c:v>
                </c:pt>
                <c:pt idx="1239">
                  <c:v>13.854775</c:v>
                </c:pt>
                <c:pt idx="1240">
                  <c:v>13.868025000000001</c:v>
                </c:pt>
                <c:pt idx="1241">
                  <c:v>13.881175000000001</c:v>
                </c:pt>
                <c:pt idx="1242">
                  <c:v>13.894224999999999</c:v>
                </c:pt>
                <c:pt idx="1243">
                  <c:v>13.907174999999999</c:v>
                </c:pt>
                <c:pt idx="1244">
                  <c:v>13.920024999999999</c:v>
                </c:pt>
                <c:pt idx="1245">
                  <c:v>13.932824999999999</c:v>
                </c:pt>
                <c:pt idx="1246">
                  <c:v>13.945525</c:v>
                </c:pt>
                <c:pt idx="1247">
                  <c:v>13.958175000000001</c:v>
                </c:pt>
                <c:pt idx="1248">
                  <c:v>13.970750000000001</c:v>
                </c:pt>
                <c:pt idx="1249">
                  <c:v>13.983300000000002</c:v>
                </c:pt>
                <c:pt idx="1250">
                  <c:v>13.995774999999998</c:v>
                </c:pt>
                <c:pt idx="1251">
                  <c:v>14.0082</c:v>
                </c:pt>
                <c:pt idx="1252">
                  <c:v>14.020574999999999</c:v>
                </c:pt>
                <c:pt idx="1253">
                  <c:v>14.032900000000001</c:v>
                </c:pt>
                <c:pt idx="1254">
                  <c:v>14.045199999999999</c:v>
                </c:pt>
                <c:pt idx="1255">
                  <c:v>14.057425000000002</c:v>
                </c:pt>
                <c:pt idx="1256">
                  <c:v>14.069625</c:v>
                </c:pt>
                <c:pt idx="1257">
                  <c:v>14.081774999999999</c:v>
                </c:pt>
                <c:pt idx="1258">
                  <c:v>14.093900000000001</c:v>
                </c:pt>
                <c:pt idx="1259">
                  <c:v>14.106</c:v>
                </c:pt>
                <c:pt idx="1260">
                  <c:v>14.118049999999998</c:v>
                </c:pt>
                <c:pt idx="1261">
                  <c:v>14.130075</c:v>
                </c:pt>
                <c:pt idx="1262">
                  <c:v>14.142050000000001</c:v>
                </c:pt>
                <c:pt idx="1263">
                  <c:v>14.154</c:v>
                </c:pt>
                <c:pt idx="1264">
                  <c:v>14.165924999999998</c:v>
                </c:pt>
                <c:pt idx="1265">
                  <c:v>14.1778</c:v>
                </c:pt>
                <c:pt idx="1266">
                  <c:v>14.18965</c:v>
                </c:pt>
                <c:pt idx="1267">
                  <c:v>14.201449999999999</c:v>
                </c:pt>
                <c:pt idx="1268">
                  <c:v>14.213225</c:v>
                </c:pt>
                <c:pt idx="1269">
                  <c:v>14.22495</c:v>
                </c:pt>
                <c:pt idx="1270">
                  <c:v>14.236674999999998</c:v>
                </c:pt>
                <c:pt idx="1271">
                  <c:v>14.248350000000002</c:v>
                </c:pt>
                <c:pt idx="1272">
                  <c:v>14.259974999999999</c:v>
                </c:pt>
                <c:pt idx="1273">
                  <c:v>14.271600000000001</c:v>
                </c:pt>
                <c:pt idx="1274">
                  <c:v>14.283199999999999</c:v>
                </c:pt>
                <c:pt idx="1275">
                  <c:v>14.294775000000001</c:v>
                </c:pt>
                <c:pt idx="1276">
                  <c:v>14.306350000000002</c:v>
                </c:pt>
                <c:pt idx="1277">
                  <c:v>14.3179</c:v>
                </c:pt>
                <c:pt idx="1278">
                  <c:v>14.32945</c:v>
                </c:pt>
                <c:pt idx="1279">
                  <c:v>14.341000000000001</c:v>
                </c:pt>
                <c:pt idx="1280">
                  <c:v>14.352550000000001</c:v>
                </c:pt>
                <c:pt idx="1281">
                  <c:v>14.364125</c:v>
                </c:pt>
                <c:pt idx="1282">
                  <c:v>14.375674999999999</c:v>
                </c:pt>
                <c:pt idx="1283">
                  <c:v>14.387249999999998</c:v>
                </c:pt>
                <c:pt idx="1284">
                  <c:v>14.398849999999999</c:v>
                </c:pt>
                <c:pt idx="1285">
                  <c:v>14.410449999999999</c:v>
                </c:pt>
                <c:pt idx="1286">
                  <c:v>14.42205</c:v>
                </c:pt>
                <c:pt idx="1287">
                  <c:v>14.433675000000001</c:v>
                </c:pt>
                <c:pt idx="1288">
                  <c:v>14.445325</c:v>
                </c:pt>
                <c:pt idx="1289">
                  <c:v>14.456949999999999</c:v>
                </c:pt>
                <c:pt idx="1290">
                  <c:v>14.4686</c:v>
                </c:pt>
                <c:pt idx="1291">
                  <c:v>14.48025</c:v>
                </c:pt>
                <c:pt idx="1292">
                  <c:v>14.491899999999999</c:v>
                </c:pt>
                <c:pt idx="1293">
                  <c:v>14.503575</c:v>
                </c:pt>
                <c:pt idx="1294">
                  <c:v>14.515274999999999</c:v>
                </c:pt>
                <c:pt idx="1295">
                  <c:v>14.527024999999998</c:v>
                </c:pt>
                <c:pt idx="1296">
                  <c:v>14.538775000000001</c:v>
                </c:pt>
                <c:pt idx="1297">
                  <c:v>14.550599999999999</c:v>
                </c:pt>
                <c:pt idx="1298">
                  <c:v>14.562449999999998</c:v>
                </c:pt>
                <c:pt idx="1299">
                  <c:v>14.574349999999999</c:v>
                </c:pt>
                <c:pt idx="1300">
                  <c:v>14.586325</c:v>
                </c:pt>
                <c:pt idx="1301">
                  <c:v>14.598349999999998</c:v>
                </c:pt>
                <c:pt idx="1302">
                  <c:v>14.61045</c:v>
                </c:pt>
                <c:pt idx="1303">
                  <c:v>14.622574999999999</c:v>
                </c:pt>
                <c:pt idx="1304">
                  <c:v>14.6348</c:v>
                </c:pt>
                <c:pt idx="1305">
                  <c:v>14.647075000000001</c:v>
                </c:pt>
                <c:pt idx="1306">
                  <c:v>14.659425000000001</c:v>
                </c:pt>
                <c:pt idx="1307">
                  <c:v>14.671899999999999</c:v>
                </c:pt>
                <c:pt idx="1308">
                  <c:v>14.684449999999998</c:v>
                </c:pt>
                <c:pt idx="1309">
                  <c:v>14.697125</c:v>
                </c:pt>
                <c:pt idx="1310">
                  <c:v>14.709875</c:v>
                </c:pt>
                <c:pt idx="1311">
                  <c:v>14.722674999999999</c:v>
                </c:pt>
                <c:pt idx="1312">
                  <c:v>14.73555</c:v>
                </c:pt>
                <c:pt idx="1313">
                  <c:v>14.7485</c:v>
                </c:pt>
                <c:pt idx="1314">
                  <c:v>14.761425000000001</c:v>
                </c:pt>
                <c:pt idx="1315">
                  <c:v>14.774275000000001</c:v>
                </c:pt>
                <c:pt idx="1316">
                  <c:v>14.787100000000001</c:v>
                </c:pt>
                <c:pt idx="1317">
                  <c:v>14.799899999999999</c:v>
                </c:pt>
                <c:pt idx="1318">
                  <c:v>14.812675</c:v>
                </c:pt>
                <c:pt idx="1319">
                  <c:v>14.825450000000002</c:v>
                </c:pt>
                <c:pt idx="1320">
                  <c:v>14.838225</c:v>
                </c:pt>
                <c:pt idx="1321">
                  <c:v>14.851075</c:v>
                </c:pt>
                <c:pt idx="1322">
                  <c:v>14.863974999999998</c:v>
                </c:pt>
                <c:pt idx="1323">
                  <c:v>14.876875</c:v>
                </c:pt>
                <c:pt idx="1324">
                  <c:v>14.889825000000002</c:v>
                </c:pt>
                <c:pt idx="1325">
                  <c:v>14.902799999999999</c:v>
                </c:pt>
                <c:pt idx="1326">
                  <c:v>14.915900000000001</c:v>
                </c:pt>
                <c:pt idx="1327">
                  <c:v>14.929</c:v>
                </c:pt>
                <c:pt idx="1328">
                  <c:v>14.9422</c:v>
                </c:pt>
                <c:pt idx="1329">
                  <c:v>14.955450000000001</c:v>
                </c:pt>
                <c:pt idx="1330">
                  <c:v>14.968699999999998</c:v>
                </c:pt>
                <c:pt idx="1331">
                  <c:v>14.981924999999999</c:v>
                </c:pt>
                <c:pt idx="1332">
                  <c:v>14.995175</c:v>
                </c:pt>
                <c:pt idx="1333">
                  <c:v>15.008425000000001</c:v>
                </c:pt>
                <c:pt idx="1334">
                  <c:v>15.021675000000002</c:v>
                </c:pt>
                <c:pt idx="1335">
                  <c:v>15.03495</c:v>
                </c:pt>
                <c:pt idx="1336">
                  <c:v>15.048225</c:v>
                </c:pt>
                <c:pt idx="1337">
                  <c:v>15.061500000000001</c:v>
                </c:pt>
                <c:pt idx="1338">
                  <c:v>15.0748</c:v>
                </c:pt>
                <c:pt idx="1339">
                  <c:v>15.088150000000001</c:v>
                </c:pt>
                <c:pt idx="1340">
                  <c:v>15.101500000000001</c:v>
                </c:pt>
                <c:pt idx="1341">
                  <c:v>15.114875</c:v>
                </c:pt>
                <c:pt idx="1342">
                  <c:v>15.128274999999999</c:v>
                </c:pt>
                <c:pt idx="1343">
                  <c:v>15.1417</c:v>
                </c:pt>
                <c:pt idx="1344">
                  <c:v>15.155150000000001</c:v>
                </c:pt>
                <c:pt idx="1345">
                  <c:v>15.168624999999999</c:v>
                </c:pt>
                <c:pt idx="1346">
                  <c:v>15.18215</c:v>
                </c:pt>
                <c:pt idx="1347">
                  <c:v>15.195724999999999</c:v>
                </c:pt>
                <c:pt idx="1348">
                  <c:v>15.209325000000002</c:v>
                </c:pt>
                <c:pt idx="1349">
                  <c:v>15.223000000000001</c:v>
                </c:pt>
                <c:pt idx="1350">
                  <c:v>15.236725000000002</c:v>
                </c:pt>
                <c:pt idx="1351">
                  <c:v>15.250500000000001</c:v>
                </c:pt>
                <c:pt idx="1352">
                  <c:v>15.264374999999999</c:v>
                </c:pt>
                <c:pt idx="1353">
                  <c:v>15.278274999999999</c:v>
                </c:pt>
                <c:pt idx="1354">
                  <c:v>15.292200000000001</c:v>
                </c:pt>
                <c:pt idx="1355">
                  <c:v>15.306125000000002</c:v>
                </c:pt>
                <c:pt idx="1356">
                  <c:v>15.320025000000001</c:v>
                </c:pt>
                <c:pt idx="1357">
                  <c:v>15.333925000000001</c:v>
                </c:pt>
                <c:pt idx="1358">
                  <c:v>15.347775</c:v>
                </c:pt>
                <c:pt idx="1359">
                  <c:v>15.361649999999999</c:v>
                </c:pt>
                <c:pt idx="1360">
                  <c:v>15.375575</c:v>
                </c:pt>
                <c:pt idx="1361">
                  <c:v>15.389525000000001</c:v>
                </c:pt>
                <c:pt idx="1362">
                  <c:v>15.403525000000002</c:v>
                </c:pt>
                <c:pt idx="1363">
                  <c:v>15.4176</c:v>
                </c:pt>
                <c:pt idx="1364">
                  <c:v>15.431775</c:v>
                </c:pt>
                <c:pt idx="1365">
                  <c:v>15.445975000000001</c:v>
                </c:pt>
                <c:pt idx="1366">
                  <c:v>15.460175000000001</c:v>
                </c:pt>
                <c:pt idx="1367">
                  <c:v>15.474275</c:v>
                </c:pt>
                <c:pt idx="1368">
                  <c:v>15.488325</c:v>
                </c:pt>
                <c:pt idx="1369">
                  <c:v>15.502350000000002</c:v>
                </c:pt>
                <c:pt idx="1370">
                  <c:v>15.516374999999998</c:v>
                </c:pt>
                <c:pt idx="1371">
                  <c:v>15.5304</c:v>
                </c:pt>
                <c:pt idx="1372">
                  <c:v>15.5444</c:v>
                </c:pt>
                <c:pt idx="1373">
                  <c:v>15.558400000000001</c:v>
                </c:pt>
                <c:pt idx="1374">
                  <c:v>15.572425000000001</c:v>
                </c:pt>
                <c:pt idx="1375">
                  <c:v>15.586425</c:v>
                </c:pt>
                <c:pt idx="1376">
                  <c:v>15.600425000000001</c:v>
                </c:pt>
                <c:pt idx="1377">
                  <c:v>15.6144</c:v>
                </c:pt>
                <c:pt idx="1378">
                  <c:v>15.628375</c:v>
                </c:pt>
                <c:pt idx="1379">
                  <c:v>15.642325000000001</c:v>
                </c:pt>
                <c:pt idx="1380">
                  <c:v>15.656275000000001</c:v>
                </c:pt>
                <c:pt idx="1381">
                  <c:v>15.670200000000001</c:v>
                </c:pt>
                <c:pt idx="1382">
                  <c:v>15.684124999999998</c:v>
                </c:pt>
                <c:pt idx="1383">
                  <c:v>15.698074999999999</c:v>
                </c:pt>
                <c:pt idx="1384">
                  <c:v>15.71205</c:v>
                </c:pt>
                <c:pt idx="1385">
                  <c:v>15.726049999999999</c:v>
                </c:pt>
                <c:pt idx="1386">
                  <c:v>15.740000000000002</c:v>
                </c:pt>
                <c:pt idx="1387">
                  <c:v>15.75385</c:v>
                </c:pt>
                <c:pt idx="1388">
                  <c:v>15.767575000000001</c:v>
                </c:pt>
                <c:pt idx="1389">
                  <c:v>15.7812</c:v>
                </c:pt>
                <c:pt idx="1390">
                  <c:v>15.794749999999999</c:v>
                </c:pt>
                <c:pt idx="1391">
                  <c:v>15.808225</c:v>
                </c:pt>
                <c:pt idx="1392">
                  <c:v>15.821625000000001</c:v>
                </c:pt>
                <c:pt idx="1393">
                  <c:v>15.834975000000002</c:v>
                </c:pt>
                <c:pt idx="1394">
                  <c:v>15.848324999999999</c:v>
                </c:pt>
                <c:pt idx="1395">
                  <c:v>15.861649999999999</c:v>
                </c:pt>
                <c:pt idx="1396">
                  <c:v>15.874974999999999</c:v>
                </c:pt>
                <c:pt idx="1397">
                  <c:v>15.888299999999999</c:v>
                </c:pt>
                <c:pt idx="1398">
                  <c:v>15.90165</c:v>
                </c:pt>
                <c:pt idx="1399">
                  <c:v>15.915000000000001</c:v>
                </c:pt>
                <c:pt idx="1400">
                  <c:v>15.928375000000001</c:v>
                </c:pt>
                <c:pt idx="1401">
                  <c:v>15.941775</c:v>
                </c:pt>
                <c:pt idx="1402">
                  <c:v>15.9552</c:v>
                </c:pt>
                <c:pt idx="1403">
                  <c:v>15.968674999999999</c:v>
                </c:pt>
                <c:pt idx="1404">
                  <c:v>15.982199999999999</c:v>
                </c:pt>
                <c:pt idx="1405">
                  <c:v>15.995775000000002</c:v>
                </c:pt>
                <c:pt idx="1406">
                  <c:v>16.009399999999999</c:v>
                </c:pt>
                <c:pt idx="1407">
                  <c:v>16.023075000000002</c:v>
                </c:pt>
                <c:pt idx="1408">
                  <c:v>16.036799999999999</c:v>
                </c:pt>
                <c:pt idx="1409">
                  <c:v>16.050550000000001</c:v>
                </c:pt>
                <c:pt idx="1410">
                  <c:v>16.064375000000002</c:v>
                </c:pt>
                <c:pt idx="1411">
                  <c:v>16.078225</c:v>
                </c:pt>
                <c:pt idx="1412">
                  <c:v>16.09215</c:v>
                </c:pt>
                <c:pt idx="1413">
                  <c:v>16.106124999999999</c:v>
                </c:pt>
                <c:pt idx="1414">
                  <c:v>16.120149999999999</c:v>
                </c:pt>
                <c:pt idx="1415">
                  <c:v>16.134225000000001</c:v>
                </c:pt>
                <c:pt idx="1416">
                  <c:v>16.148375000000001</c:v>
                </c:pt>
                <c:pt idx="1417">
                  <c:v>16.16255</c:v>
                </c:pt>
                <c:pt idx="1418">
                  <c:v>16.176825000000001</c:v>
                </c:pt>
                <c:pt idx="1419">
                  <c:v>16.191174999999998</c:v>
                </c:pt>
                <c:pt idx="1420">
                  <c:v>16.2056</c:v>
                </c:pt>
                <c:pt idx="1421">
                  <c:v>16.220100000000002</c:v>
                </c:pt>
                <c:pt idx="1422">
                  <c:v>16.234650000000002</c:v>
                </c:pt>
                <c:pt idx="1423">
                  <c:v>16.24925</c:v>
                </c:pt>
                <c:pt idx="1424">
                  <c:v>16.263949999999998</c:v>
                </c:pt>
                <c:pt idx="1425">
                  <c:v>16.278724999999998</c:v>
                </c:pt>
                <c:pt idx="1426">
                  <c:v>16.29355</c:v>
                </c:pt>
                <c:pt idx="1427">
                  <c:v>16.308325</c:v>
                </c:pt>
                <c:pt idx="1428">
                  <c:v>16.323074999999999</c:v>
                </c:pt>
                <c:pt idx="1429">
                  <c:v>16.337799999999998</c:v>
                </c:pt>
                <c:pt idx="1430">
                  <c:v>16.352499999999999</c:v>
                </c:pt>
                <c:pt idx="1431">
                  <c:v>16.367149999999999</c:v>
                </c:pt>
                <c:pt idx="1432">
                  <c:v>16.381775000000001</c:v>
                </c:pt>
                <c:pt idx="1433">
                  <c:v>16.396374999999999</c:v>
                </c:pt>
                <c:pt idx="1434">
                  <c:v>16.411000000000001</c:v>
                </c:pt>
                <c:pt idx="1435">
                  <c:v>16.425575000000002</c:v>
                </c:pt>
                <c:pt idx="1436">
                  <c:v>16.440149999999999</c:v>
                </c:pt>
                <c:pt idx="1437">
                  <c:v>16.454725</c:v>
                </c:pt>
                <c:pt idx="1438">
                  <c:v>16.469275</c:v>
                </c:pt>
                <c:pt idx="1439">
                  <c:v>16.48385</c:v>
                </c:pt>
                <c:pt idx="1440">
                  <c:v>16.4984</c:v>
                </c:pt>
                <c:pt idx="1441">
                  <c:v>16.51295</c:v>
                </c:pt>
                <c:pt idx="1442">
                  <c:v>16.527474999999999</c:v>
                </c:pt>
                <c:pt idx="1443">
                  <c:v>16.54205</c:v>
                </c:pt>
                <c:pt idx="1444">
                  <c:v>16.556625</c:v>
                </c:pt>
                <c:pt idx="1445">
                  <c:v>16.571200000000001</c:v>
                </c:pt>
                <c:pt idx="1446">
                  <c:v>16.585825</c:v>
                </c:pt>
                <c:pt idx="1447">
                  <c:v>16.600474999999999</c:v>
                </c:pt>
                <c:pt idx="1448">
                  <c:v>16.615124999999999</c:v>
                </c:pt>
                <c:pt idx="1449">
                  <c:v>16.629774999999999</c:v>
                </c:pt>
                <c:pt idx="1450">
                  <c:v>16.644449999999999</c:v>
                </c:pt>
                <c:pt idx="1451">
                  <c:v>16.659175000000001</c:v>
                </c:pt>
                <c:pt idx="1452">
                  <c:v>16.6739</c:v>
                </c:pt>
                <c:pt idx="1453">
                  <c:v>16.688675</c:v>
                </c:pt>
                <c:pt idx="1454">
                  <c:v>16.703475000000001</c:v>
                </c:pt>
                <c:pt idx="1455">
                  <c:v>16.718325</c:v>
                </c:pt>
                <c:pt idx="1456">
                  <c:v>16.7332</c:v>
                </c:pt>
                <c:pt idx="1457">
                  <c:v>16.748100000000001</c:v>
                </c:pt>
                <c:pt idx="1458">
                  <c:v>16.76305</c:v>
                </c:pt>
                <c:pt idx="1459">
                  <c:v>16.778025</c:v>
                </c:pt>
                <c:pt idx="1460">
                  <c:v>16.793050000000001</c:v>
                </c:pt>
                <c:pt idx="1461">
                  <c:v>16.8081</c:v>
                </c:pt>
                <c:pt idx="1462">
                  <c:v>16.823175000000003</c:v>
                </c:pt>
                <c:pt idx="1463">
                  <c:v>16.838274999999999</c:v>
                </c:pt>
                <c:pt idx="1464">
                  <c:v>16.853400000000001</c:v>
                </c:pt>
                <c:pt idx="1465">
                  <c:v>16.868575</c:v>
                </c:pt>
                <c:pt idx="1466">
                  <c:v>16.883749999999999</c:v>
                </c:pt>
                <c:pt idx="1467">
                  <c:v>16.898975</c:v>
                </c:pt>
                <c:pt idx="1468">
                  <c:v>16.914224999999998</c:v>
                </c:pt>
                <c:pt idx="1469">
                  <c:v>16.929500000000001</c:v>
                </c:pt>
                <c:pt idx="1470">
                  <c:v>16.944675</c:v>
                </c:pt>
                <c:pt idx="1471">
                  <c:v>16.959699999999998</c:v>
                </c:pt>
                <c:pt idx="1472">
                  <c:v>16.974550000000001</c:v>
                </c:pt>
                <c:pt idx="1473">
                  <c:v>16.989274999999999</c:v>
                </c:pt>
                <c:pt idx="1474">
                  <c:v>17.003874999999997</c:v>
                </c:pt>
                <c:pt idx="1475">
                  <c:v>17.018349999999998</c:v>
                </c:pt>
                <c:pt idx="1476">
                  <c:v>17.032675000000001</c:v>
                </c:pt>
                <c:pt idx="1477">
                  <c:v>17.046924999999998</c:v>
                </c:pt>
                <c:pt idx="1478">
                  <c:v>17.061050000000002</c:v>
                </c:pt>
                <c:pt idx="1479">
                  <c:v>17.075075000000002</c:v>
                </c:pt>
                <c:pt idx="1480">
                  <c:v>17.089024999999999</c:v>
                </c:pt>
                <c:pt idx="1481">
                  <c:v>17.102899999999998</c:v>
                </c:pt>
                <c:pt idx="1482">
                  <c:v>17.11665</c:v>
                </c:pt>
                <c:pt idx="1483">
                  <c:v>17.130324999999999</c:v>
                </c:pt>
                <c:pt idx="1484">
                  <c:v>17.143924999999999</c:v>
                </c:pt>
                <c:pt idx="1485">
                  <c:v>17.157474999999998</c:v>
                </c:pt>
                <c:pt idx="1486">
                  <c:v>17.170949999999998</c:v>
                </c:pt>
                <c:pt idx="1487">
                  <c:v>17.1844</c:v>
                </c:pt>
                <c:pt idx="1488">
                  <c:v>17.197825000000002</c:v>
                </c:pt>
                <c:pt idx="1489">
                  <c:v>17.211224999999999</c:v>
                </c:pt>
                <c:pt idx="1490">
                  <c:v>17.224625</c:v>
                </c:pt>
                <c:pt idx="1491">
                  <c:v>17.238</c:v>
                </c:pt>
                <c:pt idx="1492">
                  <c:v>17.2514</c:v>
                </c:pt>
                <c:pt idx="1493">
                  <c:v>17.264775</c:v>
                </c:pt>
                <c:pt idx="1494">
                  <c:v>17.278124999999999</c:v>
                </c:pt>
                <c:pt idx="1495">
                  <c:v>17.291500000000003</c:v>
                </c:pt>
                <c:pt idx="1496">
                  <c:v>17.304849999999998</c:v>
                </c:pt>
                <c:pt idx="1497">
                  <c:v>17.318225000000002</c:v>
                </c:pt>
                <c:pt idx="1498">
                  <c:v>17.331624999999999</c:v>
                </c:pt>
                <c:pt idx="1499">
                  <c:v>17.345050000000001</c:v>
                </c:pt>
                <c:pt idx="1500">
                  <c:v>17.358475000000002</c:v>
                </c:pt>
                <c:pt idx="1501">
                  <c:v>17.371949999999998</c:v>
                </c:pt>
                <c:pt idx="1502">
                  <c:v>17.385449999999999</c:v>
                </c:pt>
                <c:pt idx="1503">
                  <c:v>17.398975</c:v>
                </c:pt>
                <c:pt idx="1504">
                  <c:v>17.41255</c:v>
                </c:pt>
                <c:pt idx="1505">
                  <c:v>17.42615</c:v>
                </c:pt>
                <c:pt idx="1506">
                  <c:v>17.439774999999997</c:v>
                </c:pt>
                <c:pt idx="1507">
                  <c:v>17.453424999999999</c:v>
                </c:pt>
                <c:pt idx="1508">
                  <c:v>17.467099999999999</c:v>
                </c:pt>
                <c:pt idx="1509">
                  <c:v>17.480775000000001</c:v>
                </c:pt>
                <c:pt idx="1510">
                  <c:v>17.494499999999999</c:v>
                </c:pt>
                <c:pt idx="1511">
                  <c:v>17.50825</c:v>
                </c:pt>
                <c:pt idx="1512">
                  <c:v>17.522024999999999</c:v>
                </c:pt>
                <c:pt idx="1513">
                  <c:v>17.535775000000001</c:v>
                </c:pt>
                <c:pt idx="1514">
                  <c:v>17.54955</c:v>
                </c:pt>
                <c:pt idx="1515">
                  <c:v>17.563324999999999</c:v>
                </c:pt>
                <c:pt idx="1516">
                  <c:v>17.577100000000002</c:v>
                </c:pt>
                <c:pt idx="1517">
                  <c:v>17.590875</c:v>
                </c:pt>
                <c:pt idx="1518">
                  <c:v>17.604649999999999</c:v>
                </c:pt>
                <c:pt idx="1519">
                  <c:v>17.61835</c:v>
                </c:pt>
                <c:pt idx="1520">
                  <c:v>17.632000000000001</c:v>
                </c:pt>
                <c:pt idx="1521">
                  <c:v>17.645625000000003</c:v>
                </c:pt>
                <c:pt idx="1522">
                  <c:v>17.659199999999998</c:v>
                </c:pt>
                <c:pt idx="1523">
                  <c:v>17.672799999999999</c:v>
                </c:pt>
                <c:pt idx="1524">
                  <c:v>17.686374999999998</c:v>
                </c:pt>
                <c:pt idx="1525">
                  <c:v>17.699975000000002</c:v>
                </c:pt>
                <c:pt idx="1526">
                  <c:v>17.7136</c:v>
                </c:pt>
                <c:pt idx="1527">
                  <c:v>17.727275000000002</c:v>
                </c:pt>
                <c:pt idx="1528">
                  <c:v>17.741</c:v>
                </c:pt>
                <c:pt idx="1529">
                  <c:v>17.754750000000001</c:v>
                </c:pt>
                <c:pt idx="1530">
                  <c:v>17.768550000000001</c:v>
                </c:pt>
                <c:pt idx="1531">
                  <c:v>17.782425</c:v>
                </c:pt>
                <c:pt idx="1532">
                  <c:v>17.79635</c:v>
                </c:pt>
                <c:pt idx="1533">
                  <c:v>17.810275000000001</c:v>
                </c:pt>
                <c:pt idx="1534">
                  <c:v>17.824249999999999</c:v>
                </c:pt>
                <c:pt idx="1535">
                  <c:v>17.838249999999999</c:v>
                </c:pt>
                <c:pt idx="1536">
                  <c:v>17.852250000000002</c:v>
                </c:pt>
                <c:pt idx="1537">
                  <c:v>17.866299999999999</c:v>
                </c:pt>
                <c:pt idx="1538">
                  <c:v>17.880375000000001</c:v>
                </c:pt>
                <c:pt idx="1539">
                  <c:v>17.894475</c:v>
                </c:pt>
                <c:pt idx="1540">
                  <c:v>17.908625000000001</c:v>
                </c:pt>
                <c:pt idx="1541">
                  <c:v>17.922750000000001</c:v>
                </c:pt>
                <c:pt idx="1542">
                  <c:v>17.936925000000002</c:v>
                </c:pt>
                <c:pt idx="1543">
                  <c:v>17.951025000000001</c:v>
                </c:pt>
                <c:pt idx="1544">
                  <c:v>17.964849999999998</c:v>
                </c:pt>
                <c:pt idx="1545">
                  <c:v>17.978300000000001</c:v>
                </c:pt>
                <c:pt idx="1546">
                  <c:v>17.991475000000001</c:v>
                </c:pt>
                <c:pt idx="1547">
                  <c:v>18.004424999999998</c:v>
                </c:pt>
                <c:pt idx="1548">
                  <c:v>18.017299999999999</c:v>
                </c:pt>
                <c:pt idx="1549">
                  <c:v>18.030200000000001</c:v>
                </c:pt>
                <c:pt idx="1550">
                  <c:v>18.043075000000002</c:v>
                </c:pt>
                <c:pt idx="1551">
                  <c:v>18.055975</c:v>
                </c:pt>
                <c:pt idx="1552">
                  <c:v>18.068925</c:v>
                </c:pt>
                <c:pt idx="1553">
                  <c:v>18.081949999999999</c:v>
                </c:pt>
                <c:pt idx="1554">
                  <c:v>18.094999999999999</c:v>
                </c:pt>
                <c:pt idx="1555">
                  <c:v>18.1081</c:v>
                </c:pt>
                <c:pt idx="1556">
                  <c:v>18.121275000000001</c:v>
                </c:pt>
                <c:pt idx="1557">
                  <c:v>18.134474999999998</c:v>
                </c:pt>
                <c:pt idx="1558">
                  <c:v>18.147675</c:v>
                </c:pt>
                <c:pt idx="1559">
                  <c:v>18.160899999999998</c:v>
                </c:pt>
                <c:pt idx="1560">
                  <c:v>18.174150000000001</c:v>
                </c:pt>
                <c:pt idx="1561">
                  <c:v>18.1874</c:v>
                </c:pt>
                <c:pt idx="1562">
                  <c:v>18.20065</c:v>
                </c:pt>
                <c:pt idx="1563">
                  <c:v>18.213950000000001</c:v>
                </c:pt>
                <c:pt idx="1564">
                  <c:v>18.227225000000001</c:v>
                </c:pt>
                <c:pt idx="1565">
                  <c:v>18.240500000000001</c:v>
                </c:pt>
                <c:pt idx="1566">
                  <c:v>18.253775000000001</c:v>
                </c:pt>
                <c:pt idx="1567">
                  <c:v>18.267050000000001</c:v>
                </c:pt>
                <c:pt idx="1568">
                  <c:v>18.2803</c:v>
                </c:pt>
                <c:pt idx="1569">
                  <c:v>18.293575000000001</c:v>
                </c:pt>
                <c:pt idx="1570">
                  <c:v>18.306800000000003</c:v>
                </c:pt>
                <c:pt idx="1571">
                  <c:v>18.320049999999998</c:v>
                </c:pt>
                <c:pt idx="1572">
                  <c:v>18.333300000000001</c:v>
                </c:pt>
                <c:pt idx="1573">
                  <c:v>18.346525</c:v>
                </c:pt>
                <c:pt idx="1574">
                  <c:v>18.359749999999998</c:v>
                </c:pt>
                <c:pt idx="1575">
                  <c:v>18.373000000000001</c:v>
                </c:pt>
                <c:pt idx="1576">
                  <c:v>18.386225</c:v>
                </c:pt>
                <c:pt idx="1577">
                  <c:v>18.399475000000002</c:v>
                </c:pt>
                <c:pt idx="1578">
                  <c:v>18.412700000000001</c:v>
                </c:pt>
                <c:pt idx="1579">
                  <c:v>18.42595</c:v>
                </c:pt>
                <c:pt idx="1580">
                  <c:v>18.439174999999999</c:v>
                </c:pt>
                <c:pt idx="1581">
                  <c:v>18.452425000000002</c:v>
                </c:pt>
                <c:pt idx="1582">
                  <c:v>18.46565</c:v>
                </c:pt>
                <c:pt idx="1583">
                  <c:v>18.478899999999999</c:v>
                </c:pt>
                <c:pt idx="1584">
                  <c:v>18.492125000000001</c:v>
                </c:pt>
                <c:pt idx="1585">
                  <c:v>18.505374999999997</c:v>
                </c:pt>
                <c:pt idx="1586">
                  <c:v>18.518599999999999</c:v>
                </c:pt>
                <c:pt idx="1587">
                  <c:v>18.531849999999999</c:v>
                </c:pt>
                <c:pt idx="1588">
                  <c:v>18.545075000000001</c:v>
                </c:pt>
                <c:pt idx="1589">
                  <c:v>18.558325</c:v>
                </c:pt>
                <c:pt idx="1590">
                  <c:v>18.571575000000003</c:v>
                </c:pt>
                <c:pt idx="1591">
                  <c:v>18.584824999999999</c:v>
                </c:pt>
                <c:pt idx="1592">
                  <c:v>18.598075000000001</c:v>
                </c:pt>
                <c:pt idx="1593">
                  <c:v>18.611325000000001</c:v>
                </c:pt>
                <c:pt idx="1594">
                  <c:v>18.624600000000001</c:v>
                </c:pt>
                <c:pt idx="1595">
                  <c:v>18.63785</c:v>
                </c:pt>
                <c:pt idx="1596">
                  <c:v>18.6511</c:v>
                </c:pt>
                <c:pt idx="1597">
                  <c:v>18.664349999999999</c:v>
                </c:pt>
                <c:pt idx="1598">
                  <c:v>18.677624999999999</c:v>
                </c:pt>
                <c:pt idx="1599">
                  <c:v>18.690875000000002</c:v>
                </c:pt>
                <c:pt idx="1600">
                  <c:v>18.704124999999998</c:v>
                </c:pt>
                <c:pt idx="1601">
                  <c:v>18.717375000000001</c:v>
                </c:pt>
                <c:pt idx="1602">
                  <c:v>18.730599999999999</c:v>
                </c:pt>
                <c:pt idx="1603">
                  <c:v>18.743625000000002</c:v>
                </c:pt>
                <c:pt idx="1604">
                  <c:v>18.756450000000001</c:v>
                </c:pt>
                <c:pt idx="1605">
                  <c:v>18.76915</c:v>
                </c:pt>
                <c:pt idx="1606">
                  <c:v>18.781675</c:v>
                </c:pt>
                <c:pt idx="1607">
                  <c:v>18.7941</c:v>
                </c:pt>
                <c:pt idx="1608">
                  <c:v>18.806449999999998</c:v>
                </c:pt>
                <c:pt idx="1609">
                  <c:v>18.818725000000001</c:v>
                </c:pt>
                <c:pt idx="1610">
                  <c:v>18.830949999999998</c:v>
                </c:pt>
                <c:pt idx="1611">
                  <c:v>18.843175000000002</c:v>
                </c:pt>
                <c:pt idx="1612">
                  <c:v>18.855374999999999</c:v>
                </c:pt>
                <c:pt idx="1613">
                  <c:v>18.867599999999999</c:v>
                </c:pt>
                <c:pt idx="1614">
                  <c:v>18.879825</c:v>
                </c:pt>
                <c:pt idx="1615">
                  <c:v>18.892049999999998</c:v>
                </c:pt>
                <c:pt idx="1616">
                  <c:v>18.904299999999999</c:v>
                </c:pt>
                <c:pt idx="1617">
                  <c:v>18.916549999999997</c:v>
                </c:pt>
                <c:pt idx="1618">
                  <c:v>18.928800000000003</c:v>
                </c:pt>
                <c:pt idx="1619">
                  <c:v>18.941074999999998</c:v>
                </c:pt>
                <c:pt idx="1620">
                  <c:v>18.953325</c:v>
                </c:pt>
                <c:pt idx="1621">
                  <c:v>18.965575000000001</c:v>
                </c:pt>
                <c:pt idx="1622">
                  <c:v>18.977800000000002</c:v>
                </c:pt>
                <c:pt idx="1623">
                  <c:v>18.99005</c:v>
                </c:pt>
                <c:pt idx="1624">
                  <c:v>19.002299999999998</c:v>
                </c:pt>
                <c:pt idx="1625">
                  <c:v>19.01455</c:v>
                </c:pt>
                <c:pt idx="1626">
                  <c:v>19.026799999999998</c:v>
                </c:pt>
                <c:pt idx="1627">
                  <c:v>19.039075</c:v>
                </c:pt>
                <c:pt idx="1628">
                  <c:v>19.051349999999999</c:v>
                </c:pt>
                <c:pt idx="1629">
                  <c:v>19.063649999999999</c:v>
                </c:pt>
                <c:pt idx="1630">
                  <c:v>19.075949999999999</c:v>
                </c:pt>
                <c:pt idx="1631">
                  <c:v>19.088274999999999</c:v>
                </c:pt>
                <c:pt idx="1632">
                  <c:v>19.1006</c:v>
                </c:pt>
                <c:pt idx="1633">
                  <c:v>19.112974999999999</c:v>
                </c:pt>
                <c:pt idx="1634">
                  <c:v>19.125325</c:v>
                </c:pt>
                <c:pt idx="1635">
                  <c:v>19.137675000000002</c:v>
                </c:pt>
                <c:pt idx="1636">
                  <c:v>19.149999999999999</c:v>
                </c:pt>
                <c:pt idx="1637">
                  <c:v>19.162324999999999</c:v>
                </c:pt>
                <c:pt idx="1638">
                  <c:v>19.17465</c:v>
                </c:pt>
                <c:pt idx="1639">
                  <c:v>19.187000000000001</c:v>
                </c:pt>
                <c:pt idx="1640">
                  <c:v>19.199325000000002</c:v>
                </c:pt>
                <c:pt idx="1641">
                  <c:v>19.2117</c:v>
                </c:pt>
                <c:pt idx="1642">
                  <c:v>19.224074999999999</c:v>
                </c:pt>
                <c:pt idx="1643">
                  <c:v>19.236449999999998</c:v>
                </c:pt>
                <c:pt idx="1644">
                  <c:v>19.248874999999998</c:v>
                </c:pt>
                <c:pt idx="1645">
                  <c:v>19.261325000000003</c:v>
                </c:pt>
                <c:pt idx="1646">
                  <c:v>19.273775000000001</c:v>
                </c:pt>
                <c:pt idx="1647">
                  <c:v>19.286275</c:v>
                </c:pt>
                <c:pt idx="1648">
                  <c:v>19.298775000000003</c:v>
                </c:pt>
                <c:pt idx="1649">
                  <c:v>19.311325</c:v>
                </c:pt>
                <c:pt idx="1650">
                  <c:v>19.323899999999998</c:v>
                </c:pt>
                <c:pt idx="1651">
                  <c:v>19.336500000000001</c:v>
                </c:pt>
                <c:pt idx="1652">
                  <c:v>19.349150000000002</c:v>
                </c:pt>
                <c:pt idx="1653">
                  <c:v>19.361800000000002</c:v>
                </c:pt>
                <c:pt idx="1654">
                  <c:v>19.374525000000002</c:v>
                </c:pt>
                <c:pt idx="1655">
                  <c:v>19.387275000000002</c:v>
                </c:pt>
                <c:pt idx="1656">
                  <c:v>19.40005</c:v>
                </c:pt>
                <c:pt idx="1657">
                  <c:v>19.412850000000002</c:v>
                </c:pt>
                <c:pt idx="1658">
                  <c:v>19.425650000000001</c:v>
                </c:pt>
                <c:pt idx="1659">
                  <c:v>19.438425000000002</c:v>
                </c:pt>
                <c:pt idx="1660">
                  <c:v>19.4512</c:v>
                </c:pt>
                <c:pt idx="1661">
                  <c:v>19.463950000000001</c:v>
                </c:pt>
                <c:pt idx="1662">
                  <c:v>19.476700000000001</c:v>
                </c:pt>
                <c:pt idx="1663">
                  <c:v>19.489450000000001</c:v>
                </c:pt>
                <c:pt idx="1664">
                  <c:v>19.502175000000001</c:v>
                </c:pt>
                <c:pt idx="1665">
                  <c:v>19.514924999999998</c:v>
                </c:pt>
                <c:pt idx="1666">
                  <c:v>19.527674999999999</c:v>
                </c:pt>
                <c:pt idx="1667">
                  <c:v>19.540399999999998</c:v>
                </c:pt>
                <c:pt idx="1668">
                  <c:v>19.553124999999998</c:v>
                </c:pt>
                <c:pt idx="1669">
                  <c:v>19.565850000000001</c:v>
                </c:pt>
                <c:pt idx="1670">
                  <c:v>19.578575000000001</c:v>
                </c:pt>
                <c:pt idx="1671">
                  <c:v>19.591275</c:v>
                </c:pt>
                <c:pt idx="1672">
                  <c:v>19.603999999999999</c:v>
                </c:pt>
                <c:pt idx="1673">
                  <c:v>19.61645</c:v>
                </c:pt>
                <c:pt idx="1674">
                  <c:v>19.628699999999998</c:v>
                </c:pt>
                <c:pt idx="1675">
                  <c:v>19.640774999999998</c:v>
                </c:pt>
                <c:pt idx="1676">
                  <c:v>19.652799999999999</c:v>
                </c:pt>
                <c:pt idx="1677">
                  <c:v>19.664775000000002</c:v>
                </c:pt>
                <c:pt idx="1678">
                  <c:v>19.6767</c:v>
                </c:pt>
                <c:pt idx="1679">
                  <c:v>19.688649999999999</c:v>
                </c:pt>
                <c:pt idx="1680">
                  <c:v>19.700599999999998</c:v>
                </c:pt>
                <c:pt idx="1681">
                  <c:v>19.712574999999998</c:v>
                </c:pt>
                <c:pt idx="1682">
                  <c:v>19.724474999999998</c:v>
                </c:pt>
                <c:pt idx="1683">
                  <c:v>19.736325000000001</c:v>
                </c:pt>
                <c:pt idx="1684">
                  <c:v>19.748175</c:v>
                </c:pt>
                <c:pt idx="1685">
                  <c:v>19.759999999999998</c:v>
                </c:pt>
                <c:pt idx="1686">
                  <c:v>19.771850000000001</c:v>
                </c:pt>
                <c:pt idx="1687">
                  <c:v>19.7837</c:v>
                </c:pt>
                <c:pt idx="1688">
                  <c:v>19.795575000000003</c:v>
                </c:pt>
                <c:pt idx="1689">
                  <c:v>19.807500000000001</c:v>
                </c:pt>
                <c:pt idx="1690">
                  <c:v>19.819475000000001</c:v>
                </c:pt>
                <c:pt idx="1691">
                  <c:v>19.831475000000001</c:v>
                </c:pt>
                <c:pt idx="1692">
                  <c:v>19.843499999999999</c:v>
                </c:pt>
                <c:pt idx="1693">
                  <c:v>19.855525</c:v>
                </c:pt>
                <c:pt idx="1694">
                  <c:v>19.867625</c:v>
                </c:pt>
                <c:pt idx="1695">
                  <c:v>19.879749999999998</c:v>
                </c:pt>
                <c:pt idx="1696">
                  <c:v>19.891925000000001</c:v>
                </c:pt>
                <c:pt idx="1697">
                  <c:v>19.904150000000001</c:v>
                </c:pt>
                <c:pt idx="1698">
                  <c:v>19.916425</c:v>
                </c:pt>
                <c:pt idx="1699">
                  <c:v>19.928725</c:v>
                </c:pt>
                <c:pt idx="1700">
                  <c:v>19.941050000000001</c:v>
                </c:pt>
                <c:pt idx="1701">
                  <c:v>19.953424999999999</c:v>
                </c:pt>
                <c:pt idx="1702">
                  <c:v>19.965825000000002</c:v>
                </c:pt>
                <c:pt idx="1703">
                  <c:v>19.978275</c:v>
                </c:pt>
                <c:pt idx="1704">
                  <c:v>19.990749999999998</c:v>
                </c:pt>
                <c:pt idx="1705">
                  <c:v>20.003275000000002</c:v>
                </c:pt>
              </c:numCache>
            </c:numRef>
          </c:xVal>
          <c:yVal>
            <c:numRef>
              <c:f>'S2-G1@Centre'!$I$3:$I$2627</c:f>
              <c:numCache>
                <c:formatCode>0.000</c:formatCode>
                <c:ptCount val="2625"/>
                <c:pt idx="0">
                  <c:v>1.5625E-5</c:v>
                </c:pt>
                <c:pt idx="1">
                  <c:v>1.5625E-5</c:v>
                </c:pt>
                <c:pt idx="2">
                  <c:v>7.8125000000000002E-6</c:v>
                </c:pt>
                <c:pt idx="3">
                  <c:v>7.8125000000000002E-6</c:v>
                </c:pt>
                <c:pt idx="4">
                  <c:v>7.8125000000000002E-6</c:v>
                </c:pt>
                <c:pt idx="5">
                  <c:v>7.8125000000000002E-6</c:v>
                </c:pt>
                <c:pt idx="6">
                  <c:v>7.8125000000000002E-6</c:v>
                </c:pt>
                <c:pt idx="7">
                  <c:v>7.8125000000000002E-6</c:v>
                </c:pt>
                <c:pt idx="8">
                  <c:v>7.8125000000000002E-6</c:v>
                </c:pt>
                <c:pt idx="9">
                  <c:v>7.8125000000000002E-6</c:v>
                </c:pt>
                <c:pt idx="10">
                  <c:v>7.8125000000000002E-6</c:v>
                </c:pt>
                <c:pt idx="11">
                  <c:v>7.8125000000000002E-6</c:v>
                </c:pt>
                <c:pt idx="12">
                  <c:v>7.8125000000000002E-6</c:v>
                </c:pt>
                <c:pt idx="13">
                  <c:v>7.8125000000000002E-6</c:v>
                </c:pt>
                <c:pt idx="14">
                  <c:v>7.8125000000000002E-6</c:v>
                </c:pt>
                <c:pt idx="15">
                  <c:v>7.8125000000000002E-6</c:v>
                </c:pt>
                <c:pt idx="16">
                  <c:v>7.8125000000000002E-6</c:v>
                </c:pt>
                <c:pt idx="17">
                  <c:v>7.8125000000000002E-6</c:v>
                </c:pt>
                <c:pt idx="18">
                  <c:v>7.8125000000000002E-6</c:v>
                </c:pt>
                <c:pt idx="19">
                  <c:v>7.8125000000000002E-6</c:v>
                </c:pt>
                <c:pt idx="20">
                  <c:v>7.8125000000000002E-6</c:v>
                </c:pt>
                <c:pt idx="21">
                  <c:v>7.8125000000000002E-6</c:v>
                </c:pt>
                <c:pt idx="22">
                  <c:v>7.8125000000000002E-6</c:v>
                </c:pt>
                <c:pt idx="23">
                  <c:v>7.8125000000000002E-6</c:v>
                </c:pt>
                <c:pt idx="24">
                  <c:v>7.8125000000000002E-6</c:v>
                </c:pt>
                <c:pt idx="25">
                  <c:v>7.8125000000000002E-6</c:v>
                </c:pt>
                <c:pt idx="26">
                  <c:v>7.8125000000000002E-6</c:v>
                </c:pt>
                <c:pt idx="27">
                  <c:v>7.8125000000000002E-6</c:v>
                </c:pt>
                <c:pt idx="28">
                  <c:v>7.8125000000000002E-6</c:v>
                </c:pt>
                <c:pt idx="29">
                  <c:v>7.8125000000000002E-6</c:v>
                </c:pt>
                <c:pt idx="30">
                  <c:v>7.8125000000000002E-6</c:v>
                </c:pt>
                <c:pt idx="31">
                  <c:v>7.8125000000000002E-6</c:v>
                </c:pt>
                <c:pt idx="32">
                  <c:v>7.8125000000000002E-6</c:v>
                </c:pt>
                <c:pt idx="33">
                  <c:v>7.8125000000000002E-6</c:v>
                </c:pt>
                <c:pt idx="34">
                  <c:v>7.8125000000000002E-6</c:v>
                </c:pt>
                <c:pt idx="35">
                  <c:v>7.8125000000000002E-6</c:v>
                </c:pt>
                <c:pt idx="36">
                  <c:v>7.8125000000000002E-6</c:v>
                </c:pt>
                <c:pt idx="37">
                  <c:v>7.8125000000000002E-6</c:v>
                </c:pt>
                <c:pt idx="38">
                  <c:v>7.8125000000000002E-6</c:v>
                </c:pt>
                <c:pt idx="39">
                  <c:v>7.8125000000000002E-6</c:v>
                </c:pt>
                <c:pt idx="40">
                  <c:v>7.8125000000000002E-6</c:v>
                </c:pt>
                <c:pt idx="41">
                  <c:v>7.8125000000000002E-6</c:v>
                </c:pt>
                <c:pt idx="42">
                  <c:v>7.8125000000000002E-6</c:v>
                </c:pt>
                <c:pt idx="43">
                  <c:v>7.8125000000000002E-6</c:v>
                </c:pt>
                <c:pt idx="44">
                  <c:v>7.8125000000000002E-6</c:v>
                </c:pt>
                <c:pt idx="45">
                  <c:v>7.8125000000000002E-6</c:v>
                </c:pt>
                <c:pt idx="46">
                  <c:v>7.8125000000000002E-6</c:v>
                </c:pt>
                <c:pt idx="47">
                  <c:v>7.8125000000000002E-6</c:v>
                </c:pt>
                <c:pt idx="48">
                  <c:v>7.8125000000000002E-6</c:v>
                </c:pt>
                <c:pt idx="49">
                  <c:v>7.8125000000000002E-6</c:v>
                </c:pt>
                <c:pt idx="50">
                  <c:v>7.8125000000000002E-6</c:v>
                </c:pt>
                <c:pt idx="51">
                  <c:v>7.8125000000000002E-6</c:v>
                </c:pt>
                <c:pt idx="52">
                  <c:v>7.8125000000000002E-6</c:v>
                </c:pt>
                <c:pt idx="53">
                  <c:v>7.8125000000000002E-6</c:v>
                </c:pt>
                <c:pt idx="54">
                  <c:v>7.8125000000000002E-6</c:v>
                </c:pt>
                <c:pt idx="55">
                  <c:v>7.8125000000000002E-6</c:v>
                </c:pt>
                <c:pt idx="56">
                  <c:v>7.8125000000000002E-6</c:v>
                </c:pt>
                <c:pt idx="57">
                  <c:v>7.8125000000000002E-6</c:v>
                </c:pt>
                <c:pt idx="58">
                  <c:v>7.8125000000000002E-6</c:v>
                </c:pt>
                <c:pt idx="59">
                  <c:v>7.8125000000000002E-6</c:v>
                </c:pt>
                <c:pt idx="60">
                  <c:v>7.8125000000000002E-6</c:v>
                </c:pt>
                <c:pt idx="61">
                  <c:v>7.8125000000000002E-6</c:v>
                </c:pt>
                <c:pt idx="62">
                  <c:v>7.8125000000000002E-6</c:v>
                </c:pt>
                <c:pt idx="63">
                  <c:v>7.8125000000000002E-6</c:v>
                </c:pt>
                <c:pt idx="64">
                  <c:v>7.8125000000000002E-6</c:v>
                </c:pt>
                <c:pt idx="65">
                  <c:v>7.8125000000000002E-6</c:v>
                </c:pt>
                <c:pt idx="66">
                  <c:v>7.8125000000000002E-6</c:v>
                </c:pt>
                <c:pt idx="67">
                  <c:v>7.8125000000000002E-6</c:v>
                </c:pt>
                <c:pt idx="68">
                  <c:v>7.8125000000000002E-6</c:v>
                </c:pt>
                <c:pt idx="69">
                  <c:v>7.8125000000000002E-6</c:v>
                </c:pt>
                <c:pt idx="70">
                  <c:v>7.8125000000000002E-6</c:v>
                </c:pt>
                <c:pt idx="71">
                  <c:v>7.8125000000000002E-6</c:v>
                </c:pt>
                <c:pt idx="72">
                  <c:v>7.8125000000000002E-6</c:v>
                </c:pt>
                <c:pt idx="73">
                  <c:v>7.8125000000000002E-6</c:v>
                </c:pt>
                <c:pt idx="74">
                  <c:v>7.8125000000000002E-6</c:v>
                </c:pt>
                <c:pt idx="75">
                  <c:v>7.8125000000000002E-6</c:v>
                </c:pt>
                <c:pt idx="76">
                  <c:v>7.8125000000000002E-6</c:v>
                </c:pt>
                <c:pt idx="77">
                  <c:v>7.8125000000000002E-6</c:v>
                </c:pt>
                <c:pt idx="78">
                  <c:v>7.8125000000000002E-6</c:v>
                </c:pt>
                <c:pt idx="79">
                  <c:v>7.8125000000000002E-6</c:v>
                </c:pt>
                <c:pt idx="80">
                  <c:v>7.8125000000000002E-6</c:v>
                </c:pt>
                <c:pt idx="81">
                  <c:v>7.8125000000000002E-6</c:v>
                </c:pt>
                <c:pt idx="82">
                  <c:v>7.8125000000000002E-6</c:v>
                </c:pt>
                <c:pt idx="83">
                  <c:v>7.8125000000000002E-6</c:v>
                </c:pt>
                <c:pt idx="84">
                  <c:v>7.8125000000000002E-6</c:v>
                </c:pt>
                <c:pt idx="85">
                  <c:v>7.8125000000000002E-6</c:v>
                </c:pt>
                <c:pt idx="86">
                  <c:v>7.8125000000000002E-6</c:v>
                </c:pt>
                <c:pt idx="87">
                  <c:v>7.8125000000000002E-6</c:v>
                </c:pt>
                <c:pt idx="88">
                  <c:v>7.8125000000000002E-6</c:v>
                </c:pt>
                <c:pt idx="89">
                  <c:v>7.8125000000000002E-6</c:v>
                </c:pt>
                <c:pt idx="90">
                  <c:v>7.8125000000000002E-6</c:v>
                </c:pt>
                <c:pt idx="91">
                  <c:v>7.8125000000000002E-6</c:v>
                </c:pt>
                <c:pt idx="92">
                  <c:v>7.8125000000000002E-6</c:v>
                </c:pt>
                <c:pt idx="93">
                  <c:v>7.8125000000000002E-6</c:v>
                </c:pt>
                <c:pt idx="94">
                  <c:v>7.8125000000000002E-6</c:v>
                </c:pt>
                <c:pt idx="95">
                  <c:v>7.8125000000000002E-6</c:v>
                </c:pt>
                <c:pt idx="96">
                  <c:v>7.8125000000000002E-6</c:v>
                </c:pt>
                <c:pt idx="97">
                  <c:v>7.8125000000000002E-6</c:v>
                </c:pt>
                <c:pt idx="98">
                  <c:v>7.8125000000000002E-6</c:v>
                </c:pt>
                <c:pt idx="99">
                  <c:v>7.8125000000000002E-6</c:v>
                </c:pt>
                <c:pt idx="100">
                  <c:v>7.8125000000000002E-6</c:v>
                </c:pt>
                <c:pt idx="101">
                  <c:v>7.8125000000000002E-6</c:v>
                </c:pt>
                <c:pt idx="102">
                  <c:v>7.8125000000000002E-6</c:v>
                </c:pt>
                <c:pt idx="103">
                  <c:v>7.8125000000000002E-6</c:v>
                </c:pt>
                <c:pt idx="104">
                  <c:v>7.8125000000000002E-6</c:v>
                </c:pt>
                <c:pt idx="105">
                  <c:v>7.8125000000000002E-6</c:v>
                </c:pt>
                <c:pt idx="106">
                  <c:v>7.8125000000000002E-6</c:v>
                </c:pt>
                <c:pt idx="107">
                  <c:v>7.8125000000000002E-6</c:v>
                </c:pt>
                <c:pt idx="108">
                  <c:v>7.8125000000000002E-6</c:v>
                </c:pt>
                <c:pt idx="109">
                  <c:v>7.8125000000000002E-6</c:v>
                </c:pt>
                <c:pt idx="110">
                  <c:v>7.8125000000000002E-6</c:v>
                </c:pt>
                <c:pt idx="111">
                  <c:v>7.8125000000000002E-6</c:v>
                </c:pt>
                <c:pt idx="112">
                  <c:v>7.8125000000000002E-6</c:v>
                </c:pt>
                <c:pt idx="113">
                  <c:v>7.8125000000000002E-6</c:v>
                </c:pt>
                <c:pt idx="114">
                  <c:v>7.8125000000000002E-6</c:v>
                </c:pt>
                <c:pt idx="115">
                  <c:v>7.8125000000000002E-6</c:v>
                </c:pt>
                <c:pt idx="116">
                  <c:v>7.8125000000000002E-6</c:v>
                </c:pt>
                <c:pt idx="117">
                  <c:v>7.8125000000000002E-6</c:v>
                </c:pt>
                <c:pt idx="118">
                  <c:v>7.8125000000000002E-6</c:v>
                </c:pt>
                <c:pt idx="119">
                  <c:v>7.8125000000000002E-6</c:v>
                </c:pt>
                <c:pt idx="120">
                  <c:v>7.8125000000000002E-6</c:v>
                </c:pt>
                <c:pt idx="121">
                  <c:v>7.8125000000000002E-6</c:v>
                </c:pt>
                <c:pt idx="122">
                  <c:v>7.8125000000000002E-6</c:v>
                </c:pt>
                <c:pt idx="123">
                  <c:v>7.8125000000000002E-6</c:v>
                </c:pt>
                <c:pt idx="124">
                  <c:v>7.8125000000000002E-6</c:v>
                </c:pt>
                <c:pt idx="125">
                  <c:v>7.8125000000000002E-6</c:v>
                </c:pt>
                <c:pt idx="126">
                  <c:v>7.8125000000000002E-6</c:v>
                </c:pt>
                <c:pt idx="127">
                  <c:v>7.8125000000000002E-6</c:v>
                </c:pt>
                <c:pt idx="128">
                  <c:v>7.8125000000000002E-6</c:v>
                </c:pt>
                <c:pt idx="129">
                  <c:v>7.8125000000000002E-6</c:v>
                </c:pt>
                <c:pt idx="130">
                  <c:v>7.8125000000000002E-6</c:v>
                </c:pt>
                <c:pt idx="131">
                  <c:v>7.8125000000000002E-6</c:v>
                </c:pt>
                <c:pt idx="132">
                  <c:v>7.8125000000000002E-6</c:v>
                </c:pt>
                <c:pt idx="133">
                  <c:v>7.8125000000000002E-6</c:v>
                </c:pt>
                <c:pt idx="134">
                  <c:v>7.8125000000000002E-6</c:v>
                </c:pt>
                <c:pt idx="135">
                  <c:v>7.8125000000000002E-6</c:v>
                </c:pt>
                <c:pt idx="136">
                  <c:v>7.8125000000000002E-6</c:v>
                </c:pt>
                <c:pt idx="137">
                  <c:v>7.8125000000000002E-6</c:v>
                </c:pt>
                <c:pt idx="138">
                  <c:v>7.8125000000000002E-6</c:v>
                </c:pt>
                <c:pt idx="139">
                  <c:v>7.8125000000000002E-6</c:v>
                </c:pt>
                <c:pt idx="140">
                  <c:v>7.8125000000000002E-6</c:v>
                </c:pt>
                <c:pt idx="141">
                  <c:v>7.8125000000000002E-6</c:v>
                </c:pt>
                <c:pt idx="142">
                  <c:v>7.8125000000000002E-6</c:v>
                </c:pt>
                <c:pt idx="143">
                  <c:v>7.8125000000000002E-6</c:v>
                </c:pt>
                <c:pt idx="144">
                  <c:v>7.8125000000000002E-6</c:v>
                </c:pt>
                <c:pt idx="145">
                  <c:v>7.8125000000000002E-6</c:v>
                </c:pt>
                <c:pt idx="146">
                  <c:v>7.8125000000000002E-6</c:v>
                </c:pt>
                <c:pt idx="147">
                  <c:v>7.8125000000000002E-6</c:v>
                </c:pt>
                <c:pt idx="148">
                  <c:v>7.8125000000000002E-6</c:v>
                </c:pt>
                <c:pt idx="149">
                  <c:v>7.8125000000000002E-6</c:v>
                </c:pt>
                <c:pt idx="150">
                  <c:v>7.8125000000000002E-6</c:v>
                </c:pt>
                <c:pt idx="151">
                  <c:v>7.8125000000000002E-6</c:v>
                </c:pt>
                <c:pt idx="152">
                  <c:v>7.8125000000000002E-6</c:v>
                </c:pt>
                <c:pt idx="153">
                  <c:v>7.8125000000000002E-6</c:v>
                </c:pt>
                <c:pt idx="154">
                  <c:v>7.8125000000000002E-6</c:v>
                </c:pt>
                <c:pt idx="155">
                  <c:v>7.8125000000000002E-6</c:v>
                </c:pt>
                <c:pt idx="156">
                  <c:v>7.8125000000000002E-6</c:v>
                </c:pt>
                <c:pt idx="157">
                  <c:v>7.8125000000000002E-6</c:v>
                </c:pt>
                <c:pt idx="158">
                  <c:v>7.8125000000000002E-6</c:v>
                </c:pt>
                <c:pt idx="159">
                  <c:v>7.8125000000000002E-6</c:v>
                </c:pt>
                <c:pt idx="160">
                  <c:v>7.8125000000000002E-6</c:v>
                </c:pt>
                <c:pt idx="161">
                  <c:v>7.8125000000000002E-6</c:v>
                </c:pt>
                <c:pt idx="162">
                  <c:v>7.8125000000000002E-6</c:v>
                </c:pt>
                <c:pt idx="163">
                  <c:v>7.8125000000000002E-6</c:v>
                </c:pt>
                <c:pt idx="164">
                  <c:v>7.8125000000000002E-6</c:v>
                </c:pt>
                <c:pt idx="165">
                  <c:v>7.8125000000000002E-6</c:v>
                </c:pt>
                <c:pt idx="166">
                  <c:v>7.8125000000000002E-6</c:v>
                </c:pt>
                <c:pt idx="167">
                  <c:v>7.8125000000000002E-6</c:v>
                </c:pt>
                <c:pt idx="168">
                  <c:v>7.8125000000000002E-6</c:v>
                </c:pt>
                <c:pt idx="169">
                  <c:v>7.8125000000000002E-6</c:v>
                </c:pt>
                <c:pt idx="170">
                  <c:v>7.8125000000000002E-6</c:v>
                </c:pt>
                <c:pt idx="171">
                  <c:v>7.8125000000000002E-6</c:v>
                </c:pt>
                <c:pt idx="172">
                  <c:v>7.8125000000000002E-6</c:v>
                </c:pt>
                <c:pt idx="173">
                  <c:v>7.8125000000000002E-6</c:v>
                </c:pt>
                <c:pt idx="174">
                  <c:v>1.5625E-5</c:v>
                </c:pt>
                <c:pt idx="175">
                  <c:v>1.5625E-5</c:v>
                </c:pt>
                <c:pt idx="176">
                  <c:v>3.9062500000000001E-5</c:v>
                </c:pt>
                <c:pt idx="177">
                  <c:v>7.8125000000000002E-5</c:v>
                </c:pt>
                <c:pt idx="178">
                  <c:v>1.7187499999999999E-4</c:v>
                </c:pt>
                <c:pt idx="179">
                  <c:v>3.6718699999999999E-4</c:v>
                </c:pt>
                <c:pt idx="180">
                  <c:v>7.8125000000000004E-4</c:v>
                </c:pt>
                <c:pt idx="181">
                  <c:v>1.66406E-3</c:v>
                </c:pt>
                <c:pt idx="182">
                  <c:v>3.5312500000000001E-3</c:v>
                </c:pt>
                <c:pt idx="183">
                  <c:v>7.4921900000000001E-3</c:v>
                </c:pt>
                <c:pt idx="184">
                  <c:v>1.5828100000000001E-2</c:v>
                </c:pt>
                <c:pt idx="185">
                  <c:v>3.3265599999999999E-2</c:v>
                </c:pt>
                <c:pt idx="186">
                  <c:v>6.9648399999999999E-2</c:v>
                </c:pt>
                <c:pt idx="187">
                  <c:v>0.14483599999999999</c:v>
                </c:pt>
                <c:pt idx="188">
                  <c:v>0.29744500000000001</c:v>
                </c:pt>
                <c:pt idx="189">
                  <c:v>0.60424199999999995</c:v>
                </c:pt>
                <c:pt idx="190">
                  <c:v>1.21723</c:v>
                </c:pt>
                <c:pt idx="191">
                  <c:v>2.43283</c:v>
                </c:pt>
                <c:pt idx="192">
                  <c:v>4.8340800000000002</c:v>
                </c:pt>
                <c:pt idx="193">
                  <c:v>9.5273800000000008</c:v>
                </c:pt>
                <c:pt idx="194">
                  <c:v>18.45</c:v>
                </c:pt>
                <c:pt idx="195">
                  <c:v>34.5792</c:v>
                </c:pt>
                <c:pt idx="196">
                  <c:v>61.765799999999999</c:v>
                </c:pt>
                <c:pt idx="197">
                  <c:v>104.047</c:v>
                </c:pt>
                <c:pt idx="198">
                  <c:v>164.78</c:v>
                </c:pt>
                <c:pt idx="199">
                  <c:v>245.37700000000001</c:v>
                </c:pt>
                <c:pt idx="200">
                  <c:v>344.935</c:v>
                </c:pt>
                <c:pt idx="201">
                  <c:v>460.29300000000001</c:v>
                </c:pt>
                <c:pt idx="202">
                  <c:v>586.29499999999996</c:v>
                </c:pt>
                <c:pt idx="203">
                  <c:v>716.60500000000002</c:v>
                </c:pt>
                <c:pt idx="204">
                  <c:v>844.90700000000004</c:v>
                </c:pt>
                <c:pt idx="205">
                  <c:v>966.42200000000003</c:v>
                </c:pt>
                <c:pt idx="206">
                  <c:v>1078.1400000000001</c:v>
                </c:pt>
                <c:pt idx="207">
                  <c:v>1178.75</c:v>
                </c:pt>
                <c:pt idx="208">
                  <c:v>1268.3900000000001</c:v>
                </c:pt>
                <c:pt idx="209">
                  <c:v>1347.89</c:v>
                </c:pt>
                <c:pt idx="210">
                  <c:v>1417.74</c:v>
                </c:pt>
                <c:pt idx="211">
                  <c:v>1478.64</c:v>
                </c:pt>
                <c:pt idx="212">
                  <c:v>1531.43</c:v>
                </c:pt>
                <c:pt idx="213">
                  <c:v>1576.81</c:v>
                </c:pt>
                <c:pt idx="214">
                  <c:v>1615.55</c:v>
                </c:pt>
                <c:pt idx="215">
                  <c:v>1648.37</c:v>
                </c:pt>
                <c:pt idx="216">
                  <c:v>1675.86</c:v>
                </c:pt>
                <c:pt idx="217">
                  <c:v>1698.59</c:v>
                </c:pt>
                <c:pt idx="218">
                  <c:v>1717.05</c:v>
                </c:pt>
                <c:pt idx="219">
                  <c:v>1731.69</c:v>
                </c:pt>
                <c:pt idx="220">
                  <c:v>1742.86</c:v>
                </c:pt>
                <c:pt idx="221">
                  <c:v>1750.8</c:v>
                </c:pt>
                <c:pt idx="222">
                  <c:v>1755.68</c:v>
                </c:pt>
                <c:pt idx="223">
                  <c:v>1757.65</c:v>
                </c:pt>
                <c:pt idx="224">
                  <c:v>1756.84</c:v>
                </c:pt>
                <c:pt idx="225">
                  <c:v>1753.38</c:v>
                </c:pt>
                <c:pt idx="226">
                  <c:v>1747.39</c:v>
                </c:pt>
                <c:pt idx="227">
                  <c:v>1739.01</c:v>
                </c:pt>
                <c:pt idx="228">
                  <c:v>1728.4</c:v>
                </c:pt>
                <c:pt idx="229">
                  <c:v>1715.69</c:v>
                </c:pt>
                <c:pt idx="230">
                  <c:v>1701.05</c:v>
                </c:pt>
                <c:pt idx="231">
                  <c:v>1684.63</c:v>
                </c:pt>
                <c:pt idx="232">
                  <c:v>1666.59</c:v>
                </c:pt>
                <c:pt idx="233">
                  <c:v>1647.2</c:v>
                </c:pt>
                <c:pt idx="234">
                  <c:v>1626.63</c:v>
                </c:pt>
                <c:pt idx="235">
                  <c:v>1605.03</c:v>
                </c:pt>
                <c:pt idx="236">
                  <c:v>1582.55</c:v>
                </c:pt>
                <c:pt idx="237">
                  <c:v>1559.38</c:v>
                </c:pt>
                <c:pt idx="238">
                  <c:v>1535.65</c:v>
                </c:pt>
                <c:pt idx="239">
                  <c:v>1511.45</c:v>
                </c:pt>
                <c:pt idx="240">
                  <c:v>1486.88</c:v>
                </c:pt>
                <c:pt idx="241">
                  <c:v>1462.12</c:v>
                </c:pt>
                <c:pt idx="242">
                  <c:v>1437.21</c:v>
                </c:pt>
                <c:pt idx="243">
                  <c:v>1412.21</c:v>
                </c:pt>
                <c:pt idx="244">
                  <c:v>1387.22</c:v>
                </c:pt>
                <c:pt idx="245">
                  <c:v>1362.34</c:v>
                </c:pt>
                <c:pt idx="246">
                  <c:v>1337.58</c:v>
                </c:pt>
                <c:pt idx="247">
                  <c:v>1312.98</c:v>
                </c:pt>
                <c:pt idx="248">
                  <c:v>1288.6099999999999</c:v>
                </c:pt>
                <c:pt idx="249">
                  <c:v>1264.53</c:v>
                </c:pt>
                <c:pt idx="250">
                  <c:v>1240.74</c:v>
                </c:pt>
                <c:pt idx="251">
                  <c:v>1217.24</c:v>
                </c:pt>
                <c:pt idx="252">
                  <c:v>1194.0999999999999</c:v>
                </c:pt>
                <c:pt idx="253">
                  <c:v>1171.3499999999999</c:v>
                </c:pt>
                <c:pt idx="254">
                  <c:v>1148.96</c:v>
                </c:pt>
                <c:pt idx="255">
                  <c:v>1126.93</c:v>
                </c:pt>
                <c:pt idx="256">
                  <c:v>1105.3399999999999</c:v>
                </c:pt>
                <c:pt idx="257">
                  <c:v>1084.1500000000001</c:v>
                </c:pt>
                <c:pt idx="258">
                  <c:v>1063.3599999999999</c:v>
                </c:pt>
                <c:pt idx="259">
                  <c:v>1042.97</c:v>
                </c:pt>
                <c:pt idx="260">
                  <c:v>1023.01</c:v>
                </c:pt>
                <c:pt idx="261">
                  <c:v>1003.45</c:v>
                </c:pt>
                <c:pt idx="262">
                  <c:v>984.274</c:v>
                </c:pt>
                <c:pt idx="263">
                  <c:v>965.48199999999997</c:v>
                </c:pt>
                <c:pt idx="264">
                  <c:v>947.08399999999995</c:v>
                </c:pt>
                <c:pt idx="265">
                  <c:v>929.05499999999995</c:v>
                </c:pt>
                <c:pt idx="266">
                  <c:v>911.37900000000002</c:v>
                </c:pt>
                <c:pt idx="267">
                  <c:v>894.04499999999996</c:v>
                </c:pt>
                <c:pt idx="268">
                  <c:v>877.04100000000005</c:v>
                </c:pt>
                <c:pt idx="269">
                  <c:v>860.45899999999995</c:v>
                </c:pt>
                <c:pt idx="270">
                  <c:v>844.33100000000002</c:v>
                </c:pt>
                <c:pt idx="271">
                  <c:v>828.8</c:v>
                </c:pt>
                <c:pt idx="272">
                  <c:v>813.67700000000002</c:v>
                </c:pt>
                <c:pt idx="273">
                  <c:v>799.02800000000002</c:v>
                </c:pt>
                <c:pt idx="274">
                  <c:v>784.81899999999996</c:v>
                </c:pt>
                <c:pt idx="275">
                  <c:v>770.99800000000005</c:v>
                </c:pt>
                <c:pt idx="276">
                  <c:v>757.47400000000005</c:v>
                </c:pt>
                <c:pt idx="277">
                  <c:v>744.46799999999996</c:v>
                </c:pt>
                <c:pt idx="278">
                  <c:v>731.79600000000005</c:v>
                </c:pt>
                <c:pt idx="279">
                  <c:v>719.35</c:v>
                </c:pt>
                <c:pt idx="280">
                  <c:v>707.29</c:v>
                </c:pt>
                <c:pt idx="281">
                  <c:v>695.66600000000005</c:v>
                </c:pt>
                <c:pt idx="282">
                  <c:v>684.39800000000002</c:v>
                </c:pt>
                <c:pt idx="283">
                  <c:v>673.43799999999999</c:v>
                </c:pt>
                <c:pt idx="284">
                  <c:v>662.92100000000005</c:v>
                </c:pt>
                <c:pt idx="285">
                  <c:v>652.86500000000001</c:v>
                </c:pt>
                <c:pt idx="286">
                  <c:v>643.19799999999998</c:v>
                </c:pt>
                <c:pt idx="287">
                  <c:v>633.95899999999995</c:v>
                </c:pt>
                <c:pt idx="288">
                  <c:v>625.22400000000005</c:v>
                </c:pt>
                <c:pt idx="289">
                  <c:v>617.00699999999995</c:v>
                </c:pt>
                <c:pt idx="290">
                  <c:v>609.327</c:v>
                </c:pt>
                <c:pt idx="291">
                  <c:v>602.29999999999995</c:v>
                </c:pt>
                <c:pt idx="292">
                  <c:v>595.98299999999995</c:v>
                </c:pt>
                <c:pt idx="293">
                  <c:v>590.45699999999999</c:v>
                </c:pt>
                <c:pt idx="294">
                  <c:v>585.78399999999999</c:v>
                </c:pt>
                <c:pt idx="295">
                  <c:v>581.99400000000003</c:v>
                </c:pt>
                <c:pt idx="296">
                  <c:v>579.17100000000005</c:v>
                </c:pt>
                <c:pt idx="297">
                  <c:v>577.35599999999999</c:v>
                </c:pt>
                <c:pt idx="298">
                  <c:v>576.60400000000004</c:v>
                </c:pt>
                <c:pt idx="299">
                  <c:v>576.96400000000006</c:v>
                </c:pt>
                <c:pt idx="300">
                  <c:v>578.48500000000001</c:v>
                </c:pt>
                <c:pt idx="301">
                  <c:v>581.20500000000004</c:v>
                </c:pt>
                <c:pt idx="302">
                  <c:v>585.178</c:v>
                </c:pt>
                <c:pt idx="303">
                  <c:v>590.43700000000001</c:v>
                </c:pt>
                <c:pt idx="304">
                  <c:v>597.03899999999999</c:v>
                </c:pt>
                <c:pt idx="305">
                  <c:v>604.98299999999995</c:v>
                </c:pt>
                <c:pt idx="306">
                  <c:v>614.30600000000004</c:v>
                </c:pt>
                <c:pt idx="307">
                  <c:v>625.00800000000004</c:v>
                </c:pt>
                <c:pt idx="308">
                  <c:v>637.00300000000004</c:v>
                </c:pt>
                <c:pt idx="309">
                  <c:v>650.31299999999999</c:v>
                </c:pt>
                <c:pt idx="310">
                  <c:v>664.90200000000004</c:v>
                </c:pt>
                <c:pt idx="311">
                  <c:v>680.63599999999997</c:v>
                </c:pt>
                <c:pt idx="312">
                  <c:v>697.66</c:v>
                </c:pt>
                <c:pt idx="313">
                  <c:v>715.779</c:v>
                </c:pt>
                <c:pt idx="314">
                  <c:v>735.07100000000003</c:v>
                </c:pt>
                <c:pt idx="315">
                  <c:v>755.50699999999995</c:v>
                </c:pt>
                <c:pt idx="316">
                  <c:v>777.20899999999995</c:v>
                </c:pt>
                <c:pt idx="317">
                  <c:v>800.10400000000004</c:v>
                </c:pt>
                <c:pt idx="318">
                  <c:v>824.18600000000004</c:v>
                </c:pt>
                <c:pt idx="319">
                  <c:v>849.46400000000006</c:v>
                </c:pt>
                <c:pt idx="320">
                  <c:v>876.01099999999997</c:v>
                </c:pt>
                <c:pt idx="321">
                  <c:v>903.64</c:v>
                </c:pt>
                <c:pt idx="322">
                  <c:v>932.26700000000005</c:v>
                </c:pt>
                <c:pt idx="323">
                  <c:v>961.70100000000002</c:v>
                </c:pt>
                <c:pt idx="324">
                  <c:v>991.91300000000001</c:v>
                </c:pt>
                <c:pt idx="325">
                  <c:v>1022.42</c:v>
                </c:pt>
                <c:pt idx="326">
                  <c:v>1053.02</c:v>
                </c:pt>
                <c:pt idx="327">
                  <c:v>1083.23</c:v>
                </c:pt>
                <c:pt idx="328">
                  <c:v>1112.8800000000001</c:v>
                </c:pt>
                <c:pt idx="329">
                  <c:v>1141.48</c:v>
                </c:pt>
                <c:pt idx="330">
                  <c:v>1168.76</c:v>
                </c:pt>
                <c:pt idx="331">
                  <c:v>1194.23</c:v>
                </c:pt>
                <c:pt idx="332">
                  <c:v>1217.76</c:v>
                </c:pt>
                <c:pt idx="333">
                  <c:v>1239.0899999999999</c:v>
                </c:pt>
                <c:pt idx="334">
                  <c:v>1258.02</c:v>
                </c:pt>
                <c:pt idx="335">
                  <c:v>1274.42</c:v>
                </c:pt>
                <c:pt idx="336">
                  <c:v>1288.24</c:v>
                </c:pt>
                <c:pt idx="337">
                  <c:v>1299.51</c:v>
                </c:pt>
                <c:pt idx="338">
                  <c:v>1308.21</c:v>
                </c:pt>
                <c:pt idx="339">
                  <c:v>1314.47</c:v>
                </c:pt>
                <c:pt idx="340">
                  <c:v>1318.36</c:v>
                </c:pt>
                <c:pt idx="341">
                  <c:v>1320.05</c:v>
                </c:pt>
                <c:pt idx="342">
                  <c:v>1319.68</c:v>
                </c:pt>
                <c:pt idx="343">
                  <c:v>1317.43</c:v>
                </c:pt>
                <c:pt idx="344">
                  <c:v>1313.47</c:v>
                </c:pt>
                <c:pt idx="345">
                  <c:v>1307.98</c:v>
                </c:pt>
                <c:pt idx="346">
                  <c:v>1301.1300000000001</c:v>
                </c:pt>
                <c:pt idx="347">
                  <c:v>1293.08</c:v>
                </c:pt>
                <c:pt idx="348">
                  <c:v>1284</c:v>
                </c:pt>
                <c:pt idx="349">
                  <c:v>1274.03</c:v>
                </c:pt>
                <c:pt idx="350">
                  <c:v>1263.31</c:v>
                </c:pt>
                <c:pt idx="351">
                  <c:v>1251.94</c:v>
                </c:pt>
                <c:pt idx="352">
                  <c:v>1240</c:v>
                </c:pt>
                <c:pt idx="353">
                  <c:v>1227.57</c:v>
                </c:pt>
                <c:pt idx="354">
                  <c:v>1214.69</c:v>
                </c:pt>
                <c:pt idx="355">
                  <c:v>1201.42</c:v>
                </c:pt>
                <c:pt idx="356">
                  <c:v>1187.8699999999999</c:v>
                </c:pt>
                <c:pt idx="357">
                  <c:v>1174.0999999999999</c:v>
                </c:pt>
                <c:pt idx="358">
                  <c:v>1160.33</c:v>
                </c:pt>
                <c:pt idx="359">
                  <c:v>1146.6600000000001</c:v>
                </c:pt>
                <c:pt idx="360">
                  <c:v>1133.0899999999999</c:v>
                </c:pt>
                <c:pt idx="361">
                  <c:v>1119.74</c:v>
                </c:pt>
                <c:pt idx="362">
                  <c:v>1106.56</c:v>
                </c:pt>
                <c:pt idx="363">
                  <c:v>1093.56</c:v>
                </c:pt>
                <c:pt idx="364">
                  <c:v>1080.72</c:v>
                </c:pt>
                <c:pt idx="365">
                  <c:v>1068.1400000000001</c:v>
                </c:pt>
                <c:pt idx="366">
                  <c:v>1055.8499999999999</c:v>
                </c:pt>
                <c:pt idx="367">
                  <c:v>1043.82</c:v>
                </c:pt>
                <c:pt idx="368">
                  <c:v>1032.01</c:v>
                </c:pt>
                <c:pt idx="369">
                  <c:v>1020.45</c:v>
                </c:pt>
                <c:pt idx="370">
                  <c:v>1009.15</c:v>
                </c:pt>
                <c:pt idx="371">
                  <c:v>998.06</c:v>
                </c:pt>
                <c:pt idx="372">
                  <c:v>987.17899999999997</c:v>
                </c:pt>
                <c:pt idx="373">
                  <c:v>976.49699999999996</c:v>
                </c:pt>
                <c:pt idx="374">
                  <c:v>966.02700000000004</c:v>
                </c:pt>
                <c:pt idx="375">
                  <c:v>955.75199999999995</c:v>
                </c:pt>
                <c:pt idx="376">
                  <c:v>945.65099999999995</c:v>
                </c:pt>
                <c:pt idx="377">
                  <c:v>935.72699999999998</c:v>
                </c:pt>
                <c:pt idx="378">
                  <c:v>925.98699999999997</c:v>
                </c:pt>
                <c:pt idx="379">
                  <c:v>916.41700000000003</c:v>
                </c:pt>
                <c:pt idx="380">
                  <c:v>907.00699999999995</c:v>
                </c:pt>
                <c:pt idx="381">
                  <c:v>897.77599999999995</c:v>
                </c:pt>
                <c:pt idx="382">
                  <c:v>888.72</c:v>
                </c:pt>
                <c:pt idx="383">
                  <c:v>879.83799999999997</c:v>
                </c:pt>
                <c:pt idx="384">
                  <c:v>871.12300000000005</c:v>
                </c:pt>
                <c:pt idx="385">
                  <c:v>862.56200000000001</c:v>
                </c:pt>
                <c:pt idx="386">
                  <c:v>854.14700000000005</c:v>
                </c:pt>
                <c:pt idx="387">
                  <c:v>845.87099999999998</c:v>
                </c:pt>
                <c:pt idx="388">
                  <c:v>837.73599999999999</c:v>
                </c:pt>
                <c:pt idx="389">
                  <c:v>829.73299999999995</c:v>
                </c:pt>
                <c:pt idx="390">
                  <c:v>821.85400000000004</c:v>
                </c:pt>
                <c:pt idx="391">
                  <c:v>814.09500000000003</c:v>
                </c:pt>
                <c:pt idx="392">
                  <c:v>806.44799999999998</c:v>
                </c:pt>
                <c:pt idx="393">
                  <c:v>798.91200000000003</c:v>
                </c:pt>
                <c:pt idx="394">
                  <c:v>791.48400000000004</c:v>
                </c:pt>
                <c:pt idx="395">
                  <c:v>784.15800000000002</c:v>
                </c:pt>
                <c:pt idx="396">
                  <c:v>776.94399999999996</c:v>
                </c:pt>
                <c:pt idx="397">
                  <c:v>769.83799999999997</c:v>
                </c:pt>
                <c:pt idx="398">
                  <c:v>762.83500000000004</c:v>
                </c:pt>
                <c:pt idx="399">
                  <c:v>755.92700000000002</c:v>
                </c:pt>
                <c:pt idx="400">
                  <c:v>749.11</c:v>
                </c:pt>
                <c:pt idx="401">
                  <c:v>742.37699999999995</c:v>
                </c:pt>
                <c:pt idx="402">
                  <c:v>735.72400000000005</c:v>
                </c:pt>
                <c:pt idx="403">
                  <c:v>729.14499999999998</c:v>
                </c:pt>
                <c:pt idx="404">
                  <c:v>722.63599999999997</c:v>
                </c:pt>
                <c:pt idx="405">
                  <c:v>716.19</c:v>
                </c:pt>
                <c:pt idx="406">
                  <c:v>709.80399999999997</c:v>
                </c:pt>
                <c:pt idx="407">
                  <c:v>703.47299999999996</c:v>
                </c:pt>
                <c:pt idx="408">
                  <c:v>697.19200000000001</c:v>
                </c:pt>
                <c:pt idx="409">
                  <c:v>690.99</c:v>
                </c:pt>
                <c:pt idx="410">
                  <c:v>684.85500000000002</c:v>
                </c:pt>
                <c:pt idx="411">
                  <c:v>678.77</c:v>
                </c:pt>
                <c:pt idx="412">
                  <c:v>672.75199999999995</c:v>
                </c:pt>
                <c:pt idx="413">
                  <c:v>666.77800000000002</c:v>
                </c:pt>
                <c:pt idx="414">
                  <c:v>660.86400000000003</c:v>
                </c:pt>
                <c:pt idx="415">
                  <c:v>654.99400000000003</c:v>
                </c:pt>
                <c:pt idx="416">
                  <c:v>649.15</c:v>
                </c:pt>
                <c:pt idx="417">
                  <c:v>643.35199999999998</c:v>
                </c:pt>
                <c:pt idx="418">
                  <c:v>637.57899999999995</c:v>
                </c:pt>
                <c:pt idx="419">
                  <c:v>631.84199999999998</c:v>
                </c:pt>
                <c:pt idx="420">
                  <c:v>626.13199999999995</c:v>
                </c:pt>
                <c:pt idx="421">
                  <c:v>620.43299999999999</c:v>
                </c:pt>
                <c:pt idx="422">
                  <c:v>614.76</c:v>
                </c:pt>
                <c:pt idx="423">
                  <c:v>609.101</c:v>
                </c:pt>
                <c:pt idx="424">
                  <c:v>603.45699999999999</c:v>
                </c:pt>
                <c:pt idx="425">
                  <c:v>597.83100000000002</c:v>
                </c:pt>
                <c:pt idx="426">
                  <c:v>592.20799999999997</c:v>
                </c:pt>
                <c:pt idx="427">
                  <c:v>586.596</c:v>
                </c:pt>
                <c:pt idx="428">
                  <c:v>580.99199999999996</c:v>
                </c:pt>
                <c:pt idx="429">
                  <c:v>575.39099999999996</c:v>
                </c:pt>
                <c:pt idx="430">
                  <c:v>569.80499999999995</c:v>
                </c:pt>
                <c:pt idx="431">
                  <c:v>564.22</c:v>
                </c:pt>
                <c:pt idx="432">
                  <c:v>558.63699999999994</c:v>
                </c:pt>
                <c:pt idx="433">
                  <c:v>553.08500000000004</c:v>
                </c:pt>
                <c:pt idx="434">
                  <c:v>547.56200000000001</c:v>
                </c:pt>
                <c:pt idx="435">
                  <c:v>542.06600000000003</c:v>
                </c:pt>
                <c:pt idx="436">
                  <c:v>536.59900000000005</c:v>
                </c:pt>
                <c:pt idx="437">
                  <c:v>531.15899999999999</c:v>
                </c:pt>
                <c:pt idx="438">
                  <c:v>525.74800000000005</c:v>
                </c:pt>
                <c:pt idx="439">
                  <c:v>520.36300000000006</c:v>
                </c:pt>
                <c:pt idx="440">
                  <c:v>515.00699999999995</c:v>
                </c:pt>
                <c:pt idx="441">
                  <c:v>509.68</c:v>
                </c:pt>
                <c:pt idx="442">
                  <c:v>504.38299999999998</c:v>
                </c:pt>
                <c:pt idx="443">
                  <c:v>499.11700000000002</c:v>
                </c:pt>
                <c:pt idx="444">
                  <c:v>493.88400000000001</c:v>
                </c:pt>
                <c:pt idx="445">
                  <c:v>488.685</c:v>
                </c:pt>
                <c:pt idx="446">
                  <c:v>483.52199999999999</c:v>
                </c:pt>
                <c:pt idx="447">
                  <c:v>478.399</c:v>
                </c:pt>
                <c:pt idx="448">
                  <c:v>473.31700000000001</c:v>
                </c:pt>
                <c:pt idx="449">
                  <c:v>468.28</c:v>
                </c:pt>
                <c:pt idx="450">
                  <c:v>463.291</c:v>
                </c:pt>
                <c:pt idx="451">
                  <c:v>458.35599999999999</c:v>
                </c:pt>
                <c:pt idx="452">
                  <c:v>453.48</c:v>
                </c:pt>
                <c:pt idx="453">
                  <c:v>448.66899999999998</c:v>
                </c:pt>
                <c:pt idx="454">
                  <c:v>443.93200000000002</c:v>
                </c:pt>
                <c:pt idx="455">
                  <c:v>439.27699999999999</c:v>
                </c:pt>
                <c:pt idx="456">
                  <c:v>434.714</c:v>
                </c:pt>
                <c:pt idx="457">
                  <c:v>430.25200000000001</c:v>
                </c:pt>
                <c:pt idx="458">
                  <c:v>425.90499999999997</c:v>
                </c:pt>
                <c:pt idx="459">
                  <c:v>421.68799999999999</c:v>
                </c:pt>
                <c:pt idx="460">
                  <c:v>417.61599999999999</c:v>
                </c:pt>
                <c:pt idx="461">
                  <c:v>413.71</c:v>
                </c:pt>
                <c:pt idx="462">
                  <c:v>409.99200000000002</c:v>
                </c:pt>
                <c:pt idx="463">
                  <c:v>406.488</c:v>
                </c:pt>
                <c:pt idx="464">
                  <c:v>403.22699999999998</c:v>
                </c:pt>
                <c:pt idx="465">
                  <c:v>400.24400000000003</c:v>
                </c:pt>
                <c:pt idx="466">
                  <c:v>397.57600000000002</c:v>
                </c:pt>
                <c:pt idx="467">
                  <c:v>395.26499999999999</c:v>
                </c:pt>
                <c:pt idx="468">
                  <c:v>393.358</c:v>
                </c:pt>
                <c:pt idx="469">
                  <c:v>391.90600000000001</c:v>
                </c:pt>
                <c:pt idx="470">
                  <c:v>390.96300000000002</c:v>
                </c:pt>
                <c:pt idx="471">
                  <c:v>390.58699999999999</c:v>
                </c:pt>
                <c:pt idx="472">
                  <c:v>390.84100000000001</c:v>
                </c:pt>
                <c:pt idx="473">
                  <c:v>391.78500000000003</c:v>
                </c:pt>
                <c:pt idx="474">
                  <c:v>393.48099999999999</c:v>
                </c:pt>
                <c:pt idx="475">
                  <c:v>395.98899999999998</c:v>
                </c:pt>
                <c:pt idx="476">
                  <c:v>399.36099999999999</c:v>
                </c:pt>
                <c:pt idx="477">
                  <c:v>403.64299999999997</c:v>
                </c:pt>
                <c:pt idx="478">
                  <c:v>408.87</c:v>
                </c:pt>
                <c:pt idx="479">
                  <c:v>415.06099999999998</c:v>
                </c:pt>
                <c:pt idx="480">
                  <c:v>422.22199999999998</c:v>
                </c:pt>
                <c:pt idx="481">
                  <c:v>430.33800000000002</c:v>
                </c:pt>
                <c:pt idx="482">
                  <c:v>439.37200000000001</c:v>
                </c:pt>
                <c:pt idx="483">
                  <c:v>449.26299999999998</c:v>
                </c:pt>
                <c:pt idx="484">
                  <c:v>459.92500000000001</c:v>
                </c:pt>
                <c:pt idx="485">
                  <c:v>471.24900000000002</c:v>
                </c:pt>
                <c:pt idx="486">
                  <c:v>483.10599999999999</c:v>
                </c:pt>
                <c:pt idx="487">
                  <c:v>495.35</c:v>
                </c:pt>
                <c:pt idx="488">
                  <c:v>507.82900000000001</c:v>
                </c:pt>
                <c:pt idx="489">
                  <c:v>520.38</c:v>
                </c:pt>
                <c:pt idx="490">
                  <c:v>532.84299999999996</c:v>
                </c:pt>
                <c:pt idx="491">
                  <c:v>545.05999999999995</c:v>
                </c:pt>
                <c:pt idx="492">
                  <c:v>556.88699999999994</c:v>
                </c:pt>
                <c:pt idx="493">
                  <c:v>568.19200000000001</c:v>
                </c:pt>
                <c:pt idx="494">
                  <c:v>578.86400000000003</c:v>
                </c:pt>
                <c:pt idx="495">
                  <c:v>588.80600000000004</c:v>
                </c:pt>
                <c:pt idx="496">
                  <c:v>597.94399999999996</c:v>
                </c:pt>
                <c:pt idx="497">
                  <c:v>606.22299999999996</c:v>
                </c:pt>
                <c:pt idx="498">
                  <c:v>613.60699999999997</c:v>
                </c:pt>
                <c:pt idx="499">
                  <c:v>620.07799999999997</c:v>
                </c:pt>
                <c:pt idx="500">
                  <c:v>625.63499999999999</c:v>
                </c:pt>
                <c:pt idx="501">
                  <c:v>630.29100000000005</c:v>
                </c:pt>
                <c:pt idx="502">
                  <c:v>634.07000000000005</c:v>
                </c:pt>
                <c:pt idx="503">
                  <c:v>637.00400000000002</c:v>
                </c:pt>
                <c:pt idx="504">
                  <c:v>639.13599999999997</c:v>
                </c:pt>
                <c:pt idx="505">
                  <c:v>640.51099999999997</c:v>
                </c:pt>
                <c:pt idx="506">
                  <c:v>641.17600000000004</c:v>
                </c:pt>
                <c:pt idx="507">
                  <c:v>641.18299999999999</c:v>
                </c:pt>
                <c:pt idx="508">
                  <c:v>640.58199999999999</c:v>
                </c:pt>
                <c:pt idx="509">
                  <c:v>639.42399999999998</c:v>
                </c:pt>
                <c:pt idx="510">
                  <c:v>637.75599999999997</c:v>
                </c:pt>
                <c:pt idx="511">
                  <c:v>635.625</c:v>
                </c:pt>
                <c:pt idx="512">
                  <c:v>633.07500000000005</c:v>
                </c:pt>
                <c:pt idx="513">
                  <c:v>630.14700000000005</c:v>
                </c:pt>
                <c:pt idx="514">
                  <c:v>626.88</c:v>
                </c:pt>
                <c:pt idx="515">
                  <c:v>623.30799999999999</c:v>
                </c:pt>
                <c:pt idx="516">
                  <c:v>619.46400000000006</c:v>
                </c:pt>
                <c:pt idx="517">
                  <c:v>615.37699999999995</c:v>
                </c:pt>
                <c:pt idx="518">
                  <c:v>611.07399999999996</c:v>
                </c:pt>
                <c:pt idx="519">
                  <c:v>606.58000000000004</c:v>
                </c:pt>
                <c:pt idx="520">
                  <c:v>601.91600000000005</c:v>
                </c:pt>
                <c:pt idx="521">
                  <c:v>597.101</c:v>
                </c:pt>
                <c:pt idx="522">
                  <c:v>592.154</c:v>
                </c:pt>
                <c:pt idx="523">
                  <c:v>587.09100000000001</c:v>
                </c:pt>
                <c:pt idx="524">
                  <c:v>581.92600000000004</c:v>
                </c:pt>
                <c:pt idx="525">
                  <c:v>576.67100000000005</c:v>
                </c:pt>
                <c:pt idx="526">
                  <c:v>571.33900000000006</c:v>
                </c:pt>
                <c:pt idx="527">
                  <c:v>565.94000000000005</c:v>
                </c:pt>
                <c:pt idx="528">
                  <c:v>560.48400000000004</c:v>
                </c:pt>
                <c:pt idx="529">
                  <c:v>554.97900000000004</c:v>
                </c:pt>
                <c:pt idx="530">
                  <c:v>549.43299999999999</c:v>
                </c:pt>
                <c:pt idx="531">
                  <c:v>543.82899999999995</c:v>
                </c:pt>
                <c:pt idx="532">
                  <c:v>538.19399999999996</c:v>
                </c:pt>
                <c:pt idx="533">
                  <c:v>532.54999999999995</c:v>
                </c:pt>
                <c:pt idx="534">
                  <c:v>526.90099999999995</c:v>
                </c:pt>
                <c:pt idx="535">
                  <c:v>521.25199999999995</c:v>
                </c:pt>
                <c:pt idx="536">
                  <c:v>515.60799999999995</c:v>
                </c:pt>
                <c:pt idx="537">
                  <c:v>509.971</c:v>
                </c:pt>
                <c:pt idx="538">
                  <c:v>504.346</c:v>
                </c:pt>
                <c:pt idx="539">
                  <c:v>498.73599999999999</c:v>
                </c:pt>
                <c:pt idx="540">
                  <c:v>493.14100000000002</c:v>
                </c:pt>
                <c:pt idx="541">
                  <c:v>487.56599999999997</c:v>
                </c:pt>
                <c:pt idx="542">
                  <c:v>482.00900000000001</c:v>
                </c:pt>
                <c:pt idx="543">
                  <c:v>476.471</c:v>
                </c:pt>
                <c:pt idx="544">
                  <c:v>470.952</c:v>
                </c:pt>
                <c:pt idx="545">
                  <c:v>465.45299999999997</c:v>
                </c:pt>
                <c:pt idx="546">
                  <c:v>459.97300000000001</c:v>
                </c:pt>
                <c:pt idx="547">
                  <c:v>454.51499999999999</c:v>
                </c:pt>
                <c:pt idx="548">
                  <c:v>449.08100000000002</c:v>
                </c:pt>
                <c:pt idx="549">
                  <c:v>443.673</c:v>
                </c:pt>
                <c:pt idx="550">
                  <c:v>438.29300000000001</c:v>
                </c:pt>
                <c:pt idx="551">
                  <c:v>432.94400000000002</c:v>
                </c:pt>
                <c:pt idx="552">
                  <c:v>427.62599999999998</c:v>
                </c:pt>
                <c:pt idx="553">
                  <c:v>422.339</c:v>
                </c:pt>
                <c:pt idx="554">
                  <c:v>417.08199999999999</c:v>
                </c:pt>
                <c:pt idx="555">
                  <c:v>411.86799999999999</c:v>
                </c:pt>
                <c:pt idx="556">
                  <c:v>406.71</c:v>
                </c:pt>
                <c:pt idx="557">
                  <c:v>401.608</c:v>
                </c:pt>
                <c:pt idx="558">
                  <c:v>396.56099999999998</c:v>
                </c:pt>
                <c:pt idx="559">
                  <c:v>391.57100000000003</c:v>
                </c:pt>
                <c:pt idx="560">
                  <c:v>386.59300000000002</c:v>
                </c:pt>
                <c:pt idx="561">
                  <c:v>381.52800000000002</c:v>
                </c:pt>
                <c:pt idx="562">
                  <c:v>376.529</c:v>
                </c:pt>
                <c:pt idx="563">
                  <c:v>371.64</c:v>
                </c:pt>
                <c:pt idx="564">
                  <c:v>367.04599999999999</c:v>
                </c:pt>
                <c:pt idx="565">
                  <c:v>363.34399999999999</c:v>
                </c:pt>
                <c:pt idx="566">
                  <c:v>360.452</c:v>
                </c:pt>
                <c:pt idx="567">
                  <c:v>359.97899999999998</c:v>
                </c:pt>
                <c:pt idx="568">
                  <c:v>365.55099999999999</c:v>
                </c:pt>
                <c:pt idx="569">
                  <c:v>386.69900000000001</c:v>
                </c:pt>
                <c:pt idx="570">
                  <c:v>437.048</c:v>
                </c:pt>
                <c:pt idx="571">
                  <c:v>526.59799999999996</c:v>
                </c:pt>
                <c:pt idx="572">
                  <c:v>693.58900000000006</c:v>
                </c:pt>
                <c:pt idx="573">
                  <c:v>928.95699999999999</c:v>
                </c:pt>
                <c:pt idx="574">
                  <c:v>1196.04</c:v>
                </c:pt>
                <c:pt idx="575">
                  <c:v>1470.79</c:v>
                </c:pt>
                <c:pt idx="576">
                  <c:v>1704.41</c:v>
                </c:pt>
                <c:pt idx="577">
                  <c:v>1862.6</c:v>
                </c:pt>
                <c:pt idx="578">
                  <c:v>1955.39</c:v>
                </c:pt>
                <c:pt idx="579">
                  <c:v>1999.99</c:v>
                </c:pt>
                <c:pt idx="580">
                  <c:v>2013.1</c:v>
                </c:pt>
                <c:pt idx="581">
                  <c:v>2009.66</c:v>
                </c:pt>
                <c:pt idx="582">
                  <c:v>1995.68</c:v>
                </c:pt>
                <c:pt idx="583">
                  <c:v>1975.79</c:v>
                </c:pt>
                <c:pt idx="584">
                  <c:v>1953.22</c:v>
                </c:pt>
                <c:pt idx="585">
                  <c:v>1928.56</c:v>
                </c:pt>
                <c:pt idx="586">
                  <c:v>1902.48</c:v>
                </c:pt>
                <c:pt idx="587">
                  <c:v>1875</c:v>
                </c:pt>
                <c:pt idx="588">
                  <c:v>1846.41</c:v>
                </c:pt>
                <c:pt idx="589">
                  <c:v>1817.84</c:v>
                </c:pt>
                <c:pt idx="590">
                  <c:v>1790.07</c:v>
                </c:pt>
                <c:pt idx="591">
                  <c:v>1763.64</c:v>
                </c:pt>
                <c:pt idx="592">
                  <c:v>1738.55</c:v>
                </c:pt>
                <c:pt idx="593">
                  <c:v>1714.27</c:v>
                </c:pt>
                <c:pt idx="594">
                  <c:v>1689.99</c:v>
                </c:pt>
                <c:pt idx="595">
                  <c:v>1666.12</c:v>
                </c:pt>
                <c:pt idx="596">
                  <c:v>1642.9</c:v>
                </c:pt>
                <c:pt idx="597">
                  <c:v>1620.44</c:v>
                </c:pt>
                <c:pt idx="598">
                  <c:v>1598.8</c:v>
                </c:pt>
                <c:pt idx="599">
                  <c:v>1578.04</c:v>
                </c:pt>
                <c:pt idx="600">
                  <c:v>1558.35</c:v>
                </c:pt>
                <c:pt idx="601">
                  <c:v>1539.47</c:v>
                </c:pt>
                <c:pt idx="602">
                  <c:v>1521.18</c:v>
                </c:pt>
                <c:pt idx="603">
                  <c:v>1503.31</c:v>
                </c:pt>
                <c:pt idx="604">
                  <c:v>1485.74</c:v>
                </c:pt>
                <c:pt idx="605">
                  <c:v>1468.35</c:v>
                </c:pt>
                <c:pt idx="606">
                  <c:v>1451.02</c:v>
                </c:pt>
                <c:pt idx="607">
                  <c:v>1433.8</c:v>
                </c:pt>
                <c:pt idx="608">
                  <c:v>1416.73</c:v>
                </c:pt>
                <c:pt idx="609">
                  <c:v>1399.81</c:v>
                </c:pt>
                <c:pt idx="610">
                  <c:v>1383.07</c:v>
                </c:pt>
                <c:pt idx="611">
                  <c:v>1366.49</c:v>
                </c:pt>
                <c:pt idx="612">
                  <c:v>1350.05</c:v>
                </c:pt>
                <c:pt idx="613">
                  <c:v>1333.71</c:v>
                </c:pt>
                <c:pt idx="614">
                  <c:v>1317.44</c:v>
                </c:pt>
                <c:pt idx="615">
                  <c:v>1301.33</c:v>
                </c:pt>
                <c:pt idx="616">
                  <c:v>1285.3399999999999</c:v>
                </c:pt>
                <c:pt idx="617">
                  <c:v>1269.46</c:v>
                </c:pt>
                <c:pt idx="618">
                  <c:v>1253.6199999999999</c:v>
                </c:pt>
                <c:pt idx="619">
                  <c:v>1237.82</c:v>
                </c:pt>
                <c:pt idx="620">
                  <c:v>1222.03</c:v>
                </c:pt>
                <c:pt idx="621">
                  <c:v>1206.26</c:v>
                </c:pt>
                <c:pt idx="622">
                  <c:v>1190.51</c:v>
                </c:pt>
                <c:pt idx="623">
                  <c:v>1174.8699999999999</c:v>
                </c:pt>
                <c:pt idx="624">
                  <c:v>1159.42</c:v>
                </c:pt>
                <c:pt idx="625">
                  <c:v>1144.19</c:v>
                </c:pt>
                <c:pt idx="626">
                  <c:v>1129.17</c:v>
                </c:pt>
                <c:pt idx="627">
                  <c:v>1114.3499999999999</c:v>
                </c:pt>
                <c:pt idx="628">
                  <c:v>1099.73</c:v>
                </c:pt>
                <c:pt idx="629">
                  <c:v>1085.31</c:v>
                </c:pt>
                <c:pt idx="630">
                  <c:v>1071.0899999999999</c:v>
                </c:pt>
                <c:pt idx="631">
                  <c:v>1057.07</c:v>
                </c:pt>
                <c:pt idx="632">
                  <c:v>1043.25</c:v>
                </c:pt>
                <c:pt idx="633">
                  <c:v>1029.6199999999999</c:v>
                </c:pt>
                <c:pt idx="634">
                  <c:v>1016.18</c:v>
                </c:pt>
                <c:pt idx="635">
                  <c:v>1002.91</c:v>
                </c:pt>
                <c:pt idx="636">
                  <c:v>989.82799999999997</c:v>
                </c:pt>
                <c:pt idx="637">
                  <c:v>976.91600000000005</c:v>
                </c:pt>
                <c:pt idx="638">
                  <c:v>964.17600000000004</c:v>
                </c:pt>
                <c:pt idx="639">
                  <c:v>951.59900000000005</c:v>
                </c:pt>
                <c:pt idx="640">
                  <c:v>939.17600000000004</c:v>
                </c:pt>
                <c:pt idx="641">
                  <c:v>926.95600000000002</c:v>
                </c:pt>
                <c:pt idx="642">
                  <c:v>914.93799999999999</c:v>
                </c:pt>
                <c:pt idx="643">
                  <c:v>903.149</c:v>
                </c:pt>
                <c:pt idx="644">
                  <c:v>891.63400000000001</c:v>
                </c:pt>
                <c:pt idx="645">
                  <c:v>880.32299999999998</c:v>
                </c:pt>
                <c:pt idx="646">
                  <c:v>869.29300000000001</c:v>
                </c:pt>
                <c:pt idx="647">
                  <c:v>858.577</c:v>
                </c:pt>
                <c:pt idx="648">
                  <c:v>848.16899999999998</c:v>
                </c:pt>
                <c:pt idx="649">
                  <c:v>838.25599999999997</c:v>
                </c:pt>
                <c:pt idx="650">
                  <c:v>828.81899999999996</c:v>
                </c:pt>
                <c:pt idx="651">
                  <c:v>819.98800000000006</c:v>
                </c:pt>
                <c:pt idx="652">
                  <c:v>811.83100000000002</c:v>
                </c:pt>
                <c:pt idx="653">
                  <c:v>804.26499999999999</c:v>
                </c:pt>
                <c:pt idx="654">
                  <c:v>797.36900000000003</c:v>
                </c:pt>
                <c:pt idx="655">
                  <c:v>790.976</c:v>
                </c:pt>
                <c:pt idx="656">
                  <c:v>785.05200000000002</c:v>
                </c:pt>
                <c:pt idx="657">
                  <c:v>779.54899999999998</c:v>
                </c:pt>
                <c:pt idx="658">
                  <c:v>774.37800000000004</c:v>
                </c:pt>
                <c:pt idx="659">
                  <c:v>769.51199999999994</c:v>
                </c:pt>
                <c:pt idx="660">
                  <c:v>764.84799999999996</c:v>
                </c:pt>
                <c:pt idx="661">
                  <c:v>760.33199999999999</c:v>
                </c:pt>
                <c:pt idx="662">
                  <c:v>755.94</c:v>
                </c:pt>
                <c:pt idx="663">
                  <c:v>751.62800000000004</c:v>
                </c:pt>
                <c:pt idx="664">
                  <c:v>747.42600000000004</c:v>
                </c:pt>
                <c:pt idx="665">
                  <c:v>743.29300000000001</c:v>
                </c:pt>
                <c:pt idx="666">
                  <c:v>739.22</c:v>
                </c:pt>
                <c:pt idx="667">
                  <c:v>735.20399999999995</c:v>
                </c:pt>
                <c:pt idx="668">
                  <c:v>731.21199999999999</c:v>
                </c:pt>
                <c:pt idx="669">
                  <c:v>727.20299999999997</c:v>
                </c:pt>
                <c:pt idx="670">
                  <c:v>723.125</c:v>
                </c:pt>
                <c:pt idx="671">
                  <c:v>718.94600000000003</c:v>
                </c:pt>
                <c:pt idx="672">
                  <c:v>714.64300000000003</c:v>
                </c:pt>
                <c:pt idx="673">
                  <c:v>710.18600000000004</c:v>
                </c:pt>
                <c:pt idx="674">
                  <c:v>705.57899999999995</c:v>
                </c:pt>
                <c:pt idx="675">
                  <c:v>700.81500000000005</c:v>
                </c:pt>
                <c:pt idx="676">
                  <c:v>695.84299999999996</c:v>
                </c:pt>
                <c:pt idx="677">
                  <c:v>690.69500000000005</c:v>
                </c:pt>
                <c:pt idx="678">
                  <c:v>685.37400000000002</c:v>
                </c:pt>
                <c:pt idx="679">
                  <c:v>679.88900000000001</c:v>
                </c:pt>
                <c:pt idx="680">
                  <c:v>674.28099999999995</c:v>
                </c:pt>
                <c:pt idx="681">
                  <c:v>668.53800000000001</c:v>
                </c:pt>
                <c:pt idx="682">
                  <c:v>662.72500000000002</c:v>
                </c:pt>
                <c:pt idx="683">
                  <c:v>656.82399999999996</c:v>
                </c:pt>
                <c:pt idx="684">
                  <c:v>650.77099999999996</c:v>
                </c:pt>
                <c:pt idx="685">
                  <c:v>644.63800000000003</c:v>
                </c:pt>
                <c:pt idx="686">
                  <c:v>638.39599999999996</c:v>
                </c:pt>
                <c:pt idx="687">
                  <c:v>632.05399999999997</c:v>
                </c:pt>
                <c:pt idx="688">
                  <c:v>625.697</c:v>
                </c:pt>
                <c:pt idx="689">
                  <c:v>619.27200000000005</c:v>
                </c:pt>
                <c:pt idx="690">
                  <c:v>612.82600000000002</c:v>
                </c:pt>
                <c:pt idx="691">
                  <c:v>606.36300000000006</c:v>
                </c:pt>
                <c:pt idx="692">
                  <c:v>599.94100000000003</c:v>
                </c:pt>
                <c:pt idx="693">
                  <c:v>593.61699999999996</c:v>
                </c:pt>
                <c:pt idx="694">
                  <c:v>587.33799999999997</c:v>
                </c:pt>
                <c:pt idx="695">
                  <c:v>581.18299999999999</c:v>
                </c:pt>
                <c:pt idx="696">
                  <c:v>575.077</c:v>
                </c:pt>
                <c:pt idx="697">
                  <c:v>569.06299999999999</c:v>
                </c:pt>
                <c:pt idx="698">
                  <c:v>563.15200000000004</c:v>
                </c:pt>
                <c:pt idx="699">
                  <c:v>557.29200000000003</c:v>
                </c:pt>
                <c:pt idx="700">
                  <c:v>551.44399999999996</c:v>
                </c:pt>
                <c:pt idx="701">
                  <c:v>545.66700000000003</c:v>
                </c:pt>
                <c:pt idx="702">
                  <c:v>539.98800000000006</c:v>
                </c:pt>
                <c:pt idx="703">
                  <c:v>534.33500000000004</c:v>
                </c:pt>
                <c:pt idx="704">
                  <c:v>528.71900000000005</c:v>
                </c:pt>
                <c:pt idx="705">
                  <c:v>523.16499999999996</c:v>
                </c:pt>
                <c:pt idx="706">
                  <c:v>517.721</c:v>
                </c:pt>
                <c:pt idx="707">
                  <c:v>512.34400000000005</c:v>
                </c:pt>
                <c:pt idx="708">
                  <c:v>507.01600000000002</c:v>
                </c:pt>
                <c:pt idx="709">
                  <c:v>501.738</c:v>
                </c:pt>
                <c:pt idx="710">
                  <c:v>496.536</c:v>
                </c:pt>
                <c:pt idx="711">
                  <c:v>491.42500000000001</c:v>
                </c:pt>
                <c:pt idx="712">
                  <c:v>486.31599999999997</c:v>
                </c:pt>
                <c:pt idx="713">
                  <c:v>481.23099999999999</c:v>
                </c:pt>
                <c:pt idx="714">
                  <c:v>476.13299999999998</c:v>
                </c:pt>
                <c:pt idx="715">
                  <c:v>470.97699999999998</c:v>
                </c:pt>
                <c:pt idx="716">
                  <c:v>465.803</c:v>
                </c:pt>
                <c:pt idx="717">
                  <c:v>460.642</c:v>
                </c:pt>
                <c:pt idx="718">
                  <c:v>455.471</c:v>
                </c:pt>
                <c:pt idx="719">
                  <c:v>450.29899999999998</c:v>
                </c:pt>
                <c:pt idx="720">
                  <c:v>445.17700000000002</c:v>
                </c:pt>
                <c:pt idx="721">
                  <c:v>440.11399999999998</c:v>
                </c:pt>
                <c:pt idx="722">
                  <c:v>435.08100000000002</c:v>
                </c:pt>
                <c:pt idx="723">
                  <c:v>430.101</c:v>
                </c:pt>
                <c:pt idx="724">
                  <c:v>425.14699999999999</c:v>
                </c:pt>
                <c:pt idx="725">
                  <c:v>420.26499999999999</c:v>
                </c:pt>
                <c:pt idx="726">
                  <c:v>415.35599999999999</c:v>
                </c:pt>
                <c:pt idx="727">
                  <c:v>410.48500000000001</c:v>
                </c:pt>
                <c:pt idx="728">
                  <c:v>405.61</c:v>
                </c:pt>
                <c:pt idx="729">
                  <c:v>400.73899999999998</c:v>
                </c:pt>
                <c:pt idx="730">
                  <c:v>395.91300000000001</c:v>
                </c:pt>
                <c:pt idx="731">
                  <c:v>391.11799999999999</c:v>
                </c:pt>
                <c:pt idx="732">
                  <c:v>386.36099999999999</c:v>
                </c:pt>
                <c:pt idx="733">
                  <c:v>381.685</c:v>
                </c:pt>
                <c:pt idx="734">
                  <c:v>377.08499999999998</c:v>
                </c:pt>
                <c:pt idx="735">
                  <c:v>372.56900000000002</c:v>
                </c:pt>
                <c:pt idx="736">
                  <c:v>368.10500000000002</c:v>
                </c:pt>
                <c:pt idx="737">
                  <c:v>363.7</c:v>
                </c:pt>
                <c:pt idx="738">
                  <c:v>359.34300000000002</c:v>
                </c:pt>
                <c:pt idx="739">
                  <c:v>355.03699999999998</c:v>
                </c:pt>
                <c:pt idx="740">
                  <c:v>350.78399999999999</c:v>
                </c:pt>
                <c:pt idx="741">
                  <c:v>346.57</c:v>
                </c:pt>
                <c:pt idx="742">
                  <c:v>342.39299999999997</c:v>
                </c:pt>
                <c:pt idx="743">
                  <c:v>338.26299999999998</c:v>
                </c:pt>
                <c:pt idx="744">
                  <c:v>334.19200000000001</c:v>
                </c:pt>
                <c:pt idx="745">
                  <c:v>330.12799999999999</c:v>
                </c:pt>
                <c:pt idx="746">
                  <c:v>326.11599999999999</c:v>
                </c:pt>
                <c:pt idx="747">
                  <c:v>322.17700000000002</c:v>
                </c:pt>
                <c:pt idx="748">
                  <c:v>318.29700000000003</c:v>
                </c:pt>
                <c:pt idx="749">
                  <c:v>314.46100000000001</c:v>
                </c:pt>
                <c:pt idx="750">
                  <c:v>310.67500000000001</c:v>
                </c:pt>
                <c:pt idx="751">
                  <c:v>306.93099999999998</c:v>
                </c:pt>
                <c:pt idx="752">
                  <c:v>303.221</c:v>
                </c:pt>
                <c:pt idx="753">
                  <c:v>299.54599999999999</c:v>
                </c:pt>
                <c:pt idx="754">
                  <c:v>295.90699999999998</c:v>
                </c:pt>
                <c:pt idx="755">
                  <c:v>292.30500000000001</c:v>
                </c:pt>
                <c:pt idx="756">
                  <c:v>288.73599999999999</c:v>
                </c:pt>
                <c:pt idx="757">
                  <c:v>285.20100000000002</c:v>
                </c:pt>
                <c:pt idx="758">
                  <c:v>281.69499999999999</c:v>
                </c:pt>
                <c:pt idx="759">
                  <c:v>278.21100000000001</c:v>
                </c:pt>
                <c:pt idx="760">
                  <c:v>274.75</c:v>
                </c:pt>
                <c:pt idx="761">
                  <c:v>271.31299999999999</c:v>
                </c:pt>
                <c:pt idx="762">
                  <c:v>267.90300000000002</c:v>
                </c:pt>
                <c:pt idx="763">
                  <c:v>264.52600000000001</c:v>
                </c:pt>
                <c:pt idx="764">
                  <c:v>261.18400000000003</c:v>
                </c:pt>
                <c:pt idx="765">
                  <c:v>257.87799999999999</c:v>
                </c:pt>
                <c:pt idx="766">
                  <c:v>254.61</c:v>
                </c:pt>
                <c:pt idx="767">
                  <c:v>251.38499999999999</c:v>
                </c:pt>
                <c:pt idx="768">
                  <c:v>248.203</c:v>
                </c:pt>
                <c:pt idx="769">
                  <c:v>245.066</c:v>
                </c:pt>
                <c:pt idx="770">
                  <c:v>241.97</c:v>
                </c:pt>
                <c:pt idx="771">
                  <c:v>238.91499999999999</c:v>
                </c:pt>
                <c:pt idx="772">
                  <c:v>235.9</c:v>
                </c:pt>
                <c:pt idx="773">
                  <c:v>232.92699999999999</c:v>
                </c:pt>
                <c:pt idx="774">
                  <c:v>229.99700000000001</c:v>
                </c:pt>
                <c:pt idx="775">
                  <c:v>227.10900000000001</c:v>
                </c:pt>
                <c:pt idx="776">
                  <c:v>224.26400000000001</c:v>
                </c:pt>
                <c:pt idx="777">
                  <c:v>221.464</c:v>
                </c:pt>
                <c:pt idx="778">
                  <c:v>218.71199999999999</c:v>
                </c:pt>
                <c:pt idx="779">
                  <c:v>216.00700000000001</c:v>
                </c:pt>
                <c:pt idx="780">
                  <c:v>213.35</c:v>
                </c:pt>
                <c:pt idx="781">
                  <c:v>210.74299999999999</c:v>
                </c:pt>
                <c:pt idx="782">
                  <c:v>208.185</c:v>
                </c:pt>
                <c:pt idx="783">
                  <c:v>205.67699999999999</c:v>
                </c:pt>
                <c:pt idx="784">
                  <c:v>203.21899999999999</c:v>
                </c:pt>
                <c:pt idx="785">
                  <c:v>200.84200000000001</c:v>
                </c:pt>
                <c:pt idx="786">
                  <c:v>198.53</c:v>
                </c:pt>
                <c:pt idx="787">
                  <c:v>196.255</c:v>
                </c:pt>
                <c:pt idx="788">
                  <c:v>194.09100000000001</c:v>
                </c:pt>
                <c:pt idx="789">
                  <c:v>191.96600000000001</c:v>
                </c:pt>
                <c:pt idx="790">
                  <c:v>189.90199999999999</c:v>
                </c:pt>
                <c:pt idx="791">
                  <c:v>187.928</c:v>
                </c:pt>
                <c:pt idx="792">
                  <c:v>186.00700000000001</c:v>
                </c:pt>
                <c:pt idx="793">
                  <c:v>184.142</c:v>
                </c:pt>
                <c:pt idx="794">
                  <c:v>182.36799999999999</c:v>
                </c:pt>
                <c:pt idx="795">
                  <c:v>180.649</c:v>
                </c:pt>
                <c:pt idx="796">
                  <c:v>178.977</c:v>
                </c:pt>
                <c:pt idx="797">
                  <c:v>177.393</c:v>
                </c:pt>
                <c:pt idx="798">
                  <c:v>175.87700000000001</c:v>
                </c:pt>
                <c:pt idx="799">
                  <c:v>174.40299999999999</c:v>
                </c:pt>
                <c:pt idx="800">
                  <c:v>173</c:v>
                </c:pt>
                <c:pt idx="801">
                  <c:v>171.64400000000001</c:v>
                </c:pt>
                <c:pt idx="802">
                  <c:v>170.31800000000001</c:v>
                </c:pt>
                <c:pt idx="803">
                  <c:v>169.029</c:v>
                </c:pt>
                <c:pt idx="804">
                  <c:v>167.78899999999999</c:v>
                </c:pt>
                <c:pt idx="805">
                  <c:v>166.59299999999999</c:v>
                </c:pt>
                <c:pt idx="806">
                  <c:v>165.43899999999999</c:v>
                </c:pt>
                <c:pt idx="807">
                  <c:v>164.34399999999999</c:v>
                </c:pt>
                <c:pt idx="808">
                  <c:v>163.29599999999999</c:v>
                </c:pt>
                <c:pt idx="809">
                  <c:v>162.28899999999999</c:v>
                </c:pt>
                <c:pt idx="810">
                  <c:v>161.34</c:v>
                </c:pt>
                <c:pt idx="811">
                  <c:v>160.441</c:v>
                </c:pt>
                <c:pt idx="812">
                  <c:v>159.58799999999999</c:v>
                </c:pt>
                <c:pt idx="813">
                  <c:v>158.78899999999999</c:v>
                </c:pt>
                <c:pt idx="814">
                  <c:v>158.04400000000001</c:v>
                </c:pt>
                <c:pt idx="815">
                  <c:v>157.34200000000001</c:v>
                </c:pt>
                <c:pt idx="816">
                  <c:v>156.68199999999999</c:v>
                </c:pt>
                <c:pt idx="817">
                  <c:v>156.08199999999999</c:v>
                </c:pt>
                <c:pt idx="818">
                  <c:v>155.53100000000001</c:v>
                </c:pt>
                <c:pt idx="819">
                  <c:v>155.01900000000001</c:v>
                </c:pt>
                <c:pt idx="820">
                  <c:v>154.55199999999999</c:v>
                </c:pt>
                <c:pt idx="821">
                  <c:v>154.12899999999999</c:v>
                </c:pt>
                <c:pt idx="822">
                  <c:v>153.74199999999999</c:v>
                </c:pt>
                <c:pt idx="823">
                  <c:v>153.392</c:v>
                </c:pt>
                <c:pt idx="824">
                  <c:v>153.08000000000001</c:v>
                </c:pt>
                <c:pt idx="825">
                  <c:v>152.798</c:v>
                </c:pt>
                <c:pt idx="826">
                  <c:v>152.54400000000001</c:v>
                </c:pt>
                <c:pt idx="827">
                  <c:v>152.31899999999999</c:v>
                </c:pt>
                <c:pt idx="828">
                  <c:v>152.11699999999999</c:v>
                </c:pt>
                <c:pt idx="829">
                  <c:v>151.93600000000001</c:v>
                </c:pt>
                <c:pt idx="830">
                  <c:v>151.77500000000001</c:v>
                </c:pt>
                <c:pt idx="831">
                  <c:v>151.63</c:v>
                </c:pt>
                <c:pt idx="832">
                  <c:v>151.5</c:v>
                </c:pt>
                <c:pt idx="833">
                  <c:v>151.38200000000001</c:v>
                </c:pt>
                <c:pt idx="834">
                  <c:v>151.27699999999999</c:v>
                </c:pt>
                <c:pt idx="835">
                  <c:v>151.178</c:v>
                </c:pt>
                <c:pt idx="836">
                  <c:v>151.08699999999999</c:v>
                </c:pt>
                <c:pt idx="837">
                  <c:v>151.00200000000001</c:v>
                </c:pt>
                <c:pt idx="838">
                  <c:v>150.922</c:v>
                </c:pt>
                <c:pt idx="839">
                  <c:v>150.84899999999999</c:v>
                </c:pt>
                <c:pt idx="840">
                  <c:v>150.779</c:v>
                </c:pt>
                <c:pt idx="841">
                  <c:v>150.71299999999999</c:v>
                </c:pt>
                <c:pt idx="842">
                  <c:v>150.649</c:v>
                </c:pt>
                <c:pt idx="843">
                  <c:v>150.58699999999999</c:v>
                </c:pt>
                <c:pt idx="844">
                  <c:v>150.523</c:v>
                </c:pt>
                <c:pt idx="845">
                  <c:v>150.458</c:v>
                </c:pt>
                <c:pt idx="846">
                  <c:v>150.392</c:v>
                </c:pt>
                <c:pt idx="847">
                  <c:v>150.32400000000001</c:v>
                </c:pt>
                <c:pt idx="848">
                  <c:v>150.25299999999999</c:v>
                </c:pt>
                <c:pt idx="849">
                  <c:v>150.17699999999999</c:v>
                </c:pt>
                <c:pt idx="850">
                  <c:v>150.095</c:v>
                </c:pt>
                <c:pt idx="851">
                  <c:v>150.00200000000001</c:v>
                </c:pt>
                <c:pt idx="852">
                  <c:v>149.899</c:v>
                </c:pt>
                <c:pt idx="853">
                  <c:v>149.78200000000001</c:v>
                </c:pt>
                <c:pt idx="854">
                  <c:v>149.648</c:v>
                </c:pt>
                <c:pt idx="855">
                  <c:v>149.499</c:v>
                </c:pt>
                <c:pt idx="856">
                  <c:v>149.33099999999999</c:v>
                </c:pt>
                <c:pt idx="857">
                  <c:v>149.13900000000001</c:v>
                </c:pt>
                <c:pt idx="858">
                  <c:v>148.922</c:v>
                </c:pt>
                <c:pt idx="859">
                  <c:v>148.68100000000001</c:v>
                </c:pt>
                <c:pt idx="860">
                  <c:v>148.41499999999999</c:v>
                </c:pt>
                <c:pt idx="861">
                  <c:v>148.119</c:v>
                </c:pt>
                <c:pt idx="862">
                  <c:v>147.792</c:v>
                </c:pt>
                <c:pt idx="863">
                  <c:v>147.43600000000001</c:v>
                </c:pt>
                <c:pt idx="864">
                  <c:v>147.048</c:v>
                </c:pt>
                <c:pt idx="865">
                  <c:v>146.62799999999999</c:v>
                </c:pt>
                <c:pt idx="866">
                  <c:v>146.18</c:v>
                </c:pt>
                <c:pt idx="867">
                  <c:v>145.70400000000001</c:v>
                </c:pt>
                <c:pt idx="868">
                  <c:v>145.20099999999999</c:v>
                </c:pt>
                <c:pt idx="869">
                  <c:v>144.66999999999999</c:v>
                </c:pt>
                <c:pt idx="870">
                  <c:v>144.113</c:v>
                </c:pt>
                <c:pt idx="871">
                  <c:v>143.53100000000001</c:v>
                </c:pt>
                <c:pt idx="872">
                  <c:v>142.922</c:v>
                </c:pt>
                <c:pt idx="873">
                  <c:v>142.28800000000001</c:v>
                </c:pt>
                <c:pt idx="874">
                  <c:v>141.62799999999999</c:v>
                </c:pt>
                <c:pt idx="875">
                  <c:v>140.94499999999999</c:v>
                </c:pt>
                <c:pt idx="876">
                  <c:v>140.239</c:v>
                </c:pt>
                <c:pt idx="877">
                  <c:v>139.50800000000001</c:v>
                </c:pt>
                <c:pt idx="878">
                  <c:v>138.75299999999999</c:v>
                </c:pt>
                <c:pt idx="879">
                  <c:v>137.97300000000001</c:v>
                </c:pt>
                <c:pt idx="880">
                  <c:v>137.17099999999999</c:v>
                </c:pt>
                <c:pt idx="881">
                  <c:v>136.34399999999999</c:v>
                </c:pt>
                <c:pt idx="882">
                  <c:v>135.49600000000001</c:v>
                </c:pt>
                <c:pt idx="883">
                  <c:v>134.625</c:v>
                </c:pt>
                <c:pt idx="884">
                  <c:v>133.732</c:v>
                </c:pt>
                <c:pt idx="885">
                  <c:v>132.822</c:v>
                </c:pt>
                <c:pt idx="886">
                  <c:v>131.898</c:v>
                </c:pt>
                <c:pt idx="887">
                  <c:v>130.96</c:v>
                </c:pt>
                <c:pt idx="888">
                  <c:v>130.01400000000001</c:v>
                </c:pt>
                <c:pt idx="889">
                  <c:v>129.06200000000001</c:v>
                </c:pt>
                <c:pt idx="890">
                  <c:v>128.10599999999999</c:v>
                </c:pt>
                <c:pt idx="891">
                  <c:v>127.152</c:v>
                </c:pt>
                <c:pt idx="892">
                  <c:v>126.202</c:v>
                </c:pt>
                <c:pt idx="893">
                  <c:v>125.26300000000001</c:v>
                </c:pt>
                <c:pt idx="894">
                  <c:v>124.337</c:v>
                </c:pt>
                <c:pt idx="895">
                  <c:v>123.426</c:v>
                </c:pt>
                <c:pt idx="896">
                  <c:v>122.529</c:v>
                </c:pt>
                <c:pt idx="897">
                  <c:v>121.65900000000001</c:v>
                </c:pt>
                <c:pt idx="898">
                  <c:v>120.81699999999999</c:v>
                </c:pt>
                <c:pt idx="899">
                  <c:v>120.002</c:v>
                </c:pt>
                <c:pt idx="900">
                  <c:v>119.215</c:v>
                </c:pt>
                <c:pt idx="901">
                  <c:v>118.45699999999999</c:v>
                </c:pt>
                <c:pt idx="902">
                  <c:v>117.72799999999999</c:v>
                </c:pt>
                <c:pt idx="903">
                  <c:v>117.027</c:v>
                </c:pt>
                <c:pt idx="904">
                  <c:v>116.355</c:v>
                </c:pt>
                <c:pt idx="905">
                  <c:v>115.708</c:v>
                </c:pt>
                <c:pt idx="906">
                  <c:v>115.086</c:v>
                </c:pt>
                <c:pt idx="907">
                  <c:v>114.489</c:v>
                </c:pt>
                <c:pt idx="908">
                  <c:v>113.917</c:v>
                </c:pt>
                <c:pt idx="909">
                  <c:v>113.369</c:v>
                </c:pt>
                <c:pt idx="910">
                  <c:v>112.828</c:v>
                </c:pt>
                <c:pt idx="911">
                  <c:v>112.29300000000001</c:v>
                </c:pt>
                <c:pt idx="912">
                  <c:v>111.76900000000001</c:v>
                </c:pt>
                <c:pt idx="913">
                  <c:v>111.25700000000001</c:v>
                </c:pt>
                <c:pt idx="914">
                  <c:v>110.758</c:v>
                </c:pt>
                <c:pt idx="915">
                  <c:v>110.27500000000001</c:v>
                </c:pt>
                <c:pt idx="916">
                  <c:v>109.812</c:v>
                </c:pt>
                <c:pt idx="917">
                  <c:v>109.372</c:v>
                </c:pt>
                <c:pt idx="918">
                  <c:v>108.95699999999999</c:v>
                </c:pt>
                <c:pt idx="919">
                  <c:v>108.566</c:v>
                </c:pt>
                <c:pt idx="920">
                  <c:v>108.199</c:v>
                </c:pt>
                <c:pt idx="921">
                  <c:v>107.864</c:v>
                </c:pt>
                <c:pt idx="922">
                  <c:v>107.581</c:v>
                </c:pt>
                <c:pt idx="923">
                  <c:v>107.358</c:v>
                </c:pt>
                <c:pt idx="924">
                  <c:v>107.184</c:v>
                </c:pt>
                <c:pt idx="925">
                  <c:v>107.05500000000001</c:v>
                </c:pt>
                <c:pt idx="926">
                  <c:v>106.96299999999999</c:v>
                </c:pt>
                <c:pt idx="927">
                  <c:v>106.905</c:v>
                </c:pt>
                <c:pt idx="928">
                  <c:v>106.88</c:v>
                </c:pt>
                <c:pt idx="929">
                  <c:v>106.88500000000001</c:v>
                </c:pt>
                <c:pt idx="930">
                  <c:v>106.91800000000001</c:v>
                </c:pt>
                <c:pt idx="931">
                  <c:v>106.97</c:v>
                </c:pt>
                <c:pt idx="932">
                  <c:v>107.045</c:v>
                </c:pt>
                <c:pt idx="933">
                  <c:v>107.143</c:v>
                </c:pt>
                <c:pt idx="934">
                  <c:v>107.261</c:v>
                </c:pt>
                <c:pt idx="935">
                  <c:v>107.378</c:v>
                </c:pt>
                <c:pt idx="936">
                  <c:v>107.49299999999999</c:v>
                </c:pt>
                <c:pt idx="937">
                  <c:v>107.605</c:v>
                </c:pt>
                <c:pt idx="938">
                  <c:v>107.715</c:v>
                </c:pt>
                <c:pt idx="939">
                  <c:v>107.82299999999999</c:v>
                </c:pt>
                <c:pt idx="940">
                  <c:v>107.92700000000001</c:v>
                </c:pt>
                <c:pt idx="941">
                  <c:v>108.03</c:v>
                </c:pt>
                <c:pt idx="942">
                  <c:v>108.133</c:v>
                </c:pt>
                <c:pt idx="943">
                  <c:v>108.23699999999999</c:v>
                </c:pt>
                <c:pt idx="944">
                  <c:v>108.339</c:v>
                </c:pt>
                <c:pt idx="945">
                  <c:v>108.438</c:v>
                </c:pt>
                <c:pt idx="946">
                  <c:v>108.53400000000001</c:v>
                </c:pt>
                <c:pt idx="947">
                  <c:v>108.62</c:v>
                </c:pt>
                <c:pt idx="948">
                  <c:v>108.69799999999999</c:v>
                </c:pt>
                <c:pt idx="949">
                  <c:v>108.768</c:v>
                </c:pt>
                <c:pt idx="950">
                  <c:v>108.828</c:v>
                </c:pt>
                <c:pt idx="951">
                  <c:v>108.874</c:v>
                </c:pt>
                <c:pt idx="952">
                  <c:v>108.905</c:v>
                </c:pt>
                <c:pt idx="953">
                  <c:v>108.92</c:v>
                </c:pt>
                <c:pt idx="954">
                  <c:v>108.92400000000001</c:v>
                </c:pt>
                <c:pt idx="955">
                  <c:v>108.916</c:v>
                </c:pt>
                <c:pt idx="956">
                  <c:v>108.898</c:v>
                </c:pt>
                <c:pt idx="957">
                  <c:v>108.876</c:v>
                </c:pt>
                <c:pt idx="958">
                  <c:v>108.857</c:v>
                </c:pt>
                <c:pt idx="959">
                  <c:v>108.849</c:v>
                </c:pt>
                <c:pt idx="960">
                  <c:v>108.849</c:v>
                </c:pt>
                <c:pt idx="961">
                  <c:v>108.857</c:v>
                </c:pt>
                <c:pt idx="962">
                  <c:v>108.873</c:v>
                </c:pt>
                <c:pt idx="963">
                  <c:v>108.899</c:v>
                </c:pt>
                <c:pt idx="964">
                  <c:v>108.944</c:v>
                </c:pt>
                <c:pt idx="965">
                  <c:v>109.01600000000001</c:v>
                </c:pt>
                <c:pt idx="966">
                  <c:v>109.122</c:v>
                </c:pt>
                <c:pt idx="967">
                  <c:v>109.27500000000001</c:v>
                </c:pt>
                <c:pt idx="968">
                  <c:v>109.492</c:v>
                </c:pt>
                <c:pt idx="969">
                  <c:v>109.791</c:v>
                </c:pt>
                <c:pt idx="970">
                  <c:v>110.20699999999999</c:v>
                </c:pt>
                <c:pt idx="971">
                  <c:v>110.79</c:v>
                </c:pt>
                <c:pt idx="972">
                  <c:v>111.583</c:v>
                </c:pt>
                <c:pt idx="973">
                  <c:v>112.65</c:v>
                </c:pt>
                <c:pt idx="974">
                  <c:v>114.075</c:v>
                </c:pt>
                <c:pt idx="975">
                  <c:v>115.908</c:v>
                </c:pt>
                <c:pt idx="976">
                  <c:v>118.298</c:v>
                </c:pt>
                <c:pt idx="977">
                  <c:v>121.3</c:v>
                </c:pt>
                <c:pt idx="978">
                  <c:v>125.065</c:v>
                </c:pt>
                <c:pt idx="979">
                  <c:v>129.64500000000001</c:v>
                </c:pt>
                <c:pt idx="980">
                  <c:v>135.28299999999999</c:v>
                </c:pt>
                <c:pt idx="981">
                  <c:v>142.101</c:v>
                </c:pt>
                <c:pt idx="982">
                  <c:v>150.09100000000001</c:v>
                </c:pt>
                <c:pt idx="983">
                  <c:v>159.16</c:v>
                </c:pt>
                <c:pt idx="984">
                  <c:v>169.261</c:v>
                </c:pt>
                <c:pt idx="985">
                  <c:v>180.172</c:v>
                </c:pt>
                <c:pt idx="986">
                  <c:v>191.553</c:v>
                </c:pt>
                <c:pt idx="987">
                  <c:v>203.01</c:v>
                </c:pt>
                <c:pt idx="988">
                  <c:v>214.15899999999999</c:v>
                </c:pt>
                <c:pt idx="989">
                  <c:v>224.547</c:v>
                </c:pt>
                <c:pt idx="990">
                  <c:v>234.131</c:v>
                </c:pt>
                <c:pt idx="991">
                  <c:v>242.977</c:v>
                </c:pt>
                <c:pt idx="992">
                  <c:v>251.06899999999999</c:v>
                </c:pt>
                <c:pt idx="993">
                  <c:v>258.30399999999997</c:v>
                </c:pt>
                <c:pt idx="994">
                  <c:v>264.87099999999998</c:v>
                </c:pt>
                <c:pt idx="995">
                  <c:v>270.59399999999999</c:v>
                </c:pt>
                <c:pt idx="996">
                  <c:v>275.84100000000001</c:v>
                </c:pt>
                <c:pt idx="997">
                  <c:v>280.23399999999998</c:v>
                </c:pt>
                <c:pt idx="998">
                  <c:v>284.11399999999998</c:v>
                </c:pt>
                <c:pt idx="999">
                  <c:v>287.49900000000002</c:v>
                </c:pt>
                <c:pt idx="1000">
                  <c:v>290.29399999999998</c:v>
                </c:pt>
                <c:pt idx="1001">
                  <c:v>292.72000000000003</c:v>
                </c:pt>
                <c:pt idx="1002">
                  <c:v>294.73700000000002</c:v>
                </c:pt>
                <c:pt idx="1003">
                  <c:v>296.35899999999998</c:v>
                </c:pt>
                <c:pt idx="1004">
                  <c:v>297.67599999999999</c:v>
                </c:pt>
                <c:pt idx="1005">
                  <c:v>298.666</c:v>
                </c:pt>
                <c:pt idx="1006">
                  <c:v>299.44</c:v>
                </c:pt>
                <c:pt idx="1007">
                  <c:v>300.065</c:v>
                </c:pt>
                <c:pt idx="1008">
                  <c:v>300.53500000000003</c:v>
                </c:pt>
                <c:pt idx="1009">
                  <c:v>300.87599999999998</c:v>
                </c:pt>
                <c:pt idx="1010">
                  <c:v>301.12900000000002</c:v>
                </c:pt>
                <c:pt idx="1011">
                  <c:v>301.33300000000003</c:v>
                </c:pt>
                <c:pt idx="1012">
                  <c:v>301.529</c:v>
                </c:pt>
                <c:pt idx="1013">
                  <c:v>301.745</c:v>
                </c:pt>
                <c:pt idx="1014">
                  <c:v>302.01799999999997</c:v>
                </c:pt>
                <c:pt idx="1015">
                  <c:v>302.28699999999998</c:v>
                </c:pt>
                <c:pt idx="1016">
                  <c:v>302.59699999999998</c:v>
                </c:pt>
                <c:pt idx="1017">
                  <c:v>302.988</c:v>
                </c:pt>
                <c:pt idx="1018">
                  <c:v>303.51400000000001</c:v>
                </c:pt>
                <c:pt idx="1019">
                  <c:v>304.28399999999999</c:v>
                </c:pt>
                <c:pt idx="1020">
                  <c:v>305.34199999999998</c:v>
                </c:pt>
                <c:pt idx="1021">
                  <c:v>306.71300000000002</c:v>
                </c:pt>
                <c:pt idx="1022">
                  <c:v>308.46100000000001</c:v>
                </c:pt>
                <c:pt idx="1023">
                  <c:v>310.70699999999999</c:v>
                </c:pt>
                <c:pt idx="1024">
                  <c:v>313.541</c:v>
                </c:pt>
                <c:pt idx="1025">
                  <c:v>317.04599999999999</c:v>
                </c:pt>
                <c:pt idx="1026">
                  <c:v>321.351</c:v>
                </c:pt>
                <c:pt idx="1027">
                  <c:v>326.63</c:v>
                </c:pt>
                <c:pt idx="1028">
                  <c:v>332.928</c:v>
                </c:pt>
                <c:pt idx="1029">
                  <c:v>340.48200000000003</c:v>
                </c:pt>
                <c:pt idx="1030">
                  <c:v>349.60899999999998</c:v>
                </c:pt>
                <c:pt idx="1031">
                  <c:v>360.589</c:v>
                </c:pt>
                <c:pt idx="1032">
                  <c:v>373.51400000000001</c:v>
                </c:pt>
                <c:pt idx="1033">
                  <c:v>388.71899999999999</c:v>
                </c:pt>
                <c:pt idx="1034">
                  <c:v>406.96899999999999</c:v>
                </c:pt>
                <c:pt idx="1035">
                  <c:v>428.93700000000001</c:v>
                </c:pt>
                <c:pt idx="1036">
                  <c:v>454.54500000000002</c:v>
                </c:pt>
                <c:pt idx="1037">
                  <c:v>483.93400000000003</c:v>
                </c:pt>
                <c:pt idx="1038">
                  <c:v>516.97299999999996</c:v>
                </c:pt>
                <c:pt idx="1039">
                  <c:v>553.20299999999997</c:v>
                </c:pt>
                <c:pt idx="1040">
                  <c:v>591.98400000000004</c:v>
                </c:pt>
                <c:pt idx="1041">
                  <c:v>632.322</c:v>
                </c:pt>
                <c:pt idx="1042">
                  <c:v>673.08900000000006</c:v>
                </c:pt>
                <c:pt idx="1043">
                  <c:v>713.84199999999998</c:v>
                </c:pt>
                <c:pt idx="1044">
                  <c:v>754.67200000000003</c:v>
                </c:pt>
                <c:pt idx="1045">
                  <c:v>794.89800000000002</c:v>
                </c:pt>
                <c:pt idx="1046">
                  <c:v>833.81100000000004</c:v>
                </c:pt>
                <c:pt idx="1047">
                  <c:v>871.51800000000003</c:v>
                </c:pt>
                <c:pt idx="1048">
                  <c:v>908.38499999999999</c:v>
                </c:pt>
                <c:pt idx="1049">
                  <c:v>944.48400000000004</c:v>
                </c:pt>
                <c:pt idx="1050">
                  <c:v>979.899</c:v>
                </c:pt>
                <c:pt idx="1051">
                  <c:v>1014.76</c:v>
                </c:pt>
                <c:pt idx="1052">
                  <c:v>1048.96</c:v>
                </c:pt>
                <c:pt idx="1053">
                  <c:v>1082.58</c:v>
                </c:pt>
                <c:pt idx="1054">
                  <c:v>1116.1099999999999</c:v>
                </c:pt>
                <c:pt idx="1055">
                  <c:v>1149.26</c:v>
                </c:pt>
                <c:pt idx="1056">
                  <c:v>1182.44</c:v>
                </c:pt>
                <c:pt idx="1057">
                  <c:v>1216.81</c:v>
                </c:pt>
                <c:pt idx="1058">
                  <c:v>1253.1500000000001</c:v>
                </c:pt>
                <c:pt idx="1059">
                  <c:v>1292.3800000000001</c:v>
                </c:pt>
                <c:pt idx="1060">
                  <c:v>1335.58</c:v>
                </c:pt>
                <c:pt idx="1061">
                  <c:v>1383.19</c:v>
                </c:pt>
                <c:pt idx="1062">
                  <c:v>1435.4</c:v>
                </c:pt>
                <c:pt idx="1063">
                  <c:v>1492.13</c:v>
                </c:pt>
                <c:pt idx="1064">
                  <c:v>1553.23</c:v>
                </c:pt>
                <c:pt idx="1065">
                  <c:v>1617.78</c:v>
                </c:pt>
                <c:pt idx="1066">
                  <c:v>1685.27</c:v>
                </c:pt>
                <c:pt idx="1067">
                  <c:v>1753.89</c:v>
                </c:pt>
                <c:pt idx="1068">
                  <c:v>1820.61</c:v>
                </c:pt>
                <c:pt idx="1069">
                  <c:v>1885.49</c:v>
                </c:pt>
                <c:pt idx="1070">
                  <c:v>1947.98</c:v>
                </c:pt>
                <c:pt idx="1071">
                  <c:v>2007.37</c:v>
                </c:pt>
                <c:pt idx="1072">
                  <c:v>2061.86</c:v>
                </c:pt>
                <c:pt idx="1073">
                  <c:v>2111.36</c:v>
                </c:pt>
                <c:pt idx="1074">
                  <c:v>2156.9899999999998</c:v>
                </c:pt>
                <c:pt idx="1075">
                  <c:v>2199.2399999999998</c:v>
                </c:pt>
                <c:pt idx="1076">
                  <c:v>2237.5300000000002</c:v>
                </c:pt>
                <c:pt idx="1077">
                  <c:v>2271.4299999999998</c:v>
                </c:pt>
                <c:pt idx="1078">
                  <c:v>2300.21</c:v>
                </c:pt>
                <c:pt idx="1079">
                  <c:v>2323.1999999999998</c:v>
                </c:pt>
                <c:pt idx="1080">
                  <c:v>2339.96</c:v>
                </c:pt>
                <c:pt idx="1081">
                  <c:v>2350.14</c:v>
                </c:pt>
                <c:pt idx="1082">
                  <c:v>2354.4299999999998</c:v>
                </c:pt>
                <c:pt idx="1083">
                  <c:v>2353.9299999999998</c:v>
                </c:pt>
                <c:pt idx="1084">
                  <c:v>2350.46</c:v>
                </c:pt>
                <c:pt idx="1085">
                  <c:v>2344.5100000000002</c:v>
                </c:pt>
                <c:pt idx="1086">
                  <c:v>2336.7600000000002</c:v>
                </c:pt>
                <c:pt idx="1087">
                  <c:v>2327.48</c:v>
                </c:pt>
                <c:pt idx="1088">
                  <c:v>2316.85</c:v>
                </c:pt>
                <c:pt idx="1089">
                  <c:v>2304.27</c:v>
                </c:pt>
                <c:pt idx="1090">
                  <c:v>2289.7800000000002</c:v>
                </c:pt>
                <c:pt idx="1091">
                  <c:v>2273.67</c:v>
                </c:pt>
                <c:pt idx="1092">
                  <c:v>2255.77</c:v>
                </c:pt>
                <c:pt idx="1093">
                  <c:v>2235.89</c:v>
                </c:pt>
                <c:pt idx="1094">
                  <c:v>2214.59</c:v>
                </c:pt>
                <c:pt idx="1095">
                  <c:v>2192.7199999999998</c:v>
                </c:pt>
                <c:pt idx="1096">
                  <c:v>2170.61</c:v>
                </c:pt>
                <c:pt idx="1097">
                  <c:v>2148.73</c:v>
                </c:pt>
                <c:pt idx="1098">
                  <c:v>2127.1999999999998</c:v>
                </c:pt>
                <c:pt idx="1099">
                  <c:v>2105.64</c:v>
                </c:pt>
                <c:pt idx="1100">
                  <c:v>2083.69</c:v>
                </c:pt>
                <c:pt idx="1101">
                  <c:v>2060.86</c:v>
                </c:pt>
                <c:pt idx="1102">
                  <c:v>2036.89</c:v>
                </c:pt>
                <c:pt idx="1103">
                  <c:v>2011.16</c:v>
                </c:pt>
                <c:pt idx="1104">
                  <c:v>1984.08</c:v>
                </c:pt>
                <c:pt idx="1105">
                  <c:v>1955.97</c:v>
                </c:pt>
                <c:pt idx="1106">
                  <c:v>1927.15</c:v>
                </c:pt>
                <c:pt idx="1107">
                  <c:v>1898.08</c:v>
                </c:pt>
                <c:pt idx="1108">
                  <c:v>1868.91</c:v>
                </c:pt>
                <c:pt idx="1109">
                  <c:v>1839.81</c:v>
                </c:pt>
                <c:pt idx="1110">
                  <c:v>1811.02</c:v>
                </c:pt>
                <c:pt idx="1111">
                  <c:v>1782.2</c:v>
                </c:pt>
                <c:pt idx="1112">
                  <c:v>1754.05</c:v>
                </c:pt>
                <c:pt idx="1113">
                  <c:v>1725.72</c:v>
                </c:pt>
                <c:pt idx="1114">
                  <c:v>1698.16</c:v>
                </c:pt>
                <c:pt idx="1115">
                  <c:v>1670.36</c:v>
                </c:pt>
                <c:pt idx="1116">
                  <c:v>1643.28</c:v>
                </c:pt>
                <c:pt idx="1117">
                  <c:v>1616.29</c:v>
                </c:pt>
                <c:pt idx="1118">
                  <c:v>1590.33</c:v>
                </c:pt>
                <c:pt idx="1119">
                  <c:v>1564.91</c:v>
                </c:pt>
                <c:pt idx="1120">
                  <c:v>1540.37</c:v>
                </c:pt>
                <c:pt idx="1121">
                  <c:v>1516.62</c:v>
                </c:pt>
                <c:pt idx="1122">
                  <c:v>1493.7</c:v>
                </c:pt>
                <c:pt idx="1123">
                  <c:v>1471.58</c:v>
                </c:pt>
                <c:pt idx="1124">
                  <c:v>1450.04</c:v>
                </c:pt>
                <c:pt idx="1125">
                  <c:v>1429.32</c:v>
                </c:pt>
                <c:pt idx="1126">
                  <c:v>1409.11</c:v>
                </c:pt>
                <c:pt idx="1127">
                  <c:v>1389.56</c:v>
                </c:pt>
                <c:pt idx="1128">
                  <c:v>1370.59</c:v>
                </c:pt>
                <c:pt idx="1129">
                  <c:v>1352.02</c:v>
                </c:pt>
                <c:pt idx="1130">
                  <c:v>1334</c:v>
                </c:pt>
                <c:pt idx="1131">
                  <c:v>1316.37</c:v>
                </c:pt>
                <c:pt idx="1132">
                  <c:v>1299.0999999999999</c:v>
                </c:pt>
                <c:pt idx="1133">
                  <c:v>1282.26</c:v>
                </c:pt>
                <c:pt idx="1134">
                  <c:v>1265.72</c:v>
                </c:pt>
                <c:pt idx="1135">
                  <c:v>1249.56</c:v>
                </c:pt>
                <c:pt idx="1136">
                  <c:v>1233.77</c:v>
                </c:pt>
                <c:pt idx="1137">
                  <c:v>1218.28</c:v>
                </c:pt>
                <c:pt idx="1138">
                  <c:v>1203.18</c:v>
                </c:pt>
                <c:pt idx="1139">
                  <c:v>1188.49</c:v>
                </c:pt>
                <c:pt idx="1140">
                  <c:v>1174.1600000000001</c:v>
                </c:pt>
                <c:pt idx="1141">
                  <c:v>1160.07</c:v>
                </c:pt>
                <c:pt idx="1142">
                  <c:v>1146.29</c:v>
                </c:pt>
                <c:pt idx="1143">
                  <c:v>1132.8399999999999</c:v>
                </c:pt>
                <c:pt idx="1144">
                  <c:v>1119.8900000000001</c:v>
                </c:pt>
                <c:pt idx="1145">
                  <c:v>1107.95</c:v>
                </c:pt>
                <c:pt idx="1146">
                  <c:v>1097.95</c:v>
                </c:pt>
                <c:pt idx="1147">
                  <c:v>1091.08</c:v>
                </c:pt>
                <c:pt idx="1148">
                  <c:v>1088.55</c:v>
                </c:pt>
                <c:pt idx="1149">
                  <c:v>1091.5999999999999</c:v>
                </c:pt>
                <c:pt idx="1150">
                  <c:v>1101.4000000000001</c:v>
                </c:pt>
                <c:pt idx="1151">
                  <c:v>1119.72</c:v>
                </c:pt>
                <c:pt idx="1152">
                  <c:v>1150.52</c:v>
                </c:pt>
                <c:pt idx="1153">
                  <c:v>1198.5999999999999</c:v>
                </c:pt>
                <c:pt idx="1154">
                  <c:v>1266.51</c:v>
                </c:pt>
                <c:pt idx="1155">
                  <c:v>1364.32</c:v>
                </c:pt>
                <c:pt idx="1156">
                  <c:v>1485.76</c:v>
                </c:pt>
                <c:pt idx="1157">
                  <c:v>1621.81</c:v>
                </c:pt>
                <c:pt idx="1158">
                  <c:v>1759.64</c:v>
                </c:pt>
                <c:pt idx="1159">
                  <c:v>1871.87</c:v>
                </c:pt>
                <c:pt idx="1160">
                  <c:v>1957.07</c:v>
                </c:pt>
                <c:pt idx="1161">
                  <c:v>2020</c:v>
                </c:pt>
                <c:pt idx="1162">
                  <c:v>2065.6999999999998</c:v>
                </c:pt>
                <c:pt idx="1163">
                  <c:v>2100.87</c:v>
                </c:pt>
                <c:pt idx="1164">
                  <c:v>2127.66</c:v>
                </c:pt>
                <c:pt idx="1165">
                  <c:v>2147.9499999999998</c:v>
                </c:pt>
                <c:pt idx="1166">
                  <c:v>2162.54</c:v>
                </c:pt>
                <c:pt idx="1167">
                  <c:v>2172.16</c:v>
                </c:pt>
                <c:pt idx="1168">
                  <c:v>2176.94</c:v>
                </c:pt>
                <c:pt idx="1169">
                  <c:v>2177</c:v>
                </c:pt>
                <c:pt idx="1170">
                  <c:v>2173.65</c:v>
                </c:pt>
                <c:pt idx="1171">
                  <c:v>2167.16</c:v>
                </c:pt>
                <c:pt idx="1172">
                  <c:v>2159.39</c:v>
                </c:pt>
                <c:pt idx="1173">
                  <c:v>2151.0100000000002</c:v>
                </c:pt>
                <c:pt idx="1174">
                  <c:v>2140.7800000000002</c:v>
                </c:pt>
                <c:pt idx="1175">
                  <c:v>2128.96</c:v>
                </c:pt>
                <c:pt idx="1176">
                  <c:v>2114.06</c:v>
                </c:pt>
                <c:pt idx="1177">
                  <c:v>2094.54</c:v>
                </c:pt>
                <c:pt idx="1178">
                  <c:v>2070.5300000000002</c:v>
                </c:pt>
                <c:pt idx="1179">
                  <c:v>2041.77</c:v>
                </c:pt>
                <c:pt idx="1180">
                  <c:v>2008.39</c:v>
                </c:pt>
                <c:pt idx="1181">
                  <c:v>1971.77</c:v>
                </c:pt>
                <c:pt idx="1182">
                  <c:v>1933.25</c:v>
                </c:pt>
                <c:pt idx="1183">
                  <c:v>1896.47</c:v>
                </c:pt>
                <c:pt idx="1184">
                  <c:v>1862.83</c:v>
                </c:pt>
                <c:pt idx="1185">
                  <c:v>1832.22</c:v>
                </c:pt>
                <c:pt idx="1186">
                  <c:v>1803.49</c:v>
                </c:pt>
                <c:pt idx="1187">
                  <c:v>1776.17</c:v>
                </c:pt>
                <c:pt idx="1188">
                  <c:v>1749.88</c:v>
                </c:pt>
                <c:pt idx="1189">
                  <c:v>1724.27</c:v>
                </c:pt>
                <c:pt idx="1190">
                  <c:v>1699.06</c:v>
                </c:pt>
                <c:pt idx="1191">
                  <c:v>1674.14</c:v>
                </c:pt>
                <c:pt idx="1192">
                  <c:v>1649.44</c:v>
                </c:pt>
                <c:pt idx="1193">
                  <c:v>1624.93</c:v>
                </c:pt>
                <c:pt idx="1194">
                  <c:v>1600.55</c:v>
                </c:pt>
                <c:pt idx="1195">
                  <c:v>1576.22</c:v>
                </c:pt>
                <c:pt idx="1196">
                  <c:v>1551.95</c:v>
                </c:pt>
                <c:pt idx="1197">
                  <c:v>1527.74</c:v>
                </c:pt>
                <c:pt idx="1198">
                  <c:v>1503.57</c:v>
                </c:pt>
                <c:pt idx="1199">
                  <c:v>1479.45</c:v>
                </c:pt>
                <c:pt idx="1200">
                  <c:v>1455.45</c:v>
                </c:pt>
                <c:pt idx="1201">
                  <c:v>1431.62</c:v>
                </c:pt>
                <c:pt idx="1202">
                  <c:v>1408</c:v>
                </c:pt>
                <c:pt idx="1203">
                  <c:v>1384.63</c:v>
                </c:pt>
                <c:pt idx="1204">
                  <c:v>1361.57</c:v>
                </c:pt>
                <c:pt idx="1205">
                  <c:v>1338.89</c:v>
                </c:pt>
                <c:pt idx="1206">
                  <c:v>1316.73</c:v>
                </c:pt>
                <c:pt idx="1207">
                  <c:v>1295.1500000000001</c:v>
                </c:pt>
                <c:pt idx="1208">
                  <c:v>1274.1500000000001</c:v>
                </c:pt>
                <c:pt idx="1209">
                  <c:v>1253.77</c:v>
                </c:pt>
                <c:pt idx="1210">
                  <c:v>1234.02</c:v>
                </c:pt>
                <c:pt idx="1211">
                  <c:v>1214.8599999999999</c:v>
                </c:pt>
                <c:pt idx="1212">
                  <c:v>1196.28</c:v>
                </c:pt>
                <c:pt idx="1213">
                  <c:v>1178.26</c:v>
                </c:pt>
                <c:pt idx="1214">
                  <c:v>1160.79</c:v>
                </c:pt>
                <c:pt idx="1215">
                  <c:v>1143.81</c:v>
                </c:pt>
                <c:pt idx="1216">
                  <c:v>1127.26</c:v>
                </c:pt>
                <c:pt idx="1217">
                  <c:v>1111.0999999999999</c:v>
                </c:pt>
                <c:pt idx="1218">
                  <c:v>1095.3499999999999</c:v>
                </c:pt>
                <c:pt idx="1219">
                  <c:v>1080.01</c:v>
                </c:pt>
                <c:pt idx="1220">
                  <c:v>1065.1199999999999</c:v>
                </c:pt>
                <c:pt idx="1221">
                  <c:v>1050.6500000000001</c:v>
                </c:pt>
                <c:pt idx="1222">
                  <c:v>1036.56</c:v>
                </c:pt>
                <c:pt idx="1223">
                  <c:v>1022.89</c:v>
                </c:pt>
                <c:pt idx="1224">
                  <c:v>1009.63</c:v>
                </c:pt>
                <c:pt idx="1225">
                  <c:v>996.78200000000004</c:v>
                </c:pt>
                <c:pt idx="1226">
                  <c:v>984.40800000000002</c:v>
                </c:pt>
                <c:pt idx="1227">
                  <c:v>972.50900000000001</c:v>
                </c:pt>
                <c:pt idx="1228">
                  <c:v>961.053</c:v>
                </c:pt>
                <c:pt idx="1229">
                  <c:v>950.11599999999999</c:v>
                </c:pt>
                <c:pt idx="1230">
                  <c:v>939.69</c:v>
                </c:pt>
                <c:pt idx="1231">
                  <c:v>929.74199999999996</c:v>
                </c:pt>
                <c:pt idx="1232">
                  <c:v>920.22400000000005</c:v>
                </c:pt>
                <c:pt idx="1233">
                  <c:v>911.04899999999998</c:v>
                </c:pt>
                <c:pt idx="1234">
                  <c:v>902.14200000000005</c:v>
                </c:pt>
                <c:pt idx="1235">
                  <c:v>893.43100000000004</c:v>
                </c:pt>
                <c:pt idx="1236">
                  <c:v>884.76400000000001</c:v>
                </c:pt>
                <c:pt idx="1237">
                  <c:v>876.09799999999996</c:v>
                </c:pt>
                <c:pt idx="1238">
                  <c:v>867.46400000000006</c:v>
                </c:pt>
                <c:pt idx="1239">
                  <c:v>858.93200000000002</c:v>
                </c:pt>
                <c:pt idx="1240">
                  <c:v>850.55</c:v>
                </c:pt>
                <c:pt idx="1241">
                  <c:v>842.351</c:v>
                </c:pt>
                <c:pt idx="1242">
                  <c:v>834.44200000000001</c:v>
                </c:pt>
                <c:pt idx="1243">
                  <c:v>826.83500000000004</c:v>
                </c:pt>
                <c:pt idx="1244">
                  <c:v>819.57799999999997</c:v>
                </c:pt>
                <c:pt idx="1245">
                  <c:v>812.70100000000002</c:v>
                </c:pt>
                <c:pt idx="1246">
                  <c:v>806.20600000000002</c:v>
                </c:pt>
                <c:pt idx="1247">
                  <c:v>800.06700000000001</c:v>
                </c:pt>
                <c:pt idx="1248">
                  <c:v>794.3</c:v>
                </c:pt>
                <c:pt idx="1249">
                  <c:v>788.976</c:v>
                </c:pt>
                <c:pt idx="1250">
                  <c:v>784.00900000000001</c:v>
                </c:pt>
                <c:pt idx="1251">
                  <c:v>779.245</c:v>
                </c:pt>
                <c:pt idx="1252">
                  <c:v>774.58900000000006</c:v>
                </c:pt>
                <c:pt idx="1253">
                  <c:v>769.98699999999997</c:v>
                </c:pt>
                <c:pt idx="1254">
                  <c:v>765.41700000000003</c:v>
                </c:pt>
                <c:pt idx="1255">
                  <c:v>760.83199999999999</c:v>
                </c:pt>
                <c:pt idx="1256">
                  <c:v>756.14700000000005</c:v>
                </c:pt>
                <c:pt idx="1257">
                  <c:v>751.25800000000004</c:v>
                </c:pt>
                <c:pt idx="1258">
                  <c:v>746.149</c:v>
                </c:pt>
                <c:pt idx="1259">
                  <c:v>740.84500000000003</c:v>
                </c:pt>
                <c:pt idx="1260">
                  <c:v>735.38199999999995</c:v>
                </c:pt>
                <c:pt idx="1261">
                  <c:v>729.74599999999998</c:v>
                </c:pt>
                <c:pt idx="1262">
                  <c:v>723.90599999999995</c:v>
                </c:pt>
                <c:pt idx="1263">
                  <c:v>717.87199999999996</c:v>
                </c:pt>
                <c:pt idx="1264">
                  <c:v>711.649</c:v>
                </c:pt>
                <c:pt idx="1265">
                  <c:v>705.23800000000006</c:v>
                </c:pt>
                <c:pt idx="1266">
                  <c:v>698.68600000000004</c:v>
                </c:pt>
                <c:pt idx="1267">
                  <c:v>692.04499999999996</c:v>
                </c:pt>
                <c:pt idx="1268">
                  <c:v>685.38199999999995</c:v>
                </c:pt>
                <c:pt idx="1269">
                  <c:v>678.72400000000005</c:v>
                </c:pt>
                <c:pt idx="1270">
                  <c:v>672.096</c:v>
                </c:pt>
                <c:pt idx="1271">
                  <c:v>665.52300000000002</c:v>
                </c:pt>
                <c:pt idx="1272">
                  <c:v>659.02599999999995</c:v>
                </c:pt>
                <c:pt idx="1273">
                  <c:v>652.61599999999999</c:v>
                </c:pt>
                <c:pt idx="1274">
                  <c:v>646.29100000000005</c:v>
                </c:pt>
                <c:pt idx="1275">
                  <c:v>640.03499999999997</c:v>
                </c:pt>
                <c:pt idx="1276">
                  <c:v>633.83500000000004</c:v>
                </c:pt>
                <c:pt idx="1277">
                  <c:v>627.70100000000002</c:v>
                </c:pt>
                <c:pt idx="1278">
                  <c:v>621.63499999999999</c:v>
                </c:pt>
                <c:pt idx="1279">
                  <c:v>615.63199999999995</c:v>
                </c:pt>
                <c:pt idx="1280">
                  <c:v>609.68399999999997</c:v>
                </c:pt>
                <c:pt idx="1281">
                  <c:v>603.78499999999997</c:v>
                </c:pt>
                <c:pt idx="1282">
                  <c:v>597.928</c:v>
                </c:pt>
                <c:pt idx="1283">
                  <c:v>592.13499999999999</c:v>
                </c:pt>
                <c:pt idx="1284">
                  <c:v>586.40899999999999</c:v>
                </c:pt>
                <c:pt idx="1285">
                  <c:v>580.73900000000003</c:v>
                </c:pt>
                <c:pt idx="1286">
                  <c:v>575.11099999999999</c:v>
                </c:pt>
                <c:pt idx="1287">
                  <c:v>569.524</c:v>
                </c:pt>
                <c:pt idx="1288">
                  <c:v>563.98</c:v>
                </c:pt>
                <c:pt idx="1289">
                  <c:v>558.48800000000006</c:v>
                </c:pt>
                <c:pt idx="1290">
                  <c:v>553.048</c:v>
                </c:pt>
                <c:pt idx="1291">
                  <c:v>547.65800000000002</c:v>
                </c:pt>
                <c:pt idx="1292">
                  <c:v>542.31500000000005</c:v>
                </c:pt>
                <c:pt idx="1293">
                  <c:v>537.00900000000001</c:v>
                </c:pt>
                <c:pt idx="1294">
                  <c:v>531.75</c:v>
                </c:pt>
                <c:pt idx="1295">
                  <c:v>526.54899999999998</c:v>
                </c:pt>
                <c:pt idx="1296">
                  <c:v>521.41200000000003</c:v>
                </c:pt>
                <c:pt idx="1297">
                  <c:v>516.34199999999998</c:v>
                </c:pt>
                <c:pt idx="1298">
                  <c:v>511.34100000000001</c:v>
                </c:pt>
                <c:pt idx="1299">
                  <c:v>506.40899999999999</c:v>
                </c:pt>
                <c:pt idx="1300">
                  <c:v>501.536</c:v>
                </c:pt>
                <c:pt idx="1301">
                  <c:v>496.71300000000002</c:v>
                </c:pt>
                <c:pt idx="1302">
                  <c:v>491.95400000000001</c:v>
                </c:pt>
                <c:pt idx="1303">
                  <c:v>487.26299999999998</c:v>
                </c:pt>
                <c:pt idx="1304">
                  <c:v>482.637</c:v>
                </c:pt>
                <c:pt idx="1305">
                  <c:v>478.07900000000001</c:v>
                </c:pt>
                <c:pt idx="1306">
                  <c:v>473.584</c:v>
                </c:pt>
                <c:pt idx="1307">
                  <c:v>469.15</c:v>
                </c:pt>
                <c:pt idx="1308">
                  <c:v>464.77600000000001</c:v>
                </c:pt>
                <c:pt idx="1309">
                  <c:v>460.45800000000003</c:v>
                </c:pt>
                <c:pt idx="1310">
                  <c:v>456.21300000000002</c:v>
                </c:pt>
                <c:pt idx="1311">
                  <c:v>452.048</c:v>
                </c:pt>
                <c:pt idx="1312">
                  <c:v>447.97899999999998</c:v>
                </c:pt>
                <c:pt idx="1313">
                  <c:v>444</c:v>
                </c:pt>
                <c:pt idx="1314">
                  <c:v>440.13299999999998</c:v>
                </c:pt>
                <c:pt idx="1315">
                  <c:v>436.38499999999999</c:v>
                </c:pt>
                <c:pt idx="1316">
                  <c:v>432.733</c:v>
                </c:pt>
                <c:pt idx="1317">
                  <c:v>429.173</c:v>
                </c:pt>
                <c:pt idx="1318">
                  <c:v>425.697</c:v>
                </c:pt>
                <c:pt idx="1319">
                  <c:v>422.298</c:v>
                </c:pt>
                <c:pt idx="1320">
                  <c:v>418.97300000000001</c:v>
                </c:pt>
                <c:pt idx="1321">
                  <c:v>415.71300000000002</c:v>
                </c:pt>
                <c:pt idx="1322">
                  <c:v>412.50400000000002</c:v>
                </c:pt>
                <c:pt idx="1323">
                  <c:v>409.35599999999999</c:v>
                </c:pt>
                <c:pt idx="1324">
                  <c:v>406.267</c:v>
                </c:pt>
                <c:pt idx="1325">
                  <c:v>403.23399999999998</c:v>
                </c:pt>
                <c:pt idx="1326">
                  <c:v>400.255</c:v>
                </c:pt>
                <c:pt idx="1327">
                  <c:v>397.346</c:v>
                </c:pt>
                <c:pt idx="1328">
                  <c:v>394.50299999999999</c:v>
                </c:pt>
                <c:pt idx="1329">
                  <c:v>391.733</c:v>
                </c:pt>
                <c:pt idx="1330">
                  <c:v>389.04899999999998</c:v>
                </c:pt>
                <c:pt idx="1331">
                  <c:v>386.44900000000001</c:v>
                </c:pt>
                <c:pt idx="1332">
                  <c:v>383.93200000000002</c:v>
                </c:pt>
                <c:pt idx="1333">
                  <c:v>381.49700000000001</c:v>
                </c:pt>
                <c:pt idx="1334">
                  <c:v>379.14100000000002</c:v>
                </c:pt>
                <c:pt idx="1335">
                  <c:v>376.86099999999999</c:v>
                </c:pt>
                <c:pt idx="1336">
                  <c:v>374.65100000000001</c:v>
                </c:pt>
                <c:pt idx="1337">
                  <c:v>372.50200000000001</c:v>
                </c:pt>
                <c:pt idx="1338">
                  <c:v>370.40899999999999</c:v>
                </c:pt>
                <c:pt idx="1339">
                  <c:v>368.36700000000002</c:v>
                </c:pt>
                <c:pt idx="1340">
                  <c:v>366.37299999999999</c:v>
                </c:pt>
                <c:pt idx="1341">
                  <c:v>364.43</c:v>
                </c:pt>
                <c:pt idx="1342">
                  <c:v>362.52800000000002</c:v>
                </c:pt>
                <c:pt idx="1343">
                  <c:v>360.65499999999997</c:v>
                </c:pt>
                <c:pt idx="1344">
                  <c:v>358.79300000000001</c:v>
                </c:pt>
                <c:pt idx="1345">
                  <c:v>356.92700000000002</c:v>
                </c:pt>
                <c:pt idx="1346">
                  <c:v>355.04700000000003</c:v>
                </c:pt>
                <c:pt idx="1347">
                  <c:v>353.14400000000001</c:v>
                </c:pt>
                <c:pt idx="1348">
                  <c:v>351.209</c:v>
                </c:pt>
                <c:pt idx="1349">
                  <c:v>349.23899999999998</c:v>
                </c:pt>
                <c:pt idx="1350">
                  <c:v>347.226</c:v>
                </c:pt>
                <c:pt idx="1351">
                  <c:v>345.16199999999998</c:v>
                </c:pt>
                <c:pt idx="1352">
                  <c:v>343.03899999999999</c:v>
                </c:pt>
                <c:pt idx="1353">
                  <c:v>340.85199999999998</c:v>
                </c:pt>
                <c:pt idx="1354">
                  <c:v>338.61200000000002</c:v>
                </c:pt>
                <c:pt idx="1355">
                  <c:v>336.32799999999997</c:v>
                </c:pt>
                <c:pt idx="1356">
                  <c:v>334.01</c:v>
                </c:pt>
                <c:pt idx="1357">
                  <c:v>331.67399999999998</c:v>
                </c:pt>
                <c:pt idx="1358">
                  <c:v>329.34399999999999</c:v>
                </c:pt>
                <c:pt idx="1359">
                  <c:v>327.02100000000002</c:v>
                </c:pt>
                <c:pt idx="1360">
                  <c:v>324.70600000000002</c:v>
                </c:pt>
                <c:pt idx="1361">
                  <c:v>322.39999999999998</c:v>
                </c:pt>
                <c:pt idx="1362">
                  <c:v>320.10300000000001</c:v>
                </c:pt>
                <c:pt idx="1363">
                  <c:v>317.803</c:v>
                </c:pt>
                <c:pt idx="1364">
                  <c:v>315.49799999999999</c:v>
                </c:pt>
                <c:pt idx="1365">
                  <c:v>313.19200000000001</c:v>
                </c:pt>
                <c:pt idx="1366">
                  <c:v>310.899</c:v>
                </c:pt>
                <c:pt idx="1367">
                  <c:v>308.62200000000001</c:v>
                </c:pt>
                <c:pt idx="1368">
                  <c:v>306.35899999999998</c:v>
                </c:pt>
                <c:pt idx="1369">
                  <c:v>304.10899999999998</c:v>
                </c:pt>
                <c:pt idx="1370">
                  <c:v>301.86700000000002</c:v>
                </c:pt>
                <c:pt idx="1371">
                  <c:v>299.63099999999997</c:v>
                </c:pt>
                <c:pt idx="1372">
                  <c:v>297.40100000000001</c:v>
                </c:pt>
                <c:pt idx="1373">
                  <c:v>295.17399999999998</c:v>
                </c:pt>
                <c:pt idx="1374">
                  <c:v>292.95600000000002</c:v>
                </c:pt>
                <c:pt idx="1375">
                  <c:v>290.74700000000001</c:v>
                </c:pt>
                <c:pt idx="1376">
                  <c:v>288.55500000000001</c:v>
                </c:pt>
                <c:pt idx="1377">
                  <c:v>286.387</c:v>
                </c:pt>
                <c:pt idx="1378">
                  <c:v>284.25</c:v>
                </c:pt>
                <c:pt idx="1379">
                  <c:v>282.154</c:v>
                </c:pt>
                <c:pt idx="1380">
                  <c:v>280.11</c:v>
                </c:pt>
                <c:pt idx="1381">
                  <c:v>278.108</c:v>
                </c:pt>
                <c:pt idx="1382">
                  <c:v>276.137</c:v>
                </c:pt>
                <c:pt idx="1383">
                  <c:v>274.185</c:v>
                </c:pt>
                <c:pt idx="1384">
                  <c:v>272.24</c:v>
                </c:pt>
                <c:pt idx="1385">
                  <c:v>270.29700000000003</c:v>
                </c:pt>
                <c:pt idx="1386">
                  <c:v>268.36200000000002</c:v>
                </c:pt>
                <c:pt idx="1387">
                  <c:v>266.44200000000001</c:v>
                </c:pt>
                <c:pt idx="1388">
                  <c:v>264.53899999999999</c:v>
                </c:pt>
                <c:pt idx="1389">
                  <c:v>262.65600000000001</c:v>
                </c:pt>
                <c:pt idx="1390">
                  <c:v>260.79700000000003</c:v>
                </c:pt>
                <c:pt idx="1391">
                  <c:v>258.95699999999999</c:v>
                </c:pt>
                <c:pt idx="1392">
                  <c:v>257.137</c:v>
                </c:pt>
                <c:pt idx="1393">
                  <c:v>255.33600000000001</c:v>
                </c:pt>
                <c:pt idx="1394">
                  <c:v>253.55600000000001</c:v>
                </c:pt>
                <c:pt idx="1395">
                  <c:v>251.798</c:v>
                </c:pt>
                <c:pt idx="1396">
                  <c:v>250.066</c:v>
                </c:pt>
                <c:pt idx="1397">
                  <c:v>248.36500000000001</c:v>
                </c:pt>
                <c:pt idx="1398">
                  <c:v>246.69499999999999</c:v>
                </c:pt>
                <c:pt idx="1399">
                  <c:v>245.05600000000001</c:v>
                </c:pt>
                <c:pt idx="1400">
                  <c:v>243.44800000000001</c:v>
                </c:pt>
                <c:pt idx="1401">
                  <c:v>241.86699999999999</c:v>
                </c:pt>
                <c:pt idx="1402">
                  <c:v>240.31100000000001</c:v>
                </c:pt>
                <c:pt idx="1403">
                  <c:v>238.78100000000001</c:v>
                </c:pt>
                <c:pt idx="1404">
                  <c:v>237.27699999999999</c:v>
                </c:pt>
                <c:pt idx="1405">
                  <c:v>235.79900000000001</c:v>
                </c:pt>
                <c:pt idx="1406">
                  <c:v>234.346</c:v>
                </c:pt>
                <c:pt idx="1407">
                  <c:v>232.922</c:v>
                </c:pt>
                <c:pt idx="1408">
                  <c:v>231.52600000000001</c:v>
                </c:pt>
                <c:pt idx="1409">
                  <c:v>230.15600000000001</c:v>
                </c:pt>
                <c:pt idx="1410">
                  <c:v>228.81200000000001</c:v>
                </c:pt>
                <c:pt idx="1411">
                  <c:v>227.495</c:v>
                </c:pt>
                <c:pt idx="1412">
                  <c:v>226.203</c:v>
                </c:pt>
                <c:pt idx="1413">
                  <c:v>224.93600000000001</c:v>
                </c:pt>
                <c:pt idx="1414">
                  <c:v>223.69200000000001</c:v>
                </c:pt>
                <c:pt idx="1415">
                  <c:v>222.47200000000001</c:v>
                </c:pt>
                <c:pt idx="1416">
                  <c:v>221.27199999999999</c:v>
                </c:pt>
                <c:pt idx="1417">
                  <c:v>220.08799999999999</c:v>
                </c:pt>
                <c:pt idx="1418">
                  <c:v>218.91900000000001</c:v>
                </c:pt>
                <c:pt idx="1419">
                  <c:v>217.762</c:v>
                </c:pt>
                <c:pt idx="1420">
                  <c:v>216.61799999999999</c:v>
                </c:pt>
                <c:pt idx="1421">
                  <c:v>215.48699999999999</c:v>
                </c:pt>
                <c:pt idx="1422">
                  <c:v>214.37100000000001</c:v>
                </c:pt>
                <c:pt idx="1423">
                  <c:v>213.268</c:v>
                </c:pt>
                <c:pt idx="1424">
                  <c:v>212.17400000000001</c:v>
                </c:pt>
                <c:pt idx="1425">
                  <c:v>211.08600000000001</c:v>
                </c:pt>
                <c:pt idx="1426">
                  <c:v>210</c:v>
                </c:pt>
                <c:pt idx="1427">
                  <c:v>208.91300000000001</c:v>
                </c:pt>
                <c:pt idx="1428">
                  <c:v>207.81800000000001</c:v>
                </c:pt>
                <c:pt idx="1429">
                  <c:v>206.708</c:v>
                </c:pt>
                <c:pt idx="1430">
                  <c:v>205.58099999999999</c:v>
                </c:pt>
                <c:pt idx="1431">
                  <c:v>204.43899999999999</c:v>
                </c:pt>
                <c:pt idx="1432">
                  <c:v>203.28200000000001</c:v>
                </c:pt>
                <c:pt idx="1433">
                  <c:v>202.11</c:v>
                </c:pt>
                <c:pt idx="1434">
                  <c:v>200.922</c:v>
                </c:pt>
                <c:pt idx="1435">
                  <c:v>199.715</c:v>
                </c:pt>
                <c:pt idx="1436">
                  <c:v>198.48599999999999</c:v>
                </c:pt>
                <c:pt idx="1437">
                  <c:v>197.23</c:v>
                </c:pt>
                <c:pt idx="1438">
                  <c:v>195.94499999999999</c:v>
                </c:pt>
                <c:pt idx="1439">
                  <c:v>194.631</c:v>
                </c:pt>
                <c:pt idx="1440">
                  <c:v>193.28800000000001</c:v>
                </c:pt>
                <c:pt idx="1441">
                  <c:v>191.91499999999999</c:v>
                </c:pt>
                <c:pt idx="1442">
                  <c:v>190.51499999999999</c:v>
                </c:pt>
                <c:pt idx="1443">
                  <c:v>189.08</c:v>
                </c:pt>
                <c:pt idx="1444">
                  <c:v>187.60900000000001</c:v>
                </c:pt>
                <c:pt idx="1445">
                  <c:v>186.10499999999999</c:v>
                </c:pt>
                <c:pt idx="1446">
                  <c:v>184.57</c:v>
                </c:pt>
                <c:pt idx="1447">
                  <c:v>183.00899999999999</c:v>
                </c:pt>
                <c:pt idx="1448">
                  <c:v>181.42599999999999</c:v>
                </c:pt>
                <c:pt idx="1449">
                  <c:v>179.82900000000001</c:v>
                </c:pt>
                <c:pt idx="1450">
                  <c:v>178.221</c:v>
                </c:pt>
                <c:pt idx="1451">
                  <c:v>176.601</c:v>
                </c:pt>
                <c:pt idx="1452">
                  <c:v>174.96799999999999</c:v>
                </c:pt>
                <c:pt idx="1453">
                  <c:v>173.32400000000001</c:v>
                </c:pt>
                <c:pt idx="1454">
                  <c:v>171.65700000000001</c:v>
                </c:pt>
                <c:pt idx="1455">
                  <c:v>169.959</c:v>
                </c:pt>
                <c:pt idx="1456">
                  <c:v>168.22</c:v>
                </c:pt>
                <c:pt idx="1457">
                  <c:v>166.43600000000001</c:v>
                </c:pt>
                <c:pt idx="1458">
                  <c:v>164.608</c:v>
                </c:pt>
                <c:pt idx="1459">
                  <c:v>162.74600000000001</c:v>
                </c:pt>
                <c:pt idx="1460">
                  <c:v>160.858</c:v>
                </c:pt>
                <c:pt idx="1461">
                  <c:v>158.947</c:v>
                </c:pt>
                <c:pt idx="1462">
                  <c:v>157.01900000000001</c:v>
                </c:pt>
                <c:pt idx="1463">
                  <c:v>155.089</c:v>
                </c:pt>
                <c:pt idx="1464">
                  <c:v>153.185</c:v>
                </c:pt>
                <c:pt idx="1465">
                  <c:v>151.33699999999999</c:v>
                </c:pt>
                <c:pt idx="1466">
                  <c:v>149.59299999999999</c:v>
                </c:pt>
                <c:pt idx="1467">
                  <c:v>147.96600000000001</c:v>
                </c:pt>
                <c:pt idx="1468">
                  <c:v>146.47900000000001</c:v>
                </c:pt>
                <c:pt idx="1469">
                  <c:v>145.161</c:v>
                </c:pt>
                <c:pt idx="1470">
                  <c:v>144.20699999999999</c:v>
                </c:pt>
                <c:pt idx="1471">
                  <c:v>143.94900000000001</c:v>
                </c:pt>
                <c:pt idx="1472">
                  <c:v>144.99700000000001</c:v>
                </c:pt>
                <c:pt idx="1473">
                  <c:v>148.24199999999999</c:v>
                </c:pt>
                <c:pt idx="1474">
                  <c:v>155.607</c:v>
                </c:pt>
                <c:pt idx="1475">
                  <c:v>169.00800000000001</c:v>
                </c:pt>
                <c:pt idx="1476">
                  <c:v>189.97</c:v>
                </c:pt>
                <c:pt idx="1477">
                  <c:v>219.63800000000001</c:v>
                </c:pt>
                <c:pt idx="1478">
                  <c:v>265.18799999999999</c:v>
                </c:pt>
                <c:pt idx="1479">
                  <c:v>324.28699999999998</c:v>
                </c:pt>
                <c:pt idx="1480">
                  <c:v>391.22</c:v>
                </c:pt>
                <c:pt idx="1481">
                  <c:v>461.65199999999999</c:v>
                </c:pt>
                <c:pt idx="1482">
                  <c:v>532.43499999999995</c:v>
                </c:pt>
                <c:pt idx="1483">
                  <c:v>597.22900000000004</c:v>
                </c:pt>
                <c:pt idx="1484">
                  <c:v>650.572</c:v>
                </c:pt>
                <c:pt idx="1485">
                  <c:v>692.43100000000004</c:v>
                </c:pt>
                <c:pt idx="1486">
                  <c:v>724.66600000000005</c:v>
                </c:pt>
                <c:pt idx="1487">
                  <c:v>748.53800000000001</c:v>
                </c:pt>
                <c:pt idx="1488">
                  <c:v>764.74099999999999</c:v>
                </c:pt>
                <c:pt idx="1489">
                  <c:v>776.70399999999995</c:v>
                </c:pt>
                <c:pt idx="1490">
                  <c:v>785.46199999999999</c:v>
                </c:pt>
                <c:pt idx="1491">
                  <c:v>792.13099999999997</c:v>
                </c:pt>
                <c:pt idx="1492">
                  <c:v>797.06100000000004</c:v>
                </c:pt>
                <c:pt idx="1493">
                  <c:v>800.51199999999994</c:v>
                </c:pt>
                <c:pt idx="1494">
                  <c:v>803.149</c:v>
                </c:pt>
                <c:pt idx="1495">
                  <c:v>805.31799999999998</c:v>
                </c:pt>
                <c:pt idx="1496">
                  <c:v>807.21</c:v>
                </c:pt>
                <c:pt idx="1497">
                  <c:v>807.75300000000004</c:v>
                </c:pt>
                <c:pt idx="1498">
                  <c:v>807.48699999999997</c:v>
                </c:pt>
                <c:pt idx="1499">
                  <c:v>807.29600000000005</c:v>
                </c:pt>
                <c:pt idx="1500">
                  <c:v>807.13199999999995</c:v>
                </c:pt>
                <c:pt idx="1501">
                  <c:v>806.70299999999997</c:v>
                </c:pt>
                <c:pt idx="1502">
                  <c:v>805.95399999999995</c:v>
                </c:pt>
                <c:pt idx="1503">
                  <c:v>805.10199999999998</c:v>
                </c:pt>
                <c:pt idx="1504">
                  <c:v>803.71199999999999</c:v>
                </c:pt>
                <c:pt idx="1505">
                  <c:v>800.47199999999998</c:v>
                </c:pt>
                <c:pt idx="1506">
                  <c:v>795.10500000000002</c:v>
                </c:pt>
                <c:pt idx="1507">
                  <c:v>787.09900000000005</c:v>
                </c:pt>
                <c:pt idx="1508">
                  <c:v>777.13599999999997</c:v>
                </c:pt>
                <c:pt idx="1509">
                  <c:v>766.16399999999999</c:v>
                </c:pt>
                <c:pt idx="1510">
                  <c:v>754.93</c:v>
                </c:pt>
                <c:pt idx="1511">
                  <c:v>743.64499999999998</c:v>
                </c:pt>
                <c:pt idx="1512">
                  <c:v>733.77700000000004</c:v>
                </c:pt>
                <c:pt idx="1513">
                  <c:v>725.27200000000005</c:v>
                </c:pt>
                <c:pt idx="1514">
                  <c:v>717.803</c:v>
                </c:pt>
                <c:pt idx="1515">
                  <c:v>711.202</c:v>
                </c:pt>
                <c:pt idx="1516">
                  <c:v>705.44200000000001</c:v>
                </c:pt>
                <c:pt idx="1517">
                  <c:v>700.15700000000004</c:v>
                </c:pt>
                <c:pt idx="1518">
                  <c:v>695.17499999999995</c:v>
                </c:pt>
                <c:pt idx="1519">
                  <c:v>690.42499999999995</c:v>
                </c:pt>
                <c:pt idx="1520">
                  <c:v>685.84799999999996</c:v>
                </c:pt>
                <c:pt idx="1521">
                  <c:v>681.42499999999995</c:v>
                </c:pt>
                <c:pt idx="1522">
                  <c:v>677.15599999999995</c:v>
                </c:pt>
                <c:pt idx="1523">
                  <c:v>673.024</c:v>
                </c:pt>
                <c:pt idx="1524">
                  <c:v>669.03099999999995</c:v>
                </c:pt>
                <c:pt idx="1525">
                  <c:v>665.17</c:v>
                </c:pt>
                <c:pt idx="1526">
                  <c:v>661.43100000000004</c:v>
                </c:pt>
                <c:pt idx="1527">
                  <c:v>657.80899999999997</c:v>
                </c:pt>
                <c:pt idx="1528">
                  <c:v>654.30600000000004</c:v>
                </c:pt>
                <c:pt idx="1529">
                  <c:v>650.91399999999999</c:v>
                </c:pt>
                <c:pt idx="1530">
                  <c:v>647.63499999999999</c:v>
                </c:pt>
                <c:pt idx="1531">
                  <c:v>644.46900000000005</c:v>
                </c:pt>
                <c:pt idx="1532">
                  <c:v>641.41700000000003</c:v>
                </c:pt>
                <c:pt idx="1533">
                  <c:v>638.48900000000003</c:v>
                </c:pt>
                <c:pt idx="1534">
                  <c:v>635.69000000000005</c:v>
                </c:pt>
                <c:pt idx="1535">
                  <c:v>633.01800000000003</c:v>
                </c:pt>
                <c:pt idx="1536">
                  <c:v>630.471</c:v>
                </c:pt>
                <c:pt idx="1537">
                  <c:v>628.04399999999998</c:v>
                </c:pt>
                <c:pt idx="1538">
                  <c:v>625.73199999999997</c:v>
                </c:pt>
                <c:pt idx="1539">
                  <c:v>623.53</c:v>
                </c:pt>
                <c:pt idx="1540">
                  <c:v>621.44299999999998</c:v>
                </c:pt>
                <c:pt idx="1541">
                  <c:v>619.47900000000004</c:v>
                </c:pt>
                <c:pt idx="1542">
                  <c:v>617.66700000000003</c:v>
                </c:pt>
                <c:pt idx="1543">
                  <c:v>616.02200000000005</c:v>
                </c:pt>
                <c:pt idx="1544">
                  <c:v>614.57899999999995</c:v>
                </c:pt>
                <c:pt idx="1545">
                  <c:v>613.34500000000003</c:v>
                </c:pt>
                <c:pt idx="1546">
                  <c:v>612.32799999999997</c:v>
                </c:pt>
                <c:pt idx="1547">
                  <c:v>611.54100000000005</c:v>
                </c:pt>
                <c:pt idx="1548">
                  <c:v>611.00400000000002</c:v>
                </c:pt>
                <c:pt idx="1549">
                  <c:v>610.73099999999999</c:v>
                </c:pt>
                <c:pt idx="1550">
                  <c:v>610.75099999999998</c:v>
                </c:pt>
                <c:pt idx="1551">
                  <c:v>611.09299999999996</c:v>
                </c:pt>
                <c:pt idx="1552">
                  <c:v>611.77</c:v>
                </c:pt>
                <c:pt idx="1553">
                  <c:v>612.875</c:v>
                </c:pt>
                <c:pt idx="1554">
                  <c:v>614.45299999999997</c:v>
                </c:pt>
                <c:pt idx="1555">
                  <c:v>616.54600000000005</c:v>
                </c:pt>
                <c:pt idx="1556">
                  <c:v>619.20100000000002</c:v>
                </c:pt>
                <c:pt idx="1557">
                  <c:v>622.48400000000004</c:v>
                </c:pt>
                <c:pt idx="1558">
                  <c:v>626.44399999999996</c:v>
                </c:pt>
                <c:pt idx="1559">
                  <c:v>631.13699999999994</c:v>
                </c:pt>
                <c:pt idx="1560">
                  <c:v>636.62900000000002</c:v>
                </c:pt>
                <c:pt idx="1561">
                  <c:v>643.04200000000003</c:v>
                </c:pt>
                <c:pt idx="1562">
                  <c:v>650.55700000000002</c:v>
                </c:pt>
                <c:pt idx="1563">
                  <c:v>659.41099999999994</c:v>
                </c:pt>
                <c:pt idx="1564">
                  <c:v>669.79399999999998</c:v>
                </c:pt>
                <c:pt idx="1565">
                  <c:v>681.995</c:v>
                </c:pt>
                <c:pt idx="1566">
                  <c:v>696.32799999999997</c:v>
                </c:pt>
                <c:pt idx="1567">
                  <c:v>713.27700000000004</c:v>
                </c:pt>
                <c:pt idx="1568">
                  <c:v>733.26300000000003</c:v>
                </c:pt>
                <c:pt idx="1569">
                  <c:v>756.755</c:v>
                </c:pt>
                <c:pt idx="1570">
                  <c:v>784.202</c:v>
                </c:pt>
                <c:pt idx="1571">
                  <c:v>816.33699999999999</c:v>
                </c:pt>
                <c:pt idx="1572">
                  <c:v>853.04499999999996</c:v>
                </c:pt>
                <c:pt idx="1573">
                  <c:v>894.10199999999998</c:v>
                </c:pt>
                <c:pt idx="1574">
                  <c:v>939.23099999999999</c:v>
                </c:pt>
                <c:pt idx="1575">
                  <c:v>989.19899999999996</c:v>
                </c:pt>
                <c:pt idx="1576">
                  <c:v>1045.17</c:v>
                </c:pt>
                <c:pt idx="1577">
                  <c:v>1108.05</c:v>
                </c:pt>
                <c:pt idx="1578">
                  <c:v>1180.8599999999999</c:v>
                </c:pt>
                <c:pt idx="1579">
                  <c:v>1267</c:v>
                </c:pt>
                <c:pt idx="1580">
                  <c:v>1367.83</c:v>
                </c:pt>
                <c:pt idx="1581">
                  <c:v>1486.18</c:v>
                </c:pt>
                <c:pt idx="1582">
                  <c:v>1634.64</c:v>
                </c:pt>
                <c:pt idx="1583">
                  <c:v>1799.8</c:v>
                </c:pt>
                <c:pt idx="1584">
                  <c:v>1969.29</c:v>
                </c:pt>
                <c:pt idx="1585">
                  <c:v>2132.4899999999998</c:v>
                </c:pt>
                <c:pt idx="1586">
                  <c:v>2271.1</c:v>
                </c:pt>
                <c:pt idx="1587">
                  <c:v>2373.14</c:v>
                </c:pt>
                <c:pt idx="1588">
                  <c:v>2435.0500000000002</c:v>
                </c:pt>
                <c:pt idx="1589">
                  <c:v>2463.91</c:v>
                </c:pt>
                <c:pt idx="1590">
                  <c:v>2466.16</c:v>
                </c:pt>
                <c:pt idx="1591">
                  <c:v>2450.21</c:v>
                </c:pt>
                <c:pt idx="1592">
                  <c:v>2419.33</c:v>
                </c:pt>
                <c:pt idx="1593">
                  <c:v>2380.1799999999998</c:v>
                </c:pt>
                <c:pt idx="1594">
                  <c:v>2337.87</c:v>
                </c:pt>
                <c:pt idx="1595">
                  <c:v>2294.7199999999998</c:v>
                </c:pt>
                <c:pt idx="1596">
                  <c:v>2254.4299999999998</c:v>
                </c:pt>
                <c:pt idx="1597">
                  <c:v>2215.6999999999998</c:v>
                </c:pt>
                <c:pt idx="1598">
                  <c:v>2177.75</c:v>
                </c:pt>
                <c:pt idx="1599">
                  <c:v>2140.5100000000002</c:v>
                </c:pt>
                <c:pt idx="1600">
                  <c:v>2103.65</c:v>
                </c:pt>
                <c:pt idx="1601">
                  <c:v>2065.87</c:v>
                </c:pt>
                <c:pt idx="1602">
                  <c:v>2027.53</c:v>
                </c:pt>
                <c:pt idx="1603">
                  <c:v>1989.06</c:v>
                </c:pt>
                <c:pt idx="1604">
                  <c:v>1951.01</c:v>
                </c:pt>
                <c:pt idx="1605">
                  <c:v>1913.85</c:v>
                </c:pt>
                <c:pt idx="1606">
                  <c:v>1877.88</c:v>
                </c:pt>
                <c:pt idx="1607">
                  <c:v>1843.62</c:v>
                </c:pt>
                <c:pt idx="1608">
                  <c:v>1811.57</c:v>
                </c:pt>
                <c:pt idx="1609">
                  <c:v>1782.59</c:v>
                </c:pt>
                <c:pt idx="1610">
                  <c:v>1756.41</c:v>
                </c:pt>
                <c:pt idx="1611">
                  <c:v>1732.69</c:v>
                </c:pt>
                <c:pt idx="1612">
                  <c:v>1711.17</c:v>
                </c:pt>
                <c:pt idx="1613">
                  <c:v>1691.53</c:v>
                </c:pt>
                <c:pt idx="1614">
                  <c:v>1673.52</c:v>
                </c:pt>
                <c:pt idx="1615">
                  <c:v>1656.94</c:v>
                </c:pt>
                <c:pt idx="1616">
                  <c:v>1641.6</c:v>
                </c:pt>
                <c:pt idx="1617">
                  <c:v>1627.33</c:v>
                </c:pt>
                <c:pt idx="1618">
                  <c:v>1613.98</c:v>
                </c:pt>
                <c:pt idx="1619">
                  <c:v>1601.45</c:v>
                </c:pt>
                <c:pt idx="1620">
                  <c:v>1589.65</c:v>
                </c:pt>
                <c:pt idx="1621">
                  <c:v>1578.47</c:v>
                </c:pt>
                <c:pt idx="1622">
                  <c:v>1567.72</c:v>
                </c:pt>
                <c:pt idx="1623">
                  <c:v>1557.24</c:v>
                </c:pt>
                <c:pt idx="1624">
                  <c:v>1546.93</c:v>
                </c:pt>
                <c:pt idx="1625">
                  <c:v>1536.71</c:v>
                </c:pt>
                <c:pt idx="1626">
                  <c:v>1526.53</c:v>
                </c:pt>
                <c:pt idx="1627">
                  <c:v>1516.3</c:v>
                </c:pt>
                <c:pt idx="1628">
                  <c:v>1505.92</c:v>
                </c:pt>
                <c:pt idx="1629">
                  <c:v>1495.37</c:v>
                </c:pt>
                <c:pt idx="1630">
                  <c:v>1484.61</c:v>
                </c:pt>
                <c:pt idx="1631">
                  <c:v>1473.61</c:v>
                </c:pt>
                <c:pt idx="1632">
                  <c:v>1462.28</c:v>
                </c:pt>
                <c:pt idx="1633">
                  <c:v>1450.59</c:v>
                </c:pt>
                <c:pt idx="1634">
                  <c:v>1438.6</c:v>
                </c:pt>
                <c:pt idx="1635">
                  <c:v>1426.34</c:v>
                </c:pt>
                <c:pt idx="1636">
                  <c:v>1413.82</c:v>
                </c:pt>
                <c:pt idx="1637">
                  <c:v>1401.03</c:v>
                </c:pt>
                <c:pt idx="1638">
                  <c:v>1387.99</c:v>
                </c:pt>
                <c:pt idx="1639">
                  <c:v>1374.75</c:v>
                </c:pt>
                <c:pt idx="1640">
                  <c:v>1361.3</c:v>
                </c:pt>
                <c:pt idx="1641">
                  <c:v>1347.68</c:v>
                </c:pt>
                <c:pt idx="1642">
                  <c:v>1333.91</c:v>
                </c:pt>
                <c:pt idx="1643">
                  <c:v>1320.01</c:v>
                </c:pt>
                <c:pt idx="1644">
                  <c:v>1306.01</c:v>
                </c:pt>
                <c:pt idx="1645">
                  <c:v>1291.94</c:v>
                </c:pt>
                <c:pt idx="1646">
                  <c:v>1277.83</c:v>
                </c:pt>
                <c:pt idx="1647">
                  <c:v>1263.72</c:v>
                </c:pt>
                <c:pt idx="1648">
                  <c:v>1249.69</c:v>
                </c:pt>
                <c:pt idx="1649">
                  <c:v>1235.74</c:v>
                </c:pt>
                <c:pt idx="1650">
                  <c:v>1221.9000000000001</c:v>
                </c:pt>
                <c:pt idx="1651">
                  <c:v>1208.2</c:v>
                </c:pt>
                <c:pt idx="1652">
                  <c:v>1194.6500000000001</c:v>
                </c:pt>
                <c:pt idx="1653">
                  <c:v>1181.26</c:v>
                </c:pt>
                <c:pt idx="1654">
                  <c:v>1168.03</c:v>
                </c:pt>
                <c:pt idx="1655">
                  <c:v>1155</c:v>
                </c:pt>
                <c:pt idx="1656">
                  <c:v>1142.19</c:v>
                </c:pt>
                <c:pt idx="1657">
                  <c:v>1129.67</c:v>
                </c:pt>
                <c:pt idx="1658">
                  <c:v>1117.51</c:v>
                </c:pt>
                <c:pt idx="1659">
                  <c:v>1105.76</c:v>
                </c:pt>
                <c:pt idx="1660">
                  <c:v>1094.45</c:v>
                </c:pt>
                <c:pt idx="1661">
                  <c:v>1083.6099999999999</c:v>
                </c:pt>
                <c:pt idx="1662">
                  <c:v>1073.21</c:v>
                </c:pt>
                <c:pt idx="1663">
                  <c:v>1063.26</c:v>
                </c:pt>
                <c:pt idx="1664">
                  <c:v>1053.76</c:v>
                </c:pt>
                <c:pt idx="1665">
                  <c:v>1044.7</c:v>
                </c:pt>
                <c:pt idx="1666">
                  <c:v>1036.06</c:v>
                </c:pt>
                <c:pt idx="1667">
                  <c:v>1027.8699999999999</c:v>
                </c:pt>
                <c:pt idx="1668">
                  <c:v>1020.14</c:v>
                </c:pt>
                <c:pt idx="1669">
                  <c:v>1012.8</c:v>
                </c:pt>
                <c:pt idx="1670">
                  <c:v>1005.84</c:v>
                </c:pt>
                <c:pt idx="1671">
                  <c:v>999.32299999999998</c:v>
                </c:pt>
                <c:pt idx="1672">
                  <c:v>993.25400000000002</c:v>
                </c:pt>
                <c:pt idx="1673">
                  <c:v>987.74</c:v>
                </c:pt>
                <c:pt idx="1674">
                  <c:v>982.75900000000001</c:v>
                </c:pt>
                <c:pt idx="1675">
                  <c:v>978.26400000000001</c:v>
                </c:pt>
                <c:pt idx="1676">
                  <c:v>974.19500000000005</c:v>
                </c:pt>
                <c:pt idx="1677">
                  <c:v>970.53899999999999</c:v>
                </c:pt>
                <c:pt idx="1678">
                  <c:v>967.26</c:v>
                </c:pt>
                <c:pt idx="1679">
                  <c:v>964.34199999999998</c:v>
                </c:pt>
                <c:pt idx="1680">
                  <c:v>961.75199999999995</c:v>
                </c:pt>
                <c:pt idx="1681">
                  <c:v>959.44899999999996</c:v>
                </c:pt>
                <c:pt idx="1682">
                  <c:v>957.40800000000002</c:v>
                </c:pt>
                <c:pt idx="1683">
                  <c:v>955.56799999999998</c:v>
                </c:pt>
                <c:pt idx="1684">
                  <c:v>953.87800000000004</c:v>
                </c:pt>
                <c:pt idx="1685">
                  <c:v>952.29499999999996</c:v>
                </c:pt>
                <c:pt idx="1686">
                  <c:v>950.77599999999995</c:v>
                </c:pt>
                <c:pt idx="1687">
                  <c:v>949.28</c:v>
                </c:pt>
                <c:pt idx="1688">
                  <c:v>947.74699999999996</c:v>
                </c:pt>
                <c:pt idx="1689">
                  <c:v>946.18</c:v>
                </c:pt>
                <c:pt idx="1690">
                  <c:v>944.53899999999999</c:v>
                </c:pt>
                <c:pt idx="1691">
                  <c:v>942.83</c:v>
                </c:pt>
                <c:pt idx="1692">
                  <c:v>941.03099999999995</c:v>
                </c:pt>
                <c:pt idx="1693">
                  <c:v>939.08799999999997</c:v>
                </c:pt>
                <c:pt idx="1694">
                  <c:v>936.947</c:v>
                </c:pt>
                <c:pt idx="1695">
                  <c:v>934.56100000000004</c:v>
                </c:pt>
                <c:pt idx="1696">
                  <c:v>931.86699999999996</c:v>
                </c:pt>
                <c:pt idx="1697">
                  <c:v>928.81799999999998</c:v>
                </c:pt>
                <c:pt idx="1698">
                  <c:v>925.428</c:v>
                </c:pt>
                <c:pt idx="1699">
                  <c:v>921.66600000000005</c:v>
                </c:pt>
                <c:pt idx="1700">
                  <c:v>917.49800000000005</c:v>
                </c:pt>
                <c:pt idx="1701">
                  <c:v>912.88099999999997</c:v>
                </c:pt>
                <c:pt idx="1702">
                  <c:v>907.8</c:v>
                </c:pt>
                <c:pt idx="1703">
                  <c:v>902.25099999999998</c:v>
                </c:pt>
                <c:pt idx="1704">
                  <c:v>896.34900000000005</c:v>
                </c:pt>
                <c:pt idx="1705">
                  <c:v>890.24800000000005</c:v>
                </c:pt>
              </c:numCache>
            </c:numRef>
          </c:yVal>
          <c:smooth val="0"/>
        </c:ser>
        <c:ser>
          <c:idx val="0"/>
          <c:order val="1"/>
          <c:tx>
            <c:v>P_Autodyn</c:v>
          </c:tx>
          <c:spPr>
            <a:ln w="19050">
              <a:solidFill>
                <a:srgbClr val="FF3300"/>
              </a:solidFill>
            </a:ln>
          </c:spPr>
          <c:marker>
            <c:symbol val="none"/>
          </c:marker>
          <c:xVal>
            <c:numRef>
              <c:f>'S2-G1@Centre'!$B$3:$B$3729</c:f>
              <c:numCache>
                <c:formatCode>0.000</c:formatCode>
                <c:ptCount val="3727"/>
                <c:pt idx="0">
                  <c:v>0.13789999999999999</c:v>
                </c:pt>
                <c:pt idx="1">
                  <c:v>0.14197224999999999</c:v>
                </c:pt>
                <c:pt idx="2">
                  <c:v>0.14363925</c:v>
                </c:pt>
                <c:pt idx="3">
                  <c:v>0.14541100000000001</c:v>
                </c:pt>
                <c:pt idx="4">
                  <c:v>0.14735999999999999</c:v>
                </c:pt>
                <c:pt idx="5">
                  <c:v>0.14950374999999999</c:v>
                </c:pt>
                <c:pt idx="6">
                  <c:v>0.151862</c:v>
                </c:pt>
                <c:pt idx="7">
                  <c:v>0.15445624999999999</c:v>
                </c:pt>
                <c:pt idx="8">
                  <c:v>0.15727725000000001</c:v>
                </c:pt>
                <c:pt idx="9">
                  <c:v>0.160105</c:v>
                </c:pt>
                <c:pt idx="10">
                  <c:v>0.1629285</c:v>
                </c:pt>
                <c:pt idx="11">
                  <c:v>0.16581675000000001</c:v>
                </c:pt>
                <c:pt idx="12">
                  <c:v>0.1686975</c:v>
                </c:pt>
                <c:pt idx="13">
                  <c:v>0.171629</c:v>
                </c:pt>
                <c:pt idx="14">
                  <c:v>0.1746085</c:v>
                </c:pt>
                <c:pt idx="15">
                  <c:v>0.177561</c:v>
                </c:pt>
                <c:pt idx="16">
                  <c:v>0.18059125000000001</c:v>
                </c:pt>
                <c:pt idx="17">
                  <c:v>0.18359924999999999</c:v>
                </c:pt>
                <c:pt idx="18">
                  <c:v>0.18660850000000001</c:v>
                </c:pt>
                <c:pt idx="19">
                  <c:v>0.18966875</c:v>
                </c:pt>
                <c:pt idx="20">
                  <c:v>0.19269325000000001</c:v>
                </c:pt>
                <c:pt idx="21">
                  <c:v>0.19572824999999999</c:v>
                </c:pt>
                <c:pt idx="22">
                  <c:v>0.19878299999999999</c:v>
                </c:pt>
                <c:pt idx="23">
                  <c:v>0.20183775000000001</c:v>
                </c:pt>
                <c:pt idx="24">
                  <c:v>0.20492125</c:v>
                </c:pt>
                <c:pt idx="25">
                  <c:v>0.20799075</c:v>
                </c:pt>
                <c:pt idx="26">
                  <c:v>0.21109349999999999</c:v>
                </c:pt>
                <c:pt idx="27">
                  <c:v>0.21419475000000002</c:v>
                </c:pt>
                <c:pt idx="28">
                  <c:v>0.21730975</c:v>
                </c:pt>
                <c:pt idx="29">
                  <c:v>0.22046125</c:v>
                </c:pt>
                <c:pt idx="30">
                  <c:v>0.223576</c:v>
                </c:pt>
                <c:pt idx="31">
                  <c:v>0.22673774999999999</c:v>
                </c:pt>
                <c:pt idx="32">
                  <c:v>0.22987475000000002</c:v>
                </c:pt>
                <c:pt idx="33">
                  <c:v>0.23301624999999998</c:v>
                </c:pt>
                <c:pt idx="34">
                  <c:v>0.23620649999999999</c:v>
                </c:pt>
                <c:pt idx="35">
                  <c:v>0.23935800000000002</c:v>
                </c:pt>
                <c:pt idx="36">
                  <c:v>0.24254250000000002</c:v>
                </c:pt>
                <c:pt idx="37">
                  <c:v>0.24575650000000002</c:v>
                </c:pt>
                <c:pt idx="38">
                  <c:v>0.24892824999999999</c:v>
                </c:pt>
                <c:pt idx="39">
                  <c:v>0.25214999999999999</c:v>
                </c:pt>
                <c:pt idx="40">
                  <c:v>0.25536999999999999</c:v>
                </c:pt>
                <c:pt idx="41">
                  <c:v>0.25856249999999997</c:v>
                </c:pt>
                <c:pt idx="42">
                  <c:v>0.26182750000000005</c:v>
                </c:pt>
                <c:pt idx="43">
                  <c:v>0.26504749999999999</c:v>
                </c:pt>
                <c:pt idx="44">
                  <c:v>0.26827249999999997</c:v>
                </c:pt>
                <c:pt idx="45">
                  <c:v>0.27156749999999996</c:v>
                </c:pt>
                <c:pt idx="46">
                  <c:v>0.27481</c:v>
                </c:pt>
                <c:pt idx="47">
                  <c:v>0.27806749999999997</c:v>
                </c:pt>
                <c:pt idx="48">
                  <c:v>0.28140750000000003</c:v>
                </c:pt>
                <c:pt idx="49">
                  <c:v>0.284665</c:v>
                </c:pt>
                <c:pt idx="50">
                  <c:v>0.28795499999999996</c:v>
                </c:pt>
                <c:pt idx="51">
                  <c:v>0.29133249999999999</c:v>
                </c:pt>
                <c:pt idx="52">
                  <c:v>0.29463</c:v>
                </c:pt>
                <c:pt idx="53">
                  <c:v>0.29795500000000003</c:v>
                </c:pt>
                <c:pt idx="54">
                  <c:v>0.30136249999999998</c:v>
                </c:pt>
                <c:pt idx="55">
                  <c:v>0.30469750000000001</c:v>
                </c:pt>
                <c:pt idx="56">
                  <c:v>0.30804999999999999</c:v>
                </c:pt>
                <c:pt idx="57">
                  <c:v>0.31151000000000001</c:v>
                </c:pt>
                <c:pt idx="58">
                  <c:v>0.31492500000000001</c:v>
                </c:pt>
                <c:pt idx="59">
                  <c:v>0.31831749999999998</c:v>
                </c:pt>
                <c:pt idx="60">
                  <c:v>0.32181000000000004</c:v>
                </c:pt>
                <c:pt idx="61">
                  <c:v>0.32534999999999997</c:v>
                </c:pt>
                <c:pt idx="62">
                  <c:v>0.32878999999999997</c:v>
                </c:pt>
                <c:pt idx="63">
                  <c:v>0.33236250000000001</c:v>
                </c:pt>
                <c:pt idx="64">
                  <c:v>0.33605750000000001</c:v>
                </c:pt>
                <c:pt idx="65">
                  <c:v>0.33956500000000001</c:v>
                </c:pt>
                <c:pt idx="66">
                  <c:v>0.3432075</c:v>
                </c:pt>
                <c:pt idx="67">
                  <c:v>0.34697500000000003</c:v>
                </c:pt>
                <c:pt idx="68">
                  <c:v>0.35056999999999999</c:v>
                </c:pt>
                <c:pt idx="69">
                  <c:v>0.35431750000000001</c:v>
                </c:pt>
                <c:pt idx="70">
                  <c:v>0.35821500000000001</c:v>
                </c:pt>
                <c:pt idx="71">
                  <c:v>0.36192000000000002</c:v>
                </c:pt>
                <c:pt idx="72">
                  <c:v>0.36578749999999999</c:v>
                </c:pt>
                <c:pt idx="73">
                  <c:v>0.36980250000000003</c:v>
                </c:pt>
                <c:pt idx="74">
                  <c:v>0.37363499999999999</c:v>
                </c:pt>
                <c:pt idx="75">
                  <c:v>0.3776775</c:v>
                </c:pt>
                <c:pt idx="76">
                  <c:v>0.38171500000000003</c:v>
                </c:pt>
                <c:pt idx="77">
                  <c:v>0.38571250000000001</c:v>
                </c:pt>
                <c:pt idx="78">
                  <c:v>0.38982</c:v>
                </c:pt>
                <c:pt idx="79">
                  <c:v>0.39384750000000002</c:v>
                </c:pt>
                <c:pt idx="80">
                  <c:v>0.39774999999999999</c:v>
                </c:pt>
                <c:pt idx="81">
                  <c:v>0.40172749999999996</c:v>
                </c:pt>
                <c:pt idx="82">
                  <c:v>0.40578749999999997</c:v>
                </c:pt>
                <c:pt idx="83">
                  <c:v>0.40963249999999995</c:v>
                </c:pt>
                <c:pt idx="84">
                  <c:v>0.4135375</c:v>
                </c:pt>
                <c:pt idx="85">
                  <c:v>0.41751250000000001</c:v>
                </c:pt>
                <c:pt idx="86">
                  <c:v>0.42134499999999997</c:v>
                </c:pt>
                <c:pt idx="87">
                  <c:v>0.42523250000000001</c:v>
                </c:pt>
                <c:pt idx="88">
                  <c:v>0.42922250000000001</c:v>
                </c:pt>
                <c:pt idx="89">
                  <c:v>0.43313249999999998</c:v>
                </c:pt>
                <c:pt idx="90">
                  <c:v>0.43703750000000002</c:v>
                </c:pt>
                <c:pt idx="91">
                  <c:v>0.441085</c:v>
                </c:pt>
                <c:pt idx="92">
                  <c:v>0.4451425</c:v>
                </c:pt>
                <c:pt idx="93">
                  <c:v>0.44906000000000001</c:v>
                </c:pt>
                <c:pt idx="94">
                  <c:v>0.4531075</c:v>
                </c:pt>
                <c:pt idx="95">
                  <c:v>0.45723750000000002</c:v>
                </c:pt>
                <c:pt idx="96">
                  <c:v>0.46121499999999999</c:v>
                </c:pt>
                <c:pt idx="97">
                  <c:v>0.4653775</c:v>
                </c:pt>
                <c:pt idx="98">
                  <c:v>0.46920249999999997</c:v>
                </c:pt>
                <c:pt idx="99">
                  <c:v>0.47330999999999995</c:v>
                </c:pt>
                <c:pt idx="100">
                  <c:v>0.47753250000000003</c:v>
                </c:pt>
                <c:pt idx="101">
                  <c:v>0.48181999999999997</c:v>
                </c:pt>
                <c:pt idx="102">
                  <c:v>0.48569249999999997</c:v>
                </c:pt>
                <c:pt idx="103">
                  <c:v>0.48989000000000005</c:v>
                </c:pt>
                <c:pt idx="104">
                  <c:v>0.49406750000000005</c:v>
                </c:pt>
                <c:pt idx="105">
                  <c:v>0.498305</c:v>
                </c:pt>
                <c:pt idx="106">
                  <c:v>0.50243249999999995</c:v>
                </c:pt>
                <c:pt idx="107">
                  <c:v>0.50660499999999997</c:v>
                </c:pt>
                <c:pt idx="108">
                  <c:v>0.51085499999999995</c:v>
                </c:pt>
                <c:pt idx="109">
                  <c:v>0.51508750000000003</c:v>
                </c:pt>
                <c:pt idx="110">
                  <c:v>0.51923999999999992</c:v>
                </c:pt>
                <c:pt idx="111">
                  <c:v>0.5235225</c:v>
                </c:pt>
                <c:pt idx="112">
                  <c:v>0.52792749999999999</c:v>
                </c:pt>
                <c:pt idx="113">
                  <c:v>0.53217999999999999</c:v>
                </c:pt>
                <c:pt idx="114">
                  <c:v>0.53600499999999995</c:v>
                </c:pt>
                <c:pt idx="115">
                  <c:v>0.540215</c:v>
                </c:pt>
                <c:pt idx="116">
                  <c:v>0.54404249999999998</c:v>
                </c:pt>
                <c:pt idx="117">
                  <c:v>0.54825250000000003</c:v>
                </c:pt>
                <c:pt idx="118">
                  <c:v>0.55281250000000004</c:v>
                </c:pt>
                <c:pt idx="119">
                  <c:v>0.55717749999999999</c:v>
                </c:pt>
                <c:pt idx="120">
                  <c:v>0.56084000000000001</c:v>
                </c:pt>
                <c:pt idx="121">
                  <c:v>0.56487000000000009</c:v>
                </c:pt>
                <c:pt idx="122">
                  <c:v>0.56930250000000004</c:v>
                </c:pt>
                <c:pt idx="123">
                  <c:v>0.57383249999999997</c:v>
                </c:pt>
                <c:pt idx="124">
                  <c:v>0.57820749999999999</c:v>
                </c:pt>
                <c:pt idx="125">
                  <c:v>0.58189499999999994</c:v>
                </c:pt>
                <c:pt idx="126">
                  <c:v>0.58595249999999999</c:v>
                </c:pt>
                <c:pt idx="127">
                  <c:v>0.59001999999999999</c:v>
                </c:pt>
                <c:pt idx="128">
                  <c:v>0.59410499999999999</c:v>
                </c:pt>
                <c:pt idx="129">
                  <c:v>0.59806249999999994</c:v>
                </c:pt>
                <c:pt idx="130">
                  <c:v>0.60191499999999998</c:v>
                </c:pt>
                <c:pt idx="131">
                  <c:v>0.60582000000000003</c:v>
                </c:pt>
                <c:pt idx="132">
                  <c:v>0.60974249999999997</c:v>
                </c:pt>
                <c:pt idx="133">
                  <c:v>0.61367499999999997</c:v>
                </c:pt>
                <c:pt idx="134">
                  <c:v>0.61760999999999999</c:v>
                </c:pt>
                <c:pt idx="135">
                  <c:v>0.62155250000000006</c:v>
                </c:pt>
                <c:pt idx="136">
                  <c:v>0.62550499999999998</c:v>
                </c:pt>
                <c:pt idx="137">
                  <c:v>0.62947999999999993</c:v>
                </c:pt>
                <c:pt idx="138">
                  <c:v>0.63349</c:v>
                </c:pt>
                <c:pt idx="139">
                  <c:v>0.63750250000000008</c:v>
                </c:pt>
                <c:pt idx="140">
                  <c:v>0.64149749999999994</c:v>
                </c:pt>
                <c:pt idx="141">
                  <c:v>0.64549999999999996</c:v>
                </c:pt>
                <c:pt idx="142">
                  <c:v>0.64949750000000006</c:v>
                </c:pt>
                <c:pt idx="143">
                  <c:v>0.65353249999999996</c:v>
                </c:pt>
                <c:pt idx="144">
                  <c:v>0.65756000000000003</c:v>
                </c:pt>
                <c:pt idx="145">
                  <c:v>0.66164500000000004</c:v>
                </c:pt>
                <c:pt idx="146">
                  <c:v>0.66570499999999999</c:v>
                </c:pt>
                <c:pt idx="147">
                  <c:v>0.66981000000000002</c:v>
                </c:pt>
                <c:pt idx="148">
                  <c:v>0.67388250000000005</c:v>
                </c:pt>
                <c:pt idx="149">
                  <c:v>0.67802249999999997</c:v>
                </c:pt>
                <c:pt idx="150">
                  <c:v>0.68209999999999993</c:v>
                </c:pt>
                <c:pt idx="151">
                  <c:v>0.686195</c:v>
                </c:pt>
                <c:pt idx="152">
                  <c:v>0.69024750000000001</c:v>
                </c:pt>
                <c:pt idx="153">
                  <c:v>0.69430999999999998</c:v>
                </c:pt>
                <c:pt idx="154">
                  <c:v>0.69842749999999998</c:v>
                </c:pt>
                <c:pt idx="155">
                  <c:v>0.70248500000000003</c:v>
                </c:pt>
                <c:pt idx="156">
                  <c:v>0.70663500000000001</c:v>
                </c:pt>
                <c:pt idx="157">
                  <c:v>0.71073750000000002</c:v>
                </c:pt>
                <c:pt idx="158">
                  <c:v>0.71484749999999997</c:v>
                </c:pt>
                <c:pt idx="159">
                  <c:v>0.71905249999999998</c:v>
                </c:pt>
                <c:pt idx="160">
                  <c:v>0.72316500000000006</c:v>
                </c:pt>
                <c:pt idx="161">
                  <c:v>0.72737499999999999</c:v>
                </c:pt>
                <c:pt idx="162">
                  <c:v>0.73155999999999999</c:v>
                </c:pt>
                <c:pt idx="163">
                  <c:v>0.73572749999999998</c:v>
                </c:pt>
                <c:pt idx="164">
                  <c:v>0.739985</c:v>
                </c:pt>
                <c:pt idx="165">
                  <c:v>0.74412</c:v>
                </c:pt>
                <c:pt idx="166">
                  <c:v>0.74831999999999999</c:v>
                </c:pt>
                <c:pt idx="167">
                  <c:v>0.75255749999999999</c:v>
                </c:pt>
                <c:pt idx="168">
                  <c:v>0.75670750000000009</c:v>
                </c:pt>
                <c:pt idx="169">
                  <c:v>0.76093749999999993</c:v>
                </c:pt>
                <c:pt idx="170">
                  <c:v>0.76518249999999999</c:v>
                </c:pt>
                <c:pt idx="171">
                  <c:v>0.76936000000000004</c:v>
                </c:pt>
                <c:pt idx="172">
                  <c:v>0.77364500000000003</c:v>
                </c:pt>
                <c:pt idx="173">
                  <c:v>0.77790749999999997</c:v>
                </c:pt>
                <c:pt idx="174">
                  <c:v>0.78214500000000009</c:v>
                </c:pt>
                <c:pt idx="175">
                  <c:v>0.78644749999999997</c:v>
                </c:pt>
                <c:pt idx="176">
                  <c:v>0.79068249999999995</c:v>
                </c:pt>
                <c:pt idx="177">
                  <c:v>0.79495000000000005</c:v>
                </c:pt>
                <c:pt idx="178">
                  <c:v>0.799265</c:v>
                </c:pt>
                <c:pt idx="179">
                  <c:v>0.8035199999999999</c:v>
                </c:pt>
                <c:pt idx="180">
                  <c:v>0.80777500000000002</c:v>
                </c:pt>
                <c:pt idx="181">
                  <c:v>0.81210749999999998</c:v>
                </c:pt>
                <c:pt idx="182">
                  <c:v>0.81586750000000008</c:v>
                </c:pt>
                <c:pt idx="183">
                  <c:v>0.81928250000000014</c:v>
                </c:pt>
                <c:pt idx="184">
                  <c:v>0.82252499999999995</c:v>
                </c:pt>
                <c:pt idx="185">
                  <c:v>0.82564249999999995</c:v>
                </c:pt>
                <c:pt idx="186">
                  <c:v>0.82867749999999996</c:v>
                </c:pt>
                <c:pt idx="187">
                  <c:v>0.83173249999999999</c:v>
                </c:pt>
                <c:pt idx="188">
                  <c:v>0.83482750000000006</c:v>
                </c:pt>
                <c:pt idx="189">
                  <c:v>0.83792250000000001</c:v>
                </c:pt>
                <c:pt idx="190">
                  <c:v>0.84101999999999999</c:v>
                </c:pt>
                <c:pt idx="191">
                  <c:v>0.84412750000000003</c:v>
                </c:pt>
                <c:pt idx="192">
                  <c:v>0.84723499999999996</c:v>
                </c:pt>
                <c:pt idx="193">
                  <c:v>0.85040500000000008</c:v>
                </c:pt>
                <c:pt idx="194">
                  <c:v>0.85354750000000013</c:v>
                </c:pt>
                <c:pt idx="195">
                  <c:v>0.85666749999999992</c:v>
                </c:pt>
                <c:pt idx="196">
                  <c:v>0.85985500000000004</c:v>
                </c:pt>
                <c:pt idx="197">
                  <c:v>0.86306499999999997</c:v>
                </c:pt>
                <c:pt idx="198">
                  <c:v>0.86622500000000002</c:v>
                </c:pt>
                <c:pt idx="199">
                  <c:v>0.86944499999999991</c:v>
                </c:pt>
                <c:pt idx="200">
                  <c:v>0.87265000000000004</c:v>
                </c:pt>
                <c:pt idx="201">
                  <c:v>0.87589499999999998</c:v>
                </c:pt>
                <c:pt idx="202">
                  <c:v>0.87912500000000005</c:v>
                </c:pt>
                <c:pt idx="203">
                  <c:v>0.8823525000000001</c:v>
                </c:pt>
                <c:pt idx="204">
                  <c:v>0.88562999999999992</c:v>
                </c:pt>
                <c:pt idx="205">
                  <c:v>0.88891749999999992</c:v>
                </c:pt>
                <c:pt idx="206">
                  <c:v>0.89219999999999988</c:v>
                </c:pt>
                <c:pt idx="207">
                  <c:v>0.89555499999999999</c:v>
                </c:pt>
                <c:pt idx="208">
                  <c:v>0.89891499999999991</c:v>
                </c:pt>
                <c:pt idx="209">
                  <c:v>0.90222500000000005</c:v>
                </c:pt>
                <c:pt idx="210">
                  <c:v>0.90556249999999994</c:v>
                </c:pt>
                <c:pt idx="211">
                  <c:v>0.90902250000000007</c:v>
                </c:pt>
                <c:pt idx="212">
                  <c:v>0.91235499999999992</c:v>
                </c:pt>
                <c:pt idx="213">
                  <c:v>0.91563500000000009</c:v>
                </c:pt>
                <c:pt idx="214">
                  <c:v>0.91895999999999989</c:v>
                </c:pt>
                <c:pt idx="215">
                  <c:v>0.92234250000000007</c:v>
                </c:pt>
                <c:pt idx="216">
                  <c:v>0.92555750000000003</c:v>
                </c:pt>
                <c:pt idx="217">
                  <c:v>0.9287200000000001</c:v>
                </c:pt>
                <c:pt idx="218">
                  <c:v>0.93192499999999989</c:v>
                </c:pt>
                <c:pt idx="219">
                  <c:v>0.93522999999999989</c:v>
                </c:pt>
                <c:pt idx="220">
                  <c:v>0.93853749999999991</c:v>
                </c:pt>
                <c:pt idx="221">
                  <c:v>0.94176750000000009</c:v>
                </c:pt>
                <c:pt idx="222">
                  <c:v>0.94500250000000008</c:v>
                </c:pt>
                <c:pt idx="223">
                  <c:v>0.94826250000000001</c:v>
                </c:pt>
                <c:pt idx="224">
                  <c:v>0.95162249999999993</c:v>
                </c:pt>
                <c:pt idx="225">
                  <c:v>0.95514750000000004</c:v>
                </c:pt>
                <c:pt idx="226">
                  <c:v>0.95884000000000003</c:v>
                </c:pt>
                <c:pt idx="227">
                  <c:v>0.96249749999999989</c:v>
                </c:pt>
                <c:pt idx="228">
                  <c:v>0.96594000000000002</c:v>
                </c:pt>
                <c:pt idx="229">
                  <c:v>0.96936</c:v>
                </c:pt>
                <c:pt idx="230">
                  <c:v>0.97283000000000008</c:v>
                </c:pt>
                <c:pt idx="231">
                  <c:v>0.97625499999999998</c:v>
                </c:pt>
                <c:pt idx="232">
                  <c:v>0.97982999999999998</c:v>
                </c:pt>
                <c:pt idx="233">
                  <c:v>0.98362499999999997</c:v>
                </c:pt>
                <c:pt idx="234">
                  <c:v>0.98745499999999997</c:v>
                </c:pt>
                <c:pt idx="235">
                  <c:v>0.99130999999999991</c:v>
                </c:pt>
                <c:pt idx="236">
                  <c:v>0.99480750000000007</c:v>
                </c:pt>
                <c:pt idx="237">
                  <c:v>0.99859749999999992</c:v>
                </c:pt>
                <c:pt idx="238">
                  <c:v>1.002335</c:v>
                </c:pt>
                <c:pt idx="239">
                  <c:v>1.0060199999999999</c:v>
                </c:pt>
                <c:pt idx="240">
                  <c:v>1.009725</c:v>
                </c:pt>
                <c:pt idx="241">
                  <c:v>1.0133349999999999</c:v>
                </c:pt>
                <c:pt idx="242">
                  <c:v>1.01607</c:v>
                </c:pt>
                <c:pt idx="243">
                  <c:v>1.019075</c:v>
                </c:pt>
                <c:pt idx="244">
                  <c:v>1.0223825</c:v>
                </c:pt>
                <c:pt idx="245">
                  <c:v>1.0260225000000001</c:v>
                </c:pt>
                <c:pt idx="246">
                  <c:v>1.029755</c:v>
                </c:pt>
                <c:pt idx="247">
                  <c:v>1.0334774999999998</c:v>
                </c:pt>
                <c:pt idx="248">
                  <c:v>1.037215</c:v>
                </c:pt>
                <c:pt idx="249">
                  <c:v>1.04097</c:v>
                </c:pt>
                <c:pt idx="250">
                  <c:v>1.044675</c:v>
                </c:pt>
                <c:pt idx="251">
                  <c:v>1.048495</c:v>
                </c:pt>
                <c:pt idx="252">
                  <c:v>1.052325</c:v>
                </c:pt>
                <c:pt idx="253">
                  <c:v>1.0561499999999999</c:v>
                </c:pt>
                <c:pt idx="254">
                  <c:v>1.0599749999999999</c:v>
                </c:pt>
                <c:pt idx="255">
                  <c:v>1.0639100000000001</c:v>
                </c:pt>
                <c:pt idx="256">
                  <c:v>1.0677300000000001</c:v>
                </c:pt>
                <c:pt idx="257">
                  <c:v>1.0716025</c:v>
                </c:pt>
                <c:pt idx="258">
                  <c:v>1.0755224999999999</c:v>
                </c:pt>
                <c:pt idx="259">
                  <c:v>1.0794425000000001</c:v>
                </c:pt>
                <c:pt idx="260">
                  <c:v>1.0832249999999999</c:v>
                </c:pt>
                <c:pt idx="261">
                  <c:v>1.0872174999999999</c:v>
                </c:pt>
                <c:pt idx="262">
                  <c:v>1.09111</c:v>
                </c:pt>
                <c:pt idx="263">
                  <c:v>1.0950175</c:v>
                </c:pt>
                <c:pt idx="264">
                  <c:v>1.0990150000000001</c:v>
                </c:pt>
                <c:pt idx="265">
                  <c:v>1.1029825</c:v>
                </c:pt>
                <c:pt idx="266">
                  <c:v>1.1069875</c:v>
                </c:pt>
                <c:pt idx="267">
                  <c:v>1.1110375000000001</c:v>
                </c:pt>
                <c:pt idx="268">
                  <c:v>1.1151575</c:v>
                </c:pt>
                <c:pt idx="269">
                  <c:v>1.1191825</c:v>
                </c:pt>
                <c:pt idx="270">
                  <c:v>1.1232175</c:v>
                </c:pt>
                <c:pt idx="271">
                  <c:v>1.1273225</c:v>
                </c:pt>
                <c:pt idx="272">
                  <c:v>1.1314724999999999</c:v>
                </c:pt>
                <c:pt idx="273">
                  <c:v>1.1355250000000001</c:v>
                </c:pt>
                <c:pt idx="274">
                  <c:v>1.1396075000000001</c:v>
                </c:pt>
                <c:pt idx="275">
                  <c:v>1.1436424999999999</c:v>
                </c:pt>
                <c:pt idx="276">
                  <c:v>1.1478425000000001</c:v>
                </c:pt>
                <c:pt idx="277">
                  <c:v>1.1520650000000001</c:v>
                </c:pt>
                <c:pt idx="278">
                  <c:v>1.1560874999999999</c:v>
                </c:pt>
                <c:pt idx="279">
                  <c:v>1.1601925000000002</c:v>
                </c:pt>
                <c:pt idx="280">
                  <c:v>1.1640825000000001</c:v>
                </c:pt>
                <c:pt idx="281">
                  <c:v>1.1677850000000001</c:v>
                </c:pt>
                <c:pt idx="282">
                  <c:v>1.1713425</c:v>
                </c:pt>
                <c:pt idx="283">
                  <c:v>1.1745375</c:v>
                </c:pt>
                <c:pt idx="284">
                  <c:v>1.17767</c:v>
                </c:pt>
                <c:pt idx="285">
                  <c:v>1.1807349999999999</c:v>
                </c:pt>
                <c:pt idx="286">
                  <c:v>1.1839325000000001</c:v>
                </c:pt>
                <c:pt idx="287">
                  <c:v>1.187195</c:v>
                </c:pt>
                <c:pt idx="288">
                  <c:v>1.1902200000000001</c:v>
                </c:pt>
                <c:pt idx="289">
                  <c:v>1.1931099999999999</c:v>
                </c:pt>
                <c:pt idx="290">
                  <c:v>1.1960975</c:v>
                </c:pt>
                <c:pt idx="291">
                  <c:v>1.1993849999999999</c:v>
                </c:pt>
                <c:pt idx="292">
                  <c:v>1.2024900000000001</c:v>
                </c:pt>
                <c:pt idx="293">
                  <c:v>1.2053199999999999</c:v>
                </c:pt>
                <c:pt idx="294">
                  <c:v>1.2078975000000001</c:v>
                </c:pt>
                <c:pt idx="295">
                  <c:v>1.21048</c:v>
                </c:pt>
                <c:pt idx="296">
                  <c:v>1.2130925000000001</c:v>
                </c:pt>
                <c:pt idx="297">
                  <c:v>1.2156449999999999</c:v>
                </c:pt>
                <c:pt idx="298">
                  <c:v>1.218105</c:v>
                </c:pt>
                <c:pt idx="299">
                  <c:v>1.2206524999999999</c:v>
                </c:pt>
                <c:pt idx="300">
                  <c:v>1.2231799999999999</c:v>
                </c:pt>
                <c:pt idx="301">
                  <c:v>1.2256024999999999</c:v>
                </c:pt>
                <c:pt idx="302">
                  <c:v>1.2279899999999999</c:v>
                </c:pt>
                <c:pt idx="303">
                  <c:v>1.2306175000000001</c:v>
                </c:pt>
                <c:pt idx="304">
                  <c:v>1.2332775</c:v>
                </c:pt>
                <c:pt idx="305">
                  <c:v>1.2355700000000001</c:v>
                </c:pt>
                <c:pt idx="306">
                  <c:v>1.2378775</c:v>
                </c:pt>
                <c:pt idx="307">
                  <c:v>1.2402225</c:v>
                </c:pt>
                <c:pt idx="308">
                  <c:v>1.2428025</c:v>
                </c:pt>
                <c:pt idx="309">
                  <c:v>1.24542</c:v>
                </c:pt>
                <c:pt idx="310">
                  <c:v>1.2479074999999999</c:v>
                </c:pt>
                <c:pt idx="311">
                  <c:v>1.2503675000000001</c:v>
                </c:pt>
                <c:pt idx="312">
                  <c:v>1.2528050000000002</c:v>
                </c:pt>
                <c:pt idx="313">
                  <c:v>1.2552274999999999</c:v>
                </c:pt>
                <c:pt idx="314">
                  <c:v>1.2576725</c:v>
                </c:pt>
                <c:pt idx="315">
                  <c:v>1.2600675000000001</c:v>
                </c:pt>
                <c:pt idx="316">
                  <c:v>1.2623875</c:v>
                </c:pt>
                <c:pt idx="317">
                  <c:v>1.2647024999999998</c:v>
                </c:pt>
                <c:pt idx="318">
                  <c:v>1.26709</c:v>
                </c:pt>
                <c:pt idx="319">
                  <c:v>1.2694224999999999</c:v>
                </c:pt>
                <c:pt idx="320">
                  <c:v>1.2717125</c:v>
                </c:pt>
                <c:pt idx="321">
                  <c:v>1.2740100000000001</c:v>
                </c:pt>
                <c:pt idx="322">
                  <c:v>1.2765375000000001</c:v>
                </c:pt>
                <c:pt idx="323">
                  <c:v>1.2790950000000001</c:v>
                </c:pt>
                <c:pt idx="324">
                  <c:v>1.281415</c:v>
                </c:pt>
                <c:pt idx="325">
                  <c:v>1.2837149999999999</c:v>
                </c:pt>
                <c:pt idx="326">
                  <c:v>1.2860325000000001</c:v>
                </c:pt>
                <c:pt idx="327">
                  <c:v>1.2885825</c:v>
                </c:pt>
                <c:pt idx="328">
                  <c:v>1.2911725000000001</c:v>
                </c:pt>
                <c:pt idx="329">
                  <c:v>1.2937149999999999</c:v>
                </c:pt>
                <c:pt idx="330">
                  <c:v>1.2962199999999999</c:v>
                </c:pt>
                <c:pt idx="331">
                  <c:v>1.2986899999999999</c:v>
                </c:pt>
                <c:pt idx="332">
                  <c:v>1.30108</c:v>
                </c:pt>
                <c:pt idx="333">
                  <c:v>1.3035649999999999</c:v>
                </c:pt>
                <c:pt idx="334">
                  <c:v>1.305985</c:v>
                </c:pt>
                <c:pt idx="335">
                  <c:v>1.3083100000000001</c:v>
                </c:pt>
                <c:pt idx="336">
                  <c:v>1.3106925</c:v>
                </c:pt>
                <c:pt idx="337">
                  <c:v>1.3131275</c:v>
                </c:pt>
                <c:pt idx="338">
                  <c:v>1.3155174999999999</c:v>
                </c:pt>
                <c:pt idx="339">
                  <c:v>1.3178924999999999</c:v>
                </c:pt>
                <c:pt idx="340">
                  <c:v>1.3205074999999999</c:v>
                </c:pt>
                <c:pt idx="341">
                  <c:v>1.3231174999999999</c:v>
                </c:pt>
                <c:pt idx="342">
                  <c:v>1.3255350000000001</c:v>
                </c:pt>
                <c:pt idx="343">
                  <c:v>1.3279124999999998</c:v>
                </c:pt>
                <c:pt idx="344">
                  <c:v>1.330325</c:v>
                </c:pt>
                <c:pt idx="345">
                  <c:v>1.3329774999999999</c:v>
                </c:pt>
                <c:pt idx="346">
                  <c:v>1.3356399999999999</c:v>
                </c:pt>
                <c:pt idx="347">
                  <c:v>1.3380974999999999</c:v>
                </c:pt>
                <c:pt idx="348">
                  <c:v>1.3405274999999999</c:v>
                </c:pt>
                <c:pt idx="349">
                  <c:v>1.343005</c:v>
                </c:pt>
                <c:pt idx="350">
                  <c:v>1.3456525000000001</c:v>
                </c:pt>
                <c:pt idx="351">
                  <c:v>1.3482075</c:v>
                </c:pt>
                <c:pt idx="352">
                  <c:v>1.3507175</c:v>
                </c:pt>
                <c:pt idx="353">
                  <c:v>1.3531599999999999</c:v>
                </c:pt>
                <c:pt idx="354">
                  <c:v>1.3556699999999999</c:v>
                </c:pt>
                <c:pt idx="355">
                  <c:v>1.3582475000000001</c:v>
                </c:pt>
                <c:pt idx="356">
                  <c:v>1.3607775</c:v>
                </c:pt>
                <c:pt idx="357">
                  <c:v>1.3632975000000001</c:v>
                </c:pt>
                <c:pt idx="358">
                  <c:v>1.3660699999999999</c:v>
                </c:pt>
                <c:pt idx="359">
                  <c:v>1.36877</c:v>
                </c:pt>
                <c:pt idx="360">
                  <c:v>1.3712725000000001</c:v>
                </c:pt>
                <c:pt idx="361">
                  <c:v>1.373815</c:v>
                </c:pt>
                <c:pt idx="362">
                  <c:v>1.376355</c:v>
                </c:pt>
                <c:pt idx="363">
                  <c:v>1.3791475</c:v>
                </c:pt>
                <c:pt idx="364">
                  <c:v>1.3818649999999999</c:v>
                </c:pt>
                <c:pt idx="365">
                  <c:v>1.3845275000000001</c:v>
                </c:pt>
                <c:pt idx="366">
                  <c:v>1.3871575</c:v>
                </c:pt>
                <c:pt idx="367">
                  <c:v>1.38975</c:v>
                </c:pt>
                <c:pt idx="368">
                  <c:v>1.3924050000000001</c:v>
                </c:pt>
                <c:pt idx="369">
                  <c:v>1.3947449999999999</c:v>
                </c:pt>
                <c:pt idx="370">
                  <c:v>1.3971900000000002</c:v>
                </c:pt>
                <c:pt idx="371">
                  <c:v>1.3998550000000001</c:v>
                </c:pt>
                <c:pt idx="372">
                  <c:v>1.402525</c:v>
                </c:pt>
                <c:pt idx="373">
                  <c:v>1.4051549999999999</c:v>
                </c:pt>
                <c:pt idx="374">
                  <c:v>1.4078024999999998</c:v>
                </c:pt>
                <c:pt idx="375">
                  <c:v>1.4107150000000002</c:v>
                </c:pt>
                <c:pt idx="376">
                  <c:v>1.4133800000000001</c:v>
                </c:pt>
                <c:pt idx="377">
                  <c:v>1.4160425000000001</c:v>
                </c:pt>
                <c:pt idx="378">
                  <c:v>1.4187675</c:v>
                </c:pt>
                <c:pt idx="379">
                  <c:v>1.4215225</c:v>
                </c:pt>
                <c:pt idx="380">
                  <c:v>1.4243025</c:v>
                </c:pt>
                <c:pt idx="381">
                  <c:v>1.42702</c:v>
                </c:pt>
                <c:pt idx="382">
                  <c:v>1.429765</c:v>
                </c:pt>
                <c:pt idx="383">
                  <c:v>1.432555</c:v>
                </c:pt>
                <c:pt idx="384">
                  <c:v>1.4353</c:v>
                </c:pt>
                <c:pt idx="385">
                  <c:v>1.4380499999999998</c:v>
                </c:pt>
                <c:pt idx="386">
                  <c:v>1.4406574999999999</c:v>
                </c:pt>
                <c:pt idx="387">
                  <c:v>1.4433775</c:v>
                </c:pt>
                <c:pt idx="388">
                  <c:v>1.446005</c:v>
                </c:pt>
                <c:pt idx="389">
                  <c:v>1.4485400000000002</c:v>
                </c:pt>
                <c:pt idx="390">
                  <c:v>1.4512025</c:v>
                </c:pt>
                <c:pt idx="391">
                  <c:v>1.453935</c:v>
                </c:pt>
                <c:pt idx="392">
                  <c:v>1.4567649999999999</c:v>
                </c:pt>
                <c:pt idx="393">
                  <c:v>1.4594925000000001</c:v>
                </c:pt>
                <c:pt idx="394">
                  <c:v>1.4622575</c:v>
                </c:pt>
                <c:pt idx="395">
                  <c:v>1.4650875000000001</c:v>
                </c:pt>
                <c:pt idx="396">
                  <c:v>1.4679450000000001</c:v>
                </c:pt>
                <c:pt idx="397">
                  <c:v>1.47065</c:v>
                </c:pt>
                <c:pt idx="398">
                  <c:v>1.4733575000000001</c:v>
                </c:pt>
                <c:pt idx="399">
                  <c:v>1.4761975000000001</c:v>
                </c:pt>
                <c:pt idx="400">
                  <c:v>1.4790749999999999</c:v>
                </c:pt>
                <c:pt idx="401">
                  <c:v>1.4819149999999999</c:v>
                </c:pt>
                <c:pt idx="402">
                  <c:v>1.4846875000000002</c:v>
                </c:pt>
                <c:pt idx="403">
                  <c:v>1.4875799999999999</c:v>
                </c:pt>
                <c:pt idx="404">
                  <c:v>1.4904674999999998</c:v>
                </c:pt>
                <c:pt idx="405">
                  <c:v>1.4932749999999999</c:v>
                </c:pt>
                <c:pt idx="406">
                  <c:v>1.49604</c:v>
                </c:pt>
                <c:pt idx="407">
                  <c:v>1.49891</c:v>
                </c:pt>
                <c:pt idx="408">
                  <c:v>1.5017499999999999</c:v>
                </c:pt>
                <c:pt idx="409">
                  <c:v>1.5045724999999999</c:v>
                </c:pt>
                <c:pt idx="410">
                  <c:v>1.5073825000000001</c:v>
                </c:pt>
                <c:pt idx="411">
                  <c:v>1.5102849999999999</c:v>
                </c:pt>
                <c:pt idx="412">
                  <c:v>1.5131574999999999</c:v>
                </c:pt>
                <c:pt idx="413">
                  <c:v>1.5159850000000001</c:v>
                </c:pt>
                <c:pt idx="414">
                  <c:v>1.518445</c:v>
                </c:pt>
                <c:pt idx="415">
                  <c:v>1.52115</c:v>
                </c:pt>
                <c:pt idx="416">
                  <c:v>1.5240374999999999</c:v>
                </c:pt>
                <c:pt idx="417">
                  <c:v>1.5268975</c:v>
                </c:pt>
                <c:pt idx="418">
                  <c:v>1.529865</c:v>
                </c:pt>
                <c:pt idx="419">
                  <c:v>1.53287</c:v>
                </c:pt>
                <c:pt idx="420">
                  <c:v>1.5357624999999999</c:v>
                </c:pt>
                <c:pt idx="421">
                  <c:v>1.5386024999999999</c:v>
                </c:pt>
                <c:pt idx="422">
                  <c:v>1.5416124999999998</c:v>
                </c:pt>
                <c:pt idx="423">
                  <c:v>1.5446475</c:v>
                </c:pt>
                <c:pt idx="424">
                  <c:v>1.5475225000000001</c:v>
                </c:pt>
                <c:pt idx="425">
                  <c:v>1.5504125</c:v>
                </c:pt>
                <c:pt idx="426">
                  <c:v>1.5533375</c:v>
                </c:pt>
                <c:pt idx="427">
                  <c:v>1.5562100000000001</c:v>
                </c:pt>
                <c:pt idx="428">
                  <c:v>1.5591975</c:v>
                </c:pt>
                <c:pt idx="429">
                  <c:v>1.5622550000000002</c:v>
                </c:pt>
                <c:pt idx="430">
                  <c:v>1.565345</c:v>
                </c:pt>
                <c:pt idx="431">
                  <c:v>1.56836</c:v>
                </c:pt>
                <c:pt idx="432">
                  <c:v>1.5715224999999999</c:v>
                </c:pt>
                <c:pt idx="433">
                  <c:v>1.5745775</c:v>
                </c:pt>
                <c:pt idx="434">
                  <c:v>1.5775725</c:v>
                </c:pt>
                <c:pt idx="435">
                  <c:v>1.5806250000000002</c:v>
                </c:pt>
                <c:pt idx="436">
                  <c:v>1.5838100000000002</c:v>
                </c:pt>
                <c:pt idx="437">
                  <c:v>1.58697</c:v>
                </c:pt>
                <c:pt idx="438">
                  <c:v>1.5900500000000002</c:v>
                </c:pt>
                <c:pt idx="439">
                  <c:v>1.5932249999999999</c:v>
                </c:pt>
                <c:pt idx="440">
                  <c:v>1.5964075000000002</c:v>
                </c:pt>
                <c:pt idx="441">
                  <c:v>1.5994575</c:v>
                </c:pt>
                <c:pt idx="442">
                  <c:v>1.6025674999999999</c:v>
                </c:pt>
                <c:pt idx="443">
                  <c:v>1.6057849999999998</c:v>
                </c:pt>
                <c:pt idx="444">
                  <c:v>1.6088749999999998</c:v>
                </c:pt>
                <c:pt idx="445">
                  <c:v>1.6120599999999998</c:v>
                </c:pt>
                <c:pt idx="446">
                  <c:v>1.6153325000000001</c:v>
                </c:pt>
                <c:pt idx="447">
                  <c:v>1.61852</c:v>
                </c:pt>
                <c:pt idx="448">
                  <c:v>1.6216999999999999</c:v>
                </c:pt>
                <c:pt idx="449">
                  <c:v>1.6249825</c:v>
                </c:pt>
                <c:pt idx="450">
                  <c:v>1.6282975000000002</c:v>
                </c:pt>
                <c:pt idx="451">
                  <c:v>1.6311450000000001</c:v>
                </c:pt>
                <c:pt idx="452">
                  <c:v>1.6342775</c:v>
                </c:pt>
                <c:pt idx="453">
                  <c:v>1.6375325000000001</c:v>
                </c:pt>
                <c:pt idx="454">
                  <c:v>1.6407225000000001</c:v>
                </c:pt>
                <c:pt idx="455">
                  <c:v>1.6439625</c:v>
                </c:pt>
                <c:pt idx="456">
                  <c:v>1.6472475</c:v>
                </c:pt>
                <c:pt idx="457">
                  <c:v>1.6505075</c:v>
                </c:pt>
                <c:pt idx="458">
                  <c:v>1.6538250000000001</c:v>
                </c:pt>
                <c:pt idx="459">
                  <c:v>1.6570800000000001</c:v>
                </c:pt>
                <c:pt idx="460">
                  <c:v>1.6596199999999999</c:v>
                </c:pt>
                <c:pt idx="461">
                  <c:v>1.662415</c:v>
                </c:pt>
                <c:pt idx="462">
                  <c:v>1.6654900000000001</c:v>
                </c:pt>
                <c:pt idx="463">
                  <c:v>1.6678950000000001</c:v>
                </c:pt>
                <c:pt idx="464">
                  <c:v>1.6705399999999999</c:v>
                </c:pt>
                <c:pt idx="465">
                  <c:v>1.6734499999999999</c:v>
                </c:pt>
                <c:pt idx="466">
                  <c:v>1.6759775000000001</c:v>
                </c:pt>
                <c:pt idx="467">
                  <c:v>1.67876</c:v>
                </c:pt>
                <c:pt idx="468">
                  <c:v>1.6818199999999999</c:v>
                </c:pt>
                <c:pt idx="469">
                  <c:v>1.6850674999999999</c:v>
                </c:pt>
                <c:pt idx="470">
                  <c:v>1.6875825</c:v>
                </c:pt>
                <c:pt idx="471">
                  <c:v>1.689875</c:v>
                </c:pt>
                <c:pt idx="472">
                  <c:v>1.6920000000000002</c:v>
                </c:pt>
                <c:pt idx="473">
                  <c:v>1.6943400000000002</c:v>
                </c:pt>
                <c:pt idx="474">
                  <c:v>1.6969125000000003</c:v>
                </c:pt>
                <c:pt idx="475">
                  <c:v>1.6997424999999999</c:v>
                </c:pt>
                <c:pt idx="476">
                  <c:v>1.7028575000000001</c:v>
                </c:pt>
                <c:pt idx="477">
                  <c:v>1.7061225</c:v>
                </c:pt>
                <c:pt idx="478">
                  <c:v>1.7095824999999998</c:v>
                </c:pt>
                <c:pt idx="479">
                  <c:v>1.71292</c:v>
                </c:pt>
                <c:pt idx="480">
                  <c:v>1.716405</c:v>
                </c:pt>
                <c:pt idx="481">
                  <c:v>1.7198000000000002</c:v>
                </c:pt>
                <c:pt idx="482">
                  <c:v>1.72194</c:v>
                </c:pt>
                <c:pt idx="483">
                  <c:v>1.7242975</c:v>
                </c:pt>
                <c:pt idx="484">
                  <c:v>1.7268874999999999</c:v>
                </c:pt>
                <c:pt idx="485">
                  <c:v>1.7297374999999999</c:v>
                </c:pt>
                <c:pt idx="486">
                  <c:v>1.7321775000000001</c:v>
                </c:pt>
                <c:pt idx="487">
                  <c:v>1.7348625</c:v>
                </c:pt>
                <c:pt idx="488">
                  <c:v>1.7369425000000001</c:v>
                </c:pt>
                <c:pt idx="489">
                  <c:v>1.7392300000000001</c:v>
                </c:pt>
                <c:pt idx="490">
                  <c:v>1.7417475000000002</c:v>
                </c:pt>
                <c:pt idx="491">
                  <c:v>1.7444850000000001</c:v>
                </c:pt>
                <c:pt idx="492">
                  <c:v>1.7471825000000001</c:v>
                </c:pt>
                <c:pt idx="493">
                  <c:v>1.7500549999999999</c:v>
                </c:pt>
                <c:pt idx="494">
                  <c:v>1.75284</c:v>
                </c:pt>
                <c:pt idx="495">
                  <c:v>1.7555274999999999</c:v>
                </c:pt>
                <c:pt idx="496">
                  <c:v>1.7582400000000002</c:v>
                </c:pt>
                <c:pt idx="497">
                  <c:v>1.7610574999999999</c:v>
                </c:pt>
                <c:pt idx="498">
                  <c:v>1.7638799999999999</c:v>
                </c:pt>
                <c:pt idx="499">
                  <c:v>1.7666549999999999</c:v>
                </c:pt>
                <c:pt idx="500">
                  <c:v>1.7694825000000001</c:v>
                </c:pt>
                <c:pt idx="501">
                  <c:v>1.7723249999999999</c:v>
                </c:pt>
                <c:pt idx="502">
                  <c:v>1.7752224999999999</c:v>
                </c:pt>
                <c:pt idx="503">
                  <c:v>1.7781749999999998</c:v>
                </c:pt>
                <c:pt idx="504">
                  <c:v>1.7811774999999999</c:v>
                </c:pt>
                <c:pt idx="505">
                  <c:v>1.7840100000000001</c:v>
                </c:pt>
                <c:pt idx="506">
                  <c:v>1.786745</c:v>
                </c:pt>
                <c:pt idx="507">
                  <c:v>1.7895749999999999</c:v>
                </c:pt>
                <c:pt idx="508">
                  <c:v>1.7923274999999999</c:v>
                </c:pt>
                <c:pt idx="509">
                  <c:v>1.7951550000000001</c:v>
                </c:pt>
                <c:pt idx="510">
                  <c:v>1.7979450000000001</c:v>
                </c:pt>
                <c:pt idx="511">
                  <c:v>1.8006624999999998</c:v>
                </c:pt>
                <c:pt idx="512">
                  <c:v>1.8033400000000002</c:v>
                </c:pt>
                <c:pt idx="513">
                  <c:v>1.8060050000000001</c:v>
                </c:pt>
                <c:pt idx="514">
                  <c:v>1.8087099999999998</c:v>
                </c:pt>
                <c:pt idx="515">
                  <c:v>1.8108649999999999</c:v>
                </c:pt>
                <c:pt idx="516">
                  <c:v>1.8132374999999998</c:v>
                </c:pt>
                <c:pt idx="517">
                  <c:v>1.8158449999999999</c:v>
                </c:pt>
                <c:pt idx="518">
                  <c:v>1.818425</c:v>
                </c:pt>
                <c:pt idx="519">
                  <c:v>1.8208374999999999</c:v>
                </c:pt>
                <c:pt idx="520">
                  <c:v>1.8232374999999998</c:v>
                </c:pt>
                <c:pt idx="521">
                  <c:v>1.8257300000000001</c:v>
                </c:pt>
                <c:pt idx="522">
                  <c:v>1.82839</c:v>
                </c:pt>
                <c:pt idx="523">
                  <c:v>1.8311999999999999</c:v>
                </c:pt>
                <c:pt idx="524">
                  <c:v>1.83392</c:v>
                </c:pt>
                <c:pt idx="525">
                  <c:v>1.8366</c:v>
                </c:pt>
                <c:pt idx="526">
                  <c:v>1.839315</c:v>
                </c:pt>
                <c:pt idx="527">
                  <c:v>1.8421400000000001</c:v>
                </c:pt>
                <c:pt idx="528">
                  <c:v>1.8450475000000002</c:v>
                </c:pt>
                <c:pt idx="529">
                  <c:v>1.8478850000000002</c:v>
                </c:pt>
                <c:pt idx="530">
                  <c:v>1.8508500000000001</c:v>
                </c:pt>
                <c:pt idx="531">
                  <c:v>1.8538450000000002</c:v>
                </c:pt>
                <c:pt idx="532">
                  <c:v>1.856555</c:v>
                </c:pt>
                <c:pt idx="533">
                  <c:v>1.8591074999999999</c:v>
                </c:pt>
                <c:pt idx="534">
                  <c:v>1.8616275000000002</c:v>
                </c:pt>
                <c:pt idx="535">
                  <c:v>1.8642050000000001</c:v>
                </c:pt>
                <c:pt idx="536">
                  <c:v>1.8669225</c:v>
                </c:pt>
                <c:pt idx="537">
                  <c:v>1.8698399999999999</c:v>
                </c:pt>
                <c:pt idx="538">
                  <c:v>1.8727225000000001</c:v>
                </c:pt>
                <c:pt idx="539">
                  <c:v>1.8755225</c:v>
                </c:pt>
                <c:pt idx="540">
                  <c:v>1.87836</c:v>
                </c:pt>
                <c:pt idx="541">
                  <c:v>1.8812099999999998</c:v>
                </c:pt>
                <c:pt idx="542">
                  <c:v>1.8838275000000002</c:v>
                </c:pt>
                <c:pt idx="543">
                  <c:v>1.8863874999999999</c:v>
                </c:pt>
                <c:pt idx="544">
                  <c:v>1.8889875</c:v>
                </c:pt>
                <c:pt idx="545">
                  <c:v>1.891615</c:v>
                </c:pt>
                <c:pt idx="546">
                  <c:v>1.8943999999999999</c:v>
                </c:pt>
                <c:pt idx="547">
                  <c:v>1.8970375000000002</c:v>
                </c:pt>
                <c:pt idx="548">
                  <c:v>1.8995875</c:v>
                </c:pt>
                <c:pt idx="549">
                  <c:v>1.90221</c:v>
                </c:pt>
                <c:pt idx="550">
                  <c:v>1.9049549999999997</c:v>
                </c:pt>
                <c:pt idx="551">
                  <c:v>1.9076875</c:v>
                </c:pt>
                <c:pt idx="552">
                  <c:v>1.9105000000000001</c:v>
                </c:pt>
                <c:pt idx="553">
                  <c:v>1.9133674999999999</c:v>
                </c:pt>
                <c:pt idx="554">
                  <c:v>1.9161549999999998</c:v>
                </c:pt>
                <c:pt idx="555">
                  <c:v>1.9189975000000001</c:v>
                </c:pt>
                <c:pt idx="556">
                  <c:v>1.9220149999999998</c:v>
                </c:pt>
                <c:pt idx="557">
                  <c:v>1.9246725</c:v>
                </c:pt>
                <c:pt idx="558">
                  <c:v>1.927195</c:v>
                </c:pt>
                <c:pt idx="559">
                  <c:v>1.92974</c:v>
                </c:pt>
                <c:pt idx="560">
                  <c:v>1.9324049999999999</c:v>
                </c:pt>
                <c:pt idx="561">
                  <c:v>1.9351574999999999</c:v>
                </c:pt>
                <c:pt idx="562">
                  <c:v>1.9379074999999999</c:v>
                </c:pt>
                <c:pt idx="563">
                  <c:v>1.9406050000000001</c:v>
                </c:pt>
                <c:pt idx="564">
                  <c:v>1.9432775</c:v>
                </c:pt>
                <c:pt idx="565">
                  <c:v>1.946045</c:v>
                </c:pt>
                <c:pt idx="566">
                  <c:v>1.9489349999999999</c:v>
                </c:pt>
                <c:pt idx="567">
                  <c:v>1.9518649999999997</c:v>
                </c:pt>
                <c:pt idx="568">
                  <c:v>1.95468</c:v>
                </c:pt>
                <c:pt idx="569">
                  <c:v>1.9574175</c:v>
                </c:pt>
                <c:pt idx="570">
                  <c:v>1.9602774999999999</c:v>
                </c:pt>
                <c:pt idx="571">
                  <c:v>1.9631725</c:v>
                </c:pt>
                <c:pt idx="572">
                  <c:v>1.9662300000000001</c:v>
                </c:pt>
                <c:pt idx="573">
                  <c:v>1.96912</c:v>
                </c:pt>
                <c:pt idx="574">
                  <c:v>1.9718</c:v>
                </c:pt>
                <c:pt idx="575">
                  <c:v>1.9744299999999999</c:v>
                </c:pt>
                <c:pt idx="576">
                  <c:v>1.9771825000000001</c:v>
                </c:pt>
                <c:pt idx="577">
                  <c:v>1.9800374999999999</c:v>
                </c:pt>
                <c:pt idx="578">
                  <c:v>1.9830699999999999</c:v>
                </c:pt>
                <c:pt idx="579">
                  <c:v>1.9860349999999998</c:v>
                </c:pt>
                <c:pt idx="580">
                  <c:v>1.9888650000000001</c:v>
                </c:pt>
                <c:pt idx="581">
                  <c:v>1.9917324999999999</c:v>
                </c:pt>
                <c:pt idx="582">
                  <c:v>1.99474</c:v>
                </c:pt>
                <c:pt idx="583">
                  <c:v>1.9978400000000001</c:v>
                </c:pt>
                <c:pt idx="584">
                  <c:v>2.0005774999999999</c:v>
                </c:pt>
                <c:pt idx="585">
                  <c:v>2.0032100000000002</c:v>
                </c:pt>
                <c:pt idx="586">
                  <c:v>2.0060225000000003</c:v>
                </c:pt>
                <c:pt idx="587">
                  <c:v>2.0089649999999999</c:v>
                </c:pt>
                <c:pt idx="588">
                  <c:v>2.0118374999999999</c:v>
                </c:pt>
                <c:pt idx="589">
                  <c:v>2.0147249999999999</c:v>
                </c:pt>
                <c:pt idx="590">
                  <c:v>2.0177525000000003</c:v>
                </c:pt>
                <c:pt idx="591">
                  <c:v>2.0207424999999999</c:v>
                </c:pt>
                <c:pt idx="592">
                  <c:v>2.0236549999999998</c:v>
                </c:pt>
                <c:pt idx="593">
                  <c:v>2.026675</c:v>
                </c:pt>
                <c:pt idx="594">
                  <c:v>2.0297800000000001</c:v>
                </c:pt>
                <c:pt idx="595">
                  <c:v>2.0331250000000001</c:v>
                </c:pt>
                <c:pt idx="596">
                  <c:v>2.0361250000000002</c:v>
                </c:pt>
                <c:pt idx="597">
                  <c:v>2.0390200000000003</c:v>
                </c:pt>
                <c:pt idx="598">
                  <c:v>2.0421</c:v>
                </c:pt>
                <c:pt idx="599">
                  <c:v>2.0450525000000002</c:v>
                </c:pt>
                <c:pt idx="600">
                  <c:v>2.0480800000000001</c:v>
                </c:pt>
                <c:pt idx="601">
                  <c:v>2.0512874999999999</c:v>
                </c:pt>
                <c:pt idx="602">
                  <c:v>2.0543049999999998</c:v>
                </c:pt>
                <c:pt idx="603">
                  <c:v>2.0572075000000001</c:v>
                </c:pt>
                <c:pt idx="604">
                  <c:v>2.0602024999999999</c:v>
                </c:pt>
                <c:pt idx="605">
                  <c:v>2.0633474999999999</c:v>
                </c:pt>
                <c:pt idx="606">
                  <c:v>2.0668074999999999</c:v>
                </c:pt>
                <c:pt idx="607">
                  <c:v>2.0702149999999997</c:v>
                </c:pt>
                <c:pt idx="608">
                  <c:v>2.0733999999999999</c:v>
                </c:pt>
                <c:pt idx="609">
                  <c:v>2.07653</c:v>
                </c:pt>
                <c:pt idx="610">
                  <c:v>2.0799224999999999</c:v>
                </c:pt>
                <c:pt idx="611">
                  <c:v>2.0833925</c:v>
                </c:pt>
                <c:pt idx="612">
                  <c:v>2.0869374999999999</c:v>
                </c:pt>
                <c:pt idx="613">
                  <c:v>2.0901125</c:v>
                </c:pt>
                <c:pt idx="614">
                  <c:v>2.0931025000000001</c:v>
                </c:pt>
                <c:pt idx="615">
                  <c:v>2.096155</c:v>
                </c:pt>
                <c:pt idx="616">
                  <c:v>2.0993550000000001</c:v>
                </c:pt>
                <c:pt idx="617">
                  <c:v>2.1027424999999997</c:v>
                </c:pt>
                <c:pt idx="618">
                  <c:v>2.1060675</c:v>
                </c:pt>
                <c:pt idx="619">
                  <c:v>2.1092149999999998</c:v>
                </c:pt>
                <c:pt idx="620">
                  <c:v>2.1124199999999997</c:v>
                </c:pt>
                <c:pt idx="621">
                  <c:v>2.1158574999999997</c:v>
                </c:pt>
                <c:pt idx="622">
                  <c:v>2.1196000000000002</c:v>
                </c:pt>
                <c:pt idx="623">
                  <c:v>2.1231925</c:v>
                </c:pt>
                <c:pt idx="624">
                  <c:v>2.126455</c:v>
                </c:pt>
                <c:pt idx="625">
                  <c:v>2.1296149999999998</c:v>
                </c:pt>
                <c:pt idx="626">
                  <c:v>2.1328300000000002</c:v>
                </c:pt>
                <c:pt idx="627">
                  <c:v>2.1361249999999998</c:v>
                </c:pt>
                <c:pt idx="628">
                  <c:v>2.13951</c:v>
                </c:pt>
                <c:pt idx="629">
                  <c:v>2.1427450000000001</c:v>
                </c:pt>
                <c:pt idx="630">
                  <c:v>2.1459075000000003</c:v>
                </c:pt>
                <c:pt idx="631">
                  <c:v>2.1492025000000003</c:v>
                </c:pt>
                <c:pt idx="632">
                  <c:v>2.1527449999999999</c:v>
                </c:pt>
                <c:pt idx="633">
                  <c:v>2.1563400000000001</c:v>
                </c:pt>
                <c:pt idx="634">
                  <c:v>2.1595974999999998</c:v>
                </c:pt>
                <c:pt idx="635">
                  <c:v>2.1628850000000002</c:v>
                </c:pt>
                <c:pt idx="636">
                  <c:v>2.1661125000000001</c:v>
                </c:pt>
                <c:pt idx="637">
                  <c:v>2.1693250000000002</c:v>
                </c:pt>
                <c:pt idx="638">
                  <c:v>2.1726025</c:v>
                </c:pt>
                <c:pt idx="639">
                  <c:v>2.1761325</c:v>
                </c:pt>
                <c:pt idx="640">
                  <c:v>2.1794475000000002</c:v>
                </c:pt>
                <c:pt idx="641">
                  <c:v>2.1827350000000001</c:v>
                </c:pt>
                <c:pt idx="642">
                  <c:v>2.1861950000000001</c:v>
                </c:pt>
                <c:pt idx="643">
                  <c:v>2.18987</c:v>
                </c:pt>
                <c:pt idx="644">
                  <c:v>2.1936975000000003</c:v>
                </c:pt>
                <c:pt idx="645">
                  <c:v>2.1978575</c:v>
                </c:pt>
                <c:pt idx="646">
                  <c:v>2.2008300000000003</c:v>
                </c:pt>
                <c:pt idx="647">
                  <c:v>2.2040125000000002</c:v>
                </c:pt>
                <c:pt idx="648">
                  <c:v>2.2075150000000003</c:v>
                </c:pt>
                <c:pt idx="649">
                  <c:v>2.2112824999999998</c:v>
                </c:pt>
                <c:pt idx="650">
                  <c:v>2.2149900000000002</c:v>
                </c:pt>
                <c:pt idx="651">
                  <c:v>2.2186300000000001</c:v>
                </c:pt>
                <c:pt idx="652">
                  <c:v>2.2222399999999998</c:v>
                </c:pt>
                <c:pt idx="653">
                  <c:v>2.2259074999999999</c:v>
                </c:pt>
                <c:pt idx="654">
                  <c:v>2.2280350000000002</c:v>
                </c:pt>
                <c:pt idx="655">
                  <c:v>2.230375</c:v>
                </c:pt>
                <c:pt idx="656">
                  <c:v>2.2326349999999997</c:v>
                </c:pt>
                <c:pt idx="657">
                  <c:v>2.2351200000000002</c:v>
                </c:pt>
                <c:pt idx="658">
                  <c:v>2.2374075000000002</c:v>
                </c:pt>
                <c:pt idx="659">
                  <c:v>2.2399274999999998</c:v>
                </c:pt>
                <c:pt idx="660">
                  <c:v>2.2426974999999998</c:v>
                </c:pt>
                <c:pt idx="661">
                  <c:v>2.2457449999999999</c:v>
                </c:pt>
                <c:pt idx="662">
                  <c:v>2.2490950000000001</c:v>
                </c:pt>
                <c:pt idx="663">
                  <c:v>2.2527825000000004</c:v>
                </c:pt>
                <c:pt idx="664">
                  <c:v>2.2565425000000001</c:v>
                </c:pt>
                <c:pt idx="665">
                  <c:v>2.2603274999999998</c:v>
                </c:pt>
                <c:pt idx="666">
                  <c:v>2.26431</c:v>
                </c:pt>
                <c:pt idx="667">
                  <c:v>2.2683624999999998</c:v>
                </c:pt>
                <c:pt idx="668">
                  <c:v>2.2725624999999998</c:v>
                </c:pt>
                <c:pt idx="669">
                  <c:v>2.2750699999999999</c:v>
                </c:pt>
                <c:pt idx="670">
                  <c:v>2.2778100000000001</c:v>
                </c:pt>
                <c:pt idx="671">
                  <c:v>2.2808249999999997</c:v>
                </c:pt>
                <c:pt idx="672">
                  <c:v>2.2841400000000003</c:v>
                </c:pt>
                <c:pt idx="673">
                  <c:v>2.2877874999999999</c:v>
                </c:pt>
                <c:pt idx="674">
                  <c:v>2.2917399999999999</c:v>
                </c:pt>
                <c:pt idx="675">
                  <c:v>2.2957225000000001</c:v>
                </c:pt>
                <c:pt idx="676">
                  <c:v>2.2998024999999997</c:v>
                </c:pt>
                <c:pt idx="677">
                  <c:v>2.3039575000000001</c:v>
                </c:pt>
                <c:pt idx="678">
                  <c:v>2.3081450000000001</c:v>
                </c:pt>
                <c:pt idx="679">
                  <c:v>2.3122125000000002</c:v>
                </c:pt>
                <c:pt idx="680">
                  <c:v>2.3161424999999998</c:v>
                </c:pt>
                <c:pt idx="681">
                  <c:v>2.3200149999999997</c:v>
                </c:pt>
                <c:pt idx="682">
                  <c:v>2.32389</c:v>
                </c:pt>
                <c:pt idx="683">
                  <c:v>2.3278574999999999</c:v>
                </c:pt>
                <c:pt idx="684">
                  <c:v>2.3319550000000002</c:v>
                </c:pt>
                <c:pt idx="685">
                  <c:v>2.3361324999999997</c:v>
                </c:pt>
                <c:pt idx="686">
                  <c:v>2.3403149999999999</c:v>
                </c:pt>
                <c:pt idx="687">
                  <c:v>2.3443274999999999</c:v>
                </c:pt>
                <c:pt idx="688">
                  <c:v>2.3482275000000001</c:v>
                </c:pt>
                <c:pt idx="689">
                  <c:v>2.3521450000000002</c:v>
                </c:pt>
                <c:pt idx="690">
                  <c:v>2.35608</c:v>
                </c:pt>
                <c:pt idx="691">
                  <c:v>2.3601575000000001</c:v>
                </c:pt>
                <c:pt idx="692">
                  <c:v>2.3643174999999998</c:v>
                </c:pt>
                <c:pt idx="693">
                  <c:v>2.3683274999999999</c:v>
                </c:pt>
                <c:pt idx="694">
                  <c:v>2.3722850000000002</c:v>
                </c:pt>
                <c:pt idx="695">
                  <c:v>2.3761649999999999</c:v>
                </c:pt>
                <c:pt idx="696">
                  <c:v>2.3800075000000001</c:v>
                </c:pt>
                <c:pt idx="697">
                  <c:v>2.3839075000000003</c:v>
                </c:pt>
                <c:pt idx="698">
                  <c:v>2.3879999999999999</c:v>
                </c:pt>
                <c:pt idx="699">
                  <c:v>2.3920925</c:v>
                </c:pt>
                <c:pt idx="700">
                  <c:v>2.3962574999999999</c:v>
                </c:pt>
                <c:pt idx="701">
                  <c:v>2.4001749999999999</c:v>
                </c:pt>
                <c:pt idx="702">
                  <c:v>2.4039275</c:v>
                </c:pt>
                <c:pt idx="703">
                  <c:v>2.4076</c:v>
                </c:pt>
                <c:pt idx="704">
                  <c:v>2.4113325000000003</c:v>
                </c:pt>
                <c:pt idx="705">
                  <c:v>2.4150800000000001</c:v>
                </c:pt>
                <c:pt idx="706">
                  <c:v>2.4188450000000001</c:v>
                </c:pt>
                <c:pt idx="707">
                  <c:v>2.4226000000000001</c:v>
                </c:pt>
                <c:pt idx="708">
                  <c:v>2.4264524999999999</c:v>
                </c:pt>
                <c:pt idx="709">
                  <c:v>2.4303974999999998</c:v>
                </c:pt>
                <c:pt idx="710">
                  <c:v>2.4344700000000001</c:v>
                </c:pt>
                <c:pt idx="711">
                  <c:v>2.4380450000000002</c:v>
                </c:pt>
                <c:pt idx="712">
                  <c:v>2.44198</c:v>
                </c:pt>
                <c:pt idx="713">
                  <c:v>2.4460725000000001</c:v>
                </c:pt>
                <c:pt idx="714">
                  <c:v>2.4501824999999999</c:v>
                </c:pt>
                <c:pt idx="715">
                  <c:v>2.4544000000000001</c:v>
                </c:pt>
                <c:pt idx="716">
                  <c:v>2.4588349999999997</c:v>
                </c:pt>
                <c:pt idx="717">
                  <c:v>2.4634849999999999</c:v>
                </c:pt>
                <c:pt idx="718">
                  <c:v>2.4681600000000001</c:v>
                </c:pt>
                <c:pt idx="719">
                  <c:v>2.47296</c:v>
                </c:pt>
                <c:pt idx="720">
                  <c:v>2.4776750000000001</c:v>
                </c:pt>
                <c:pt idx="721">
                  <c:v>2.4806925</c:v>
                </c:pt>
                <c:pt idx="722">
                  <c:v>2.4840149999999999</c:v>
                </c:pt>
                <c:pt idx="723">
                  <c:v>2.4871399999999997</c:v>
                </c:pt>
                <c:pt idx="724">
                  <c:v>2.49058</c:v>
                </c:pt>
                <c:pt idx="725">
                  <c:v>2.4937274999999999</c:v>
                </c:pt>
                <c:pt idx="726">
                  <c:v>2.4971899999999998</c:v>
                </c:pt>
                <c:pt idx="727">
                  <c:v>2.5003500000000001</c:v>
                </c:pt>
                <c:pt idx="728">
                  <c:v>2.5038500000000004</c:v>
                </c:pt>
                <c:pt idx="729">
                  <c:v>2.5076999999999998</c:v>
                </c:pt>
                <c:pt idx="730">
                  <c:v>2.5119249999999997</c:v>
                </c:pt>
                <c:pt idx="731">
                  <c:v>2.5165500000000001</c:v>
                </c:pt>
                <c:pt idx="732">
                  <c:v>2.5216750000000001</c:v>
                </c:pt>
                <c:pt idx="733">
                  <c:v>2.5272999999999999</c:v>
                </c:pt>
                <c:pt idx="734">
                  <c:v>2.5330249999999999</c:v>
                </c:pt>
                <c:pt idx="735">
                  <c:v>2.5384250000000002</c:v>
                </c:pt>
                <c:pt idx="736">
                  <c:v>2.540575</c:v>
                </c:pt>
                <c:pt idx="737">
                  <c:v>2.5429500000000003</c:v>
                </c:pt>
                <c:pt idx="738">
                  <c:v>2.5452750000000002</c:v>
                </c:pt>
                <c:pt idx="739">
                  <c:v>2.547625</c:v>
                </c:pt>
                <c:pt idx="740">
                  <c:v>2.5499499999999999</c:v>
                </c:pt>
                <c:pt idx="741">
                  <c:v>2.5524999999999998</c:v>
                </c:pt>
                <c:pt idx="742">
                  <c:v>2.5553249999999998</c:v>
                </c:pt>
                <c:pt idx="743">
                  <c:v>2.5584249999999997</c:v>
                </c:pt>
                <c:pt idx="744">
                  <c:v>2.5615999999999999</c:v>
                </c:pt>
                <c:pt idx="745">
                  <c:v>2.5650750000000002</c:v>
                </c:pt>
                <c:pt idx="746">
                  <c:v>2.5689000000000002</c:v>
                </c:pt>
                <c:pt idx="747">
                  <c:v>2.5731250000000001</c:v>
                </c:pt>
                <c:pt idx="748">
                  <c:v>2.5753499999999998</c:v>
                </c:pt>
                <c:pt idx="749">
                  <c:v>2.5777749999999999</c:v>
                </c:pt>
                <c:pt idx="750">
                  <c:v>2.5801500000000002</c:v>
                </c:pt>
                <c:pt idx="751">
                  <c:v>2.5827499999999999</c:v>
                </c:pt>
                <c:pt idx="752">
                  <c:v>2.5851500000000001</c:v>
                </c:pt>
                <c:pt idx="753">
                  <c:v>2.587825</c:v>
                </c:pt>
                <c:pt idx="754">
                  <c:v>2.5902749999999997</c:v>
                </c:pt>
                <c:pt idx="755">
                  <c:v>2.592975</c:v>
                </c:pt>
                <c:pt idx="756">
                  <c:v>2.5954999999999999</c:v>
                </c:pt>
                <c:pt idx="757">
                  <c:v>2.5979999999999999</c:v>
                </c:pt>
                <c:pt idx="758">
                  <c:v>2.600625</c:v>
                </c:pt>
                <c:pt idx="759">
                  <c:v>2.6030250000000001</c:v>
                </c:pt>
                <c:pt idx="760">
                  <c:v>2.6049500000000001</c:v>
                </c:pt>
                <c:pt idx="761">
                  <c:v>2.6070500000000001</c:v>
                </c:pt>
                <c:pt idx="762">
                  <c:v>2.609375</c:v>
                </c:pt>
                <c:pt idx="763">
                  <c:v>2.6119249999999998</c:v>
                </c:pt>
                <c:pt idx="764">
                  <c:v>2.614725</c:v>
                </c:pt>
                <c:pt idx="765">
                  <c:v>2.6177999999999999</c:v>
                </c:pt>
                <c:pt idx="766">
                  <c:v>2.6212</c:v>
                </c:pt>
                <c:pt idx="767">
                  <c:v>2.6249249999999997</c:v>
                </c:pt>
                <c:pt idx="768">
                  <c:v>2.6290249999999999</c:v>
                </c:pt>
                <c:pt idx="769">
                  <c:v>2.6335500000000001</c:v>
                </c:pt>
                <c:pt idx="770">
                  <c:v>2.638525</c:v>
                </c:pt>
                <c:pt idx="771">
                  <c:v>2.6439750000000002</c:v>
                </c:pt>
                <c:pt idx="772">
                  <c:v>2.6466250000000002</c:v>
                </c:pt>
                <c:pt idx="773">
                  <c:v>2.6495500000000001</c:v>
                </c:pt>
                <c:pt idx="774">
                  <c:v>2.6527750000000001</c:v>
                </c:pt>
                <c:pt idx="775">
                  <c:v>2.6563249999999998</c:v>
                </c:pt>
                <c:pt idx="776">
                  <c:v>2.6602000000000001</c:v>
                </c:pt>
                <c:pt idx="777">
                  <c:v>2.6644749999999999</c:v>
                </c:pt>
                <c:pt idx="778">
                  <c:v>2.6692</c:v>
                </c:pt>
                <c:pt idx="779">
                  <c:v>2.6743749999999999</c:v>
                </c:pt>
                <c:pt idx="780">
                  <c:v>2.6798999999999999</c:v>
                </c:pt>
                <c:pt idx="781">
                  <c:v>2.6854499999999999</c:v>
                </c:pt>
                <c:pt idx="782">
                  <c:v>2.6913499999999999</c:v>
                </c:pt>
                <c:pt idx="783">
                  <c:v>2.6953</c:v>
                </c:pt>
                <c:pt idx="784">
                  <c:v>2.6996500000000001</c:v>
                </c:pt>
                <c:pt idx="785">
                  <c:v>2.7035499999999999</c:v>
                </c:pt>
                <c:pt idx="786">
                  <c:v>2.70655</c:v>
                </c:pt>
                <c:pt idx="787">
                  <c:v>2.7098500000000003</c:v>
                </c:pt>
                <c:pt idx="788">
                  <c:v>2.7129250000000003</c:v>
                </c:pt>
                <c:pt idx="789">
                  <c:v>2.7162999999999999</c:v>
                </c:pt>
                <c:pt idx="790">
                  <c:v>2.7200249999999997</c:v>
                </c:pt>
                <c:pt idx="791">
                  <c:v>2.7237999999999998</c:v>
                </c:pt>
                <c:pt idx="792">
                  <c:v>2.7279249999999999</c:v>
                </c:pt>
                <c:pt idx="793">
                  <c:v>2.732475</c:v>
                </c:pt>
                <c:pt idx="794">
                  <c:v>2.7374999999999998</c:v>
                </c:pt>
                <c:pt idx="795">
                  <c:v>2.7429999999999999</c:v>
                </c:pt>
                <c:pt idx="796">
                  <c:v>2.7465999999999999</c:v>
                </c:pt>
                <c:pt idx="797">
                  <c:v>2.7503250000000001</c:v>
                </c:pt>
                <c:pt idx="798">
                  <c:v>2.7532000000000001</c:v>
                </c:pt>
                <c:pt idx="799">
                  <c:v>2.7563750000000002</c:v>
                </c:pt>
                <c:pt idx="800">
                  <c:v>2.75935</c:v>
                </c:pt>
                <c:pt idx="801">
                  <c:v>2.7625999999999999</c:v>
                </c:pt>
                <c:pt idx="802">
                  <c:v>2.7655750000000001</c:v>
                </c:pt>
                <c:pt idx="803">
                  <c:v>2.768875</c:v>
                </c:pt>
                <c:pt idx="804">
                  <c:v>2.772475</c:v>
                </c:pt>
                <c:pt idx="805">
                  <c:v>2.7764500000000001</c:v>
                </c:pt>
                <c:pt idx="806">
                  <c:v>2.7786749999999998</c:v>
                </c:pt>
                <c:pt idx="807">
                  <c:v>2.7811249999999998</c:v>
                </c:pt>
                <c:pt idx="808">
                  <c:v>2.7838000000000003</c:v>
                </c:pt>
                <c:pt idx="809">
                  <c:v>2.786775</c:v>
                </c:pt>
                <c:pt idx="810">
                  <c:v>2.790025</c:v>
                </c:pt>
                <c:pt idx="811">
                  <c:v>2.7936000000000001</c:v>
                </c:pt>
                <c:pt idx="812">
                  <c:v>2.7975249999999998</c:v>
                </c:pt>
                <c:pt idx="813">
                  <c:v>2.80185</c:v>
                </c:pt>
                <c:pt idx="814">
                  <c:v>2.8066249999999999</c:v>
                </c:pt>
                <c:pt idx="815">
                  <c:v>2.8118500000000002</c:v>
                </c:pt>
                <c:pt idx="816">
                  <c:v>2.8176000000000001</c:v>
                </c:pt>
                <c:pt idx="817">
                  <c:v>2.8202250000000002</c:v>
                </c:pt>
                <c:pt idx="818">
                  <c:v>2.8230999999999997</c:v>
                </c:pt>
                <c:pt idx="819">
                  <c:v>2.8262499999999999</c:v>
                </c:pt>
                <c:pt idx="820">
                  <c:v>2.8292250000000001</c:v>
                </c:pt>
                <c:pt idx="821">
                  <c:v>2.8324750000000001</c:v>
                </c:pt>
                <c:pt idx="822">
                  <c:v>2.8360750000000001</c:v>
                </c:pt>
                <c:pt idx="823">
                  <c:v>2.8400249999999998</c:v>
                </c:pt>
                <c:pt idx="824">
                  <c:v>2.841825</c:v>
                </c:pt>
                <c:pt idx="825">
                  <c:v>2.8437749999999999</c:v>
                </c:pt>
                <c:pt idx="826">
                  <c:v>2.8456999999999999</c:v>
                </c:pt>
                <c:pt idx="827">
                  <c:v>2.8478249999999998</c:v>
                </c:pt>
                <c:pt idx="828">
                  <c:v>2.8497499999999998</c:v>
                </c:pt>
                <c:pt idx="829">
                  <c:v>2.8519000000000001</c:v>
                </c:pt>
                <c:pt idx="830">
                  <c:v>2.85425</c:v>
                </c:pt>
                <c:pt idx="831">
                  <c:v>2.8568250000000002</c:v>
                </c:pt>
                <c:pt idx="832">
                  <c:v>2.8596750000000002</c:v>
                </c:pt>
                <c:pt idx="833">
                  <c:v>2.8628</c:v>
                </c:pt>
                <c:pt idx="834">
                  <c:v>2.86625</c:v>
                </c:pt>
                <c:pt idx="835">
                  <c:v>2.87005</c:v>
                </c:pt>
                <c:pt idx="836">
                  <c:v>2.8742000000000001</c:v>
                </c:pt>
                <c:pt idx="837">
                  <c:v>2.8788</c:v>
                </c:pt>
                <c:pt idx="838">
                  <c:v>2.8838249999999999</c:v>
                </c:pt>
                <c:pt idx="839">
                  <c:v>2.8893749999999998</c:v>
                </c:pt>
                <c:pt idx="840">
                  <c:v>2.8938249999999996</c:v>
                </c:pt>
                <c:pt idx="841">
                  <c:v>2.8973499999999999</c:v>
                </c:pt>
                <c:pt idx="842">
                  <c:v>2.9011999999999998</c:v>
                </c:pt>
                <c:pt idx="843">
                  <c:v>2.9047749999999999</c:v>
                </c:pt>
                <c:pt idx="844">
                  <c:v>2.908725</c:v>
                </c:pt>
                <c:pt idx="845">
                  <c:v>2.9130500000000001</c:v>
                </c:pt>
                <c:pt idx="846">
                  <c:v>2.9177999999999997</c:v>
                </c:pt>
                <c:pt idx="847">
                  <c:v>2.923025</c:v>
                </c:pt>
                <c:pt idx="848">
                  <c:v>2.9288000000000003</c:v>
                </c:pt>
                <c:pt idx="849">
                  <c:v>2.9305749999999997</c:v>
                </c:pt>
                <c:pt idx="850">
                  <c:v>2.93255</c:v>
                </c:pt>
                <c:pt idx="851">
                  <c:v>2.9347249999999998</c:v>
                </c:pt>
                <c:pt idx="852">
                  <c:v>2.9371</c:v>
                </c:pt>
                <c:pt idx="853">
                  <c:v>2.9396999999999998</c:v>
                </c:pt>
                <c:pt idx="854">
                  <c:v>2.9426000000000001</c:v>
                </c:pt>
                <c:pt idx="855">
                  <c:v>2.9457500000000003</c:v>
                </c:pt>
                <c:pt idx="856">
                  <c:v>2.9492500000000001</c:v>
                </c:pt>
                <c:pt idx="857">
                  <c:v>2.9530750000000001</c:v>
                </c:pt>
                <c:pt idx="858">
                  <c:v>2.9572500000000002</c:v>
                </c:pt>
                <c:pt idx="859">
                  <c:v>2.9618500000000001</c:v>
                </c:pt>
                <c:pt idx="860">
                  <c:v>2.9668999999999999</c:v>
                </c:pt>
                <c:pt idx="861">
                  <c:v>2.9724750000000002</c:v>
                </c:pt>
                <c:pt idx="862">
                  <c:v>2.9783750000000002</c:v>
                </c:pt>
                <c:pt idx="863">
                  <c:v>2.9843500000000001</c:v>
                </c:pt>
                <c:pt idx="864">
                  <c:v>2.9901750000000002</c:v>
                </c:pt>
                <c:pt idx="865">
                  <c:v>2.9960500000000003</c:v>
                </c:pt>
                <c:pt idx="866">
                  <c:v>3.001925</c:v>
                </c:pt>
                <c:pt idx="867">
                  <c:v>3.0077500000000001</c:v>
                </c:pt>
                <c:pt idx="868">
                  <c:v>3.0137</c:v>
                </c:pt>
                <c:pt idx="869">
                  <c:v>3.0196499999999999</c:v>
                </c:pt>
                <c:pt idx="870">
                  <c:v>3.025525</c:v>
                </c:pt>
                <c:pt idx="871">
                  <c:v>3.0313750000000002</c:v>
                </c:pt>
                <c:pt idx="872">
                  <c:v>3.0371250000000001</c:v>
                </c:pt>
                <c:pt idx="873">
                  <c:v>3.0426249999999997</c:v>
                </c:pt>
                <c:pt idx="874">
                  <c:v>3.048025</c:v>
                </c:pt>
                <c:pt idx="875">
                  <c:v>3.0507749999999998</c:v>
                </c:pt>
                <c:pt idx="876">
                  <c:v>3.0538249999999998</c:v>
                </c:pt>
                <c:pt idx="877">
                  <c:v>3.057175</c:v>
                </c:pt>
                <c:pt idx="878">
                  <c:v>3.0608499999999998</c:v>
                </c:pt>
                <c:pt idx="879">
                  <c:v>3.0648999999999997</c:v>
                </c:pt>
                <c:pt idx="880">
                  <c:v>3.06935</c:v>
                </c:pt>
                <c:pt idx="881">
                  <c:v>3.0742499999999997</c:v>
                </c:pt>
                <c:pt idx="882">
                  <c:v>3.07965</c:v>
                </c:pt>
                <c:pt idx="883">
                  <c:v>3.0851000000000002</c:v>
                </c:pt>
                <c:pt idx="884">
                  <c:v>3.0878749999999999</c:v>
                </c:pt>
                <c:pt idx="885">
                  <c:v>3.0909749999999998</c:v>
                </c:pt>
                <c:pt idx="886">
                  <c:v>3.0943499999999999</c:v>
                </c:pt>
                <c:pt idx="887">
                  <c:v>3.0980750000000001</c:v>
                </c:pt>
                <c:pt idx="888">
                  <c:v>3.1015250000000001</c:v>
                </c:pt>
                <c:pt idx="889">
                  <c:v>3.1038250000000001</c:v>
                </c:pt>
                <c:pt idx="890">
                  <c:v>3.1064000000000003</c:v>
                </c:pt>
                <c:pt idx="891">
                  <c:v>3.1088</c:v>
                </c:pt>
                <c:pt idx="892">
                  <c:v>3.11145</c:v>
                </c:pt>
                <c:pt idx="893">
                  <c:v>3.1143750000000003</c:v>
                </c:pt>
                <c:pt idx="894">
                  <c:v>3.117575</c:v>
                </c:pt>
                <c:pt idx="895">
                  <c:v>3.1210999999999998</c:v>
                </c:pt>
                <c:pt idx="896">
                  <c:v>3.1249750000000001</c:v>
                </c:pt>
                <c:pt idx="897">
                  <c:v>3.1275749999999998</c:v>
                </c:pt>
                <c:pt idx="898">
                  <c:v>3.1304249999999998</c:v>
                </c:pt>
                <c:pt idx="899">
                  <c:v>3.1335750000000004</c:v>
                </c:pt>
                <c:pt idx="900">
                  <c:v>3.1361750000000002</c:v>
                </c:pt>
                <c:pt idx="901">
                  <c:v>3.1390250000000002</c:v>
                </c:pt>
                <c:pt idx="902">
                  <c:v>3.1414499999999999</c:v>
                </c:pt>
                <c:pt idx="903">
                  <c:v>3.1441249999999998</c:v>
                </c:pt>
                <c:pt idx="904">
                  <c:v>3.1466500000000002</c:v>
                </c:pt>
                <c:pt idx="905">
                  <c:v>3.1494249999999999</c:v>
                </c:pt>
                <c:pt idx="906">
                  <c:v>3.1524749999999999</c:v>
                </c:pt>
                <c:pt idx="907">
                  <c:v>3.1558250000000001</c:v>
                </c:pt>
                <c:pt idx="908">
                  <c:v>3.1595249999999999</c:v>
                </c:pt>
                <c:pt idx="909">
                  <c:v>3.1633750000000003</c:v>
                </c:pt>
                <c:pt idx="910">
                  <c:v>3.1676250000000001</c:v>
                </c:pt>
                <c:pt idx="911">
                  <c:v>3.1722999999999999</c:v>
                </c:pt>
                <c:pt idx="912">
                  <c:v>3.1774249999999995</c:v>
                </c:pt>
                <c:pt idx="913">
                  <c:v>3.1829999999999998</c:v>
                </c:pt>
                <c:pt idx="914">
                  <c:v>3.1884250000000005</c:v>
                </c:pt>
                <c:pt idx="915">
                  <c:v>3.1938500000000003</c:v>
                </c:pt>
                <c:pt idx="916">
                  <c:v>3.199125</c:v>
                </c:pt>
                <c:pt idx="917">
                  <c:v>3.201225</c:v>
                </c:pt>
                <c:pt idx="918">
                  <c:v>3.203525</c:v>
                </c:pt>
                <c:pt idx="919">
                  <c:v>3.2058000000000004</c:v>
                </c:pt>
                <c:pt idx="920">
                  <c:v>3.2083249999999999</c:v>
                </c:pt>
                <c:pt idx="921">
                  <c:v>3.2110750000000001</c:v>
                </c:pt>
                <c:pt idx="922">
                  <c:v>3.2141000000000002</c:v>
                </c:pt>
                <c:pt idx="923">
                  <c:v>3.217425</c:v>
                </c:pt>
                <c:pt idx="924">
                  <c:v>3.2210999999999999</c:v>
                </c:pt>
                <c:pt idx="925">
                  <c:v>3.2251250000000002</c:v>
                </c:pt>
                <c:pt idx="926">
                  <c:v>3.2295499999999997</c:v>
                </c:pt>
                <c:pt idx="927">
                  <c:v>3.2344499999999998</c:v>
                </c:pt>
                <c:pt idx="928">
                  <c:v>3.2398000000000002</c:v>
                </c:pt>
                <c:pt idx="929">
                  <c:v>3.2450000000000001</c:v>
                </c:pt>
                <c:pt idx="930">
                  <c:v>3.2500750000000003</c:v>
                </c:pt>
                <c:pt idx="931">
                  <c:v>3.2554500000000002</c:v>
                </c:pt>
                <c:pt idx="932">
                  <c:v>3.2606499999999996</c:v>
                </c:pt>
                <c:pt idx="933">
                  <c:v>3.2630750000000002</c:v>
                </c:pt>
                <c:pt idx="934">
                  <c:v>3.2657249999999998</c:v>
                </c:pt>
                <c:pt idx="935">
                  <c:v>3.2682999999999995</c:v>
                </c:pt>
                <c:pt idx="936">
                  <c:v>3.2711249999999996</c:v>
                </c:pt>
                <c:pt idx="937">
                  <c:v>3.2731250000000003</c:v>
                </c:pt>
                <c:pt idx="938">
                  <c:v>3.2752999999999997</c:v>
                </c:pt>
                <c:pt idx="939">
                  <c:v>3.2777000000000003</c:v>
                </c:pt>
                <c:pt idx="940">
                  <c:v>3.2803499999999999</c:v>
                </c:pt>
                <c:pt idx="941">
                  <c:v>3.2832750000000002</c:v>
                </c:pt>
                <c:pt idx="942">
                  <c:v>3.2864749999999998</c:v>
                </c:pt>
                <c:pt idx="943">
                  <c:v>3.29</c:v>
                </c:pt>
                <c:pt idx="944">
                  <c:v>3.2938500000000004</c:v>
                </c:pt>
                <c:pt idx="945">
                  <c:v>3.2981249999999998</c:v>
                </c:pt>
                <c:pt idx="946">
                  <c:v>3.3028000000000004</c:v>
                </c:pt>
                <c:pt idx="947">
                  <c:v>3.3076000000000003</c:v>
                </c:pt>
                <c:pt idx="948">
                  <c:v>3.312875</c:v>
                </c:pt>
                <c:pt idx="949">
                  <c:v>3.3181000000000003</c:v>
                </c:pt>
                <c:pt idx="950">
                  <c:v>3.3237250000000005</c:v>
                </c:pt>
                <c:pt idx="951">
                  <c:v>3.3292750000000004</c:v>
                </c:pt>
                <c:pt idx="952">
                  <c:v>3.334425</c:v>
                </c:pt>
                <c:pt idx="953">
                  <c:v>3.3364750000000001</c:v>
                </c:pt>
                <c:pt idx="954">
                  <c:v>3.3387000000000002</c:v>
                </c:pt>
                <c:pt idx="955">
                  <c:v>3.3411499999999998</c:v>
                </c:pt>
                <c:pt idx="956">
                  <c:v>3.3438500000000002</c:v>
                </c:pt>
                <c:pt idx="957">
                  <c:v>3.3468249999999999</c:v>
                </c:pt>
                <c:pt idx="958">
                  <c:v>3.3487250000000004</c:v>
                </c:pt>
                <c:pt idx="959">
                  <c:v>3.3508000000000004</c:v>
                </c:pt>
                <c:pt idx="960">
                  <c:v>3.3531</c:v>
                </c:pt>
                <c:pt idx="961">
                  <c:v>3.3556250000000003</c:v>
                </c:pt>
                <c:pt idx="962">
                  <c:v>3.3583750000000001</c:v>
                </c:pt>
                <c:pt idx="963">
                  <c:v>3.3614249999999997</c:v>
                </c:pt>
                <c:pt idx="964">
                  <c:v>3.3647999999999998</c:v>
                </c:pt>
                <c:pt idx="965">
                  <c:v>3.3684750000000001</c:v>
                </c:pt>
                <c:pt idx="966">
                  <c:v>3.3725499999999999</c:v>
                </c:pt>
                <c:pt idx="967">
                  <c:v>3.3770000000000002</c:v>
                </c:pt>
                <c:pt idx="968">
                  <c:v>3.3819250000000003</c:v>
                </c:pt>
                <c:pt idx="969">
                  <c:v>3.3873250000000001</c:v>
                </c:pt>
                <c:pt idx="970">
                  <c:v>3.3930500000000001</c:v>
                </c:pt>
                <c:pt idx="971">
                  <c:v>3.3986750000000003</c:v>
                </c:pt>
                <c:pt idx="972">
                  <c:v>3.4041000000000001</c:v>
                </c:pt>
                <c:pt idx="973">
                  <c:v>3.4098249999999997</c:v>
                </c:pt>
                <c:pt idx="974">
                  <c:v>3.4149750000000001</c:v>
                </c:pt>
                <c:pt idx="975">
                  <c:v>3.42035</c:v>
                </c:pt>
                <c:pt idx="976">
                  <c:v>3.4258999999999999</c:v>
                </c:pt>
                <c:pt idx="977">
                  <c:v>3.4316</c:v>
                </c:pt>
                <c:pt idx="978">
                  <c:v>3.4370249999999998</c:v>
                </c:pt>
                <c:pt idx="979">
                  <c:v>3.4427500000000002</c:v>
                </c:pt>
                <c:pt idx="980">
                  <c:v>3.4486000000000003</c:v>
                </c:pt>
                <c:pt idx="981">
                  <c:v>3.454075</c:v>
                </c:pt>
                <c:pt idx="982">
                  <c:v>3.4589250000000002</c:v>
                </c:pt>
                <c:pt idx="983">
                  <c:v>3.4642249999999999</c:v>
                </c:pt>
                <c:pt idx="984">
                  <c:v>3.469125</c:v>
                </c:pt>
                <c:pt idx="985">
                  <c:v>3.473875</c:v>
                </c:pt>
                <c:pt idx="986">
                  <c:v>3.4788250000000001</c:v>
                </c:pt>
                <c:pt idx="987">
                  <c:v>3.483975</c:v>
                </c:pt>
                <c:pt idx="988">
                  <c:v>3.4871750000000001</c:v>
                </c:pt>
                <c:pt idx="989">
                  <c:v>3.490675</c:v>
                </c:pt>
                <c:pt idx="990">
                  <c:v>3.4945249999999999</c:v>
                </c:pt>
                <c:pt idx="991">
                  <c:v>3.4979749999999998</c:v>
                </c:pt>
                <c:pt idx="992">
                  <c:v>3.5017749999999999</c:v>
                </c:pt>
                <c:pt idx="993">
                  <c:v>3.5059499999999999</c:v>
                </c:pt>
                <c:pt idx="994">
                  <c:v>3.5105499999999998</c:v>
                </c:pt>
                <c:pt idx="995">
                  <c:v>3.5131000000000001</c:v>
                </c:pt>
                <c:pt idx="996">
                  <c:v>3.5159000000000002</c:v>
                </c:pt>
                <c:pt idx="997">
                  <c:v>3.5185750000000002</c:v>
                </c:pt>
                <c:pt idx="998">
                  <c:v>3.5215000000000005</c:v>
                </c:pt>
                <c:pt idx="999">
                  <c:v>3.52475</c:v>
                </c:pt>
                <c:pt idx="1000">
                  <c:v>3.5283000000000002</c:v>
                </c:pt>
                <c:pt idx="1001">
                  <c:v>3.5311750000000002</c:v>
                </c:pt>
                <c:pt idx="1002">
                  <c:v>3.5343249999999999</c:v>
                </c:pt>
                <c:pt idx="1003">
                  <c:v>3.5377999999999998</c:v>
                </c:pt>
                <c:pt idx="1004">
                  <c:v>3.5416000000000003</c:v>
                </c:pt>
                <c:pt idx="1005">
                  <c:v>3.5458000000000003</c:v>
                </c:pt>
                <c:pt idx="1006">
                  <c:v>3.5500499999999997</c:v>
                </c:pt>
                <c:pt idx="1007">
                  <c:v>3.5540750000000001</c:v>
                </c:pt>
                <c:pt idx="1008">
                  <c:v>3.5580750000000001</c:v>
                </c:pt>
                <c:pt idx="1009">
                  <c:v>3.562125</c:v>
                </c:pt>
                <c:pt idx="1010">
                  <c:v>3.5659499999999995</c:v>
                </c:pt>
                <c:pt idx="1011">
                  <c:v>3.56975</c:v>
                </c:pt>
                <c:pt idx="1012">
                  <c:v>3.5735749999999995</c:v>
                </c:pt>
                <c:pt idx="1013">
                  <c:v>3.5774249999999999</c:v>
                </c:pt>
                <c:pt idx="1014">
                  <c:v>3.5812999999999997</c:v>
                </c:pt>
                <c:pt idx="1015">
                  <c:v>3.5837750000000002</c:v>
                </c:pt>
                <c:pt idx="1016">
                  <c:v>3.5865</c:v>
                </c:pt>
                <c:pt idx="1017">
                  <c:v>3.5895000000000001</c:v>
                </c:pt>
                <c:pt idx="1018">
                  <c:v>3.5928</c:v>
                </c:pt>
                <c:pt idx="1019">
                  <c:v>3.5964500000000004</c:v>
                </c:pt>
                <c:pt idx="1020">
                  <c:v>3.6004</c:v>
                </c:pt>
                <c:pt idx="1021">
                  <c:v>3.6043249999999998</c:v>
                </c:pt>
                <c:pt idx="1022">
                  <c:v>3.6082999999999998</c:v>
                </c:pt>
                <c:pt idx="1023">
                  <c:v>3.6122750000000003</c:v>
                </c:pt>
                <c:pt idx="1024">
                  <c:v>3.61625</c:v>
                </c:pt>
                <c:pt idx="1025">
                  <c:v>3.620225</c:v>
                </c:pt>
                <c:pt idx="1026">
                  <c:v>3.6242499999999995</c:v>
                </c:pt>
                <c:pt idx="1027">
                  <c:v>3.6283000000000003</c:v>
                </c:pt>
                <c:pt idx="1028">
                  <c:v>3.6324250000000005</c:v>
                </c:pt>
                <c:pt idx="1029">
                  <c:v>3.6365250000000002</c:v>
                </c:pt>
                <c:pt idx="1030">
                  <c:v>3.640625</c:v>
                </c:pt>
                <c:pt idx="1031">
                  <c:v>3.6447500000000002</c:v>
                </c:pt>
                <c:pt idx="1032">
                  <c:v>3.6488749999999999</c:v>
                </c:pt>
                <c:pt idx="1033">
                  <c:v>3.653025</c:v>
                </c:pt>
                <c:pt idx="1034">
                  <c:v>3.6571500000000001</c:v>
                </c:pt>
                <c:pt idx="1035">
                  <c:v>3.6612749999999998</c:v>
                </c:pt>
                <c:pt idx="1036">
                  <c:v>3.6654249999999999</c:v>
                </c:pt>
                <c:pt idx="1037">
                  <c:v>3.6675</c:v>
                </c:pt>
                <c:pt idx="1038">
                  <c:v>3.6698</c:v>
                </c:pt>
                <c:pt idx="1039">
                  <c:v>3.6723499999999998</c:v>
                </c:pt>
                <c:pt idx="1040">
                  <c:v>3.675125</c:v>
                </c:pt>
                <c:pt idx="1041">
                  <c:v>3.6781750000000004</c:v>
                </c:pt>
                <c:pt idx="1042">
                  <c:v>3.6815500000000001</c:v>
                </c:pt>
                <c:pt idx="1043">
                  <c:v>3.6852500000000004</c:v>
                </c:pt>
                <c:pt idx="1044">
                  <c:v>3.6893250000000002</c:v>
                </c:pt>
                <c:pt idx="1045">
                  <c:v>3.6936749999999998</c:v>
                </c:pt>
                <c:pt idx="1046">
                  <c:v>3.6981000000000002</c:v>
                </c:pt>
                <c:pt idx="1047">
                  <c:v>3.7022750000000002</c:v>
                </c:pt>
                <c:pt idx="1048">
                  <c:v>3.7064750000000002</c:v>
                </c:pt>
                <c:pt idx="1049">
                  <c:v>3.7107000000000001</c:v>
                </c:pt>
                <c:pt idx="1050">
                  <c:v>3.7149750000000004</c:v>
                </c:pt>
                <c:pt idx="1051">
                  <c:v>3.7192999999999996</c:v>
                </c:pt>
                <c:pt idx="1052">
                  <c:v>3.7236499999999997</c:v>
                </c:pt>
                <c:pt idx="1053">
                  <c:v>3.7280000000000002</c:v>
                </c:pt>
                <c:pt idx="1054">
                  <c:v>3.7324000000000002</c:v>
                </c:pt>
                <c:pt idx="1055">
                  <c:v>3.7367999999999997</c:v>
                </c:pt>
                <c:pt idx="1056">
                  <c:v>3.7414000000000005</c:v>
                </c:pt>
                <c:pt idx="1057">
                  <c:v>3.7459750000000001</c:v>
                </c:pt>
                <c:pt idx="1058">
                  <c:v>3.7503500000000001</c:v>
                </c:pt>
                <c:pt idx="1059">
                  <c:v>3.7546749999999998</c:v>
                </c:pt>
                <c:pt idx="1060">
                  <c:v>3.7592250000000003</c:v>
                </c:pt>
                <c:pt idx="1061">
                  <c:v>3.7637749999999999</c:v>
                </c:pt>
                <c:pt idx="1062">
                  <c:v>3.7683249999999999</c:v>
                </c:pt>
                <c:pt idx="1063">
                  <c:v>3.7728999999999999</c:v>
                </c:pt>
                <c:pt idx="1064">
                  <c:v>3.7775000000000003</c:v>
                </c:pt>
                <c:pt idx="1065">
                  <c:v>3.7821250000000002</c:v>
                </c:pt>
                <c:pt idx="1066">
                  <c:v>3.786775</c:v>
                </c:pt>
                <c:pt idx="1067">
                  <c:v>3.7914749999999997</c:v>
                </c:pt>
                <c:pt idx="1068">
                  <c:v>3.7962000000000002</c:v>
                </c:pt>
                <c:pt idx="1069">
                  <c:v>3.8009500000000003</c:v>
                </c:pt>
                <c:pt idx="1070">
                  <c:v>3.8057250000000002</c:v>
                </c:pt>
                <c:pt idx="1071">
                  <c:v>3.809275</c:v>
                </c:pt>
                <c:pt idx="1072">
                  <c:v>3.8131749999999998</c:v>
                </c:pt>
                <c:pt idx="1073">
                  <c:v>3.817475</c:v>
                </c:pt>
                <c:pt idx="1074">
                  <c:v>3.8222</c:v>
                </c:pt>
                <c:pt idx="1075">
                  <c:v>3.825075</c:v>
                </c:pt>
                <c:pt idx="1076">
                  <c:v>3.8282499999999997</c:v>
                </c:pt>
                <c:pt idx="1077">
                  <c:v>3.8317249999999996</c:v>
                </c:pt>
                <c:pt idx="1078">
                  <c:v>3.83555</c:v>
                </c:pt>
                <c:pt idx="1079">
                  <c:v>3.8397749999999999</c:v>
                </c:pt>
                <c:pt idx="1080">
                  <c:v>3.8443999999999998</c:v>
                </c:pt>
                <c:pt idx="1081">
                  <c:v>3.8493499999999998</c:v>
                </c:pt>
                <c:pt idx="1082">
                  <c:v>3.8543500000000002</c:v>
                </c:pt>
                <c:pt idx="1083">
                  <c:v>3.8592750000000002</c:v>
                </c:pt>
                <c:pt idx="1084">
                  <c:v>3.864125</c:v>
                </c:pt>
                <c:pt idx="1085">
                  <c:v>3.8689750000000003</c:v>
                </c:pt>
                <c:pt idx="1086">
                  <c:v>3.8738750000000004</c:v>
                </c:pt>
                <c:pt idx="1087">
                  <c:v>3.8788000000000005</c:v>
                </c:pt>
                <c:pt idx="1088">
                  <c:v>3.8837499999999996</c:v>
                </c:pt>
                <c:pt idx="1089">
                  <c:v>3.8886999999999996</c:v>
                </c:pt>
                <c:pt idx="1090">
                  <c:v>3.8936500000000001</c:v>
                </c:pt>
                <c:pt idx="1091">
                  <c:v>3.8986000000000001</c:v>
                </c:pt>
                <c:pt idx="1092">
                  <c:v>3.9035500000000001</c:v>
                </c:pt>
                <c:pt idx="1093">
                  <c:v>3.9084750000000001</c:v>
                </c:pt>
                <c:pt idx="1094">
                  <c:v>3.9134000000000002</c:v>
                </c:pt>
                <c:pt idx="1095">
                  <c:v>3.9183250000000003</c:v>
                </c:pt>
                <c:pt idx="1096">
                  <c:v>3.9232499999999995</c:v>
                </c:pt>
                <c:pt idx="1097">
                  <c:v>3.9281749999999995</c:v>
                </c:pt>
                <c:pt idx="1098">
                  <c:v>3.9331499999999999</c:v>
                </c:pt>
                <c:pt idx="1099">
                  <c:v>3.9371000000000005</c:v>
                </c:pt>
                <c:pt idx="1100">
                  <c:v>3.9414749999999996</c:v>
                </c:pt>
                <c:pt idx="1101">
                  <c:v>3.946275</c:v>
                </c:pt>
                <c:pt idx="1102">
                  <c:v>3.9513249999999998</c:v>
                </c:pt>
                <c:pt idx="1103">
                  <c:v>3.956375</c:v>
                </c:pt>
                <c:pt idx="1104">
                  <c:v>3.9614499999999997</c:v>
                </c:pt>
                <c:pt idx="1105">
                  <c:v>3.9664999999999999</c:v>
                </c:pt>
                <c:pt idx="1106">
                  <c:v>3.9715500000000001</c:v>
                </c:pt>
                <c:pt idx="1107">
                  <c:v>3.9766250000000003</c:v>
                </c:pt>
                <c:pt idx="1108">
                  <c:v>3.981725</c:v>
                </c:pt>
                <c:pt idx="1109">
                  <c:v>3.98685</c:v>
                </c:pt>
                <c:pt idx="1110">
                  <c:v>3.9919749999999996</c:v>
                </c:pt>
                <c:pt idx="1111">
                  <c:v>3.99715</c:v>
                </c:pt>
                <c:pt idx="1112">
                  <c:v>4.0023249999999999</c:v>
                </c:pt>
                <c:pt idx="1113">
                  <c:v>4.0075250000000002</c:v>
                </c:pt>
                <c:pt idx="1114">
                  <c:v>4.0127500000000005</c:v>
                </c:pt>
                <c:pt idx="1115">
                  <c:v>4.0179749999999999</c:v>
                </c:pt>
                <c:pt idx="1116">
                  <c:v>4.0232749999999999</c:v>
                </c:pt>
                <c:pt idx="1117">
                  <c:v>4.028575</c:v>
                </c:pt>
                <c:pt idx="1118">
                  <c:v>4.033925</c:v>
                </c:pt>
                <c:pt idx="1119">
                  <c:v>4.0392999999999999</c:v>
                </c:pt>
                <c:pt idx="1120">
                  <c:v>4.0447249999999997</c:v>
                </c:pt>
                <c:pt idx="1121">
                  <c:v>4.0501750000000003</c:v>
                </c:pt>
                <c:pt idx="1122">
                  <c:v>4.05565</c:v>
                </c:pt>
                <c:pt idx="1123">
                  <c:v>4.0611750000000004</c:v>
                </c:pt>
                <c:pt idx="1124">
                  <c:v>4.0667499999999999</c:v>
                </c:pt>
                <c:pt idx="1125">
                  <c:v>4.0723500000000001</c:v>
                </c:pt>
                <c:pt idx="1126">
                  <c:v>4.0779999999999994</c:v>
                </c:pt>
                <c:pt idx="1127">
                  <c:v>4.0836999999999994</c:v>
                </c:pt>
                <c:pt idx="1128">
                  <c:v>4.0894250000000003</c:v>
                </c:pt>
                <c:pt idx="1129">
                  <c:v>4.0952250000000001</c:v>
                </c:pt>
                <c:pt idx="1130">
                  <c:v>4.1010499999999999</c:v>
                </c:pt>
                <c:pt idx="1131">
                  <c:v>4.1069250000000004</c:v>
                </c:pt>
                <c:pt idx="1132">
                  <c:v>4.1128749999999998</c:v>
                </c:pt>
                <c:pt idx="1133">
                  <c:v>4.1188750000000001</c:v>
                </c:pt>
                <c:pt idx="1134">
                  <c:v>4.1249250000000002</c:v>
                </c:pt>
                <c:pt idx="1135">
                  <c:v>4.1293999999999995</c:v>
                </c:pt>
                <c:pt idx="1136">
                  <c:v>4.1343249999999996</c:v>
                </c:pt>
                <c:pt idx="1137">
                  <c:v>4.1397499999999994</c:v>
                </c:pt>
                <c:pt idx="1138">
                  <c:v>4.1456999999999997</c:v>
                </c:pt>
                <c:pt idx="1139">
                  <c:v>4.1497000000000002</c:v>
                </c:pt>
                <c:pt idx="1140">
                  <c:v>4.1541000000000006</c:v>
                </c:pt>
                <c:pt idx="1141">
                  <c:v>4.1589499999999999</c:v>
                </c:pt>
                <c:pt idx="1142">
                  <c:v>4.1642749999999999</c:v>
                </c:pt>
                <c:pt idx="1143">
                  <c:v>4.1701250000000005</c:v>
                </c:pt>
                <c:pt idx="1144">
                  <c:v>4.1765749999999997</c:v>
                </c:pt>
                <c:pt idx="1145">
                  <c:v>4.1832750000000001</c:v>
                </c:pt>
                <c:pt idx="1146">
                  <c:v>4.1898999999999997</c:v>
                </c:pt>
                <c:pt idx="1147">
                  <c:v>4.1965250000000003</c:v>
                </c:pt>
                <c:pt idx="1148">
                  <c:v>4.203125</c:v>
                </c:pt>
                <c:pt idx="1149">
                  <c:v>4.2097999999999995</c:v>
                </c:pt>
                <c:pt idx="1150">
                  <c:v>4.2165249999999999</c:v>
                </c:pt>
                <c:pt idx="1151">
                  <c:v>4.223325</c:v>
                </c:pt>
                <c:pt idx="1152">
                  <c:v>4.2302749999999998</c:v>
                </c:pt>
                <c:pt idx="1153">
                  <c:v>4.2339250000000002</c:v>
                </c:pt>
                <c:pt idx="1154">
                  <c:v>4.2379499999999997</c:v>
                </c:pt>
                <c:pt idx="1155">
                  <c:v>4.242375</c:v>
                </c:pt>
                <c:pt idx="1156">
                  <c:v>4.2461500000000001</c:v>
                </c:pt>
                <c:pt idx="1157">
                  <c:v>4.2503000000000002</c:v>
                </c:pt>
                <c:pt idx="1158">
                  <c:v>4.2548500000000002</c:v>
                </c:pt>
                <c:pt idx="1159">
                  <c:v>4.2598750000000001</c:v>
                </c:pt>
                <c:pt idx="1160">
                  <c:v>4.2653999999999996</c:v>
                </c:pt>
                <c:pt idx="1161">
                  <c:v>4.2714750000000006</c:v>
                </c:pt>
                <c:pt idx="1162">
                  <c:v>4.2781500000000001</c:v>
                </c:pt>
                <c:pt idx="1163">
                  <c:v>4.2851999999999997</c:v>
                </c:pt>
                <c:pt idx="1164">
                  <c:v>4.2922250000000002</c:v>
                </c:pt>
                <c:pt idx="1165">
                  <c:v>4.2992750000000006</c:v>
                </c:pt>
                <c:pt idx="1166">
                  <c:v>4.3063249999999993</c:v>
                </c:pt>
                <c:pt idx="1167">
                  <c:v>4.3133999999999997</c:v>
                </c:pt>
                <c:pt idx="1168">
                  <c:v>4.3205</c:v>
                </c:pt>
                <c:pt idx="1169">
                  <c:v>4.324325</c:v>
                </c:pt>
                <c:pt idx="1170">
                  <c:v>4.328525</c:v>
                </c:pt>
                <c:pt idx="1171">
                  <c:v>4.3321750000000003</c:v>
                </c:pt>
                <c:pt idx="1172">
                  <c:v>4.3361749999999999</c:v>
                </c:pt>
                <c:pt idx="1173">
                  <c:v>4.3405500000000004</c:v>
                </c:pt>
                <c:pt idx="1174">
                  <c:v>4.3453999999999997</c:v>
                </c:pt>
                <c:pt idx="1175">
                  <c:v>4.3507249999999997</c:v>
                </c:pt>
                <c:pt idx="1176">
                  <c:v>4.3565750000000003</c:v>
                </c:pt>
                <c:pt idx="1177">
                  <c:v>4.3584249999999995</c:v>
                </c:pt>
                <c:pt idx="1178">
                  <c:v>4.3605</c:v>
                </c:pt>
                <c:pt idx="1179">
                  <c:v>4.3627500000000001</c:v>
                </c:pt>
                <c:pt idx="1180">
                  <c:v>4.3652249999999997</c:v>
                </c:pt>
                <c:pt idx="1181">
                  <c:v>4.3679750000000004</c:v>
                </c:pt>
                <c:pt idx="1182">
                  <c:v>4.3709749999999996</c:v>
                </c:pt>
                <c:pt idx="1183">
                  <c:v>4.3742749999999999</c:v>
                </c:pt>
                <c:pt idx="1184">
                  <c:v>4.3779250000000003</c:v>
                </c:pt>
                <c:pt idx="1185">
                  <c:v>4.3819249999999998</c:v>
                </c:pt>
                <c:pt idx="1186">
                  <c:v>4.3863250000000003</c:v>
                </c:pt>
                <c:pt idx="1187">
                  <c:v>4.3901750000000002</c:v>
                </c:pt>
                <c:pt idx="1188">
                  <c:v>4.3944000000000001</c:v>
                </c:pt>
                <c:pt idx="1189">
                  <c:v>4.3990499999999999</c:v>
                </c:pt>
                <c:pt idx="1190">
                  <c:v>4.4041749999999995</c:v>
                </c:pt>
                <c:pt idx="1191">
                  <c:v>4.4097999999999997</c:v>
                </c:pt>
                <c:pt idx="1192">
                  <c:v>4.4159749999999995</c:v>
                </c:pt>
                <c:pt idx="1193">
                  <c:v>4.4228000000000005</c:v>
                </c:pt>
                <c:pt idx="1194">
                  <c:v>4.4300249999999997</c:v>
                </c:pt>
                <c:pt idx="1195">
                  <c:v>4.4323500000000005</c:v>
                </c:pt>
                <c:pt idx="1196">
                  <c:v>4.4349249999999998</c:v>
                </c:pt>
                <c:pt idx="1197">
                  <c:v>4.4377500000000003</c:v>
                </c:pt>
                <c:pt idx="1198">
                  <c:v>4.4408499999999993</c:v>
                </c:pt>
                <c:pt idx="1199">
                  <c:v>4.4442500000000003</c:v>
                </c:pt>
                <c:pt idx="1200">
                  <c:v>4.4479999999999995</c:v>
                </c:pt>
                <c:pt idx="1201">
                  <c:v>4.4501249999999999</c:v>
                </c:pt>
                <c:pt idx="1202">
                  <c:v>4.4524749999999997</c:v>
                </c:pt>
                <c:pt idx="1203">
                  <c:v>4.45505</c:v>
                </c:pt>
                <c:pt idx="1204">
                  <c:v>4.4578749999999996</c:v>
                </c:pt>
                <c:pt idx="1205">
                  <c:v>4.4609749999999995</c:v>
                </c:pt>
                <c:pt idx="1206">
                  <c:v>4.4644000000000004</c:v>
                </c:pt>
                <c:pt idx="1207">
                  <c:v>4.4681749999999996</c:v>
                </c:pt>
                <c:pt idx="1208">
                  <c:v>4.4723249999999997</c:v>
                </c:pt>
                <c:pt idx="1209">
                  <c:v>4.4768750000000006</c:v>
                </c:pt>
                <c:pt idx="1210">
                  <c:v>4.4818749999999996</c:v>
                </c:pt>
                <c:pt idx="1211">
                  <c:v>4.4874000000000001</c:v>
                </c:pt>
                <c:pt idx="1212">
                  <c:v>4.4934500000000002</c:v>
                </c:pt>
                <c:pt idx="1213">
                  <c:v>4.5001249999999997</c:v>
                </c:pt>
                <c:pt idx="1214">
                  <c:v>4.5073750000000006</c:v>
                </c:pt>
                <c:pt idx="1215">
                  <c:v>4.5146499999999996</c:v>
                </c:pt>
                <c:pt idx="1216">
                  <c:v>4.5219250000000004</c:v>
                </c:pt>
                <c:pt idx="1217">
                  <c:v>4.5292250000000003</c:v>
                </c:pt>
                <c:pt idx="1218">
                  <c:v>4.5365250000000001</c:v>
                </c:pt>
                <c:pt idx="1219">
                  <c:v>4.543825</c:v>
                </c:pt>
                <c:pt idx="1220">
                  <c:v>4.5511250000000008</c:v>
                </c:pt>
                <c:pt idx="1221">
                  <c:v>4.5584249999999997</c:v>
                </c:pt>
                <c:pt idx="1222">
                  <c:v>4.5657250000000005</c:v>
                </c:pt>
                <c:pt idx="1223">
                  <c:v>4.5729499999999996</c:v>
                </c:pt>
                <c:pt idx="1224">
                  <c:v>4.5799750000000001</c:v>
                </c:pt>
                <c:pt idx="1225">
                  <c:v>4.5868000000000002</c:v>
                </c:pt>
                <c:pt idx="1226">
                  <c:v>4.5935999999999995</c:v>
                </c:pt>
                <c:pt idx="1227">
                  <c:v>4.60025</c:v>
                </c:pt>
                <c:pt idx="1228">
                  <c:v>4.6067749999999998</c:v>
                </c:pt>
                <c:pt idx="1229">
                  <c:v>4.6111750000000002</c:v>
                </c:pt>
                <c:pt idx="1230">
                  <c:v>4.6159999999999997</c:v>
                </c:pt>
                <c:pt idx="1231">
                  <c:v>4.6212999999999997</c:v>
                </c:pt>
                <c:pt idx="1232">
                  <c:v>4.6271250000000004</c:v>
                </c:pt>
                <c:pt idx="1233">
                  <c:v>4.6331749999999996</c:v>
                </c:pt>
                <c:pt idx="1234">
                  <c:v>4.6391749999999998</c:v>
                </c:pt>
                <c:pt idx="1235">
                  <c:v>4.6452749999999998</c:v>
                </c:pt>
                <c:pt idx="1236">
                  <c:v>4.6511749999999994</c:v>
                </c:pt>
                <c:pt idx="1237">
                  <c:v>4.6569000000000003</c:v>
                </c:pt>
                <c:pt idx="1238">
                  <c:v>4.6627000000000001</c:v>
                </c:pt>
                <c:pt idx="1239">
                  <c:v>4.6685249999999998</c:v>
                </c:pt>
                <c:pt idx="1240">
                  <c:v>4.6743500000000004</c:v>
                </c:pt>
                <c:pt idx="1241">
                  <c:v>4.6801000000000004</c:v>
                </c:pt>
                <c:pt idx="1242">
                  <c:v>4.6856499999999999</c:v>
                </c:pt>
                <c:pt idx="1243">
                  <c:v>4.6914749999999996</c:v>
                </c:pt>
                <c:pt idx="1244">
                  <c:v>4.697025</c:v>
                </c:pt>
                <c:pt idx="1245">
                  <c:v>4.7023250000000001</c:v>
                </c:pt>
                <c:pt idx="1246">
                  <c:v>4.7078250000000006</c:v>
                </c:pt>
                <c:pt idx="1247">
                  <c:v>4.7133000000000003</c:v>
                </c:pt>
                <c:pt idx="1248">
                  <c:v>4.7190000000000003</c:v>
                </c:pt>
                <c:pt idx="1249">
                  <c:v>4.7243500000000003</c:v>
                </c:pt>
                <c:pt idx="1250">
                  <c:v>4.7297000000000002</c:v>
                </c:pt>
                <c:pt idx="1251">
                  <c:v>4.7351000000000001</c:v>
                </c:pt>
                <c:pt idx="1252">
                  <c:v>4.7405750000000006</c:v>
                </c:pt>
                <c:pt idx="1253">
                  <c:v>4.7461250000000001</c:v>
                </c:pt>
                <c:pt idx="1254">
                  <c:v>4.7513750000000003</c:v>
                </c:pt>
                <c:pt idx="1255">
                  <c:v>4.7567249999999994</c:v>
                </c:pt>
                <c:pt idx="1256">
                  <c:v>4.7620500000000003</c:v>
                </c:pt>
                <c:pt idx="1257">
                  <c:v>4.7674500000000002</c:v>
                </c:pt>
                <c:pt idx="1258">
                  <c:v>4.7727500000000003</c:v>
                </c:pt>
                <c:pt idx="1259">
                  <c:v>4.7778999999999998</c:v>
                </c:pt>
                <c:pt idx="1260">
                  <c:v>4.7832249999999998</c:v>
                </c:pt>
                <c:pt idx="1261">
                  <c:v>4.7885249999999999</c:v>
                </c:pt>
                <c:pt idx="1262">
                  <c:v>4.7936500000000004</c:v>
                </c:pt>
                <c:pt idx="1263">
                  <c:v>4.7988999999999997</c:v>
                </c:pt>
                <c:pt idx="1264">
                  <c:v>4.8042500000000006</c:v>
                </c:pt>
                <c:pt idx="1265">
                  <c:v>4.8094250000000001</c:v>
                </c:pt>
                <c:pt idx="1266">
                  <c:v>4.8146000000000004</c:v>
                </c:pt>
                <c:pt idx="1267">
                  <c:v>4.8198749999999997</c:v>
                </c:pt>
                <c:pt idx="1268">
                  <c:v>4.8250999999999999</c:v>
                </c:pt>
                <c:pt idx="1269">
                  <c:v>4.8287499999999994</c:v>
                </c:pt>
                <c:pt idx="1270">
                  <c:v>4.8327749999999998</c:v>
                </c:pt>
                <c:pt idx="1271">
                  <c:v>4.8371750000000002</c:v>
                </c:pt>
                <c:pt idx="1272">
                  <c:v>4.8420249999999996</c:v>
                </c:pt>
                <c:pt idx="1273">
                  <c:v>4.8472249999999999</c:v>
                </c:pt>
                <c:pt idx="1274">
                  <c:v>4.8525999999999998</c:v>
                </c:pt>
                <c:pt idx="1275">
                  <c:v>4.8580749999999995</c:v>
                </c:pt>
                <c:pt idx="1276">
                  <c:v>4.86355</c:v>
                </c:pt>
                <c:pt idx="1277">
                  <c:v>4.8689</c:v>
                </c:pt>
                <c:pt idx="1278">
                  <c:v>4.8743500000000006</c:v>
                </c:pt>
                <c:pt idx="1279">
                  <c:v>4.8799250000000001</c:v>
                </c:pt>
                <c:pt idx="1280">
                  <c:v>4.8831249999999997</c:v>
                </c:pt>
                <c:pt idx="1281">
                  <c:v>4.8866250000000004</c:v>
                </c:pt>
                <c:pt idx="1282">
                  <c:v>4.8904999999999994</c:v>
                </c:pt>
                <c:pt idx="1283">
                  <c:v>4.8947249999999993</c:v>
                </c:pt>
                <c:pt idx="1284">
                  <c:v>4.8994</c:v>
                </c:pt>
                <c:pt idx="1285">
                  <c:v>4.9045499999999995</c:v>
                </c:pt>
                <c:pt idx="1286">
                  <c:v>4.9101999999999997</c:v>
                </c:pt>
                <c:pt idx="1287">
                  <c:v>4.9164250000000003</c:v>
                </c:pt>
                <c:pt idx="1288">
                  <c:v>4.9232750000000003</c:v>
                </c:pt>
                <c:pt idx="1289">
                  <c:v>4.9300499999999996</c:v>
                </c:pt>
                <c:pt idx="1290">
                  <c:v>4.9371</c:v>
                </c:pt>
                <c:pt idx="1291">
                  <c:v>4.9442500000000003</c:v>
                </c:pt>
                <c:pt idx="1292">
                  <c:v>4.9486249999999998</c:v>
                </c:pt>
                <c:pt idx="1293">
                  <c:v>4.9534250000000002</c:v>
                </c:pt>
                <c:pt idx="1294">
                  <c:v>4.9587000000000003</c:v>
                </c:pt>
                <c:pt idx="1295">
                  <c:v>4.9645000000000001</c:v>
                </c:pt>
                <c:pt idx="1296">
                  <c:v>4.9709000000000003</c:v>
                </c:pt>
                <c:pt idx="1297">
                  <c:v>4.9779249999999999</c:v>
                </c:pt>
                <c:pt idx="1298">
                  <c:v>4.9853250000000005</c:v>
                </c:pt>
                <c:pt idx="1299">
                  <c:v>4.9875750000000005</c:v>
                </c:pt>
                <c:pt idx="1300">
                  <c:v>4.9900250000000002</c:v>
                </c:pt>
                <c:pt idx="1301">
                  <c:v>4.9927250000000001</c:v>
                </c:pt>
                <c:pt idx="1302">
                  <c:v>4.9957000000000003</c:v>
                </c:pt>
                <c:pt idx="1303">
                  <c:v>4.9989749999999997</c:v>
                </c:pt>
                <c:pt idx="1304">
                  <c:v>5.0025750000000002</c:v>
                </c:pt>
                <c:pt idx="1305">
                  <c:v>5.0065249999999999</c:v>
                </c:pt>
                <c:pt idx="1306">
                  <c:v>5.0108750000000004</c:v>
                </c:pt>
                <c:pt idx="1307">
                  <c:v>5.0156749999999999</c:v>
                </c:pt>
                <c:pt idx="1308">
                  <c:v>5.0209250000000001</c:v>
                </c:pt>
                <c:pt idx="1309">
                  <c:v>5.0267249999999999</c:v>
                </c:pt>
                <c:pt idx="1310">
                  <c:v>5.0331000000000001</c:v>
                </c:pt>
                <c:pt idx="1311">
                  <c:v>5.0401249999999997</c:v>
                </c:pt>
                <c:pt idx="1312">
                  <c:v>5.0476749999999999</c:v>
                </c:pt>
                <c:pt idx="1313">
                  <c:v>5.0546750000000005</c:v>
                </c:pt>
                <c:pt idx="1314">
                  <c:v>5.0622750000000005</c:v>
                </c:pt>
                <c:pt idx="1315">
                  <c:v>5.0699000000000005</c:v>
                </c:pt>
                <c:pt idx="1316">
                  <c:v>5.0775250000000005</c:v>
                </c:pt>
                <c:pt idx="1317">
                  <c:v>5.0809750000000005</c:v>
                </c:pt>
                <c:pt idx="1318">
                  <c:v>5.0847749999999996</c:v>
                </c:pt>
                <c:pt idx="1319">
                  <c:v>5.0889749999999996</c:v>
                </c:pt>
                <c:pt idx="1320">
                  <c:v>5.0935750000000004</c:v>
                </c:pt>
                <c:pt idx="1321">
                  <c:v>5.0986249999999993</c:v>
                </c:pt>
                <c:pt idx="1322">
                  <c:v>5.1041999999999996</c:v>
                </c:pt>
                <c:pt idx="1323">
                  <c:v>5.1103250000000005</c:v>
                </c:pt>
                <c:pt idx="1324">
                  <c:v>5.1170749999999998</c:v>
                </c:pt>
                <c:pt idx="1325">
                  <c:v>5.1244749999999994</c:v>
                </c:pt>
                <c:pt idx="1326">
                  <c:v>5.1321750000000002</c:v>
                </c:pt>
                <c:pt idx="1327">
                  <c:v>5.1398250000000001</c:v>
                </c:pt>
                <c:pt idx="1328">
                  <c:v>5.1474250000000001</c:v>
                </c:pt>
                <c:pt idx="1329">
                  <c:v>5.155125</c:v>
                </c:pt>
                <c:pt idx="1330">
                  <c:v>5.1627999999999998</c:v>
                </c:pt>
                <c:pt idx="1331">
                  <c:v>5.1704749999999997</c:v>
                </c:pt>
                <c:pt idx="1332">
                  <c:v>5.1782000000000004</c:v>
                </c:pt>
                <c:pt idx="1333">
                  <c:v>5.1858250000000004</c:v>
                </c:pt>
                <c:pt idx="1334">
                  <c:v>5.1934250000000004</c:v>
                </c:pt>
                <c:pt idx="1335">
                  <c:v>5.2011250000000002</c:v>
                </c:pt>
                <c:pt idx="1336">
                  <c:v>5.20885</c:v>
                </c:pt>
                <c:pt idx="1337">
                  <c:v>5.2164250000000001</c:v>
                </c:pt>
                <c:pt idx="1338">
                  <c:v>5.2240500000000001</c:v>
                </c:pt>
                <c:pt idx="1339">
                  <c:v>5.2316250000000002</c:v>
                </c:pt>
                <c:pt idx="1340">
                  <c:v>5.2392500000000002</c:v>
                </c:pt>
                <c:pt idx="1341">
                  <c:v>5.2469749999999999</c:v>
                </c:pt>
                <c:pt idx="1342">
                  <c:v>5.2545250000000001</c:v>
                </c:pt>
                <c:pt idx="1343">
                  <c:v>5.2621000000000002</c:v>
                </c:pt>
                <c:pt idx="1344">
                  <c:v>5.2696249999999996</c:v>
                </c:pt>
                <c:pt idx="1345">
                  <c:v>5.2771999999999997</c:v>
                </c:pt>
                <c:pt idx="1346">
                  <c:v>5.2848499999999996</c:v>
                </c:pt>
                <c:pt idx="1347">
                  <c:v>5.2925750000000003</c:v>
                </c:pt>
                <c:pt idx="1348">
                  <c:v>5.3001500000000004</c:v>
                </c:pt>
                <c:pt idx="1349">
                  <c:v>5.3076749999999997</c:v>
                </c:pt>
                <c:pt idx="1350">
                  <c:v>5.3152249999999999</c:v>
                </c:pt>
                <c:pt idx="1351">
                  <c:v>5.3228</c:v>
                </c:pt>
                <c:pt idx="1352">
                  <c:v>5.3304499999999999</c:v>
                </c:pt>
                <c:pt idx="1353">
                  <c:v>5.3343249999999998</c:v>
                </c:pt>
                <c:pt idx="1354">
                  <c:v>5.3386000000000005</c:v>
                </c:pt>
                <c:pt idx="1355">
                  <c:v>5.3428749999999994</c:v>
                </c:pt>
                <c:pt idx="1356">
                  <c:v>5.34755</c:v>
                </c:pt>
                <c:pt idx="1357">
                  <c:v>5.3527249999999995</c:v>
                </c:pt>
                <c:pt idx="1358">
                  <c:v>5.3583999999999996</c:v>
                </c:pt>
                <c:pt idx="1359">
                  <c:v>5.3646500000000001</c:v>
                </c:pt>
                <c:pt idx="1360">
                  <c:v>5.3715000000000002</c:v>
                </c:pt>
                <c:pt idx="1361">
                  <c:v>5.3790499999999994</c:v>
                </c:pt>
                <c:pt idx="1362">
                  <c:v>5.3866749999999994</c:v>
                </c:pt>
                <c:pt idx="1363">
                  <c:v>5.3903749999999997</c:v>
                </c:pt>
                <c:pt idx="1364">
                  <c:v>5.3944749999999999</c:v>
                </c:pt>
                <c:pt idx="1365">
                  <c:v>5.3979749999999997</c:v>
                </c:pt>
                <c:pt idx="1366">
                  <c:v>5.4018499999999996</c:v>
                </c:pt>
                <c:pt idx="1367">
                  <c:v>5.4060999999999995</c:v>
                </c:pt>
                <c:pt idx="1368">
                  <c:v>5.4108000000000001</c:v>
                </c:pt>
                <c:pt idx="1369">
                  <c:v>5.4159249999999997</c:v>
                </c:pt>
                <c:pt idx="1370">
                  <c:v>5.4215999999999998</c:v>
                </c:pt>
                <c:pt idx="1371">
                  <c:v>5.4278250000000003</c:v>
                </c:pt>
                <c:pt idx="1372">
                  <c:v>5.4346750000000004</c:v>
                </c:pt>
                <c:pt idx="1373">
                  <c:v>5.43675</c:v>
                </c:pt>
                <c:pt idx="1374">
                  <c:v>5.4390000000000001</c:v>
                </c:pt>
                <c:pt idx="1375">
                  <c:v>5.4414999999999996</c:v>
                </c:pt>
                <c:pt idx="1376">
                  <c:v>5.4442499999999994</c:v>
                </c:pt>
                <c:pt idx="1377">
                  <c:v>5.4472750000000003</c:v>
                </c:pt>
                <c:pt idx="1378">
                  <c:v>5.4505749999999997</c:v>
                </c:pt>
                <c:pt idx="1379">
                  <c:v>5.4542250000000001</c:v>
                </c:pt>
                <c:pt idx="1380">
                  <c:v>5.4582499999999996</c:v>
                </c:pt>
                <c:pt idx="1381">
                  <c:v>5.4626749999999999</c:v>
                </c:pt>
                <c:pt idx="1382">
                  <c:v>5.4675250000000002</c:v>
                </c:pt>
                <c:pt idx="1383">
                  <c:v>5.4728750000000002</c:v>
                </c:pt>
                <c:pt idx="1384">
                  <c:v>5.4787500000000007</c:v>
                </c:pt>
                <c:pt idx="1385">
                  <c:v>5.4852249999999998</c:v>
                </c:pt>
                <c:pt idx="1386">
                  <c:v>5.4923500000000001</c:v>
                </c:pt>
                <c:pt idx="1387">
                  <c:v>5.5000499999999999</c:v>
                </c:pt>
                <c:pt idx="1388">
                  <c:v>5.5077750000000005</c:v>
                </c:pt>
                <c:pt idx="1389">
                  <c:v>5.5155250000000002</c:v>
                </c:pt>
                <c:pt idx="1390">
                  <c:v>5.5232999999999999</c:v>
                </c:pt>
                <c:pt idx="1391">
                  <c:v>5.5310499999999996</c:v>
                </c:pt>
                <c:pt idx="1392">
                  <c:v>5.5387750000000002</c:v>
                </c:pt>
                <c:pt idx="1393">
                  <c:v>5.5465</c:v>
                </c:pt>
                <c:pt idx="1394">
                  <c:v>5.5542750000000005</c:v>
                </c:pt>
                <c:pt idx="1395">
                  <c:v>5.5620750000000001</c:v>
                </c:pt>
                <c:pt idx="1396">
                  <c:v>5.5698249999999998</c:v>
                </c:pt>
                <c:pt idx="1397">
                  <c:v>5.5776500000000002</c:v>
                </c:pt>
                <c:pt idx="1398">
                  <c:v>5.5814999999999992</c:v>
                </c:pt>
                <c:pt idx="1399">
                  <c:v>5.5852500000000003</c:v>
                </c:pt>
                <c:pt idx="1400">
                  <c:v>5.5893749999999995</c:v>
                </c:pt>
                <c:pt idx="1401">
                  <c:v>5.5939250000000005</c:v>
                </c:pt>
                <c:pt idx="1402">
                  <c:v>5.5988999999999995</c:v>
                </c:pt>
                <c:pt idx="1403">
                  <c:v>5.6044</c:v>
                </c:pt>
                <c:pt idx="1404">
                  <c:v>5.6104250000000002</c:v>
                </c:pt>
                <c:pt idx="1405">
                  <c:v>5.6170749999999998</c:v>
                </c:pt>
                <c:pt idx="1406">
                  <c:v>5.6244000000000005</c:v>
                </c:pt>
                <c:pt idx="1407">
                  <c:v>5.6322000000000001</c:v>
                </c:pt>
                <c:pt idx="1408">
                  <c:v>5.64</c:v>
                </c:pt>
                <c:pt idx="1409">
                  <c:v>5.6478250000000001</c:v>
                </c:pt>
                <c:pt idx="1410">
                  <c:v>5.6557499999999994</c:v>
                </c:pt>
                <c:pt idx="1411">
                  <c:v>5.6637000000000004</c:v>
                </c:pt>
                <c:pt idx="1412">
                  <c:v>5.6716250000000006</c:v>
                </c:pt>
                <c:pt idx="1413">
                  <c:v>5.6795</c:v>
                </c:pt>
                <c:pt idx="1414">
                  <c:v>5.6873750000000003</c:v>
                </c:pt>
                <c:pt idx="1415">
                  <c:v>5.6952250000000006</c:v>
                </c:pt>
                <c:pt idx="1416">
                  <c:v>5.7030750000000001</c:v>
                </c:pt>
                <c:pt idx="1417">
                  <c:v>5.7111000000000001</c:v>
                </c:pt>
                <c:pt idx="1418">
                  <c:v>5.7153</c:v>
                </c:pt>
                <c:pt idx="1419">
                  <c:v>5.7199</c:v>
                </c:pt>
                <c:pt idx="1420">
                  <c:v>5.7250000000000005</c:v>
                </c:pt>
                <c:pt idx="1421">
                  <c:v>5.730575</c:v>
                </c:pt>
                <c:pt idx="1422">
                  <c:v>5.7367249999999999</c:v>
                </c:pt>
                <c:pt idx="1423">
                  <c:v>5.7435</c:v>
                </c:pt>
                <c:pt idx="1424">
                  <c:v>5.7509499999999996</c:v>
                </c:pt>
                <c:pt idx="1425">
                  <c:v>5.7589000000000006</c:v>
                </c:pt>
                <c:pt idx="1426">
                  <c:v>5.7668249999999999</c:v>
                </c:pt>
                <c:pt idx="1427">
                  <c:v>5.77475</c:v>
                </c:pt>
                <c:pt idx="1428">
                  <c:v>5.7827999999999999</c:v>
                </c:pt>
                <c:pt idx="1429">
                  <c:v>5.7908749999999998</c:v>
                </c:pt>
                <c:pt idx="1430">
                  <c:v>5.7989499999999996</c:v>
                </c:pt>
                <c:pt idx="1431">
                  <c:v>5.8070249999999994</c:v>
                </c:pt>
                <c:pt idx="1432">
                  <c:v>5.8151000000000002</c:v>
                </c:pt>
                <c:pt idx="1433">
                  <c:v>5.823175</c:v>
                </c:pt>
                <c:pt idx="1434">
                  <c:v>5.8312500000000007</c:v>
                </c:pt>
                <c:pt idx="1435">
                  <c:v>5.8393500000000005</c:v>
                </c:pt>
                <c:pt idx="1436">
                  <c:v>5.8474249999999994</c:v>
                </c:pt>
                <c:pt idx="1437">
                  <c:v>5.8555000000000001</c:v>
                </c:pt>
                <c:pt idx="1438">
                  <c:v>5.863575</c:v>
                </c:pt>
                <c:pt idx="1439">
                  <c:v>5.8716499999999998</c:v>
                </c:pt>
                <c:pt idx="1440">
                  <c:v>5.8797500000000005</c:v>
                </c:pt>
                <c:pt idx="1441">
                  <c:v>5.8840249999999994</c:v>
                </c:pt>
                <c:pt idx="1442">
                  <c:v>5.888725</c:v>
                </c:pt>
                <c:pt idx="1443">
                  <c:v>5.8938999999999995</c:v>
                </c:pt>
                <c:pt idx="1444">
                  <c:v>5.8996000000000004</c:v>
                </c:pt>
                <c:pt idx="1445">
                  <c:v>5.905875</c:v>
                </c:pt>
                <c:pt idx="1446">
                  <c:v>5.9127749999999999</c:v>
                </c:pt>
                <c:pt idx="1447">
                  <c:v>5.9193750000000005</c:v>
                </c:pt>
                <c:pt idx="1448">
                  <c:v>5.9266500000000004</c:v>
                </c:pt>
                <c:pt idx="1449">
                  <c:v>5.9346500000000004</c:v>
                </c:pt>
                <c:pt idx="1450">
                  <c:v>5.9427750000000001</c:v>
                </c:pt>
                <c:pt idx="1451">
                  <c:v>5.9508749999999999</c:v>
                </c:pt>
                <c:pt idx="1452">
                  <c:v>5.9589999999999996</c:v>
                </c:pt>
                <c:pt idx="1453">
                  <c:v>5.9660500000000001</c:v>
                </c:pt>
                <c:pt idx="1454">
                  <c:v>5.9737999999999998</c:v>
                </c:pt>
                <c:pt idx="1455">
                  <c:v>5.9819249999999995</c:v>
                </c:pt>
                <c:pt idx="1456">
                  <c:v>5.9900500000000001</c:v>
                </c:pt>
                <c:pt idx="1457">
                  <c:v>5.9981999999999998</c:v>
                </c:pt>
                <c:pt idx="1458">
                  <c:v>6.0063500000000003</c:v>
                </c:pt>
                <c:pt idx="1459">
                  <c:v>6.0145</c:v>
                </c:pt>
                <c:pt idx="1460">
                  <c:v>6.0226500000000005</c:v>
                </c:pt>
                <c:pt idx="1461">
                  <c:v>6.0308000000000002</c:v>
                </c:pt>
                <c:pt idx="1462">
                  <c:v>6.0389499999999998</c:v>
                </c:pt>
                <c:pt idx="1463">
                  <c:v>6.0470999999999995</c:v>
                </c:pt>
                <c:pt idx="1464">
                  <c:v>6.05525</c:v>
                </c:pt>
                <c:pt idx="1465">
                  <c:v>6.0634500000000005</c:v>
                </c:pt>
                <c:pt idx="1466">
                  <c:v>6.0716749999999999</c:v>
                </c:pt>
                <c:pt idx="1467">
                  <c:v>6.0798749999999995</c:v>
                </c:pt>
                <c:pt idx="1468">
                  <c:v>6.0880999999999998</c:v>
                </c:pt>
                <c:pt idx="1469">
                  <c:v>6.0963000000000003</c:v>
                </c:pt>
                <c:pt idx="1470">
                  <c:v>6.1045250000000006</c:v>
                </c:pt>
                <c:pt idx="1471">
                  <c:v>6.1127250000000002</c:v>
                </c:pt>
                <c:pt idx="1472">
                  <c:v>6.1209499999999997</c:v>
                </c:pt>
                <c:pt idx="1473">
                  <c:v>6.1291500000000001</c:v>
                </c:pt>
                <c:pt idx="1474">
                  <c:v>6.1373749999999996</c:v>
                </c:pt>
                <c:pt idx="1475">
                  <c:v>6.1456</c:v>
                </c:pt>
                <c:pt idx="1476">
                  <c:v>6.1497250000000001</c:v>
                </c:pt>
                <c:pt idx="1477">
                  <c:v>6.1542750000000002</c:v>
                </c:pt>
                <c:pt idx="1478">
                  <c:v>6.1593</c:v>
                </c:pt>
                <c:pt idx="1479">
                  <c:v>6.1648000000000005</c:v>
                </c:pt>
                <c:pt idx="1480">
                  <c:v>6.1708499999999997</c:v>
                </c:pt>
                <c:pt idx="1481">
                  <c:v>6.1775249999999993</c:v>
                </c:pt>
                <c:pt idx="1482">
                  <c:v>6.18485</c:v>
                </c:pt>
                <c:pt idx="1483">
                  <c:v>6.1928999999999998</c:v>
                </c:pt>
                <c:pt idx="1484">
                  <c:v>6.2011249999999993</c:v>
                </c:pt>
                <c:pt idx="1485">
                  <c:v>6.2093750000000005</c:v>
                </c:pt>
                <c:pt idx="1486">
                  <c:v>6.2176</c:v>
                </c:pt>
                <c:pt idx="1487">
                  <c:v>6.2258500000000003</c:v>
                </c:pt>
                <c:pt idx="1488">
                  <c:v>6.2340999999999998</c:v>
                </c:pt>
                <c:pt idx="1489">
                  <c:v>6.2423500000000001</c:v>
                </c:pt>
                <c:pt idx="1490">
                  <c:v>6.2506000000000004</c:v>
                </c:pt>
                <c:pt idx="1491">
                  <c:v>6.2588500000000007</c:v>
                </c:pt>
                <c:pt idx="1492">
                  <c:v>6.2626499999999998</c:v>
                </c:pt>
                <c:pt idx="1493">
                  <c:v>6.2668249999999999</c:v>
                </c:pt>
                <c:pt idx="1494">
                  <c:v>6.2714000000000008</c:v>
                </c:pt>
                <c:pt idx="1495">
                  <c:v>6.2753249999999996</c:v>
                </c:pt>
                <c:pt idx="1496">
                  <c:v>6.2796249999999993</c:v>
                </c:pt>
                <c:pt idx="1497">
                  <c:v>6.2835999999999999</c:v>
                </c:pt>
                <c:pt idx="1498">
                  <c:v>6.2880000000000003</c:v>
                </c:pt>
                <c:pt idx="1499">
                  <c:v>6.2920000000000007</c:v>
                </c:pt>
                <c:pt idx="1500">
                  <c:v>6.2964250000000002</c:v>
                </c:pt>
                <c:pt idx="1501">
                  <c:v>6.3013000000000003</c:v>
                </c:pt>
                <c:pt idx="1502">
                  <c:v>6.3066499999999994</c:v>
                </c:pt>
                <c:pt idx="1503">
                  <c:v>6.3125499999999999</c:v>
                </c:pt>
                <c:pt idx="1504">
                  <c:v>6.3190249999999999</c:v>
                </c:pt>
                <c:pt idx="1505">
                  <c:v>6.3261250000000002</c:v>
                </c:pt>
                <c:pt idx="1506">
                  <c:v>6.3339749999999997</c:v>
                </c:pt>
                <c:pt idx="1507">
                  <c:v>6.3422749999999999</c:v>
                </c:pt>
                <c:pt idx="1508">
                  <c:v>6.3505750000000001</c:v>
                </c:pt>
                <c:pt idx="1509">
                  <c:v>6.3588500000000003</c:v>
                </c:pt>
                <c:pt idx="1510">
                  <c:v>6.3671500000000005</c:v>
                </c:pt>
                <c:pt idx="1511">
                  <c:v>6.3754500000000007</c:v>
                </c:pt>
                <c:pt idx="1512">
                  <c:v>6.3837500000000009</c:v>
                </c:pt>
                <c:pt idx="1513">
                  <c:v>6.3920500000000002</c:v>
                </c:pt>
                <c:pt idx="1514">
                  <c:v>6.4003749999999995</c:v>
                </c:pt>
                <c:pt idx="1515">
                  <c:v>6.4086749999999997</c:v>
                </c:pt>
                <c:pt idx="1516">
                  <c:v>6.4170000000000007</c:v>
                </c:pt>
                <c:pt idx="1517">
                  <c:v>6.425325</c:v>
                </c:pt>
                <c:pt idx="1518">
                  <c:v>6.433675</c:v>
                </c:pt>
                <c:pt idx="1519">
                  <c:v>6.4420000000000002</c:v>
                </c:pt>
                <c:pt idx="1520">
                  <c:v>6.4503249999999994</c:v>
                </c:pt>
                <c:pt idx="1521">
                  <c:v>6.4587000000000003</c:v>
                </c:pt>
                <c:pt idx="1522">
                  <c:v>6.4670749999999995</c:v>
                </c:pt>
                <c:pt idx="1523">
                  <c:v>6.4754750000000003</c:v>
                </c:pt>
                <c:pt idx="1524">
                  <c:v>6.4838499999999994</c:v>
                </c:pt>
                <c:pt idx="1525">
                  <c:v>6.4867499999999998</c:v>
                </c:pt>
                <c:pt idx="1526">
                  <c:v>6.4899500000000003</c:v>
                </c:pt>
                <c:pt idx="1527">
                  <c:v>6.4934750000000001</c:v>
                </c:pt>
                <c:pt idx="1528">
                  <c:v>6.49735</c:v>
                </c:pt>
                <c:pt idx="1529">
                  <c:v>6.5016249999999998</c:v>
                </c:pt>
                <c:pt idx="1530">
                  <c:v>6.5062999999999995</c:v>
                </c:pt>
                <c:pt idx="1531">
                  <c:v>6.5114749999999999</c:v>
                </c:pt>
                <c:pt idx="1532">
                  <c:v>6.5171250000000001</c:v>
                </c:pt>
                <c:pt idx="1533">
                  <c:v>6.5233749999999997</c:v>
                </c:pt>
                <c:pt idx="1534">
                  <c:v>6.5302499999999997</c:v>
                </c:pt>
                <c:pt idx="1535">
                  <c:v>6.5343499999999999</c:v>
                </c:pt>
                <c:pt idx="1536">
                  <c:v>6.5388500000000001</c:v>
                </c:pt>
                <c:pt idx="1537">
                  <c:v>6.5437999999999992</c:v>
                </c:pt>
                <c:pt idx="1538">
                  <c:v>6.5492499999999998</c:v>
                </c:pt>
                <c:pt idx="1539">
                  <c:v>6.55525</c:v>
                </c:pt>
                <c:pt idx="1540">
                  <c:v>6.5618750000000006</c:v>
                </c:pt>
                <c:pt idx="1541">
                  <c:v>6.5691250000000005</c:v>
                </c:pt>
                <c:pt idx="1542">
                  <c:v>6.5770999999999997</c:v>
                </c:pt>
                <c:pt idx="1543">
                  <c:v>6.5855999999999995</c:v>
                </c:pt>
                <c:pt idx="1544">
                  <c:v>6.5941000000000001</c:v>
                </c:pt>
                <c:pt idx="1545">
                  <c:v>6.6024749999999992</c:v>
                </c:pt>
                <c:pt idx="1546">
                  <c:v>6.6109249999999991</c:v>
                </c:pt>
                <c:pt idx="1547">
                  <c:v>6.6193</c:v>
                </c:pt>
                <c:pt idx="1548">
                  <c:v>6.6275749999999993</c:v>
                </c:pt>
                <c:pt idx="1549">
                  <c:v>6.6314500000000001</c:v>
                </c:pt>
                <c:pt idx="1550">
                  <c:v>6.6357250000000008</c:v>
                </c:pt>
                <c:pt idx="1551">
                  <c:v>6.6404249999999996</c:v>
                </c:pt>
                <c:pt idx="1552">
                  <c:v>6.6455749999999991</c:v>
                </c:pt>
                <c:pt idx="1553">
                  <c:v>6.6512500000000001</c:v>
                </c:pt>
                <c:pt idx="1554">
                  <c:v>6.6574999999999998</c:v>
                </c:pt>
                <c:pt idx="1555">
                  <c:v>6.6643749999999997</c:v>
                </c:pt>
                <c:pt idx="1556">
                  <c:v>6.6719499999999998</c:v>
                </c:pt>
                <c:pt idx="1557">
                  <c:v>6.6798500000000001</c:v>
                </c:pt>
                <c:pt idx="1558">
                  <c:v>6.6873000000000005</c:v>
                </c:pt>
                <c:pt idx="1559">
                  <c:v>6.6946000000000003</c:v>
                </c:pt>
                <c:pt idx="1560">
                  <c:v>6.7020250000000008</c:v>
                </c:pt>
                <c:pt idx="1561">
                  <c:v>6.7098249999999995</c:v>
                </c:pt>
                <c:pt idx="1562">
                  <c:v>6.7173250000000007</c:v>
                </c:pt>
                <c:pt idx="1563">
                  <c:v>6.7245499999999998</c:v>
                </c:pt>
                <c:pt idx="1564">
                  <c:v>6.7316500000000001</c:v>
                </c:pt>
                <c:pt idx="1565">
                  <c:v>6.7388750000000002</c:v>
                </c:pt>
                <c:pt idx="1566">
                  <c:v>6.7463499999999996</c:v>
                </c:pt>
                <c:pt idx="1567">
                  <c:v>6.7535750000000005</c:v>
                </c:pt>
                <c:pt idx="1568">
                  <c:v>6.7605500000000003</c:v>
                </c:pt>
                <c:pt idx="1569">
                  <c:v>6.7673999999999994</c:v>
                </c:pt>
                <c:pt idx="1570">
                  <c:v>6.7743000000000002</c:v>
                </c:pt>
                <c:pt idx="1571">
                  <c:v>6.7815500000000002</c:v>
                </c:pt>
                <c:pt idx="1572">
                  <c:v>6.7887249999999995</c:v>
                </c:pt>
                <c:pt idx="1573">
                  <c:v>6.7956000000000003</c:v>
                </c:pt>
                <c:pt idx="1574">
                  <c:v>6.8022750000000007</c:v>
                </c:pt>
                <c:pt idx="1575">
                  <c:v>6.8089250000000003</c:v>
                </c:pt>
                <c:pt idx="1576">
                  <c:v>6.8156750000000006</c:v>
                </c:pt>
                <c:pt idx="1577">
                  <c:v>6.8226499999999994</c:v>
                </c:pt>
                <c:pt idx="1578">
                  <c:v>6.8294250000000005</c:v>
                </c:pt>
                <c:pt idx="1579">
                  <c:v>6.8360249999999994</c:v>
                </c:pt>
                <c:pt idx="1580">
                  <c:v>6.8425250000000011</c:v>
                </c:pt>
                <c:pt idx="1581">
                  <c:v>6.8491</c:v>
                </c:pt>
                <c:pt idx="1582">
                  <c:v>6.8557499999999996</c:v>
                </c:pt>
                <c:pt idx="1583">
                  <c:v>6.862425</c:v>
                </c:pt>
                <c:pt idx="1584">
                  <c:v>6.8689499999999999</c:v>
                </c:pt>
                <c:pt idx="1585">
                  <c:v>6.8754</c:v>
                </c:pt>
                <c:pt idx="1586">
                  <c:v>6.881875</c:v>
                </c:pt>
                <c:pt idx="1587">
                  <c:v>6.888374999999999</c:v>
                </c:pt>
                <c:pt idx="1588">
                  <c:v>6.8949999999999996</c:v>
                </c:pt>
                <c:pt idx="1589">
                  <c:v>6.9015000000000004</c:v>
                </c:pt>
                <c:pt idx="1590">
                  <c:v>6.9056000000000006</c:v>
                </c:pt>
                <c:pt idx="1591">
                  <c:v>6.9101250000000007</c:v>
                </c:pt>
                <c:pt idx="1592">
                  <c:v>6.9151000000000007</c:v>
                </c:pt>
                <c:pt idx="1593">
                  <c:v>6.9188999999999998</c:v>
                </c:pt>
                <c:pt idx="1594">
                  <c:v>6.9230999999999998</c:v>
                </c:pt>
                <c:pt idx="1595">
                  <c:v>6.9277249999999997</c:v>
                </c:pt>
                <c:pt idx="1596">
                  <c:v>6.9328000000000003</c:v>
                </c:pt>
                <c:pt idx="1597">
                  <c:v>6.9383749999999997</c:v>
                </c:pt>
                <c:pt idx="1598">
                  <c:v>6.9445249999999996</c:v>
                </c:pt>
                <c:pt idx="1599">
                  <c:v>6.9490750000000006</c:v>
                </c:pt>
                <c:pt idx="1600">
                  <c:v>6.9540500000000005</c:v>
                </c:pt>
                <c:pt idx="1601">
                  <c:v>6.9595500000000001</c:v>
                </c:pt>
                <c:pt idx="1602">
                  <c:v>6.9655999999999993</c:v>
                </c:pt>
                <c:pt idx="1603">
                  <c:v>6.9720249999999995</c:v>
                </c:pt>
                <c:pt idx="1604">
                  <c:v>6.9783499999999998</c:v>
                </c:pt>
                <c:pt idx="1605">
                  <c:v>6.9846750000000002</c:v>
                </c:pt>
                <c:pt idx="1606">
                  <c:v>6.9910500000000004</c:v>
                </c:pt>
                <c:pt idx="1607">
                  <c:v>6.9974750000000006</c:v>
                </c:pt>
                <c:pt idx="1608">
                  <c:v>7.0039749999999996</c:v>
                </c:pt>
                <c:pt idx="1609">
                  <c:v>7.0103</c:v>
                </c:pt>
                <c:pt idx="1610">
                  <c:v>7.0166000000000004</c:v>
                </c:pt>
                <c:pt idx="1611">
                  <c:v>7.022924999999999</c:v>
                </c:pt>
                <c:pt idx="1612">
                  <c:v>7.0290749999999997</c:v>
                </c:pt>
                <c:pt idx="1613">
                  <c:v>7.0354000000000001</c:v>
                </c:pt>
                <c:pt idx="1614">
                  <c:v>7.0417499999999995</c:v>
                </c:pt>
                <c:pt idx="1615">
                  <c:v>7.0466500000000005</c:v>
                </c:pt>
                <c:pt idx="1616">
                  <c:v>7.0520250000000004</c:v>
                </c:pt>
                <c:pt idx="1617">
                  <c:v>7.0579499999999999</c:v>
                </c:pt>
                <c:pt idx="1618">
                  <c:v>7.0642499999999995</c:v>
                </c:pt>
                <c:pt idx="1619">
                  <c:v>7.0704000000000002</c:v>
                </c:pt>
                <c:pt idx="1620">
                  <c:v>7.0767250000000006</c:v>
                </c:pt>
                <c:pt idx="1621">
                  <c:v>7.0809499999999996</c:v>
                </c:pt>
                <c:pt idx="1622">
                  <c:v>7.0856249999999994</c:v>
                </c:pt>
                <c:pt idx="1623">
                  <c:v>7.0907499999999999</c:v>
                </c:pt>
                <c:pt idx="1624">
                  <c:v>7.096375000000001</c:v>
                </c:pt>
                <c:pt idx="1625">
                  <c:v>7.1025749999999999</c:v>
                </c:pt>
                <c:pt idx="1626">
                  <c:v>7.1088250000000004</c:v>
                </c:pt>
                <c:pt idx="1627">
                  <c:v>7.1151500000000008</c:v>
                </c:pt>
                <c:pt idx="1628">
                  <c:v>7.1214749999999993</c:v>
                </c:pt>
                <c:pt idx="1629">
                  <c:v>7.1277749999999997</c:v>
                </c:pt>
                <c:pt idx="1630">
                  <c:v>7.1329249999999993</c:v>
                </c:pt>
                <c:pt idx="1631">
                  <c:v>7.1385749999999994</c:v>
                </c:pt>
                <c:pt idx="1632">
                  <c:v>7.1448</c:v>
                </c:pt>
                <c:pt idx="1633">
                  <c:v>7.1511500000000003</c:v>
                </c:pt>
                <c:pt idx="1634">
                  <c:v>7.1574499999999999</c:v>
                </c:pt>
                <c:pt idx="1635">
                  <c:v>7.1637999999999993</c:v>
                </c:pt>
                <c:pt idx="1636">
                  <c:v>7.1701249999999996</c:v>
                </c:pt>
                <c:pt idx="1637">
                  <c:v>7.1764749999999999</c:v>
                </c:pt>
                <c:pt idx="1638">
                  <c:v>7.1828749999999992</c:v>
                </c:pt>
                <c:pt idx="1639">
                  <c:v>7.1891999999999996</c:v>
                </c:pt>
                <c:pt idx="1640">
                  <c:v>7.1954750000000001</c:v>
                </c:pt>
                <c:pt idx="1641">
                  <c:v>7.2018250000000004</c:v>
                </c:pt>
                <c:pt idx="1642">
                  <c:v>7.2081999999999997</c:v>
                </c:pt>
                <c:pt idx="1643">
                  <c:v>7.2145999999999999</c:v>
                </c:pt>
                <c:pt idx="1644">
                  <c:v>7.2210000000000001</c:v>
                </c:pt>
                <c:pt idx="1645">
                  <c:v>7.2273500000000004</c:v>
                </c:pt>
                <c:pt idx="1646">
                  <c:v>7.2336999999999998</c:v>
                </c:pt>
                <c:pt idx="1647">
                  <c:v>7.240050000000001</c:v>
                </c:pt>
                <c:pt idx="1648">
                  <c:v>7.2464749999999993</c:v>
                </c:pt>
                <c:pt idx="1649">
                  <c:v>7.2529250000000003</c:v>
                </c:pt>
                <c:pt idx="1650">
                  <c:v>7.2593500000000004</c:v>
                </c:pt>
                <c:pt idx="1651">
                  <c:v>7.2657250000000007</c:v>
                </c:pt>
                <c:pt idx="1652">
                  <c:v>7.272125</c:v>
                </c:pt>
                <c:pt idx="1653">
                  <c:v>7.2785500000000001</c:v>
                </c:pt>
                <c:pt idx="1654">
                  <c:v>7.2849499999999994</c:v>
                </c:pt>
                <c:pt idx="1655">
                  <c:v>7.2914250000000003</c:v>
                </c:pt>
                <c:pt idx="1656">
                  <c:v>7.2978500000000004</c:v>
                </c:pt>
                <c:pt idx="1657">
                  <c:v>7.3016750000000004</c:v>
                </c:pt>
                <c:pt idx="1658">
                  <c:v>7.3058499999999995</c:v>
                </c:pt>
                <c:pt idx="1659">
                  <c:v>7.3104500000000003</c:v>
                </c:pt>
                <c:pt idx="1660">
                  <c:v>7.3155000000000001</c:v>
                </c:pt>
                <c:pt idx="1661">
                  <c:v>7.3210750000000004</c:v>
                </c:pt>
                <c:pt idx="1662">
                  <c:v>7.3272000000000004</c:v>
                </c:pt>
                <c:pt idx="1663">
                  <c:v>7.3337000000000003</c:v>
                </c:pt>
                <c:pt idx="1664">
                  <c:v>7.3401999999999994</c:v>
                </c:pt>
                <c:pt idx="1665">
                  <c:v>7.3467250000000002</c:v>
                </c:pt>
                <c:pt idx="1666">
                  <c:v>7.3532749999999991</c:v>
                </c:pt>
                <c:pt idx="1667">
                  <c:v>7.35975</c:v>
                </c:pt>
                <c:pt idx="1668">
                  <c:v>7.366225</c:v>
                </c:pt>
                <c:pt idx="1669">
                  <c:v>7.3727249999999991</c:v>
                </c:pt>
                <c:pt idx="1670">
                  <c:v>7.3792750000000007</c:v>
                </c:pt>
                <c:pt idx="1671">
                  <c:v>7.3858249999999996</c:v>
                </c:pt>
                <c:pt idx="1672">
                  <c:v>7.3924000000000003</c:v>
                </c:pt>
                <c:pt idx="1673">
                  <c:v>7.3989500000000001</c:v>
                </c:pt>
                <c:pt idx="1674">
                  <c:v>7.4054499999999992</c:v>
                </c:pt>
                <c:pt idx="1675">
                  <c:v>7.4120249999999999</c:v>
                </c:pt>
                <c:pt idx="1676">
                  <c:v>7.4185499999999998</c:v>
                </c:pt>
                <c:pt idx="1677">
                  <c:v>7.4250750000000005</c:v>
                </c:pt>
                <c:pt idx="1678">
                  <c:v>7.4315999999999995</c:v>
                </c:pt>
                <c:pt idx="1679">
                  <c:v>7.4381249999999994</c:v>
                </c:pt>
                <c:pt idx="1680">
                  <c:v>7.4446750000000002</c:v>
                </c:pt>
                <c:pt idx="1681">
                  <c:v>7.4511750000000001</c:v>
                </c:pt>
                <c:pt idx="1682">
                  <c:v>7.4577000000000009</c:v>
                </c:pt>
                <c:pt idx="1683">
                  <c:v>7.4643249999999997</c:v>
                </c:pt>
                <c:pt idx="1684">
                  <c:v>7.4708750000000004</c:v>
                </c:pt>
                <c:pt idx="1685">
                  <c:v>7.4774750000000001</c:v>
                </c:pt>
                <c:pt idx="1686">
                  <c:v>7.4840249999999999</c:v>
                </c:pt>
                <c:pt idx="1687">
                  <c:v>7.4906500000000005</c:v>
                </c:pt>
                <c:pt idx="1688">
                  <c:v>7.4940750000000005</c:v>
                </c:pt>
                <c:pt idx="1689">
                  <c:v>7.4978749999999996</c:v>
                </c:pt>
                <c:pt idx="1690">
                  <c:v>7.5020500000000006</c:v>
                </c:pt>
                <c:pt idx="1691">
                  <c:v>7.5066249999999997</c:v>
                </c:pt>
                <c:pt idx="1692">
                  <c:v>7.5116749999999994</c:v>
                </c:pt>
                <c:pt idx="1693">
                  <c:v>7.5172249999999998</c:v>
                </c:pt>
                <c:pt idx="1694">
                  <c:v>7.5233249999999998</c:v>
                </c:pt>
                <c:pt idx="1695">
                  <c:v>7.5299500000000004</c:v>
                </c:pt>
                <c:pt idx="1696">
                  <c:v>7.5366249999999999</c:v>
                </c:pt>
                <c:pt idx="1697">
                  <c:v>7.5432499999999996</c:v>
                </c:pt>
                <c:pt idx="1698">
                  <c:v>7.549925</c:v>
                </c:pt>
                <c:pt idx="1699">
                  <c:v>7.5566750000000003</c:v>
                </c:pt>
                <c:pt idx="1700">
                  <c:v>7.5633249999999999</c:v>
                </c:pt>
                <c:pt idx="1701">
                  <c:v>7.5699500000000004</c:v>
                </c:pt>
                <c:pt idx="1702">
                  <c:v>7.5766</c:v>
                </c:pt>
                <c:pt idx="1703">
                  <c:v>7.5833250000000003</c:v>
                </c:pt>
                <c:pt idx="1704">
                  <c:v>7.5899749999999999</c:v>
                </c:pt>
                <c:pt idx="1705">
                  <c:v>7.5966750000000003</c:v>
                </c:pt>
                <c:pt idx="1706">
                  <c:v>7.6033749999999998</c:v>
                </c:pt>
                <c:pt idx="1707">
                  <c:v>7.6100749999999993</c:v>
                </c:pt>
                <c:pt idx="1708">
                  <c:v>7.6167250000000006</c:v>
                </c:pt>
                <c:pt idx="1709">
                  <c:v>7.6234500000000001</c:v>
                </c:pt>
                <c:pt idx="1710">
                  <c:v>7.6301750000000004</c:v>
                </c:pt>
                <c:pt idx="1711">
                  <c:v>7.6368500000000008</c:v>
                </c:pt>
                <c:pt idx="1712">
                  <c:v>7.6435749999999993</c:v>
                </c:pt>
                <c:pt idx="1713">
                  <c:v>7.6501999999999999</c:v>
                </c:pt>
                <c:pt idx="1714">
                  <c:v>7.656975000000001</c:v>
                </c:pt>
                <c:pt idx="1715">
                  <c:v>7.6637250000000003</c:v>
                </c:pt>
                <c:pt idx="1716">
                  <c:v>7.6704750000000006</c:v>
                </c:pt>
                <c:pt idx="1717">
                  <c:v>7.6749000000000001</c:v>
                </c:pt>
                <c:pt idx="1718">
                  <c:v>7.6797749999999994</c:v>
                </c:pt>
                <c:pt idx="1719">
                  <c:v>7.6851249999999993</c:v>
                </c:pt>
                <c:pt idx="1720">
                  <c:v>7.6910249999999998</c:v>
                </c:pt>
                <c:pt idx="1721">
                  <c:v>7.6974999999999998</c:v>
                </c:pt>
                <c:pt idx="1722">
                  <c:v>7.7041750000000002</c:v>
                </c:pt>
                <c:pt idx="1723">
                  <c:v>7.7108750000000006</c:v>
                </c:pt>
                <c:pt idx="1724">
                  <c:v>7.7176749999999998</c:v>
                </c:pt>
                <c:pt idx="1725">
                  <c:v>7.724499999999999</c:v>
                </c:pt>
                <c:pt idx="1726">
                  <c:v>7.7313499999999991</c:v>
                </c:pt>
                <c:pt idx="1727">
                  <c:v>7.7381250000000001</c:v>
                </c:pt>
                <c:pt idx="1728">
                  <c:v>7.7418749999999994</c:v>
                </c:pt>
                <c:pt idx="1729">
                  <c:v>7.7460000000000004</c:v>
                </c:pt>
                <c:pt idx="1730">
                  <c:v>7.7505500000000005</c:v>
                </c:pt>
                <c:pt idx="1731">
                  <c:v>7.7555250000000004</c:v>
                </c:pt>
                <c:pt idx="1732">
                  <c:v>7.761025000000001</c:v>
                </c:pt>
                <c:pt idx="1733">
                  <c:v>7.7670749999999993</c:v>
                </c:pt>
                <c:pt idx="1734">
                  <c:v>7.7736999999999998</c:v>
                </c:pt>
                <c:pt idx="1735">
                  <c:v>7.7806749999999996</c:v>
                </c:pt>
                <c:pt idx="1736">
                  <c:v>7.7876000000000003</c:v>
                </c:pt>
                <c:pt idx="1737">
                  <c:v>7.7944749999999994</c:v>
                </c:pt>
                <c:pt idx="1738">
                  <c:v>7.8013250000000003</c:v>
                </c:pt>
                <c:pt idx="1739">
                  <c:v>7.8083499999999999</c:v>
                </c:pt>
                <c:pt idx="1740">
                  <c:v>7.8152999999999997</c:v>
                </c:pt>
                <c:pt idx="1741">
                  <c:v>7.8222249999999995</c:v>
                </c:pt>
                <c:pt idx="1742">
                  <c:v>7.8291000000000004</c:v>
                </c:pt>
                <c:pt idx="1743">
                  <c:v>7.836075000000001</c:v>
                </c:pt>
                <c:pt idx="1744">
                  <c:v>7.8430749999999989</c:v>
                </c:pt>
                <c:pt idx="1745">
                  <c:v>7.8500249999999996</c:v>
                </c:pt>
                <c:pt idx="1746">
                  <c:v>7.8569249999999995</c:v>
                </c:pt>
                <c:pt idx="1747">
                  <c:v>7.8638749999999993</c:v>
                </c:pt>
                <c:pt idx="1748">
                  <c:v>7.8709500000000006</c:v>
                </c:pt>
                <c:pt idx="1749">
                  <c:v>7.8780000000000001</c:v>
                </c:pt>
                <c:pt idx="1750">
                  <c:v>7.8849499999999999</c:v>
                </c:pt>
                <c:pt idx="1751">
                  <c:v>7.8919000000000006</c:v>
                </c:pt>
                <c:pt idx="1752">
                  <c:v>7.8989750000000001</c:v>
                </c:pt>
                <c:pt idx="1753">
                  <c:v>7.9061250000000003</c:v>
                </c:pt>
                <c:pt idx="1754">
                  <c:v>7.9132249999999997</c:v>
                </c:pt>
                <c:pt idx="1755">
                  <c:v>7.9202999999999992</c:v>
                </c:pt>
                <c:pt idx="1756">
                  <c:v>7.9275750000000009</c:v>
                </c:pt>
                <c:pt idx="1757">
                  <c:v>7.9347500000000002</c:v>
                </c:pt>
                <c:pt idx="1758">
                  <c:v>7.9419500000000003</c:v>
                </c:pt>
                <c:pt idx="1759">
                  <c:v>7.9492750000000001</c:v>
                </c:pt>
                <c:pt idx="1760">
                  <c:v>7.95655</c:v>
                </c:pt>
                <c:pt idx="1761">
                  <c:v>7.9636250000000004</c:v>
                </c:pt>
                <c:pt idx="1762">
                  <c:v>7.9707499999999998</c:v>
                </c:pt>
                <c:pt idx="1763">
                  <c:v>7.9778000000000002</c:v>
                </c:pt>
                <c:pt idx="1764">
                  <c:v>7.9849000000000006</c:v>
                </c:pt>
                <c:pt idx="1765">
                  <c:v>7.9919250000000002</c:v>
                </c:pt>
                <c:pt idx="1766">
                  <c:v>7.9996499999999999</c:v>
                </c:pt>
                <c:pt idx="1767">
                  <c:v>8.0066249999999997</c:v>
                </c:pt>
                <c:pt idx="1768">
                  <c:v>8.0139250000000004</c:v>
                </c:pt>
                <c:pt idx="1769">
                  <c:v>8.0213000000000001</c:v>
                </c:pt>
                <c:pt idx="1770">
                  <c:v>8.0285250000000001</c:v>
                </c:pt>
                <c:pt idx="1771">
                  <c:v>8.0357000000000003</c:v>
                </c:pt>
                <c:pt idx="1772">
                  <c:v>8.0430500000000009</c:v>
                </c:pt>
                <c:pt idx="1773">
                  <c:v>8.0502000000000002</c:v>
                </c:pt>
                <c:pt idx="1774">
                  <c:v>8.0575499999999991</c:v>
                </c:pt>
                <c:pt idx="1775">
                  <c:v>8.0647750000000009</c:v>
                </c:pt>
                <c:pt idx="1776">
                  <c:v>8.0717250000000007</c:v>
                </c:pt>
                <c:pt idx="1777">
                  <c:v>8.0790249999999997</c:v>
                </c:pt>
                <c:pt idx="1778">
                  <c:v>8.0862249999999989</c:v>
                </c:pt>
                <c:pt idx="1779">
                  <c:v>8.0932750000000002</c:v>
                </c:pt>
                <c:pt idx="1780">
                  <c:v>8.1003749999999997</c:v>
                </c:pt>
                <c:pt idx="1781">
                  <c:v>8.1078749999999999</c:v>
                </c:pt>
                <c:pt idx="1782">
                  <c:v>8.1145499999999995</c:v>
                </c:pt>
                <c:pt idx="1783">
                  <c:v>8.1219000000000001</c:v>
                </c:pt>
                <c:pt idx="1784">
                  <c:v>8.1291000000000011</c:v>
                </c:pt>
                <c:pt idx="1785">
                  <c:v>8.1362749999999995</c:v>
                </c:pt>
                <c:pt idx="1786">
                  <c:v>8.1436250000000001</c:v>
                </c:pt>
                <c:pt idx="1787">
                  <c:v>8.1509250000000009</c:v>
                </c:pt>
                <c:pt idx="1788">
                  <c:v>8.1547499999999999</c:v>
                </c:pt>
                <c:pt idx="1789">
                  <c:v>8.158949999999999</c:v>
                </c:pt>
                <c:pt idx="1790">
                  <c:v>8.1635500000000008</c:v>
                </c:pt>
                <c:pt idx="1791">
                  <c:v>8.1686250000000005</c:v>
                </c:pt>
                <c:pt idx="1792">
                  <c:v>8.1742249999999999</c:v>
                </c:pt>
                <c:pt idx="1793">
                  <c:v>8.1803749999999997</c:v>
                </c:pt>
                <c:pt idx="1794">
                  <c:v>8.187125</c:v>
                </c:pt>
                <c:pt idx="1795">
                  <c:v>8.1945750000000004</c:v>
                </c:pt>
                <c:pt idx="1796">
                  <c:v>8.2025249999999996</c:v>
                </c:pt>
                <c:pt idx="1797">
                  <c:v>8.2101999999999986</c:v>
                </c:pt>
                <c:pt idx="1798">
                  <c:v>8.2176500000000008</c:v>
                </c:pt>
                <c:pt idx="1799">
                  <c:v>8.2253749999999997</c:v>
                </c:pt>
                <c:pt idx="1800">
                  <c:v>8.23325</c:v>
                </c:pt>
                <c:pt idx="1801">
                  <c:v>8.2411499999999993</c:v>
                </c:pt>
                <c:pt idx="1802">
                  <c:v>8.2493999999999996</c:v>
                </c:pt>
                <c:pt idx="1803">
                  <c:v>8.2529500000000002</c:v>
                </c:pt>
                <c:pt idx="1804">
                  <c:v>8.25685</c:v>
                </c:pt>
                <c:pt idx="1805">
                  <c:v>8.2608249999999988</c:v>
                </c:pt>
                <c:pt idx="1806">
                  <c:v>8.2652249999999992</c:v>
                </c:pt>
                <c:pt idx="1807">
                  <c:v>8.2700499999999995</c:v>
                </c:pt>
                <c:pt idx="1808">
                  <c:v>8.2753499999999995</c:v>
                </c:pt>
                <c:pt idx="1809">
                  <c:v>8.2812000000000001</c:v>
                </c:pt>
                <c:pt idx="1810">
                  <c:v>8.2876250000000002</c:v>
                </c:pt>
                <c:pt idx="1811">
                  <c:v>8.2946749999999998</c:v>
                </c:pt>
                <c:pt idx="1812">
                  <c:v>8.3024500000000003</c:v>
                </c:pt>
                <c:pt idx="1813">
                  <c:v>8.3105999999999991</c:v>
                </c:pt>
                <c:pt idx="1814">
                  <c:v>8.3187499999999996</c:v>
                </c:pt>
                <c:pt idx="1815">
                  <c:v>8.3267499999999988</c:v>
                </c:pt>
                <c:pt idx="1816">
                  <c:v>8.3346749999999989</c:v>
                </c:pt>
                <c:pt idx="1817">
                  <c:v>8.338375000000001</c:v>
                </c:pt>
                <c:pt idx="1818">
                  <c:v>8.3424499999999995</c:v>
                </c:pt>
                <c:pt idx="1819">
                  <c:v>8.3469499999999996</c:v>
                </c:pt>
                <c:pt idx="1820">
                  <c:v>8.3518749999999997</c:v>
                </c:pt>
                <c:pt idx="1821">
                  <c:v>8.3573249999999994</c:v>
                </c:pt>
                <c:pt idx="1822">
                  <c:v>8.3633000000000006</c:v>
                </c:pt>
                <c:pt idx="1823">
                  <c:v>8.3698750000000004</c:v>
                </c:pt>
                <c:pt idx="1824">
                  <c:v>8.3771000000000004</c:v>
                </c:pt>
                <c:pt idx="1825">
                  <c:v>8.3849999999999998</c:v>
                </c:pt>
                <c:pt idx="1826">
                  <c:v>8.3923750000000013</c:v>
                </c:pt>
                <c:pt idx="1827">
                  <c:v>8.3997250000000001</c:v>
                </c:pt>
                <c:pt idx="1828">
                  <c:v>8.4073999999999991</c:v>
                </c:pt>
                <c:pt idx="1829">
                  <c:v>8.4114500000000003</c:v>
                </c:pt>
                <c:pt idx="1830">
                  <c:v>8.4159000000000006</c:v>
                </c:pt>
                <c:pt idx="1831">
                  <c:v>8.420774999999999</c:v>
                </c:pt>
                <c:pt idx="1832">
                  <c:v>8.4261499999999998</c:v>
                </c:pt>
                <c:pt idx="1833">
                  <c:v>8.4320749999999993</c:v>
                </c:pt>
                <c:pt idx="1834">
                  <c:v>8.438600000000001</c:v>
                </c:pt>
                <c:pt idx="1835">
                  <c:v>8.4457500000000003</c:v>
                </c:pt>
                <c:pt idx="1836">
                  <c:v>8.4534250000000011</c:v>
                </c:pt>
                <c:pt idx="1837">
                  <c:v>8.4610749999999992</c:v>
                </c:pt>
                <c:pt idx="1838">
                  <c:v>8.469100000000001</c:v>
                </c:pt>
                <c:pt idx="1839">
                  <c:v>8.4775500000000008</c:v>
                </c:pt>
                <c:pt idx="1840">
                  <c:v>8.4856249999999989</c:v>
                </c:pt>
                <c:pt idx="1841">
                  <c:v>8.4933250000000005</c:v>
                </c:pt>
                <c:pt idx="1842">
                  <c:v>8.50075</c:v>
                </c:pt>
                <c:pt idx="1843">
                  <c:v>8.5083500000000001</c:v>
                </c:pt>
                <c:pt idx="1844">
                  <c:v>8.5165249999999997</c:v>
                </c:pt>
                <c:pt idx="1845">
                  <c:v>8.5250249999999994</c:v>
                </c:pt>
                <c:pt idx="1846">
                  <c:v>8.5335750000000008</c:v>
                </c:pt>
                <c:pt idx="1847">
                  <c:v>8.5417749999999995</c:v>
                </c:pt>
                <c:pt idx="1848">
                  <c:v>8.5499500000000008</c:v>
                </c:pt>
                <c:pt idx="1849">
                  <c:v>8.5579249999999991</c:v>
                </c:pt>
                <c:pt idx="1850">
                  <c:v>8.5661000000000005</c:v>
                </c:pt>
                <c:pt idx="1851">
                  <c:v>8.5744500000000006</c:v>
                </c:pt>
                <c:pt idx="1852">
                  <c:v>8.5821249999999996</c:v>
                </c:pt>
                <c:pt idx="1853">
                  <c:v>8.5861499999999999</c:v>
                </c:pt>
                <c:pt idx="1854">
                  <c:v>8.5905750000000012</c:v>
                </c:pt>
                <c:pt idx="1855">
                  <c:v>8.5954249999999988</c:v>
                </c:pt>
                <c:pt idx="1856">
                  <c:v>8.6007749999999987</c:v>
                </c:pt>
                <c:pt idx="1857">
                  <c:v>8.6066749999999992</c:v>
                </c:pt>
                <c:pt idx="1858">
                  <c:v>8.6131499999999992</c:v>
                </c:pt>
                <c:pt idx="1859">
                  <c:v>8.6202749999999995</c:v>
                </c:pt>
                <c:pt idx="1860">
                  <c:v>8.6280999999999999</c:v>
                </c:pt>
                <c:pt idx="1861">
                  <c:v>8.6361749999999997</c:v>
                </c:pt>
                <c:pt idx="1862">
                  <c:v>8.6442500000000013</c:v>
                </c:pt>
                <c:pt idx="1863">
                  <c:v>8.6524000000000001</c:v>
                </c:pt>
                <c:pt idx="1864">
                  <c:v>8.6602999999999994</c:v>
                </c:pt>
                <c:pt idx="1865">
                  <c:v>8.6682749999999995</c:v>
                </c:pt>
                <c:pt idx="1866">
                  <c:v>8.6761750000000006</c:v>
                </c:pt>
                <c:pt idx="1867">
                  <c:v>8.6841249999999999</c:v>
                </c:pt>
                <c:pt idx="1868">
                  <c:v>8.692025000000001</c:v>
                </c:pt>
                <c:pt idx="1869">
                  <c:v>8.6963500000000007</c:v>
                </c:pt>
                <c:pt idx="1870">
                  <c:v>8.7010749999999994</c:v>
                </c:pt>
                <c:pt idx="1871">
                  <c:v>8.7063000000000006</c:v>
                </c:pt>
                <c:pt idx="1872">
                  <c:v>8.7120249999999988</c:v>
                </c:pt>
                <c:pt idx="1873">
                  <c:v>8.7183250000000001</c:v>
                </c:pt>
                <c:pt idx="1874">
                  <c:v>8.7214500000000008</c:v>
                </c:pt>
                <c:pt idx="1875">
                  <c:v>8.7248999999999999</c:v>
                </c:pt>
                <c:pt idx="1876">
                  <c:v>8.7286749999999991</c:v>
                </c:pt>
                <c:pt idx="1877">
                  <c:v>8.7328500000000009</c:v>
                </c:pt>
                <c:pt idx="1878">
                  <c:v>8.737425</c:v>
                </c:pt>
                <c:pt idx="1879">
                  <c:v>8.7424499999999998</c:v>
                </c:pt>
                <c:pt idx="1880">
                  <c:v>8.7480000000000011</c:v>
                </c:pt>
                <c:pt idx="1881">
                  <c:v>8.7540750000000003</c:v>
                </c:pt>
                <c:pt idx="1882">
                  <c:v>8.7607750000000006</c:v>
                </c:pt>
                <c:pt idx="1883">
                  <c:v>8.7681500000000003</c:v>
                </c:pt>
                <c:pt idx="1884">
                  <c:v>8.775974999999999</c:v>
                </c:pt>
                <c:pt idx="1885">
                  <c:v>8.7835999999999999</c:v>
                </c:pt>
                <c:pt idx="1886">
                  <c:v>8.7914250000000003</c:v>
                </c:pt>
                <c:pt idx="1887">
                  <c:v>8.7990999999999993</c:v>
                </c:pt>
                <c:pt idx="1888">
                  <c:v>8.8067999999999991</c:v>
                </c:pt>
                <c:pt idx="1889">
                  <c:v>8.8145249999999997</c:v>
                </c:pt>
                <c:pt idx="1890">
                  <c:v>8.8221999999999987</c:v>
                </c:pt>
                <c:pt idx="1891">
                  <c:v>8.8297749999999997</c:v>
                </c:pt>
                <c:pt idx="1892">
                  <c:v>8.8373499999999989</c:v>
                </c:pt>
                <c:pt idx="1893">
                  <c:v>8.8448999999999991</c:v>
                </c:pt>
                <c:pt idx="1894">
                  <c:v>8.8525749999999999</c:v>
                </c:pt>
                <c:pt idx="1895">
                  <c:v>8.8591499999999996</c:v>
                </c:pt>
                <c:pt idx="1896">
                  <c:v>8.8654499999999992</c:v>
                </c:pt>
                <c:pt idx="1897">
                  <c:v>8.8718749999999993</c:v>
                </c:pt>
                <c:pt idx="1898">
                  <c:v>8.8786249999999995</c:v>
                </c:pt>
                <c:pt idx="1899">
                  <c:v>8.884875000000001</c:v>
                </c:pt>
                <c:pt idx="1900">
                  <c:v>8.8917750000000009</c:v>
                </c:pt>
                <c:pt idx="1901">
                  <c:v>8.89785</c:v>
                </c:pt>
                <c:pt idx="1902">
                  <c:v>8.9041250000000005</c:v>
                </c:pt>
                <c:pt idx="1903">
                  <c:v>8.9108000000000001</c:v>
                </c:pt>
                <c:pt idx="1904">
                  <c:v>8.9179250000000003</c:v>
                </c:pt>
                <c:pt idx="1905">
                  <c:v>8.9253</c:v>
                </c:pt>
                <c:pt idx="1906">
                  <c:v>8.9322999999999997</c:v>
                </c:pt>
                <c:pt idx="1907">
                  <c:v>8.9387499999999989</c:v>
                </c:pt>
                <c:pt idx="1908">
                  <c:v>8.9451249999999991</c:v>
                </c:pt>
                <c:pt idx="1909">
                  <c:v>8.9516749999999998</c:v>
                </c:pt>
                <c:pt idx="1910">
                  <c:v>8.9585249999999998</c:v>
                </c:pt>
                <c:pt idx="1911">
                  <c:v>8.9657</c:v>
                </c:pt>
                <c:pt idx="1912">
                  <c:v>8.97255</c:v>
                </c:pt>
                <c:pt idx="1913">
                  <c:v>8.9793250000000011</c:v>
                </c:pt>
                <c:pt idx="1914">
                  <c:v>8.9862500000000001</c:v>
                </c:pt>
                <c:pt idx="1915">
                  <c:v>8.9935500000000008</c:v>
                </c:pt>
                <c:pt idx="1916">
                  <c:v>9.0008499999999998</c:v>
                </c:pt>
                <c:pt idx="1917">
                  <c:v>9.0044250000000012</c:v>
                </c:pt>
                <c:pt idx="1918">
                  <c:v>9.0083500000000001</c:v>
                </c:pt>
                <c:pt idx="1919">
                  <c:v>9.0126749999999998</c:v>
                </c:pt>
                <c:pt idx="1920">
                  <c:v>9.0174500000000002</c:v>
                </c:pt>
                <c:pt idx="1921">
                  <c:v>9.0226749999999996</c:v>
                </c:pt>
                <c:pt idx="1922">
                  <c:v>9.0284250000000004</c:v>
                </c:pt>
                <c:pt idx="1923">
                  <c:v>9.0347749999999998</c:v>
                </c:pt>
                <c:pt idx="1924">
                  <c:v>9.0417249999999996</c:v>
                </c:pt>
                <c:pt idx="1925">
                  <c:v>9.0486250000000013</c:v>
                </c:pt>
                <c:pt idx="1926">
                  <c:v>9.0555500000000002</c:v>
                </c:pt>
                <c:pt idx="1927">
                  <c:v>9.0625750000000007</c:v>
                </c:pt>
                <c:pt idx="1928">
                  <c:v>9.0692500000000003</c:v>
                </c:pt>
                <c:pt idx="1929">
                  <c:v>9.0758500000000009</c:v>
                </c:pt>
                <c:pt idx="1930">
                  <c:v>9.0824249999999989</c:v>
                </c:pt>
                <c:pt idx="1931">
                  <c:v>9.0886499999999995</c:v>
                </c:pt>
                <c:pt idx="1932">
                  <c:v>9.0948250000000002</c:v>
                </c:pt>
                <c:pt idx="1933">
                  <c:v>9.1006</c:v>
                </c:pt>
                <c:pt idx="1934">
                  <c:v>9.1059999999999999</c:v>
                </c:pt>
                <c:pt idx="1935">
                  <c:v>9.111225000000001</c:v>
                </c:pt>
                <c:pt idx="1936">
                  <c:v>9.1165250000000011</c:v>
                </c:pt>
                <c:pt idx="1937">
                  <c:v>9.1219000000000001</c:v>
                </c:pt>
                <c:pt idx="1938">
                  <c:v>9.1266999999999996</c:v>
                </c:pt>
                <c:pt idx="1939">
                  <c:v>9.1304750000000006</c:v>
                </c:pt>
                <c:pt idx="1940">
                  <c:v>9.1345999999999989</c:v>
                </c:pt>
                <c:pt idx="1941">
                  <c:v>9.1389750000000003</c:v>
                </c:pt>
                <c:pt idx="1942">
                  <c:v>9.1435500000000012</c:v>
                </c:pt>
                <c:pt idx="1943">
                  <c:v>9.1482749999999999</c:v>
                </c:pt>
                <c:pt idx="1944">
                  <c:v>9.1527499999999993</c:v>
                </c:pt>
                <c:pt idx="1945">
                  <c:v>9.1568249999999995</c:v>
                </c:pt>
                <c:pt idx="1946">
                  <c:v>9.1611999999999991</c:v>
                </c:pt>
                <c:pt idx="1947">
                  <c:v>9.1658249999999999</c:v>
                </c:pt>
                <c:pt idx="1948">
                  <c:v>9.1706500000000002</c:v>
                </c:pt>
                <c:pt idx="1949">
                  <c:v>9.1753999999999998</c:v>
                </c:pt>
                <c:pt idx="1950">
                  <c:v>9.1800750000000004</c:v>
                </c:pt>
                <c:pt idx="1951">
                  <c:v>9.1848749999999999</c:v>
                </c:pt>
                <c:pt idx="1952">
                  <c:v>9.1898999999999997</c:v>
                </c:pt>
                <c:pt idx="1953">
                  <c:v>9.1947500000000009</c:v>
                </c:pt>
                <c:pt idx="1954">
                  <c:v>9.1994249999999997</c:v>
                </c:pt>
                <c:pt idx="1955">
                  <c:v>9.2042000000000002</c:v>
                </c:pt>
                <c:pt idx="1956">
                  <c:v>9.209249999999999</c:v>
                </c:pt>
                <c:pt idx="1957">
                  <c:v>9.2146749999999997</c:v>
                </c:pt>
                <c:pt idx="1958">
                  <c:v>9.2195999999999998</c:v>
                </c:pt>
                <c:pt idx="1959">
                  <c:v>9.2242750000000004</c:v>
                </c:pt>
                <c:pt idx="1960">
                  <c:v>9.2289750000000002</c:v>
                </c:pt>
                <c:pt idx="1961">
                  <c:v>9.2338500000000003</c:v>
                </c:pt>
                <c:pt idx="1962">
                  <c:v>9.2391000000000005</c:v>
                </c:pt>
                <c:pt idx="1963">
                  <c:v>9.2440250000000006</c:v>
                </c:pt>
                <c:pt idx="1964">
                  <c:v>9.2487750000000002</c:v>
                </c:pt>
                <c:pt idx="1965">
                  <c:v>9.2535000000000007</c:v>
                </c:pt>
                <c:pt idx="1966">
                  <c:v>9.2583750000000009</c:v>
                </c:pt>
                <c:pt idx="1967">
                  <c:v>9.2634999999999987</c:v>
                </c:pt>
                <c:pt idx="1968">
                  <c:v>9.2689749999999993</c:v>
                </c:pt>
                <c:pt idx="1969">
                  <c:v>9.2749249999999996</c:v>
                </c:pt>
                <c:pt idx="1970">
                  <c:v>9.2808250000000001</c:v>
                </c:pt>
                <c:pt idx="1971">
                  <c:v>9.2868250000000003</c:v>
                </c:pt>
                <c:pt idx="1972">
                  <c:v>9.293075</c:v>
                </c:pt>
                <c:pt idx="1973">
                  <c:v>9.2997750000000003</c:v>
                </c:pt>
                <c:pt idx="1974">
                  <c:v>9.3062500000000004</c:v>
                </c:pt>
                <c:pt idx="1975">
                  <c:v>9.3127499999999994</c:v>
                </c:pt>
                <c:pt idx="1976">
                  <c:v>9.3195249999999987</c:v>
                </c:pt>
                <c:pt idx="1977">
                  <c:v>9.3255750000000006</c:v>
                </c:pt>
                <c:pt idx="1978">
                  <c:v>9.3309999999999995</c:v>
                </c:pt>
                <c:pt idx="1979">
                  <c:v>9.3363750000000003</c:v>
                </c:pt>
                <c:pt idx="1980">
                  <c:v>9.3420249999999996</c:v>
                </c:pt>
                <c:pt idx="1981">
                  <c:v>9.3480999999999987</c:v>
                </c:pt>
                <c:pt idx="1982">
                  <c:v>9.3546250000000004</c:v>
                </c:pt>
                <c:pt idx="1983">
                  <c:v>9.3603500000000004</c:v>
                </c:pt>
                <c:pt idx="1984">
                  <c:v>9.3656500000000005</c:v>
                </c:pt>
                <c:pt idx="1985">
                  <c:v>9.3709749999999996</c:v>
                </c:pt>
                <c:pt idx="1986">
                  <c:v>9.376574999999999</c:v>
                </c:pt>
                <c:pt idx="1987">
                  <c:v>9.3825500000000002</c:v>
                </c:pt>
                <c:pt idx="1988">
                  <c:v>9.3870749999999994</c:v>
                </c:pt>
                <c:pt idx="1989">
                  <c:v>9.3920500000000011</c:v>
                </c:pt>
                <c:pt idx="1990">
                  <c:v>9.397475</c:v>
                </c:pt>
                <c:pt idx="1991">
                  <c:v>9.4027999999999992</c:v>
                </c:pt>
                <c:pt idx="1992">
                  <c:v>9.4083500000000004</c:v>
                </c:pt>
                <c:pt idx="1993">
                  <c:v>9.4144000000000005</c:v>
                </c:pt>
                <c:pt idx="1994">
                  <c:v>9.4208749999999988</c:v>
                </c:pt>
                <c:pt idx="1995">
                  <c:v>9.4279500000000009</c:v>
                </c:pt>
                <c:pt idx="1996">
                  <c:v>9.4349500000000006</c:v>
                </c:pt>
                <c:pt idx="1997">
                  <c:v>9.4415750000000003</c:v>
                </c:pt>
                <c:pt idx="1998">
                  <c:v>9.4482250000000008</c:v>
                </c:pt>
                <c:pt idx="1999">
                  <c:v>9.4551250000000007</c:v>
                </c:pt>
                <c:pt idx="2000">
                  <c:v>9.4626000000000001</c:v>
                </c:pt>
                <c:pt idx="2001">
                  <c:v>9.4700500000000005</c:v>
                </c:pt>
                <c:pt idx="2002">
                  <c:v>9.4772499999999997</c:v>
                </c:pt>
                <c:pt idx="2003">
                  <c:v>9.4843499999999992</c:v>
                </c:pt>
                <c:pt idx="2004">
                  <c:v>9.4916</c:v>
                </c:pt>
                <c:pt idx="2005">
                  <c:v>9.4989500000000007</c:v>
                </c:pt>
                <c:pt idx="2006">
                  <c:v>9.505725</c:v>
                </c:pt>
                <c:pt idx="2007">
                  <c:v>9.5124750000000002</c:v>
                </c:pt>
                <c:pt idx="2008">
                  <c:v>9.5190750000000008</c:v>
                </c:pt>
                <c:pt idx="2009">
                  <c:v>9.5256999999999987</c:v>
                </c:pt>
                <c:pt idx="2010">
                  <c:v>9.5325999999999986</c:v>
                </c:pt>
                <c:pt idx="2011">
                  <c:v>9.5400500000000008</c:v>
                </c:pt>
                <c:pt idx="2012">
                  <c:v>9.5469249999999999</c:v>
                </c:pt>
                <c:pt idx="2013">
                  <c:v>9.5533750000000008</c:v>
                </c:pt>
                <c:pt idx="2014">
                  <c:v>9.5599249999999998</c:v>
                </c:pt>
                <c:pt idx="2015">
                  <c:v>9.5665999999999993</c:v>
                </c:pt>
                <c:pt idx="2016">
                  <c:v>9.5734499999999993</c:v>
                </c:pt>
                <c:pt idx="2017">
                  <c:v>9.5808499999999999</c:v>
                </c:pt>
                <c:pt idx="2018">
                  <c:v>9.5882749999999994</c:v>
                </c:pt>
                <c:pt idx="2019">
                  <c:v>9.5951750000000011</c:v>
                </c:pt>
                <c:pt idx="2020">
                  <c:v>9.6019499999999987</c:v>
                </c:pt>
                <c:pt idx="2021">
                  <c:v>9.6088499999999986</c:v>
                </c:pt>
                <c:pt idx="2022">
                  <c:v>9.6157500000000002</c:v>
                </c:pt>
                <c:pt idx="2023">
                  <c:v>9.623149999999999</c:v>
                </c:pt>
                <c:pt idx="2024">
                  <c:v>9.6271500000000003</c:v>
                </c:pt>
                <c:pt idx="2025">
                  <c:v>9.6292000000000009</c:v>
                </c:pt>
                <c:pt idx="2026">
                  <c:v>9.6314250000000001</c:v>
                </c:pt>
                <c:pt idx="2027">
                  <c:v>9.6338749999999997</c:v>
                </c:pt>
                <c:pt idx="2028">
                  <c:v>9.6365750000000006</c:v>
                </c:pt>
                <c:pt idx="2029">
                  <c:v>9.6395499999999998</c:v>
                </c:pt>
                <c:pt idx="2030">
                  <c:v>9.6428249999999984</c:v>
                </c:pt>
                <c:pt idx="2031">
                  <c:v>9.6464250000000007</c:v>
                </c:pt>
                <c:pt idx="2032">
                  <c:v>9.6503750000000004</c:v>
                </c:pt>
                <c:pt idx="2033">
                  <c:v>9.6547250000000009</c:v>
                </c:pt>
                <c:pt idx="2034">
                  <c:v>9.6594999999999995</c:v>
                </c:pt>
                <c:pt idx="2035">
                  <c:v>9.6647750000000006</c:v>
                </c:pt>
                <c:pt idx="2036">
                  <c:v>9.6705500000000004</c:v>
                </c:pt>
                <c:pt idx="2037">
                  <c:v>9.6769250000000007</c:v>
                </c:pt>
                <c:pt idx="2038">
                  <c:v>9.6839250000000003</c:v>
                </c:pt>
                <c:pt idx="2039">
                  <c:v>9.691275000000001</c:v>
                </c:pt>
                <c:pt idx="2040">
                  <c:v>9.6986249999999998</c:v>
                </c:pt>
                <c:pt idx="2041">
                  <c:v>9.7059750000000005</c:v>
                </c:pt>
                <c:pt idx="2042">
                  <c:v>9.7131249999999998</c:v>
                </c:pt>
                <c:pt idx="2043">
                  <c:v>9.7202500000000001</c:v>
                </c:pt>
                <c:pt idx="2044">
                  <c:v>9.7276000000000007</c:v>
                </c:pt>
                <c:pt idx="2045">
                  <c:v>9.7314249999999998</c:v>
                </c:pt>
                <c:pt idx="2046">
                  <c:v>9.7356499999999997</c:v>
                </c:pt>
                <c:pt idx="2047">
                  <c:v>9.7402750000000005</c:v>
                </c:pt>
                <c:pt idx="2048">
                  <c:v>9.745375000000001</c:v>
                </c:pt>
                <c:pt idx="2049">
                  <c:v>9.7509750000000004</c:v>
                </c:pt>
                <c:pt idx="2050">
                  <c:v>9.7571500000000011</c:v>
                </c:pt>
                <c:pt idx="2051">
                  <c:v>9.7639500000000012</c:v>
                </c:pt>
                <c:pt idx="2052">
                  <c:v>9.7713250000000009</c:v>
                </c:pt>
                <c:pt idx="2053">
                  <c:v>9.7787000000000006</c:v>
                </c:pt>
                <c:pt idx="2054">
                  <c:v>9.7859999999999996</c:v>
                </c:pt>
                <c:pt idx="2055">
                  <c:v>9.7928999999999995</c:v>
                </c:pt>
                <c:pt idx="2056">
                  <c:v>9.8001000000000005</c:v>
                </c:pt>
                <c:pt idx="2057">
                  <c:v>9.807525</c:v>
                </c:pt>
                <c:pt idx="2058">
                  <c:v>9.8147750000000009</c:v>
                </c:pt>
                <c:pt idx="2059">
                  <c:v>9.822000000000001</c:v>
                </c:pt>
                <c:pt idx="2060">
                  <c:v>9.8289000000000009</c:v>
                </c:pt>
                <c:pt idx="2061">
                  <c:v>9.8359500000000004</c:v>
                </c:pt>
                <c:pt idx="2062">
                  <c:v>9.8432750000000002</c:v>
                </c:pt>
                <c:pt idx="2063">
                  <c:v>9.8505000000000003</c:v>
                </c:pt>
                <c:pt idx="2064">
                  <c:v>9.8576999999999995</c:v>
                </c:pt>
                <c:pt idx="2065">
                  <c:v>9.8650749999999992</c:v>
                </c:pt>
                <c:pt idx="2066">
                  <c:v>9.8719249999999992</c:v>
                </c:pt>
                <c:pt idx="2067">
                  <c:v>9.8790750000000003</c:v>
                </c:pt>
                <c:pt idx="2068">
                  <c:v>9.8864999999999998</c:v>
                </c:pt>
                <c:pt idx="2069">
                  <c:v>9.8935499999999994</c:v>
                </c:pt>
                <c:pt idx="2070">
                  <c:v>9.9004999999999992</c:v>
                </c:pt>
                <c:pt idx="2071">
                  <c:v>9.9074749999999998</c:v>
                </c:pt>
                <c:pt idx="2072">
                  <c:v>9.9144249999999996</c:v>
                </c:pt>
                <c:pt idx="2073">
                  <c:v>9.9215999999999998</c:v>
                </c:pt>
                <c:pt idx="2074">
                  <c:v>9.9286250000000003</c:v>
                </c:pt>
                <c:pt idx="2075">
                  <c:v>9.9357000000000006</c:v>
                </c:pt>
                <c:pt idx="2076">
                  <c:v>9.942874999999999</c:v>
                </c:pt>
                <c:pt idx="2077">
                  <c:v>9.9497749999999989</c:v>
                </c:pt>
                <c:pt idx="2078">
                  <c:v>9.9568250000000003</c:v>
                </c:pt>
                <c:pt idx="2079">
                  <c:v>9.9642499999999998</c:v>
                </c:pt>
                <c:pt idx="2080">
                  <c:v>9.9712250000000004</c:v>
                </c:pt>
                <c:pt idx="2081">
                  <c:v>9.9779750000000007</c:v>
                </c:pt>
                <c:pt idx="2082">
                  <c:v>9.985125</c:v>
                </c:pt>
                <c:pt idx="2083">
                  <c:v>9.9919750000000001</c:v>
                </c:pt>
                <c:pt idx="2084">
                  <c:v>9.9987250000000003</c:v>
                </c:pt>
                <c:pt idx="2085">
                  <c:v>10.005875</c:v>
                </c:pt>
                <c:pt idx="2086">
                  <c:v>10.012775</c:v>
                </c:pt>
                <c:pt idx="2087">
                  <c:v>10.01595</c:v>
                </c:pt>
                <c:pt idx="2088">
                  <c:v>10.019450000000001</c:v>
                </c:pt>
                <c:pt idx="2089">
                  <c:v>10.023300000000001</c:v>
                </c:pt>
                <c:pt idx="2090">
                  <c:v>10.027524999999999</c:v>
                </c:pt>
                <c:pt idx="2091">
                  <c:v>10.032175000000001</c:v>
                </c:pt>
                <c:pt idx="2092">
                  <c:v>10.037274999999999</c:v>
                </c:pt>
                <c:pt idx="2093">
                  <c:v>10.042900000000001</c:v>
                </c:pt>
                <c:pt idx="2094">
                  <c:v>10.049099999999999</c:v>
                </c:pt>
                <c:pt idx="2095">
                  <c:v>10.055899999999999</c:v>
                </c:pt>
                <c:pt idx="2096">
                  <c:v>10.063324999999999</c:v>
                </c:pt>
                <c:pt idx="2097">
                  <c:v>10.0702</c:v>
                </c:pt>
                <c:pt idx="2098">
                  <c:v>10.074175</c:v>
                </c:pt>
                <c:pt idx="2099">
                  <c:v>10.078525000000001</c:v>
                </c:pt>
                <c:pt idx="2100">
                  <c:v>10.083325</c:v>
                </c:pt>
                <c:pt idx="2101">
                  <c:v>10.088625</c:v>
                </c:pt>
                <c:pt idx="2102">
                  <c:v>10.094424999999999</c:v>
                </c:pt>
                <c:pt idx="2103">
                  <c:v>10.100824999999999</c:v>
                </c:pt>
                <c:pt idx="2104">
                  <c:v>10.107850000000001</c:v>
                </c:pt>
                <c:pt idx="2105">
                  <c:v>10.11495</c:v>
                </c:pt>
                <c:pt idx="2106">
                  <c:v>10.122</c:v>
                </c:pt>
                <c:pt idx="2107">
                  <c:v>10.129225</c:v>
                </c:pt>
                <c:pt idx="2108">
                  <c:v>10.136575000000001</c:v>
                </c:pt>
                <c:pt idx="2109">
                  <c:v>10.143549999999999</c:v>
                </c:pt>
                <c:pt idx="2110">
                  <c:v>10.150600000000001</c:v>
                </c:pt>
                <c:pt idx="2111">
                  <c:v>10.157824999999999</c:v>
                </c:pt>
                <c:pt idx="2112">
                  <c:v>10.164900000000001</c:v>
                </c:pt>
                <c:pt idx="2113">
                  <c:v>10.168475000000001</c:v>
                </c:pt>
                <c:pt idx="2114">
                  <c:v>10.1724</c:v>
                </c:pt>
                <c:pt idx="2115">
                  <c:v>10.176725000000001</c:v>
                </c:pt>
                <c:pt idx="2116">
                  <c:v>10.181474999999999</c:v>
                </c:pt>
                <c:pt idx="2117">
                  <c:v>10.186725000000001</c:v>
                </c:pt>
                <c:pt idx="2118">
                  <c:v>10.192475</c:v>
                </c:pt>
                <c:pt idx="2119">
                  <c:v>10.1988</c:v>
                </c:pt>
                <c:pt idx="2120">
                  <c:v>10.205775000000001</c:v>
                </c:pt>
                <c:pt idx="2121">
                  <c:v>10.213025</c:v>
                </c:pt>
                <c:pt idx="2122">
                  <c:v>10.220124999999999</c:v>
                </c:pt>
                <c:pt idx="2123">
                  <c:v>10.227224999999999</c:v>
                </c:pt>
                <c:pt idx="2124">
                  <c:v>10.234575</c:v>
                </c:pt>
                <c:pt idx="2125">
                  <c:v>10.241725000000001</c:v>
                </c:pt>
                <c:pt idx="2126">
                  <c:v>10.248875</c:v>
                </c:pt>
                <c:pt idx="2127">
                  <c:v>10.25605</c:v>
                </c:pt>
                <c:pt idx="2128">
                  <c:v>10.263275</c:v>
                </c:pt>
                <c:pt idx="2129">
                  <c:v>10.270424999999999</c:v>
                </c:pt>
                <c:pt idx="2130">
                  <c:v>10.277600000000001</c:v>
                </c:pt>
                <c:pt idx="2131">
                  <c:v>10.2849</c:v>
                </c:pt>
                <c:pt idx="2132">
                  <c:v>10.292149999999999</c:v>
                </c:pt>
                <c:pt idx="2133">
                  <c:v>10.299250000000001</c:v>
                </c:pt>
                <c:pt idx="2134">
                  <c:v>10.306525000000001</c:v>
                </c:pt>
                <c:pt idx="2135">
                  <c:v>10.313775</c:v>
                </c:pt>
                <c:pt idx="2136">
                  <c:v>10.320975000000001</c:v>
                </c:pt>
                <c:pt idx="2137">
                  <c:v>10.328075</c:v>
                </c:pt>
                <c:pt idx="2138">
                  <c:v>10.335324999999999</c:v>
                </c:pt>
                <c:pt idx="2139">
                  <c:v>10.342575</c:v>
                </c:pt>
                <c:pt idx="2140">
                  <c:v>10.34975</c:v>
                </c:pt>
                <c:pt idx="2141">
                  <c:v>10.357025</c:v>
                </c:pt>
                <c:pt idx="2142">
                  <c:v>10.3643</c:v>
                </c:pt>
                <c:pt idx="2143">
                  <c:v>10.3714</c:v>
                </c:pt>
                <c:pt idx="2144">
                  <c:v>10.378674999999999</c:v>
                </c:pt>
                <c:pt idx="2145">
                  <c:v>10.385975</c:v>
                </c:pt>
                <c:pt idx="2146">
                  <c:v>10.393225000000001</c:v>
                </c:pt>
                <c:pt idx="2147">
                  <c:v>10.40035</c:v>
                </c:pt>
                <c:pt idx="2148">
                  <c:v>10.40765</c:v>
                </c:pt>
                <c:pt idx="2149">
                  <c:v>10.414925</c:v>
                </c:pt>
                <c:pt idx="2150">
                  <c:v>10.42215</c:v>
                </c:pt>
                <c:pt idx="2151">
                  <c:v>10.429475</c:v>
                </c:pt>
                <c:pt idx="2152">
                  <c:v>10.4368</c:v>
                </c:pt>
                <c:pt idx="2153">
                  <c:v>10.443975</c:v>
                </c:pt>
                <c:pt idx="2154">
                  <c:v>10.4513</c:v>
                </c:pt>
                <c:pt idx="2155">
                  <c:v>10.458625000000001</c:v>
                </c:pt>
                <c:pt idx="2156">
                  <c:v>10.4659</c:v>
                </c:pt>
                <c:pt idx="2157">
                  <c:v>10.4732</c:v>
                </c:pt>
                <c:pt idx="2158">
                  <c:v>10.480525</c:v>
                </c:pt>
                <c:pt idx="2159">
                  <c:v>10.4878</c:v>
                </c:pt>
                <c:pt idx="2160">
                  <c:v>10.495125</c:v>
                </c:pt>
                <c:pt idx="2161">
                  <c:v>10.502425000000001</c:v>
                </c:pt>
                <c:pt idx="2162">
                  <c:v>10.50975</c:v>
                </c:pt>
                <c:pt idx="2163">
                  <c:v>10.517049999999999</c:v>
                </c:pt>
                <c:pt idx="2164">
                  <c:v>10.524374999999999</c:v>
                </c:pt>
                <c:pt idx="2165">
                  <c:v>10.531675</c:v>
                </c:pt>
                <c:pt idx="2166">
                  <c:v>10.539</c:v>
                </c:pt>
                <c:pt idx="2167">
                  <c:v>10.546325</c:v>
                </c:pt>
                <c:pt idx="2168">
                  <c:v>10.553650000000001</c:v>
                </c:pt>
                <c:pt idx="2169">
                  <c:v>10.560975000000001</c:v>
                </c:pt>
                <c:pt idx="2170">
                  <c:v>10.568300000000001</c:v>
                </c:pt>
                <c:pt idx="2171">
                  <c:v>10.57565</c:v>
                </c:pt>
                <c:pt idx="2172">
                  <c:v>10.583</c:v>
                </c:pt>
                <c:pt idx="2173">
                  <c:v>10.590375</c:v>
                </c:pt>
                <c:pt idx="2174">
                  <c:v>10.59775</c:v>
                </c:pt>
                <c:pt idx="2175">
                  <c:v>10.605124999999999</c:v>
                </c:pt>
                <c:pt idx="2176">
                  <c:v>10.612499999999999</c:v>
                </c:pt>
                <c:pt idx="2177">
                  <c:v>10.619899999999999</c:v>
                </c:pt>
                <c:pt idx="2178">
                  <c:v>10.627325000000001</c:v>
                </c:pt>
                <c:pt idx="2179">
                  <c:v>10.634725</c:v>
                </c:pt>
                <c:pt idx="2180">
                  <c:v>10.642150000000001</c:v>
                </c:pt>
                <c:pt idx="2181">
                  <c:v>10.6496</c:v>
                </c:pt>
                <c:pt idx="2182">
                  <c:v>10.657025000000001</c:v>
                </c:pt>
                <c:pt idx="2183">
                  <c:v>10.664474999999999</c:v>
                </c:pt>
                <c:pt idx="2184">
                  <c:v>10.671949999999999</c:v>
                </c:pt>
                <c:pt idx="2185">
                  <c:v>10.679399999999999</c:v>
                </c:pt>
                <c:pt idx="2186">
                  <c:v>10.686875000000001</c:v>
                </c:pt>
                <c:pt idx="2187">
                  <c:v>10.690775</c:v>
                </c:pt>
                <c:pt idx="2188">
                  <c:v>10.695074999999999</c:v>
                </c:pt>
                <c:pt idx="2189">
                  <c:v>10.699775000000001</c:v>
                </c:pt>
                <c:pt idx="2190">
                  <c:v>10.704974999999999</c:v>
                </c:pt>
                <c:pt idx="2191">
                  <c:v>10.710675</c:v>
                </c:pt>
                <c:pt idx="2192">
                  <c:v>10.716950000000001</c:v>
                </c:pt>
                <c:pt idx="2193">
                  <c:v>10.723850000000001</c:v>
                </c:pt>
                <c:pt idx="2194">
                  <c:v>10.731350000000001</c:v>
                </c:pt>
                <c:pt idx="2195">
                  <c:v>10.738849999999999</c:v>
                </c:pt>
                <c:pt idx="2196">
                  <c:v>10.74635</c:v>
                </c:pt>
                <c:pt idx="2197">
                  <c:v>10.753875000000001</c:v>
                </c:pt>
                <c:pt idx="2198">
                  <c:v>10.761374999999999</c:v>
                </c:pt>
                <c:pt idx="2199">
                  <c:v>10.7689</c:v>
                </c:pt>
                <c:pt idx="2200">
                  <c:v>10.776450000000001</c:v>
                </c:pt>
                <c:pt idx="2201">
                  <c:v>10.784000000000001</c:v>
                </c:pt>
                <c:pt idx="2202">
                  <c:v>10.791549999999999</c:v>
                </c:pt>
                <c:pt idx="2203">
                  <c:v>10.799100000000001</c:v>
                </c:pt>
                <c:pt idx="2204">
                  <c:v>10.806675</c:v>
                </c:pt>
                <c:pt idx="2205">
                  <c:v>10.8142</c:v>
                </c:pt>
                <c:pt idx="2206">
                  <c:v>10.821624999999999</c:v>
                </c:pt>
                <c:pt idx="2207">
                  <c:v>10.829000000000001</c:v>
                </c:pt>
                <c:pt idx="2208">
                  <c:v>10.836</c:v>
                </c:pt>
                <c:pt idx="2209">
                  <c:v>10.843075000000001</c:v>
                </c:pt>
                <c:pt idx="2210">
                  <c:v>10.85005</c:v>
                </c:pt>
                <c:pt idx="2211">
                  <c:v>10.85675</c:v>
                </c:pt>
                <c:pt idx="2212">
                  <c:v>10.863575000000001</c:v>
                </c:pt>
                <c:pt idx="2213">
                  <c:v>10.870375000000001</c:v>
                </c:pt>
                <c:pt idx="2214">
                  <c:v>10.876875</c:v>
                </c:pt>
                <c:pt idx="2215">
                  <c:v>10.883474999999999</c:v>
                </c:pt>
                <c:pt idx="2216">
                  <c:v>10.890175000000001</c:v>
                </c:pt>
                <c:pt idx="2217">
                  <c:v>10.8964</c:v>
                </c:pt>
                <c:pt idx="2218">
                  <c:v>10.902324999999999</c:v>
                </c:pt>
                <c:pt idx="2219">
                  <c:v>10.908199999999999</c:v>
                </c:pt>
                <c:pt idx="2220">
                  <c:v>10.9139</c:v>
                </c:pt>
                <c:pt idx="2221">
                  <c:v>10.9193</c:v>
                </c:pt>
                <c:pt idx="2222">
                  <c:v>10.924675000000001</c:v>
                </c:pt>
                <c:pt idx="2223">
                  <c:v>10.930149999999999</c:v>
                </c:pt>
                <c:pt idx="2224">
                  <c:v>10.935400000000001</c:v>
                </c:pt>
                <c:pt idx="2225">
                  <c:v>10.940474999999999</c:v>
                </c:pt>
                <c:pt idx="2226">
                  <c:v>10.945625</c:v>
                </c:pt>
                <c:pt idx="2227">
                  <c:v>10.950925</c:v>
                </c:pt>
                <c:pt idx="2228">
                  <c:v>10.955925000000001</c:v>
                </c:pt>
                <c:pt idx="2229">
                  <c:v>10.960850000000001</c:v>
                </c:pt>
                <c:pt idx="2230">
                  <c:v>10.965875</c:v>
                </c:pt>
                <c:pt idx="2231">
                  <c:v>10.971074999999999</c:v>
                </c:pt>
                <c:pt idx="2232">
                  <c:v>10.975999999999999</c:v>
                </c:pt>
                <c:pt idx="2233">
                  <c:v>10.98085</c:v>
                </c:pt>
                <c:pt idx="2234">
                  <c:v>10.985775</c:v>
                </c:pt>
                <c:pt idx="2235">
                  <c:v>10.990874999999999</c:v>
                </c:pt>
                <c:pt idx="2236">
                  <c:v>10.995850000000001</c:v>
                </c:pt>
                <c:pt idx="2237">
                  <c:v>10.999275000000001</c:v>
                </c:pt>
                <c:pt idx="2238">
                  <c:v>11.00305</c:v>
                </c:pt>
                <c:pt idx="2239">
                  <c:v>11.007200000000001</c:v>
                </c:pt>
                <c:pt idx="2240">
                  <c:v>11.011749999999999</c:v>
                </c:pt>
                <c:pt idx="2241">
                  <c:v>11.016774999999999</c:v>
                </c:pt>
                <c:pt idx="2242">
                  <c:v>11.02155</c:v>
                </c:pt>
                <c:pt idx="2243">
                  <c:v>11.026400000000001</c:v>
                </c:pt>
                <c:pt idx="2244">
                  <c:v>11.031425</c:v>
                </c:pt>
                <c:pt idx="2245">
                  <c:v>11.03665</c:v>
                </c:pt>
                <c:pt idx="2246">
                  <c:v>11.041475</c:v>
                </c:pt>
                <c:pt idx="2247">
                  <c:v>11.046225</c:v>
                </c:pt>
                <c:pt idx="2248">
                  <c:v>11.05115</c:v>
                </c:pt>
                <c:pt idx="2249">
                  <c:v>11.0564</c:v>
                </c:pt>
                <c:pt idx="2250">
                  <c:v>11.061375</c:v>
                </c:pt>
                <c:pt idx="2251">
                  <c:v>11.06615</c:v>
                </c:pt>
                <c:pt idx="2252">
                  <c:v>11.071024999999999</c:v>
                </c:pt>
                <c:pt idx="2253">
                  <c:v>11.07615</c:v>
                </c:pt>
                <c:pt idx="2254">
                  <c:v>11.081525000000001</c:v>
                </c:pt>
                <c:pt idx="2255">
                  <c:v>11.086375</c:v>
                </c:pt>
                <c:pt idx="2256">
                  <c:v>11.091199999999999</c:v>
                </c:pt>
                <c:pt idx="2257">
                  <c:v>11.096250000000001</c:v>
                </c:pt>
                <c:pt idx="2258">
                  <c:v>11.101675</c:v>
                </c:pt>
                <c:pt idx="2259">
                  <c:v>11.1067</c:v>
                </c:pt>
                <c:pt idx="2260">
                  <c:v>11.111550000000001</c:v>
                </c:pt>
                <c:pt idx="2261">
                  <c:v>11.11655</c:v>
                </c:pt>
                <c:pt idx="2262">
                  <c:v>11.121875000000001</c:v>
                </c:pt>
                <c:pt idx="2263">
                  <c:v>11.126049999999999</c:v>
                </c:pt>
                <c:pt idx="2264">
                  <c:v>11.130650000000001</c:v>
                </c:pt>
                <c:pt idx="2265">
                  <c:v>11.135524999999999</c:v>
                </c:pt>
                <c:pt idx="2266">
                  <c:v>11.140675</c:v>
                </c:pt>
                <c:pt idx="2267">
                  <c:v>11.146224999999999</c:v>
                </c:pt>
                <c:pt idx="2268">
                  <c:v>11.151400000000001</c:v>
                </c:pt>
                <c:pt idx="2269">
                  <c:v>11.156325000000001</c:v>
                </c:pt>
                <c:pt idx="2270">
                  <c:v>11.1614</c:v>
                </c:pt>
                <c:pt idx="2271">
                  <c:v>11.166824999999999</c:v>
                </c:pt>
                <c:pt idx="2272">
                  <c:v>11.1724</c:v>
                </c:pt>
                <c:pt idx="2273">
                  <c:v>11.177425000000001</c:v>
                </c:pt>
                <c:pt idx="2274">
                  <c:v>11.182449999999999</c:v>
                </c:pt>
                <c:pt idx="2275">
                  <c:v>11.187750000000001</c:v>
                </c:pt>
                <c:pt idx="2276">
                  <c:v>11.193474999999999</c:v>
                </c:pt>
                <c:pt idx="2277">
                  <c:v>11.198675</c:v>
                </c:pt>
                <c:pt idx="2278">
                  <c:v>11.2037</c:v>
                </c:pt>
                <c:pt idx="2279">
                  <c:v>11.208925000000001</c:v>
                </c:pt>
                <c:pt idx="2280">
                  <c:v>11.214449999999999</c:v>
                </c:pt>
                <c:pt idx="2281">
                  <c:v>11.22015</c:v>
                </c:pt>
                <c:pt idx="2282">
                  <c:v>11.225300000000001</c:v>
                </c:pt>
                <c:pt idx="2283">
                  <c:v>11.230374999999999</c:v>
                </c:pt>
                <c:pt idx="2284">
                  <c:v>11.235799999999999</c:v>
                </c:pt>
                <c:pt idx="2285">
                  <c:v>11.241574999999999</c:v>
                </c:pt>
                <c:pt idx="2286">
                  <c:v>11.2471</c:v>
                </c:pt>
                <c:pt idx="2287">
                  <c:v>11.248900000000001</c:v>
                </c:pt>
                <c:pt idx="2288">
                  <c:v>11.2509</c:v>
                </c:pt>
                <c:pt idx="2289">
                  <c:v>11.253074999999999</c:v>
                </c:pt>
                <c:pt idx="2290">
                  <c:v>11.255474999999999</c:v>
                </c:pt>
                <c:pt idx="2291">
                  <c:v>11.258125</c:v>
                </c:pt>
                <c:pt idx="2292">
                  <c:v>11.261025</c:v>
                </c:pt>
                <c:pt idx="2293">
                  <c:v>11.264225</c:v>
                </c:pt>
                <c:pt idx="2294">
                  <c:v>11.267749999999999</c:v>
                </c:pt>
                <c:pt idx="2295">
                  <c:v>11.271599999999999</c:v>
                </c:pt>
                <c:pt idx="2296">
                  <c:v>11.275875000000001</c:v>
                </c:pt>
                <c:pt idx="2297">
                  <c:v>11.28055</c:v>
                </c:pt>
                <c:pt idx="2298">
                  <c:v>11.285675000000001</c:v>
                </c:pt>
                <c:pt idx="2299">
                  <c:v>11.29105</c:v>
                </c:pt>
                <c:pt idx="2300">
                  <c:v>11.296749999999999</c:v>
                </c:pt>
                <c:pt idx="2301">
                  <c:v>11.302225</c:v>
                </c:pt>
                <c:pt idx="2302">
                  <c:v>11.307625</c:v>
                </c:pt>
                <c:pt idx="2303">
                  <c:v>11.313075</c:v>
                </c:pt>
                <c:pt idx="2304">
                  <c:v>11.31865</c:v>
                </c:pt>
                <c:pt idx="2305">
                  <c:v>11.324399999999999</c:v>
                </c:pt>
                <c:pt idx="2306">
                  <c:v>11.3302</c:v>
                </c:pt>
                <c:pt idx="2307">
                  <c:v>11.336174999999999</c:v>
                </c:pt>
                <c:pt idx="2308">
                  <c:v>11.342499999999999</c:v>
                </c:pt>
                <c:pt idx="2309">
                  <c:v>11.349299999999999</c:v>
                </c:pt>
                <c:pt idx="2310">
                  <c:v>11.3566</c:v>
                </c:pt>
                <c:pt idx="2311">
                  <c:v>11.364025</c:v>
                </c:pt>
                <c:pt idx="2312">
                  <c:v>11.371725000000001</c:v>
                </c:pt>
                <c:pt idx="2313">
                  <c:v>11.374775</c:v>
                </c:pt>
                <c:pt idx="2314">
                  <c:v>11.37815</c:v>
                </c:pt>
                <c:pt idx="2315">
                  <c:v>11.38185</c:v>
                </c:pt>
                <c:pt idx="2316">
                  <c:v>11.385925</c:v>
                </c:pt>
                <c:pt idx="2317">
                  <c:v>11.3904</c:v>
                </c:pt>
                <c:pt idx="2318">
                  <c:v>11.395350000000001</c:v>
                </c:pt>
                <c:pt idx="2319">
                  <c:v>11.400775000000001</c:v>
                </c:pt>
                <c:pt idx="2320">
                  <c:v>11.406725</c:v>
                </c:pt>
                <c:pt idx="2321">
                  <c:v>11.4133</c:v>
                </c:pt>
                <c:pt idx="2322">
                  <c:v>11.420500000000001</c:v>
                </c:pt>
                <c:pt idx="2323">
                  <c:v>11.424475000000001</c:v>
                </c:pt>
                <c:pt idx="2324">
                  <c:v>11.428825</c:v>
                </c:pt>
                <c:pt idx="2325">
                  <c:v>11.433624999999999</c:v>
                </c:pt>
                <c:pt idx="2326">
                  <c:v>11.4389</c:v>
                </c:pt>
                <c:pt idx="2327">
                  <c:v>11.444699999999999</c:v>
                </c:pt>
                <c:pt idx="2328">
                  <c:v>11.451074999999999</c:v>
                </c:pt>
                <c:pt idx="2329">
                  <c:v>11.4581</c:v>
                </c:pt>
                <c:pt idx="2330">
                  <c:v>11.4658</c:v>
                </c:pt>
                <c:pt idx="2331">
                  <c:v>11.473849999999999</c:v>
                </c:pt>
                <c:pt idx="2332">
                  <c:v>11.481925</c:v>
                </c:pt>
                <c:pt idx="2333">
                  <c:v>11.49</c:v>
                </c:pt>
                <c:pt idx="2334">
                  <c:v>11.498075</c:v>
                </c:pt>
                <c:pt idx="2335">
                  <c:v>11.506175000000001</c:v>
                </c:pt>
                <c:pt idx="2336">
                  <c:v>11.514275</c:v>
                </c:pt>
                <c:pt idx="2337">
                  <c:v>11.522399999999999</c:v>
                </c:pt>
                <c:pt idx="2338">
                  <c:v>11.5305</c:v>
                </c:pt>
                <c:pt idx="2339">
                  <c:v>11.538600000000001</c:v>
                </c:pt>
                <c:pt idx="2340">
                  <c:v>11.5467</c:v>
                </c:pt>
                <c:pt idx="2341">
                  <c:v>11.549574999999999</c:v>
                </c:pt>
                <c:pt idx="2342">
                  <c:v>11.552775</c:v>
                </c:pt>
                <c:pt idx="2343">
                  <c:v>11.556275000000001</c:v>
                </c:pt>
                <c:pt idx="2344">
                  <c:v>11.560125000000001</c:v>
                </c:pt>
                <c:pt idx="2345">
                  <c:v>11.564349999999999</c:v>
                </c:pt>
                <c:pt idx="2346">
                  <c:v>11.569000000000001</c:v>
                </c:pt>
                <c:pt idx="2347">
                  <c:v>11.574125</c:v>
                </c:pt>
                <c:pt idx="2348">
                  <c:v>11.579775</c:v>
                </c:pt>
                <c:pt idx="2349">
                  <c:v>11.585974999999999</c:v>
                </c:pt>
                <c:pt idx="2350">
                  <c:v>11.592775</c:v>
                </c:pt>
                <c:pt idx="2351">
                  <c:v>11.596500000000001</c:v>
                </c:pt>
                <c:pt idx="2352">
                  <c:v>11.600575000000001</c:v>
                </c:pt>
                <c:pt idx="2353">
                  <c:v>11.605074999999999</c:v>
                </c:pt>
                <c:pt idx="2354">
                  <c:v>11.610025</c:v>
                </c:pt>
                <c:pt idx="2355">
                  <c:v>11.615449999999999</c:v>
                </c:pt>
                <c:pt idx="2356">
                  <c:v>11.621449999999999</c:v>
                </c:pt>
                <c:pt idx="2357">
                  <c:v>11.628025000000001</c:v>
                </c:pt>
                <c:pt idx="2358">
                  <c:v>11.635249999999999</c:v>
                </c:pt>
                <c:pt idx="2359">
                  <c:v>11.643224999999999</c:v>
                </c:pt>
                <c:pt idx="2360">
                  <c:v>11.651275</c:v>
                </c:pt>
                <c:pt idx="2361">
                  <c:v>11.654425</c:v>
                </c:pt>
                <c:pt idx="2362">
                  <c:v>11.657924999999999</c:v>
                </c:pt>
                <c:pt idx="2363">
                  <c:v>11.66175</c:v>
                </c:pt>
                <c:pt idx="2364">
                  <c:v>11.665975000000001</c:v>
                </c:pt>
                <c:pt idx="2365">
                  <c:v>11.670624999999999</c:v>
                </c:pt>
                <c:pt idx="2366">
                  <c:v>11.675725</c:v>
                </c:pt>
                <c:pt idx="2367">
                  <c:v>11.68135</c:v>
                </c:pt>
                <c:pt idx="2368">
                  <c:v>11.687525000000001</c:v>
                </c:pt>
                <c:pt idx="2369">
                  <c:v>11.694324999999999</c:v>
                </c:pt>
                <c:pt idx="2370">
                  <c:v>11.7018</c:v>
                </c:pt>
                <c:pt idx="2371">
                  <c:v>11.709825</c:v>
                </c:pt>
                <c:pt idx="2372">
                  <c:v>11.717874999999999</c:v>
                </c:pt>
                <c:pt idx="2373">
                  <c:v>11.725925</c:v>
                </c:pt>
                <c:pt idx="2374">
                  <c:v>11.73395</c:v>
                </c:pt>
                <c:pt idx="2375">
                  <c:v>11.741999999999999</c:v>
                </c:pt>
                <c:pt idx="2376">
                  <c:v>11.75005</c:v>
                </c:pt>
                <c:pt idx="2377">
                  <c:v>11.758100000000001</c:v>
                </c:pt>
                <c:pt idx="2378">
                  <c:v>11.76615</c:v>
                </c:pt>
                <c:pt idx="2379">
                  <c:v>11.7742</c:v>
                </c:pt>
                <c:pt idx="2380">
                  <c:v>11.782249999999999</c:v>
                </c:pt>
                <c:pt idx="2381">
                  <c:v>11.7903</c:v>
                </c:pt>
                <c:pt idx="2382">
                  <c:v>11.798350000000001</c:v>
                </c:pt>
                <c:pt idx="2383">
                  <c:v>11.806424999999999</c:v>
                </c:pt>
                <c:pt idx="2384">
                  <c:v>11.814475</c:v>
                </c:pt>
                <c:pt idx="2385">
                  <c:v>11.822525000000001</c:v>
                </c:pt>
                <c:pt idx="2386">
                  <c:v>11.830599999999999</c:v>
                </c:pt>
                <c:pt idx="2387">
                  <c:v>11.838675</c:v>
                </c:pt>
                <c:pt idx="2388">
                  <c:v>11.846724999999999</c:v>
                </c:pt>
                <c:pt idx="2389">
                  <c:v>11.85045</c:v>
                </c:pt>
                <c:pt idx="2390">
                  <c:v>11.854525000000001</c:v>
                </c:pt>
                <c:pt idx="2391">
                  <c:v>11.859024999999999</c:v>
                </c:pt>
                <c:pt idx="2392">
                  <c:v>11.863975</c:v>
                </c:pt>
                <c:pt idx="2393">
                  <c:v>11.869425</c:v>
                </c:pt>
                <c:pt idx="2394">
                  <c:v>11.875399999999999</c:v>
                </c:pt>
                <c:pt idx="2395">
                  <c:v>11.882</c:v>
                </c:pt>
                <c:pt idx="2396">
                  <c:v>11.889225</c:v>
                </c:pt>
                <c:pt idx="2397">
                  <c:v>11.8972</c:v>
                </c:pt>
                <c:pt idx="2398">
                  <c:v>11.905275</c:v>
                </c:pt>
                <c:pt idx="2399">
                  <c:v>11.913375</c:v>
                </c:pt>
                <c:pt idx="2400">
                  <c:v>11.92145</c:v>
                </c:pt>
                <c:pt idx="2401">
                  <c:v>11.929549999999999</c:v>
                </c:pt>
                <c:pt idx="2402">
                  <c:v>11.93765</c:v>
                </c:pt>
                <c:pt idx="2403">
                  <c:v>11.94575</c:v>
                </c:pt>
                <c:pt idx="2404">
                  <c:v>11.953850000000001</c:v>
                </c:pt>
                <c:pt idx="2405">
                  <c:v>11.96195</c:v>
                </c:pt>
                <c:pt idx="2406">
                  <c:v>11.970050000000001</c:v>
                </c:pt>
                <c:pt idx="2407">
                  <c:v>11.978175</c:v>
                </c:pt>
                <c:pt idx="2408">
                  <c:v>11.986275000000001</c:v>
                </c:pt>
                <c:pt idx="2409">
                  <c:v>11.994375</c:v>
                </c:pt>
                <c:pt idx="2410">
                  <c:v>12.002475</c:v>
                </c:pt>
                <c:pt idx="2411">
                  <c:v>12.010574999999999</c:v>
                </c:pt>
                <c:pt idx="2412">
                  <c:v>12.018675</c:v>
                </c:pt>
                <c:pt idx="2413">
                  <c:v>12.026775000000001</c:v>
                </c:pt>
                <c:pt idx="2414">
                  <c:v>12.034875</c:v>
                </c:pt>
                <c:pt idx="2415">
                  <c:v>12.038224999999999</c:v>
                </c:pt>
                <c:pt idx="2416">
                  <c:v>12.041925000000001</c:v>
                </c:pt>
                <c:pt idx="2417">
                  <c:v>12.045999999999999</c:v>
                </c:pt>
                <c:pt idx="2418">
                  <c:v>12.050474999999999</c:v>
                </c:pt>
                <c:pt idx="2419">
                  <c:v>12.055399999999999</c:v>
                </c:pt>
                <c:pt idx="2420">
                  <c:v>12.0608</c:v>
                </c:pt>
                <c:pt idx="2421">
                  <c:v>12.066775</c:v>
                </c:pt>
                <c:pt idx="2422">
                  <c:v>12.073325000000001</c:v>
                </c:pt>
                <c:pt idx="2423">
                  <c:v>12.080525</c:v>
                </c:pt>
                <c:pt idx="2424">
                  <c:v>12.08845</c:v>
                </c:pt>
                <c:pt idx="2425">
                  <c:v>12.096550000000001</c:v>
                </c:pt>
                <c:pt idx="2426">
                  <c:v>12.104649999999999</c:v>
                </c:pt>
                <c:pt idx="2427">
                  <c:v>12.11275</c:v>
                </c:pt>
                <c:pt idx="2428">
                  <c:v>12.120849999999999</c:v>
                </c:pt>
                <c:pt idx="2429">
                  <c:v>12.128925000000001</c:v>
                </c:pt>
                <c:pt idx="2430">
                  <c:v>12.137025</c:v>
                </c:pt>
                <c:pt idx="2431">
                  <c:v>12.145150000000001</c:v>
                </c:pt>
                <c:pt idx="2432">
                  <c:v>12.15325</c:v>
                </c:pt>
                <c:pt idx="2433">
                  <c:v>12.161350000000001</c:v>
                </c:pt>
                <c:pt idx="2434">
                  <c:v>12.169449999999999</c:v>
                </c:pt>
                <c:pt idx="2435">
                  <c:v>12.172800000000001</c:v>
                </c:pt>
                <c:pt idx="2436">
                  <c:v>12.176449999999999</c:v>
                </c:pt>
                <c:pt idx="2437">
                  <c:v>12.180474999999999</c:v>
                </c:pt>
                <c:pt idx="2438">
                  <c:v>12.184900000000001</c:v>
                </c:pt>
                <c:pt idx="2439">
                  <c:v>12.189774999999999</c:v>
                </c:pt>
                <c:pt idx="2440">
                  <c:v>12.19515</c:v>
                </c:pt>
                <c:pt idx="2441">
                  <c:v>12.201049999999999</c:v>
                </c:pt>
                <c:pt idx="2442">
                  <c:v>12.207525</c:v>
                </c:pt>
                <c:pt idx="2443">
                  <c:v>12.214650000000001</c:v>
                </c:pt>
                <c:pt idx="2444">
                  <c:v>12.2225</c:v>
                </c:pt>
                <c:pt idx="2445">
                  <c:v>12.230675</c:v>
                </c:pt>
                <c:pt idx="2446">
                  <c:v>12.238849999999999</c:v>
                </c:pt>
                <c:pt idx="2447">
                  <c:v>12.247025000000001</c:v>
                </c:pt>
                <c:pt idx="2448">
                  <c:v>12.255224999999999</c:v>
                </c:pt>
                <c:pt idx="2449">
                  <c:v>12.258525000000001</c:v>
                </c:pt>
                <c:pt idx="2450">
                  <c:v>12.262124999999999</c:v>
                </c:pt>
                <c:pt idx="2451">
                  <c:v>12.266125000000001</c:v>
                </c:pt>
                <c:pt idx="2452">
                  <c:v>12.2705</c:v>
                </c:pt>
                <c:pt idx="2453">
                  <c:v>12.275324999999999</c:v>
                </c:pt>
                <c:pt idx="2454">
                  <c:v>12.280625000000001</c:v>
                </c:pt>
                <c:pt idx="2455">
                  <c:v>12.28645</c:v>
                </c:pt>
                <c:pt idx="2456">
                  <c:v>12.292875</c:v>
                </c:pt>
                <c:pt idx="2457">
                  <c:v>12.299925</c:v>
                </c:pt>
                <c:pt idx="2458">
                  <c:v>12.307700000000001</c:v>
                </c:pt>
                <c:pt idx="2459">
                  <c:v>12.315975</c:v>
                </c:pt>
                <c:pt idx="2460">
                  <c:v>12.324250000000001</c:v>
                </c:pt>
                <c:pt idx="2461">
                  <c:v>12.332550000000001</c:v>
                </c:pt>
                <c:pt idx="2462">
                  <c:v>12.34085</c:v>
                </c:pt>
                <c:pt idx="2463">
                  <c:v>12.349174999999999</c:v>
                </c:pt>
                <c:pt idx="2464">
                  <c:v>12.357524999999999</c:v>
                </c:pt>
                <c:pt idx="2465">
                  <c:v>12.365824999999999</c:v>
                </c:pt>
                <c:pt idx="2466">
                  <c:v>12.37415</c:v>
                </c:pt>
                <c:pt idx="2467">
                  <c:v>12.382474999999999</c:v>
                </c:pt>
                <c:pt idx="2468">
                  <c:v>12.390775</c:v>
                </c:pt>
                <c:pt idx="2469">
                  <c:v>12.399100000000001</c:v>
                </c:pt>
                <c:pt idx="2470">
                  <c:v>12.407425</c:v>
                </c:pt>
                <c:pt idx="2471">
                  <c:v>12.415750000000001</c:v>
                </c:pt>
                <c:pt idx="2472">
                  <c:v>12.424075</c:v>
                </c:pt>
                <c:pt idx="2473">
                  <c:v>12.432425</c:v>
                </c:pt>
                <c:pt idx="2474">
                  <c:v>12.440775</c:v>
                </c:pt>
                <c:pt idx="2475">
                  <c:v>12.449125</c:v>
                </c:pt>
                <c:pt idx="2476">
                  <c:v>12.457500000000001</c:v>
                </c:pt>
                <c:pt idx="2477">
                  <c:v>12.465875</c:v>
                </c:pt>
                <c:pt idx="2478">
                  <c:v>12.474275</c:v>
                </c:pt>
                <c:pt idx="2479">
                  <c:v>12.482675</c:v>
                </c:pt>
                <c:pt idx="2480">
                  <c:v>12.485125</c:v>
                </c:pt>
                <c:pt idx="2481">
                  <c:v>12.4878</c:v>
                </c:pt>
                <c:pt idx="2482">
                  <c:v>12.490774999999999</c:v>
                </c:pt>
                <c:pt idx="2483">
                  <c:v>12.494025000000001</c:v>
                </c:pt>
                <c:pt idx="2484">
                  <c:v>12.4976</c:v>
                </c:pt>
                <c:pt idx="2485">
                  <c:v>12.501524999999999</c:v>
                </c:pt>
                <c:pt idx="2486">
                  <c:v>12.505849999999999</c:v>
                </c:pt>
                <c:pt idx="2487">
                  <c:v>12.510625000000001</c:v>
                </c:pt>
                <c:pt idx="2488">
                  <c:v>12.51585</c:v>
                </c:pt>
                <c:pt idx="2489">
                  <c:v>12.521599999999999</c:v>
                </c:pt>
                <c:pt idx="2490">
                  <c:v>12.527949999999999</c:v>
                </c:pt>
                <c:pt idx="2491">
                  <c:v>12.534924999999999</c:v>
                </c:pt>
                <c:pt idx="2492">
                  <c:v>12.542574999999999</c:v>
                </c:pt>
                <c:pt idx="2493">
                  <c:v>12.551024999999999</c:v>
                </c:pt>
                <c:pt idx="2494">
                  <c:v>12.55955</c:v>
                </c:pt>
                <c:pt idx="2495">
                  <c:v>12.568125</c:v>
                </c:pt>
                <c:pt idx="2496">
                  <c:v>12.576699999999999</c:v>
                </c:pt>
                <c:pt idx="2497">
                  <c:v>12.585275000000001</c:v>
                </c:pt>
                <c:pt idx="2498">
                  <c:v>12.593850000000002</c:v>
                </c:pt>
                <c:pt idx="2499">
                  <c:v>12.602425</c:v>
                </c:pt>
                <c:pt idx="2500">
                  <c:v>12.610950000000001</c:v>
                </c:pt>
                <c:pt idx="2501">
                  <c:v>12.615974999999999</c:v>
                </c:pt>
                <c:pt idx="2502">
                  <c:v>12.621499999999999</c:v>
                </c:pt>
                <c:pt idx="2503">
                  <c:v>12.627574999999998</c:v>
                </c:pt>
                <c:pt idx="2504">
                  <c:v>12.63425</c:v>
                </c:pt>
                <c:pt idx="2505">
                  <c:v>12.6416</c:v>
                </c:pt>
                <c:pt idx="2506">
                  <c:v>12.649699999999999</c:v>
                </c:pt>
                <c:pt idx="2507">
                  <c:v>12.658175</c:v>
                </c:pt>
                <c:pt idx="2508">
                  <c:v>12.666675</c:v>
                </c:pt>
                <c:pt idx="2509">
                  <c:v>12.675174999999999</c:v>
                </c:pt>
                <c:pt idx="2510">
                  <c:v>12.6837</c:v>
                </c:pt>
                <c:pt idx="2511">
                  <c:v>12.692224999999999</c:v>
                </c:pt>
                <c:pt idx="2512">
                  <c:v>12.700749999999999</c:v>
                </c:pt>
                <c:pt idx="2513">
                  <c:v>12.709275</c:v>
                </c:pt>
                <c:pt idx="2514">
                  <c:v>12.717824999999999</c:v>
                </c:pt>
                <c:pt idx="2515">
                  <c:v>12.726375000000001</c:v>
                </c:pt>
                <c:pt idx="2516">
                  <c:v>12.734950000000001</c:v>
                </c:pt>
                <c:pt idx="2517">
                  <c:v>12.743525</c:v>
                </c:pt>
                <c:pt idx="2518">
                  <c:v>12.752099999999999</c:v>
                </c:pt>
                <c:pt idx="2519">
                  <c:v>12.75695</c:v>
                </c:pt>
                <c:pt idx="2520">
                  <c:v>12.76225</c:v>
                </c:pt>
                <c:pt idx="2521">
                  <c:v>12.766050000000002</c:v>
                </c:pt>
                <c:pt idx="2522">
                  <c:v>12.770249999999999</c:v>
                </c:pt>
                <c:pt idx="2523">
                  <c:v>12.774849999999999</c:v>
                </c:pt>
                <c:pt idx="2524">
                  <c:v>12.779925</c:v>
                </c:pt>
                <c:pt idx="2525">
                  <c:v>12.785499999999999</c:v>
                </c:pt>
                <c:pt idx="2526">
                  <c:v>12.791649999999999</c:v>
                </c:pt>
                <c:pt idx="2527">
                  <c:v>12.798399999999999</c:v>
                </c:pt>
                <c:pt idx="2528">
                  <c:v>12.805825</c:v>
                </c:pt>
                <c:pt idx="2529">
                  <c:v>12.813974999999999</c:v>
                </c:pt>
                <c:pt idx="2530">
                  <c:v>12.822700000000001</c:v>
                </c:pt>
                <c:pt idx="2531">
                  <c:v>12.8314</c:v>
                </c:pt>
                <c:pt idx="2532">
                  <c:v>12.840124999999999</c:v>
                </c:pt>
                <c:pt idx="2533">
                  <c:v>12.848875000000001</c:v>
                </c:pt>
                <c:pt idx="2534">
                  <c:v>12.857625000000001</c:v>
                </c:pt>
                <c:pt idx="2535">
                  <c:v>12.861800000000001</c:v>
                </c:pt>
                <c:pt idx="2536">
                  <c:v>12.866375</c:v>
                </c:pt>
                <c:pt idx="2537">
                  <c:v>12.870475000000001</c:v>
                </c:pt>
                <c:pt idx="2538">
                  <c:v>12.874974999999999</c:v>
                </c:pt>
                <c:pt idx="2539">
                  <c:v>12.879925</c:v>
                </c:pt>
                <c:pt idx="2540">
                  <c:v>12.885375</c:v>
                </c:pt>
                <c:pt idx="2541">
                  <c:v>12.891375</c:v>
                </c:pt>
                <c:pt idx="2542">
                  <c:v>12.897975000000001</c:v>
                </c:pt>
                <c:pt idx="2543">
                  <c:v>12.905225000000002</c:v>
                </c:pt>
                <c:pt idx="2544">
                  <c:v>12.913225000000001</c:v>
                </c:pt>
                <c:pt idx="2545">
                  <c:v>12.922000000000001</c:v>
                </c:pt>
                <c:pt idx="2546">
                  <c:v>12.930825000000002</c:v>
                </c:pt>
                <c:pt idx="2547">
                  <c:v>12.93445</c:v>
                </c:pt>
                <c:pt idx="2548">
                  <c:v>12.938450000000001</c:v>
                </c:pt>
                <c:pt idx="2549">
                  <c:v>12.942824999999999</c:v>
                </c:pt>
                <c:pt idx="2550">
                  <c:v>12.947649999999999</c:v>
                </c:pt>
                <c:pt idx="2551">
                  <c:v>12.952975</c:v>
                </c:pt>
                <c:pt idx="2552">
                  <c:v>12.955074999999999</c:v>
                </c:pt>
                <c:pt idx="2553">
                  <c:v>12.9574</c:v>
                </c:pt>
                <c:pt idx="2554">
                  <c:v>12.959950000000001</c:v>
                </c:pt>
                <c:pt idx="2555">
                  <c:v>12.96275</c:v>
                </c:pt>
                <c:pt idx="2556">
                  <c:v>12.965825000000001</c:v>
                </c:pt>
                <c:pt idx="2557">
                  <c:v>12.969225000000002</c:v>
                </c:pt>
                <c:pt idx="2558">
                  <c:v>12.972949999999999</c:v>
                </c:pt>
                <c:pt idx="2559">
                  <c:v>12.977050000000002</c:v>
                </c:pt>
                <c:pt idx="2560">
                  <c:v>12.981575000000001</c:v>
                </c:pt>
                <c:pt idx="2561">
                  <c:v>12.986524999999999</c:v>
                </c:pt>
                <c:pt idx="2562">
                  <c:v>12.992000000000001</c:v>
                </c:pt>
                <c:pt idx="2563">
                  <c:v>12.998000000000001</c:v>
                </c:pt>
                <c:pt idx="2564">
                  <c:v>13.0046</c:v>
                </c:pt>
                <c:pt idx="2565">
                  <c:v>13.011875</c:v>
                </c:pt>
                <c:pt idx="2566">
                  <c:v>13.019875000000001</c:v>
                </c:pt>
                <c:pt idx="2567">
                  <c:v>13.023775000000001</c:v>
                </c:pt>
                <c:pt idx="2568">
                  <c:v>13.028049999999999</c:v>
                </c:pt>
                <c:pt idx="2569">
                  <c:v>13.032774999999999</c:v>
                </c:pt>
                <c:pt idx="2570">
                  <c:v>13.03795</c:v>
                </c:pt>
                <c:pt idx="2571">
                  <c:v>13.043650000000001</c:v>
                </c:pt>
                <c:pt idx="2572">
                  <c:v>13.049925000000002</c:v>
                </c:pt>
                <c:pt idx="2573">
                  <c:v>13.056825</c:v>
                </c:pt>
                <c:pt idx="2574">
                  <c:v>13.064400000000001</c:v>
                </c:pt>
                <c:pt idx="2575">
                  <c:v>13.072749999999999</c:v>
                </c:pt>
                <c:pt idx="2576">
                  <c:v>13.081875000000002</c:v>
                </c:pt>
                <c:pt idx="2577">
                  <c:v>13.090999999999999</c:v>
                </c:pt>
                <c:pt idx="2578">
                  <c:v>13.100175</c:v>
                </c:pt>
                <c:pt idx="2579">
                  <c:v>13.109350000000001</c:v>
                </c:pt>
                <c:pt idx="2580">
                  <c:v>13.118450000000001</c:v>
                </c:pt>
                <c:pt idx="2581">
                  <c:v>13.125025000000001</c:v>
                </c:pt>
                <c:pt idx="2582">
                  <c:v>13.132250000000001</c:v>
                </c:pt>
                <c:pt idx="2583">
                  <c:v>13.136100000000001</c:v>
                </c:pt>
                <c:pt idx="2584">
                  <c:v>13.140350000000002</c:v>
                </c:pt>
                <c:pt idx="2585">
                  <c:v>13.145024999999999</c:v>
                </c:pt>
                <c:pt idx="2586">
                  <c:v>13.150175000000001</c:v>
                </c:pt>
                <c:pt idx="2587">
                  <c:v>13.155824999999998</c:v>
                </c:pt>
                <c:pt idx="2588">
                  <c:v>13.162050000000001</c:v>
                </c:pt>
                <c:pt idx="2589">
                  <c:v>13.168900000000001</c:v>
                </c:pt>
                <c:pt idx="2590">
                  <c:v>13.176425</c:v>
                </c:pt>
                <c:pt idx="2591">
                  <c:v>13.184299999999999</c:v>
                </c:pt>
                <c:pt idx="2592">
                  <c:v>13.192975000000001</c:v>
                </c:pt>
                <c:pt idx="2593">
                  <c:v>13.2021</c:v>
                </c:pt>
                <c:pt idx="2594">
                  <c:v>13.21125</c:v>
                </c:pt>
                <c:pt idx="2595">
                  <c:v>13.220399999999998</c:v>
                </c:pt>
                <c:pt idx="2596">
                  <c:v>13.229550000000001</c:v>
                </c:pt>
                <c:pt idx="2597">
                  <c:v>13.238725000000001</c:v>
                </c:pt>
                <c:pt idx="2598">
                  <c:v>13.247900000000001</c:v>
                </c:pt>
                <c:pt idx="2599">
                  <c:v>13.251225</c:v>
                </c:pt>
                <c:pt idx="2600">
                  <c:v>13.254899999999999</c:v>
                </c:pt>
                <c:pt idx="2601">
                  <c:v>13.258925</c:v>
                </c:pt>
                <c:pt idx="2602">
                  <c:v>13.263375</c:v>
                </c:pt>
                <c:pt idx="2603">
                  <c:v>13.26825</c:v>
                </c:pt>
                <c:pt idx="2604">
                  <c:v>13.273624999999999</c:v>
                </c:pt>
                <c:pt idx="2605">
                  <c:v>13.279525</c:v>
                </c:pt>
                <c:pt idx="2606">
                  <c:v>13.286025000000002</c:v>
                </c:pt>
                <c:pt idx="2607">
                  <c:v>13.293174999999998</c:v>
                </c:pt>
                <c:pt idx="2608">
                  <c:v>13.30105</c:v>
                </c:pt>
                <c:pt idx="2609">
                  <c:v>13.309699999999999</c:v>
                </c:pt>
                <c:pt idx="2610">
                  <c:v>13.318899999999999</c:v>
                </c:pt>
                <c:pt idx="2611">
                  <c:v>13.328075</c:v>
                </c:pt>
                <c:pt idx="2612">
                  <c:v>13.337275000000002</c:v>
                </c:pt>
                <c:pt idx="2613">
                  <c:v>13.346475</c:v>
                </c:pt>
                <c:pt idx="2614">
                  <c:v>13.355675</c:v>
                </c:pt>
                <c:pt idx="2615">
                  <c:v>13.359175</c:v>
                </c:pt>
                <c:pt idx="2616">
                  <c:v>13.363050000000001</c:v>
                </c:pt>
                <c:pt idx="2617">
                  <c:v>13.367275000000001</c:v>
                </c:pt>
                <c:pt idx="2618">
                  <c:v>13.371949999999998</c:v>
                </c:pt>
                <c:pt idx="2619">
                  <c:v>13.377075</c:v>
                </c:pt>
                <c:pt idx="2620">
                  <c:v>13.382725000000001</c:v>
                </c:pt>
                <c:pt idx="2621">
                  <c:v>13.388924999999999</c:v>
                </c:pt>
                <c:pt idx="2622">
                  <c:v>13.395774999999999</c:v>
                </c:pt>
                <c:pt idx="2623">
                  <c:v>13.403275000000001</c:v>
                </c:pt>
                <c:pt idx="2624">
                  <c:v>13.41155</c:v>
                </c:pt>
                <c:pt idx="2625">
                  <c:v>13.41455</c:v>
                </c:pt>
                <c:pt idx="2626">
                  <c:v>13.417850000000001</c:v>
                </c:pt>
                <c:pt idx="2627">
                  <c:v>13.421474999999999</c:v>
                </c:pt>
                <c:pt idx="2628">
                  <c:v>13.425475</c:v>
                </c:pt>
                <c:pt idx="2629">
                  <c:v>13.429874999999999</c:v>
                </c:pt>
                <c:pt idx="2630">
                  <c:v>13.434725</c:v>
                </c:pt>
                <c:pt idx="2631">
                  <c:v>13.440025</c:v>
                </c:pt>
                <c:pt idx="2632">
                  <c:v>13.445874999999999</c:v>
                </c:pt>
                <c:pt idx="2633">
                  <c:v>13.452325000000002</c:v>
                </c:pt>
                <c:pt idx="2634">
                  <c:v>13.459399999999999</c:v>
                </c:pt>
                <c:pt idx="2635">
                  <c:v>13.467175000000001</c:v>
                </c:pt>
                <c:pt idx="2636">
                  <c:v>13.47575</c:v>
                </c:pt>
                <c:pt idx="2637">
                  <c:v>13.479425000000001</c:v>
                </c:pt>
                <c:pt idx="2638">
                  <c:v>13.483475</c:v>
                </c:pt>
                <c:pt idx="2639">
                  <c:v>13.487925000000001</c:v>
                </c:pt>
                <c:pt idx="2640">
                  <c:v>13.492825</c:v>
                </c:pt>
                <c:pt idx="2641">
                  <c:v>13.498199999999999</c:v>
                </c:pt>
                <c:pt idx="2642">
                  <c:v>13.504125</c:v>
                </c:pt>
                <c:pt idx="2643">
                  <c:v>13.510649999999998</c:v>
                </c:pt>
                <c:pt idx="2644">
                  <c:v>13.517825</c:v>
                </c:pt>
                <c:pt idx="2645">
                  <c:v>13.525699999999999</c:v>
                </c:pt>
                <c:pt idx="2646">
                  <c:v>13.534375000000001</c:v>
                </c:pt>
                <c:pt idx="2647">
                  <c:v>13.543574999999999</c:v>
                </c:pt>
                <c:pt idx="2648">
                  <c:v>13.552775</c:v>
                </c:pt>
                <c:pt idx="2649">
                  <c:v>13.561975</c:v>
                </c:pt>
                <c:pt idx="2650">
                  <c:v>13.571300000000001</c:v>
                </c:pt>
                <c:pt idx="2651">
                  <c:v>13.5806</c:v>
                </c:pt>
                <c:pt idx="2652">
                  <c:v>13.5899</c:v>
                </c:pt>
                <c:pt idx="2653">
                  <c:v>13.5992</c:v>
                </c:pt>
                <c:pt idx="2654">
                  <c:v>13.608500000000001</c:v>
                </c:pt>
                <c:pt idx="2655">
                  <c:v>13.617799999999999</c:v>
                </c:pt>
                <c:pt idx="2656">
                  <c:v>13.627125000000001</c:v>
                </c:pt>
                <c:pt idx="2657">
                  <c:v>13.63645</c:v>
                </c:pt>
                <c:pt idx="2658">
                  <c:v>13.645774999999999</c:v>
                </c:pt>
                <c:pt idx="2659">
                  <c:v>13.655075</c:v>
                </c:pt>
                <c:pt idx="2660">
                  <c:v>13.664375000000001</c:v>
                </c:pt>
                <c:pt idx="2661">
                  <c:v>13.673674999999999</c:v>
                </c:pt>
                <c:pt idx="2662">
                  <c:v>13.683</c:v>
                </c:pt>
                <c:pt idx="2663">
                  <c:v>13.686400000000001</c:v>
                </c:pt>
                <c:pt idx="2664">
                  <c:v>13.690150000000001</c:v>
                </c:pt>
                <c:pt idx="2665">
                  <c:v>13.694275000000001</c:v>
                </c:pt>
                <c:pt idx="2666">
                  <c:v>13.6988</c:v>
                </c:pt>
                <c:pt idx="2667">
                  <c:v>13.703799999999999</c:v>
                </c:pt>
                <c:pt idx="2668">
                  <c:v>13.709275000000002</c:v>
                </c:pt>
                <c:pt idx="2669">
                  <c:v>13.715325</c:v>
                </c:pt>
                <c:pt idx="2670">
                  <c:v>13.72195</c:v>
                </c:pt>
                <c:pt idx="2671">
                  <c:v>13.729274999999999</c:v>
                </c:pt>
                <c:pt idx="2672">
                  <c:v>13.731299999999999</c:v>
                </c:pt>
                <c:pt idx="2673">
                  <c:v>13.733549999999999</c:v>
                </c:pt>
                <c:pt idx="2674">
                  <c:v>13.736025</c:v>
                </c:pt>
                <c:pt idx="2675">
                  <c:v>13.73875</c:v>
                </c:pt>
                <c:pt idx="2676">
                  <c:v>13.741724999999999</c:v>
                </c:pt>
                <c:pt idx="2677">
                  <c:v>13.745025</c:v>
                </c:pt>
                <c:pt idx="2678">
                  <c:v>13.748625000000001</c:v>
                </c:pt>
                <c:pt idx="2679">
                  <c:v>13.752600000000001</c:v>
                </c:pt>
                <c:pt idx="2680">
                  <c:v>13.756974999999999</c:v>
                </c:pt>
                <c:pt idx="2681">
                  <c:v>13.761799999999999</c:v>
                </c:pt>
                <c:pt idx="2682">
                  <c:v>13.767099999999999</c:v>
                </c:pt>
                <c:pt idx="2683">
                  <c:v>13.7729</c:v>
                </c:pt>
                <c:pt idx="2684">
                  <c:v>13.779325</c:v>
                </c:pt>
                <c:pt idx="2685">
                  <c:v>13.786375000000001</c:v>
                </c:pt>
                <c:pt idx="2686">
                  <c:v>13.794124999999999</c:v>
                </c:pt>
                <c:pt idx="2687">
                  <c:v>13.80265</c:v>
                </c:pt>
                <c:pt idx="2688">
                  <c:v>13.811975000000002</c:v>
                </c:pt>
                <c:pt idx="2689">
                  <c:v>13.821325000000002</c:v>
                </c:pt>
                <c:pt idx="2690">
                  <c:v>13.830675000000001</c:v>
                </c:pt>
                <c:pt idx="2691">
                  <c:v>13.835525000000001</c:v>
                </c:pt>
                <c:pt idx="2692">
                  <c:v>13.84085</c:v>
                </c:pt>
                <c:pt idx="2693">
                  <c:v>13.846724999999999</c:v>
                </c:pt>
                <c:pt idx="2694">
                  <c:v>13.853175</c:v>
                </c:pt>
                <c:pt idx="2695">
                  <c:v>13.860275</c:v>
                </c:pt>
                <c:pt idx="2696">
                  <c:v>13.868074999999999</c:v>
                </c:pt>
                <c:pt idx="2697">
                  <c:v>13.876649999999998</c:v>
                </c:pt>
                <c:pt idx="2698">
                  <c:v>13.886049999999999</c:v>
                </c:pt>
                <c:pt idx="2699">
                  <c:v>13.89545</c:v>
                </c:pt>
                <c:pt idx="2700">
                  <c:v>13.904825000000001</c:v>
                </c:pt>
                <c:pt idx="2701">
                  <c:v>13.9101</c:v>
                </c:pt>
                <c:pt idx="2702">
                  <c:v>13.915900000000001</c:v>
                </c:pt>
                <c:pt idx="2703">
                  <c:v>13.922300000000002</c:v>
                </c:pt>
                <c:pt idx="2704">
                  <c:v>13.929325</c:v>
                </c:pt>
                <c:pt idx="2705">
                  <c:v>13.937050000000001</c:v>
                </c:pt>
                <c:pt idx="2706">
                  <c:v>13.945550000000001</c:v>
                </c:pt>
                <c:pt idx="2707">
                  <c:v>13.954874999999999</c:v>
                </c:pt>
                <c:pt idx="2708">
                  <c:v>13.9643</c:v>
                </c:pt>
                <c:pt idx="2709">
                  <c:v>13.973700000000001</c:v>
                </c:pt>
                <c:pt idx="2710">
                  <c:v>13.983124999999999</c:v>
                </c:pt>
                <c:pt idx="2711">
                  <c:v>13.992574999999999</c:v>
                </c:pt>
                <c:pt idx="2712">
                  <c:v>14.002025000000001</c:v>
                </c:pt>
                <c:pt idx="2713">
                  <c:v>14.011475000000001</c:v>
                </c:pt>
                <c:pt idx="2714">
                  <c:v>14.020949999999999</c:v>
                </c:pt>
                <c:pt idx="2715">
                  <c:v>14.030400000000002</c:v>
                </c:pt>
                <c:pt idx="2716">
                  <c:v>14.039850000000001</c:v>
                </c:pt>
                <c:pt idx="2717">
                  <c:v>14.049300000000001</c:v>
                </c:pt>
                <c:pt idx="2718">
                  <c:v>14.05875</c:v>
                </c:pt>
                <c:pt idx="2719">
                  <c:v>14.068200000000001</c:v>
                </c:pt>
                <c:pt idx="2720">
                  <c:v>14.077624999999999</c:v>
                </c:pt>
                <c:pt idx="2721">
                  <c:v>14.087025000000001</c:v>
                </c:pt>
                <c:pt idx="2722">
                  <c:v>14.096449999999999</c:v>
                </c:pt>
                <c:pt idx="2723">
                  <c:v>14.105824999999999</c:v>
                </c:pt>
                <c:pt idx="2724">
                  <c:v>14.115225000000001</c:v>
                </c:pt>
                <c:pt idx="2725">
                  <c:v>14.124600000000001</c:v>
                </c:pt>
                <c:pt idx="2726">
                  <c:v>14.133999999999999</c:v>
                </c:pt>
                <c:pt idx="2727">
                  <c:v>14.143374999999999</c:v>
                </c:pt>
                <c:pt idx="2728">
                  <c:v>14.147000000000002</c:v>
                </c:pt>
                <c:pt idx="2729">
                  <c:v>14.149649999999999</c:v>
                </c:pt>
                <c:pt idx="2730">
                  <c:v>14.152575000000001</c:v>
                </c:pt>
                <c:pt idx="2731">
                  <c:v>14.155799999999999</c:v>
                </c:pt>
                <c:pt idx="2732">
                  <c:v>14.159350000000002</c:v>
                </c:pt>
                <c:pt idx="2733">
                  <c:v>14.16325</c:v>
                </c:pt>
                <c:pt idx="2734">
                  <c:v>14.167524999999999</c:v>
                </c:pt>
                <c:pt idx="2735">
                  <c:v>14.17225</c:v>
                </c:pt>
                <c:pt idx="2736">
                  <c:v>14.177424999999999</c:v>
                </c:pt>
                <c:pt idx="2737">
                  <c:v>14.183149999999999</c:v>
                </c:pt>
                <c:pt idx="2738">
                  <c:v>14.189425</c:v>
                </c:pt>
                <c:pt idx="2739">
                  <c:v>14.196325000000002</c:v>
                </c:pt>
                <c:pt idx="2740">
                  <c:v>14.203925</c:v>
                </c:pt>
                <c:pt idx="2741">
                  <c:v>14.212275</c:v>
                </c:pt>
                <c:pt idx="2742">
                  <c:v>14.221449999999999</c:v>
                </c:pt>
                <c:pt idx="2743">
                  <c:v>14.225125</c:v>
                </c:pt>
                <c:pt idx="2744">
                  <c:v>14.229175</c:v>
                </c:pt>
                <c:pt idx="2745">
                  <c:v>14.233599999999999</c:v>
                </c:pt>
                <c:pt idx="2746">
                  <c:v>14.238475000000001</c:v>
                </c:pt>
                <c:pt idx="2747">
                  <c:v>14.24385</c:v>
                </c:pt>
                <c:pt idx="2748">
                  <c:v>14.249775000000001</c:v>
                </c:pt>
                <c:pt idx="2749">
                  <c:v>14.256274999999999</c:v>
                </c:pt>
                <c:pt idx="2750">
                  <c:v>14.263425</c:v>
                </c:pt>
                <c:pt idx="2751">
                  <c:v>14.271274999999999</c:v>
                </c:pt>
                <c:pt idx="2752">
                  <c:v>14.279924999999999</c:v>
                </c:pt>
                <c:pt idx="2753">
                  <c:v>14.284649999999999</c:v>
                </c:pt>
                <c:pt idx="2754">
                  <c:v>14.289825</c:v>
                </c:pt>
                <c:pt idx="2755">
                  <c:v>14.295525000000001</c:v>
                </c:pt>
                <c:pt idx="2756">
                  <c:v>14.3018</c:v>
                </c:pt>
                <c:pt idx="2757">
                  <c:v>14.305599999999998</c:v>
                </c:pt>
                <c:pt idx="2758">
                  <c:v>14.309749999999999</c:v>
                </c:pt>
                <c:pt idx="2759">
                  <c:v>14.314350000000001</c:v>
                </c:pt>
                <c:pt idx="2760">
                  <c:v>14.319375000000001</c:v>
                </c:pt>
                <c:pt idx="2761">
                  <c:v>14.324925</c:v>
                </c:pt>
                <c:pt idx="2762">
                  <c:v>14.331025</c:v>
                </c:pt>
                <c:pt idx="2763">
                  <c:v>14.33775</c:v>
                </c:pt>
                <c:pt idx="2764">
                  <c:v>14.345124999999999</c:v>
                </c:pt>
                <c:pt idx="2765">
                  <c:v>14.353250000000001</c:v>
                </c:pt>
                <c:pt idx="2766">
                  <c:v>14.362174999999999</c:v>
                </c:pt>
                <c:pt idx="2767">
                  <c:v>14.371449999999999</c:v>
                </c:pt>
                <c:pt idx="2768">
                  <c:v>14.380699999999999</c:v>
                </c:pt>
                <c:pt idx="2769">
                  <c:v>14.384625000000002</c:v>
                </c:pt>
                <c:pt idx="2770">
                  <c:v>14.388925</c:v>
                </c:pt>
                <c:pt idx="2771">
                  <c:v>14.393675</c:v>
                </c:pt>
                <c:pt idx="2772">
                  <c:v>14.398875</c:v>
                </c:pt>
                <c:pt idx="2773">
                  <c:v>14.401199999999999</c:v>
                </c:pt>
                <c:pt idx="2774">
                  <c:v>14.40375</c:v>
                </c:pt>
                <c:pt idx="2775">
                  <c:v>14.406550000000001</c:v>
                </c:pt>
                <c:pt idx="2776">
                  <c:v>14.409649999999999</c:v>
                </c:pt>
                <c:pt idx="2777">
                  <c:v>14.41305</c:v>
                </c:pt>
                <c:pt idx="2778">
                  <c:v>14.416775000000001</c:v>
                </c:pt>
                <c:pt idx="2779">
                  <c:v>14.4209</c:v>
                </c:pt>
                <c:pt idx="2780">
                  <c:v>14.425425000000001</c:v>
                </c:pt>
                <c:pt idx="2781">
                  <c:v>14.430399999999999</c:v>
                </c:pt>
                <c:pt idx="2782">
                  <c:v>14.435875000000001</c:v>
                </c:pt>
                <c:pt idx="2783">
                  <c:v>14.441899999999999</c:v>
                </c:pt>
                <c:pt idx="2784">
                  <c:v>14.448525</c:v>
                </c:pt>
                <c:pt idx="2785">
                  <c:v>14.4558</c:v>
                </c:pt>
                <c:pt idx="2786">
                  <c:v>14.463825</c:v>
                </c:pt>
                <c:pt idx="2787">
                  <c:v>14.472625000000001</c:v>
                </c:pt>
                <c:pt idx="2788">
                  <c:v>14.481874999999999</c:v>
                </c:pt>
                <c:pt idx="2789">
                  <c:v>14.4848</c:v>
                </c:pt>
                <c:pt idx="2790">
                  <c:v>14.488000000000001</c:v>
                </c:pt>
                <c:pt idx="2791">
                  <c:v>14.49155</c:v>
                </c:pt>
                <c:pt idx="2792">
                  <c:v>14.495425000000001</c:v>
                </c:pt>
                <c:pt idx="2793">
                  <c:v>14.499699999999999</c:v>
                </c:pt>
                <c:pt idx="2794">
                  <c:v>14.5044</c:v>
                </c:pt>
                <c:pt idx="2795">
                  <c:v>14.509549999999999</c:v>
                </c:pt>
                <c:pt idx="2796">
                  <c:v>14.515249999999998</c:v>
                </c:pt>
                <c:pt idx="2797">
                  <c:v>14.521500000000001</c:v>
                </c:pt>
                <c:pt idx="2798">
                  <c:v>14.528374999999999</c:v>
                </c:pt>
                <c:pt idx="2799">
                  <c:v>14.533475000000001</c:v>
                </c:pt>
                <c:pt idx="2800">
                  <c:v>14.539075</c:v>
                </c:pt>
                <c:pt idx="2801">
                  <c:v>14.545250000000001</c:v>
                </c:pt>
                <c:pt idx="2802">
                  <c:v>14.552049999999999</c:v>
                </c:pt>
                <c:pt idx="2803">
                  <c:v>14.559525000000001</c:v>
                </c:pt>
                <c:pt idx="2804">
                  <c:v>14.567725000000001</c:v>
                </c:pt>
                <c:pt idx="2805">
                  <c:v>14.571324999999998</c:v>
                </c:pt>
                <c:pt idx="2806">
                  <c:v>14.575299999999999</c:v>
                </c:pt>
                <c:pt idx="2807">
                  <c:v>14.579649999999999</c:v>
                </c:pt>
                <c:pt idx="2808">
                  <c:v>14.584449999999999</c:v>
                </c:pt>
                <c:pt idx="2809">
                  <c:v>14.589725000000001</c:v>
                </c:pt>
                <c:pt idx="2810">
                  <c:v>14.595525</c:v>
                </c:pt>
                <c:pt idx="2811">
                  <c:v>14.601900000000001</c:v>
                </c:pt>
                <c:pt idx="2812">
                  <c:v>14.608925000000001</c:v>
                </c:pt>
                <c:pt idx="2813">
                  <c:v>14.61665</c:v>
                </c:pt>
                <c:pt idx="2814">
                  <c:v>14.625125000000001</c:v>
                </c:pt>
                <c:pt idx="2815">
                  <c:v>14.634475</c:v>
                </c:pt>
                <c:pt idx="2816">
                  <c:v>14.643825</c:v>
                </c:pt>
                <c:pt idx="2817">
                  <c:v>14.653174999999999</c:v>
                </c:pt>
                <c:pt idx="2818">
                  <c:v>14.66255</c:v>
                </c:pt>
                <c:pt idx="2819">
                  <c:v>14.671925</c:v>
                </c:pt>
                <c:pt idx="2820">
                  <c:v>14.681274999999999</c:v>
                </c:pt>
                <c:pt idx="2821">
                  <c:v>14.69065</c:v>
                </c:pt>
                <c:pt idx="2822">
                  <c:v>14.700025</c:v>
                </c:pt>
                <c:pt idx="2823">
                  <c:v>14.709425000000001</c:v>
                </c:pt>
                <c:pt idx="2824">
                  <c:v>14.718824999999999</c:v>
                </c:pt>
                <c:pt idx="2825">
                  <c:v>14.728250000000001</c:v>
                </c:pt>
                <c:pt idx="2826">
                  <c:v>14.737674999999999</c:v>
                </c:pt>
                <c:pt idx="2827">
                  <c:v>14.747075000000001</c:v>
                </c:pt>
                <c:pt idx="2828">
                  <c:v>14.755075000000001</c:v>
                </c:pt>
                <c:pt idx="2829">
                  <c:v>14.763875000000001</c:v>
                </c:pt>
                <c:pt idx="2830">
                  <c:v>14.773325000000002</c:v>
                </c:pt>
                <c:pt idx="2831">
                  <c:v>14.782775000000001</c:v>
                </c:pt>
                <c:pt idx="2832">
                  <c:v>14.78945</c:v>
                </c:pt>
                <c:pt idx="2833">
                  <c:v>14.796825</c:v>
                </c:pt>
                <c:pt idx="2834">
                  <c:v>14.804924999999999</c:v>
                </c:pt>
                <c:pt idx="2835">
                  <c:v>14.813825</c:v>
                </c:pt>
                <c:pt idx="2836">
                  <c:v>14.821275</c:v>
                </c:pt>
                <c:pt idx="2837">
                  <c:v>14.829500000000001</c:v>
                </c:pt>
                <c:pt idx="2838">
                  <c:v>14.838524999999999</c:v>
                </c:pt>
                <c:pt idx="2839">
                  <c:v>14.848075</c:v>
                </c:pt>
                <c:pt idx="2840">
                  <c:v>14.855525</c:v>
                </c:pt>
                <c:pt idx="2841">
                  <c:v>14.863250000000001</c:v>
                </c:pt>
                <c:pt idx="2842">
                  <c:v>14.871775000000001</c:v>
                </c:pt>
                <c:pt idx="2843">
                  <c:v>14.881125000000001</c:v>
                </c:pt>
                <c:pt idx="2844">
                  <c:v>14.890750000000001</c:v>
                </c:pt>
                <c:pt idx="2845">
                  <c:v>14.900399999999999</c:v>
                </c:pt>
                <c:pt idx="2846">
                  <c:v>14.91</c:v>
                </c:pt>
                <c:pt idx="2847">
                  <c:v>14.919599999999999</c:v>
                </c:pt>
                <c:pt idx="2848">
                  <c:v>14.929224999999999</c:v>
                </c:pt>
                <c:pt idx="2849">
                  <c:v>14.93885</c:v>
                </c:pt>
                <c:pt idx="2850">
                  <c:v>14.948500000000001</c:v>
                </c:pt>
                <c:pt idx="2851">
                  <c:v>14.95815</c:v>
                </c:pt>
                <c:pt idx="2852">
                  <c:v>14.967775</c:v>
                </c:pt>
                <c:pt idx="2853">
                  <c:v>14.977425</c:v>
                </c:pt>
                <c:pt idx="2854">
                  <c:v>14.987074999999999</c:v>
                </c:pt>
                <c:pt idx="2855">
                  <c:v>14.996725</c:v>
                </c:pt>
                <c:pt idx="2856">
                  <c:v>15.006400000000001</c:v>
                </c:pt>
                <c:pt idx="2857">
                  <c:v>15.016075000000001</c:v>
                </c:pt>
                <c:pt idx="2858">
                  <c:v>15.025774999999999</c:v>
                </c:pt>
                <c:pt idx="2859">
                  <c:v>15.035475000000002</c:v>
                </c:pt>
                <c:pt idx="2860">
                  <c:v>15.0388</c:v>
                </c:pt>
                <c:pt idx="2861">
                  <c:v>15.042475</c:v>
                </c:pt>
                <c:pt idx="2862">
                  <c:v>15.046524999999999</c:v>
                </c:pt>
                <c:pt idx="2863">
                  <c:v>15.050949999999998</c:v>
                </c:pt>
                <c:pt idx="2864">
                  <c:v>15.055825</c:v>
                </c:pt>
                <c:pt idx="2865">
                  <c:v>15.061199999999999</c:v>
                </c:pt>
                <c:pt idx="2866">
                  <c:v>15.067125000000001</c:v>
                </c:pt>
                <c:pt idx="2867">
                  <c:v>15.073624999999998</c:v>
                </c:pt>
                <c:pt idx="2868">
                  <c:v>15.080774999999999</c:v>
                </c:pt>
                <c:pt idx="2869">
                  <c:v>15.088625</c:v>
                </c:pt>
                <c:pt idx="2870">
                  <c:v>15.097275</c:v>
                </c:pt>
                <c:pt idx="2871">
                  <c:v>15.106800000000002</c:v>
                </c:pt>
                <c:pt idx="2872">
                  <c:v>15.11655</c:v>
                </c:pt>
                <c:pt idx="2873">
                  <c:v>15.126300000000001</c:v>
                </c:pt>
                <c:pt idx="2874">
                  <c:v>15.136074999999998</c:v>
                </c:pt>
                <c:pt idx="2875">
                  <c:v>15.145824999999999</c:v>
                </c:pt>
                <c:pt idx="2876">
                  <c:v>15.1556</c:v>
                </c:pt>
                <c:pt idx="2877">
                  <c:v>15.165375000000001</c:v>
                </c:pt>
                <c:pt idx="2878">
                  <c:v>15.17515</c:v>
                </c:pt>
                <c:pt idx="2879">
                  <c:v>15.184950000000001</c:v>
                </c:pt>
                <c:pt idx="2880">
                  <c:v>15.194750000000001</c:v>
                </c:pt>
                <c:pt idx="2881">
                  <c:v>15.204549999999999</c:v>
                </c:pt>
                <c:pt idx="2882">
                  <c:v>15.21435</c:v>
                </c:pt>
                <c:pt idx="2883">
                  <c:v>15.224175000000001</c:v>
                </c:pt>
                <c:pt idx="2884">
                  <c:v>15.234</c:v>
                </c:pt>
                <c:pt idx="2885">
                  <c:v>15.243824999999999</c:v>
                </c:pt>
                <c:pt idx="2886">
                  <c:v>15.253649999999999</c:v>
                </c:pt>
                <c:pt idx="2887">
                  <c:v>15.263475000000001</c:v>
                </c:pt>
                <c:pt idx="2888">
                  <c:v>15.273300000000001</c:v>
                </c:pt>
                <c:pt idx="2889">
                  <c:v>15.283174999999998</c:v>
                </c:pt>
                <c:pt idx="2890">
                  <c:v>15.293024999999998</c:v>
                </c:pt>
                <c:pt idx="2891">
                  <c:v>15.302899999999999</c:v>
                </c:pt>
                <c:pt idx="2892">
                  <c:v>15.312775</c:v>
                </c:pt>
                <c:pt idx="2893">
                  <c:v>15.322649999999999</c:v>
                </c:pt>
                <c:pt idx="2894">
                  <c:v>15.332550000000001</c:v>
                </c:pt>
                <c:pt idx="2895">
                  <c:v>15.342449999999999</c:v>
                </c:pt>
                <c:pt idx="2896">
                  <c:v>15.347925000000002</c:v>
                </c:pt>
                <c:pt idx="2897">
                  <c:v>15.353949999999999</c:v>
                </c:pt>
                <c:pt idx="2898">
                  <c:v>15.3606</c:v>
                </c:pt>
                <c:pt idx="2899">
                  <c:v>15.367900000000001</c:v>
                </c:pt>
                <c:pt idx="2900">
                  <c:v>15.375924999999999</c:v>
                </c:pt>
                <c:pt idx="2901">
                  <c:v>15.380474999999999</c:v>
                </c:pt>
                <c:pt idx="2902">
                  <c:v>15.385499999999999</c:v>
                </c:pt>
                <c:pt idx="2903">
                  <c:v>15.391024999999999</c:v>
                </c:pt>
                <c:pt idx="2904">
                  <c:v>15.397074999999999</c:v>
                </c:pt>
                <c:pt idx="2905">
                  <c:v>15.403775</c:v>
                </c:pt>
                <c:pt idx="2906">
                  <c:v>15.411099999999999</c:v>
                </c:pt>
                <c:pt idx="2907">
                  <c:v>15.4192</c:v>
                </c:pt>
                <c:pt idx="2908">
                  <c:v>15.428075</c:v>
                </c:pt>
                <c:pt idx="2909">
                  <c:v>15.437850000000001</c:v>
                </c:pt>
                <c:pt idx="2910">
                  <c:v>15.448</c:v>
                </c:pt>
                <c:pt idx="2911">
                  <c:v>15.458150000000002</c:v>
                </c:pt>
                <c:pt idx="2912">
                  <c:v>15.468325</c:v>
                </c:pt>
                <c:pt idx="2913">
                  <c:v>15.4785</c:v>
                </c:pt>
                <c:pt idx="2914">
                  <c:v>15.4887</c:v>
                </c:pt>
                <c:pt idx="2915">
                  <c:v>15.498899999999999</c:v>
                </c:pt>
                <c:pt idx="2916">
                  <c:v>15.5091</c:v>
                </c:pt>
                <c:pt idx="2917">
                  <c:v>15.519325</c:v>
                </c:pt>
                <c:pt idx="2918">
                  <c:v>15.529475000000001</c:v>
                </c:pt>
                <c:pt idx="2919">
                  <c:v>15.5342</c:v>
                </c:pt>
                <c:pt idx="2920">
                  <c:v>15.537750000000001</c:v>
                </c:pt>
                <c:pt idx="2921">
                  <c:v>15.541675</c:v>
                </c:pt>
                <c:pt idx="2922">
                  <c:v>15.545975</c:v>
                </c:pt>
                <c:pt idx="2923">
                  <c:v>15.550725000000002</c:v>
                </c:pt>
                <c:pt idx="2924">
                  <c:v>15.555925</c:v>
                </c:pt>
                <c:pt idx="2925">
                  <c:v>15.561674999999999</c:v>
                </c:pt>
                <c:pt idx="2926">
                  <c:v>15.567975000000001</c:v>
                </c:pt>
                <c:pt idx="2927">
                  <c:v>15.574925</c:v>
                </c:pt>
                <c:pt idx="2928">
                  <c:v>15.582550000000001</c:v>
                </c:pt>
                <c:pt idx="2929">
                  <c:v>15.590950000000001</c:v>
                </c:pt>
                <c:pt idx="2930">
                  <c:v>15.600175</c:v>
                </c:pt>
                <c:pt idx="2931">
                  <c:v>15.605425</c:v>
                </c:pt>
                <c:pt idx="2932">
                  <c:v>15.611174999999999</c:v>
                </c:pt>
                <c:pt idx="2933">
                  <c:v>15.617524999999999</c:v>
                </c:pt>
                <c:pt idx="2934">
                  <c:v>15.624499999999999</c:v>
                </c:pt>
                <c:pt idx="2935">
                  <c:v>15.632175</c:v>
                </c:pt>
                <c:pt idx="2936">
                  <c:v>15.640599999999999</c:v>
                </c:pt>
                <c:pt idx="2937">
                  <c:v>15.649875</c:v>
                </c:pt>
                <c:pt idx="2938">
                  <c:v>15.6601</c:v>
                </c:pt>
                <c:pt idx="2939">
                  <c:v>15.670349999999999</c:v>
                </c:pt>
                <c:pt idx="2940">
                  <c:v>15.6806</c:v>
                </c:pt>
                <c:pt idx="2941">
                  <c:v>15.690899999999999</c:v>
                </c:pt>
                <c:pt idx="2942">
                  <c:v>15.701175000000001</c:v>
                </c:pt>
                <c:pt idx="2943">
                  <c:v>15.711500000000001</c:v>
                </c:pt>
                <c:pt idx="2944">
                  <c:v>15.7218</c:v>
                </c:pt>
                <c:pt idx="2945">
                  <c:v>15.732125</c:v>
                </c:pt>
                <c:pt idx="2946">
                  <c:v>15.7424</c:v>
                </c:pt>
                <c:pt idx="2947">
                  <c:v>15.752700000000001</c:v>
                </c:pt>
                <c:pt idx="2948">
                  <c:v>15.763025000000001</c:v>
                </c:pt>
                <c:pt idx="2949">
                  <c:v>15.773350000000001</c:v>
                </c:pt>
                <c:pt idx="2950">
                  <c:v>15.7837</c:v>
                </c:pt>
                <c:pt idx="2951">
                  <c:v>15.79405</c:v>
                </c:pt>
                <c:pt idx="2952">
                  <c:v>15.804425</c:v>
                </c:pt>
                <c:pt idx="2953">
                  <c:v>15.814824999999999</c:v>
                </c:pt>
                <c:pt idx="2954">
                  <c:v>15.825225000000001</c:v>
                </c:pt>
                <c:pt idx="2955">
                  <c:v>15.835674999999998</c:v>
                </c:pt>
                <c:pt idx="2956">
                  <c:v>15.846125000000001</c:v>
                </c:pt>
                <c:pt idx="2957">
                  <c:v>15.856600000000002</c:v>
                </c:pt>
                <c:pt idx="2958">
                  <c:v>15.867075</c:v>
                </c:pt>
                <c:pt idx="2959">
                  <c:v>15.877525</c:v>
                </c:pt>
                <c:pt idx="2960">
                  <c:v>15.88795</c:v>
                </c:pt>
                <c:pt idx="2961">
                  <c:v>15.898375000000001</c:v>
                </c:pt>
                <c:pt idx="2962">
                  <c:v>15.908775</c:v>
                </c:pt>
                <c:pt idx="2963">
                  <c:v>15.919150000000002</c:v>
                </c:pt>
                <c:pt idx="2964">
                  <c:v>15.929475000000002</c:v>
                </c:pt>
                <c:pt idx="2965">
                  <c:v>15.939775000000001</c:v>
                </c:pt>
                <c:pt idx="2966">
                  <c:v>15.950025</c:v>
                </c:pt>
                <c:pt idx="2967">
                  <c:v>15.960274999999999</c:v>
                </c:pt>
                <c:pt idx="2968">
                  <c:v>15.970424999999999</c:v>
                </c:pt>
                <c:pt idx="2969">
                  <c:v>15.980575</c:v>
                </c:pt>
                <c:pt idx="2970">
                  <c:v>15.99065</c:v>
                </c:pt>
                <c:pt idx="2971">
                  <c:v>16.000700000000002</c:v>
                </c:pt>
                <c:pt idx="2972">
                  <c:v>16.010725000000001</c:v>
                </c:pt>
                <c:pt idx="2973">
                  <c:v>16.020699999999998</c:v>
                </c:pt>
                <c:pt idx="2974">
                  <c:v>16.030649999999998</c:v>
                </c:pt>
                <c:pt idx="2975">
                  <c:v>16.040575</c:v>
                </c:pt>
                <c:pt idx="2976">
                  <c:v>16.050474999999999</c:v>
                </c:pt>
                <c:pt idx="2977">
                  <c:v>16.060324999999999</c:v>
                </c:pt>
                <c:pt idx="2978">
                  <c:v>16.070174999999999</c:v>
                </c:pt>
                <c:pt idx="2979">
                  <c:v>16.079974999999997</c:v>
                </c:pt>
                <c:pt idx="2980">
                  <c:v>16.089749999999999</c:v>
                </c:pt>
                <c:pt idx="2981">
                  <c:v>16.099474999999998</c:v>
                </c:pt>
                <c:pt idx="2982">
                  <c:v>16.10915</c:v>
                </c:pt>
                <c:pt idx="2983">
                  <c:v>16.118750000000002</c:v>
                </c:pt>
                <c:pt idx="2984">
                  <c:v>16.128325</c:v>
                </c:pt>
                <c:pt idx="2985">
                  <c:v>16.13785</c:v>
                </c:pt>
                <c:pt idx="2986">
                  <c:v>16.147325000000002</c:v>
                </c:pt>
                <c:pt idx="2987">
                  <c:v>16.156749999999999</c:v>
                </c:pt>
                <c:pt idx="2988">
                  <c:v>16.166125000000001</c:v>
                </c:pt>
                <c:pt idx="2989">
                  <c:v>16.170349999999999</c:v>
                </c:pt>
                <c:pt idx="2990">
                  <c:v>16.175025000000002</c:v>
                </c:pt>
                <c:pt idx="2991">
                  <c:v>16.178925</c:v>
                </c:pt>
                <c:pt idx="2992">
                  <c:v>16.183249999999997</c:v>
                </c:pt>
                <c:pt idx="2993">
                  <c:v>16.187974999999998</c:v>
                </c:pt>
                <c:pt idx="2994">
                  <c:v>16.193200000000001</c:v>
                </c:pt>
                <c:pt idx="2995">
                  <c:v>16.198924999999999</c:v>
                </c:pt>
                <c:pt idx="2996">
                  <c:v>16.205249999999999</c:v>
                </c:pt>
                <c:pt idx="2997">
                  <c:v>16.210725</c:v>
                </c:pt>
                <c:pt idx="2998">
                  <c:v>16.216774999999998</c:v>
                </c:pt>
                <c:pt idx="2999">
                  <c:v>16.223424999999999</c:v>
                </c:pt>
                <c:pt idx="3000">
                  <c:v>16.230725</c:v>
                </c:pt>
                <c:pt idx="3001">
                  <c:v>16.238775</c:v>
                </c:pt>
                <c:pt idx="3002">
                  <c:v>16.247624999999999</c:v>
                </c:pt>
                <c:pt idx="3003">
                  <c:v>16.256625</c:v>
                </c:pt>
                <c:pt idx="3004">
                  <c:v>16.265625</c:v>
                </c:pt>
                <c:pt idx="3005">
                  <c:v>16.2746</c:v>
                </c:pt>
                <c:pt idx="3006">
                  <c:v>16.283574999999999</c:v>
                </c:pt>
                <c:pt idx="3007">
                  <c:v>16.292499999999997</c:v>
                </c:pt>
                <c:pt idx="3008">
                  <c:v>16.301424999999998</c:v>
                </c:pt>
                <c:pt idx="3009">
                  <c:v>16.310324999999999</c:v>
                </c:pt>
                <c:pt idx="3010">
                  <c:v>16.319175000000001</c:v>
                </c:pt>
                <c:pt idx="3011">
                  <c:v>16.327999999999999</c:v>
                </c:pt>
                <c:pt idx="3012">
                  <c:v>16.336774999999999</c:v>
                </c:pt>
                <c:pt idx="3013">
                  <c:v>16.345524999999999</c:v>
                </c:pt>
                <c:pt idx="3014">
                  <c:v>16.35425</c:v>
                </c:pt>
                <c:pt idx="3015">
                  <c:v>16.362950000000001</c:v>
                </c:pt>
                <c:pt idx="3016">
                  <c:v>16.371600000000001</c:v>
                </c:pt>
                <c:pt idx="3017">
                  <c:v>16.38025</c:v>
                </c:pt>
                <c:pt idx="3018">
                  <c:v>16.388849999999998</c:v>
                </c:pt>
                <c:pt idx="3019">
                  <c:v>16.397449999999999</c:v>
                </c:pt>
                <c:pt idx="3020">
                  <c:v>16.406025</c:v>
                </c:pt>
                <c:pt idx="3021">
                  <c:v>16.414574999999999</c:v>
                </c:pt>
                <c:pt idx="3022">
                  <c:v>16.423099999999998</c:v>
                </c:pt>
                <c:pt idx="3023">
                  <c:v>16.4316</c:v>
                </c:pt>
                <c:pt idx="3024">
                  <c:v>16.440099999999997</c:v>
                </c:pt>
                <c:pt idx="3025">
                  <c:v>16.448574999999998</c:v>
                </c:pt>
                <c:pt idx="3026">
                  <c:v>16.457025000000002</c:v>
                </c:pt>
                <c:pt idx="3027">
                  <c:v>16.465474999999998</c:v>
                </c:pt>
                <c:pt idx="3028">
                  <c:v>16.4739</c:v>
                </c:pt>
                <c:pt idx="3029">
                  <c:v>16.482324999999999</c:v>
                </c:pt>
                <c:pt idx="3030">
                  <c:v>16.490750000000002</c:v>
                </c:pt>
                <c:pt idx="3031">
                  <c:v>16.499175000000001</c:v>
                </c:pt>
                <c:pt idx="3032">
                  <c:v>16.507549999999998</c:v>
                </c:pt>
                <c:pt idx="3033">
                  <c:v>16.510774999999999</c:v>
                </c:pt>
                <c:pt idx="3034">
                  <c:v>16.514324999999999</c:v>
                </c:pt>
                <c:pt idx="3035">
                  <c:v>16.518225000000001</c:v>
                </c:pt>
                <c:pt idx="3036">
                  <c:v>16.522500000000001</c:v>
                </c:pt>
                <c:pt idx="3037">
                  <c:v>16.527225000000001</c:v>
                </c:pt>
                <c:pt idx="3038">
                  <c:v>16.532425</c:v>
                </c:pt>
                <c:pt idx="3039">
                  <c:v>16.538125000000001</c:v>
                </c:pt>
                <c:pt idx="3040">
                  <c:v>16.5444</c:v>
                </c:pt>
                <c:pt idx="3041">
                  <c:v>16.551299999999998</c:v>
                </c:pt>
                <c:pt idx="3042">
                  <c:v>16.558899999999998</c:v>
                </c:pt>
                <c:pt idx="3043">
                  <c:v>16.567174999999999</c:v>
                </c:pt>
                <c:pt idx="3044">
                  <c:v>16.575424999999999</c:v>
                </c:pt>
                <c:pt idx="3045">
                  <c:v>16.583674999999999</c:v>
                </c:pt>
                <c:pt idx="3046">
                  <c:v>16.591900000000003</c:v>
                </c:pt>
                <c:pt idx="3047">
                  <c:v>16.600124999999998</c:v>
                </c:pt>
                <c:pt idx="3048">
                  <c:v>16.608349999999998</c:v>
                </c:pt>
                <c:pt idx="3049">
                  <c:v>16.616575000000001</c:v>
                </c:pt>
                <c:pt idx="3050">
                  <c:v>16.624775</c:v>
                </c:pt>
                <c:pt idx="3051">
                  <c:v>16.632999999999999</c:v>
                </c:pt>
                <c:pt idx="3052">
                  <c:v>16.641225000000002</c:v>
                </c:pt>
                <c:pt idx="3053">
                  <c:v>16.649425000000001</c:v>
                </c:pt>
                <c:pt idx="3054">
                  <c:v>16.65765</c:v>
                </c:pt>
                <c:pt idx="3055">
                  <c:v>16.665875</c:v>
                </c:pt>
                <c:pt idx="3056">
                  <c:v>16.674074999999998</c:v>
                </c:pt>
                <c:pt idx="3057">
                  <c:v>16.682300000000001</c:v>
                </c:pt>
                <c:pt idx="3058">
                  <c:v>16.690525000000001</c:v>
                </c:pt>
                <c:pt idx="3059">
                  <c:v>16.69875</c:v>
                </c:pt>
                <c:pt idx="3060">
                  <c:v>16.706975</c:v>
                </c:pt>
                <c:pt idx="3061">
                  <c:v>16.715199999999999</c:v>
                </c:pt>
                <c:pt idx="3062">
                  <c:v>16.723424999999999</c:v>
                </c:pt>
                <c:pt idx="3063">
                  <c:v>16.728075</c:v>
                </c:pt>
                <c:pt idx="3064">
                  <c:v>16.733174999999999</c:v>
                </c:pt>
                <c:pt idx="3065">
                  <c:v>16.738775</c:v>
                </c:pt>
                <c:pt idx="3066">
                  <c:v>16.744949999999999</c:v>
                </c:pt>
                <c:pt idx="3067">
                  <c:v>16.751725</c:v>
                </c:pt>
                <c:pt idx="3068">
                  <c:v>16.7592</c:v>
                </c:pt>
                <c:pt idx="3069">
                  <c:v>16.767399999999999</c:v>
                </c:pt>
                <c:pt idx="3070">
                  <c:v>16.775675</c:v>
                </c:pt>
                <c:pt idx="3071">
                  <c:v>16.783950000000001</c:v>
                </c:pt>
                <c:pt idx="3072">
                  <c:v>16.792249999999999</c:v>
                </c:pt>
                <c:pt idx="3073">
                  <c:v>16.800550000000001</c:v>
                </c:pt>
                <c:pt idx="3074">
                  <c:v>16.80885</c:v>
                </c:pt>
                <c:pt idx="3075">
                  <c:v>16.817175000000002</c:v>
                </c:pt>
                <c:pt idx="3076">
                  <c:v>16.825475000000001</c:v>
                </c:pt>
                <c:pt idx="3077">
                  <c:v>16.833825000000001</c:v>
                </c:pt>
                <c:pt idx="3078">
                  <c:v>16.84215</c:v>
                </c:pt>
                <c:pt idx="3079">
                  <c:v>16.8505</c:v>
                </c:pt>
                <c:pt idx="3080">
                  <c:v>16.85885</c:v>
                </c:pt>
                <c:pt idx="3081">
                  <c:v>16.867225000000001</c:v>
                </c:pt>
                <c:pt idx="3082">
                  <c:v>16.875599999999999</c:v>
                </c:pt>
                <c:pt idx="3083">
                  <c:v>16.883975</c:v>
                </c:pt>
                <c:pt idx="3084">
                  <c:v>16.892375000000001</c:v>
                </c:pt>
                <c:pt idx="3085">
                  <c:v>16.897875000000003</c:v>
                </c:pt>
                <c:pt idx="3086">
                  <c:v>16.9039</c:v>
                </c:pt>
                <c:pt idx="3087">
                  <c:v>16.910550000000001</c:v>
                </c:pt>
                <c:pt idx="3088">
                  <c:v>16.917850000000001</c:v>
                </c:pt>
                <c:pt idx="3089">
                  <c:v>16.925875000000001</c:v>
                </c:pt>
                <c:pt idx="3090">
                  <c:v>16.934350000000002</c:v>
                </c:pt>
                <c:pt idx="3091">
                  <c:v>16.942824999999999</c:v>
                </c:pt>
                <c:pt idx="3092">
                  <c:v>16.9513</c:v>
                </c:pt>
                <c:pt idx="3093">
                  <c:v>16.959800000000001</c:v>
                </c:pt>
                <c:pt idx="3094">
                  <c:v>16.968325</c:v>
                </c:pt>
                <c:pt idx="3095">
                  <c:v>16.976849999999999</c:v>
                </c:pt>
                <c:pt idx="3096">
                  <c:v>16.985400000000002</c:v>
                </c:pt>
                <c:pt idx="3097">
                  <c:v>16.993949999999998</c:v>
                </c:pt>
                <c:pt idx="3098">
                  <c:v>17.002524999999999</c:v>
                </c:pt>
                <c:pt idx="3099">
                  <c:v>17.011125</c:v>
                </c:pt>
                <c:pt idx="3100">
                  <c:v>17.019750000000002</c:v>
                </c:pt>
                <c:pt idx="3101">
                  <c:v>17.028399999999998</c:v>
                </c:pt>
                <c:pt idx="3102">
                  <c:v>17.037050000000001</c:v>
                </c:pt>
                <c:pt idx="3103">
                  <c:v>17.045725000000001</c:v>
                </c:pt>
                <c:pt idx="3104">
                  <c:v>17.054425000000002</c:v>
                </c:pt>
                <c:pt idx="3105">
                  <c:v>17.06315</c:v>
                </c:pt>
                <c:pt idx="3106">
                  <c:v>17.071874999999999</c:v>
                </c:pt>
                <c:pt idx="3107">
                  <c:v>17.080624999999998</c:v>
                </c:pt>
                <c:pt idx="3108">
                  <c:v>17.089399999999998</c:v>
                </c:pt>
                <c:pt idx="3109">
                  <c:v>17.098199999999999</c:v>
                </c:pt>
                <c:pt idx="3110">
                  <c:v>17.106999999999999</c:v>
                </c:pt>
                <c:pt idx="3111">
                  <c:v>17.115825000000001</c:v>
                </c:pt>
                <c:pt idx="3112">
                  <c:v>17.124675</c:v>
                </c:pt>
                <c:pt idx="3113">
                  <c:v>17.133524999999999</c:v>
                </c:pt>
                <c:pt idx="3114">
                  <c:v>17.142375000000001</c:v>
                </c:pt>
                <c:pt idx="3115">
                  <c:v>17.151250000000001</c:v>
                </c:pt>
                <c:pt idx="3116">
                  <c:v>17.1601</c:v>
                </c:pt>
                <c:pt idx="3117">
                  <c:v>17.168949999999999</c:v>
                </c:pt>
                <c:pt idx="3118">
                  <c:v>17.177824999999999</c:v>
                </c:pt>
                <c:pt idx="3119">
                  <c:v>17.186699999999998</c:v>
                </c:pt>
                <c:pt idx="3120">
                  <c:v>17.195550000000001</c:v>
                </c:pt>
                <c:pt idx="3121">
                  <c:v>17.204374999999999</c:v>
                </c:pt>
                <c:pt idx="3122">
                  <c:v>17.213200000000001</c:v>
                </c:pt>
                <c:pt idx="3123">
                  <c:v>17.222000000000001</c:v>
                </c:pt>
                <c:pt idx="3124">
                  <c:v>17.230799999999999</c:v>
                </c:pt>
                <c:pt idx="3125">
                  <c:v>17.239550000000001</c:v>
                </c:pt>
                <c:pt idx="3126">
                  <c:v>17.2483</c:v>
                </c:pt>
                <c:pt idx="3127">
                  <c:v>17.25705</c:v>
                </c:pt>
                <c:pt idx="3128">
                  <c:v>17.265775000000001</c:v>
                </c:pt>
                <c:pt idx="3129">
                  <c:v>17.2745</c:v>
                </c:pt>
                <c:pt idx="3130">
                  <c:v>17.283200000000001</c:v>
                </c:pt>
                <c:pt idx="3131">
                  <c:v>17.291899999999998</c:v>
                </c:pt>
                <c:pt idx="3132">
                  <c:v>17.300599999999999</c:v>
                </c:pt>
                <c:pt idx="3133">
                  <c:v>17.309275</c:v>
                </c:pt>
                <c:pt idx="3134">
                  <c:v>17.31795</c:v>
                </c:pt>
                <c:pt idx="3135">
                  <c:v>17.326625</c:v>
                </c:pt>
                <c:pt idx="3136">
                  <c:v>17.3353</c:v>
                </c:pt>
                <c:pt idx="3137">
                  <c:v>17.343975</c:v>
                </c:pt>
                <c:pt idx="3138">
                  <c:v>17.352625</c:v>
                </c:pt>
                <c:pt idx="3139">
                  <c:v>17.3613</c:v>
                </c:pt>
                <c:pt idx="3140">
                  <c:v>17.369949999999999</c:v>
                </c:pt>
                <c:pt idx="3141">
                  <c:v>17.378574999999998</c:v>
                </c:pt>
                <c:pt idx="3142">
                  <c:v>17.387225000000001</c:v>
                </c:pt>
                <c:pt idx="3143">
                  <c:v>17.392900000000001</c:v>
                </c:pt>
                <c:pt idx="3144">
                  <c:v>17.399149999999999</c:v>
                </c:pt>
                <c:pt idx="3145">
                  <c:v>17.406025</c:v>
                </c:pt>
                <c:pt idx="3146">
                  <c:v>17.413600000000002</c:v>
                </c:pt>
                <c:pt idx="3147">
                  <c:v>17.421900000000001</c:v>
                </c:pt>
                <c:pt idx="3148">
                  <c:v>17.430524999999999</c:v>
                </c:pt>
                <c:pt idx="3149">
                  <c:v>17.439150000000001</c:v>
                </c:pt>
                <c:pt idx="3150">
                  <c:v>17.447749999999999</c:v>
                </c:pt>
                <c:pt idx="3151">
                  <c:v>17.456374999999998</c:v>
                </c:pt>
                <c:pt idx="3152">
                  <c:v>17.464974999999999</c:v>
                </c:pt>
                <c:pt idx="3153">
                  <c:v>17.473575</c:v>
                </c:pt>
                <c:pt idx="3154">
                  <c:v>17.482174999999998</c:v>
                </c:pt>
                <c:pt idx="3155">
                  <c:v>17.4908</c:v>
                </c:pt>
                <c:pt idx="3156">
                  <c:v>17.499400000000001</c:v>
                </c:pt>
                <c:pt idx="3157">
                  <c:v>17.508000000000003</c:v>
                </c:pt>
                <c:pt idx="3158">
                  <c:v>17.516625000000001</c:v>
                </c:pt>
                <c:pt idx="3159">
                  <c:v>17.525224999999999</c:v>
                </c:pt>
                <c:pt idx="3160">
                  <c:v>17.533850000000001</c:v>
                </c:pt>
                <c:pt idx="3161">
                  <c:v>17.542475</c:v>
                </c:pt>
                <c:pt idx="3162">
                  <c:v>17.551100000000002</c:v>
                </c:pt>
                <c:pt idx="3163">
                  <c:v>17.559725</c:v>
                </c:pt>
                <c:pt idx="3164">
                  <c:v>17.568375</c:v>
                </c:pt>
                <c:pt idx="3165">
                  <c:v>17.577000000000002</c:v>
                </c:pt>
                <c:pt idx="3166">
                  <c:v>17.585650000000001</c:v>
                </c:pt>
                <c:pt idx="3167">
                  <c:v>17.5943</c:v>
                </c:pt>
                <c:pt idx="3168">
                  <c:v>17.60295</c:v>
                </c:pt>
                <c:pt idx="3169">
                  <c:v>17.606625000000001</c:v>
                </c:pt>
                <c:pt idx="3170">
                  <c:v>17.610675000000001</c:v>
                </c:pt>
                <c:pt idx="3171">
                  <c:v>17.615125000000003</c:v>
                </c:pt>
                <c:pt idx="3172">
                  <c:v>17.620025000000002</c:v>
                </c:pt>
                <c:pt idx="3173">
                  <c:v>17.625425</c:v>
                </c:pt>
                <c:pt idx="3174">
                  <c:v>17.631350000000001</c:v>
                </c:pt>
                <c:pt idx="3175">
                  <c:v>17.637875000000001</c:v>
                </c:pt>
                <c:pt idx="3176">
                  <c:v>17.645025</c:v>
                </c:pt>
                <c:pt idx="3177">
                  <c:v>17.652925</c:v>
                </c:pt>
                <c:pt idx="3178">
                  <c:v>17.6616</c:v>
                </c:pt>
                <c:pt idx="3179">
                  <c:v>17.670275</c:v>
                </c:pt>
                <c:pt idx="3180">
                  <c:v>17.67895</c:v>
                </c:pt>
                <c:pt idx="3181">
                  <c:v>17.687649999999998</c:v>
                </c:pt>
                <c:pt idx="3182">
                  <c:v>17.696324999999998</c:v>
                </c:pt>
                <c:pt idx="3183">
                  <c:v>17.702024999999999</c:v>
                </c:pt>
                <c:pt idx="3184">
                  <c:v>17.708275</c:v>
                </c:pt>
                <c:pt idx="3185">
                  <c:v>17.715125</c:v>
                </c:pt>
                <c:pt idx="3186">
                  <c:v>17.7227</c:v>
                </c:pt>
                <c:pt idx="3187">
                  <c:v>17.731024999999999</c:v>
                </c:pt>
                <c:pt idx="3188">
                  <c:v>17.739750000000001</c:v>
                </c:pt>
                <c:pt idx="3189">
                  <c:v>17.748474999999999</c:v>
                </c:pt>
                <c:pt idx="3190">
                  <c:v>17.757224999999998</c:v>
                </c:pt>
                <c:pt idx="3191">
                  <c:v>17.766000000000002</c:v>
                </c:pt>
                <c:pt idx="3192">
                  <c:v>17.774750000000001</c:v>
                </c:pt>
                <c:pt idx="3193">
                  <c:v>17.783525000000001</c:v>
                </c:pt>
                <c:pt idx="3194">
                  <c:v>17.792300000000001</c:v>
                </c:pt>
                <c:pt idx="3195">
                  <c:v>17.801075000000001</c:v>
                </c:pt>
                <c:pt idx="3196">
                  <c:v>17.809875000000002</c:v>
                </c:pt>
                <c:pt idx="3197">
                  <c:v>17.818674999999999</c:v>
                </c:pt>
                <c:pt idx="3198">
                  <c:v>17.827475</c:v>
                </c:pt>
                <c:pt idx="3199">
                  <c:v>17.836299999999998</c:v>
                </c:pt>
                <c:pt idx="3200">
                  <c:v>17.845124999999999</c:v>
                </c:pt>
                <c:pt idx="3201">
                  <c:v>17.853974999999998</c:v>
                </c:pt>
                <c:pt idx="3202">
                  <c:v>17.862824999999997</c:v>
                </c:pt>
                <c:pt idx="3203">
                  <c:v>17.871675</c:v>
                </c:pt>
                <c:pt idx="3204">
                  <c:v>17.880549999999999</c:v>
                </c:pt>
                <c:pt idx="3205">
                  <c:v>17.889399999999998</c:v>
                </c:pt>
                <c:pt idx="3206">
                  <c:v>17.898274999999998</c:v>
                </c:pt>
                <c:pt idx="3207">
                  <c:v>17.907124999999997</c:v>
                </c:pt>
                <c:pt idx="3208">
                  <c:v>17.916</c:v>
                </c:pt>
                <c:pt idx="3209">
                  <c:v>17.924875</c:v>
                </c:pt>
                <c:pt idx="3210">
                  <c:v>17.93375</c:v>
                </c:pt>
                <c:pt idx="3211">
                  <c:v>17.942625</c:v>
                </c:pt>
                <c:pt idx="3212">
                  <c:v>17.951499999999999</c:v>
                </c:pt>
                <c:pt idx="3213">
                  <c:v>17.9604</c:v>
                </c:pt>
                <c:pt idx="3214">
                  <c:v>17.9693</c:v>
                </c:pt>
                <c:pt idx="3215">
                  <c:v>17.978175</c:v>
                </c:pt>
                <c:pt idx="3216">
                  <c:v>17.987075000000001</c:v>
                </c:pt>
                <c:pt idx="3217">
                  <c:v>17.995975000000001</c:v>
                </c:pt>
                <c:pt idx="3218">
                  <c:v>18.004899999999999</c:v>
                </c:pt>
                <c:pt idx="3219">
                  <c:v>18.0138</c:v>
                </c:pt>
                <c:pt idx="3220">
                  <c:v>18.022725000000001</c:v>
                </c:pt>
                <c:pt idx="3221">
                  <c:v>18.031649999999999</c:v>
                </c:pt>
                <c:pt idx="3222">
                  <c:v>18.040600000000001</c:v>
                </c:pt>
                <c:pt idx="3223">
                  <c:v>18.04955</c:v>
                </c:pt>
                <c:pt idx="3224">
                  <c:v>18.058524999999999</c:v>
                </c:pt>
                <c:pt idx="3225">
                  <c:v>18.067499999999999</c:v>
                </c:pt>
                <c:pt idx="3226">
                  <c:v>18.076474999999999</c:v>
                </c:pt>
                <c:pt idx="3227">
                  <c:v>18.083650000000002</c:v>
                </c:pt>
                <c:pt idx="3228">
                  <c:v>18.091525000000001</c:v>
                </c:pt>
                <c:pt idx="3229">
                  <c:v>18.100200000000001</c:v>
                </c:pt>
                <c:pt idx="3230">
                  <c:v>18.109225000000002</c:v>
                </c:pt>
                <c:pt idx="3231">
                  <c:v>18.11825</c:v>
                </c:pt>
                <c:pt idx="3232">
                  <c:v>18.127275000000001</c:v>
                </c:pt>
                <c:pt idx="3233">
                  <c:v>18.136324999999999</c:v>
                </c:pt>
                <c:pt idx="3234">
                  <c:v>18.145375000000001</c:v>
                </c:pt>
                <c:pt idx="3235">
                  <c:v>18.154450000000001</c:v>
                </c:pt>
                <c:pt idx="3236">
                  <c:v>18.163525</c:v>
                </c:pt>
                <c:pt idx="3237">
                  <c:v>18.172625</c:v>
                </c:pt>
                <c:pt idx="3238">
                  <c:v>18.181725</c:v>
                </c:pt>
                <c:pt idx="3239">
                  <c:v>18.190825</c:v>
                </c:pt>
                <c:pt idx="3240">
                  <c:v>18.199950000000001</c:v>
                </c:pt>
                <c:pt idx="3241">
                  <c:v>18.209099999999999</c:v>
                </c:pt>
                <c:pt idx="3242">
                  <c:v>18.218250000000001</c:v>
                </c:pt>
                <c:pt idx="3243">
                  <c:v>18.227399999999999</c:v>
                </c:pt>
                <c:pt idx="3244">
                  <c:v>18.236574999999998</c:v>
                </c:pt>
                <c:pt idx="3245">
                  <c:v>18.245750000000001</c:v>
                </c:pt>
                <c:pt idx="3246">
                  <c:v>18.254950000000001</c:v>
                </c:pt>
                <c:pt idx="3247">
                  <c:v>18.264150000000001</c:v>
                </c:pt>
                <c:pt idx="3248">
                  <c:v>18.273375000000001</c:v>
                </c:pt>
                <c:pt idx="3249">
                  <c:v>18.277650000000001</c:v>
                </c:pt>
                <c:pt idx="3250">
                  <c:v>18.282375000000002</c:v>
                </c:pt>
                <c:pt idx="3251">
                  <c:v>18.28755</c:v>
                </c:pt>
                <c:pt idx="3252">
                  <c:v>18.29325</c:v>
                </c:pt>
                <c:pt idx="3253">
                  <c:v>18.299524999999999</c:v>
                </c:pt>
                <c:pt idx="3254">
                  <c:v>18.306425000000001</c:v>
                </c:pt>
                <c:pt idx="3255">
                  <c:v>18.314</c:v>
                </c:pt>
                <c:pt idx="3256">
                  <c:v>18.32235</c:v>
                </c:pt>
                <c:pt idx="3257">
                  <c:v>18.331525000000003</c:v>
                </c:pt>
                <c:pt idx="3258">
                  <c:v>18.34085</c:v>
                </c:pt>
                <c:pt idx="3259">
                  <c:v>18.350175</c:v>
                </c:pt>
                <c:pt idx="3260">
                  <c:v>18.359524999999998</c:v>
                </c:pt>
                <c:pt idx="3261">
                  <c:v>18.3689</c:v>
                </c:pt>
                <c:pt idx="3262">
                  <c:v>18.378249999999998</c:v>
                </c:pt>
                <c:pt idx="3263">
                  <c:v>18.387650000000001</c:v>
                </c:pt>
                <c:pt idx="3264">
                  <c:v>18.39705</c:v>
                </c:pt>
                <c:pt idx="3265">
                  <c:v>18.40645</c:v>
                </c:pt>
                <c:pt idx="3266">
                  <c:v>18.415699999999998</c:v>
                </c:pt>
                <c:pt idx="3267">
                  <c:v>18.425125000000001</c:v>
                </c:pt>
                <c:pt idx="3268">
                  <c:v>18.4344</c:v>
                </c:pt>
                <c:pt idx="3269">
                  <c:v>18.4438</c:v>
                </c:pt>
                <c:pt idx="3270">
                  <c:v>18.453274999999998</c:v>
                </c:pt>
                <c:pt idx="3271">
                  <c:v>18.462500000000002</c:v>
                </c:pt>
                <c:pt idx="3272">
                  <c:v>18.471975</c:v>
                </c:pt>
                <c:pt idx="3273">
                  <c:v>18.480975000000001</c:v>
                </c:pt>
                <c:pt idx="3274">
                  <c:v>18.489800000000002</c:v>
                </c:pt>
                <c:pt idx="3275">
                  <c:v>18.499175000000001</c:v>
                </c:pt>
                <c:pt idx="3276">
                  <c:v>18.508700000000001</c:v>
                </c:pt>
                <c:pt idx="3277">
                  <c:v>18.518225000000001</c:v>
                </c:pt>
                <c:pt idx="3278">
                  <c:v>18.5273</c:v>
                </c:pt>
                <c:pt idx="3279">
                  <c:v>18.536725000000001</c:v>
                </c:pt>
                <c:pt idx="3280">
                  <c:v>18.546000000000003</c:v>
                </c:pt>
                <c:pt idx="3281">
                  <c:v>18.555099999999999</c:v>
                </c:pt>
                <c:pt idx="3282">
                  <c:v>18.564349999999997</c:v>
                </c:pt>
                <c:pt idx="3283">
                  <c:v>18.57395</c:v>
                </c:pt>
                <c:pt idx="3284">
                  <c:v>18.583425000000002</c:v>
                </c:pt>
                <c:pt idx="3285">
                  <c:v>18.592649999999999</c:v>
                </c:pt>
                <c:pt idx="3286">
                  <c:v>18.602250000000002</c:v>
                </c:pt>
                <c:pt idx="3287">
                  <c:v>18.611674999999998</c:v>
                </c:pt>
                <c:pt idx="3288">
                  <c:v>18.621324999999999</c:v>
                </c:pt>
                <c:pt idx="3289">
                  <c:v>18.630675</c:v>
                </c:pt>
                <c:pt idx="3290">
                  <c:v>18.640375000000002</c:v>
                </c:pt>
                <c:pt idx="3291">
                  <c:v>18.64995</c:v>
                </c:pt>
                <c:pt idx="3292">
                  <c:v>18.659075000000001</c:v>
                </c:pt>
                <c:pt idx="3293">
                  <c:v>18.668499999999998</c:v>
                </c:pt>
                <c:pt idx="3294">
                  <c:v>18.677925000000002</c:v>
                </c:pt>
                <c:pt idx="3295">
                  <c:v>18.687675000000002</c:v>
                </c:pt>
                <c:pt idx="3296">
                  <c:v>18.697099999999999</c:v>
                </c:pt>
                <c:pt idx="3297">
                  <c:v>18.706875</c:v>
                </c:pt>
                <c:pt idx="3298">
                  <c:v>18.7164</c:v>
                </c:pt>
                <c:pt idx="3299">
                  <c:v>18.718525</c:v>
                </c:pt>
                <c:pt idx="3300">
                  <c:v>18.720874999999999</c:v>
                </c:pt>
                <c:pt idx="3301">
                  <c:v>18.723475000000001</c:v>
                </c:pt>
                <c:pt idx="3302">
                  <c:v>18.726324999999999</c:v>
                </c:pt>
                <c:pt idx="3303">
                  <c:v>18.72945</c:v>
                </c:pt>
                <c:pt idx="3304">
                  <c:v>18.732900000000001</c:v>
                </c:pt>
                <c:pt idx="3305">
                  <c:v>18.736699999999999</c:v>
                </c:pt>
                <c:pt idx="3306">
                  <c:v>18.740875000000003</c:v>
                </c:pt>
                <c:pt idx="3307">
                  <c:v>18.745449999999998</c:v>
                </c:pt>
                <c:pt idx="3308">
                  <c:v>18.750499999999999</c:v>
                </c:pt>
                <c:pt idx="3309">
                  <c:v>18.756049999999998</c:v>
                </c:pt>
                <c:pt idx="3310">
                  <c:v>18.762174999999999</c:v>
                </c:pt>
                <c:pt idx="3311">
                  <c:v>18.768874999999998</c:v>
                </c:pt>
                <c:pt idx="3312">
                  <c:v>18.776275000000002</c:v>
                </c:pt>
                <c:pt idx="3313">
                  <c:v>18.784400000000002</c:v>
                </c:pt>
                <c:pt idx="3314">
                  <c:v>18.79335</c:v>
                </c:pt>
                <c:pt idx="3315">
                  <c:v>18.802975</c:v>
                </c:pt>
                <c:pt idx="3316">
                  <c:v>18.812424999999998</c:v>
                </c:pt>
                <c:pt idx="3317">
                  <c:v>18.822074999999998</c:v>
                </c:pt>
                <c:pt idx="3318">
                  <c:v>18.83155</c:v>
                </c:pt>
                <c:pt idx="3319">
                  <c:v>18.841075</c:v>
                </c:pt>
                <c:pt idx="3320">
                  <c:v>18.850574999999999</c:v>
                </c:pt>
                <c:pt idx="3321">
                  <c:v>18.860099999999999</c:v>
                </c:pt>
                <c:pt idx="3322">
                  <c:v>18.869499999999999</c:v>
                </c:pt>
                <c:pt idx="3323">
                  <c:v>18.878700000000002</c:v>
                </c:pt>
                <c:pt idx="3324">
                  <c:v>18.88815</c:v>
                </c:pt>
                <c:pt idx="3325">
                  <c:v>18.897500000000001</c:v>
                </c:pt>
                <c:pt idx="3326">
                  <c:v>18.906675</c:v>
                </c:pt>
                <c:pt idx="3327">
                  <c:v>18.9161</c:v>
                </c:pt>
                <c:pt idx="3328">
                  <c:v>18.9252</c:v>
                </c:pt>
                <c:pt idx="3329">
                  <c:v>18.934374999999999</c:v>
                </c:pt>
                <c:pt idx="3330">
                  <c:v>18.943650000000002</c:v>
                </c:pt>
                <c:pt idx="3331">
                  <c:v>18.952749999999998</c:v>
                </c:pt>
                <c:pt idx="3332">
                  <c:v>18.961974999999999</c:v>
                </c:pt>
                <c:pt idx="3333">
                  <c:v>18.971125000000001</c:v>
                </c:pt>
                <c:pt idx="3334">
                  <c:v>18.980274999999999</c:v>
                </c:pt>
                <c:pt idx="3335">
                  <c:v>18.984925</c:v>
                </c:pt>
                <c:pt idx="3336">
                  <c:v>18.99005</c:v>
                </c:pt>
                <c:pt idx="3337">
                  <c:v>18.995675000000002</c:v>
                </c:pt>
                <c:pt idx="3338">
                  <c:v>19.001874999999998</c:v>
                </c:pt>
                <c:pt idx="3339">
                  <c:v>19.008675</c:v>
                </c:pt>
                <c:pt idx="3340">
                  <c:v>19.016175</c:v>
                </c:pt>
                <c:pt idx="3341">
                  <c:v>19.024425000000001</c:v>
                </c:pt>
                <c:pt idx="3342">
                  <c:v>19.033225000000002</c:v>
                </c:pt>
                <c:pt idx="3343">
                  <c:v>19.042025000000002</c:v>
                </c:pt>
                <c:pt idx="3344">
                  <c:v>19.051124999999999</c:v>
                </c:pt>
                <c:pt idx="3345">
                  <c:v>19.059550000000002</c:v>
                </c:pt>
                <c:pt idx="3346">
                  <c:v>19.06795</c:v>
                </c:pt>
                <c:pt idx="3347">
                  <c:v>19.076725</c:v>
                </c:pt>
                <c:pt idx="3348">
                  <c:v>19.0855</c:v>
                </c:pt>
                <c:pt idx="3349">
                  <c:v>19.093900000000001</c:v>
                </c:pt>
                <c:pt idx="3350">
                  <c:v>19.1022</c:v>
                </c:pt>
                <c:pt idx="3351">
                  <c:v>19.11065</c:v>
                </c:pt>
                <c:pt idx="3352">
                  <c:v>19.119450000000001</c:v>
                </c:pt>
                <c:pt idx="3353">
                  <c:v>19.127700000000001</c:v>
                </c:pt>
                <c:pt idx="3354">
                  <c:v>19.135999999999999</c:v>
                </c:pt>
                <c:pt idx="3355">
                  <c:v>19.144375</c:v>
                </c:pt>
                <c:pt idx="3356">
                  <c:v>19.153000000000002</c:v>
                </c:pt>
                <c:pt idx="3357">
                  <c:v>19.161249999999999</c:v>
                </c:pt>
                <c:pt idx="3358">
                  <c:v>19.169474999999998</c:v>
                </c:pt>
                <c:pt idx="3359">
                  <c:v>19.177949999999999</c:v>
                </c:pt>
                <c:pt idx="3360">
                  <c:v>19.186575000000001</c:v>
                </c:pt>
                <c:pt idx="3361">
                  <c:v>19.194924999999998</c:v>
                </c:pt>
                <c:pt idx="3362">
                  <c:v>19.203150000000001</c:v>
                </c:pt>
                <c:pt idx="3363">
                  <c:v>19.211549999999999</c:v>
                </c:pt>
                <c:pt idx="3364">
                  <c:v>19.220275000000001</c:v>
                </c:pt>
                <c:pt idx="3365">
                  <c:v>19.2288</c:v>
                </c:pt>
                <c:pt idx="3366">
                  <c:v>19.237099999999998</c:v>
                </c:pt>
                <c:pt idx="3367">
                  <c:v>19.2455</c:v>
                </c:pt>
                <c:pt idx="3368">
                  <c:v>19.254124999999998</c:v>
                </c:pt>
                <c:pt idx="3369">
                  <c:v>19.262799999999999</c:v>
                </c:pt>
                <c:pt idx="3370">
                  <c:v>19.271174999999999</c:v>
                </c:pt>
                <c:pt idx="3371">
                  <c:v>19.279674999999997</c:v>
                </c:pt>
                <c:pt idx="3372">
                  <c:v>19.288350000000001</c:v>
                </c:pt>
                <c:pt idx="3373">
                  <c:v>19.297149999999998</c:v>
                </c:pt>
                <c:pt idx="3374">
                  <c:v>19.305575000000001</c:v>
                </c:pt>
                <c:pt idx="3375">
                  <c:v>19.314149999999998</c:v>
                </c:pt>
                <c:pt idx="3376">
                  <c:v>19.323</c:v>
                </c:pt>
                <c:pt idx="3377">
                  <c:v>19.331875</c:v>
                </c:pt>
                <c:pt idx="3378">
                  <c:v>19.340399999999999</c:v>
                </c:pt>
                <c:pt idx="3379">
                  <c:v>19.349050000000002</c:v>
                </c:pt>
                <c:pt idx="3380">
                  <c:v>19.357875</c:v>
                </c:pt>
                <c:pt idx="3381">
                  <c:v>19.367000000000001</c:v>
                </c:pt>
                <c:pt idx="3382">
                  <c:v>19.37565</c:v>
                </c:pt>
                <c:pt idx="3383">
                  <c:v>19.378675000000001</c:v>
                </c:pt>
                <c:pt idx="3384">
                  <c:v>19.382024999999999</c:v>
                </c:pt>
                <c:pt idx="3385">
                  <c:v>19.3857</c:v>
                </c:pt>
                <c:pt idx="3386">
                  <c:v>19.389724999999999</c:v>
                </c:pt>
                <c:pt idx="3387">
                  <c:v>19.394175000000001</c:v>
                </c:pt>
                <c:pt idx="3388">
                  <c:v>19.399075</c:v>
                </c:pt>
                <c:pt idx="3389">
                  <c:v>19.404450000000001</c:v>
                </c:pt>
                <c:pt idx="3390">
                  <c:v>19.410374999999998</c:v>
                </c:pt>
                <c:pt idx="3391">
                  <c:v>19.416875000000001</c:v>
                </c:pt>
                <c:pt idx="3392">
                  <c:v>19.424025</c:v>
                </c:pt>
                <c:pt idx="3393">
                  <c:v>19.431899999999999</c:v>
                </c:pt>
                <c:pt idx="3394">
                  <c:v>19.440550000000002</c:v>
                </c:pt>
                <c:pt idx="3395">
                  <c:v>19.449574999999999</c:v>
                </c:pt>
                <c:pt idx="3396">
                  <c:v>19.452249999999999</c:v>
                </c:pt>
                <c:pt idx="3397">
                  <c:v>19.455175000000001</c:v>
                </c:pt>
                <c:pt idx="3398">
                  <c:v>19.458400000000001</c:v>
                </c:pt>
                <c:pt idx="3399">
                  <c:v>19.461950000000002</c:v>
                </c:pt>
                <c:pt idx="3400">
                  <c:v>19.46585</c:v>
                </c:pt>
                <c:pt idx="3401">
                  <c:v>19.47015</c:v>
                </c:pt>
                <c:pt idx="3402">
                  <c:v>19.474875000000001</c:v>
                </c:pt>
                <c:pt idx="3403">
                  <c:v>19.480074999999999</c:v>
                </c:pt>
                <c:pt idx="3404">
                  <c:v>19.485775</c:v>
                </c:pt>
                <c:pt idx="3405">
                  <c:v>19.492049999999999</c:v>
                </c:pt>
                <c:pt idx="3406">
                  <c:v>19.498974999999998</c:v>
                </c:pt>
                <c:pt idx="3407">
                  <c:v>19.506575000000002</c:v>
                </c:pt>
                <c:pt idx="3408">
                  <c:v>19.514949999999999</c:v>
                </c:pt>
                <c:pt idx="3409">
                  <c:v>19.524150000000002</c:v>
                </c:pt>
                <c:pt idx="3410">
                  <c:v>19.533799999999999</c:v>
                </c:pt>
                <c:pt idx="3411">
                  <c:v>19.543324999999999</c:v>
                </c:pt>
                <c:pt idx="3412">
                  <c:v>19.552625000000003</c:v>
                </c:pt>
                <c:pt idx="3413">
                  <c:v>19.562075</c:v>
                </c:pt>
                <c:pt idx="3414">
                  <c:v>19.571774999999999</c:v>
                </c:pt>
                <c:pt idx="3415">
                  <c:v>19.581250000000001</c:v>
                </c:pt>
                <c:pt idx="3416">
                  <c:v>19.590450000000001</c:v>
                </c:pt>
                <c:pt idx="3417">
                  <c:v>19.599800000000002</c:v>
                </c:pt>
                <c:pt idx="3418">
                  <c:v>19.6096</c:v>
                </c:pt>
                <c:pt idx="3419">
                  <c:v>19.618475</c:v>
                </c:pt>
                <c:pt idx="3420">
                  <c:v>19.621775</c:v>
                </c:pt>
                <c:pt idx="3421">
                  <c:v>19.625425</c:v>
                </c:pt>
                <c:pt idx="3422">
                  <c:v>19.6294</c:v>
                </c:pt>
                <c:pt idx="3423">
                  <c:v>19.633800000000001</c:v>
                </c:pt>
                <c:pt idx="3424">
                  <c:v>19.638625000000001</c:v>
                </c:pt>
                <c:pt idx="3425">
                  <c:v>19.64395</c:v>
                </c:pt>
                <c:pt idx="3426">
                  <c:v>19.649774999999998</c:v>
                </c:pt>
                <c:pt idx="3427">
                  <c:v>19.656224999999999</c:v>
                </c:pt>
                <c:pt idx="3428">
                  <c:v>19.663274999999999</c:v>
                </c:pt>
                <c:pt idx="3429">
                  <c:v>19.671050000000001</c:v>
                </c:pt>
                <c:pt idx="3430">
                  <c:v>19.679625000000001</c:v>
                </c:pt>
                <c:pt idx="3431">
                  <c:v>19.688549999999999</c:v>
                </c:pt>
                <c:pt idx="3432">
                  <c:v>19.697424999999999</c:v>
                </c:pt>
                <c:pt idx="3433">
                  <c:v>19.706675000000001</c:v>
                </c:pt>
                <c:pt idx="3434">
                  <c:v>19.716100000000001</c:v>
                </c:pt>
                <c:pt idx="3435">
                  <c:v>19.72505</c:v>
                </c:pt>
                <c:pt idx="3436">
                  <c:v>19.733999999999998</c:v>
                </c:pt>
                <c:pt idx="3437">
                  <c:v>19.742874999999998</c:v>
                </c:pt>
                <c:pt idx="3438">
                  <c:v>19.752300000000002</c:v>
                </c:pt>
                <c:pt idx="3439">
                  <c:v>19.761775</c:v>
                </c:pt>
                <c:pt idx="3440">
                  <c:v>19.770800000000001</c:v>
                </c:pt>
                <c:pt idx="3441">
                  <c:v>19.779925000000002</c:v>
                </c:pt>
                <c:pt idx="3442">
                  <c:v>19.789175</c:v>
                </c:pt>
                <c:pt idx="3443">
                  <c:v>19.795349999999999</c:v>
                </c:pt>
                <c:pt idx="3444">
                  <c:v>19.802149999999997</c:v>
                </c:pt>
                <c:pt idx="3445">
                  <c:v>19.809625</c:v>
                </c:pt>
                <c:pt idx="3446">
                  <c:v>19.81785</c:v>
                </c:pt>
                <c:pt idx="3447">
                  <c:v>19.826899999999998</c:v>
                </c:pt>
                <c:pt idx="3448">
                  <c:v>19.836475</c:v>
                </c:pt>
                <c:pt idx="3449">
                  <c:v>19.845974999999999</c:v>
                </c:pt>
                <c:pt idx="3450">
                  <c:v>19.855700000000002</c:v>
                </c:pt>
                <c:pt idx="3451">
                  <c:v>19.865349999999999</c:v>
                </c:pt>
                <c:pt idx="3452">
                  <c:v>19.875049999999998</c:v>
                </c:pt>
                <c:pt idx="3453">
                  <c:v>19.884725</c:v>
                </c:pt>
                <c:pt idx="3454">
                  <c:v>19.894349999999999</c:v>
                </c:pt>
                <c:pt idx="3455">
                  <c:v>19.904174999999999</c:v>
                </c:pt>
                <c:pt idx="3456">
                  <c:v>19.914100000000001</c:v>
                </c:pt>
                <c:pt idx="3457">
                  <c:v>19.923974999999999</c:v>
                </c:pt>
                <c:pt idx="3458">
                  <c:v>19.93385</c:v>
                </c:pt>
                <c:pt idx="3459">
                  <c:v>19.943749999999998</c:v>
                </c:pt>
                <c:pt idx="3460">
                  <c:v>19.953724999999999</c:v>
                </c:pt>
                <c:pt idx="3461">
                  <c:v>19.963674999999999</c:v>
                </c:pt>
                <c:pt idx="3462">
                  <c:v>19.973650000000003</c:v>
                </c:pt>
                <c:pt idx="3463">
                  <c:v>19.983625</c:v>
                </c:pt>
                <c:pt idx="3464">
                  <c:v>19.993625000000002</c:v>
                </c:pt>
                <c:pt idx="3465">
                  <c:v>20.003625</c:v>
                </c:pt>
                <c:pt idx="3466">
                  <c:v>20.013649999999998</c:v>
                </c:pt>
                <c:pt idx="3467">
                  <c:v>20.023699999999998</c:v>
                </c:pt>
                <c:pt idx="3468">
                  <c:v>20.033725</c:v>
                </c:pt>
                <c:pt idx="3469">
                  <c:v>20.043775</c:v>
                </c:pt>
                <c:pt idx="3470">
                  <c:v>20.053799999999999</c:v>
                </c:pt>
                <c:pt idx="3471">
                  <c:v>20.0639</c:v>
                </c:pt>
                <c:pt idx="3472">
                  <c:v>20.074000000000002</c:v>
                </c:pt>
                <c:pt idx="3473">
                  <c:v>20.084050000000001</c:v>
                </c:pt>
                <c:pt idx="3474">
                  <c:v>20.094175</c:v>
                </c:pt>
                <c:pt idx="3475">
                  <c:v>20.104299999999999</c:v>
                </c:pt>
                <c:pt idx="3476">
                  <c:v>20.114350000000002</c:v>
                </c:pt>
                <c:pt idx="3477">
                  <c:v>20.124475</c:v>
                </c:pt>
                <c:pt idx="3478">
                  <c:v>20.134599999999999</c:v>
                </c:pt>
                <c:pt idx="3479">
                  <c:v>20.144725000000001</c:v>
                </c:pt>
                <c:pt idx="3480">
                  <c:v>20.15485</c:v>
                </c:pt>
                <c:pt idx="3481">
                  <c:v>20.15795</c:v>
                </c:pt>
                <c:pt idx="3482">
                  <c:v>20.161349999999999</c:v>
                </c:pt>
                <c:pt idx="3483">
                  <c:v>20.165074999999998</c:v>
                </c:pt>
                <c:pt idx="3484">
                  <c:v>20.169174999999999</c:v>
                </c:pt>
                <c:pt idx="3485">
                  <c:v>20.1737</c:v>
                </c:pt>
                <c:pt idx="3486">
                  <c:v>20.178674999999998</c:v>
                </c:pt>
                <c:pt idx="3487">
                  <c:v>20.184150000000002</c:v>
                </c:pt>
                <c:pt idx="3488">
                  <c:v>20.190175</c:v>
                </c:pt>
                <c:pt idx="3489">
                  <c:v>20.196774999999999</c:v>
                </c:pt>
                <c:pt idx="3490">
                  <c:v>20.204075</c:v>
                </c:pt>
                <c:pt idx="3491">
                  <c:v>20.212074999999999</c:v>
                </c:pt>
                <c:pt idx="3492">
                  <c:v>20.2209</c:v>
                </c:pt>
                <c:pt idx="3493">
                  <c:v>20.230575000000002</c:v>
                </c:pt>
                <c:pt idx="3494">
                  <c:v>20.240825000000001</c:v>
                </c:pt>
                <c:pt idx="3495">
                  <c:v>20.251175</c:v>
                </c:pt>
                <c:pt idx="3496">
                  <c:v>20.261524999999999</c:v>
                </c:pt>
                <c:pt idx="3497">
                  <c:v>20.271825</c:v>
                </c:pt>
                <c:pt idx="3498">
                  <c:v>20.282225</c:v>
                </c:pt>
                <c:pt idx="3499">
                  <c:v>20.2926</c:v>
                </c:pt>
                <c:pt idx="3500">
                  <c:v>20.302924999999998</c:v>
                </c:pt>
                <c:pt idx="3501">
                  <c:v>20.313300000000002</c:v>
                </c:pt>
                <c:pt idx="3502">
                  <c:v>20.323674999999998</c:v>
                </c:pt>
                <c:pt idx="3503">
                  <c:v>20.334050000000001</c:v>
                </c:pt>
                <c:pt idx="3504">
                  <c:v>20.3444</c:v>
                </c:pt>
                <c:pt idx="3505">
                  <c:v>20.354775</c:v>
                </c:pt>
                <c:pt idx="3506">
                  <c:v>20.36515</c:v>
                </c:pt>
                <c:pt idx="3507">
                  <c:v>20.375499999999999</c:v>
                </c:pt>
                <c:pt idx="3508">
                  <c:v>20.385875000000002</c:v>
                </c:pt>
                <c:pt idx="3509">
                  <c:v>20.396225000000001</c:v>
                </c:pt>
                <c:pt idx="3510">
                  <c:v>20.406575</c:v>
                </c:pt>
                <c:pt idx="3511">
                  <c:v>20.416924999999999</c:v>
                </c:pt>
                <c:pt idx="3512">
                  <c:v>20.427300000000002</c:v>
                </c:pt>
                <c:pt idx="3513">
                  <c:v>20.437649999999998</c:v>
                </c:pt>
                <c:pt idx="3514">
                  <c:v>20.448</c:v>
                </c:pt>
                <c:pt idx="3515">
                  <c:v>20.458349999999999</c:v>
                </c:pt>
                <c:pt idx="3516">
                  <c:v>20.468700000000002</c:v>
                </c:pt>
                <c:pt idx="3517">
                  <c:v>20.479049999999997</c:v>
                </c:pt>
                <c:pt idx="3518">
                  <c:v>20.489425000000001</c:v>
                </c:pt>
                <c:pt idx="3519">
                  <c:v>20.499775</c:v>
                </c:pt>
                <c:pt idx="3520">
                  <c:v>20.510125000000002</c:v>
                </c:pt>
                <c:pt idx="3521">
                  <c:v>20.520499999999998</c:v>
                </c:pt>
                <c:pt idx="3522">
                  <c:v>20.530875000000002</c:v>
                </c:pt>
                <c:pt idx="3523">
                  <c:v>20.541249999999998</c:v>
                </c:pt>
                <c:pt idx="3524">
                  <c:v>20.551649999999999</c:v>
                </c:pt>
                <c:pt idx="3525">
                  <c:v>20.562075</c:v>
                </c:pt>
                <c:pt idx="3526">
                  <c:v>20.572524999999999</c:v>
                </c:pt>
                <c:pt idx="3527">
                  <c:v>20.583000000000002</c:v>
                </c:pt>
                <c:pt idx="3528">
                  <c:v>20.593450000000001</c:v>
                </c:pt>
                <c:pt idx="3529">
                  <c:v>20.603925</c:v>
                </c:pt>
                <c:pt idx="3530">
                  <c:v>20.6144</c:v>
                </c:pt>
                <c:pt idx="3531">
                  <c:v>20.624874999999999</c:v>
                </c:pt>
                <c:pt idx="3532">
                  <c:v>20.635375</c:v>
                </c:pt>
                <c:pt idx="3533">
                  <c:v>20.645849999999999</c:v>
                </c:pt>
                <c:pt idx="3534">
                  <c:v>20.65635</c:v>
                </c:pt>
                <c:pt idx="3535">
                  <c:v>20.666799999999999</c:v>
                </c:pt>
                <c:pt idx="3536">
                  <c:v>20.677275000000002</c:v>
                </c:pt>
                <c:pt idx="3537">
                  <c:v>20.680524999999999</c:v>
                </c:pt>
                <c:pt idx="3538">
                  <c:v>20.684100000000001</c:v>
                </c:pt>
                <c:pt idx="3539">
                  <c:v>20.68805</c:v>
                </c:pt>
                <c:pt idx="3540">
                  <c:v>20.692399999999999</c:v>
                </c:pt>
                <c:pt idx="3541">
                  <c:v>20.697175000000001</c:v>
                </c:pt>
                <c:pt idx="3542">
                  <c:v>20.702424999999998</c:v>
                </c:pt>
                <c:pt idx="3543">
                  <c:v>20.708199999999998</c:v>
                </c:pt>
                <c:pt idx="3544">
                  <c:v>20.714550000000003</c:v>
                </c:pt>
                <c:pt idx="3545">
                  <c:v>20.721550000000001</c:v>
                </c:pt>
                <c:pt idx="3546">
                  <c:v>20.729225</c:v>
                </c:pt>
                <c:pt idx="3547">
                  <c:v>20.732800000000001</c:v>
                </c:pt>
                <c:pt idx="3548">
                  <c:v>20.736725</c:v>
                </c:pt>
                <c:pt idx="3549">
                  <c:v>20.741050000000001</c:v>
                </c:pt>
                <c:pt idx="3550">
                  <c:v>20.745799999999999</c:v>
                </c:pt>
                <c:pt idx="3551">
                  <c:v>20.751025000000002</c:v>
                </c:pt>
                <c:pt idx="3552">
                  <c:v>20.756775000000001</c:v>
                </c:pt>
                <c:pt idx="3553">
                  <c:v>20.763100000000001</c:v>
                </c:pt>
                <c:pt idx="3554">
                  <c:v>20.770050000000001</c:v>
                </c:pt>
                <c:pt idx="3555">
                  <c:v>20.777699999999999</c:v>
                </c:pt>
                <c:pt idx="3556">
                  <c:v>20.786124999999998</c:v>
                </c:pt>
                <c:pt idx="3557">
                  <c:v>20.795400000000001</c:v>
                </c:pt>
                <c:pt idx="3558">
                  <c:v>20.805575000000001</c:v>
                </c:pt>
                <c:pt idx="3559">
                  <c:v>20.816050000000001</c:v>
                </c:pt>
                <c:pt idx="3560">
                  <c:v>20.826499999999999</c:v>
                </c:pt>
                <c:pt idx="3561">
                  <c:v>20.837</c:v>
                </c:pt>
                <c:pt idx="3562">
                  <c:v>20.847474999999999</c:v>
                </c:pt>
                <c:pt idx="3563">
                  <c:v>20.857975</c:v>
                </c:pt>
                <c:pt idx="3564">
                  <c:v>20.868500000000001</c:v>
                </c:pt>
                <c:pt idx="3565">
                  <c:v>20.879025000000002</c:v>
                </c:pt>
                <c:pt idx="3566">
                  <c:v>20.889575000000001</c:v>
                </c:pt>
                <c:pt idx="3567">
                  <c:v>20.900124999999999</c:v>
                </c:pt>
                <c:pt idx="3568">
                  <c:v>20.910699999999999</c:v>
                </c:pt>
                <c:pt idx="3569">
                  <c:v>20.915600000000001</c:v>
                </c:pt>
                <c:pt idx="3570">
                  <c:v>20.920999999999999</c:v>
                </c:pt>
                <c:pt idx="3571">
                  <c:v>20.926949999999998</c:v>
                </c:pt>
                <c:pt idx="3572">
                  <c:v>20.933499999999999</c:v>
                </c:pt>
                <c:pt idx="3573">
                  <c:v>20.9407</c:v>
                </c:pt>
                <c:pt idx="3574">
                  <c:v>20.948599999999999</c:v>
                </c:pt>
                <c:pt idx="3575">
                  <c:v>20.9573</c:v>
                </c:pt>
                <c:pt idx="3576">
                  <c:v>20.966874999999998</c:v>
                </c:pt>
                <c:pt idx="3577">
                  <c:v>20.977425</c:v>
                </c:pt>
                <c:pt idx="3578">
                  <c:v>20.988</c:v>
                </c:pt>
                <c:pt idx="3579">
                  <c:v>20.9986</c:v>
                </c:pt>
                <c:pt idx="3580">
                  <c:v>21.009225000000001</c:v>
                </c:pt>
                <c:pt idx="3581">
                  <c:v>21.019874999999999</c:v>
                </c:pt>
                <c:pt idx="3582">
                  <c:v>21.0305</c:v>
                </c:pt>
                <c:pt idx="3583">
                  <c:v>21.041125000000001</c:v>
                </c:pt>
                <c:pt idx="3584">
                  <c:v>21.051774999999999</c:v>
                </c:pt>
                <c:pt idx="3585">
                  <c:v>21.0624</c:v>
                </c:pt>
                <c:pt idx="3586">
                  <c:v>21.073049999999999</c:v>
                </c:pt>
                <c:pt idx="3587">
                  <c:v>21.0837</c:v>
                </c:pt>
                <c:pt idx="3588">
                  <c:v>21.094350000000002</c:v>
                </c:pt>
                <c:pt idx="3589">
                  <c:v>21.105</c:v>
                </c:pt>
                <c:pt idx="3590">
                  <c:v>21.115675</c:v>
                </c:pt>
                <c:pt idx="3591">
                  <c:v>21.126349999999999</c:v>
                </c:pt>
                <c:pt idx="3592">
                  <c:v>21.137049999999999</c:v>
                </c:pt>
                <c:pt idx="3593">
                  <c:v>21.147750000000002</c:v>
                </c:pt>
                <c:pt idx="3594">
                  <c:v>21.158450000000002</c:v>
                </c:pt>
                <c:pt idx="3595">
                  <c:v>21.169150000000002</c:v>
                </c:pt>
                <c:pt idx="3596">
                  <c:v>21.179850000000002</c:v>
                </c:pt>
                <c:pt idx="3597">
                  <c:v>21.190549999999998</c:v>
                </c:pt>
                <c:pt idx="3598">
                  <c:v>21.201274999999999</c:v>
                </c:pt>
                <c:pt idx="3599">
                  <c:v>21.211974999999999</c:v>
                </c:pt>
                <c:pt idx="3600">
                  <c:v>21.222750000000001</c:v>
                </c:pt>
                <c:pt idx="3601">
                  <c:v>21.233525</c:v>
                </c:pt>
                <c:pt idx="3602">
                  <c:v>21.244325</c:v>
                </c:pt>
                <c:pt idx="3603">
                  <c:v>21.25515</c:v>
                </c:pt>
                <c:pt idx="3604">
                  <c:v>21.266024999999999</c:v>
                </c:pt>
                <c:pt idx="3605">
                  <c:v>21.276900000000001</c:v>
                </c:pt>
                <c:pt idx="3606">
                  <c:v>21.287800000000001</c:v>
                </c:pt>
                <c:pt idx="3607">
                  <c:v>21.298575</c:v>
                </c:pt>
                <c:pt idx="3608">
                  <c:v>21.309325000000001</c:v>
                </c:pt>
                <c:pt idx="3609">
                  <c:v>21.3201</c:v>
                </c:pt>
                <c:pt idx="3610">
                  <c:v>21.330874999999999</c:v>
                </c:pt>
                <c:pt idx="3611">
                  <c:v>21.341725</c:v>
                </c:pt>
                <c:pt idx="3612">
                  <c:v>21.352550000000001</c:v>
                </c:pt>
                <c:pt idx="3613">
                  <c:v>21.363399999999999</c:v>
                </c:pt>
                <c:pt idx="3614">
                  <c:v>21.37425</c:v>
                </c:pt>
                <c:pt idx="3615">
                  <c:v>21.385100000000001</c:v>
                </c:pt>
                <c:pt idx="3616">
                  <c:v>21.395924999999998</c:v>
                </c:pt>
                <c:pt idx="3617">
                  <c:v>21.400725000000001</c:v>
                </c:pt>
                <c:pt idx="3618">
                  <c:v>21.405999999999999</c:v>
                </c:pt>
                <c:pt idx="3619">
                  <c:v>21.411799999999999</c:v>
                </c:pt>
                <c:pt idx="3620">
                  <c:v>21.418200000000002</c:v>
                </c:pt>
                <c:pt idx="3621">
                  <c:v>21.425225000000001</c:v>
                </c:pt>
                <c:pt idx="3622">
                  <c:v>21.432950000000002</c:v>
                </c:pt>
                <c:pt idx="3623">
                  <c:v>21.44145</c:v>
                </c:pt>
                <c:pt idx="3624">
                  <c:v>21.450800000000001</c:v>
                </c:pt>
                <c:pt idx="3625">
                  <c:v>21.461074999999997</c:v>
                </c:pt>
                <c:pt idx="3626">
                  <c:v>21.471799999999998</c:v>
                </c:pt>
                <c:pt idx="3627">
                  <c:v>21.482524999999999</c:v>
                </c:pt>
                <c:pt idx="3628">
                  <c:v>21.493224999999999</c:v>
                </c:pt>
                <c:pt idx="3629">
                  <c:v>21.503924999999999</c:v>
                </c:pt>
                <c:pt idx="3630">
                  <c:v>21.514575000000001</c:v>
                </c:pt>
                <c:pt idx="3631">
                  <c:v>21.5183</c:v>
                </c:pt>
                <c:pt idx="3632">
                  <c:v>21.522400000000001</c:v>
                </c:pt>
                <c:pt idx="3633">
                  <c:v>21.526899999999998</c:v>
                </c:pt>
                <c:pt idx="3634">
                  <c:v>21.531874999999999</c:v>
                </c:pt>
                <c:pt idx="3635">
                  <c:v>21.537324999999999</c:v>
                </c:pt>
                <c:pt idx="3636">
                  <c:v>21.543324999999999</c:v>
                </c:pt>
                <c:pt idx="3637">
                  <c:v>21.549925000000002</c:v>
                </c:pt>
                <c:pt idx="3638">
                  <c:v>21.557200000000002</c:v>
                </c:pt>
                <c:pt idx="3639">
                  <c:v>21.565175</c:v>
                </c:pt>
                <c:pt idx="3640">
                  <c:v>21.57395</c:v>
                </c:pt>
                <c:pt idx="3641">
                  <c:v>21.583625000000001</c:v>
                </c:pt>
                <c:pt idx="3642">
                  <c:v>21.594175</c:v>
                </c:pt>
                <c:pt idx="3643">
                  <c:v>21.604749999999999</c:v>
                </c:pt>
                <c:pt idx="3644">
                  <c:v>21.615300000000001</c:v>
                </c:pt>
                <c:pt idx="3645">
                  <c:v>21.62585</c:v>
                </c:pt>
                <c:pt idx="3646">
                  <c:v>21.636400000000002</c:v>
                </c:pt>
                <c:pt idx="3647">
                  <c:v>21.639949999999999</c:v>
                </c:pt>
                <c:pt idx="3648">
                  <c:v>21.643875000000001</c:v>
                </c:pt>
                <c:pt idx="3649">
                  <c:v>21.648174999999998</c:v>
                </c:pt>
                <c:pt idx="3650">
                  <c:v>21.652925</c:v>
                </c:pt>
                <c:pt idx="3651">
                  <c:v>21.658150000000003</c:v>
                </c:pt>
                <c:pt idx="3652">
                  <c:v>21.663874999999997</c:v>
                </c:pt>
                <c:pt idx="3653">
                  <c:v>21.670200000000001</c:v>
                </c:pt>
                <c:pt idx="3654">
                  <c:v>21.677150000000001</c:v>
                </c:pt>
                <c:pt idx="3655">
                  <c:v>21.684775000000002</c:v>
                </c:pt>
                <c:pt idx="3656">
                  <c:v>21.693175</c:v>
                </c:pt>
                <c:pt idx="3657">
                  <c:v>21.702425000000002</c:v>
                </c:pt>
                <c:pt idx="3658">
                  <c:v>21.712575000000001</c:v>
                </c:pt>
                <c:pt idx="3659">
                  <c:v>21.723125</c:v>
                </c:pt>
                <c:pt idx="3660">
                  <c:v>21.733649999999997</c:v>
                </c:pt>
                <c:pt idx="3661">
                  <c:v>21.744174999999998</c:v>
                </c:pt>
                <c:pt idx="3662">
                  <c:v>21.7547</c:v>
                </c:pt>
                <c:pt idx="3663">
                  <c:v>21.7652</c:v>
                </c:pt>
                <c:pt idx="3664">
                  <c:v>21.775725000000001</c:v>
                </c:pt>
                <c:pt idx="3665">
                  <c:v>21.786225000000002</c:v>
                </c:pt>
                <c:pt idx="3666">
                  <c:v>21.796724999999999</c:v>
                </c:pt>
                <c:pt idx="3667">
                  <c:v>21.80725</c:v>
                </c:pt>
                <c:pt idx="3668">
                  <c:v>21.81775</c:v>
                </c:pt>
                <c:pt idx="3669">
                  <c:v>21.828275000000001</c:v>
                </c:pt>
                <c:pt idx="3670">
                  <c:v>21.838799999999999</c:v>
                </c:pt>
                <c:pt idx="3671">
                  <c:v>21.849325</c:v>
                </c:pt>
                <c:pt idx="3672">
                  <c:v>21.859875000000002</c:v>
                </c:pt>
                <c:pt idx="3673">
                  <c:v>21.8704</c:v>
                </c:pt>
                <c:pt idx="3674">
                  <c:v>21.873525000000001</c:v>
                </c:pt>
                <c:pt idx="3675">
                  <c:v>21.876925</c:v>
                </c:pt>
                <c:pt idx="3676">
                  <c:v>21.880700000000001</c:v>
                </c:pt>
                <c:pt idx="3677">
                  <c:v>21.884824999999999</c:v>
                </c:pt>
                <c:pt idx="3678">
                  <c:v>21.889375000000001</c:v>
                </c:pt>
                <c:pt idx="3679">
                  <c:v>21.894375</c:v>
                </c:pt>
                <c:pt idx="3680">
                  <c:v>21.899899999999999</c:v>
                </c:pt>
                <c:pt idx="3681">
                  <c:v>21.905950000000001</c:v>
                </c:pt>
                <c:pt idx="3682">
                  <c:v>21.912599999999998</c:v>
                </c:pt>
                <c:pt idx="3683">
                  <c:v>21.919925000000003</c:v>
                </c:pt>
                <c:pt idx="3684">
                  <c:v>21.928000000000001</c:v>
                </c:pt>
                <c:pt idx="3685">
                  <c:v>21.93685</c:v>
                </c:pt>
                <c:pt idx="3686">
                  <c:v>21.9466</c:v>
                </c:pt>
                <c:pt idx="3687">
                  <c:v>21.956899999999997</c:v>
                </c:pt>
                <c:pt idx="3688">
                  <c:v>21.967375000000001</c:v>
                </c:pt>
                <c:pt idx="3689">
                  <c:v>21.977399999999999</c:v>
                </c:pt>
                <c:pt idx="3690">
                  <c:v>21.9878</c:v>
                </c:pt>
                <c:pt idx="3691">
                  <c:v>21.998000000000001</c:v>
                </c:pt>
                <c:pt idx="3692">
                  <c:v>22.007999999999999</c:v>
                </c:pt>
                <c:pt idx="3693">
                  <c:v>22.0184</c:v>
                </c:pt>
                <c:pt idx="3694">
                  <c:v>22.028300000000002</c:v>
                </c:pt>
                <c:pt idx="3695">
                  <c:v>22.038225000000001</c:v>
                </c:pt>
                <c:pt idx="3696">
                  <c:v>22.048200000000001</c:v>
                </c:pt>
                <c:pt idx="3697">
                  <c:v>22.0581</c:v>
                </c:pt>
                <c:pt idx="3698">
                  <c:v>22.064624999999999</c:v>
                </c:pt>
                <c:pt idx="3699">
                  <c:v>22.071774999999999</c:v>
                </c:pt>
                <c:pt idx="3700">
                  <c:v>22.079650000000001</c:v>
                </c:pt>
                <c:pt idx="3701">
                  <c:v>22.0883</c:v>
                </c:pt>
                <c:pt idx="3702">
                  <c:v>22.09235</c:v>
                </c:pt>
                <c:pt idx="3703">
                  <c:v>22.096799999999998</c:v>
                </c:pt>
                <c:pt idx="3704">
                  <c:v>22.101699999999997</c:v>
                </c:pt>
                <c:pt idx="3705">
                  <c:v>22.107099999999999</c:v>
                </c:pt>
                <c:pt idx="3706">
                  <c:v>22.113025</c:v>
                </c:pt>
                <c:pt idx="3707">
                  <c:v>22.119524999999999</c:v>
                </c:pt>
                <c:pt idx="3708">
                  <c:v>22.1267</c:v>
                </c:pt>
                <c:pt idx="3709">
                  <c:v>22.134599999999999</c:v>
                </c:pt>
                <c:pt idx="3710">
                  <c:v>22.143275000000003</c:v>
                </c:pt>
                <c:pt idx="3711">
                  <c:v>22.152825</c:v>
                </c:pt>
                <c:pt idx="3712">
                  <c:v>22.163</c:v>
                </c:pt>
                <c:pt idx="3713">
                  <c:v>22.172825</c:v>
                </c:pt>
                <c:pt idx="3714">
                  <c:v>22.183225</c:v>
                </c:pt>
                <c:pt idx="3715">
                  <c:v>22.19295</c:v>
                </c:pt>
                <c:pt idx="3716">
                  <c:v>22.202974999999999</c:v>
                </c:pt>
                <c:pt idx="3717">
                  <c:v>22.212924999999998</c:v>
                </c:pt>
                <c:pt idx="3718">
                  <c:v>22.2227</c:v>
                </c:pt>
                <c:pt idx="3719">
                  <c:v>22.232925000000002</c:v>
                </c:pt>
                <c:pt idx="3720">
                  <c:v>22.242750000000001</c:v>
                </c:pt>
                <c:pt idx="3721">
                  <c:v>22.252749999999999</c:v>
                </c:pt>
                <c:pt idx="3722">
                  <c:v>22.262675000000002</c:v>
                </c:pt>
                <c:pt idx="3723">
                  <c:v>22.272325000000002</c:v>
                </c:pt>
                <c:pt idx="3724">
                  <c:v>22.282325</c:v>
                </c:pt>
                <c:pt idx="3725">
                  <c:v>22.290075000000002</c:v>
                </c:pt>
                <c:pt idx="3726">
                  <c:v>22.298625000000001</c:v>
                </c:pt>
              </c:numCache>
            </c:numRef>
          </c:xVal>
          <c:yVal>
            <c:numRef>
              <c:f>'S2-G1@Centre'!$D$3:$D$3729</c:f>
              <c:numCache>
                <c:formatCode>0.000</c:formatCode>
                <c:ptCount val="3727"/>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0</c:v>
                </c:pt>
                <c:pt idx="358">
                  <c:v>0</c:v>
                </c:pt>
                <c:pt idx="359">
                  <c:v>0</c:v>
                </c:pt>
                <c:pt idx="360">
                  <c:v>0</c:v>
                </c:pt>
                <c:pt idx="361">
                  <c:v>0</c:v>
                </c:pt>
                <c:pt idx="362">
                  <c:v>0</c:v>
                </c:pt>
                <c:pt idx="363">
                  <c:v>0</c:v>
                </c:pt>
                <c:pt idx="364">
                  <c:v>0</c:v>
                </c:pt>
                <c:pt idx="365">
                  <c:v>0</c:v>
                </c:pt>
                <c:pt idx="366">
                  <c:v>0</c:v>
                </c:pt>
                <c:pt idx="367">
                  <c:v>0</c:v>
                </c:pt>
                <c:pt idx="368">
                  <c:v>0</c:v>
                </c:pt>
                <c:pt idx="369">
                  <c:v>0</c:v>
                </c:pt>
                <c:pt idx="370">
                  <c:v>0</c:v>
                </c:pt>
                <c:pt idx="371">
                  <c:v>0</c:v>
                </c:pt>
                <c:pt idx="372">
                  <c:v>0</c:v>
                </c:pt>
                <c:pt idx="373">
                  <c:v>0</c:v>
                </c:pt>
                <c:pt idx="374">
                  <c:v>0</c:v>
                </c:pt>
                <c:pt idx="375">
                  <c:v>0</c:v>
                </c:pt>
                <c:pt idx="376">
                  <c:v>0</c:v>
                </c:pt>
                <c:pt idx="377">
                  <c:v>0</c:v>
                </c:pt>
                <c:pt idx="378">
                  <c:v>0</c:v>
                </c:pt>
                <c:pt idx="379">
                  <c:v>0</c:v>
                </c:pt>
                <c:pt idx="380">
                  <c:v>0</c:v>
                </c:pt>
                <c:pt idx="381">
                  <c:v>0</c:v>
                </c:pt>
                <c:pt idx="382">
                  <c:v>0</c:v>
                </c:pt>
                <c:pt idx="383">
                  <c:v>0</c:v>
                </c:pt>
                <c:pt idx="384">
                  <c:v>0</c:v>
                </c:pt>
                <c:pt idx="385">
                  <c:v>0</c:v>
                </c:pt>
                <c:pt idx="386">
                  <c:v>0</c:v>
                </c:pt>
                <c:pt idx="387">
                  <c:v>0</c:v>
                </c:pt>
                <c:pt idx="388">
                  <c:v>0</c:v>
                </c:pt>
                <c:pt idx="389">
                  <c:v>0</c:v>
                </c:pt>
                <c:pt idx="390">
                  <c:v>0</c:v>
                </c:pt>
                <c:pt idx="391">
                  <c:v>0</c:v>
                </c:pt>
                <c:pt idx="392">
                  <c:v>0</c:v>
                </c:pt>
                <c:pt idx="393">
                  <c:v>0</c:v>
                </c:pt>
                <c:pt idx="394">
                  <c:v>0</c:v>
                </c:pt>
                <c:pt idx="395">
                  <c:v>0</c:v>
                </c:pt>
                <c:pt idx="396">
                  <c:v>0</c:v>
                </c:pt>
                <c:pt idx="397">
                  <c:v>0</c:v>
                </c:pt>
                <c:pt idx="398">
                  <c:v>0</c:v>
                </c:pt>
                <c:pt idx="399">
                  <c:v>0</c:v>
                </c:pt>
                <c:pt idx="400">
                  <c:v>0</c:v>
                </c:pt>
                <c:pt idx="401">
                  <c:v>0</c:v>
                </c:pt>
                <c:pt idx="402">
                  <c:v>0</c:v>
                </c:pt>
                <c:pt idx="403">
                  <c:v>0</c:v>
                </c:pt>
                <c:pt idx="404">
                  <c:v>0</c:v>
                </c:pt>
                <c:pt idx="405">
                  <c:v>0</c:v>
                </c:pt>
                <c:pt idx="406">
                  <c:v>0</c:v>
                </c:pt>
                <c:pt idx="407">
                  <c:v>0</c:v>
                </c:pt>
                <c:pt idx="408">
                  <c:v>0</c:v>
                </c:pt>
                <c:pt idx="409">
                  <c:v>0</c:v>
                </c:pt>
                <c:pt idx="410">
                  <c:v>0</c:v>
                </c:pt>
                <c:pt idx="411">
                  <c:v>0</c:v>
                </c:pt>
                <c:pt idx="412">
                  <c:v>0</c:v>
                </c:pt>
                <c:pt idx="413">
                  <c:v>0</c:v>
                </c:pt>
                <c:pt idx="414">
                  <c:v>0</c:v>
                </c:pt>
                <c:pt idx="415">
                  <c:v>0</c:v>
                </c:pt>
                <c:pt idx="416">
                  <c:v>0</c:v>
                </c:pt>
                <c:pt idx="417">
                  <c:v>0</c:v>
                </c:pt>
                <c:pt idx="418">
                  <c:v>0</c:v>
                </c:pt>
                <c:pt idx="419">
                  <c:v>0</c:v>
                </c:pt>
                <c:pt idx="420">
                  <c:v>0</c:v>
                </c:pt>
                <c:pt idx="421">
                  <c:v>0</c:v>
                </c:pt>
                <c:pt idx="422">
                  <c:v>0</c:v>
                </c:pt>
                <c:pt idx="423">
                  <c:v>0</c:v>
                </c:pt>
                <c:pt idx="424">
                  <c:v>0</c:v>
                </c:pt>
                <c:pt idx="425">
                  <c:v>0</c:v>
                </c:pt>
                <c:pt idx="426">
                  <c:v>0</c:v>
                </c:pt>
                <c:pt idx="427">
                  <c:v>0</c:v>
                </c:pt>
                <c:pt idx="428">
                  <c:v>0</c:v>
                </c:pt>
                <c:pt idx="429">
                  <c:v>0</c:v>
                </c:pt>
                <c:pt idx="430">
                  <c:v>0</c:v>
                </c:pt>
                <c:pt idx="431">
                  <c:v>0</c:v>
                </c:pt>
                <c:pt idx="432">
                  <c:v>0</c:v>
                </c:pt>
                <c:pt idx="433">
                  <c:v>0</c:v>
                </c:pt>
                <c:pt idx="434">
                  <c:v>0</c:v>
                </c:pt>
                <c:pt idx="435">
                  <c:v>0</c:v>
                </c:pt>
                <c:pt idx="436">
                  <c:v>0</c:v>
                </c:pt>
                <c:pt idx="437">
                  <c:v>0</c:v>
                </c:pt>
                <c:pt idx="438">
                  <c:v>0</c:v>
                </c:pt>
                <c:pt idx="439">
                  <c:v>0</c:v>
                </c:pt>
                <c:pt idx="440">
                  <c:v>0</c:v>
                </c:pt>
                <c:pt idx="441">
                  <c:v>0</c:v>
                </c:pt>
                <c:pt idx="442">
                  <c:v>0</c:v>
                </c:pt>
                <c:pt idx="443">
                  <c:v>0</c:v>
                </c:pt>
                <c:pt idx="444">
                  <c:v>0</c:v>
                </c:pt>
                <c:pt idx="445">
                  <c:v>0</c:v>
                </c:pt>
                <c:pt idx="446">
                  <c:v>0</c:v>
                </c:pt>
                <c:pt idx="447">
                  <c:v>0</c:v>
                </c:pt>
                <c:pt idx="448">
                  <c:v>0</c:v>
                </c:pt>
                <c:pt idx="449">
                  <c:v>0</c:v>
                </c:pt>
                <c:pt idx="450">
                  <c:v>0</c:v>
                </c:pt>
                <c:pt idx="451">
                  <c:v>0</c:v>
                </c:pt>
                <c:pt idx="452">
                  <c:v>0</c:v>
                </c:pt>
                <c:pt idx="453">
                  <c:v>0</c:v>
                </c:pt>
                <c:pt idx="454">
                  <c:v>0</c:v>
                </c:pt>
                <c:pt idx="455">
                  <c:v>0</c:v>
                </c:pt>
                <c:pt idx="456">
                  <c:v>0</c:v>
                </c:pt>
                <c:pt idx="457">
                  <c:v>0</c:v>
                </c:pt>
                <c:pt idx="458">
                  <c:v>0</c:v>
                </c:pt>
                <c:pt idx="459">
                  <c:v>0</c:v>
                </c:pt>
                <c:pt idx="460">
                  <c:v>0</c:v>
                </c:pt>
                <c:pt idx="461">
                  <c:v>0</c:v>
                </c:pt>
                <c:pt idx="462">
                  <c:v>0</c:v>
                </c:pt>
                <c:pt idx="463">
                  <c:v>0</c:v>
                </c:pt>
                <c:pt idx="464">
                  <c:v>0</c:v>
                </c:pt>
                <c:pt idx="465">
                  <c:v>0</c:v>
                </c:pt>
                <c:pt idx="466">
                  <c:v>0</c:v>
                </c:pt>
                <c:pt idx="467">
                  <c:v>0</c:v>
                </c:pt>
                <c:pt idx="468">
                  <c:v>0</c:v>
                </c:pt>
                <c:pt idx="469">
                  <c:v>0</c:v>
                </c:pt>
                <c:pt idx="470">
                  <c:v>0</c:v>
                </c:pt>
                <c:pt idx="471">
                  <c:v>0</c:v>
                </c:pt>
                <c:pt idx="472">
                  <c:v>0</c:v>
                </c:pt>
                <c:pt idx="473">
                  <c:v>0</c:v>
                </c:pt>
                <c:pt idx="474">
                  <c:v>0</c:v>
                </c:pt>
                <c:pt idx="475">
                  <c:v>0</c:v>
                </c:pt>
                <c:pt idx="476">
                  <c:v>0</c:v>
                </c:pt>
                <c:pt idx="477">
                  <c:v>0</c:v>
                </c:pt>
                <c:pt idx="478">
                  <c:v>0</c:v>
                </c:pt>
                <c:pt idx="479">
                  <c:v>0</c:v>
                </c:pt>
                <c:pt idx="480">
                  <c:v>0</c:v>
                </c:pt>
                <c:pt idx="481">
                  <c:v>0</c:v>
                </c:pt>
                <c:pt idx="482">
                  <c:v>0</c:v>
                </c:pt>
                <c:pt idx="483">
                  <c:v>0</c:v>
                </c:pt>
                <c:pt idx="484">
                  <c:v>0</c:v>
                </c:pt>
                <c:pt idx="485">
                  <c:v>0</c:v>
                </c:pt>
                <c:pt idx="486">
                  <c:v>0</c:v>
                </c:pt>
                <c:pt idx="487">
                  <c:v>0</c:v>
                </c:pt>
                <c:pt idx="488">
                  <c:v>0</c:v>
                </c:pt>
                <c:pt idx="489">
                  <c:v>0</c:v>
                </c:pt>
                <c:pt idx="490">
                  <c:v>0</c:v>
                </c:pt>
                <c:pt idx="491">
                  <c:v>0</c:v>
                </c:pt>
                <c:pt idx="492">
                  <c:v>0</c:v>
                </c:pt>
                <c:pt idx="493">
                  <c:v>0</c:v>
                </c:pt>
                <c:pt idx="494">
                  <c:v>0</c:v>
                </c:pt>
                <c:pt idx="495">
                  <c:v>0</c:v>
                </c:pt>
                <c:pt idx="496">
                  <c:v>0</c:v>
                </c:pt>
                <c:pt idx="497">
                  <c:v>0</c:v>
                </c:pt>
                <c:pt idx="498">
                  <c:v>0</c:v>
                </c:pt>
                <c:pt idx="499">
                  <c:v>0</c:v>
                </c:pt>
                <c:pt idx="500">
                  <c:v>0</c:v>
                </c:pt>
                <c:pt idx="501">
                  <c:v>0</c:v>
                </c:pt>
                <c:pt idx="502">
                  <c:v>0</c:v>
                </c:pt>
                <c:pt idx="503">
                  <c:v>0</c:v>
                </c:pt>
                <c:pt idx="504">
                  <c:v>0</c:v>
                </c:pt>
                <c:pt idx="505">
                  <c:v>0</c:v>
                </c:pt>
                <c:pt idx="506">
                  <c:v>0</c:v>
                </c:pt>
                <c:pt idx="507">
                  <c:v>0</c:v>
                </c:pt>
                <c:pt idx="508">
                  <c:v>0</c:v>
                </c:pt>
                <c:pt idx="509">
                  <c:v>0</c:v>
                </c:pt>
                <c:pt idx="510">
                  <c:v>0</c:v>
                </c:pt>
                <c:pt idx="511">
                  <c:v>0</c:v>
                </c:pt>
                <c:pt idx="512">
                  <c:v>0</c:v>
                </c:pt>
                <c:pt idx="513">
                  <c:v>0</c:v>
                </c:pt>
                <c:pt idx="514">
                  <c:v>0</c:v>
                </c:pt>
                <c:pt idx="515">
                  <c:v>0</c:v>
                </c:pt>
                <c:pt idx="516">
                  <c:v>0</c:v>
                </c:pt>
                <c:pt idx="517">
                  <c:v>0</c:v>
                </c:pt>
                <c:pt idx="518">
                  <c:v>0</c:v>
                </c:pt>
                <c:pt idx="519">
                  <c:v>0</c:v>
                </c:pt>
                <c:pt idx="520">
                  <c:v>0</c:v>
                </c:pt>
                <c:pt idx="521">
                  <c:v>0</c:v>
                </c:pt>
                <c:pt idx="522">
                  <c:v>0</c:v>
                </c:pt>
                <c:pt idx="523">
                  <c:v>0</c:v>
                </c:pt>
                <c:pt idx="524">
                  <c:v>0</c:v>
                </c:pt>
                <c:pt idx="525">
                  <c:v>0</c:v>
                </c:pt>
                <c:pt idx="526">
                  <c:v>0</c:v>
                </c:pt>
                <c:pt idx="527">
                  <c:v>0</c:v>
                </c:pt>
                <c:pt idx="528">
                  <c:v>0</c:v>
                </c:pt>
                <c:pt idx="529">
                  <c:v>0</c:v>
                </c:pt>
                <c:pt idx="530">
                  <c:v>0</c:v>
                </c:pt>
                <c:pt idx="531">
                  <c:v>0</c:v>
                </c:pt>
                <c:pt idx="532">
                  <c:v>0</c:v>
                </c:pt>
                <c:pt idx="533">
                  <c:v>0</c:v>
                </c:pt>
                <c:pt idx="534">
                  <c:v>0</c:v>
                </c:pt>
                <c:pt idx="535">
                  <c:v>0</c:v>
                </c:pt>
                <c:pt idx="536">
                  <c:v>0</c:v>
                </c:pt>
                <c:pt idx="537">
                  <c:v>0</c:v>
                </c:pt>
                <c:pt idx="538">
                  <c:v>0</c:v>
                </c:pt>
                <c:pt idx="539">
                  <c:v>0</c:v>
                </c:pt>
                <c:pt idx="540">
                  <c:v>0</c:v>
                </c:pt>
                <c:pt idx="541">
                  <c:v>0</c:v>
                </c:pt>
                <c:pt idx="542">
                  <c:v>0</c:v>
                </c:pt>
                <c:pt idx="543">
                  <c:v>0</c:v>
                </c:pt>
                <c:pt idx="544">
                  <c:v>0</c:v>
                </c:pt>
                <c:pt idx="545">
                  <c:v>0</c:v>
                </c:pt>
                <c:pt idx="546">
                  <c:v>0</c:v>
                </c:pt>
                <c:pt idx="547">
                  <c:v>0</c:v>
                </c:pt>
                <c:pt idx="548">
                  <c:v>0</c:v>
                </c:pt>
                <c:pt idx="549">
                  <c:v>0</c:v>
                </c:pt>
                <c:pt idx="550">
                  <c:v>0</c:v>
                </c:pt>
                <c:pt idx="551">
                  <c:v>0</c:v>
                </c:pt>
                <c:pt idx="552">
                  <c:v>0</c:v>
                </c:pt>
                <c:pt idx="553">
                  <c:v>0</c:v>
                </c:pt>
                <c:pt idx="554">
                  <c:v>0</c:v>
                </c:pt>
                <c:pt idx="555">
                  <c:v>0</c:v>
                </c:pt>
                <c:pt idx="556">
                  <c:v>0</c:v>
                </c:pt>
                <c:pt idx="557">
                  <c:v>0</c:v>
                </c:pt>
                <c:pt idx="558">
                  <c:v>0</c:v>
                </c:pt>
                <c:pt idx="559">
                  <c:v>0</c:v>
                </c:pt>
                <c:pt idx="560">
                  <c:v>0</c:v>
                </c:pt>
                <c:pt idx="561">
                  <c:v>0</c:v>
                </c:pt>
                <c:pt idx="562">
                  <c:v>0</c:v>
                </c:pt>
                <c:pt idx="563">
                  <c:v>0</c:v>
                </c:pt>
                <c:pt idx="564">
                  <c:v>0</c:v>
                </c:pt>
                <c:pt idx="565">
                  <c:v>0</c:v>
                </c:pt>
                <c:pt idx="566">
                  <c:v>0</c:v>
                </c:pt>
                <c:pt idx="567">
                  <c:v>0</c:v>
                </c:pt>
                <c:pt idx="568">
                  <c:v>0</c:v>
                </c:pt>
                <c:pt idx="569">
                  <c:v>0</c:v>
                </c:pt>
                <c:pt idx="570">
                  <c:v>0</c:v>
                </c:pt>
                <c:pt idx="571">
                  <c:v>0</c:v>
                </c:pt>
                <c:pt idx="572">
                  <c:v>0</c:v>
                </c:pt>
                <c:pt idx="573">
                  <c:v>0</c:v>
                </c:pt>
                <c:pt idx="574">
                  <c:v>0</c:v>
                </c:pt>
                <c:pt idx="575">
                  <c:v>0</c:v>
                </c:pt>
                <c:pt idx="576">
                  <c:v>0</c:v>
                </c:pt>
                <c:pt idx="577">
                  <c:v>0</c:v>
                </c:pt>
                <c:pt idx="578">
                  <c:v>0</c:v>
                </c:pt>
                <c:pt idx="579">
                  <c:v>0</c:v>
                </c:pt>
                <c:pt idx="580">
                  <c:v>0</c:v>
                </c:pt>
                <c:pt idx="581">
                  <c:v>0</c:v>
                </c:pt>
                <c:pt idx="582">
                  <c:v>0</c:v>
                </c:pt>
                <c:pt idx="583">
                  <c:v>0</c:v>
                </c:pt>
                <c:pt idx="584">
                  <c:v>0</c:v>
                </c:pt>
                <c:pt idx="585">
                  <c:v>0</c:v>
                </c:pt>
                <c:pt idx="586">
                  <c:v>0</c:v>
                </c:pt>
                <c:pt idx="587">
                  <c:v>0</c:v>
                </c:pt>
                <c:pt idx="588">
                  <c:v>0</c:v>
                </c:pt>
                <c:pt idx="589">
                  <c:v>0</c:v>
                </c:pt>
                <c:pt idx="590">
                  <c:v>0</c:v>
                </c:pt>
                <c:pt idx="591">
                  <c:v>0</c:v>
                </c:pt>
                <c:pt idx="592">
                  <c:v>0</c:v>
                </c:pt>
                <c:pt idx="593">
                  <c:v>0</c:v>
                </c:pt>
                <c:pt idx="594">
                  <c:v>0</c:v>
                </c:pt>
                <c:pt idx="595">
                  <c:v>0</c:v>
                </c:pt>
                <c:pt idx="596">
                  <c:v>0</c:v>
                </c:pt>
                <c:pt idx="597">
                  <c:v>0</c:v>
                </c:pt>
                <c:pt idx="598">
                  <c:v>0</c:v>
                </c:pt>
                <c:pt idx="599">
                  <c:v>0</c:v>
                </c:pt>
                <c:pt idx="600">
                  <c:v>0</c:v>
                </c:pt>
                <c:pt idx="601">
                  <c:v>0</c:v>
                </c:pt>
                <c:pt idx="602">
                  <c:v>0</c:v>
                </c:pt>
                <c:pt idx="603">
                  <c:v>0</c:v>
                </c:pt>
                <c:pt idx="604">
                  <c:v>0</c:v>
                </c:pt>
                <c:pt idx="605">
                  <c:v>0</c:v>
                </c:pt>
                <c:pt idx="606">
                  <c:v>0</c:v>
                </c:pt>
                <c:pt idx="607">
                  <c:v>0</c:v>
                </c:pt>
                <c:pt idx="608">
                  <c:v>0</c:v>
                </c:pt>
                <c:pt idx="609">
                  <c:v>0</c:v>
                </c:pt>
                <c:pt idx="610">
                  <c:v>0</c:v>
                </c:pt>
                <c:pt idx="611">
                  <c:v>0</c:v>
                </c:pt>
                <c:pt idx="612">
                  <c:v>0</c:v>
                </c:pt>
                <c:pt idx="613">
                  <c:v>0</c:v>
                </c:pt>
                <c:pt idx="614">
                  <c:v>0</c:v>
                </c:pt>
                <c:pt idx="615">
                  <c:v>0</c:v>
                </c:pt>
                <c:pt idx="616">
                  <c:v>0</c:v>
                </c:pt>
                <c:pt idx="617">
                  <c:v>0</c:v>
                </c:pt>
                <c:pt idx="618">
                  <c:v>0</c:v>
                </c:pt>
                <c:pt idx="619">
                  <c:v>0</c:v>
                </c:pt>
                <c:pt idx="620">
                  <c:v>0</c:v>
                </c:pt>
                <c:pt idx="621">
                  <c:v>0</c:v>
                </c:pt>
                <c:pt idx="622">
                  <c:v>0</c:v>
                </c:pt>
                <c:pt idx="623">
                  <c:v>0</c:v>
                </c:pt>
                <c:pt idx="624">
                  <c:v>0</c:v>
                </c:pt>
                <c:pt idx="625">
                  <c:v>0</c:v>
                </c:pt>
                <c:pt idx="626">
                  <c:v>0</c:v>
                </c:pt>
                <c:pt idx="627">
                  <c:v>0</c:v>
                </c:pt>
                <c:pt idx="628">
                  <c:v>0</c:v>
                </c:pt>
                <c:pt idx="629">
                  <c:v>0</c:v>
                </c:pt>
                <c:pt idx="630">
                  <c:v>0</c:v>
                </c:pt>
                <c:pt idx="631">
                  <c:v>0</c:v>
                </c:pt>
                <c:pt idx="632">
                  <c:v>0</c:v>
                </c:pt>
                <c:pt idx="633">
                  <c:v>0</c:v>
                </c:pt>
                <c:pt idx="634">
                  <c:v>0</c:v>
                </c:pt>
                <c:pt idx="635">
                  <c:v>0</c:v>
                </c:pt>
                <c:pt idx="636">
                  <c:v>0</c:v>
                </c:pt>
                <c:pt idx="637">
                  <c:v>0</c:v>
                </c:pt>
                <c:pt idx="638">
                  <c:v>0</c:v>
                </c:pt>
                <c:pt idx="639">
                  <c:v>0</c:v>
                </c:pt>
                <c:pt idx="640">
                  <c:v>0</c:v>
                </c:pt>
                <c:pt idx="641">
                  <c:v>0</c:v>
                </c:pt>
                <c:pt idx="642">
                  <c:v>0</c:v>
                </c:pt>
                <c:pt idx="643">
                  <c:v>0</c:v>
                </c:pt>
                <c:pt idx="644">
                  <c:v>0</c:v>
                </c:pt>
                <c:pt idx="645">
                  <c:v>0</c:v>
                </c:pt>
                <c:pt idx="646">
                  <c:v>0</c:v>
                </c:pt>
                <c:pt idx="647">
                  <c:v>0</c:v>
                </c:pt>
                <c:pt idx="648">
                  <c:v>0</c:v>
                </c:pt>
                <c:pt idx="649">
                  <c:v>0</c:v>
                </c:pt>
                <c:pt idx="650">
                  <c:v>0</c:v>
                </c:pt>
                <c:pt idx="651">
                  <c:v>0</c:v>
                </c:pt>
                <c:pt idx="652">
                  <c:v>0</c:v>
                </c:pt>
                <c:pt idx="653">
                  <c:v>0.14000000000000057</c:v>
                </c:pt>
                <c:pt idx="654">
                  <c:v>0.36200000000000898</c:v>
                </c:pt>
                <c:pt idx="655">
                  <c:v>0.72800000000000864</c:v>
                </c:pt>
                <c:pt idx="656">
                  <c:v>1.296999999999997</c:v>
                </c:pt>
                <c:pt idx="657">
                  <c:v>2.3509999999999991</c:v>
                </c:pt>
                <c:pt idx="658">
                  <c:v>3.8900000000000006</c:v>
                </c:pt>
                <c:pt idx="659">
                  <c:v>6.2879999999999967</c:v>
                </c:pt>
                <c:pt idx="660">
                  <c:v>9.9330000000000069</c:v>
                </c:pt>
                <c:pt idx="661">
                  <c:v>15.366</c:v>
                </c:pt>
                <c:pt idx="662">
                  <c:v>23.326000000000008</c:v>
                </c:pt>
                <c:pt idx="663">
                  <c:v>34.811999999999998</c:v>
                </c:pt>
                <c:pt idx="664">
                  <c:v>49.933000000000007</c:v>
                </c:pt>
                <c:pt idx="665">
                  <c:v>69.006999999999991</c:v>
                </c:pt>
                <c:pt idx="666">
                  <c:v>93.435999999999993</c:v>
                </c:pt>
                <c:pt idx="667">
                  <c:v>123.002</c:v>
                </c:pt>
                <c:pt idx="668">
                  <c:v>158.637</c:v>
                </c:pt>
                <c:pt idx="669">
                  <c:v>182.733</c:v>
                </c:pt>
                <c:pt idx="670">
                  <c:v>210.87</c:v>
                </c:pt>
                <c:pt idx="671">
                  <c:v>243.68099999999998</c:v>
                </c:pt>
                <c:pt idx="672">
                  <c:v>281.80099999999999</c:v>
                </c:pt>
                <c:pt idx="673">
                  <c:v>325.899</c:v>
                </c:pt>
                <c:pt idx="674">
                  <c:v>375.87299999999999</c:v>
                </c:pt>
                <c:pt idx="675">
                  <c:v>428.18800000000005</c:v>
                </c:pt>
                <c:pt idx="676">
                  <c:v>483.24299999999999</c:v>
                </c:pt>
                <c:pt idx="677">
                  <c:v>540.31200000000001</c:v>
                </c:pt>
                <c:pt idx="678">
                  <c:v>598.38100000000009</c:v>
                </c:pt>
                <c:pt idx="679">
                  <c:v>654.52300000000002</c:v>
                </c:pt>
                <c:pt idx="680">
                  <c:v>707.33600000000001</c:v>
                </c:pt>
                <c:pt idx="681">
                  <c:v>758.64300000000003</c:v>
                </c:pt>
                <c:pt idx="682">
                  <c:v>809.03300000000002</c:v>
                </c:pt>
                <c:pt idx="683">
                  <c:v>859.44400000000007</c:v>
                </c:pt>
                <c:pt idx="684">
                  <c:v>909.97900000000004</c:v>
                </c:pt>
                <c:pt idx="685">
                  <c:v>959.72900000000016</c:v>
                </c:pt>
                <c:pt idx="686">
                  <c:v>1007.5390000000001</c:v>
                </c:pt>
                <c:pt idx="687">
                  <c:v>1051.559</c:v>
                </c:pt>
                <c:pt idx="688">
                  <c:v>1092.3889999999999</c:v>
                </c:pt>
                <c:pt idx="689">
                  <c:v>1131.559</c:v>
                </c:pt>
                <c:pt idx="690">
                  <c:v>1169.269</c:v>
                </c:pt>
                <c:pt idx="691">
                  <c:v>1206.7089999999998</c:v>
                </c:pt>
                <c:pt idx="692">
                  <c:v>1243.4489999999998</c:v>
                </c:pt>
                <c:pt idx="693">
                  <c:v>1276.9489999999998</c:v>
                </c:pt>
                <c:pt idx="694">
                  <c:v>1308.079</c:v>
                </c:pt>
                <c:pt idx="695">
                  <c:v>1336.739</c:v>
                </c:pt>
                <c:pt idx="696">
                  <c:v>1363.4089999999999</c:v>
                </c:pt>
                <c:pt idx="697">
                  <c:v>1388.769</c:v>
                </c:pt>
                <c:pt idx="698">
                  <c:v>1413.6489999999999</c:v>
                </c:pt>
                <c:pt idx="699">
                  <c:v>1438.569</c:v>
                </c:pt>
                <c:pt idx="700">
                  <c:v>1461.9589999999998</c:v>
                </c:pt>
                <c:pt idx="701">
                  <c:v>1481.8989999999999</c:v>
                </c:pt>
                <c:pt idx="702">
                  <c:v>1499.269</c:v>
                </c:pt>
                <c:pt idx="703">
                  <c:v>1514.8489999999999</c:v>
                </c:pt>
                <c:pt idx="704">
                  <c:v>1529.489</c:v>
                </c:pt>
                <c:pt idx="705">
                  <c:v>1543.1389999999999</c:v>
                </c:pt>
                <c:pt idx="706">
                  <c:v>1555.9089999999999</c:v>
                </c:pt>
                <c:pt idx="707">
                  <c:v>1567.739</c:v>
                </c:pt>
                <c:pt idx="708">
                  <c:v>1578.9589999999998</c:v>
                </c:pt>
                <c:pt idx="709">
                  <c:v>1589.309</c:v>
                </c:pt>
                <c:pt idx="710">
                  <c:v>1598.8989999999999</c:v>
                </c:pt>
                <c:pt idx="711">
                  <c:v>1606.4289999999999</c:v>
                </c:pt>
                <c:pt idx="712">
                  <c:v>1613.4289999999999</c:v>
                </c:pt>
                <c:pt idx="713">
                  <c:v>1620.229</c:v>
                </c:pt>
                <c:pt idx="714">
                  <c:v>1626.769</c:v>
                </c:pt>
                <c:pt idx="715">
                  <c:v>1633.249</c:v>
                </c:pt>
                <c:pt idx="716">
                  <c:v>1639.6589999999999</c:v>
                </c:pt>
                <c:pt idx="717">
                  <c:v>1645.8689999999999</c:v>
                </c:pt>
                <c:pt idx="718">
                  <c:v>1651.309</c:v>
                </c:pt>
                <c:pt idx="719">
                  <c:v>1656.2189999999998</c:v>
                </c:pt>
                <c:pt idx="720">
                  <c:v>1660.559</c:v>
                </c:pt>
                <c:pt idx="721">
                  <c:v>1663.079</c:v>
                </c:pt>
                <c:pt idx="722">
                  <c:v>1665.6489999999999</c:v>
                </c:pt>
                <c:pt idx="723">
                  <c:v>1667.539</c:v>
                </c:pt>
                <c:pt idx="724">
                  <c:v>1668.6389999999999</c:v>
                </c:pt>
                <c:pt idx="725">
                  <c:v>1669.2089999999998</c:v>
                </c:pt>
                <c:pt idx="726">
                  <c:v>1669.4689999999998</c:v>
                </c:pt>
                <c:pt idx="727">
                  <c:v>1669.319</c:v>
                </c:pt>
                <c:pt idx="728">
                  <c:v>1668.769</c:v>
                </c:pt>
                <c:pt idx="729">
                  <c:v>1667.779</c:v>
                </c:pt>
                <c:pt idx="730">
                  <c:v>1666.309</c:v>
                </c:pt>
                <c:pt idx="731">
                  <c:v>1664.1889999999999</c:v>
                </c:pt>
                <c:pt idx="732">
                  <c:v>1661.279</c:v>
                </c:pt>
                <c:pt idx="733">
                  <c:v>1657.3989999999999</c:v>
                </c:pt>
                <c:pt idx="734">
                  <c:v>1652.729</c:v>
                </c:pt>
                <c:pt idx="735">
                  <c:v>1647.7089999999998</c:v>
                </c:pt>
                <c:pt idx="736">
                  <c:v>1645.759</c:v>
                </c:pt>
                <c:pt idx="737">
                  <c:v>1643.739</c:v>
                </c:pt>
                <c:pt idx="738">
                  <c:v>1641.729</c:v>
                </c:pt>
                <c:pt idx="739">
                  <c:v>1639.5989999999999</c:v>
                </c:pt>
                <c:pt idx="740">
                  <c:v>1637.329</c:v>
                </c:pt>
                <c:pt idx="741">
                  <c:v>1634.6689999999999</c:v>
                </c:pt>
                <c:pt idx="742">
                  <c:v>1631.559</c:v>
                </c:pt>
                <c:pt idx="743">
                  <c:v>1627.9289999999999</c:v>
                </c:pt>
                <c:pt idx="744">
                  <c:v>1624.059</c:v>
                </c:pt>
                <c:pt idx="745">
                  <c:v>1619.6189999999999</c:v>
                </c:pt>
                <c:pt idx="746">
                  <c:v>1614.489</c:v>
                </c:pt>
                <c:pt idx="747">
                  <c:v>1608.499</c:v>
                </c:pt>
                <c:pt idx="748">
                  <c:v>1605.2089999999998</c:v>
                </c:pt>
                <c:pt idx="749">
                  <c:v>1601.529</c:v>
                </c:pt>
                <c:pt idx="750">
                  <c:v>1597.8789999999999</c:v>
                </c:pt>
                <c:pt idx="751">
                  <c:v>1593.799</c:v>
                </c:pt>
                <c:pt idx="752">
                  <c:v>1589.9389999999999</c:v>
                </c:pt>
                <c:pt idx="753">
                  <c:v>1585.6089999999999</c:v>
                </c:pt>
                <c:pt idx="754">
                  <c:v>1581.529</c:v>
                </c:pt>
                <c:pt idx="755">
                  <c:v>1576.8889999999999</c:v>
                </c:pt>
                <c:pt idx="756">
                  <c:v>1572.4289999999999</c:v>
                </c:pt>
                <c:pt idx="757">
                  <c:v>1567.9189999999999</c:v>
                </c:pt>
                <c:pt idx="758">
                  <c:v>1563.1589999999999</c:v>
                </c:pt>
                <c:pt idx="759">
                  <c:v>1558.739</c:v>
                </c:pt>
                <c:pt idx="760">
                  <c:v>1555.2089999999998</c:v>
                </c:pt>
                <c:pt idx="761">
                  <c:v>1551.3489999999999</c:v>
                </c:pt>
                <c:pt idx="762">
                  <c:v>1547.079</c:v>
                </c:pt>
                <c:pt idx="763">
                  <c:v>1542.309</c:v>
                </c:pt>
                <c:pt idx="764">
                  <c:v>1536.999</c:v>
                </c:pt>
                <c:pt idx="765">
                  <c:v>1531.069</c:v>
                </c:pt>
                <c:pt idx="766">
                  <c:v>1524.479</c:v>
                </c:pt>
                <c:pt idx="767">
                  <c:v>1517.1289999999999</c:v>
                </c:pt>
                <c:pt idx="768">
                  <c:v>1508.9589999999998</c:v>
                </c:pt>
                <c:pt idx="769">
                  <c:v>1499.8589999999999</c:v>
                </c:pt>
                <c:pt idx="770">
                  <c:v>1489.7189999999998</c:v>
                </c:pt>
                <c:pt idx="771">
                  <c:v>1478.4189999999999</c:v>
                </c:pt>
                <c:pt idx="772">
                  <c:v>1472.8589999999999</c:v>
                </c:pt>
                <c:pt idx="773">
                  <c:v>1466.729</c:v>
                </c:pt>
                <c:pt idx="774">
                  <c:v>1459.9489999999998</c:v>
                </c:pt>
                <c:pt idx="775">
                  <c:v>1452.3789999999999</c:v>
                </c:pt>
                <c:pt idx="776">
                  <c:v>1443.9389999999999</c:v>
                </c:pt>
                <c:pt idx="777">
                  <c:v>1434.569</c:v>
                </c:pt>
                <c:pt idx="778">
                  <c:v>1424.1789999999999</c:v>
                </c:pt>
                <c:pt idx="779">
                  <c:v>1412.6589999999999</c:v>
                </c:pt>
                <c:pt idx="780">
                  <c:v>1400.279</c:v>
                </c:pt>
                <c:pt idx="781">
                  <c:v>1387.789</c:v>
                </c:pt>
                <c:pt idx="782">
                  <c:v>1374.479</c:v>
                </c:pt>
                <c:pt idx="783">
                  <c:v>1365.509</c:v>
                </c:pt>
                <c:pt idx="784">
                  <c:v>1355.6189999999999</c:v>
                </c:pt>
                <c:pt idx="785">
                  <c:v>1346.779</c:v>
                </c:pt>
                <c:pt idx="786">
                  <c:v>1339.9689999999998</c:v>
                </c:pt>
                <c:pt idx="787">
                  <c:v>1332.489</c:v>
                </c:pt>
                <c:pt idx="788">
                  <c:v>1325.519</c:v>
                </c:pt>
                <c:pt idx="789">
                  <c:v>1317.8589999999999</c:v>
                </c:pt>
                <c:pt idx="790">
                  <c:v>1309.4289999999999</c:v>
                </c:pt>
                <c:pt idx="791">
                  <c:v>1300.9289999999999</c:v>
                </c:pt>
                <c:pt idx="792">
                  <c:v>1291.569</c:v>
                </c:pt>
                <c:pt idx="793">
                  <c:v>1281.269</c:v>
                </c:pt>
                <c:pt idx="794">
                  <c:v>1269.9589999999998</c:v>
                </c:pt>
                <c:pt idx="795">
                  <c:v>1257.529</c:v>
                </c:pt>
                <c:pt idx="796">
                  <c:v>1249.4489999999998</c:v>
                </c:pt>
                <c:pt idx="797">
                  <c:v>1241.059</c:v>
                </c:pt>
                <c:pt idx="798">
                  <c:v>1234.5989999999999</c:v>
                </c:pt>
                <c:pt idx="799">
                  <c:v>1227.509</c:v>
                </c:pt>
                <c:pt idx="800">
                  <c:v>1220.8989999999999</c:v>
                </c:pt>
                <c:pt idx="801">
                  <c:v>1213.6389999999999</c:v>
                </c:pt>
                <c:pt idx="802">
                  <c:v>1207.009</c:v>
                </c:pt>
                <c:pt idx="803">
                  <c:v>1199.7189999999998</c:v>
                </c:pt>
                <c:pt idx="804">
                  <c:v>1191.739</c:v>
                </c:pt>
                <c:pt idx="805">
                  <c:v>1182.989</c:v>
                </c:pt>
                <c:pt idx="806">
                  <c:v>1178.1189999999999</c:v>
                </c:pt>
                <c:pt idx="807">
                  <c:v>1172.779</c:v>
                </c:pt>
                <c:pt idx="808">
                  <c:v>1166.9289999999999</c:v>
                </c:pt>
                <c:pt idx="809">
                  <c:v>1160.509</c:v>
                </c:pt>
                <c:pt idx="810">
                  <c:v>1153.4689999999998</c:v>
                </c:pt>
                <c:pt idx="811">
                  <c:v>1145.759</c:v>
                </c:pt>
                <c:pt idx="812">
                  <c:v>1137.309</c:v>
                </c:pt>
                <c:pt idx="813">
                  <c:v>1128.1589999999999</c:v>
                </c:pt>
                <c:pt idx="814">
                  <c:v>1118.1489999999999</c:v>
                </c:pt>
                <c:pt idx="815">
                  <c:v>1107.1789999999999</c:v>
                </c:pt>
                <c:pt idx="816">
                  <c:v>1095.1789999999999</c:v>
                </c:pt>
                <c:pt idx="817">
                  <c:v>1089.779</c:v>
                </c:pt>
                <c:pt idx="818">
                  <c:v>1083.8589999999999</c:v>
                </c:pt>
                <c:pt idx="819">
                  <c:v>1077.3689999999999</c:v>
                </c:pt>
                <c:pt idx="820">
                  <c:v>1071.289</c:v>
                </c:pt>
                <c:pt idx="821">
                  <c:v>1064.6289999999999</c:v>
                </c:pt>
                <c:pt idx="822">
                  <c:v>1057.3389999999999</c:v>
                </c:pt>
                <c:pt idx="823">
                  <c:v>1049.3689999999999</c:v>
                </c:pt>
                <c:pt idx="824">
                  <c:v>1045.789</c:v>
                </c:pt>
                <c:pt idx="825">
                  <c:v>1041.8689999999999</c:v>
                </c:pt>
                <c:pt idx="826">
                  <c:v>1038.039</c:v>
                </c:pt>
                <c:pt idx="827">
                  <c:v>1033.8489999999999</c:v>
                </c:pt>
                <c:pt idx="828">
                  <c:v>1029.999</c:v>
                </c:pt>
                <c:pt idx="829">
                  <c:v>1025.789</c:v>
                </c:pt>
                <c:pt idx="830">
                  <c:v>1021.169</c:v>
                </c:pt>
                <c:pt idx="831">
                  <c:v>1016.109</c:v>
                </c:pt>
                <c:pt idx="832">
                  <c:v>1010.5690000000001</c:v>
                </c:pt>
                <c:pt idx="833">
                  <c:v>1004.4990000000001</c:v>
                </c:pt>
                <c:pt idx="834">
                  <c:v>997.86900000000003</c:v>
                </c:pt>
                <c:pt idx="835">
                  <c:v>990.61900000000003</c:v>
                </c:pt>
                <c:pt idx="836">
                  <c:v>982.69899999999996</c:v>
                </c:pt>
                <c:pt idx="837">
                  <c:v>974.05900000000008</c:v>
                </c:pt>
                <c:pt idx="838">
                  <c:v>964.63900000000001</c:v>
                </c:pt>
                <c:pt idx="839">
                  <c:v>954.37900000000002</c:v>
                </c:pt>
                <c:pt idx="840">
                  <c:v>946.24900000000014</c:v>
                </c:pt>
                <c:pt idx="841">
                  <c:v>939.86900000000003</c:v>
                </c:pt>
                <c:pt idx="842">
                  <c:v>932.88900000000001</c:v>
                </c:pt>
                <c:pt idx="843">
                  <c:v>926.49900000000014</c:v>
                </c:pt>
                <c:pt idx="844">
                  <c:v>919.529</c:v>
                </c:pt>
                <c:pt idx="845">
                  <c:v>911.92900000000009</c:v>
                </c:pt>
                <c:pt idx="846">
                  <c:v>903.62900000000002</c:v>
                </c:pt>
                <c:pt idx="847">
                  <c:v>894.60400000000004</c:v>
                </c:pt>
                <c:pt idx="848">
                  <c:v>884.779</c:v>
                </c:pt>
                <c:pt idx="849">
                  <c:v>881.76200000000006</c:v>
                </c:pt>
                <c:pt idx="850">
                  <c:v>878.45300000000009</c:v>
                </c:pt>
                <c:pt idx="851">
                  <c:v>874.82900000000006</c:v>
                </c:pt>
                <c:pt idx="852">
                  <c:v>870.86300000000006</c:v>
                </c:pt>
                <c:pt idx="853">
                  <c:v>866.52200000000005</c:v>
                </c:pt>
                <c:pt idx="854">
                  <c:v>861.77700000000004</c:v>
                </c:pt>
                <c:pt idx="855">
                  <c:v>856.59</c:v>
                </c:pt>
                <c:pt idx="856">
                  <c:v>850.92700000000002</c:v>
                </c:pt>
                <c:pt idx="857">
                  <c:v>844.74700000000007</c:v>
                </c:pt>
                <c:pt idx="858">
                  <c:v>838.07400000000007</c:v>
                </c:pt>
                <c:pt idx="859">
                  <c:v>830.803</c:v>
                </c:pt>
                <c:pt idx="860">
                  <c:v>822.8900000000001</c:v>
                </c:pt>
                <c:pt idx="861">
                  <c:v>814.28399999999999</c:v>
                </c:pt>
                <c:pt idx="862">
                  <c:v>805.26</c:v>
                </c:pt>
                <c:pt idx="863">
                  <c:v>796.26100000000008</c:v>
                </c:pt>
                <c:pt idx="864">
                  <c:v>787.5870000000001</c:v>
                </c:pt>
                <c:pt idx="865">
                  <c:v>778.94800000000009</c:v>
                </c:pt>
                <c:pt idx="866">
                  <c:v>770.41600000000005</c:v>
                </c:pt>
                <c:pt idx="867">
                  <c:v>762.03300000000002</c:v>
                </c:pt>
                <c:pt idx="868">
                  <c:v>753.62</c:v>
                </c:pt>
                <c:pt idx="869">
                  <c:v>745.34900000000005</c:v>
                </c:pt>
                <c:pt idx="870">
                  <c:v>737.30600000000004</c:v>
                </c:pt>
                <c:pt idx="871">
                  <c:v>729.41300000000001</c:v>
                </c:pt>
                <c:pt idx="872">
                  <c:v>721.79100000000005</c:v>
                </c:pt>
                <c:pt idx="873">
                  <c:v>714.60400000000004</c:v>
                </c:pt>
                <c:pt idx="874">
                  <c:v>707.62</c:v>
                </c:pt>
                <c:pt idx="875">
                  <c:v>704.08300000000008</c:v>
                </c:pt>
                <c:pt idx="876">
                  <c:v>700.2170000000001</c:v>
                </c:pt>
                <c:pt idx="877">
                  <c:v>695.99400000000003</c:v>
                </c:pt>
                <c:pt idx="878">
                  <c:v>691.38300000000004</c:v>
                </c:pt>
                <c:pt idx="879">
                  <c:v>686.35200000000009</c:v>
                </c:pt>
                <c:pt idx="880">
                  <c:v>680.8660000000001</c:v>
                </c:pt>
                <c:pt idx="881">
                  <c:v>674.8900000000001</c:v>
                </c:pt>
                <c:pt idx="882">
                  <c:v>668.38800000000003</c:v>
                </c:pt>
                <c:pt idx="883">
                  <c:v>661.90100000000007</c:v>
                </c:pt>
                <c:pt idx="884">
                  <c:v>658.60200000000009</c:v>
                </c:pt>
                <c:pt idx="885">
                  <c:v>654.99700000000007</c:v>
                </c:pt>
                <c:pt idx="886">
                  <c:v>651.05900000000008</c:v>
                </c:pt>
                <c:pt idx="887">
                  <c:v>646.76</c:v>
                </c:pt>
                <c:pt idx="888">
                  <c:v>642.82800000000009</c:v>
                </c:pt>
                <c:pt idx="889">
                  <c:v>640.19000000000005</c:v>
                </c:pt>
                <c:pt idx="890">
                  <c:v>637.30400000000009</c:v>
                </c:pt>
                <c:pt idx="891">
                  <c:v>634.59900000000005</c:v>
                </c:pt>
                <c:pt idx="892">
                  <c:v>631.64200000000005</c:v>
                </c:pt>
                <c:pt idx="893">
                  <c:v>628.40899999999999</c:v>
                </c:pt>
                <c:pt idx="894">
                  <c:v>624.87900000000002</c:v>
                </c:pt>
                <c:pt idx="895">
                  <c:v>621.02600000000007</c:v>
                </c:pt>
                <c:pt idx="896">
                  <c:v>616.82400000000007</c:v>
                </c:pt>
                <c:pt idx="897">
                  <c:v>614.04100000000005</c:v>
                </c:pt>
                <c:pt idx="898">
                  <c:v>611</c:v>
                </c:pt>
                <c:pt idx="899">
                  <c:v>607.678</c:v>
                </c:pt>
                <c:pt idx="900">
                  <c:v>604.94200000000001</c:v>
                </c:pt>
                <c:pt idx="901">
                  <c:v>601.952</c:v>
                </c:pt>
                <c:pt idx="902">
                  <c:v>599.43100000000004</c:v>
                </c:pt>
                <c:pt idx="903">
                  <c:v>596.67500000000007</c:v>
                </c:pt>
                <c:pt idx="904">
                  <c:v>594.09500000000003</c:v>
                </c:pt>
                <c:pt idx="905">
                  <c:v>591.27500000000009</c:v>
                </c:pt>
                <c:pt idx="906">
                  <c:v>588.19400000000007</c:v>
                </c:pt>
                <c:pt idx="907">
                  <c:v>584.83100000000002</c:v>
                </c:pt>
                <c:pt idx="908">
                  <c:v>581.16200000000003</c:v>
                </c:pt>
                <c:pt idx="909">
                  <c:v>577.36099999999999</c:v>
                </c:pt>
                <c:pt idx="910">
                  <c:v>573.22</c:v>
                </c:pt>
                <c:pt idx="911">
                  <c:v>568.71400000000006</c:v>
                </c:pt>
                <c:pt idx="912">
                  <c:v>563.81400000000008</c:v>
                </c:pt>
                <c:pt idx="913">
                  <c:v>558.58000000000004</c:v>
                </c:pt>
                <c:pt idx="914">
                  <c:v>553.54700000000003</c:v>
                </c:pt>
                <c:pt idx="915">
                  <c:v>548.58100000000002</c:v>
                </c:pt>
                <c:pt idx="916">
                  <c:v>543.80799999999999</c:v>
                </c:pt>
                <c:pt idx="917">
                  <c:v>541.9430000000001</c:v>
                </c:pt>
                <c:pt idx="918">
                  <c:v>539.90600000000006</c:v>
                </c:pt>
                <c:pt idx="919">
                  <c:v>537.90899999999999</c:v>
                </c:pt>
                <c:pt idx="920">
                  <c:v>535.72400000000005</c:v>
                </c:pt>
                <c:pt idx="921">
                  <c:v>533.33600000000001</c:v>
                </c:pt>
                <c:pt idx="922">
                  <c:v>530.72800000000007</c:v>
                </c:pt>
                <c:pt idx="923">
                  <c:v>527.88300000000004</c:v>
                </c:pt>
                <c:pt idx="924">
                  <c:v>524.78600000000006</c:v>
                </c:pt>
                <c:pt idx="925">
                  <c:v>521.423</c:v>
                </c:pt>
                <c:pt idx="926">
                  <c:v>517.78300000000002</c:v>
                </c:pt>
                <c:pt idx="927">
                  <c:v>513.86</c:v>
                </c:pt>
                <c:pt idx="928">
                  <c:v>509.637</c:v>
                </c:pt>
                <c:pt idx="929">
                  <c:v>505.69900000000001</c:v>
                </c:pt>
                <c:pt idx="930">
                  <c:v>501.98700000000002</c:v>
                </c:pt>
                <c:pt idx="931">
                  <c:v>498.22700000000003</c:v>
                </c:pt>
                <c:pt idx="932">
                  <c:v>494.76600000000002</c:v>
                </c:pt>
                <c:pt idx="933">
                  <c:v>493.23700000000002</c:v>
                </c:pt>
                <c:pt idx="934">
                  <c:v>491.58800000000002</c:v>
                </c:pt>
                <c:pt idx="935">
                  <c:v>490.04900000000004</c:v>
                </c:pt>
                <c:pt idx="936">
                  <c:v>488.41699999999997</c:v>
                </c:pt>
                <c:pt idx="937">
                  <c:v>487.29</c:v>
                </c:pt>
                <c:pt idx="938">
                  <c:v>486.08499999999998</c:v>
                </c:pt>
                <c:pt idx="939">
                  <c:v>484.82599999999996</c:v>
                </c:pt>
                <c:pt idx="940">
                  <c:v>483.53299999999996</c:v>
                </c:pt>
                <c:pt idx="941">
                  <c:v>482.23099999999994</c:v>
                </c:pt>
                <c:pt idx="942">
                  <c:v>480.964</c:v>
                </c:pt>
                <c:pt idx="943">
                  <c:v>479.79400000000004</c:v>
                </c:pt>
                <c:pt idx="944">
                  <c:v>478.83300000000003</c:v>
                </c:pt>
                <c:pt idx="945">
                  <c:v>478.18400000000003</c:v>
                </c:pt>
                <c:pt idx="946">
                  <c:v>478.03000000000003</c:v>
                </c:pt>
                <c:pt idx="947">
                  <c:v>478.59200000000004</c:v>
                </c:pt>
                <c:pt idx="948">
                  <c:v>480.17199999999997</c:v>
                </c:pt>
                <c:pt idx="949">
                  <c:v>482.964</c:v>
                </c:pt>
                <c:pt idx="950">
                  <c:v>487.13499999999993</c:v>
                </c:pt>
                <c:pt idx="951">
                  <c:v>492.88499999999993</c:v>
                </c:pt>
                <c:pt idx="952">
                  <c:v>499.96099999999996</c:v>
                </c:pt>
                <c:pt idx="953">
                  <c:v>503.32699999999994</c:v>
                </c:pt>
                <c:pt idx="954">
                  <c:v>507.30699999999996</c:v>
                </c:pt>
                <c:pt idx="955">
                  <c:v>512.10300000000007</c:v>
                </c:pt>
                <c:pt idx="956">
                  <c:v>517.92200000000003</c:v>
                </c:pt>
                <c:pt idx="957">
                  <c:v>525.09</c:v>
                </c:pt>
                <c:pt idx="958">
                  <c:v>530.15300000000002</c:v>
                </c:pt>
                <c:pt idx="959">
                  <c:v>536.09400000000005</c:v>
                </c:pt>
                <c:pt idx="960">
                  <c:v>543.08500000000004</c:v>
                </c:pt>
                <c:pt idx="961">
                  <c:v>551.33300000000008</c:v>
                </c:pt>
                <c:pt idx="962">
                  <c:v>561.11400000000003</c:v>
                </c:pt>
                <c:pt idx="963">
                  <c:v>572.68100000000004</c:v>
                </c:pt>
                <c:pt idx="964">
                  <c:v>586.34500000000003</c:v>
                </c:pt>
                <c:pt idx="965">
                  <c:v>602.47400000000005</c:v>
                </c:pt>
                <c:pt idx="966">
                  <c:v>621.5</c:v>
                </c:pt>
                <c:pt idx="967">
                  <c:v>643.89300000000003</c:v>
                </c:pt>
                <c:pt idx="968">
                  <c:v>669.98200000000008</c:v>
                </c:pt>
                <c:pt idx="969">
                  <c:v>700.3420000000001</c:v>
                </c:pt>
                <c:pt idx="970">
                  <c:v>734.36</c:v>
                </c:pt>
                <c:pt idx="971">
                  <c:v>769.04300000000001</c:v>
                </c:pt>
                <c:pt idx="972">
                  <c:v>803.62300000000005</c:v>
                </c:pt>
                <c:pt idx="973">
                  <c:v>840.572</c:v>
                </c:pt>
                <c:pt idx="974">
                  <c:v>874.226</c:v>
                </c:pt>
                <c:pt idx="975">
                  <c:v>909.06900000000007</c:v>
                </c:pt>
                <c:pt idx="976">
                  <c:v>944.65899999999999</c:v>
                </c:pt>
                <c:pt idx="977">
                  <c:v>980.399</c:v>
                </c:pt>
                <c:pt idx="978">
                  <c:v>1013.0090000000001</c:v>
                </c:pt>
                <c:pt idx="979">
                  <c:v>1045.8389999999999</c:v>
                </c:pt>
                <c:pt idx="980">
                  <c:v>1077.6489999999999</c:v>
                </c:pt>
                <c:pt idx="981">
                  <c:v>1105.4289999999999</c:v>
                </c:pt>
                <c:pt idx="982">
                  <c:v>1128.239</c:v>
                </c:pt>
                <c:pt idx="983">
                  <c:v>1151.539</c:v>
                </c:pt>
                <c:pt idx="984">
                  <c:v>1171.1489999999999</c:v>
                </c:pt>
                <c:pt idx="985">
                  <c:v>1188.569</c:v>
                </c:pt>
                <c:pt idx="986">
                  <c:v>1205.039</c:v>
                </c:pt>
                <c:pt idx="987">
                  <c:v>1220.7189999999998</c:v>
                </c:pt>
                <c:pt idx="988">
                  <c:v>1229.4689999999998</c:v>
                </c:pt>
                <c:pt idx="989">
                  <c:v>1238.509</c:v>
                </c:pt>
                <c:pt idx="990">
                  <c:v>1247.6689999999999</c:v>
                </c:pt>
                <c:pt idx="991">
                  <c:v>1255.1289999999999</c:v>
                </c:pt>
                <c:pt idx="992">
                  <c:v>1262.4589999999998</c:v>
                </c:pt>
                <c:pt idx="993">
                  <c:v>1269.4289999999999</c:v>
                </c:pt>
                <c:pt idx="994">
                  <c:v>1275.979</c:v>
                </c:pt>
                <c:pt idx="995">
                  <c:v>1279.019</c:v>
                </c:pt>
                <c:pt idx="996">
                  <c:v>1281.9489999999998</c:v>
                </c:pt>
                <c:pt idx="997">
                  <c:v>1284.1889999999999</c:v>
                </c:pt>
                <c:pt idx="998">
                  <c:v>1286.1989999999998</c:v>
                </c:pt>
                <c:pt idx="999">
                  <c:v>1287.979</c:v>
                </c:pt>
                <c:pt idx="1000">
                  <c:v>1289.989</c:v>
                </c:pt>
                <c:pt idx="1001">
                  <c:v>1291.4089999999999</c:v>
                </c:pt>
                <c:pt idx="1002">
                  <c:v>1292.6489999999999</c:v>
                </c:pt>
                <c:pt idx="1003">
                  <c:v>1294.4189999999999</c:v>
                </c:pt>
                <c:pt idx="1004">
                  <c:v>1295.579</c:v>
                </c:pt>
                <c:pt idx="1005">
                  <c:v>1295.989</c:v>
                </c:pt>
                <c:pt idx="1006">
                  <c:v>1295.9189999999999</c:v>
                </c:pt>
                <c:pt idx="1007">
                  <c:v>1295.229</c:v>
                </c:pt>
                <c:pt idx="1008">
                  <c:v>1292.9589999999998</c:v>
                </c:pt>
                <c:pt idx="1009">
                  <c:v>1289.9589999999998</c:v>
                </c:pt>
                <c:pt idx="1010">
                  <c:v>1286.499</c:v>
                </c:pt>
                <c:pt idx="1011">
                  <c:v>1282.6489999999999</c:v>
                </c:pt>
                <c:pt idx="1012">
                  <c:v>1278.6789999999999</c:v>
                </c:pt>
                <c:pt idx="1013">
                  <c:v>1274.5989999999999</c:v>
                </c:pt>
                <c:pt idx="1014">
                  <c:v>1270.4189999999999</c:v>
                </c:pt>
                <c:pt idx="1015">
                  <c:v>1267.6689999999999</c:v>
                </c:pt>
                <c:pt idx="1016">
                  <c:v>1264.799</c:v>
                </c:pt>
                <c:pt idx="1017">
                  <c:v>1261.729</c:v>
                </c:pt>
                <c:pt idx="1018">
                  <c:v>1258.1689999999999</c:v>
                </c:pt>
                <c:pt idx="1019">
                  <c:v>1254.049</c:v>
                </c:pt>
                <c:pt idx="1020">
                  <c:v>1249.279</c:v>
                </c:pt>
                <c:pt idx="1021">
                  <c:v>1244.269</c:v>
                </c:pt>
                <c:pt idx="1022">
                  <c:v>1239.039</c:v>
                </c:pt>
                <c:pt idx="1023">
                  <c:v>1233.6089999999999</c:v>
                </c:pt>
                <c:pt idx="1024">
                  <c:v>1228.039</c:v>
                </c:pt>
                <c:pt idx="1025">
                  <c:v>1222.3889999999999</c:v>
                </c:pt>
                <c:pt idx="1026">
                  <c:v>1216.5889999999999</c:v>
                </c:pt>
                <c:pt idx="1027">
                  <c:v>1210.6689999999999</c:v>
                </c:pt>
                <c:pt idx="1028">
                  <c:v>1204.6989999999998</c:v>
                </c:pt>
                <c:pt idx="1029">
                  <c:v>1198.779</c:v>
                </c:pt>
                <c:pt idx="1030">
                  <c:v>1192.8789999999999</c:v>
                </c:pt>
                <c:pt idx="1031">
                  <c:v>1186.9589999999998</c:v>
                </c:pt>
                <c:pt idx="1032">
                  <c:v>1180.999</c:v>
                </c:pt>
                <c:pt idx="1033">
                  <c:v>1175.039</c:v>
                </c:pt>
                <c:pt idx="1034">
                  <c:v>1169.079</c:v>
                </c:pt>
                <c:pt idx="1035">
                  <c:v>1163.1589999999999</c:v>
                </c:pt>
                <c:pt idx="1036">
                  <c:v>1157.1789999999999</c:v>
                </c:pt>
                <c:pt idx="1037">
                  <c:v>1154.1789999999999</c:v>
                </c:pt>
                <c:pt idx="1038">
                  <c:v>1150.8989999999999</c:v>
                </c:pt>
                <c:pt idx="1039">
                  <c:v>1147.299</c:v>
                </c:pt>
                <c:pt idx="1040">
                  <c:v>1143.3589999999999</c:v>
                </c:pt>
                <c:pt idx="1041">
                  <c:v>1139.059</c:v>
                </c:pt>
                <c:pt idx="1042">
                  <c:v>1134.3589999999999</c:v>
                </c:pt>
                <c:pt idx="1043">
                  <c:v>1129.2189999999998</c:v>
                </c:pt>
                <c:pt idx="1044">
                  <c:v>1123.6289999999999</c:v>
                </c:pt>
                <c:pt idx="1045">
                  <c:v>1117.6889999999999</c:v>
                </c:pt>
                <c:pt idx="1046">
                  <c:v>1111.749</c:v>
                </c:pt>
                <c:pt idx="1047">
                  <c:v>1106.1989999999998</c:v>
                </c:pt>
                <c:pt idx="1048">
                  <c:v>1100.6689999999999</c:v>
                </c:pt>
                <c:pt idx="1049">
                  <c:v>1095.1589999999999</c:v>
                </c:pt>
                <c:pt idx="1050">
                  <c:v>1089.6689999999999</c:v>
                </c:pt>
                <c:pt idx="1051">
                  <c:v>1084.1889999999999</c:v>
                </c:pt>
                <c:pt idx="1052">
                  <c:v>1078.739</c:v>
                </c:pt>
                <c:pt idx="1053">
                  <c:v>1073.3389999999999</c:v>
                </c:pt>
                <c:pt idx="1054">
                  <c:v>1067.979</c:v>
                </c:pt>
                <c:pt idx="1055">
                  <c:v>1062.7189999999998</c:v>
                </c:pt>
                <c:pt idx="1056">
                  <c:v>1057.309</c:v>
                </c:pt>
                <c:pt idx="1057">
                  <c:v>1051.999</c:v>
                </c:pt>
                <c:pt idx="1058">
                  <c:v>1047.019</c:v>
                </c:pt>
                <c:pt idx="1059">
                  <c:v>1042.1889999999999</c:v>
                </c:pt>
                <c:pt idx="1060">
                  <c:v>1037.1889999999999</c:v>
                </c:pt>
                <c:pt idx="1061">
                  <c:v>1032.299</c:v>
                </c:pt>
                <c:pt idx="1062">
                  <c:v>1027.489</c:v>
                </c:pt>
                <c:pt idx="1063">
                  <c:v>1022.7490000000001</c:v>
                </c:pt>
                <c:pt idx="1064">
                  <c:v>1018.0790000000001</c:v>
                </c:pt>
                <c:pt idx="1065">
                  <c:v>1013.4689999999999</c:v>
                </c:pt>
                <c:pt idx="1066">
                  <c:v>1008.929</c:v>
                </c:pt>
                <c:pt idx="1067">
                  <c:v>1004.4589999999999</c:v>
                </c:pt>
                <c:pt idx="1068">
                  <c:v>1000.0490000000001</c:v>
                </c:pt>
                <c:pt idx="1069">
                  <c:v>995.71899999999994</c:v>
                </c:pt>
                <c:pt idx="1070">
                  <c:v>991.44899999999996</c:v>
                </c:pt>
                <c:pt idx="1071">
                  <c:v>988.35900000000004</c:v>
                </c:pt>
                <c:pt idx="1072">
                  <c:v>985.02900000000011</c:v>
                </c:pt>
                <c:pt idx="1073">
                  <c:v>981.42899999999997</c:v>
                </c:pt>
                <c:pt idx="1074">
                  <c:v>977.55900000000008</c:v>
                </c:pt>
                <c:pt idx="1075">
                  <c:v>975.25900000000013</c:v>
                </c:pt>
                <c:pt idx="1076">
                  <c:v>972.75900000000013</c:v>
                </c:pt>
                <c:pt idx="1077">
                  <c:v>970.06900000000007</c:v>
                </c:pt>
                <c:pt idx="1078">
                  <c:v>967.149</c:v>
                </c:pt>
                <c:pt idx="1079">
                  <c:v>964.01900000000012</c:v>
                </c:pt>
                <c:pt idx="1080">
                  <c:v>960.61900000000003</c:v>
                </c:pt>
                <c:pt idx="1081">
                  <c:v>957.08900000000006</c:v>
                </c:pt>
                <c:pt idx="1082">
                  <c:v>953.61900000000003</c:v>
                </c:pt>
                <c:pt idx="1083">
                  <c:v>950.30900000000008</c:v>
                </c:pt>
                <c:pt idx="1084">
                  <c:v>947.149</c:v>
                </c:pt>
                <c:pt idx="1085">
                  <c:v>944.06900000000007</c:v>
                </c:pt>
                <c:pt idx="1086">
                  <c:v>941.05900000000008</c:v>
                </c:pt>
                <c:pt idx="1087">
                  <c:v>938.11900000000003</c:v>
                </c:pt>
                <c:pt idx="1088">
                  <c:v>935.25900000000013</c:v>
                </c:pt>
                <c:pt idx="1089">
                  <c:v>932.46899999999994</c:v>
                </c:pt>
                <c:pt idx="1090">
                  <c:v>929.75900000000013</c:v>
                </c:pt>
                <c:pt idx="1091">
                  <c:v>927.149</c:v>
                </c:pt>
                <c:pt idx="1092">
                  <c:v>924.61900000000003</c:v>
                </c:pt>
                <c:pt idx="1093">
                  <c:v>922.17900000000009</c:v>
                </c:pt>
                <c:pt idx="1094">
                  <c:v>919.81900000000007</c:v>
                </c:pt>
                <c:pt idx="1095">
                  <c:v>917.5390000000001</c:v>
                </c:pt>
                <c:pt idx="1096">
                  <c:v>915.31900000000007</c:v>
                </c:pt>
                <c:pt idx="1097">
                  <c:v>913.11900000000003</c:v>
                </c:pt>
                <c:pt idx="1098">
                  <c:v>910.92900000000009</c:v>
                </c:pt>
                <c:pt idx="1099">
                  <c:v>909.19900000000007</c:v>
                </c:pt>
                <c:pt idx="1100">
                  <c:v>907.31900000000007</c:v>
                </c:pt>
                <c:pt idx="1101">
                  <c:v>905.37900000000002</c:v>
                </c:pt>
                <c:pt idx="1102">
                  <c:v>903.4190000000001</c:v>
                </c:pt>
                <c:pt idx="1103">
                  <c:v>901.49900000000002</c:v>
                </c:pt>
                <c:pt idx="1104">
                  <c:v>899.62900000000002</c:v>
                </c:pt>
                <c:pt idx="1105">
                  <c:v>897.80900000000008</c:v>
                </c:pt>
                <c:pt idx="1106">
                  <c:v>895.98900000000003</c:v>
                </c:pt>
                <c:pt idx="1107">
                  <c:v>894.178</c:v>
                </c:pt>
                <c:pt idx="1108">
                  <c:v>892.38400000000001</c:v>
                </c:pt>
                <c:pt idx="1109">
                  <c:v>890.60500000000002</c:v>
                </c:pt>
                <c:pt idx="1110">
                  <c:v>888.84</c:v>
                </c:pt>
                <c:pt idx="1111">
                  <c:v>887.08600000000001</c:v>
                </c:pt>
                <c:pt idx="1112">
                  <c:v>885.3420000000001</c:v>
                </c:pt>
                <c:pt idx="1113">
                  <c:v>883.61</c:v>
                </c:pt>
                <c:pt idx="1114">
                  <c:v>881.88800000000003</c:v>
                </c:pt>
                <c:pt idx="1115">
                  <c:v>880.15800000000002</c:v>
                </c:pt>
                <c:pt idx="1116">
                  <c:v>878.41200000000003</c:v>
                </c:pt>
                <c:pt idx="1117">
                  <c:v>876.6450000000001</c:v>
                </c:pt>
                <c:pt idx="1118">
                  <c:v>874.85300000000007</c:v>
                </c:pt>
                <c:pt idx="1119">
                  <c:v>873.03300000000002</c:v>
                </c:pt>
                <c:pt idx="1120">
                  <c:v>871.18000000000006</c:v>
                </c:pt>
                <c:pt idx="1121">
                  <c:v>869.29100000000005</c:v>
                </c:pt>
                <c:pt idx="1122">
                  <c:v>867.36500000000001</c:v>
                </c:pt>
                <c:pt idx="1123">
                  <c:v>865.37900000000002</c:v>
                </c:pt>
                <c:pt idx="1124">
                  <c:v>863.34100000000001</c:v>
                </c:pt>
                <c:pt idx="1125">
                  <c:v>861.25300000000004</c:v>
                </c:pt>
                <c:pt idx="1126">
                  <c:v>859.11</c:v>
                </c:pt>
                <c:pt idx="1127">
                  <c:v>856.90899999999999</c:v>
                </c:pt>
                <c:pt idx="1128">
                  <c:v>854.6400000000001</c:v>
                </c:pt>
                <c:pt idx="1129">
                  <c:v>852.34400000000005</c:v>
                </c:pt>
                <c:pt idx="1130">
                  <c:v>850.00100000000009</c:v>
                </c:pt>
                <c:pt idx="1131">
                  <c:v>847.59300000000007</c:v>
                </c:pt>
                <c:pt idx="1132">
                  <c:v>845.10500000000002</c:v>
                </c:pt>
                <c:pt idx="1133">
                  <c:v>842.53600000000006</c:v>
                </c:pt>
                <c:pt idx="1134">
                  <c:v>839.88600000000008</c:v>
                </c:pt>
                <c:pt idx="1135">
                  <c:v>837.88700000000006</c:v>
                </c:pt>
                <c:pt idx="1136">
                  <c:v>835.65200000000004</c:v>
                </c:pt>
                <c:pt idx="1137">
                  <c:v>833.14700000000005</c:v>
                </c:pt>
                <c:pt idx="1138">
                  <c:v>830.33500000000004</c:v>
                </c:pt>
                <c:pt idx="1139">
                  <c:v>828.41000000000008</c:v>
                </c:pt>
                <c:pt idx="1140">
                  <c:v>826.25900000000001</c:v>
                </c:pt>
                <c:pt idx="1141">
                  <c:v>823.85500000000002</c:v>
                </c:pt>
                <c:pt idx="1142">
                  <c:v>821.16600000000005</c:v>
                </c:pt>
                <c:pt idx="1143">
                  <c:v>818.15300000000002</c:v>
                </c:pt>
                <c:pt idx="1144">
                  <c:v>814.77300000000002</c:v>
                </c:pt>
                <c:pt idx="1145">
                  <c:v>811.19200000000001</c:v>
                </c:pt>
                <c:pt idx="1146">
                  <c:v>807.56900000000007</c:v>
                </c:pt>
                <c:pt idx="1147">
                  <c:v>803.89400000000001</c:v>
                </c:pt>
                <c:pt idx="1148">
                  <c:v>800.154</c:v>
                </c:pt>
                <c:pt idx="1149">
                  <c:v>796.3180000000001</c:v>
                </c:pt>
                <c:pt idx="1150">
                  <c:v>792.38700000000006</c:v>
                </c:pt>
                <c:pt idx="1151">
                  <c:v>788.35</c:v>
                </c:pt>
                <c:pt idx="1152">
                  <c:v>784.173</c:v>
                </c:pt>
                <c:pt idx="1153">
                  <c:v>781.947</c:v>
                </c:pt>
                <c:pt idx="1154">
                  <c:v>779.48</c:v>
                </c:pt>
                <c:pt idx="1155">
                  <c:v>776.745</c:v>
                </c:pt>
                <c:pt idx="1156">
                  <c:v>774.39700000000005</c:v>
                </c:pt>
                <c:pt idx="1157">
                  <c:v>771.798</c:v>
                </c:pt>
                <c:pt idx="1158">
                  <c:v>768.9190000000001</c:v>
                </c:pt>
                <c:pt idx="1159">
                  <c:v>765.73200000000008</c:v>
                </c:pt>
                <c:pt idx="1160">
                  <c:v>762.21600000000001</c:v>
                </c:pt>
                <c:pt idx="1161">
                  <c:v>758.32100000000003</c:v>
                </c:pt>
                <c:pt idx="1162">
                  <c:v>753.99800000000005</c:v>
                </c:pt>
                <c:pt idx="1163">
                  <c:v>749.39300000000003</c:v>
                </c:pt>
                <c:pt idx="1164">
                  <c:v>744.779</c:v>
                </c:pt>
                <c:pt idx="1165">
                  <c:v>740.11300000000006</c:v>
                </c:pt>
                <c:pt idx="1166">
                  <c:v>735.41600000000005</c:v>
                </c:pt>
                <c:pt idx="1167">
                  <c:v>730.68400000000008</c:v>
                </c:pt>
                <c:pt idx="1168">
                  <c:v>725.90100000000007</c:v>
                </c:pt>
                <c:pt idx="1169">
                  <c:v>723.322</c:v>
                </c:pt>
                <c:pt idx="1170">
                  <c:v>720.47500000000002</c:v>
                </c:pt>
                <c:pt idx="1171">
                  <c:v>718.01200000000006</c:v>
                </c:pt>
                <c:pt idx="1172">
                  <c:v>715.29900000000009</c:v>
                </c:pt>
                <c:pt idx="1173">
                  <c:v>712.31100000000004</c:v>
                </c:pt>
                <c:pt idx="1174">
                  <c:v>709.02100000000007</c:v>
                </c:pt>
                <c:pt idx="1175">
                  <c:v>705.39800000000002</c:v>
                </c:pt>
                <c:pt idx="1176">
                  <c:v>701.41500000000008</c:v>
                </c:pt>
                <c:pt idx="1177">
                  <c:v>700.14800000000002</c:v>
                </c:pt>
                <c:pt idx="1178">
                  <c:v>698.75400000000002</c:v>
                </c:pt>
                <c:pt idx="1179">
                  <c:v>697.22</c:v>
                </c:pt>
                <c:pt idx="1180">
                  <c:v>695.53300000000002</c:v>
                </c:pt>
                <c:pt idx="1181">
                  <c:v>693.67700000000002</c:v>
                </c:pt>
                <c:pt idx="1182">
                  <c:v>691.63600000000008</c:v>
                </c:pt>
                <c:pt idx="1183">
                  <c:v>689.38300000000004</c:v>
                </c:pt>
                <c:pt idx="1184">
                  <c:v>686.90100000000007</c:v>
                </c:pt>
                <c:pt idx="1185">
                  <c:v>684.17900000000009</c:v>
                </c:pt>
                <c:pt idx="1186">
                  <c:v>681.1880000000001</c:v>
                </c:pt>
                <c:pt idx="1187">
                  <c:v>678.57600000000002</c:v>
                </c:pt>
                <c:pt idx="1188">
                  <c:v>675.70400000000006</c:v>
                </c:pt>
                <c:pt idx="1189">
                  <c:v>672.54700000000003</c:v>
                </c:pt>
                <c:pt idx="1190">
                  <c:v>669.07900000000006</c:v>
                </c:pt>
                <c:pt idx="1191">
                  <c:v>665.26900000000001</c:v>
                </c:pt>
                <c:pt idx="1192">
                  <c:v>661.08600000000001</c:v>
                </c:pt>
                <c:pt idx="1193">
                  <c:v>656.49300000000005</c:v>
                </c:pt>
                <c:pt idx="1194">
                  <c:v>651.63400000000001</c:v>
                </c:pt>
                <c:pt idx="1195">
                  <c:v>650.07300000000009</c:v>
                </c:pt>
                <c:pt idx="1196">
                  <c:v>648.35500000000002</c:v>
                </c:pt>
                <c:pt idx="1197">
                  <c:v>646.4670000000001</c:v>
                </c:pt>
                <c:pt idx="1198">
                  <c:v>644.39400000000001</c:v>
                </c:pt>
                <c:pt idx="1199">
                  <c:v>642.11800000000005</c:v>
                </c:pt>
                <c:pt idx="1200">
                  <c:v>639.61900000000003</c:v>
                </c:pt>
                <c:pt idx="1201">
                  <c:v>638.20699999999999</c:v>
                </c:pt>
                <c:pt idx="1202">
                  <c:v>636.65500000000009</c:v>
                </c:pt>
                <c:pt idx="1203">
                  <c:v>634.95100000000002</c:v>
                </c:pt>
                <c:pt idx="1204">
                  <c:v>633.07900000000006</c:v>
                </c:pt>
                <c:pt idx="1205">
                  <c:v>631.02300000000002</c:v>
                </c:pt>
                <c:pt idx="1206">
                  <c:v>628.76700000000005</c:v>
                </c:pt>
                <c:pt idx="1207">
                  <c:v>626.29000000000008</c:v>
                </c:pt>
                <c:pt idx="1208">
                  <c:v>623.57300000000009</c:v>
                </c:pt>
                <c:pt idx="1209">
                  <c:v>620.5920000000001</c:v>
                </c:pt>
                <c:pt idx="1210">
                  <c:v>617.32300000000009</c:v>
                </c:pt>
                <c:pt idx="1211">
                  <c:v>613.7410000000001</c:v>
                </c:pt>
                <c:pt idx="1212">
                  <c:v>609.81500000000005</c:v>
                </c:pt>
                <c:pt idx="1213">
                  <c:v>605.51600000000008</c:v>
                </c:pt>
                <c:pt idx="1214">
                  <c:v>600.86200000000008</c:v>
                </c:pt>
                <c:pt idx="1215">
                  <c:v>596.22800000000007</c:v>
                </c:pt>
                <c:pt idx="1216">
                  <c:v>591.61099999999999</c:v>
                </c:pt>
                <c:pt idx="1217">
                  <c:v>587.01400000000001</c:v>
                </c:pt>
                <c:pt idx="1218">
                  <c:v>582.44100000000003</c:v>
                </c:pt>
                <c:pt idx="1219">
                  <c:v>577.8950000000001</c:v>
                </c:pt>
                <c:pt idx="1220">
                  <c:v>573.37400000000002</c:v>
                </c:pt>
                <c:pt idx="1221">
                  <c:v>568.875</c:v>
                </c:pt>
                <c:pt idx="1222">
                  <c:v>564.42400000000009</c:v>
                </c:pt>
                <c:pt idx="1223">
                  <c:v>560.03800000000001</c:v>
                </c:pt>
                <c:pt idx="1224">
                  <c:v>555.80100000000004</c:v>
                </c:pt>
                <c:pt idx="1225">
                  <c:v>551.70000000000005</c:v>
                </c:pt>
                <c:pt idx="1226">
                  <c:v>547.65700000000004</c:v>
                </c:pt>
                <c:pt idx="1227">
                  <c:v>543.726</c:v>
                </c:pt>
                <c:pt idx="1228">
                  <c:v>539.88200000000006</c:v>
                </c:pt>
                <c:pt idx="1229">
                  <c:v>537.31900000000007</c:v>
                </c:pt>
                <c:pt idx="1230">
                  <c:v>534.51100000000008</c:v>
                </c:pt>
                <c:pt idx="1231">
                  <c:v>531.43600000000004</c:v>
                </c:pt>
                <c:pt idx="1232">
                  <c:v>528.072</c:v>
                </c:pt>
                <c:pt idx="1233">
                  <c:v>524.60599999999999</c:v>
                </c:pt>
                <c:pt idx="1234">
                  <c:v>521.18700000000001</c:v>
                </c:pt>
                <c:pt idx="1235">
                  <c:v>517.74200000000008</c:v>
                </c:pt>
                <c:pt idx="1236">
                  <c:v>514.41700000000003</c:v>
                </c:pt>
                <c:pt idx="1237">
                  <c:v>511.214</c:v>
                </c:pt>
                <c:pt idx="1238">
                  <c:v>507.97800000000001</c:v>
                </c:pt>
                <c:pt idx="1239">
                  <c:v>504.762</c:v>
                </c:pt>
                <c:pt idx="1240">
                  <c:v>501.55799999999994</c:v>
                </c:pt>
                <c:pt idx="1241">
                  <c:v>498.411</c:v>
                </c:pt>
                <c:pt idx="1242">
                  <c:v>495.39100000000002</c:v>
                </c:pt>
                <c:pt idx="1243">
                  <c:v>492.233</c:v>
                </c:pt>
                <c:pt idx="1244">
                  <c:v>489.24700000000001</c:v>
                </c:pt>
                <c:pt idx="1245">
                  <c:v>486.41199999999998</c:v>
                </c:pt>
                <c:pt idx="1246">
                  <c:v>483.48700000000002</c:v>
                </c:pt>
                <c:pt idx="1247">
                  <c:v>480.58099999999996</c:v>
                </c:pt>
                <c:pt idx="1248">
                  <c:v>477.589</c:v>
                </c:pt>
                <c:pt idx="1249">
                  <c:v>474.78000000000003</c:v>
                </c:pt>
                <c:pt idx="1250">
                  <c:v>472.00299999999999</c:v>
                </c:pt>
                <c:pt idx="1251">
                  <c:v>469.20599999999996</c:v>
                </c:pt>
                <c:pt idx="1252">
                  <c:v>466.38499999999993</c:v>
                </c:pt>
                <c:pt idx="1253">
                  <c:v>463.53500000000003</c:v>
                </c:pt>
                <c:pt idx="1254">
                  <c:v>460.86499999999995</c:v>
                </c:pt>
                <c:pt idx="1255">
                  <c:v>458.14699999999999</c:v>
                </c:pt>
                <c:pt idx="1256">
                  <c:v>455.46300000000002</c:v>
                </c:pt>
                <c:pt idx="1257">
                  <c:v>452.76100000000002</c:v>
                </c:pt>
                <c:pt idx="1258">
                  <c:v>450.12299999999999</c:v>
                </c:pt>
                <c:pt idx="1259">
                  <c:v>447.56900000000002</c:v>
                </c:pt>
                <c:pt idx="1260">
                  <c:v>444.94099999999997</c:v>
                </c:pt>
                <c:pt idx="1261">
                  <c:v>442.339</c:v>
                </c:pt>
                <c:pt idx="1262">
                  <c:v>439.83499999999998</c:v>
                </c:pt>
                <c:pt idx="1263">
                  <c:v>437.28900000000004</c:v>
                </c:pt>
                <c:pt idx="1264">
                  <c:v>434.709</c:v>
                </c:pt>
                <c:pt idx="1265">
                  <c:v>432.22899999999998</c:v>
                </c:pt>
                <c:pt idx="1266">
                  <c:v>429.762</c:v>
                </c:pt>
                <c:pt idx="1267">
                  <c:v>427.26600000000002</c:v>
                </c:pt>
                <c:pt idx="1268">
                  <c:v>424.80400000000003</c:v>
                </c:pt>
                <c:pt idx="1269">
                  <c:v>423.09599999999995</c:v>
                </c:pt>
                <c:pt idx="1270">
                  <c:v>421.22499999999997</c:v>
                </c:pt>
                <c:pt idx="1271">
                  <c:v>419.17699999999996</c:v>
                </c:pt>
                <c:pt idx="1272">
                  <c:v>416.94</c:v>
                </c:pt>
                <c:pt idx="1273">
                  <c:v>414.56099999999998</c:v>
                </c:pt>
                <c:pt idx="1274">
                  <c:v>412.12100000000004</c:v>
                </c:pt>
                <c:pt idx="1275">
                  <c:v>409.661</c:v>
                </c:pt>
                <c:pt idx="1276">
                  <c:v>407.20699999999999</c:v>
                </c:pt>
                <c:pt idx="1277">
                  <c:v>404.83799999999997</c:v>
                </c:pt>
                <c:pt idx="1278">
                  <c:v>402.44499999999999</c:v>
                </c:pt>
                <c:pt idx="1279">
                  <c:v>400.01799999999997</c:v>
                </c:pt>
                <c:pt idx="1280">
                  <c:v>398.642</c:v>
                </c:pt>
                <c:pt idx="1281">
                  <c:v>397.13400000000001</c:v>
                </c:pt>
                <c:pt idx="1282">
                  <c:v>395.48500000000001</c:v>
                </c:pt>
                <c:pt idx="1283">
                  <c:v>393.68899999999996</c:v>
                </c:pt>
                <c:pt idx="1284">
                  <c:v>391.73599999999999</c:v>
                </c:pt>
                <c:pt idx="1285">
                  <c:v>389.62</c:v>
                </c:pt>
                <c:pt idx="1286">
                  <c:v>387.334</c:v>
                </c:pt>
                <c:pt idx="1287">
                  <c:v>384.87299999999999</c:v>
                </c:pt>
                <c:pt idx="1288">
                  <c:v>382.21499999999997</c:v>
                </c:pt>
                <c:pt idx="1289">
                  <c:v>379.68899999999996</c:v>
                </c:pt>
                <c:pt idx="1290">
                  <c:v>377.18099999999998</c:v>
                </c:pt>
                <c:pt idx="1291">
                  <c:v>374.76499999999999</c:v>
                </c:pt>
                <c:pt idx="1292">
                  <c:v>373.36699999999996</c:v>
                </c:pt>
                <c:pt idx="1293">
                  <c:v>371.89400000000001</c:v>
                </c:pt>
                <c:pt idx="1294">
                  <c:v>370.36</c:v>
                </c:pt>
                <c:pt idx="1295">
                  <c:v>368.78</c:v>
                </c:pt>
                <c:pt idx="1296">
                  <c:v>367.10899999999998</c:v>
                </c:pt>
                <c:pt idx="1297">
                  <c:v>365.33199999999999</c:v>
                </c:pt>
                <c:pt idx="1298">
                  <c:v>363.55099999999999</c:v>
                </c:pt>
                <c:pt idx="1299">
                  <c:v>363.06900000000002</c:v>
                </c:pt>
                <c:pt idx="1300">
                  <c:v>362.548</c:v>
                </c:pt>
                <c:pt idx="1301">
                  <c:v>362.01299999999998</c:v>
                </c:pt>
                <c:pt idx="1302">
                  <c:v>361.47199999999998</c:v>
                </c:pt>
                <c:pt idx="1303">
                  <c:v>360.935</c:v>
                </c:pt>
                <c:pt idx="1304">
                  <c:v>360.423</c:v>
                </c:pt>
                <c:pt idx="1305">
                  <c:v>359.95799999999997</c:v>
                </c:pt>
                <c:pt idx="1306">
                  <c:v>359.63</c:v>
                </c:pt>
                <c:pt idx="1307">
                  <c:v>359.488</c:v>
                </c:pt>
                <c:pt idx="1308">
                  <c:v>359.553</c:v>
                </c:pt>
                <c:pt idx="1309">
                  <c:v>359.97899999999998</c:v>
                </c:pt>
                <c:pt idx="1310">
                  <c:v>360.93299999999999</c:v>
                </c:pt>
                <c:pt idx="1311">
                  <c:v>362.54899999999998</c:v>
                </c:pt>
                <c:pt idx="1312">
                  <c:v>364.99</c:v>
                </c:pt>
                <c:pt idx="1313">
                  <c:v>367.96699999999998</c:v>
                </c:pt>
                <c:pt idx="1314">
                  <c:v>371.90499999999997</c:v>
                </c:pt>
                <c:pt idx="1315">
                  <c:v>376.78499999999997</c:v>
                </c:pt>
                <c:pt idx="1316">
                  <c:v>382.64</c:v>
                </c:pt>
                <c:pt idx="1317">
                  <c:v>385.69799999999998</c:v>
                </c:pt>
                <c:pt idx="1318">
                  <c:v>389.29699999999997</c:v>
                </c:pt>
                <c:pt idx="1319">
                  <c:v>393.53</c:v>
                </c:pt>
                <c:pt idx="1320">
                  <c:v>398.51599999999996</c:v>
                </c:pt>
                <c:pt idx="1321">
                  <c:v>404.39299999999997</c:v>
                </c:pt>
                <c:pt idx="1322">
                  <c:v>411.31599999999997</c:v>
                </c:pt>
                <c:pt idx="1323">
                  <c:v>419.47300000000001</c:v>
                </c:pt>
                <c:pt idx="1324">
                  <c:v>429.05</c:v>
                </c:pt>
                <c:pt idx="1325">
                  <c:v>440.21800000000002</c:v>
                </c:pt>
                <c:pt idx="1326">
                  <c:v>452.42900000000003</c:v>
                </c:pt>
                <c:pt idx="1327">
                  <c:v>465.14699999999999</c:v>
                </c:pt>
                <c:pt idx="1328">
                  <c:v>478.19800000000004</c:v>
                </c:pt>
                <c:pt idx="1329">
                  <c:v>491.709</c:v>
                </c:pt>
                <c:pt idx="1330">
                  <c:v>505.39000000000004</c:v>
                </c:pt>
                <c:pt idx="1331">
                  <c:v>519.05799999999999</c:v>
                </c:pt>
                <c:pt idx="1332">
                  <c:v>532.71100000000001</c:v>
                </c:pt>
                <c:pt idx="1333">
                  <c:v>545.99700000000007</c:v>
                </c:pt>
                <c:pt idx="1334">
                  <c:v>558.89800000000002</c:v>
                </c:pt>
                <c:pt idx="1335">
                  <c:v>571.52200000000005</c:v>
                </c:pt>
                <c:pt idx="1336">
                  <c:v>583.61900000000003</c:v>
                </c:pt>
                <c:pt idx="1337">
                  <c:v>594.86500000000001</c:v>
                </c:pt>
                <c:pt idx="1338">
                  <c:v>605.54500000000007</c:v>
                </c:pt>
                <c:pt idx="1339">
                  <c:v>615.43299999999999</c:v>
                </c:pt>
                <c:pt idx="1340">
                  <c:v>624.66200000000003</c:v>
                </c:pt>
                <c:pt idx="1341">
                  <c:v>633.19900000000007</c:v>
                </c:pt>
                <c:pt idx="1342">
                  <c:v>640.79700000000003</c:v>
                </c:pt>
                <c:pt idx="1343">
                  <c:v>647.649</c:v>
                </c:pt>
                <c:pt idx="1344">
                  <c:v>653.73</c:v>
                </c:pt>
                <c:pt idx="1345">
                  <c:v>659.10500000000002</c:v>
                </c:pt>
                <c:pt idx="1346">
                  <c:v>663.81000000000006</c:v>
                </c:pt>
                <c:pt idx="1347">
                  <c:v>667.84500000000003</c:v>
                </c:pt>
                <c:pt idx="1348">
                  <c:v>671.14600000000007</c:v>
                </c:pt>
                <c:pt idx="1349">
                  <c:v>673.79500000000007</c:v>
                </c:pt>
                <c:pt idx="1350">
                  <c:v>675.87</c:v>
                </c:pt>
                <c:pt idx="1351">
                  <c:v>677.399</c:v>
                </c:pt>
                <c:pt idx="1352">
                  <c:v>678.4140000000001</c:v>
                </c:pt>
                <c:pt idx="1353">
                  <c:v>678.702</c:v>
                </c:pt>
                <c:pt idx="1354">
                  <c:v>678.87900000000002</c:v>
                </c:pt>
                <c:pt idx="1355">
                  <c:v>678.91700000000003</c:v>
                </c:pt>
                <c:pt idx="1356">
                  <c:v>678.81000000000006</c:v>
                </c:pt>
                <c:pt idx="1357">
                  <c:v>678.52300000000002</c:v>
                </c:pt>
                <c:pt idx="1358">
                  <c:v>678.01100000000008</c:v>
                </c:pt>
                <c:pt idx="1359">
                  <c:v>677.23900000000003</c:v>
                </c:pt>
                <c:pt idx="1360">
                  <c:v>676.13200000000006</c:v>
                </c:pt>
                <c:pt idx="1361">
                  <c:v>674.62</c:v>
                </c:pt>
                <c:pt idx="1362">
                  <c:v>672.80600000000004</c:v>
                </c:pt>
                <c:pt idx="1363">
                  <c:v>671.803</c:v>
                </c:pt>
                <c:pt idx="1364">
                  <c:v>670.62100000000009</c:v>
                </c:pt>
                <c:pt idx="1365">
                  <c:v>669.548</c:v>
                </c:pt>
                <c:pt idx="1366">
                  <c:v>668.32100000000003</c:v>
                </c:pt>
                <c:pt idx="1367">
                  <c:v>666.9190000000001</c:v>
                </c:pt>
                <c:pt idx="1368">
                  <c:v>665.31200000000001</c:v>
                </c:pt>
                <c:pt idx="1369">
                  <c:v>663.48800000000006</c:v>
                </c:pt>
                <c:pt idx="1370">
                  <c:v>661.40000000000009</c:v>
                </c:pt>
                <c:pt idx="1371">
                  <c:v>659.00800000000004</c:v>
                </c:pt>
                <c:pt idx="1372">
                  <c:v>656.26</c:v>
                </c:pt>
                <c:pt idx="1373">
                  <c:v>655.41000000000008</c:v>
                </c:pt>
                <c:pt idx="1374">
                  <c:v>654.4670000000001</c:v>
                </c:pt>
                <c:pt idx="1375">
                  <c:v>653.4190000000001</c:v>
                </c:pt>
                <c:pt idx="1376">
                  <c:v>652.25200000000007</c:v>
                </c:pt>
                <c:pt idx="1377">
                  <c:v>650.95100000000002</c:v>
                </c:pt>
                <c:pt idx="1378">
                  <c:v>649.49600000000009</c:v>
                </c:pt>
                <c:pt idx="1379">
                  <c:v>647.88600000000008</c:v>
                </c:pt>
                <c:pt idx="1380">
                  <c:v>646.09</c:v>
                </c:pt>
                <c:pt idx="1381">
                  <c:v>644.08100000000002</c:v>
                </c:pt>
                <c:pt idx="1382">
                  <c:v>641.84</c:v>
                </c:pt>
                <c:pt idx="1383">
                  <c:v>639.34400000000005</c:v>
                </c:pt>
                <c:pt idx="1384">
                  <c:v>636.56400000000008</c:v>
                </c:pt>
                <c:pt idx="1385">
                  <c:v>633.47400000000005</c:v>
                </c:pt>
                <c:pt idx="1386">
                  <c:v>629.98400000000004</c:v>
                </c:pt>
                <c:pt idx="1387">
                  <c:v>626.15000000000009</c:v>
                </c:pt>
                <c:pt idx="1388">
                  <c:v>622.2170000000001</c:v>
                </c:pt>
                <c:pt idx="1389">
                  <c:v>618.22700000000009</c:v>
                </c:pt>
                <c:pt idx="1390">
                  <c:v>614.1880000000001</c:v>
                </c:pt>
                <c:pt idx="1391">
                  <c:v>610.13800000000003</c:v>
                </c:pt>
                <c:pt idx="1392">
                  <c:v>606.10200000000009</c:v>
                </c:pt>
                <c:pt idx="1393">
                  <c:v>602.05799999999999</c:v>
                </c:pt>
                <c:pt idx="1394">
                  <c:v>597.99300000000005</c:v>
                </c:pt>
                <c:pt idx="1395">
                  <c:v>593.92200000000003</c:v>
                </c:pt>
                <c:pt idx="1396">
                  <c:v>589.85800000000006</c:v>
                </c:pt>
                <c:pt idx="1397">
                  <c:v>585.77100000000007</c:v>
                </c:pt>
                <c:pt idx="1398">
                  <c:v>583.74600000000009</c:v>
                </c:pt>
                <c:pt idx="1399">
                  <c:v>581.77700000000004</c:v>
                </c:pt>
                <c:pt idx="1400">
                  <c:v>579.60700000000008</c:v>
                </c:pt>
                <c:pt idx="1401">
                  <c:v>577.221</c:v>
                </c:pt>
                <c:pt idx="1402">
                  <c:v>574.59900000000005</c:v>
                </c:pt>
                <c:pt idx="1403">
                  <c:v>571.72</c:v>
                </c:pt>
                <c:pt idx="1404">
                  <c:v>568.55900000000008</c:v>
                </c:pt>
                <c:pt idx="1405">
                  <c:v>565.0920000000001</c:v>
                </c:pt>
                <c:pt idx="1406">
                  <c:v>561.29300000000001</c:v>
                </c:pt>
                <c:pt idx="1407">
                  <c:v>557.24900000000002</c:v>
                </c:pt>
                <c:pt idx="1408">
                  <c:v>553.22400000000005</c:v>
                </c:pt>
                <c:pt idx="1409">
                  <c:v>549.21400000000006</c:v>
                </c:pt>
                <c:pt idx="1410">
                  <c:v>545.16300000000001</c:v>
                </c:pt>
                <c:pt idx="1411">
                  <c:v>541.12200000000007</c:v>
                </c:pt>
                <c:pt idx="1412">
                  <c:v>537.11700000000008</c:v>
                </c:pt>
                <c:pt idx="1413">
                  <c:v>533.14200000000005</c:v>
                </c:pt>
                <c:pt idx="1414">
                  <c:v>529.19900000000007</c:v>
                </c:pt>
                <c:pt idx="1415">
                  <c:v>525.28200000000004</c:v>
                </c:pt>
                <c:pt idx="1416">
                  <c:v>521.38900000000001</c:v>
                </c:pt>
                <c:pt idx="1417">
                  <c:v>517.42900000000009</c:v>
                </c:pt>
                <c:pt idx="1418">
                  <c:v>515.36700000000008</c:v>
                </c:pt>
                <c:pt idx="1419">
                  <c:v>513.10400000000004</c:v>
                </c:pt>
                <c:pt idx="1420">
                  <c:v>510.62399999999997</c:v>
                </c:pt>
                <c:pt idx="1421">
                  <c:v>507.91</c:v>
                </c:pt>
                <c:pt idx="1422">
                  <c:v>504.94300000000004</c:v>
                </c:pt>
                <c:pt idx="1423">
                  <c:v>501.69800000000004</c:v>
                </c:pt>
                <c:pt idx="1424">
                  <c:v>498.15299999999996</c:v>
                </c:pt>
                <c:pt idx="1425">
                  <c:v>494.38899999999995</c:v>
                </c:pt>
                <c:pt idx="1426">
                  <c:v>490.66900000000004</c:v>
                </c:pt>
                <c:pt idx="1427">
                  <c:v>486.97399999999999</c:v>
                </c:pt>
                <c:pt idx="1428">
                  <c:v>483.24200000000002</c:v>
                </c:pt>
                <c:pt idx="1429">
                  <c:v>479.52600000000001</c:v>
                </c:pt>
                <c:pt idx="1430">
                  <c:v>475.83599999999996</c:v>
                </c:pt>
                <c:pt idx="1431">
                  <c:v>472.17299999999994</c:v>
                </c:pt>
                <c:pt idx="1432">
                  <c:v>468.536</c:v>
                </c:pt>
                <c:pt idx="1433">
                  <c:v>464.92699999999996</c:v>
                </c:pt>
                <c:pt idx="1434">
                  <c:v>461.34099999999995</c:v>
                </c:pt>
                <c:pt idx="1435">
                  <c:v>457.78100000000001</c:v>
                </c:pt>
                <c:pt idx="1436">
                  <c:v>454.24799999999999</c:v>
                </c:pt>
                <c:pt idx="1437">
                  <c:v>450.74200000000002</c:v>
                </c:pt>
                <c:pt idx="1438">
                  <c:v>447.26100000000002</c:v>
                </c:pt>
                <c:pt idx="1439">
                  <c:v>443.80799999999994</c:v>
                </c:pt>
                <c:pt idx="1440">
                  <c:v>440.37399999999997</c:v>
                </c:pt>
                <c:pt idx="1441">
                  <c:v>438.56800000000004</c:v>
                </c:pt>
                <c:pt idx="1442">
                  <c:v>436.58599999999996</c:v>
                </c:pt>
                <c:pt idx="1443">
                  <c:v>434.41500000000002</c:v>
                </c:pt>
                <c:pt idx="1444">
                  <c:v>432.04</c:v>
                </c:pt>
                <c:pt idx="1445">
                  <c:v>429.44300000000004</c:v>
                </c:pt>
                <c:pt idx="1446">
                  <c:v>426.60700000000003</c:v>
                </c:pt>
                <c:pt idx="1447">
                  <c:v>423.90899999999993</c:v>
                </c:pt>
                <c:pt idx="1448">
                  <c:v>420.95800000000003</c:v>
                </c:pt>
                <c:pt idx="1449">
                  <c:v>417.73599999999993</c:v>
                </c:pt>
                <c:pt idx="1450">
                  <c:v>414.48999999999995</c:v>
                </c:pt>
                <c:pt idx="1451">
                  <c:v>411.27100000000002</c:v>
                </c:pt>
                <c:pt idx="1452">
                  <c:v>408.077</c:v>
                </c:pt>
                <c:pt idx="1453">
                  <c:v>405.322</c:v>
                </c:pt>
                <c:pt idx="1454">
                  <c:v>402.30700000000002</c:v>
                </c:pt>
                <c:pt idx="1455">
                  <c:v>399.185</c:v>
                </c:pt>
                <c:pt idx="1456">
                  <c:v>396.07099999999997</c:v>
                </c:pt>
                <c:pt idx="1457">
                  <c:v>392.96699999999998</c:v>
                </c:pt>
                <c:pt idx="1458">
                  <c:v>389.87299999999999</c:v>
                </c:pt>
                <c:pt idx="1459">
                  <c:v>386.79199999999997</c:v>
                </c:pt>
                <c:pt idx="1460">
                  <c:v>383.74</c:v>
                </c:pt>
                <c:pt idx="1461">
                  <c:v>380.62599999999998</c:v>
                </c:pt>
                <c:pt idx="1462">
                  <c:v>377.52199999999999</c:v>
                </c:pt>
                <c:pt idx="1463">
                  <c:v>374.45</c:v>
                </c:pt>
                <c:pt idx="1464">
                  <c:v>371.40800000000002</c:v>
                </c:pt>
                <c:pt idx="1465">
                  <c:v>368.37099999999998</c:v>
                </c:pt>
                <c:pt idx="1466">
                  <c:v>365.33</c:v>
                </c:pt>
                <c:pt idx="1467">
                  <c:v>362.14299999999997</c:v>
                </c:pt>
                <c:pt idx="1468">
                  <c:v>359.25599999999997</c:v>
                </c:pt>
                <c:pt idx="1469">
                  <c:v>356.34800000000001</c:v>
                </c:pt>
                <c:pt idx="1470">
                  <c:v>353.435</c:v>
                </c:pt>
                <c:pt idx="1471">
                  <c:v>350.53800000000001</c:v>
                </c:pt>
                <c:pt idx="1472">
                  <c:v>347.654</c:v>
                </c:pt>
                <c:pt idx="1473">
                  <c:v>345.14400000000001</c:v>
                </c:pt>
                <c:pt idx="1474">
                  <c:v>345.01</c:v>
                </c:pt>
                <c:pt idx="1475">
                  <c:v>348.327</c:v>
                </c:pt>
                <c:pt idx="1476">
                  <c:v>352.721</c:v>
                </c:pt>
                <c:pt idx="1477">
                  <c:v>359.46800000000002</c:v>
                </c:pt>
                <c:pt idx="1478">
                  <c:v>369.81</c:v>
                </c:pt>
                <c:pt idx="1479">
                  <c:v>385.32900000000001</c:v>
                </c:pt>
                <c:pt idx="1480">
                  <c:v>407.76499999999999</c:v>
                </c:pt>
                <c:pt idx="1481">
                  <c:v>439.48200000000003</c:v>
                </c:pt>
                <c:pt idx="1482">
                  <c:v>483.17699999999996</c:v>
                </c:pt>
                <c:pt idx="1483">
                  <c:v>544.173</c:v>
                </c:pt>
                <c:pt idx="1484">
                  <c:v>627.3900000000001</c:v>
                </c:pt>
                <c:pt idx="1485">
                  <c:v>727.37300000000005</c:v>
                </c:pt>
                <c:pt idx="1486">
                  <c:v>839.33400000000006</c:v>
                </c:pt>
                <c:pt idx="1487">
                  <c:v>958.52900000000011</c:v>
                </c:pt>
                <c:pt idx="1488">
                  <c:v>1080.739</c:v>
                </c:pt>
                <c:pt idx="1489">
                  <c:v>1201.7189999999998</c:v>
                </c:pt>
                <c:pt idx="1490">
                  <c:v>1313.269</c:v>
                </c:pt>
                <c:pt idx="1491">
                  <c:v>1408.6689999999999</c:v>
                </c:pt>
                <c:pt idx="1492">
                  <c:v>1445.769</c:v>
                </c:pt>
                <c:pt idx="1493">
                  <c:v>1482.739</c:v>
                </c:pt>
                <c:pt idx="1494">
                  <c:v>1519.539</c:v>
                </c:pt>
                <c:pt idx="1495">
                  <c:v>1547.3789999999999</c:v>
                </c:pt>
                <c:pt idx="1496">
                  <c:v>1574.559</c:v>
                </c:pt>
                <c:pt idx="1497">
                  <c:v>1596.6789999999999</c:v>
                </c:pt>
                <c:pt idx="1498">
                  <c:v>1618.329</c:v>
                </c:pt>
                <c:pt idx="1499">
                  <c:v>1635.6789999999999</c:v>
                </c:pt>
                <c:pt idx="1500">
                  <c:v>1652.1689999999999</c:v>
                </c:pt>
                <c:pt idx="1501">
                  <c:v>1667.3789999999999</c:v>
                </c:pt>
                <c:pt idx="1502">
                  <c:v>1680.819</c:v>
                </c:pt>
                <c:pt idx="1503">
                  <c:v>1692.1389999999999</c:v>
                </c:pt>
                <c:pt idx="1504">
                  <c:v>1700.729</c:v>
                </c:pt>
                <c:pt idx="1505">
                  <c:v>1705.0989999999999</c:v>
                </c:pt>
                <c:pt idx="1506">
                  <c:v>1705.249</c:v>
                </c:pt>
                <c:pt idx="1507">
                  <c:v>1702.729</c:v>
                </c:pt>
                <c:pt idx="1508">
                  <c:v>1696.769</c:v>
                </c:pt>
                <c:pt idx="1509">
                  <c:v>1687.9389999999999</c:v>
                </c:pt>
                <c:pt idx="1510">
                  <c:v>1677.3389999999999</c:v>
                </c:pt>
                <c:pt idx="1511">
                  <c:v>1665.249</c:v>
                </c:pt>
                <c:pt idx="1512">
                  <c:v>1652.029</c:v>
                </c:pt>
                <c:pt idx="1513">
                  <c:v>1636.3389999999999</c:v>
                </c:pt>
                <c:pt idx="1514">
                  <c:v>1619.229</c:v>
                </c:pt>
                <c:pt idx="1515">
                  <c:v>1601.529</c:v>
                </c:pt>
                <c:pt idx="1516">
                  <c:v>1583.519</c:v>
                </c:pt>
                <c:pt idx="1517">
                  <c:v>1565.069</c:v>
                </c:pt>
                <c:pt idx="1518">
                  <c:v>1547.009</c:v>
                </c:pt>
                <c:pt idx="1519">
                  <c:v>1529.4489999999998</c:v>
                </c:pt>
                <c:pt idx="1520">
                  <c:v>1512.9089999999999</c:v>
                </c:pt>
                <c:pt idx="1521">
                  <c:v>1496.8389999999999</c:v>
                </c:pt>
                <c:pt idx="1522">
                  <c:v>1480.979</c:v>
                </c:pt>
                <c:pt idx="1523">
                  <c:v>1465.239</c:v>
                </c:pt>
                <c:pt idx="1524">
                  <c:v>1449.6189999999999</c:v>
                </c:pt>
                <c:pt idx="1525">
                  <c:v>1444.1789999999999</c:v>
                </c:pt>
                <c:pt idx="1526">
                  <c:v>1438.1789999999999</c:v>
                </c:pt>
                <c:pt idx="1527">
                  <c:v>1431.5889999999999</c:v>
                </c:pt>
                <c:pt idx="1528">
                  <c:v>1424.3889999999999</c:v>
                </c:pt>
                <c:pt idx="1529">
                  <c:v>1416.529</c:v>
                </c:pt>
                <c:pt idx="1530">
                  <c:v>1407.999</c:v>
                </c:pt>
                <c:pt idx="1531">
                  <c:v>1398.6689999999999</c:v>
                </c:pt>
                <c:pt idx="1532">
                  <c:v>1388.5889999999999</c:v>
                </c:pt>
                <c:pt idx="1533">
                  <c:v>1377.759</c:v>
                </c:pt>
                <c:pt idx="1534">
                  <c:v>1366.1389999999999</c:v>
                </c:pt>
                <c:pt idx="1535">
                  <c:v>1359.3589999999999</c:v>
                </c:pt>
                <c:pt idx="1536">
                  <c:v>1352.019</c:v>
                </c:pt>
                <c:pt idx="1537">
                  <c:v>1344.069</c:v>
                </c:pt>
                <c:pt idx="1538">
                  <c:v>1335.499</c:v>
                </c:pt>
                <c:pt idx="1539">
                  <c:v>1326.239</c:v>
                </c:pt>
                <c:pt idx="1540">
                  <c:v>1316.2189999999998</c:v>
                </c:pt>
                <c:pt idx="1541">
                  <c:v>1305.3789999999999</c:v>
                </c:pt>
                <c:pt idx="1542">
                  <c:v>1293.6689999999999</c:v>
                </c:pt>
                <c:pt idx="1543">
                  <c:v>1281.4589999999998</c:v>
                </c:pt>
                <c:pt idx="1544">
                  <c:v>1269.4589999999998</c:v>
                </c:pt>
                <c:pt idx="1545">
                  <c:v>1257.8589999999999</c:v>
                </c:pt>
                <c:pt idx="1546">
                  <c:v>1246.3989999999999</c:v>
                </c:pt>
                <c:pt idx="1547">
                  <c:v>1235.289</c:v>
                </c:pt>
                <c:pt idx="1548">
                  <c:v>1224.5889999999999</c:v>
                </c:pt>
                <c:pt idx="1549">
                  <c:v>1219.6589999999999</c:v>
                </c:pt>
                <c:pt idx="1550">
                  <c:v>1214.319</c:v>
                </c:pt>
                <c:pt idx="1551">
                  <c:v>1208.539</c:v>
                </c:pt>
                <c:pt idx="1552">
                  <c:v>1202.269</c:v>
                </c:pt>
                <c:pt idx="1553">
                  <c:v>1195.4689999999998</c:v>
                </c:pt>
                <c:pt idx="1554">
                  <c:v>1188.0989999999999</c:v>
                </c:pt>
                <c:pt idx="1555">
                  <c:v>1180.1089999999999</c:v>
                </c:pt>
                <c:pt idx="1556">
                  <c:v>1171.4589999999998</c:v>
                </c:pt>
                <c:pt idx="1557">
                  <c:v>1162.569</c:v>
                </c:pt>
                <c:pt idx="1558">
                  <c:v>1154.299</c:v>
                </c:pt>
                <c:pt idx="1559">
                  <c:v>1146.3389999999999</c:v>
                </c:pt>
                <c:pt idx="1560">
                  <c:v>1138.3489999999999</c:v>
                </c:pt>
                <c:pt idx="1561">
                  <c:v>1130.079</c:v>
                </c:pt>
                <c:pt idx="1562">
                  <c:v>1122.229</c:v>
                </c:pt>
                <c:pt idx="1563">
                  <c:v>1114.789</c:v>
                </c:pt>
                <c:pt idx="1564">
                  <c:v>1107.5889999999999</c:v>
                </c:pt>
                <c:pt idx="1565">
                  <c:v>1100.3789999999999</c:v>
                </c:pt>
                <c:pt idx="1566">
                  <c:v>1093.009</c:v>
                </c:pt>
                <c:pt idx="1567">
                  <c:v>1085.989</c:v>
                </c:pt>
                <c:pt idx="1568">
                  <c:v>1079.299</c:v>
                </c:pt>
                <c:pt idx="1569">
                  <c:v>1072.809</c:v>
                </c:pt>
                <c:pt idx="1570">
                  <c:v>1066.319</c:v>
                </c:pt>
                <c:pt idx="1571">
                  <c:v>1059.6089999999999</c:v>
                </c:pt>
                <c:pt idx="1572">
                  <c:v>1053.029</c:v>
                </c:pt>
                <c:pt idx="1573">
                  <c:v>1046.769</c:v>
                </c:pt>
                <c:pt idx="1574">
                  <c:v>1040.779</c:v>
                </c:pt>
                <c:pt idx="1575">
                  <c:v>1034.8489999999999</c:v>
                </c:pt>
                <c:pt idx="1576">
                  <c:v>1028.8789999999999</c:v>
                </c:pt>
                <c:pt idx="1577">
                  <c:v>1022.7790000000001</c:v>
                </c:pt>
                <c:pt idx="1578">
                  <c:v>1016.899</c:v>
                </c:pt>
                <c:pt idx="1579">
                  <c:v>1011.2290000000002</c:v>
                </c:pt>
                <c:pt idx="1580">
                  <c:v>1005.679</c:v>
                </c:pt>
                <c:pt idx="1581">
                  <c:v>1000.129</c:v>
                </c:pt>
                <c:pt idx="1582">
                  <c:v>994.5390000000001</c:v>
                </c:pt>
                <c:pt idx="1583">
                  <c:v>988.99900000000014</c:v>
                </c:pt>
                <c:pt idx="1584">
                  <c:v>983.58900000000006</c:v>
                </c:pt>
                <c:pt idx="1585">
                  <c:v>978.2890000000001</c:v>
                </c:pt>
                <c:pt idx="1586">
                  <c:v>973.02900000000011</c:v>
                </c:pt>
                <c:pt idx="1587">
                  <c:v>967.76900000000012</c:v>
                </c:pt>
                <c:pt idx="1588">
                  <c:v>962.43899999999996</c:v>
                </c:pt>
                <c:pt idx="1589">
                  <c:v>957.24900000000014</c:v>
                </c:pt>
                <c:pt idx="1590">
                  <c:v>953.99900000000014</c:v>
                </c:pt>
                <c:pt idx="1591">
                  <c:v>950.42899999999997</c:v>
                </c:pt>
                <c:pt idx="1592">
                  <c:v>946.52900000000011</c:v>
                </c:pt>
                <c:pt idx="1593">
                  <c:v>943.5390000000001</c:v>
                </c:pt>
                <c:pt idx="1594">
                  <c:v>940.26900000000012</c:v>
                </c:pt>
                <c:pt idx="1595">
                  <c:v>936.68899999999996</c:v>
                </c:pt>
                <c:pt idx="1596">
                  <c:v>932.75900000000013</c:v>
                </c:pt>
                <c:pt idx="1597">
                  <c:v>928.45899999999995</c:v>
                </c:pt>
                <c:pt idx="1598">
                  <c:v>923.75900000000013</c:v>
                </c:pt>
                <c:pt idx="1599">
                  <c:v>920.30900000000008</c:v>
                </c:pt>
                <c:pt idx="1600">
                  <c:v>916.529</c:v>
                </c:pt>
                <c:pt idx="1601">
                  <c:v>912.38900000000001</c:v>
                </c:pt>
                <c:pt idx="1602">
                  <c:v>907.84900000000005</c:v>
                </c:pt>
                <c:pt idx="1603">
                  <c:v>903.05900000000008</c:v>
                </c:pt>
                <c:pt idx="1604">
                  <c:v>898.36500000000001</c:v>
                </c:pt>
                <c:pt idx="1605">
                  <c:v>893.69900000000007</c:v>
                </c:pt>
                <c:pt idx="1606">
                  <c:v>889.04300000000001</c:v>
                </c:pt>
                <c:pt idx="1607">
                  <c:v>884.351</c:v>
                </c:pt>
                <c:pt idx="1608">
                  <c:v>879.654</c:v>
                </c:pt>
                <c:pt idx="1609">
                  <c:v>875.08900000000006</c:v>
                </c:pt>
                <c:pt idx="1610">
                  <c:v>870.57400000000007</c:v>
                </c:pt>
                <c:pt idx="1611">
                  <c:v>866.072</c:v>
                </c:pt>
                <c:pt idx="1612">
                  <c:v>861.72700000000009</c:v>
                </c:pt>
                <c:pt idx="1613">
                  <c:v>857.26900000000001</c:v>
                </c:pt>
                <c:pt idx="1614">
                  <c:v>852.83500000000004</c:v>
                </c:pt>
                <c:pt idx="1615">
                  <c:v>849.43100000000004</c:v>
                </c:pt>
                <c:pt idx="1616">
                  <c:v>845.70100000000002</c:v>
                </c:pt>
                <c:pt idx="1617">
                  <c:v>841.62</c:v>
                </c:pt>
                <c:pt idx="1618">
                  <c:v>837.31100000000004</c:v>
                </c:pt>
                <c:pt idx="1619">
                  <c:v>833.12800000000004</c:v>
                </c:pt>
                <c:pt idx="1620">
                  <c:v>828.85200000000009</c:v>
                </c:pt>
                <c:pt idx="1621">
                  <c:v>826.00400000000002</c:v>
                </c:pt>
                <c:pt idx="1622">
                  <c:v>822.88100000000009</c:v>
                </c:pt>
                <c:pt idx="1623">
                  <c:v>819.4620000000001</c:v>
                </c:pt>
                <c:pt idx="1624">
                  <c:v>815.721</c:v>
                </c:pt>
                <c:pt idx="1625">
                  <c:v>811.63200000000006</c:v>
                </c:pt>
                <c:pt idx="1626">
                  <c:v>807.54200000000003</c:v>
                </c:pt>
                <c:pt idx="1627">
                  <c:v>803.423</c:v>
                </c:pt>
                <c:pt idx="1628">
                  <c:v>799.32300000000009</c:v>
                </c:pt>
                <c:pt idx="1629">
                  <c:v>795.27500000000009</c:v>
                </c:pt>
                <c:pt idx="1630">
                  <c:v>791.98900000000003</c:v>
                </c:pt>
                <c:pt idx="1631">
                  <c:v>788.39300000000003</c:v>
                </c:pt>
                <c:pt idx="1632">
                  <c:v>784.4620000000001</c:v>
                </c:pt>
                <c:pt idx="1633">
                  <c:v>780.48099999999999</c:v>
                </c:pt>
                <c:pt idx="1634">
                  <c:v>776.5630000000001</c:v>
                </c:pt>
                <c:pt idx="1635">
                  <c:v>772.63900000000001</c:v>
                </c:pt>
                <c:pt idx="1636">
                  <c:v>768.74600000000009</c:v>
                </c:pt>
                <c:pt idx="1637">
                  <c:v>764.86700000000008</c:v>
                </c:pt>
                <c:pt idx="1638">
                  <c:v>761.00200000000007</c:v>
                </c:pt>
                <c:pt idx="1639">
                  <c:v>757.18299999999999</c:v>
                </c:pt>
                <c:pt idx="1640">
                  <c:v>753.43600000000004</c:v>
                </c:pt>
                <c:pt idx="1641">
                  <c:v>749.673</c:v>
                </c:pt>
                <c:pt idx="1642">
                  <c:v>745.91600000000005</c:v>
                </c:pt>
                <c:pt idx="1643">
                  <c:v>742.17600000000004</c:v>
                </c:pt>
                <c:pt idx="1644">
                  <c:v>738.46600000000001</c:v>
                </c:pt>
                <c:pt idx="1645">
                  <c:v>734.80200000000002</c:v>
                </c:pt>
                <c:pt idx="1646">
                  <c:v>731.17500000000007</c:v>
                </c:pt>
                <c:pt idx="1647">
                  <c:v>727.56000000000006</c:v>
                </c:pt>
                <c:pt idx="1648">
                  <c:v>723.947</c:v>
                </c:pt>
                <c:pt idx="1649">
                  <c:v>720.33400000000006</c:v>
                </c:pt>
                <c:pt idx="1650">
                  <c:v>716.77700000000004</c:v>
                </c:pt>
                <c:pt idx="1651">
                  <c:v>713.26300000000003</c:v>
                </c:pt>
                <c:pt idx="1652">
                  <c:v>709.76200000000006</c:v>
                </c:pt>
                <c:pt idx="1653">
                  <c:v>706.28000000000009</c:v>
                </c:pt>
                <c:pt idx="1654">
                  <c:v>702.83500000000004</c:v>
                </c:pt>
                <c:pt idx="1655">
                  <c:v>699.37300000000005</c:v>
                </c:pt>
                <c:pt idx="1656">
                  <c:v>695.95900000000006</c:v>
                </c:pt>
                <c:pt idx="1657">
                  <c:v>693.95699999999999</c:v>
                </c:pt>
                <c:pt idx="1658">
                  <c:v>691.76100000000008</c:v>
                </c:pt>
                <c:pt idx="1659">
                  <c:v>689.35800000000006</c:v>
                </c:pt>
                <c:pt idx="1660">
                  <c:v>686.73099999999999</c:v>
                </c:pt>
                <c:pt idx="1661">
                  <c:v>683.85900000000004</c:v>
                </c:pt>
                <c:pt idx="1662">
                  <c:v>680.72300000000007</c:v>
                </c:pt>
                <c:pt idx="1663">
                  <c:v>677.42400000000009</c:v>
                </c:pt>
                <c:pt idx="1664">
                  <c:v>674.13800000000003</c:v>
                </c:pt>
                <c:pt idx="1665">
                  <c:v>670.87300000000005</c:v>
                </c:pt>
                <c:pt idx="1666">
                  <c:v>667.625</c:v>
                </c:pt>
                <c:pt idx="1667">
                  <c:v>664.43600000000004</c:v>
                </c:pt>
                <c:pt idx="1668">
                  <c:v>661.26300000000003</c:v>
                </c:pt>
                <c:pt idx="1669">
                  <c:v>658.09500000000003</c:v>
                </c:pt>
                <c:pt idx="1670">
                  <c:v>654.94400000000007</c:v>
                </c:pt>
                <c:pt idx="1671">
                  <c:v>651.80100000000004</c:v>
                </c:pt>
                <c:pt idx="1672">
                  <c:v>648.67100000000005</c:v>
                </c:pt>
                <c:pt idx="1673">
                  <c:v>645.58199999999999</c:v>
                </c:pt>
                <c:pt idx="1674">
                  <c:v>642.52300000000002</c:v>
                </c:pt>
                <c:pt idx="1675">
                  <c:v>639.46</c:v>
                </c:pt>
                <c:pt idx="1676">
                  <c:v>636.44100000000003</c:v>
                </c:pt>
                <c:pt idx="1677">
                  <c:v>633.44000000000005</c:v>
                </c:pt>
                <c:pt idx="1678">
                  <c:v>630.46</c:v>
                </c:pt>
                <c:pt idx="1679">
                  <c:v>627.49600000000009</c:v>
                </c:pt>
                <c:pt idx="1680">
                  <c:v>624.54500000000007</c:v>
                </c:pt>
                <c:pt idx="1681">
                  <c:v>621.62600000000009</c:v>
                </c:pt>
                <c:pt idx="1682">
                  <c:v>618.72800000000007</c:v>
                </c:pt>
                <c:pt idx="1683">
                  <c:v>615.7940000000001</c:v>
                </c:pt>
                <c:pt idx="1684">
                  <c:v>612.90100000000007</c:v>
                </c:pt>
                <c:pt idx="1685">
                  <c:v>610.01200000000006</c:v>
                </c:pt>
                <c:pt idx="1686">
                  <c:v>607.1690000000001</c:v>
                </c:pt>
                <c:pt idx="1687">
                  <c:v>604.303</c:v>
                </c:pt>
                <c:pt idx="1688">
                  <c:v>602.81900000000007</c:v>
                </c:pt>
                <c:pt idx="1689">
                  <c:v>601.18900000000008</c:v>
                </c:pt>
                <c:pt idx="1690">
                  <c:v>599.40100000000007</c:v>
                </c:pt>
                <c:pt idx="1691">
                  <c:v>597.44200000000001</c:v>
                </c:pt>
                <c:pt idx="1692">
                  <c:v>595.29500000000007</c:v>
                </c:pt>
                <c:pt idx="1693">
                  <c:v>592.94500000000005</c:v>
                </c:pt>
                <c:pt idx="1694">
                  <c:v>590.37200000000007</c:v>
                </c:pt>
                <c:pt idx="1695">
                  <c:v>587.5920000000001</c:v>
                </c:pt>
                <c:pt idx="1696">
                  <c:v>584.8130000000001</c:v>
                </c:pt>
                <c:pt idx="1697">
                  <c:v>582.053</c:v>
                </c:pt>
                <c:pt idx="1698">
                  <c:v>579.29700000000003</c:v>
                </c:pt>
                <c:pt idx="1699">
                  <c:v>576.51800000000003</c:v>
                </c:pt>
                <c:pt idx="1700">
                  <c:v>573.79000000000008</c:v>
                </c:pt>
                <c:pt idx="1701">
                  <c:v>571.08300000000008</c:v>
                </c:pt>
                <c:pt idx="1702">
                  <c:v>568.37</c:v>
                </c:pt>
                <c:pt idx="1703">
                  <c:v>565.65200000000004</c:v>
                </c:pt>
                <c:pt idx="1704">
                  <c:v>562.95699999999999</c:v>
                </c:pt>
                <c:pt idx="1705">
                  <c:v>560.26300000000003</c:v>
                </c:pt>
                <c:pt idx="1706">
                  <c:v>557.57600000000002</c:v>
                </c:pt>
                <c:pt idx="1707">
                  <c:v>554.90500000000009</c:v>
                </c:pt>
                <c:pt idx="1708">
                  <c:v>552.25</c:v>
                </c:pt>
                <c:pt idx="1709">
                  <c:v>549.57900000000006</c:v>
                </c:pt>
                <c:pt idx="1710">
                  <c:v>546.91600000000005</c:v>
                </c:pt>
                <c:pt idx="1711">
                  <c:v>544.28300000000002</c:v>
                </c:pt>
                <c:pt idx="1712">
                  <c:v>541.64200000000005</c:v>
                </c:pt>
                <c:pt idx="1713">
                  <c:v>539.04100000000005</c:v>
                </c:pt>
                <c:pt idx="1714">
                  <c:v>536.3900000000001</c:v>
                </c:pt>
                <c:pt idx="1715">
                  <c:v>533.75700000000006</c:v>
                </c:pt>
                <c:pt idx="1716">
                  <c:v>531.12700000000007</c:v>
                </c:pt>
                <c:pt idx="1717">
                  <c:v>529.41000000000008</c:v>
                </c:pt>
                <c:pt idx="1718">
                  <c:v>527.52200000000005</c:v>
                </c:pt>
                <c:pt idx="1719">
                  <c:v>525.44900000000007</c:v>
                </c:pt>
                <c:pt idx="1720">
                  <c:v>523.17500000000007</c:v>
                </c:pt>
                <c:pt idx="1721">
                  <c:v>520.68000000000006</c:v>
                </c:pt>
                <c:pt idx="1722">
                  <c:v>518.11800000000005</c:v>
                </c:pt>
                <c:pt idx="1723">
                  <c:v>515.54900000000009</c:v>
                </c:pt>
                <c:pt idx="1724">
                  <c:v>512.94500000000005</c:v>
                </c:pt>
                <c:pt idx="1725">
                  <c:v>510.339</c:v>
                </c:pt>
                <c:pt idx="1726">
                  <c:v>507.73599999999993</c:v>
                </c:pt>
                <c:pt idx="1727">
                  <c:v>505.15699999999998</c:v>
                </c:pt>
                <c:pt idx="1728">
                  <c:v>503.73399999999998</c:v>
                </c:pt>
                <c:pt idx="1729">
                  <c:v>502.16699999999997</c:v>
                </c:pt>
                <c:pt idx="1730">
                  <c:v>500.44599999999997</c:v>
                </c:pt>
                <c:pt idx="1731">
                  <c:v>498.55500000000001</c:v>
                </c:pt>
                <c:pt idx="1732">
                  <c:v>496.47800000000001</c:v>
                </c:pt>
                <c:pt idx="1733">
                  <c:v>494.19599999999997</c:v>
                </c:pt>
                <c:pt idx="1734">
                  <c:v>491.69099999999997</c:v>
                </c:pt>
                <c:pt idx="1735">
                  <c:v>489.07199999999995</c:v>
                </c:pt>
                <c:pt idx="1736">
                  <c:v>486.46599999999995</c:v>
                </c:pt>
                <c:pt idx="1737">
                  <c:v>483.89100000000002</c:v>
                </c:pt>
                <c:pt idx="1738">
                  <c:v>481.33800000000002</c:v>
                </c:pt>
                <c:pt idx="1739">
                  <c:v>478.71599999999995</c:v>
                </c:pt>
                <c:pt idx="1740">
                  <c:v>476.137</c:v>
                </c:pt>
                <c:pt idx="1741">
                  <c:v>473.57699999999994</c:v>
                </c:pt>
                <c:pt idx="1742">
                  <c:v>471.04400000000004</c:v>
                </c:pt>
                <c:pt idx="1743">
                  <c:v>468.47200000000004</c:v>
                </c:pt>
                <c:pt idx="1744">
                  <c:v>465.90399999999994</c:v>
                </c:pt>
                <c:pt idx="1745">
                  <c:v>463.35300000000001</c:v>
                </c:pt>
                <c:pt idx="1746">
                  <c:v>460.82900000000001</c:v>
                </c:pt>
                <c:pt idx="1747">
                  <c:v>458.29400000000004</c:v>
                </c:pt>
                <c:pt idx="1748">
                  <c:v>455.71700000000004</c:v>
                </c:pt>
                <c:pt idx="1749">
                  <c:v>453.15000000000003</c:v>
                </c:pt>
                <c:pt idx="1750">
                  <c:v>450.62999999999994</c:v>
                </c:pt>
                <c:pt idx="1751">
                  <c:v>448.11700000000002</c:v>
                </c:pt>
                <c:pt idx="1752">
                  <c:v>445.56300000000005</c:v>
                </c:pt>
                <c:pt idx="1753">
                  <c:v>442.98899999999998</c:v>
                </c:pt>
                <c:pt idx="1754">
                  <c:v>440.44099999999997</c:v>
                </c:pt>
                <c:pt idx="1755">
                  <c:v>437.91799999999995</c:v>
                </c:pt>
                <c:pt idx="1756">
                  <c:v>435.32499999999999</c:v>
                </c:pt>
                <c:pt idx="1757">
                  <c:v>432.77199999999999</c:v>
                </c:pt>
                <c:pt idx="1758">
                  <c:v>430.22599999999994</c:v>
                </c:pt>
                <c:pt idx="1759">
                  <c:v>427.64000000000004</c:v>
                </c:pt>
                <c:pt idx="1760">
                  <c:v>425.08199999999994</c:v>
                </c:pt>
                <c:pt idx="1761">
                  <c:v>422.58599999999996</c:v>
                </c:pt>
                <c:pt idx="1762">
                  <c:v>420.08800000000002</c:v>
                </c:pt>
                <c:pt idx="1763">
                  <c:v>417.61600000000004</c:v>
                </c:pt>
                <c:pt idx="1764">
                  <c:v>415.13399999999996</c:v>
                </c:pt>
                <c:pt idx="1765">
                  <c:v>412.69099999999997</c:v>
                </c:pt>
                <c:pt idx="1766">
                  <c:v>410.01499999999999</c:v>
                </c:pt>
                <c:pt idx="1767">
                  <c:v>407.60899999999998</c:v>
                </c:pt>
                <c:pt idx="1768">
                  <c:v>405.10300000000001</c:v>
                </c:pt>
                <c:pt idx="1769">
                  <c:v>402.58299999999997</c:v>
                </c:pt>
                <c:pt idx="1770">
                  <c:v>400.12</c:v>
                </c:pt>
                <c:pt idx="1771">
                  <c:v>397.68399999999997</c:v>
                </c:pt>
                <c:pt idx="1772">
                  <c:v>395.20400000000001</c:v>
                </c:pt>
                <c:pt idx="1773">
                  <c:v>392.80199999999996</c:v>
                </c:pt>
                <c:pt idx="1774">
                  <c:v>390.34</c:v>
                </c:pt>
                <c:pt idx="1775">
                  <c:v>387.93399999999997</c:v>
                </c:pt>
                <c:pt idx="1776">
                  <c:v>385.62599999999998</c:v>
                </c:pt>
                <c:pt idx="1777">
                  <c:v>383.214</c:v>
                </c:pt>
                <c:pt idx="1778">
                  <c:v>380.846</c:v>
                </c:pt>
                <c:pt idx="1779">
                  <c:v>378.53199999999998</c:v>
                </c:pt>
                <c:pt idx="1780">
                  <c:v>376.21800000000002</c:v>
                </c:pt>
                <c:pt idx="1781">
                  <c:v>373.78300000000002</c:v>
                </c:pt>
                <c:pt idx="1782">
                  <c:v>371.62</c:v>
                </c:pt>
                <c:pt idx="1783">
                  <c:v>369.25200000000001</c:v>
                </c:pt>
                <c:pt idx="1784">
                  <c:v>366.95</c:v>
                </c:pt>
                <c:pt idx="1785">
                  <c:v>364.66399999999999</c:v>
                </c:pt>
                <c:pt idx="1786">
                  <c:v>362.32900000000001</c:v>
                </c:pt>
                <c:pt idx="1787">
                  <c:v>360.02699999999999</c:v>
                </c:pt>
                <c:pt idx="1788">
                  <c:v>358.82900000000001</c:v>
                </c:pt>
                <c:pt idx="1789">
                  <c:v>357.51299999999998</c:v>
                </c:pt>
                <c:pt idx="1790">
                  <c:v>356.07</c:v>
                </c:pt>
                <c:pt idx="1791">
                  <c:v>354.488</c:v>
                </c:pt>
                <c:pt idx="1792">
                  <c:v>352.755</c:v>
                </c:pt>
                <c:pt idx="1793">
                  <c:v>350.85599999999999</c:v>
                </c:pt>
                <c:pt idx="1794">
                  <c:v>348.77699999999999</c:v>
                </c:pt>
                <c:pt idx="1795">
                  <c:v>346.50200000000001</c:v>
                </c:pt>
                <c:pt idx="1796">
                  <c:v>344.08</c:v>
                </c:pt>
                <c:pt idx="1797">
                  <c:v>341.75700000000001</c:v>
                </c:pt>
                <c:pt idx="1798">
                  <c:v>339.51900000000001</c:v>
                </c:pt>
                <c:pt idx="1799">
                  <c:v>337.209</c:v>
                </c:pt>
                <c:pt idx="1800">
                  <c:v>334.86899999999997</c:v>
                </c:pt>
                <c:pt idx="1801">
                  <c:v>332.53100000000001</c:v>
                </c:pt>
                <c:pt idx="1802">
                  <c:v>330.10699999999997</c:v>
                </c:pt>
                <c:pt idx="1803">
                  <c:v>329.07099999999997</c:v>
                </c:pt>
                <c:pt idx="1804">
                  <c:v>327.935</c:v>
                </c:pt>
                <c:pt idx="1805">
                  <c:v>326.77499999999998</c:v>
                </c:pt>
                <c:pt idx="1806">
                  <c:v>325.50299999999999</c:v>
                </c:pt>
                <c:pt idx="1807">
                  <c:v>324.10899999999998</c:v>
                </c:pt>
                <c:pt idx="1808">
                  <c:v>322.58199999999999</c:v>
                </c:pt>
                <c:pt idx="1809">
                  <c:v>320.90999999999997</c:v>
                </c:pt>
                <c:pt idx="1810">
                  <c:v>319.08</c:v>
                </c:pt>
                <c:pt idx="1811">
                  <c:v>317.07799999999997</c:v>
                </c:pt>
                <c:pt idx="1812">
                  <c:v>314.88900000000001</c:v>
                </c:pt>
                <c:pt idx="1813">
                  <c:v>312.613</c:v>
                </c:pt>
                <c:pt idx="1814">
                  <c:v>310.34300000000002</c:v>
                </c:pt>
                <c:pt idx="1815">
                  <c:v>308.13299999999998</c:v>
                </c:pt>
                <c:pt idx="1816">
                  <c:v>305.964</c:v>
                </c:pt>
                <c:pt idx="1817">
                  <c:v>304.952</c:v>
                </c:pt>
                <c:pt idx="1818">
                  <c:v>303.84199999999998</c:v>
                </c:pt>
                <c:pt idx="1819">
                  <c:v>302.625</c:v>
                </c:pt>
                <c:pt idx="1820">
                  <c:v>301.291</c:v>
                </c:pt>
                <c:pt idx="1821">
                  <c:v>299.83</c:v>
                </c:pt>
                <c:pt idx="1822">
                  <c:v>298.23099999999999</c:v>
                </c:pt>
                <c:pt idx="1823">
                  <c:v>296.48199999999997</c:v>
                </c:pt>
                <c:pt idx="1824">
                  <c:v>294.57</c:v>
                </c:pt>
                <c:pt idx="1825">
                  <c:v>292.48899999999998</c:v>
                </c:pt>
                <c:pt idx="1826">
                  <c:v>290.565</c:v>
                </c:pt>
                <c:pt idx="1827">
                  <c:v>288.66300000000001</c:v>
                </c:pt>
                <c:pt idx="1828">
                  <c:v>286.68399999999997</c:v>
                </c:pt>
                <c:pt idx="1829">
                  <c:v>285.649</c:v>
                </c:pt>
                <c:pt idx="1830">
                  <c:v>284.51400000000001</c:v>
                </c:pt>
                <c:pt idx="1831">
                  <c:v>283.27</c:v>
                </c:pt>
                <c:pt idx="1832">
                  <c:v>281.90899999999999</c:v>
                </c:pt>
                <c:pt idx="1833">
                  <c:v>280.41800000000001</c:v>
                </c:pt>
                <c:pt idx="1834">
                  <c:v>278.78800000000001</c:v>
                </c:pt>
                <c:pt idx="1835">
                  <c:v>277.00599999999997</c:v>
                </c:pt>
                <c:pt idx="1836">
                  <c:v>275.11199999999997</c:v>
                </c:pt>
                <c:pt idx="1837">
                  <c:v>273.22899999999998</c:v>
                </c:pt>
                <c:pt idx="1838">
                  <c:v>271.27799999999996</c:v>
                </c:pt>
                <c:pt idx="1839">
                  <c:v>269.23500000000001</c:v>
                </c:pt>
                <c:pt idx="1840">
                  <c:v>267.298</c:v>
                </c:pt>
                <c:pt idx="1841">
                  <c:v>265.45999999999998</c:v>
                </c:pt>
                <c:pt idx="1842">
                  <c:v>263.70600000000002</c:v>
                </c:pt>
                <c:pt idx="1843">
                  <c:v>261.92099999999999</c:v>
                </c:pt>
                <c:pt idx="1844">
                  <c:v>260.01499999999999</c:v>
                </c:pt>
                <c:pt idx="1845">
                  <c:v>258.053</c:v>
                </c:pt>
                <c:pt idx="1846">
                  <c:v>256.09399999999999</c:v>
                </c:pt>
                <c:pt idx="1847">
                  <c:v>254.22899999999998</c:v>
                </c:pt>
                <c:pt idx="1848">
                  <c:v>252.38599999999997</c:v>
                </c:pt>
                <c:pt idx="1849">
                  <c:v>250.59699999999998</c:v>
                </c:pt>
                <c:pt idx="1850">
                  <c:v>248.78800000000001</c:v>
                </c:pt>
                <c:pt idx="1851">
                  <c:v>246.94599999999997</c:v>
                </c:pt>
                <c:pt idx="1852">
                  <c:v>245.27199999999999</c:v>
                </c:pt>
                <c:pt idx="1853">
                  <c:v>244.39999999999998</c:v>
                </c:pt>
                <c:pt idx="1854">
                  <c:v>243.44599999999997</c:v>
                </c:pt>
                <c:pt idx="1855">
                  <c:v>242.40100000000001</c:v>
                </c:pt>
                <c:pt idx="1856">
                  <c:v>241.25799999999998</c:v>
                </c:pt>
                <c:pt idx="1857">
                  <c:v>240.00799999999998</c:v>
                </c:pt>
                <c:pt idx="1858">
                  <c:v>238.64099999999996</c:v>
                </c:pt>
                <c:pt idx="1859">
                  <c:v>237.14799999999997</c:v>
                </c:pt>
                <c:pt idx="1860">
                  <c:v>235.51900000000001</c:v>
                </c:pt>
                <c:pt idx="1861">
                  <c:v>233.85399999999998</c:v>
                </c:pt>
                <c:pt idx="1862">
                  <c:v>232.20699999999999</c:v>
                </c:pt>
                <c:pt idx="1863">
                  <c:v>230.55399999999997</c:v>
                </c:pt>
                <c:pt idx="1864">
                  <c:v>228.96600000000001</c:v>
                </c:pt>
                <c:pt idx="1865">
                  <c:v>227.38299999999998</c:v>
                </c:pt>
                <c:pt idx="1866">
                  <c:v>225.82400000000001</c:v>
                </c:pt>
                <c:pt idx="1867">
                  <c:v>224.27100000000002</c:v>
                </c:pt>
                <c:pt idx="1868">
                  <c:v>222.74099999999999</c:v>
                </c:pt>
                <c:pt idx="1869">
                  <c:v>221.91399999999999</c:v>
                </c:pt>
                <c:pt idx="1870">
                  <c:v>221.00900000000001</c:v>
                </c:pt>
                <c:pt idx="1871">
                  <c:v>220.01900000000001</c:v>
                </c:pt>
                <c:pt idx="1872">
                  <c:v>218.93700000000001</c:v>
                </c:pt>
                <c:pt idx="1873">
                  <c:v>217.755</c:v>
                </c:pt>
                <c:pt idx="1874">
                  <c:v>217.17199999999997</c:v>
                </c:pt>
                <c:pt idx="1875">
                  <c:v>216.53399999999999</c:v>
                </c:pt>
                <c:pt idx="1876">
                  <c:v>215.83600000000001</c:v>
                </c:pt>
                <c:pt idx="1877">
                  <c:v>215.07</c:v>
                </c:pt>
                <c:pt idx="1878">
                  <c:v>214.23199999999997</c:v>
                </c:pt>
                <c:pt idx="1879">
                  <c:v>213.315</c:v>
                </c:pt>
                <c:pt idx="1880">
                  <c:v>212.31200000000001</c:v>
                </c:pt>
                <c:pt idx="1881">
                  <c:v>211.21499999999997</c:v>
                </c:pt>
                <c:pt idx="1882">
                  <c:v>210.017</c:v>
                </c:pt>
                <c:pt idx="1883">
                  <c:v>208.70999999999998</c:v>
                </c:pt>
                <c:pt idx="1884">
                  <c:v>207.339</c:v>
                </c:pt>
                <c:pt idx="1885">
                  <c:v>206.00900000000001</c:v>
                </c:pt>
                <c:pt idx="1886">
                  <c:v>204.66199999999998</c:v>
                </c:pt>
                <c:pt idx="1887">
                  <c:v>203.34899999999999</c:v>
                </c:pt>
                <c:pt idx="1888">
                  <c:v>202.04500000000002</c:v>
                </c:pt>
                <c:pt idx="1889">
                  <c:v>200.74799999999999</c:v>
                </c:pt>
                <c:pt idx="1890">
                  <c:v>199.47199999999998</c:v>
                </c:pt>
                <c:pt idx="1891">
                  <c:v>198.22399999999999</c:v>
                </c:pt>
                <c:pt idx="1892">
                  <c:v>196.99</c:v>
                </c:pt>
                <c:pt idx="1893">
                  <c:v>195.76999999999998</c:v>
                </c:pt>
                <c:pt idx="1894">
                  <c:v>194.541</c:v>
                </c:pt>
                <c:pt idx="1895">
                  <c:v>193.49700000000001</c:v>
                </c:pt>
                <c:pt idx="1896">
                  <c:v>192.50700000000001</c:v>
                </c:pt>
                <c:pt idx="1897">
                  <c:v>191.505</c:v>
                </c:pt>
                <c:pt idx="1898">
                  <c:v>190.46199999999999</c:v>
                </c:pt>
                <c:pt idx="1899">
                  <c:v>189.50200000000001</c:v>
                </c:pt>
                <c:pt idx="1900">
                  <c:v>188.45600000000002</c:v>
                </c:pt>
                <c:pt idx="1901">
                  <c:v>187.54399999999998</c:v>
                </c:pt>
                <c:pt idx="1902">
                  <c:v>186.61199999999997</c:v>
                </c:pt>
                <c:pt idx="1903">
                  <c:v>185.63</c:v>
                </c:pt>
                <c:pt idx="1904">
                  <c:v>184.59499999999997</c:v>
                </c:pt>
                <c:pt idx="1905">
                  <c:v>183.53300000000002</c:v>
                </c:pt>
                <c:pt idx="1906">
                  <c:v>182.53999999999996</c:v>
                </c:pt>
                <c:pt idx="1907">
                  <c:v>181.63299999999998</c:v>
                </c:pt>
                <c:pt idx="1908">
                  <c:v>180.745</c:v>
                </c:pt>
                <c:pt idx="1909">
                  <c:v>179.84499999999997</c:v>
                </c:pt>
                <c:pt idx="1910">
                  <c:v>178.916</c:v>
                </c:pt>
                <c:pt idx="1911">
                  <c:v>177.95099999999996</c:v>
                </c:pt>
                <c:pt idx="1912">
                  <c:v>177.04399999999998</c:v>
                </c:pt>
                <c:pt idx="1913">
                  <c:v>176.15899999999999</c:v>
                </c:pt>
                <c:pt idx="1914">
                  <c:v>175.26400000000001</c:v>
                </c:pt>
                <c:pt idx="1915">
                  <c:v>174.33299999999997</c:v>
                </c:pt>
                <c:pt idx="1916">
                  <c:v>173.41399999999999</c:v>
                </c:pt>
                <c:pt idx="1917">
                  <c:v>172.96999999999997</c:v>
                </c:pt>
                <c:pt idx="1918">
                  <c:v>172.48500000000001</c:v>
                </c:pt>
                <c:pt idx="1919">
                  <c:v>171.95600000000002</c:v>
                </c:pt>
                <c:pt idx="1920">
                  <c:v>171.37899999999996</c:v>
                </c:pt>
                <c:pt idx="1921">
                  <c:v>170.75099999999998</c:v>
                </c:pt>
                <c:pt idx="1922">
                  <c:v>170.06700000000001</c:v>
                </c:pt>
                <c:pt idx="1923">
                  <c:v>169.32400000000001</c:v>
                </c:pt>
                <c:pt idx="1924">
                  <c:v>168.51799999999997</c:v>
                </c:pt>
                <c:pt idx="1925">
                  <c:v>167.73099999999999</c:v>
                </c:pt>
                <c:pt idx="1926">
                  <c:v>166.952</c:v>
                </c:pt>
                <c:pt idx="1927">
                  <c:v>166.17500000000001</c:v>
                </c:pt>
                <c:pt idx="1928">
                  <c:v>165.45</c:v>
                </c:pt>
                <c:pt idx="1929">
                  <c:v>164.74299999999999</c:v>
                </c:pt>
                <c:pt idx="1930">
                  <c:v>164.04699999999997</c:v>
                </c:pt>
                <c:pt idx="1931">
                  <c:v>163.40100000000001</c:v>
                </c:pt>
                <c:pt idx="1932">
                  <c:v>162.77299999999997</c:v>
                </c:pt>
                <c:pt idx="1933">
                  <c:v>162.19099999999997</c:v>
                </c:pt>
                <c:pt idx="1934">
                  <c:v>161.65800000000002</c:v>
                </c:pt>
                <c:pt idx="1935">
                  <c:v>161.14799999999997</c:v>
                </c:pt>
                <c:pt idx="1936">
                  <c:v>160.637</c:v>
                </c:pt>
                <c:pt idx="1937">
                  <c:v>160.125</c:v>
                </c:pt>
                <c:pt idx="1938">
                  <c:v>159.673</c:v>
                </c:pt>
                <c:pt idx="1939">
                  <c:v>159.32299999999998</c:v>
                </c:pt>
                <c:pt idx="1940">
                  <c:v>158.94099999999997</c:v>
                </c:pt>
                <c:pt idx="1941">
                  <c:v>158.54500000000002</c:v>
                </c:pt>
                <c:pt idx="1942">
                  <c:v>158.13200000000001</c:v>
                </c:pt>
                <c:pt idx="1943">
                  <c:v>157.71299999999997</c:v>
                </c:pt>
                <c:pt idx="1944">
                  <c:v>157.32099999999997</c:v>
                </c:pt>
                <c:pt idx="1945">
                  <c:v>156.96800000000002</c:v>
                </c:pt>
                <c:pt idx="1946">
                  <c:v>156.59300000000002</c:v>
                </c:pt>
                <c:pt idx="1947">
                  <c:v>156.20299999999997</c:v>
                </c:pt>
                <c:pt idx="1948">
                  <c:v>155.80099999999999</c:v>
                </c:pt>
                <c:pt idx="1949">
                  <c:v>155.41300000000001</c:v>
                </c:pt>
                <c:pt idx="1950">
                  <c:v>155.03300000000002</c:v>
                </c:pt>
                <c:pt idx="1951">
                  <c:v>154.65199999999999</c:v>
                </c:pt>
                <c:pt idx="1952">
                  <c:v>154.25799999999998</c:v>
                </c:pt>
                <c:pt idx="1953">
                  <c:v>153.88499999999999</c:v>
                </c:pt>
                <c:pt idx="1954">
                  <c:v>153.53000000000003</c:v>
                </c:pt>
                <c:pt idx="1955">
                  <c:v>153.17399999999998</c:v>
                </c:pt>
                <c:pt idx="1956">
                  <c:v>152.80500000000001</c:v>
                </c:pt>
                <c:pt idx="1957">
                  <c:v>152.416</c:v>
                </c:pt>
                <c:pt idx="1958">
                  <c:v>152.07</c:v>
                </c:pt>
                <c:pt idx="1959">
                  <c:v>151.74799999999999</c:v>
                </c:pt>
                <c:pt idx="1960">
                  <c:v>151.43200000000002</c:v>
                </c:pt>
                <c:pt idx="1961">
                  <c:v>151.108</c:v>
                </c:pt>
                <c:pt idx="1962">
                  <c:v>150.76900000000001</c:v>
                </c:pt>
                <c:pt idx="1963">
                  <c:v>150.45999999999998</c:v>
                </c:pt>
                <c:pt idx="1964">
                  <c:v>150.166</c:v>
                </c:pt>
                <c:pt idx="1965">
                  <c:v>149.88100000000003</c:v>
                </c:pt>
                <c:pt idx="1966">
                  <c:v>149.596</c:v>
                </c:pt>
                <c:pt idx="1967">
                  <c:v>149.30099999999999</c:v>
                </c:pt>
                <c:pt idx="1968">
                  <c:v>148.99700000000001</c:v>
                </c:pt>
                <c:pt idx="1969">
                  <c:v>148.67599999999999</c:v>
                </c:pt>
                <c:pt idx="1970">
                  <c:v>148.36900000000003</c:v>
                </c:pt>
                <c:pt idx="1971">
                  <c:v>148.06900000000002</c:v>
                </c:pt>
                <c:pt idx="1972">
                  <c:v>147.76900000000001</c:v>
                </c:pt>
                <c:pt idx="1973">
                  <c:v>147.46199999999999</c:v>
                </c:pt>
                <c:pt idx="1974">
                  <c:v>147.18</c:v>
                </c:pt>
                <c:pt idx="1975">
                  <c:v>146.91199999999998</c:v>
                </c:pt>
                <c:pt idx="1976">
                  <c:v>146.64800000000002</c:v>
                </c:pt>
                <c:pt idx="1977">
                  <c:v>146.42500000000001</c:v>
                </c:pt>
                <c:pt idx="1978">
                  <c:v>146.23700000000002</c:v>
                </c:pt>
                <c:pt idx="1979">
                  <c:v>146.06099999999998</c:v>
                </c:pt>
                <c:pt idx="1980">
                  <c:v>145.88600000000002</c:v>
                </c:pt>
                <c:pt idx="1981">
                  <c:v>145.70999999999998</c:v>
                </c:pt>
                <c:pt idx="1982">
                  <c:v>145.53500000000003</c:v>
                </c:pt>
                <c:pt idx="1983">
                  <c:v>145.39400000000001</c:v>
                </c:pt>
                <c:pt idx="1984">
                  <c:v>145.27300000000002</c:v>
                </c:pt>
                <c:pt idx="1985">
                  <c:v>145.16300000000001</c:v>
                </c:pt>
                <c:pt idx="1986">
                  <c:v>145.05700000000002</c:v>
                </c:pt>
                <c:pt idx="1987">
                  <c:v>144.95699999999999</c:v>
                </c:pt>
                <c:pt idx="1988">
                  <c:v>144.89100000000002</c:v>
                </c:pt>
                <c:pt idx="1989">
                  <c:v>144.82600000000002</c:v>
                </c:pt>
                <c:pt idx="1990">
                  <c:v>144.76600000000002</c:v>
                </c:pt>
                <c:pt idx="1991">
                  <c:v>144.71699999999998</c:v>
                </c:pt>
                <c:pt idx="1992">
                  <c:v>144.67700000000002</c:v>
                </c:pt>
                <c:pt idx="1993">
                  <c:v>144.64600000000002</c:v>
                </c:pt>
                <c:pt idx="1994">
                  <c:v>144.62700000000001</c:v>
                </c:pt>
                <c:pt idx="1995">
                  <c:v>144.62400000000002</c:v>
                </c:pt>
                <c:pt idx="1996">
                  <c:v>144.63900000000001</c:v>
                </c:pt>
                <c:pt idx="1997">
                  <c:v>144.67000000000002</c:v>
                </c:pt>
                <c:pt idx="1998">
                  <c:v>144.71800000000002</c:v>
                </c:pt>
                <c:pt idx="1999">
                  <c:v>144.78199999999998</c:v>
                </c:pt>
                <c:pt idx="2000">
                  <c:v>144.87200000000001</c:v>
                </c:pt>
                <c:pt idx="2001">
                  <c:v>144.983</c:v>
                </c:pt>
                <c:pt idx="2002">
                  <c:v>145.11099999999999</c:v>
                </c:pt>
                <c:pt idx="2003">
                  <c:v>145.25799999999998</c:v>
                </c:pt>
                <c:pt idx="2004">
                  <c:v>145.42500000000001</c:v>
                </c:pt>
                <c:pt idx="2005">
                  <c:v>145.61399999999998</c:v>
                </c:pt>
                <c:pt idx="2006">
                  <c:v>145.80400000000003</c:v>
                </c:pt>
                <c:pt idx="2007">
                  <c:v>146.00900000000001</c:v>
                </c:pt>
                <c:pt idx="2008">
                  <c:v>146.22399999999999</c:v>
                </c:pt>
                <c:pt idx="2009">
                  <c:v>146.45400000000001</c:v>
                </c:pt>
                <c:pt idx="2010">
                  <c:v>146.70800000000003</c:v>
                </c:pt>
                <c:pt idx="2011">
                  <c:v>146.99900000000002</c:v>
                </c:pt>
                <c:pt idx="2012">
                  <c:v>147.286</c:v>
                </c:pt>
                <c:pt idx="2013">
                  <c:v>147.56799999999998</c:v>
                </c:pt>
                <c:pt idx="2014">
                  <c:v>147.86799999999999</c:v>
                </c:pt>
                <c:pt idx="2015">
                  <c:v>148.18900000000002</c:v>
                </c:pt>
                <c:pt idx="2016">
                  <c:v>148.53199999999998</c:v>
                </c:pt>
                <c:pt idx="2017">
                  <c:v>148.91399999999999</c:v>
                </c:pt>
                <c:pt idx="2018">
                  <c:v>149.30799999999999</c:v>
                </c:pt>
                <c:pt idx="2019">
                  <c:v>149.685</c:v>
                </c:pt>
                <c:pt idx="2020">
                  <c:v>150.065</c:v>
                </c:pt>
                <c:pt idx="2021">
                  <c:v>150.46199999999999</c:v>
                </c:pt>
                <c:pt idx="2022">
                  <c:v>150.87</c:v>
                </c:pt>
                <c:pt idx="2023">
                  <c:v>151.31799999999998</c:v>
                </c:pt>
                <c:pt idx="2024">
                  <c:v>151.56799999999998</c:v>
                </c:pt>
                <c:pt idx="2025">
                  <c:v>151.697</c:v>
                </c:pt>
                <c:pt idx="2026">
                  <c:v>151.84000000000003</c:v>
                </c:pt>
                <c:pt idx="2027">
                  <c:v>151.99900000000002</c:v>
                </c:pt>
                <c:pt idx="2028">
                  <c:v>152.17500000000001</c:v>
                </c:pt>
                <c:pt idx="2029">
                  <c:v>152.37</c:v>
                </c:pt>
                <c:pt idx="2030">
                  <c:v>152.58699999999999</c:v>
                </c:pt>
                <c:pt idx="2031">
                  <c:v>152.827</c:v>
                </c:pt>
                <c:pt idx="2032">
                  <c:v>153.09399999999999</c:v>
                </c:pt>
                <c:pt idx="2033">
                  <c:v>153.39100000000002</c:v>
                </c:pt>
                <c:pt idx="2034">
                  <c:v>153.721</c:v>
                </c:pt>
                <c:pt idx="2035">
                  <c:v>154.08800000000002</c:v>
                </c:pt>
                <c:pt idx="2036">
                  <c:v>154.49799999999999</c:v>
                </c:pt>
                <c:pt idx="2037">
                  <c:v>154.95600000000002</c:v>
                </c:pt>
                <c:pt idx="2038">
                  <c:v>155.46699999999998</c:v>
                </c:pt>
                <c:pt idx="2039">
                  <c:v>156.01</c:v>
                </c:pt>
                <c:pt idx="2040">
                  <c:v>156.55799999999999</c:v>
                </c:pt>
                <c:pt idx="2041">
                  <c:v>157.12399999999997</c:v>
                </c:pt>
                <c:pt idx="2042">
                  <c:v>157.685</c:v>
                </c:pt>
                <c:pt idx="2043">
                  <c:v>158.24899999999997</c:v>
                </c:pt>
                <c:pt idx="2044">
                  <c:v>158.839</c:v>
                </c:pt>
                <c:pt idx="2045">
                  <c:v>159.14799999999997</c:v>
                </c:pt>
                <c:pt idx="2046">
                  <c:v>159.48899999999998</c:v>
                </c:pt>
                <c:pt idx="2047">
                  <c:v>159.86500000000001</c:v>
                </c:pt>
                <c:pt idx="2048">
                  <c:v>160.27799999999996</c:v>
                </c:pt>
                <c:pt idx="2049">
                  <c:v>160.733</c:v>
                </c:pt>
                <c:pt idx="2050">
                  <c:v>161.233</c:v>
                </c:pt>
                <c:pt idx="2051">
                  <c:v>161.78499999999997</c:v>
                </c:pt>
                <c:pt idx="2052">
                  <c:v>162.38400000000001</c:v>
                </c:pt>
                <c:pt idx="2053">
                  <c:v>162.983</c:v>
                </c:pt>
                <c:pt idx="2054">
                  <c:v>163.57400000000001</c:v>
                </c:pt>
                <c:pt idx="2055">
                  <c:v>164.13200000000001</c:v>
                </c:pt>
                <c:pt idx="2056">
                  <c:v>164.714</c:v>
                </c:pt>
                <c:pt idx="2057">
                  <c:v>165.31</c:v>
                </c:pt>
                <c:pt idx="2058">
                  <c:v>165.892</c:v>
                </c:pt>
                <c:pt idx="2059">
                  <c:v>166.46899999999999</c:v>
                </c:pt>
                <c:pt idx="2060">
                  <c:v>167.01499999999999</c:v>
                </c:pt>
                <c:pt idx="2061">
                  <c:v>167.572</c:v>
                </c:pt>
                <c:pt idx="2062">
                  <c:v>168.149</c:v>
                </c:pt>
                <c:pt idx="2063">
                  <c:v>168.71299999999997</c:v>
                </c:pt>
                <c:pt idx="2064">
                  <c:v>169.26599999999996</c:v>
                </c:pt>
                <c:pt idx="2065">
                  <c:v>169.827</c:v>
                </c:pt>
                <c:pt idx="2066">
                  <c:v>170.34300000000002</c:v>
                </c:pt>
                <c:pt idx="2067">
                  <c:v>170.88400000000001</c:v>
                </c:pt>
                <c:pt idx="2068">
                  <c:v>171.44</c:v>
                </c:pt>
                <c:pt idx="2069">
                  <c:v>171.96899999999999</c:v>
                </c:pt>
                <c:pt idx="2070">
                  <c:v>172.49199999999996</c:v>
                </c:pt>
                <c:pt idx="2071">
                  <c:v>173.01099999999997</c:v>
                </c:pt>
                <c:pt idx="2072">
                  <c:v>173.52299999999997</c:v>
                </c:pt>
                <c:pt idx="2073">
                  <c:v>174.04300000000001</c:v>
                </c:pt>
                <c:pt idx="2074">
                  <c:v>174.54599999999999</c:v>
                </c:pt>
                <c:pt idx="2075">
                  <c:v>175.04300000000001</c:v>
                </c:pt>
                <c:pt idx="2076">
                  <c:v>175.53699999999998</c:v>
                </c:pt>
                <c:pt idx="2077">
                  <c:v>176.00299999999999</c:v>
                </c:pt>
                <c:pt idx="2078">
                  <c:v>176.46899999999999</c:v>
                </c:pt>
                <c:pt idx="2079">
                  <c:v>176.94799999999998</c:v>
                </c:pt>
                <c:pt idx="2080">
                  <c:v>177.387</c:v>
                </c:pt>
                <c:pt idx="2081">
                  <c:v>177.8</c:v>
                </c:pt>
                <c:pt idx="2082">
                  <c:v>178.22300000000001</c:v>
                </c:pt>
                <c:pt idx="2083">
                  <c:v>178.61500000000001</c:v>
                </c:pt>
                <c:pt idx="2084">
                  <c:v>178.98899999999998</c:v>
                </c:pt>
                <c:pt idx="2085">
                  <c:v>179.36899999999997</c:v>
                </c:pt>
                <c:pt idx="2086">
                  <c:v>179.72199999999998</c:v>
                </c:pt>
                <c:pt idx="2087">
                  <c:v>179.88</c:v>
                </c:pt>
                <c:pt idx="2088">
                  <c:v>180.05099999999999</c:v>
                </c:pt>
                <c:pt idx="2089">
                  <c:v>180.23399999999998</c:v>
                </c:pt>
                <c:pt idx="2090">
                  <c:v>180.43099999999998</c:v>
                </c:pt>
                <c:pt idx="2091">
                  <c:v>180.64</c:v>
                </c:pt>
                <c:pt idx="2092">
                  <c:v>180.863</c:v>
                </c:pt>
                <c:pt idx="2093">
                  <c:v>181.09899999999999</c:v>
                </c:pt>
                <c:pt idx="2094">
                  <c:v>181.346</c:v>
                </c:pt>
                <c:pt idx="2095">
                  <c:v>181.60499999999996</c:v>
                </c:pt>
                <c:pt idx="2096">
                  <c:v>181.87</c:v>
                </c:pt>
                <c:pt idx="2097">
                  <c:v>182.09899999999999</c:v>
                </c:pt>
                <c:pt idx="2098">
                  <c:v>182.22499999999997</c:v>
                </c:pt>
                <c:pt idx="2099">
                  <c:v>182.35899999999998</c:v>
                </c:pt>
                <c:pt idx="2100">
                  <c:v>182.49899999999997</c:v>
                </c:pt>
                <c:pt idx="2101">
                  <c:v>182.64499999999998</c:v>
                </c:pt>
                <c:pt idx="2102">
                  <c:v>182.79300000000001</c:v>
                </c:pt>
                <c:pt idx="2103">
                  <c:v>182.94400000000002</c:v>
                </c:pt>
                <c:pt idx="2104">
                  <c:v>183.09499999999997</c:v>
                </c:pt>
                <c:pt idx="2105">
                  <c:v>183.23099999999999</c:v>
                </c:pt>
                <c:pt idx="2106">
                  <c:v>183.34999999999997</c:v>
                </c:pt>
                <c:pt idx="2107">
                  <c:v>183.45699999999999</c:v>
                </c:pt>
                <c:pt idx="2108">
                  <c:v>183.54899999999998</c:v>
                </c:pt>
                <c:pt idx="2109">
                  <c:v>183.62200000000001</c:v>
                </c:pt>
                <c:pt idx="2110">
                  <c:v>183.68</c:v>
                </c:pt>
                <c:pt idx="2111">
                  <c:v>183.72499999999997</c:v>
                </c:pt>
                <c:pt idx="2112">
                  <c:v>183.75299999999999</c:v>
                </c:pt>
                <c:pt idx="2113">
                  <c:v>183.762</c:v>
                </c:pt>
                <c:pt idx="2114">
                  <c:v>183.767</c:v>
                </c:pt>
                <c:pt idx="2115">
                  <c:v>183.767</c:v>
                </c:pt>
                <c:pt idx="2116">
                  <c:v>183.762</c:v>
                </c:pt>
                <c:pt idx="2117">
                  <c:v>183.74700000000001</c:v>
                </c:pt>
                <c:pt idx="2118">
                  <c:v>183.72199999999998</c:v>
                </c:pt>
                <c:pt idx="2119">
                  <c:v>183.68299999999999</c:v>
                </c:pt>
                <c:pt idx="2120">
                  <c:v>183.62700000000001</c:v>
                </c:pt>
                <c:pt idx="2121">
                  <c:v>183.553</c:v>
                </c:pt>
                <c:pt idx="2122">
                  <c:v>183.46699999999998</c:v>
                </c:pt>
                <c:pt idx="2123">
                  <c:v>183.36599999999999</c:v>
                </c:pt>
                <c:pt idx="2124">
                  <c:v>183.24700000000001</c:v>
                </c:pt>
                <c:pt idx="2125">
                  <c:v>183.11799999999999</c:v>
                </c:pt>
                <c:pt idx="2126">
                  <c:v>182.97499999999997</c:v>
                </c:pt>
                <c:pt idx="2127">
                  <c:v>182.81700000000001</c:v>
                </c:pt>
                <c:pt idx="2128">
                  <c:v>182.64499999999998</c:v>
                </c:pt>
                <c:pt idx="2129">
                  <c:v>182.46100000000001</c:v>
                </c:pt>
                <c:pt idx="2130">
                  <c:v>182.262</c:v>
                </c:pt>
                <c:pt idx="2131">
                  <c:v>182.04899999999998</c:v>
                </c:pt>
                <c:pt idx="2132">
                  <c:v>181.82499999999999</c:v>
                </c:pt>
                <c:pt idx="2133">
                  <c:v>181.59300000000002</c:v>
                </c:pt>
                <c:pt idx="2134">
                  <c:v>181.346</c:v>
                </c:pt>
                <c:pt idx="2135">
                  <c:v>181.09399999999999</c:v>
                </c:pt>
                <c:pt idx="2136">
                  <c:v>180.83499999999998</c:v>
                </c:pt>
                <c:pt idx="2137">
                  <c:v>180.56700000000001</c:v>
                </c:pt>
                <c:pt idx="2138">
                  <c:v>180.274</c:v>
                </c:pt>
                <c:pt idx="2139">
                  <c:v>179.96600000000001</c:v>
                </c:pt>
                <c:pt idx="2140">
                  <c:v>179.63</c:v>
                </c:pt>
                <c:pt idx="2141">
                  <c:v>179.26999999999998</c:v>
                </c:pt>
                <c:pt idx="2142">
                  <c:v>178.90100000000001</c:v>
                </c:pt>
                <c:pt idx="2143">
                  <c:v>178.541</c:v>
                </c:pt>
                <c:pt idx="2144">
                  <c:v>178.17199999999997</c:v>
                </c:pt>
                <c:pt idx="2145">
                  <c:v>177.79699999999997</c:v>
                </c:pt>
                <c:pt idx="2146">
                  <c:v>177.41699999999997</c:v>
                </c:pt>
                <c:pt idx="2147">
                  <c:v>177.03300000000002</c:v>
                </c:pt>
                <c:pt idx="2148">
                  <c:v>176.63</c:v>
                </c:pt>
                <c:pt idx="2149">
                  <c:v>176.21800000000002</c:v>
                </c:pt>
                <c:pt idx="2150">
                  <c:v>175.80199999999996</c:v>
                </c:pt>
                <c:pt idx="2151">
                  <c:v>175.37399999999997</c:v>
                </c:pt>
                <c:pt idx="2152">
                  <c:v>174.93799999999999</c:v>
                </c:pt>
                <c:pt idx="2153">
                  <c:v>174.50200000000001</c:v>
                </c:pt>
                <c:pt idx="2154">
                  <c:v>174.05</c:v>
                </c:pt>
                <c:pt idx="2155">
                  <c:v>173.58999999999997</c:v>
                </c:pt>
                <c:pt idx="2156">
                  <c:v>173.125</c:v>
                </c:pt>
                <c:pt idx="2157">
                  <c:v>172.64999999999998</c:v>
                </c:pt>
                <c:pt idx="2158">
                  <c:v>172.16800000000001</c:v>
                </c:pt>
                <c:pt idx="2159">
                  <c:v>171.68099999999998</c:v>
                </c:pt>
                <c:pt idx="2160">
                  <c:v>171.18399999999997</c:v>
                </c:pt>
                <c:pt idx="2161">
                  <c:v>170.68099999999998</c:v>
                </c:pt>
                <c:pt idx="2162">
                  <c:v>170.17199999999997</c:v>
                </c:pt>
                <c:pt idx="2163">
                  <c:v>169.65800000000002</c:v>
                </c:pt>
                <c:pt idx="2164">
                  <c:v>169.137</c:v>
                </c:pt>
                <c:pt idx="2165">
                  <c:v>168.61099999999999</c:v>
                </c:pt>
                <c:pt idx="2166">
                  <c:v>168.07999999999998</c:v>
                </c:pt>
                <c:pt idx="2167">
                  <c:v>167.54399999999998</c:v>
                </c:pt>
                <c:pt idx="2168">
                  <c:v>167.00299999999999</c:v>
                </c:pt>
                <c:pt idx="2169">
                  <c:v>166.45699999999999</c:v>
                </c:pt>
                <c:pt idx="2170">
                  <c:v>165.90699999999998</c:v>
                </c:pt>
                <c:pt idx="2171">
                  <c:v>165.35300000000001</c:v>
                </c:pt>
                <c:pt idx="2172">
                  <c:v>164.79399999999998</c:v>
                </c:pt>
                <c:pt idx="2173">
                  <c:v>164.23099999999999</c:v>
                </c:pt>
                <c:pt idx="2174">
                  <c:v>163.66399999999999</c:v>
                </c:pt>
                <c:pt idx="2175">
                  <c:v>163.09300000000002</c:v>
                </c:pt>
                <c:pt idx="2176">
                  <c:v>162.51900000000001</c:v>
                </c:pt>
                <c:pt idx="2177">
                  <c:v>161.94200000000001</c:v>
                </c:pt>
                <c:pt idx="2178">
                  <c:v>161.363</c:v>
                </c:pt>
                <c:pt idx="2179">
                  <c:v>160.779</c:v>
                </c:pt>
                <c:pt idx="2180">
                  <c:v>160.19299999999998</c:v>
                </c:pt>
                <c:pt idx="2181">
                  <c:v>159.60199999999998</c:v>
                </c:pt>
                <c:pt idx="2182">
                  <c:v>159.012</c:v>
                </c:pt>
                <c:pt idx="2183">
                  <c:v>158.41699999999997</c:v>
                </c:pt>
                <c:pt idx="2184">
                  <c:v>157.822</c:v>
                </c:pt>
                <c:pt idx="2185">
                  <c:v>157.226</c:v>
                </c:pt>
                <c:pt idx="2186">
                  <c:v>156.63</c:v>
                </c:pt>
                <c:pt idx="2187">
                  <c:v>156.32</c:v>
                </c:pt>
                <c:pt idx="2188">
                  <c:v>155.97999999999996</c:v>
                </c:pt>
                <c:pt idx="2189">
                  <c:v>155.60499999999996</c:v>
                </c:pt>
                <c:pt idx="2190">
                  <c:v>155.19299999999998</c:v>
                </c:pt>
                <c:pt idx="2191">
                  <c:v>154.738</c:v>
                </c:pt>
                <c:pt idx="2192">
                  <c:v>154.23599999999999</c:v>
                </c:pt>
                <c:pt idx="2193">
                  <c:v>153.68099999999998</c:v>
                </c:pt>
                <c:pt idx="2194">
                  <c:v>153.07900000000001</c:v>
                </c:pt>
                <c:pt idx="2195">
                  <c:v>152.47800000000001</c:v>
                </c:pt>
                <c:pt idx="2196">
                  <c:v>151.87799999999999</c:v>
                </c:pt>
                <c:pt idx="2197">
                  <c:v>151.279</c:v>
                </c:pt>
                <c:pt idx="2198">
                  <c:v>150.68099999999998</c:v>
                </c:pt>
                <c:pt idx="2199">
                  <c:v>150.08300000000003</c:v>
                </c:pt>
                <c:pt idx="2200">
                  <c:v>149.48599999999999</c:v>
                </c:pt>
                <c:pt idx="2201">
                  <c:v>148.88799999999998</c:v>
                </c:pt>
                <c:pt idx="2202">
                  <c:v>148.291</c:v>
                </c:pt>
                <c:pt idx="2203">
                  <c:v>147.69499999999999</c:v>
                </c:pt>
                <c:pt idx="2204">
                  <c:v>147.10000000000002</c:v>
                </c:pt>
                <c:pt idx="2205">
                  <c:v>146.50900000000001</c:v>
                </c:pt>
                <c:pt idx="2206">
                  <c:v>145.93099999999998</c:v>
                </c:pt>
                <c:pt idx="2207">
                  <c:v>145.35899999999998</c:v>
                </c:pt>
                <c:pt idx="2208">
                  <c:v>144.815</c:v>
                </c:pt>
                <c:pt idx="2209">
                  <c:v>144.267</c:v>
                </c:pt>
                <c:pt idx="2210">
                  <c:v>143.72800000000001</c:v>
                </c:pt>
                <c:pt idx="2211">
                  <c:v>143.214</c:v>
                </c:pt>
                <c:pt idx="2212">
                  <c:v>142.69200000000001</c:v>
                </c:pt>
                <c:pt idx="2213">
                  <c:v>142.17399999999998</c:v>
                </c:pt>
                <c:pt idx="2214">
                  <c:v>141.68299999999999</c:v>
                </c:pt>
                <c:pt idx="2215">
                  <c:v>141.185</c:v>
                </c:pt>
                <c:pt idx="2216">
                  <c:v>140.68</c:v>
                </c:pt>
                <c:pt idx="2217">
                  <c:v>140.21600000000001</c:v>
                </c:pt>
                <c:pt idx="2218">
                  <c:v>139.77600000000001</c:v>
                </c:pt>
                <c:pt idx="2219">
                  <c:v>139.34199999999998</c:v>
                </c:pt>
                <c:pt idx="2220">
                  <c:v>138.92200000000003</c:v>
                </c:pt>
                <c:pt idx="2221">
                  <c:v>138.52499999999998</c:v>
                </c:pt>
                <c:pt idx="2222">
                  <c:v>138.13400000000001</c:v>
                </c:pt>
                <c:pt idx="2223">
                  <c:v>137.73599999999999</c:v>
                </c:pt>
                <c:pt idx="2224">
                  <c:v>137.35899999999998</c:v>
                </c:pt>
                <c:pt idx="2225">
                  <c:v>136.995</c:v>
                </c:pt>
                <c:pt idx="2226">
                  <c:v>136.63100000000003</c:v>
                </c:pt>
                <c:pt idx="2227">
                  <c:v>136.25799999999998</c:v>
                </c:pt>
                <c:pt idx="2228">
                  <c:v>135.90899999999999</c:v>
                </c:pt>
                <c:pt idx="2229">
                  <c:v>135.56700000000001</c:v>
                </c:pt>
                <c:pt idx="2230">
                  <c:v>135.221</c:v>
                </c:pt>
                <c:pt idx="2231">
                  <c:v>134.86399999999998</c:v>
                </c:pt>
                <c:pt idx="2232">
                  <c:v>134.52699999999999</c:v>
                </c:pt>
                <c:pt idx="2233">
                  <c:v>134.197</c:v>
                </c:pt>
                <c:pt idx="2234">
                  <c:v>133.86200000000002</c:v>
                </c:pt>
                <c:pt idx="2235">
                  <c:v>133.51800000000003</c:v>
                </c:pt>
                <c:pt idx="2236">
                  <c:v>133.18099999999998</c:v>
                </c:pt>
                <c:pt idx="2237">
                  <c:v>132.94999999999999</c:v>
                </c:pt>
                <c:pt idx="2238">
                  <c:v>132.69600000000003</c:v>
                </c:pt>
                <c:pt idx="2239">
                  <c:v>132.41800000000001</c:v>
                </c:pt>
                <c:pt idx="2240">
                  <c:v>132.11500000000001</c:v>
                </c:pt>
                <c:pt idx="2241">
                  <c:v>131.78300000000002</c:v>
                </c:pt>
                <c:pt idx="2242">
                  <c:v>131.46500000000003</c:v>
                </c:pt>
                <c:pt idx="2243">
                  <c:v>131.14400000000001</c:v>
                </c:pt>
                <c:pt idx="2244">
                  <c:v>130.81200000000001</c:v>
                </c:pt>
                <c:pt idx="2245">
                  <c:v>130.46899999999999</c:v>
                </c:pt>
                <c:pt idx="2246">
                  <c:v>130.15699999999998</c:v>
                </c:pt>
                <c:pt idx="2247">
                  <c:v>129.85599999999999</c:v>
                </c:pt>
                <c:pt idx="2248">
                  <c:v>129.54599999999999</c:v>
                </c:pt>
                <c:pt idx="2249">
                  <c:v>129.22199999999998</c:v>
                </c:pt>
                <c:pt idx="2250">
                  <c:v>128.92099999999999</c:v>
                </c:pt>
                <c:pt idx="2251">
                  <c:v>128.64100000000002</c:v>
                </c:pt>
                <c:pt idx="2252">
                  <c:v>128.35899999999998</c:v>
                </c:pt>
                <c:pt idx="2253">
                  <c:v>128.06600000000003</c:v>
                </c:pt>
                <c:pt idx="2254">
                  <c:v>127.764</c:v>
                </c:pt>
                <c:pt idx="2255">
                  <c:v>127.496</c:v>
                </c:pt>
                <c:pt idx="2256">
                  <c:v>127.23399999999999</c:v>
                </c:pt>
                <c:pt idx="2257">
                  <c:v>126.96</c:v>
                </c:pt>
                <c:pt idx="2258">
                  <c:v>126.67399999999999</c:v>
                </c:pt>
                <c:pt idx="2259">
                  <c:v>126.41799999999999</c:v>
                </c:pt>
                <c:pt idx="2260">
                  <c:v>126.181</c:v>
                </c:pt>
                <c:pt idx="2261">
                  <c:v>125.944</c:v>
                </c:pt>
                <c:pt idx="2262">
                  <c:v>125.70200000000001</c:v>
                </c:pt>
                <c:pt idx="2263">
                  <c:v>125.526</c:v>
                </c:pt>
                <c:pt idx="2264">
                  <c:v>125.33900000000001</c:v>
                </c:pt>
                <c:pt idx="2265">
                  <c:v>125.152</c:v>
                </c:pt>
                <c:pt idx="2266">
                  <c:v>124.967</c:v>
                </c:pt>
                <c:pt idx="2267">
                  <c:v>124.782</c:v>
                </c:pt>
                <c:pt idx="2268">
                  <c:v>124.629</c:v>
                </c:pt>
                <c:pt idx="2269">
                  <c:v>124.497</c:v>
                </c:pt>
                <c:pt idx="2270">
                  <c:v>124.37500000000001</c:v>
                </c:pt>
                <c:pt idx="2271">
                  <c:v>124.26700000000001</c:v>
                </c:pt>
                <c:pt idx="2272">
                  <c:v>124.181</c:v>
                </c:pt>
                <c:pt idx="2273">
                  <c:v>124.129</c:v>
                </c:pt>
                <c:pt idx="2274">
                  <c:v>124.10000000000001</c:v>
                </c:pt>
                <c:pt idx="2275">
                  <c:v>124.10000000000001</c:v>
                </c:pt>
                <c:pt idx="2276">
                  <c:v>124.133</c:v>
                </c:pt>
                <c:pt idx="2277">
                  <c:v>124.217</c:v>
                </c:pt>
                <c:pt idx="2278">
                  <c:v>124.342</c:v>
                </c:pt>
                <c:pt idx="2279">
                  <c:v>124.51299999999999</c:v>
                </c:pt>
                <c:pt idx="2280">
                  <c:v>124.74</c:v>
                </c:pt>
                <c:pt idx="2281">
                  <c:v>125.02800000000001</c:v>
                </c:pt>
                <c:pt idx="2282">
                  <c:v>125.33800000000001</c:v>
                </c:pt>
                <c:pt idx="2283">
                  <c:v>125.68900000000001</c:v>
                </c:pt>
                <c:pt idx="2284">
                  <c:v>126.123</c:v>
                </c:pt>
                <c:pt idx="2285">
                  <c:v>126.66000000000001</c:v>
                </c:pt>
                <c:pt idx="2286">
                  <c:v>127.252</c:v>
                </c:pt>
                <c:pt idx="2287">
                  <c:v>127.467</c:v>
                </c:pt>
                <c:pt idx="2288">
                  <c:v>127.712</c:v>
                </c:pt>
                <c:pt idx="2289">
                  <c:v>127.99499999999999</c:v>
                </c:pt>
                <c:pt idx="2290">
                  <c:v>128.32299999999998</c:v>
                </c:pt>
                <c:pt idx="2291">
                  <c:v>128.70499999999998</c:v>
                </c:pt>
                <c:pt idx="2292">
                  <c:v>129.14999999999998</c:v>
                </c:pt>
                <c:pt idx="2293">
                  <c:v>129.67200000000003</c:v>
                </c:pt>
                <c:pt idx="2294">
                  <c:v>130.28699999999998</c:v>
                </c:pt>
                <c:pt idx="2295">
                  <c:v>131.012</c:v>
                </c:pt>
                <c:pt idx="2296">
                  <c:v>131.87900000000002</c:v>
                </c:pt>
                <c:pt idx="2297">
                  <c:v>132.92399999999998</c:v>
                </c:pt>
                <c:pt idx="2298">
                  <c:v>134.18700000000001</c:v>
                </c:pt>
                <c:pt idx="2299">
                  <c:v>135.64800000000002</c:v>
                </c:pt>
                <c:pt idx="2300">
                  <c:v>137.35700000000003</c:v>
                </c:pt>
                <c:pt idx="2301">
                  <c:v>139.18099999999998</c:v>
                </c:pt>
                <c:pt idx="2302">
                  <c:v>141.16500000000002</c:v>
                </c:pt>
                <c:pt idx="2303">
                  <c:v>143.34899999999999</c:v>
                </c:pt>
                <c:pt idx="2304">
                  <c:v>145.80200000000002</c:v>
                </c:pt>
                <c:pt idx="2305">
                  <c:v>148.56099999999998</c:v>
                </c:pt>
                <c:pt idx="2306">
                  <c:v>151.601</c:v>
                </c:pt>
                <c:pt idx="2307">
                  <c:v>154.97800000000001</c:v>
                </c:pt>
                <c:pt idx="2308">
                  <c:v>158.83999999999997</c:v>
                </c:pt>
                <c:pt idx="2309">
                  <c:v>163.30799999999999</c:v>
                </c:pt>
                <c:pt idx="2310">
                  <c:v>168.64400000000001</c:v>
                </c:pt>
                <c:pt idx="2311">
                  <c:v>174.572</c:v>
                </c:pt>
                <c:pt idx="2312">
                  <c:v>181.30799999999999</c:v>
                </c:pt>
                <c:pt idx="2313">
                  <c:v>184.245</c:v>
                </c:pt>
                <c:pt idx="2314">
                  <c:v>187.61500000000001</c:v>
                </c:pt>
                <c:pt idx="2315">
                  <c:v>191.49099999999999</c:v>
                </c:pt>
                <c:pt idx="2316">
                  <c:v>195.95999999999998</c:v>
                </c:pt>
                <c:pt idx="2317">
                  <c:v>201.13200000000001</c:v>
                </c:pt>
                <c:pt idx="2318">
                  <c:v>207.13599999999997</c:v>
                </c:pt>
                <c:pt idx="2319">
                  <c:v>214.17500000000001</c:v>
                </c:pt>
                <c:pt idx="2320">
                  <c:v>222.47399999999999</c:v>
                </c:pt>
                <c:pt idx="2321">
                  <c:v>232.32799999999997</c:v>
                </c:pt>
                <c:pt idx="2322">
                  <c:v>244.077</c:v>
                </c:pt>
                <c:pt idx="2323">
                  <c:v>250.92699999999996</c:v>
                </c:pt>
                <c:pt idx="2324">
                  <c:v>258.77600000000001</c:v>
                </c:pt>
                <c:pt idx="2325">
                  <c:v>267.82</c:v>
                </c:pt>
                <c:pt idx="2326">
                  <c:v>278.27999999999997</c:v>
                </c:pt>
                <c:pt idx="2327">
                  <c:v>290.39999999999998</c:v>
                </c:pt>
                <c:pt idx="2328">
                  <c:v>304.44599999999997</c:v>
                </c:pt>
                <c:pt idx="2329">
                  <c:v>320.74799999999999</c:v>
                </c:pt>
                <c:pt idx="2330">
                  <c:v>339.78199999999998</c:v>
                </c:pt>
                <c:pt idx="2331">
                  <c:v>360.9</c:v>
                </c:pt>
                <c:pt idx="2332">
                  <c:v>383.21600000000001</c:v>
                </c:pt>
                <c:pt idx="2333">
                  <c:v>406.733</c:v>
                </c:pt>
                <c:pt idx="2334">
                  <c:v>431.30599999999998</c:v>
                </c:pt>
                <c:pt idx="2335">
                  <c:v>456.89299999999997</c:v>
                </c:pt>
                <c:pt idx="2336">
                  <c:v>483.71200000000005</c:v>
                </c:pt>
                <c:pt idx="2337">
                  <c:v>511.48899999999998</c:v>
                </c:pt>
                <c:pt idx="2338">
                  <c:v>540.02600000000007</c:v>
                </c:pt>
                <c:pt idx="2339">
                  <c:v>569.49400000000003</c:v>
                </c:pt>
                <c:pt idx="2340">
                  <c:v>599.68100000000004</c:v>
                </c:pt>
                <c:pt idx="2341">
                  <c:v>610.77500000000009</c:v>
                </c:pt>
                <c:pt idx="2342">
                  <c:v>623.15100000000007</c:v>
                </c:pt>
                <c:pt idx="2343">
                  <c:v>636.81900000000007</c:v>
                </c:pt>
                <c:pt idx="2344">
                  <c:v>651.83500000000004</c:v>
                </c:pt>
                <c:pt idx="2345">
                  <c:v>668.30700000000002</c:v>
                </c:pt>
                <c:pt idx="2346">
                  <c:v>686.40500000000009</c:v>
                </c:pt>
                <c:pt idx="2347">
                  <c:v>706.30400000000009</c:v>
                </c:pt>
                <c:pt idx="2348">
                  <c:v>728.16700000000003</c:v>
                </c:pt>
                <c:pt idx="2349">
                  <c:v>752.13499999999999</c:v>
                </c:pt>
                <c:pt idx="2350">
                  <c:v>778.452</c:v>
                </c:pt>
                <c:pt idx="2351">
                  <c:v>792.62900000000002</c:v>
                </c:pt>
                <c:pt idx="2352">
                  <c:v>808.13800000000003</c:v>
                </c:pt>
                <c:pt idx="2353">
                  <c:v>825.12200000000007</c:v>
                </c:pt>
                <c:pt idx="2354">
                  <c:v>843.75700000000006</c:v>
                </c:pt>
                <c:pt idx="2355">
                  <c:v>864.30700000000002</c:v>
                </c:pt>
                <c:pt idx="2356">
                  <c:v>886.90000000000009</c:v>
                </c:pt>
                <c:pt idx="2357">
                  <c:v>911.63900000000001</c:v>
                </c:pt>
                <c:pt idx="2358">
                  <c:v>938.62900000000002</c:v>
                </c:pt>
                <c:pt idx="2359">
                  <c:v>968.11900000000003</c:v>
                </c:pt>
                <c:pt idx="2360">
                  <c:v>997.72900000000016</c:v>
                </c:pt>
                <c:pt idx="2361">
                  <c:v>1008.909</c:v>
                </c:pt>
                <c:pt idx="2362">
                  <c:v>1020.949</c:v>
                </c:pt>
                <c:pt idx="2363">
                  <c:v>1034.1089999999999</c:v>
                </c:pt>
                <c:pt idx="2364">
                  <c:v>1048.6189999999999</c:v>
                </c:pt>
                <c:pt idx="2365">
                  <c:v>1064.579</c:v>
                </c:pt>
                <c:pt idx="2366">
                  <c:v>1082.1289999999999</c:v>
                </c:pt>
                <c:pt idx="2367">
                  <c:v>1101.4489999999998</c:v>
                </c:pt>
                <c:pt idx="2368">
                  <c:v>1122.519</c:v>
                </c:pt>
                <c:pt idx="2369">
                  <c:v>1145.3589999999999</c:v>
                </c:pt>
                <c:pt idx="2370">
                  <c:v>1169.979</c:v>
                </c:pt>
                <c:pt idx="2371">
                  <c:v>1195.289</c:v>
                </c:pt>
                <c:pt idx="2372">
                  <c:v>1219.489</c:v>
                </c:pt>
                <c:pt idx="2373">
                  <c:v>1242.819</c:v>
                </c:pt>
                <c:pt idx="2374">
                  <c:v>1265.6289999999999</c:v>
                </c:pt>
                <c:pt idx="2375">
                  <c:v>1288.229</c:v>
                </c:pt>
                <c:pt idx="2376">
                  <c:v>1310.1889999999999</c:v>
                </c:pt>
                <c:pt idx="2377">
                  <c:v>1331.3889999999999</c:v>
                </c:pt>
                <c:pt idx="2378">
                  <c:v>1351.6389999999999</c:v>
                </c:pt>
                <c:pt idx="2379">
                  <c:v>1371.0989999999999</c:v>
                </c:pt>
                <c:pt idx="2380">
                  <c:v>1390.819</c:v>
                </c:pt>
                <c:pt idx="2381">
                  <c:v>1409.8489999999999</c:v>
                </c:pt>
                <c:pt idx="2382">
                  <c:v>1428.579</c:v>
                </c:pt>
                <c:pt idx="2383">
                  <c:v>1447.4089999999999</c:v>
                </c:pt>
                <c:pt idx="2384">
                  <c:v>1466.1789999999999</c:v>
                </c:pt>
                <c:pt idx="2385">
                  <c:v>1484.8789999999999</c:v>
                </c:pt>
                <c:pt idx="2386">
                  <c:v>1502.799</c:v>
                </c:pt>
                <c:pt idx="2387">
                  <c:v>1520.059</c:v>
                </c:pt>
                <c:pt idx="2388">
                  <c:v>1536.8689999999999</c:v>
                </c:pt>
                <c:pt idx="2389">
                  <c:v>1544.4689999999998</c:v>
                </c:pt>
                <c:pt idx="2390">
                  <c:v>1552.729</c:v>
                </c:pt>
                <c:pt idx="2391">
                  <c:v>1561.789</c:v>
                </c:pt>
                <c:pt idx="2392">
                  <c:v>1571.729</c:v>
                </c:pt>
                <c:pt idx="2393">
                  <c:v>1582.6089999999999</c:v>
                </c:pt>
                <c:pt idx="2394">
                  <c:v>1594.509</c:v>
                </c:pt>
                <c:pt idx="2395">
                  <c:v>1607.529</c:v>
                </c:pt>
                <c:pt idx="2396">
                  <c:v>1621.749</c:v>
                </c:pt>
                <c:pt idx="2397">
                  <c:v>1637.289</c:v>
                </c:pt>
                <c:pt idx="2398">
                  <c:v>1652.789</c:v>
                </c:pt>
                <c:pt idx="2399">
                  <c:v>1667.8589999999999</c:v>
                </c:pt>
                <c:pt idx="2400">
                  <c:v>1682.4489999999998</c:v>
                </c:pt>
                <c:pt idx="2401">
                  <c:v>1696.559</c:v>
                </c:pt>
                <c:pt idx="2402">
                  <c:v>1710.1589999999999</c:v>
                </c:pt>
                <c:pt idx="2403">
                  <c:v>1723.2189999999998</c:v>
                </c:pt>
                <c:pt idx="2404">
                  <c:v>1735.7089999999998</c:v>
                </c:pt>
                <c:pt idx="2405">
                  <c:v>1747.5889999999999</c:v>
                </c:pt>
                <c:pt idx="2406">
                  <c:v>1759.1989999999998</c:v>
                </c:pt>
                <c:pt idx="2407">
                  <c:v>1770.4689999999998</c:v>
                </c:pt>
                <c:pt idx="2408">
                  <c:v>1780.8589999999999</c:v>
                </c:pt>
                <c:pt idx="2409">
                  <c:v>1790.819</c:v>
                </c:pt>
                <c:pt idx="2410">
                  <c:v>1800.1689999999999</c:v>
                </c:pt>
                <c:pt idx="2411">
                  <c:v>1808.779</c:v>
                </c:pt>
                <c:pt idx="2412">
                  <c:v>1816.6289999999999</c:v>
                </c:pt>
                <c:pt idx="2413">
                  <c:v>1823.6989999999998</c:v>
                </c:pt>
                <c:pt idx="2414">
                  <c:v>1829.9689999999998</c:v>
                </c:pt>
                <c:pt idx="2415">
                  <c:v>1832.299</c:v>
                </c:pt>
                <c:pt idx="2416">
                  <c:v>1834.7089999999998</c:v>
                </c:pt>
                <c:pt idx="2417">
                  <c:v>1837.1589999999999</c:v>
                </c:pt>
                <c:pt idx="2418">
                  <c:v>1839.5989999999999</c:v>
                </c:pt>
                <c:pt idx="2419">
                  <c:v>1841.9689999999998</c:v>
                </c:pt>
                <c:pt idx="2420">
                  <c:v>1844.239</c:v>
                </c:pt>
                <c:pt idx="2421">
                  <c:v>1846.329</c:v>
                </c:pt>
                <c:pt idx="2422">
                  <c:v>1848.1189999999999</c:v>
                </c:pt>
                <c:pt idx="2423">
                  <c:v>1849.4689999999998</c:v>
                </c:pt>
                <c:pt idx="2424">
                  <c:v>1850.329</c:v>
                </c:pt>
                <c:pt idx="2425">
                  <c:v>1850.4389999999999</c:v>
                </c:pt>
                <c:pt idx="2426">
                  <c:v>1849.729</c:v>
                </c:pt>
                <c:pt idx="2427">
                  <c:v>1848.549</c:v>
                </c:pt>
                <c:pt idx="2428">
                  <c:v>1846.8889999999999</c:v>
                </c:pt>
                <c:pt idx="2429">
                  <c:v>1844.729</c:v>
                </c:pt>
                <c:pt idx="2430">
                  <c:v>1841.9689999999998</c:v>
                </c:pt>
                <c:pt idx="2431">
                  <c:v>1838.289</c:v>
                </c:pt>
                <c:pt idx="2432">
                  <c:v>1833.789</c:v>
                </c:pt>
                <c:pt idx="2433">
                  <c:v>1828.6289999999999</c:v>
                </c:pt>
                <c:pt idx="2434">
                  <c:v>1822.989</c:v>
                </c:pt>
                <c:pt idx="2435">
                  <c:v>1820.489</c:v>
                </c:pt>
                <c:pt idx="2436">
                  <c:v>1817.6589999999999</c:v>
                </c:pt>
                <c:pt idx="2437">
                  <c:v>1814.479</c:v>
                </c:pt>
                <c:pt idx="2438">
                  <c:v>1810.819</c:v>
                </c:pt>
                <c:pt idx="2439">
                  <c:v>1806.539</c:v>
                </c:pt>
                <c:pt idx="2440">
                  <c:v>1801.769</c:v>
                </c:pt>
                <c:pt idx="2441">
                  <c:v>1796.329</c:v>
                </c:pt>
                <c:pt idx="2442">
                  <c:v>1790.1089999999999</c:v>
                </c:pt>
                <c:pt idx="2443">
                  <c:v>1783.019</c:v>
                </c:pt>
                <c:pt idx="2444">
                  <c:v>1775.049</c:v>
                </c:pt>
                <c:pt idx="2445">
                  <c:v>1766.479</c:v>
                </c:pt>
                <c:pt idx="2446">
                  <c:v>1757.3889999999999</c:v>
                </c:pt>
                <c:pt idx="2447">
                  <c:v>1747.759</c:v>
                </c:pt>
                <c:pt idx="2448">
                  <c:v>1737.6789999999999</c:v>
                </c:pt>
                <c:pt idx="2449">
                  <c:v>1733.489</c:v>
                </c:pt>
                <c:pt idx="2450">
                  <c:v>1728.769</c:v>
                </c:pt>
                <c:pt idx="2451">
                  <c:v>1723.489</c:v>
                </c:pt>
                <c:pt idx="2452">
                  <c:v>1717.6089999999999</c:v>
                </c:pt>
                <c:pt idx="2453">
                  <c:v>1711.069</c:v>
                </c:pt>
                <c:pt idx="2454">
                  <c:v>1703.809</c:v>
                </c:pt>
                <c:pt idx="2455">
                  <c:v>1695.729</c:v>
                </c:pt>
                <c:pt idx="2456">
                  <c:v>1686.6789999999999</c:v>
                </c:pt>
                <c:pt idx="2457">
                  <c:v>1676.6789999999999</c:v>
                </c:pt>
                <c:pt idx="2458">
                  <c:v>1665.559</c:v>
                </c:pt>
                <c:pt idx="2459">
                  <c:v>1653.569</c:v>
                </c:pt>
                <c:pt idx="2460">
                  <c:v>1641.329</c:v>
                </c:pt>
                <c:pt idx="2461">
                  <c:v>1628.9689999999998</c:v>
                </c:pt>
                <c:pt idx="2462">
                  <c:v>1616.529</c:v>
                </c:pt>
                <c:pt idx="2463">
                  <c:v>1604.039</c:v>
                </c:pt>
                <c:pt idx="2464">
                  <c:v>1591.499</c:v>
                </c:pt>
                <c:pt idx="2465">
                  <c:v>1578.9589999999998</c:v>
                </c:pt>
                <c:pt idx="2466">
                  <c:v>1566.309</c:v>
                </c:pt>
                <c:pt idx="2467">
                  <c:v>1553.6689999999999</c:v>
                </c:pt>
                <c:pt idx="2468">
                  <c:v>1540.979</c:v>
                </c:pt>
                <c:pt idx="2469">
                  <c:v>1528.229</c:v>
                </c:pt>
                <c:pt idx="2470">
                  <c:v>1515.4389999999999</c:v>
                </c:pt>
                <c:pt idx="2471">
                  <c:v>1502.6789999999999</c:v>
                </c:pt>
                <c:pt idx="2472">
                  <c:v>1489.979</c:v>
                </c:pt>
                <c:pt idx="2473">
                  <c:v>1477.3389999999999</c:v>
                </c:pt>
                <c:pt idx="2474">
                  <c:v>1464.759</c:v>
                </c:pt>
                <c:pt idx="2475">
                  <c:v>1452.229</c:v>
                </c:pt>
                <c:pt idx="2476">
                  <c:v>1439.779</c:v>
                </c:pt>
                <c:pt idx="2477">
                  <c:v>1427.3989999999999</c:v>
                </c:pt>
                <c:pt idx="2478">
                  <c:v>1415.1289999999999</c:v>
                </c:pt>
                <c:pt idx="2479">
                  <c:v>1402.9489999999998</c:v>
                </c:pt>
                <c:pt idx="2480">
                  <c:v>1399.4189999999999</c:v>
                </c:pt>
                <c:pt idx="2481">
                  <c:v>1395.549</c:v>
                </c:pt>
                <c:pt idx="2482">
                  <c:v>1391.289</c:v>
                </c:pt>
                <c:pt idx="2483">
                  <c:v>1386.6289999999999</c:v>
                </c:pt>
                <c:pt idx="2484">
                  <c:v>1381.499</c:v>
                </c:pt>
                <c:pt idx="2485">
                  <c:v>1375.8889999999999</c:v>
                </c:pt>
                <c:pt idx="2486">
                  <c:v>1369.729</c:v>
                </c:pt>
                <c:pt idx="2487">
                  <c:v>1362.979</c:v>
                </c:pt>
                <c:pt idx="2488">
                  <c:v>1355.5989999999999</c:v>
                </c:pt>
                <c:pt idx="2489">
                  <c:v>1347.509</c:v>
                </c:pt>
                <c:pt idx="2490">
                  <c:v>1338.6789999999999</c:v>
                </c:pt>
                <c:pt idx="2491">
                  <c:v>1329.029</c:v>
                </c:pt>
                <c:pt idx="2492">
                  <c:v>1318.509</c:v>
                </c:pt>
                <c:pt idx="2493">
                  <c:v>1307.039</c:v>
                </c:pt>
                <c:pt idx="2494">
                  <c:v>1295.539</c:v>
                </c:pt>
                <c:pt idx="2495">
                  <c:v>1284.1289999999999</c:v>
                </c:pt>
                <c:pt idx="2496">
                  <c:v>1272.819</c:v>
                </c:pt>
                <c:pt idx="2497">
                  <c:v>1261.5989999999999</c:v>
                </c:pt>
                <c:pt idx="2498">
                  <c:v>1250.519</c:v>
                </c:pt>
                <c:pt idx="2499">
                  <c:v>1239.579</c:v>
                </c:pt>
                <c:pt idx="2500">
                  <c:v>1228.789</c:v>
                </c:pt>
                <c:pt idx="2501">
                  <c:v>1222.509</c:v>
                </c:pt>
                <c:pt idx="2502">
                  <c:v>1215.6489999999999</c:v>
                </c:pt>
                <c:pt idx="2503">
                  <c:v>1208.1689999999999</c:v>
                </c:pt>
                <c:pt idx="2504">
                  <c:v>1200.029</c:v>
                </c:pt>
                <c:pt idx="2505">
                  <c:v>1191.1689999999999</c:v>
                </c:pt>
                <c:pt idx="2506">
                  <c:v>1181.539</c:v>
                </c:pt>
                <c:pt idx="2507">
                  <c:v>1171.559</c:v>
                </c:pt>
                <c:pt idx="2508">
                  <c:v>1161.729</c:v>
                </c:pt>
                <c:pt idx="2509">
                  <c:v>1151.999</c:v>
                </c:pt>
                <c:pt idx="2510">
                  <c:v>1142.3989999999999</c:v>
                </c:pt>
                <c:pt idx="2511">
                  <c:v>1132.9189999999999</c:v>
                </c:pt>
                <c:pt idx="2512">
                  <c:v>1123.559</c:v>
                </c:pt>
                <c:pt idx="2513">
                  <c:v>1114.329</c:v>
                </c:pt>
                <c:pt idx="2514">
                  <c:v>1105.229</c:v>
                </c:pt>
                <c:pt idx="2515">
                  <c:v>1096.239</c:v>
                </c:pt>
                <c:pt idx="2516">
                  <c:v>1087.3789999999999</c:v>
                </c:pt>
                <c:pt idx="2517">
                  <c:v>1078.6389999999999</c:v>
                </c:pt>
                <c:pt idx="2518">
                  <c:v>1069.999</c:v>
                </c:pt>
                <c:pt idx="2519">
                  <c:v>1065.1989999999998</c:v>
                </c:pt>
                <c:pt idx="2520">
                  <c:v>1059.9689999999998</c:v>
                </c:pt>
                <c:pt idx="2521">
                  <c:v>1056.249</c:v>
                </c:pt>
                <c:pt idx="2522">
                  <c:v>1052.1889999999999</c:v>
                </c:pt>
                <c:pt idx="2523">
                  <c:v>1047.759</c:v>
                </c:pt>
                <c:pt idx="2524">
                  <c:v>1042.9389999999999</c:v>
                </c:pt>
                <c:pt idx="2525">
                  <c:v>1037.6889999999999</c:v>
                </c:pt>
                <c:pt idx="2526">
                  <c:v>1031.979</c:v>
                </c:pt>
                <c:pt idx="2527">
                  <c:v>1025.779</c:v>
                </c:pt>
                <c:pt idx="2528">
                  <c:v>1019.0490000000001</c:v>
                </c:pt>
                <c:pt idx="2529">
                  <c:v>1011.7590000000001</c:v>
                </c:pt>
                <c:pt idx="2530">
                  <c:v>1004.119</c:v>
                </c:pt>
                <c:pt idx="2531">
                  <c:v>996.60900000000004</c:v>
                </c:pt>
                <c:pt idx="2532">
                  <c:v>989.21899999999994</c:v>
                </c:pt>
                <c:pt idx="2533">
                  <c:v>981.95899999999995</c:v>
                </c:pt>
                <c:pt idx="2534">
                  <c:v>974.79900000000009</c:v>
                </c:pt>
                <c:pt idx="2535">
                  <c:v>971.44899999999996</c:v>
                </c:pt>
                <c:pt idx="2536">
                  <c:v>967.80900000000008</c:v>
                </c:pt>
                <c:pt idx="2537">
                  <c:v>964.58900000000006</c:v>
                </c:pt>
                <c:pt idx="2538">
                  <c:v>961.09900000000005</c:v>
                </c:pt>
                <c:pt idx="2539">
                  <c:v>957.29900000000009</c:v>
                </c:pt>
                <c:pt idx="2540">
                  <c:v>953.16899999999998</c:v>
                </c:pt>
                <c:pt idx="2541">
                  <c:v>948.69899999999996</c:v>
                </c:pt>
                <c:pt idx="2542">
                  <c:v>943.85900000000004</c:v>
                </c:pt>
                <c:pt idx="2543">
                  <c:v>938.62900000000002</c:v>
                </c:pt>
                <c:pt idx="2544">
                  <c:v>932.99900000000014</c:v>
                </c:pt>
                <c:pt idx="2545">
                  <c:v>926.96899999999994</c:v>
                </c:pt>
                <c:pt idx="2546">
                  <c:v>921.09900000000005</c:v>
                </c:pt>
                <c:pt idx="2547">
                  <c:v>918.71900000000005</c:v>
                </c:pt>
                <c:pt idx="2548">
                  <c:v>916.12900000000002</c:v>
                </c:pt>
                <c:pt idx="2549">
                  <c:v>913.31900000000007</c:v>
                </c:pt>
                <c:pt idx="2550">
                  <c:v>910.24900000000002</c:v>
                </c:pt>
                <c:pt idx="2551">
                  <c:v>906.92900000000009</c:v>
                </c:pt>
                <c:pt idx="2552">
                  <c:v>905.63900000000001</c:v>
                </c:pt>
                <c:pt idx="2553">
                  <c:v>904.21900000000005</c:v>
                </c:pt>
                <c:pt idx="2554">
                  <c:v>902.67900000000009</c:v>
                </c:pt>
                <c:pt idx="2555">
                  <c:v>900.99900000000002</c:v>
                </c:pt>
                <c:pt idx="2556">
                  <c:v>899.1690000000001</c:v>
                </c:pt>
                <c:pt idx="2557">
                  <c:v>897.18500000000006</c:v>
                </c:pt>
                <c:pt idx="2558">
                  <c:v>895.03399999999999</c:v>
                </c:pt>
                <c:pt idx="2559">
                  <c:v>892.70699999999999</c:v>
                </c:pt>
                <c:pt idx="2560">
                  <c:v>890.19800000000009</c:v>
                </c:pt>
                <c:pt idx="2561">
                  <c:v>887.50200000000007</c:v>
                </c:pt>
                <c:pt idx="2562">
                  <c:v>884.61500000000001</c:v>
                </c:pt>
                <c:pt idx="2563">
                  <c:v>881.53500000000008</c:v>
                </c:pt>
                <c:pt idx="2564">
                  <c:v>878.36</c:v>
                </c:pt>
                <c:pt idx="2565">
                  <c:v>875.08600000000001</c:v>
                </c:pt>
                <c:pt idx="2566">
                  <c:v>871.7650000000001</c:v>
                </c:pt>
                <c:pt idx="2567">
                  <c:v>870.27300000000002</c:v>
                </c:pt>
                <c:pt idx="2568">
                  <c:v>868.69900000000007</c:v>
                </c:pt>
                <c:pt idx="2569">
                  <c:v>867.07600000000002</c:v>
                </c:pt>
                <c:pt idx="2570">
                  <c:v>865.43000000000006</c:v>
                </c:pt>
                <c:pt idx="2571">
                  <c:v>863.80000000000007</c:v>
                </c:pt>
                <c:pt idx="2572">
                  <c:v>862.24300000000005</c:v>
                </c:pt>
                <c:pt idx="2573">
                  <c:v>860.84400000000005</c:v>
                </c:pt>
                <c:pt idx="2574">
                  <c:v>859.71900000000005</c:v>
                </c:pt>
                <c:pt idx="2575">
                  <c:v>858.97200000000009</c:v>
                </c:pt>
                <c:pt idx="2576">
                  <c:v>858.87</c:v>
                </c:pt>
                <c:pt idx="2577">
                  <c:v>859.67100000000005</c:v>
                </c:pt>
                <c:pt idx="2578">
                  <c:v>861.51600000000008</c:v>
                </c:pt>
                <c:pt idx="2579">
                  <c:v>864.53600000000006</c:v>
                </c:pt>
                <c:pt idx="2580">
                  <c:v>868.83900000000006</c:v>
                </c:pt>
                <c:pt idx="2581">
                  <c:v>872.91700000000003</c:v>
                </c:pt>
                <c:pt idx="2582">
                  <c:v>878.29200000000003</c:v>
                </c:pt>
                <c:pt idx="2583">
                  <c:v>881.67700000000002</c:v>
                </c:pt>
                <c:pt idx="2584">
                  <c:v>885.73500000000001</c:v>
                </c:pt>
                <c:pt idx="2585">
                  <c:v>890.62800000000004</c:v>
                </c:pt>
                <c:pt idx="2586">
                  <c:v>896.56100000000004</c:v>
                </c:pt>
                <c:pt idx="2587">
                  <c:v>903.779</c:v>
                </c:pt>
                <c:pt idx="2588">
                  <c:v>912.58900000000006</c:v>
                </c:pt>
                <c:pt idx="2589">
                  <c:v>923.30900000000008</c:v>
                </c:pt>
                <c:pt idx="2590">
                  <c:v>936.34900000000005</c:v>
                </c:pt>
                <c:pt idx="2591">
                  <c:v>951.21899999999994</c:v>
                </c:pt>
                <c:pt idx="2592">
                  <c:v>969.05900000000008</c:v>
                </c:pt>
                <c:pt idx="2593">
                  <c:v>989.649</c:v>
                </c:pt>
                <c:pt idx="2594">
                  <c:v>1011.889</c:v>
                </c:pt>
                <c:pt idx="2595">
                  <c:v>1035.489</c:v>
                </c:pt>
                <c:pt idx="2596">
                  <c:v>1060.249</c:v>
                </c:pt>
                <c:pt idx="2597">
                  <c:v>1085.9089999999999</c:v>
                </c:pt>
                <c:pt idx="2598">
                  <c:v>1112.1989999999998</c:v>
                </c:pt>
                <c:pt idx="2599">
                  <c:v>1121.8989999999999</c:v>
                </c:pt>
                <c:pt idx="2600">
                  <c:v>1132.6089999999999</c:v>
                </c:pt>
                <c:pt idx="2601">
                  <c:v>1144.3989999999999</c:v>
                </c:pt>
                <c:pt idx="2602">
                  <c:v>1157.319</c:v>
                </c:pt>
                <c:pt idx="2603">
                  <c:v>1171.4689999999998</c:v>
                </c:pt>
                <c:pt idx="2604">
                  <c:v>1186.8989999999999</c:v>
                </c:pt>
                <c:pt idx="2605">
                  <c:v>1203.6589999999999</c:v>
                </c:pt>
                <c:pt idx="2606">
                  <c:v>1221.779</c:v>
                </c:pt>
                <c:pt idx="2607">
                  <c:v>1241.249</c:v>
                </c:pt>
                <c:pt idx="2608">
                  <c:v>1262.019</c:v>
                </c:pt>
                <c:pt idx="2609">
                  <c:v>1283.9689999999998</c:v>
                </c:pt>
                <c:pt idx="2610">
                  <c:v>1306.1889999999999</c:v>
                </c:pt>
                <c:pt idx="2611">
                  <c:v>1327.049</c:v>
                </c:pt>
                <c:pt idx="2612">
                  <c:v>1346.579</c:v>
                </c:pt>
                <c:pt idx="2613">
                  <c:v>1364.749</c:v>
                </c:pt>
                <c:pt idx="2614">
                  <c:v>1381.4389999999999</c:v>
                </c:pt>
                <c:pt idx="2615">
                  <c:v>1387.299</c:v>
                </c:pt>
                <c:pt idx="2616">
                  <c:v>1393.509</c:v>
                </c:pt>
                <c:pt idx="2617">
                  <c:v>1400.059</c:v>
                </c:pt>
                <c:pt idx="2618">
                  <c:v>1406.9389999999999</c:v>
                </c:pt>
                <c:pt idx="2619">
                  <c:v>1414.0989999999999</c:v>
                </c:pt>
                <c:pt idx="2620">
                  <c:v>1421.489</c:v>
                </c:pt>
                <c:pt idx="2621">
                  <c:v>1429.009</c:v>
                </c:pt>
                <c:pt idx="2622">
                  <c:v>1436.5889999999999</c:v>
                </c:pt>
                <c:pt idx="2623">
                  <c:v>1444.2189999999998</c:v>
                </c:pt>
                <c:pt idx="2624">
                  <c:v>1451.6989999999998</c:v>
                </c:pt>
                <c:pt idx="2625">
                  <c:v>1454.0989999999999</c:v>
                </c:pt>
                <c:pt idx="2626">
                  <c:v>1456.5989999999999</c:v>
                </c:pt>
                <c:pt idx="2627">
                  <c:v>1459.1789999999999</c:v>
                </c:pt>
                <c:pt idx="2628">
                  <c:v>1461.6489999999999</c:v>
                </c:pt>
                <c:pt idx="2629">
                  <c:v>1464.279</c:v>
                </c:pt>
                <c:pt idx="2630">
                  <c:v>1466.9289999999999</c:v>
                </c:pt>
                <c:pt idx="2631">
                  <c:v>1469.529</c:v>
                </c:pt>
                <c:pt idx="2632">
                  <c:v>1472.009</c:v>
                </c:pt>
                <c:pt idx="2633">
                  <c:v>1474.2189999999998</c:v>
                </c:pt>
                <c:pt idx="2634">
                  <c:v>1476.049</c:v>
                </c:pt>
                <c:pt idx="2635">
                  <c:v>1477.4589999999998</c:v>
                </c:pt>
                <c:pt idx="2636">
                  <c:v>1478.3389999999999</c:v>
                </c:pt>
                <c:pt idx="2637">
                  <c:v>1478.4689999999998</c:v>
                </c:pt>
                <c:pt idx="2638">
                  <c:v>1478.4489999999998</c:v>
                </c:pt>
                <c:pt idx="2639">
                  <c:v>1478.249</c:v>
                </c:pt>
                <c:pt idx="2640">
                  <c:v>1477.829</c:v>
                </c:pt>
                <c:pt idx="2641">
                  <c:v>1477.1289999999999</c:v>
                </c:pt>
                <c:pt idx="2642">
                  <c:v>1476.1289999999999</c:v>
                </c:pt>
                <c:pt idx="2643">
                  <c:v>1474.759</c:v>
                </c:pt>
                <c:pt idx="2644">
                  <c:v>1472.8989999999999</c:v>
                </c:pt>
                <c:pt idx="2645">
                  <c:v>1470.4589999999998</c:v>
                </c:pt>
                <c:pt idx="2646">
                  <c:v>1467.2189999999998</c:v>
                </c:pt>
                <c:pt idx="2647">
                  <c:v>1463.4189999999999</c:v>
                </c:pt>
                <c:pt idx="2648">
                  <c:v>1459.2089999999998</c:v>
                </c:pt>
                <c:pt idx="2649">
                  <c:v>1454.529</c:v>
                </c:pt>
                <c:pt idx="2650">
                  <c:v>1449.3689999999999</c:v>
                </c:pt>
                <c:pt idx="2651">
                  <c:v>1443.8589999999999</c:v>
                </c:pt>
                <c:pt idx="2652">
                  <c:v>1437.8789999999999</c:v>
                </c:pt>
                <c:pt idx="2653">
                  <c:v>1431.1889999999999</c:v>
                </c:pt>
                <c:pt idx="2654">
                  <c:v>1424.1789999999999</c:v>
                </c:pt>
                <c:pt idx="2655">
                  <c:v>1416.8789999999999</c:v>
                </c:pt>
                <c:pt idx="2656">
                  <c:v>1409.1089999999999</c:v>
                </c:pt>
                <c:pt idx="2657">
                  <c:v>1401.229</c:v>
                </c:pt>
                <c:pt idx="2658">
                  <c:v>1393.749</c:v>
                </c:pt>
                <c:pt idx="2659">
                  <c:v>1385.6689999999999</c:v>
                </c:pt>
                <c:pt idx="2660">
                  <c:v>1377.1589999999999</c:v>
                </c:pt>
                <c:pt idx="2661">
                  <c:v>1368.4589999999998</c:v>
                </c:pt>
                <c:pt idx="2662">
                  <c:v>1359.5989999999999</c:v>
                </c:pt>
                <c:pt idx="2663">
                  <c:v>1356.309</c:v>
                </c:pt>
                <c:pt idx="2664">
                  <c:v>1352.6589999999999</c:v>
                </c:pt>
                <c:pt idx="2665">
                  <c:v>1348.6289999999999</c:v>
                </c:pt>
                <c:pt idx="2666">
                  <c:v>1344.1589999999999</c:v>
                </c:pt>
                <c:pt idx="2667">
                  <c:v>1339.2089999999998</c:v>
                </c:pt>
                <c:pt idx="2668">
                  <c:v>1333.6889999999999</c:v>
                </c:pt>
                <c:pt idx="2669">
                  <c:v>1327.559</c:v>
                </c:pt>
                <c:pt idx="2670">
                  <c:v>1320.749</c:v>
                </c:pt>
                <c:pt idx="2671">
                  <c:v>1313.2189999999998</c:v>
                </c:pt>
                <c:pt idx="2672">
                  <c:v>1311.1089999999999</c:v>
                </c:pt>
                <c:pt idx="2673">
                  <c:v>1308.779</c:v>
                </c:pt>
                <c:pt idx="2674">
                  <c:v>1306.1989999999998</c:v>
                </c:pt>
                <c:pt idx="2675">
                  <c:v>1303.3689999999999</c:v>
                </c:pt>
                <c:pt idx="2676">
                  <c:v>1300.249</c:v>
                </c:pt>
                <c:pt idx="2677">
                  <c:v>1296.799</c:v>
                </c:pt>
                <c:pt idx="2678">
                  <c:v>1292.999</c:v>
                </c:pt>
                <c:pt idx="2679">
                  <c:v>1288.809</c:v>
                </c:pt>
                <c:pt idx="2680">
                  <c:v>1284.2089999999998</c:v>
                </c:pt>
                <c:pt idx="2681">
                  <c:v>1279.1389999999999</c:v>
                </c:pt>
                <c:pt idx="2682">
                  <c:v>1273.559</c:v>
                </c:pt>
                <c:pt idx="2683">
                  <c:v>1267.4089999999999</c:v>
                </c:pt>
                <c:pt idx="2684">
                  <c:v>1260.6189999999999</c:v>
                </c:pt>
                <c:pt idx="2685">
                  <c:v>1253.1389999999999</c:v>
                </c:pt>
                <c:pt idx="2686">
                  <c:v>1244.8989999999999</c:v>
                </c:pt>
                <c:pt idx="2687">
                  <c:v>1235.819</c:v>
                </c:pt>
                <c:pt idx="2688">
                  <c:v>1225.8689999999999</c:v>
                </c:pt>
                <c:pt idx="2689">
                  <c:v>1215.9189999999999</c:v>
                </c:pt>
                <c:pt idx="2690">
                  <c:v>1205.9589999999998</c:v>
                </c:pt>
                <c:pt idx="2691">
                  <c:v>1200.809</c:v>
                </c:pt>
                <c:pt idx="2692">
                  <c:v>1195.1589999999999</c:v>
                </c:pt>
                <c:pt idx="2693">
                  <c:v>1188.9389999999999</c:v>
                </c:pt>
                <c:pt idx="2694">
                  <c:v>1182.1189999999999</c:v>
                </c:pt>
                <c:pt idx="2695">
                  <c:v>1174.6389999999999</c:v>
                </c:pt>
                <c:pt idx="2696">
                  <c:v>1166.4189999999999</c:v>
                </c:pt>
                <c:pt idx="2697">
                  <c:v>1157.4089999999999</c:v>
                </c:pt>
                <c:pt idx="2698">
                  <c:v>1147.5889999999999</c:v>
                </c:pt>
                <c:pt idx="2699">
                  <c:v>1137.799</c:v>
                </c:pt>
                <c:pt idx="2700">
                  <c:v>1128.079</c:v>
                </c:pt>
                <c:pt idx="2701">
                  <c:v>1122.6489999999999</c:v>
                </c:pt>
                <c:pt idx="2702">
                  <c:v>1116.6789999999999</c:v>
                </c:pt>
                <c:pt idx="2703">
                  <c:v>1110.1489999999999</c:v>
                </c:pt>
                <c:pt idx="2704">
                  <c:v>1102.999</c:v>
                </c:pt>
                <c:pt idx="2705">
                  <c:v>1095.1789999999999</c:v>
                </c:pt>
                <c:pt idx="2706">
                  <c:v>1086.6289999999999</c:v>
                </c:pt>
                <c:pt idx="2707">
                  <c:v>1077.289</c:v>
                </c:pt>
                <c:pt idx="2708">
                  <c:v>1067.9689999999998</c:v>
                </c:pt>
                <c:pt idx="2709">
                  <c:v>1058.729</c:v>
                </c:pt>
                <c:pt idx="2710">
                  <c:v>1049.539</c:v>
                </c:pt>
                <c:pt idx="2711">
                  <c:v>1040.4189999999999</c:v>
                </c:pt>
                <c:pt idx="2712">
                  <c:v>1031.3789999999999</c:v>
                </c:pt>
                <c:pt idx="2713">
                  <c:v>1022.419</c:v>
                </c:pt>
                <c:pt idx="2714">
                  <c:v>1013.5390000000001</c:v>
                </c:pt>
                <c:pt idx="2715">
                  <c:v>1004.7490000000001</c:v>
                </c:pt>
                <c:pt idx="2716">
                  <c:v>996.04900000000009</c:v>
                </c:pt>
                <c:pt idx="2717">
                  <c:v>987.43899999999996</c:v>
                </c:pt>
                <c:pt idx="2718">
                  <c:v>978.93899999999996</c:v>
                </c:pt>
                <c:pt idx="2719">
                  <c:v>970.52900000000011</c:v>
                </c:pt>
                <c:pt idx="2720">
                  <c:v>962.22900000000016</c:v>
                </c:pt>
                <c:pt idx="2721">
                  <c:v>954.02900000000011</c:v>
                </c:pt>
                <c:pt idx="2722">
                  <c:v>945.92899999999997</c:v>
                </c:pt>
                <c:pt idx="2723">
                  <c:v>937.93899999999996</c:v>
                </c:pt>
                <c:pt idx="2724">
                  <c:v>930.04900000000009</c:v>
                </c:pt>
                <c:pt idx="2725">
                  <c:v>922.25900000000001</c:v>
                </c:pt>
                <c:pt idx="2726">
                  <c:v>914.55900000000008</c:v>
                </c:pt>
                <c:pt idx="2727">
                  <c:v>906.95900000000006</c:v>
                </c:pt>
                <c:pt idx="2728">
                  <c:v>904.06900000000007</c:v>
                </c:pt>
                <c:pt idx="2729">
                  <c:v>901.94900000000007</c:v>
                </c:pt>
                <c:pt idx="2730">
                  <c:v>899.61900000000003</c:v>
                </c:pt>
                <c:pt idx="2731">
                  <c:v>897.072</c:v>
                </c:pt>
                <c:pt idx="2732">
                  <c:v>894.28100000000006</c:v>
                </c:pt>
                <c:pt idx="2733">
                  <c:v>891.22500000000002</c:v>
                </c:pt>
                <c:pt idx="2734">
                  <c:v>887.88200000000006</c:v>
                </c:pt>
                <c:pt idx="2735">
                  <c:v>884.22700000000009</c:v>
                </c:pt>
                <c:pt idx="2736">
                  <c:v>880.23200000000008</c:v>
                </c:pt>
                <c:pt idx="2737">
                  <c:v>875.86700000000008</c:v>
                </c:pt>
                <c:pt idx="2738">
                  <c:v>871.10400000000004</c:v>
                </c:pt>
                <c:pt idx="2739">
                  <c:v>865.91300000000001</c:v>
                </c:pt>
                <c:pt idx="2740">
                  <c:v>860.26300000000003</c:v>
                </c:pt>
                <c:pt idx="2741">
                  <c:v>854.11800000000005</c:v>
                </c:pt>
                <c:pt idx="2742">
                  <c:v>847.4430000000001</c:v>
                </c:pt>
                <c:pt idx="2743">
                  <c:v>844.80799999999999</c:v>
                </c:pt>
                <c:pt idx="2744">
                  <c:v>841.9190000000001</c:v>
                </c:pt>
                <c:pt idx="2745">
                  <c:v>838.76100000000008</c:v>
                </c:pt>
                <c:pt idx="2746">
                  <c:v>835.31200000000001</c:v>
                </c:pt>
                <c:pt idx="2747">
                  <c:v>831.548</c:v>
                </c:pt>
                <c:pt idx="2748">
                  <c:v>827.4430000000001</c:v>
                </c:pt>
                <c:pt idx="2749">
                  <c:v>822.96900000000005</c:v>
                </c:pt>
                <c:pt idx="2750">
                  <c:v>818.09500000000003</c:v>
                </c:pt>
                <c:pt idx="2751">
                  <c:v>812.79200000000003</c:v>
                </c:pt>
                <c:pt idx="2752">
                  <c:v>807.03100000000006</c:v>
                </c:pt>
                <c:pt idx="2753">
                  <c:v>803.93200000000002</c:v>
                </c:pt>
                <c:pt idx="2754">
                  <c:v>800.54500000000007</c:v>
                </c:pt>
                <c:pt idx="2755">
                  <c:v>796.84500000000003</c:v>
                </c:pt>
                <c:pt idx="2756">
                  <c:v>792.81000000000006</c:v>
                </c:pt>
                <c:pt idx="2757">
                  <c:v>790.3950000000001</c:v>
                </c:pt>
                <c:pt idx="2758">
                  <c:v>787.75300000000004</c:v>
                </c:pt>
                <c:pt idx="2759">
                  <c:v>784.86500000000001</c:v>
                </c:pt>
                <c:pt idx="2760">
                  <c:v>781.7120000000001</c:v>
                </c:pt>
                <c:pt idx="2761">
                  <c:v>778.27200000000005</c:v>
                </c:pt>
                <c:pt idx="2762">
                  <c:v>774.52100000000007</c:v>
                </c:pt>
                <c:pt idx="2763">
                  <c:v>770.43700000000001</c:v>
                </c:pt>
                <c:pt idx="2764">
                  <c:v>765.9910000000001</c:v>
                </c:pt>
                <c:pt idx="2765">
                  <c:v>761.16000000000008</c:v>
                </c:pt>
                <c:pt idx="2766">
                  <c:v>755.91600000000005</c:v>
                </c:pt>
                <c:pt idx="2767">
                  <c:v>750.55600000000004</c:v>
                </c:pt>
                <c:pt idx="2768">
                  <c:v>745.27300000000002</c:v>
                </c:pt>
                <c:pt idx="2769">
                  <c:v>743.07</c:v>
                </c:pt>
                <c:pt idx="2770">
                  <c:v>740.65800000000002</c:v>
                </c:pt>
                <c:pt idx="2771">
                  <c:v>738.02300000000002</c:v>
                </c:pt>
                <c:pt idx="2772">
                  <c:v>735.14800000000002</c:v>
                </c:pt>
                <c:pt idx="2773">
                  <c:v>733.87700000000007</c:v>
                </c:pt>
                <c:pt idx="2774">
                  <c:v>732.48300000000006</c:v>
                </c:pt>
                <c:pt idx="2775">
                  <c:v>730.95699999999999</c:v>
                </c:pt>
                <c:pt idx="2776">
                  <c:v>729.28600000000006</c:v>
                </c:pt>
                <c:pt idx="2777">
                  <c:v>727.45800000000008</c:v>
                </c:pt>
                <c:pt idx="2778">
                  <c:v>725.45800000000008</c:v>
                </c:pt>
                <c:pt idx="2779">
                  <c:v>723.27200000000005</c:v>
                </c:pt>
                <c:pt idx="2780">
                  <c:v>720.88400000000001</c:v>
                </c:pt>
                <c:pt idx="2781">
                  <c:v>718.27800000000002</c:v>
                </c:pt>
                <c:pt idx="2782">
                  <c:v>715.43500000000006</c:v>
                </c:pt>
                <c:pt idx="2783">
                  <c:v>712.33600000000001</c:v>
                </c:pt>
                <c:pt idx="2784">
                  <c:v>708.9620000000001</c:v>
                </c:pt>
                <c:pt idx="2785">
                  <c:v>705.29000000000008</c:v>
                </c:pt>
                <c:pt idx="2786">
                  <c:v>701.30000000000007</c:v>
                </c:pt>
                <c:pt idx="2787">
                  <c:v>696.9670000000001</c:v>
                </c:pt>
                <c:pt idx="2788">
                  <c:v>692.48200000000008</c:v>
                </c:pt>
                <c:pt idx="2789">
                  <c:v>691.08600000000001</c:v>
                </c:pt>
                <c:pt idx="2790">
                  <c:v>689.55500000000006</c:v>
                </c:pt>
                <c:pt idx="2791">
                  <c:v>687.87900000000002</c:v>
                </c:pt>
                <c:pt idx="2792">
                  <c:v>686.04600000000005</c:v>
                </c:pt>
                <c:pt idx="2793">
                  <c:v>684.04200000000003</c:v>
                </c:pt>
                <c:pt idx="2794">
                  <c:v>681.85300000000007</c:v>
                </c:pt>
                <c:pt idx="2795">
                  <c:v>679.46500000000003</c:v>
                </c:pt>
                <c:pt idx="2796">
                  <c:v>676.86099999999999</c:v>
                </c:pt>
                <c:pt idx="2797">
                  <c:v>674.02300000000002</c:v>
                </c:pt>
                <c:pt idx="2798">
                  <c:v>670.93400000000008</c:v>
                </c:pt>
                <c:pt idx="2799">
                  <c:v>668.66500000000008</c:v>
                </c:pt>
                <c:pt idx="2800">
                  <c:v>666.18900000000008</c:v>
                </c:pt>
                <c:pt idx="2801">
                  <c:v>663.48900000000003</c:v>
                </c:pt>
                <c:pt idx="2802">
                  <c:v>660.548</c:v>
                </c:pt>
                <c:pt idx="2803">
                  <c:v>657.34900000000005</c:v>
                </c:pt>
                <c:pt idx="2804">
                  <c:v>653.87200000000007</c:v>
                </c:pt>
                <c:pt idx="2805">
                  <c:v>652.36500000000001</c:v>
                </c:pt>
                <c:pt idx="2806">
                  <c:v>650.71500000000003</c:v>
                </c:pt>
                <c:pt idx="2807">
                  <c:v>648.91000000000008</c:v>
                </c:pt>
                <c:pt idx="2808">
                  <c:v>646.9380000000001</c:v>
                </c:pt>
                <c:pt idx="2809">
                  <c:v>644.78600000000006</c:v>
                </c:pt>
                <c:pt idx="2810">
                  <c:v>642.43900000000008</c:v>
                </c:pt>
                <c:pt idx="2811">
                  <c:v>639.88100000000009</c:v>
                </c:pt>
                <c:pt idx="2812">
                  <c:v>637.096</c:v>
                </c:pt>
                <c:pt idx="2813">
                  <c:v>634.06500000000005</c:v>
                </c:pt>
                <c:pt idx="2814">
                  <c:v>630.77200000000005</c:v>
                </c:pt>
                <c:pt idx="2815">
                  <c:v>627.19500000000005</c:v>
                </c:pt>
                <c:pt idx="2816">
                  <c:v>623.66700000000003</c:v>
                </c:pt>
                <c:pt idx="2817">
                  <c:v>620.18100000000004</c:v>
                </c:pt>
                <c:pt idx="2818">
                  <c:v>616.73599999999999</c:v>
                </c:pt>
                <c:pt idx="2819">
                  <c:v>613.33600000000001</c:v>
                </c:pt>
                <c:pt idx="2820">
                  <c:v>609.98</c:v>
                </c:pt>
                <c:pt idx="2821">
                  <c:v>606.66600000000005</c:v>
                </c:pt>
                <c:pt idx="2822">
                  <c:v>603.39100000000008</c:v>
                </c:pt>
                <c:pt idx="2823">
                  <c:v>600.15500000000009</c:v>
                </c:pt>
                <c:pt idx="2824">
                  <c:v>596.95500000000004</c:v>
                </c:pt>
                <c:pt idx="2825">
                  <c:v>593.79000000000008</c:v>
                </c:pt>
                <c:pt idx="2826">
                  <c:v>590.66000000000008</c:v>
                </c:pt>
                <c:pt idx="2827">
                  <c:v>587.5680000000001</c:v>
                </c:pt>
                <c:pt idx="2828">
                  <c:v>584.97300000000007</c:v>
                </c:pt>
                <c:pt idx="2829">
                  <c:v>582.1450000000001</c:v>
                </c:pt>
                <c:pt idx="2830">
                  <c:v>579.14700000000005</c:v>
                </c:pt>
                <c:pt idx="2831">
                  <c:v>576.178</c:v>
                </c:pt>
                <c:pt idx="2832">
                  <c:v>574.09900000000005</c:v>
                </c:pt>
                <c:pt idx="2833">
                  <c:v>571.827</c:v>
                </c:pt>
                <c:pt idx="2834">
                  <c:v>569.34900000000005</c:v>
                </c:pt>
                <c:pt idx="2835">
                  <c:v>566.649</c:v>
                </c:pt>
                <c:pt idx="2836">
                  <c:v>564.40800000000002</c:v>
                </c:pt>
                <c:pt idx="2837">
                  <c:v>561.9620000000001</c:v>
                </c:pt>
                <c:pt idx="2838">
                  <c:v>559.2940000000001</c:v>
                </c:pt>
                <c:pt idx="2839">
                  <c:v>556.50100000000009</c:v>
                </c:pt>
                <c:pt idx="2840">
                  <c:v>554.33800000000008</c:v>
                </c:pt>
                <c:pt idx="2841">
                  <c:v>552.10900000000004</c:v>
                </c:pt>
                <c:pt idx="2842">
                  <c:v>549.67400000000009</c:v>
                </c:pt>
                <c:pt idx="2843">
                  <c:v>547.01800000000003</c:v>
                </c:pt>
                <c:pt idx="2844">
                  <c:v>544.31100000000004</c:v>
                </c:pt>
                <c:pt idx="2845">
                  <c:v>541.62100000000009</c:v>
                </c:pt>
                <c:pt idx="2846">
                  <c:v>538.9620000000001</c:v>
                </c:pt>
                <c:pt idx="2847">
                  <c:v>536.31900000000007</c:v>
                </c:pt>
                <c:pt idx="2848">
                  <c:v>533.69400000000007</c:v>
                </c:pt>
                <c:pt idx="2849">
                  <c:v>531.08500000000004</c:v>
                </c:pt>
                <c:pt idx="2850">
                  <c:v>528.49200000000008</c:v>
                </c:pt>
                <c:pt idx="2851">
                  <c:v>525.91300000000001</c:v>
                </c:pt>
                <c:pt idx="2852">
                  <c:v>523.35400000000004</c:v>
                </c:pt>
                <c:pt idx="2853">
                  <c:v>520.80900000000008</c:v>
                </c:pt>
                <c:pt idx="2854">
                  <c:v>518.27700000000004</c:v>
                </c:pt>
                <c:pt idx="2855">
                  <c:v>515.75700000000006</c:v>
                </c:pt>
                <c:pt idx="2856">
                  <c:v>513.24900000000002</c:v>
                </c:pt>
                <c:pt idx="2857">
                  <c:v>510.75200000000001</c:v>
                </c:pt>
                <c:pt idx="2858">
                  <c:v>508.26500000000004</c:v>
                </c:pt>
                <c:pt idx="2859">
                  <c:v>505.78900000000004</c:v>
                </c:pt>
                <c:pt idx="2860">
                  <c:v>504.94199999999995</c:v>
                </c:pt>
                <c:pt idx="2861">
                  <c:v>504.00999999999993</c:v>
                </c:pt>
                <c:pt idx="2862">
                  <c:v>502.98700000000002</c:v>
                </c:pt>
                <c:pt idx="2863">
                  <c:v>501.86399999999998</c:v>
                </c:pt>
                <c:pt idx="2864">
                  <c:v>500.63200000000001</c:v>
                </c:pt>
                <c:pt idx="2865">
                  <c:v>499.28000000000003</c:v>
                </c:pt>
                <c:pt idx="2866">
                  <c:v>497.79699999999997</c:v>
                </c:pt>
                <c:pt idx="2867">
                  <c:v>496.17099999999999</c:v>
                </c:pt>
                <c:pt idx="2868">
                  <c:v>494.38899999999995</c:v>
                </c:pt>
                <c:pt idx="2869">
                  <c:v>492.43599999999998</c:v>
                </c:pt>
                <c:pt idx="2870">
                  <c:v>490.29599999999999</c:v>
                </c:pt>
                <c:pt idx="2871">
                  <c:v>487.95199999999994</c:v>
                </c:pt>
                <c:pt idx="2872">
                  <c:v>485.55900000000003</c:v>
                </c:pt>
                <c:pt idx="2873">
                  <c:v>483.17400000000004</c:v>
                </c:pt>
                <c:pt idx="2874">
                  <c:v>480.79500000000002</c:v>
                </c:pt>
                <c:pt idx="2875">
                  <c:v>478.42699999999996</c:v>
                </c:pt>
                <c:pt idx="2876">
                  <c:v>476.065</c:v>
                </c:pt>
                <c:pt idx="2877">
                  <c:v>473.709</c:v>
                </c:pt>
                <c:pt idx="2878">
                  <c:v>471.35899999999998</c:v>
                </c:pt>
                <c:pt idx="2879">
                  <c:v>469.01500000000004</c:v>
                </c:pt>
                <c:pt idx="2880">
                  <c:v>466.67699999999996</c:v>
                </c:pt>
                <c:pt idx="2881">
                  <c:v>464.34899999999999</c:v>
                </c:pt>
                <c:pt idx="2882">
                  <c:v>462.02600000000001</c:v>
                </c:pt>
                <c:pt idx="2883">
                  <c:v>459.709</c:v>
                </c:pt>
                <c:pt idx="2884">
                  <c:v>457.39799999999997</c:v>
                </c:pt>
                <c:pt idx="2885">
                  <c:v>455.09800000000001</c:v>
                </c:pt>
                <c:pt idx="2886">
                  <c:v>452.80500000000001</c:v>
                </c:pt>
                <c:pt idx="2887">
                  <c:v>450.51899999999995</c:v>
                </c:pt>
                <c:pt idx="2888">
                  <c:v>448.238</c:v>
                </c:pt>
                <c:pt idx="2889">
                  <c:v>445.964</c:v>
                </c:pt>
                <c:pt idx="2890">
                  <c:v>443.69699999999995</c:v>
                </c:pt>
                <c:pt idx="2891">
                  <c:v>441.43699999999995</c:v>
                </c:pt>
                <c:pt idx="2892">
                  <c:v>439.18699999999995</c:v>
                </c:pt>
                <c:pt idx="2893">
                  <c:v>436.94400000000002</c:v>
                </c:pt>
                <c:pt idx="2894">
                  <c:v>434.709</c:v>
                </c:pt>
                <c:pt idx="2895">
                  <c:v>432.47800000000001</c:v>
                </c:pt>
                <c:pt idx="2896">
                  <c:v>431.24799999999999</c:v>
                </c:pt>
                <c:pt idx="2897">
                  <c:v>429.89600000000002</c:v>
                </c:pt>
                <c:pt idx="2898">
                  <c:v>428.41199999999998</c:v>
                </c:pt>
                <c:pt idx="2899">
                  <c:v>426.78500000000003</c:v>
                </c:pt>
                <c:pt idx="2900">
                  <c:v>425.00100000000003</c:v>
                </c:pt>
                <c:pt idx="2901">
                  <c:v>423.99100000000004</c:v>
                </c:pt>
                <c:pt idx="2902">
                  <c:v>422.88100000000003</c:v>
                </c:pt>
                <c:pt idx="2903">
                  <c:v>421.66299999999995</c:v>
                </c:pt>
                <c:pt idx="2904">
                  <c:v>420.32599999999996</c:v>
                </c:pt>
                <c:pt idx="2905">
                  <c:v>418.85999999999996</c:v>
                </c:pt>
                <c:pt idx="2906">
                  <c:v>417.25299999999999</c:v>
                </c:pt>
                <c:pt idx="2907">
                  <c:v>415.48999999999995</c:v>
                </c:pt>
                <c:pt idx="2908">
                  <c:v>413.55900000000003</c:v>
                </c:pt>
                <c:pt idx="2909">
                  <c:v>411.44300000000004</c:v>
                </c:pt>
                <c:pt idx="2910">
                  <c:v>409.25399999999996</c:v>
                </c:pt>
                <c:pt idx="2911">
                  <c:v>407.07499999999999</c:v>
                </c:pt>
                <c:pt idx="2912">
                  <c:v>404.90199999999999</c:v>
                </c:pt>
                <c:pt idx="2913">
                  <c:v>402.73500000000001</c:v>
                </c:pt>
                <c:pt idx="2914">
                  <c:v>400.57499999999999</c:v>
                </c:pt>
                <c:pt idx="2915">
                  <c:v>398.423</c:v>
                </c:pt>
                <c:pt idx="2916">
                  <c:v>396.27799999999996</c:v>
                </c:pt>
                <c:pt idx="2917">
                  <c:v>394.142</c:v>
                </c:pt>
                <c:pt idx="2918">
                  <c:v>392.02799999999996</c:v>
                </c:pt>
                <c:pt idx="2919">
                  <c:v>391.05</c:v>
                </c:pt>
                <c:pt idx="2920">
                  <c:v>390.31299999999999</c:v>
                </c:pt>
                <c:pt idx="2921">
                  <c:v>389.50200000000001</c:v>
                </c:pt>
                <c:pt idx="2922">
                  <c:v>388.61199999999997</c:v>
                </c:pt>
                <c:pt idx="2923">
                  <c:v>387.63599999999997</c:v>
                </c:pt>
                <c:pt idx="2924">
                  <c:v>386.565</c:v>
                </c:pt>
                <c:pt idx="2925">
                  <c:v>385.39</c:v>
                </c:pt>
                <c:pt idx="2926">
                  <c:v>384.10199999999998</c:v>
                </c:pt>
                <c:pt idx="2927">
                  <c:v>382.69</c:v>
                </c:pt>
                <c:pt idx="2928">
                  <c:v>381.14299999999997</c:v>
                </c:pt>
                <c:pt idx="2929">
                  <c:v>379.44799999999998</c:v>
                </c:pt>
                <c:pt idx="2930">
                  <c:v>377.59100000000001</c:v>
                </c:pt>
                <c:pt idx="2931">
                  <c:v>376.54300000000001</c:v>
                </c:pt>
                <c:pt idx="2932">
                  <c:v>375.39099999999996</c:v>
                </c:pt>
                <c:pt idx="2933">
                  <c:v>374.12700000000001</c:v>
                </c:pt>
                <c:pt idx="2934">
                  <c:v>372.74199999999996</c:v>
                </c:pt>
                <c:pt idx="2935">
                  <c:v>371.22300000000001</c:v>
                </c:pt>
                <c:pt idx="2936">
                  <c:v>369.56</c:v>
                </c:pt>
                <c:pt idx="2937">
                  <c:v>367.738</c:v>
                </c:pt>
                <c:pt idx="2938">
                  <c:v>365.73599999999999</c:v>
                </c:pt>
                <c:pt idx="2939">
                  <c:v>363.73199999999997</c:v>
                </c:pt>
                <c:pt idx="2940">
                  <c:v>361.73500000000001</c:v>
                </c:pt>
                <c:pt idx="2941">
                  <c:v>359.74799999999999</c:v>
                </c:pt>
                <c:pt idx="2942">
                  <c:v>357.77199999999999</c:v>
                </c:pt>
                <c:pt idx="2943">
                  <c:v>355.80199999999996</c:v>
                </c:pt>
                <c:pt idx="2944">
                  <c:v>353.83600000000001</c:v>
                </c:pt>
                <c:pt idx="2945">
                  <c:v>351.87399999999997</c:v>
                </c:pt>
                <c:pt idx="2946">
                  <c:v>349.92899999999997</c:v>
                </c:pt>
                <c:pt idx="2947">
                  <c:v>347.98899999999998</c:v>
                </c:pt>
                <c:pt idx="2948">
                  <c:v>346.05700000000002</c:v>
                </c:pt>
                <c:pt idx="2949">
                  <c:v>344.13299999999998</c:v>
                </c:pt>
                <c:pt idx="2950">
                  <c:v>342.21600000000001</c:v>
                </c:pt>
                <c:pt idx="2951">
                  <c:v>340.30500000000001</c:v>
                </c:pt>
                <c:pt idx="2952">
                  <c:v>338.40100000000001</c:v>
                </c:pt>
                <c:pt idx="2953">
                  <c:v>336.50099999999998</c:v>
                </c:pt>
                <c:pt idx="2954">
                  <c:v>334.60899999999998</c:v>
                </c:pt>
                <c:pt idx="2955">
                  <c:v>332.72300000000001</c:v>
                </c:pt>
                <c:pt idx="2956">
                  <c:v>330.83799999999997</c:v>
                </c:pt>
                <c:pt idx="2957">
                  <c:v>328.96</c:v>
                </c:pt>
                <c:pt idx="2958">
                  <c:v>327.09499999999997</c:v>
                </c:pt>
                <c:pt idx="2959">
                  <c:v>325.24599999999998</c:v>
                </c:pt>
                <c:pt idx="2960">
                  <c:v>323.41499999999996</c:v>
                </c:pt>
                <c:pt idx="2961">
                  <c:v>321.59999999999997</c:v>
                </c:pt>
                <c:pt idx="2962">
                  <c:v>319.803</c:v>
                </c:pt>
                <c:pt idx="2963">
                  <c:v>318.02499999999998</c:v>
                </c:pt>
                <c:pt idx="2964">
                  <c:v>316.26900000000001</c:v>
                </c:pt>
                <c:pt idx="2965">
                  <c:v>314.529</c:v>
                </c:pt>
                <c:pt idx="2966">
                  <c:v>312.80799999999999</c:v>
                </c:pt>
                <c:pt idx="2967">
                  <c:v>311.10899999999998</c:v>
                </c:pt>
                <c:pt idx="2968">
                  <c:v>309.43899999999996</c:v>
                </c:pt>
                <c:pt idx="2969">
                  <c:v>307.79300000000001</c:v>
                </c:pt>
                <c:pt idx="2970">
                  <c:v>306.16800000000001</c:v>
                </c:pt>
                <c:pt idx="2971">
                  <c:v>304.56200000000001</c:v>
                </c:pt>
                <c:pt idx="2972">
                  <c:v>302.976</c:v>
                </c:pt>
                <c:pt idx="2973">
                  <c:v>301.40499999999997</c:v>
                </c:pt>
                <c:pt idx="2974">
                  <c:v>299.851</c:v>
                </c:pt>
                <c:pt idx="2975">
                  <c:v>298.31399999999996</c:v>
                </c:pt>
                <c:pt idx="2976">
                  <c:v>296.79399999999998</c:v>
                </c:pt>
                <c:pt idx="2977">
                  <c:v>295.29399999999998</c:v>
                </c:pt>
                <c:pt idx="2978">
                  <c:v>293.81</c:v>
                </c:pt>
                <c:pt idx="2979">
                  <c:v>292.34199999999998</c:v>
                </c:pt>
                <c:pt idx="2980">
                  <c:v>290.89299999999997</c:v>
                </c:pt>
                <c:pt idx="2981">
                  <c:v>289.46499999999997</c:v>
                </c:pt>
                <c:pt idx="2982">
                  <c:v>288.05599999999998</c:v>
                </c:pt>
                <c:pt idx="2983">
                  <c:v>286.66499999999996</c:v>
                </c:pt>
                <c:pt idx="2984">
                  <c:v>285.29300000000001</c:v>
                </c:pt>
                <c:pt idx="2985">
                  <c:v>283.94</c:v>
                </c:pt>
                <c:pt idx="2986">
                  <c:v>282.60499999999996</c:v>
                </c:pt>
                <c:pt idx="2987">
                  <c:v>281.28899999999999</c:v>
                </c:pt>
                <c:pt idx="2988">
                  <c:v>279.99199999999996</c:v>
                </c:pt>
                <c:pt idx="2989">
                  <c:v>279.42599999999999</c:v>
                </c:pt>
                <c:pt idx="2990">
                  <c:v>278.803</c:v>
                </c:pt>
                <c:pt idx="2991">
                  <c:v>278.28699999999998</c:v>
                </c:pt>
                <c:pt idx="2992">
                  <c:v>277.71499999999997</c:v>
                </c:pt>
                <c:pt idx="2993">
                  <c:v>277.08199999999999</c:v>
                </c:pt>
                <c:pt idx="2994">
                  <c:v>276.39299999999997</c:v>
                </c:pt>
                <c:pt idx="2995">
                  <c:v>275.64</c:v>
                </c:pt>
                <c:pt idx="2996">
                  <c:v>274.815</c:v>
                </c:pt>
                <c:pt idx="2997">
                  <c:v>274.10199999999998</c:v>
                </c:pt>
                <c:pt idx="2998">
                  <c:v>273.31599999999997</c:v>
                </c:pt>
                <c:pt idx="2999">
                  <c:v>272.45999999999998</c:v>
                </c:pt>
                <c:pt idx="3000">
                  <c:v>271.52499999999998</c:v>
                </c:pt>
                <c:pt idx="3001">
                  <c:v>270.49700000000001</c:v>
                </c:pt>
                <c:pt idx="3002">
                  <c:v>269.36899999999997</c:v>
                </c:pt>
                <c:pt idx="3003">
                  <c:v>268.22800000000001</c:v>
                </c:pt>
                <c:pt idx="3004">
                  <c:v>267.09800000000001</c:v>
                </c:pt>
                <c:pt idx="3005">
                  <c:v>265.97899999999998</c:v>
                </c:pt>
                <c:pt idx="3006">
                  <c:v>264.87</c:v>
                </c:pt>
                <c:pt idx="3007">
                  <c:v>263.767</c:v>
                </c:pt>
                <c:pt idx="3008">
                  <c:v>262.67699999999996</c:v>
                </c:pt>
                <c:pt idx="3009">
                  <c:v>261.60199999999998</c:v>
                </c:pt>
                <c:pt idx="3010">
                  <c:v>260.53800000000001</c:v>
                </c:pt>
                <c:pt idx="3011">
                  <c:v>259.483</c:v>
                </c:pt>
                <c:pt idx="3012">
                  <c:v>258.43799999999999</c:v>
                </c:pt>
                <c:pt idx="3013">
                  <c:v>257.40199999999999</c:v>
                </c:pt>
                <c:pt idx="3014">
                  <c:v>256.37700000000001</c:v>
                </c:pt>
                <c:pt idx="3015">
                  <c:v>255.36099999999999</c:v>
                </c:pt>
                <c:pt idx="3016">
                  <c:v>254.35199999999998</c:v>
                </c:pt>
                <c:pt idx="3017">
                  <c:v>253.35199999999998</c:v>
                </c:pt>
                <c:pt idx="3018">
                  <c:v>252.36</c:v>
                </c:pt>
                <c:pt idx="3019">
                  <c:v>251.375</c:v>
                </c:pt>
                <c:pt idx="3020">
                  <c:v>250.39699999999999</c:v>
                </c:pt>
                <c:pt idx="3021">
                  <c:v>249.42699999999996</c:v>
                </c:pt>
                <c:pt idx="3022">
                  <c:v>248.46499999999997</c:v>
                </c:pt>
                <c:pt idx="3023">
                  <c:v>247.50900000000001</c:v>
                </c:pt>
                <c:pt idx="3024">
                  <c:v>246.56099999999998</c:v>
                </c:pt>
                <c:pt idx="3025">
                  <c:v>245.61799999999999</c:v>
                </c:pt>
                <c:pt idx="3026">
                  <c:v>244.68200000000002</c:v>
                </c:pt>
                <c:pt idx="3027">
                  <c:v>243.75299999999999</c:v>
                </c:pt>
                <c:pt idx="3028">
                  <c:v>242.82900000000001</c:v>
                </c:pt>
                <c:pt idx="3029">
                  <c:v>241.91199999999998</c:v>
                </c:pt>
                <c:pt idx="3030">
                  <c:v>241.00099999999998</c:v>
                </c:pt>
                <c:pt idx="3031">
                  <c:v>240.09499999999997</c:v>
                </c:pt>
                <c:pt idx="3032">
                  <c:v>239.19799999999998</c:v>
                </c:pt>
                <c:pt idx="3033">
                  <c:v>238.85499999999996</c:v>
                </c:pt>
                <c:pt idx="3034">
                  <c:v>238.47800000000001</c:v>
                </c:pt>
                <c:pt idx="3035">
                  <c:v>238.065</c:v>
                </c:pt>
                <c:pt idx="3036">
                  <c:v>237.61199999999997</c:v>
                </c:pt>
                <c:pt idx="3037">
                  <c:v>237.11500000000001</c:v>
                </c:pt>
                <c:pt idx="3038">
                  <c:v>236.57</c:v>
                </c:pt>
                <c:pt idx="3039">
                  <c:v>235.97300000000001</c:v>
                </c:pt>
                <c:pt idx="3040">
                  <c:v>235.31900000000002</c:v>
                </c:pt>
                <c:pt idx="3041">
                  <c:v>234.60300000000001</c:v>
                </c:pt>
                <c:pt idx="3042">
                  <c:v>233.81900000000002</c:v>
                </c:pt>
                <c:pt idx="3043">
                  <c:v>232.971</c:v>
                </c:pt>
                <c:pt idx="3044">
                  <c:v>232.13</c:v>
                </c:pt>
                <c:pt idx="3045">
                  <c:v>231.29399999999998</c:v>
                </c:pt>
                <c:pt idx="3046">
                  <c:v>230.46299999999997</c:v>
                </c:pt>
                <c:pt idx="3047">
                  <c:v>229.63799999999998</c:v>
                </c:pt>
                <c:pt idx="3048">
                  <c:v>228.81799999999998</c:v>
                </c:pt>
                <c:pt idx="3049">
                  <c:v>228.00299999999999</c:v>
                </c:pt>
                <c:pt idx="3050">
                  <c:v>227.19200000000001</c:v>
                </c:pt>
                <c:pt idx="3051">
                  <c:v>226.38599999999997</c:v>
                </c:pt>
                <c:pt idx="3052">
                  <c:v>225.584</c:v>
                </c:pt>
                <c:pt idx="3053">
                  <c:v>224.78699999999998</c:v>
                </c:pt>
                <c:pt idx="3054">
                  <c:v>223.995</c:v>
                </c:pt>
                <c:pt idx="3055">
                  <c:v>223.20600000000002</c:v>
                </c:pt>
                <c:pt idx="3056">
                  <c:v>222.423</c:v>
                </c:pt>
                <c:pt idx="3057">
                  <c:v>221.64299999999997</c:v>
                </c:pt>
                <c:pt idx="3058">
                  <c:v>220.86799999999999</c:v>
                </c:pt>
                <c:pt idx="3059">
                  <c:v>220.096</c:v>
                </c:pt>
                <c:pt idx="3060">
                  <c:v>219.32900000000001</c:v>
                </c:pt>
                <c:pt idx="3061">
                  <c:v>218.56599999999997</c:v>
                </c:pt>
                <c:pt idx="3062">
                  <c:v>217.80700000000002</c:v>
                </c:pt>
                <c:pt idx="3063">
                  <c:v>217.38099999999997</c:v>
                </c:pt>
                <c:pt idx="3064">
                  <c:v>216.91499999999996</c:v>
                </c:pt>
                <c:pt idx="3065">
                  <c:v>216.40299999999996</c:v>
                </c:pt>
                <c:pt idx="3066">
                  <c:v>215.84300000000002</c:v>
                </c:pt>
                <c:pt idx="3067">
                  <c:v>215.22899999999998</c:v>
                </c:pt>
                <c:pt idx="3068">
                  <c:v>214.55599999999998</c:v>
                </c:pt>
                <c:pt idx="3069">
                  <c:v>213.82099999999997</c:v>
                </c:pt>
                <c:pt idx="3070">
                  <c:v>213.084</c:v>
                </c:pt>
                <c:pt idx="3071">
                  <c:v>212.351</c:v>
                </c:pt>
                <c:pt idx="3072">
                  <c:v>211.62099999999998</c:v>
                </c:pt>
                <c:pt idx="3073">
                  <c:v>210.89400000000001</c:v>
                </c:pt>
                <c:pt idx="3074">
                  <c:v>210.17000000000002</c:v>
                </c:pt>
                <c:pt idx="3075">
                  <c:v>209.45</c:v>
                </c:pt>
                <c:pt idx="3076">
                  <c:v>208.73199999999997</c:v>
                </c:pt>
                <c:pt idx="3077">
                  <c:v>208.01799999999997</c:v>
                </c:pt>
                <c:pt idx="3078">
                  <c:v>207.30700000000002</c:v>
                </c:pt>
                <c:pt idx="3079">
                  <c:v>206.59899999999999</c:v>
                </c:pt>
                <c:pt idx="3080">
                  <c:v>205.89400000000001</c:v>
                </c:pt>
                <c:pt idx="3081">
                  <c:v>205.19299999999998</c:v>
                </c:pt>
                <c:pt idx="3082">
                  <c:v>204.49399999999997</c:v>
                </c:pt>
                <c:pt idx="3083">
                  <c:v>203.79899999999998</c:v>
                </c:pt>
                <c:pt idx="3084">
                  <c:v>203.10699999999997</c:v>
                </c:pt>
                <c:pt idx="3085">
                  <c:v>202.65699999999998</c:v>
                </c:pt>
                <c:pt idx="3086">
                  <c:v>202.16300000000001</c:v>
                </c:pt>
                <c:pt idx="3087">
                  <c:v>201.62299999999999</c:v>
                </c:pt>
                <c:pt idx="3088">
                  <c:v>201.03100000000001</c:v>
                </c:pt>
                <c:pt idx="3089">
                  <c:v>200.38299999999998</c:v>
                </c:pt>
                <c:pt idx="3090">
                  <c:v>199.70499999999998</c:v>
                </c:pt>
                <c:pt idx="3091">
                  <c:v>199.02999999999997</c:v>
                </c:pt>
                <c:pt idx="3092">
                  <c:v>198.35699999999997</c:v>
                </c:pt>
                <c:pt idx="3093">
                  <c:v>197.68700000000001</c:v>
                </c:pt>
                <c:pt idx="3094">
                  <c:v>197.01999999999998</c:v>
                </c:pt>
                <c:pt idx="3095">
                  <c:v>196.35599999999999</c:v>
                </c:pt>
                <c:pt idx="3096">
                  <c:v>195.69499999999999</c:v>
                </c:pt>
                <c:pt idx="3097">
                  <c:v>195.036</c:v>
                </c:pt>
                <c:pt idx="3098">
                  <c:v>194.37899999999996</c:v>
                </c:pt>
                <c:pt idx="3099">
                  <c:v>193.72499999999997</c:v>
                </c:pt>
                <c:pt idx="3100">
                  <c:v>193.07400000000001</c:v>
                </c:pt>
                <c:pt idx="3101">
                  <c:v>192.42500000000001</c:v>
                </c:pt>
                <c:pt idx="3102">
                  <c:v>191.77799999999996</c:v>
                </c:pt>
                <c:pt idx="3103">
                  <c:v>191.13400000000001</c:v>
                </c:pt>
                <c:pt idx="3104">
                  <c:v>190.49299999999999</c:v>
                </c:pt>
                <c:pt idx="3105">
                  <c:v>189.85499999999996</c:v>
                </c:pt>
                <c:pt idx="3106">
                  <c:v>189.21899999999999</c:v>
                </c:pt>
                <c:pt idx="3107">
                  <c:v>188.58499999999998</c:v>
                </c:pt>
                <c:pt idx="3108">
                  <c:v>187.95499999999998</c:v>
                </c:pt>
                <c:pt idx="3109">
                  <c:v>187.327</c:v>
                </c:pt>
                <c:pt idx="3110">
                  <c:v>186.70299999999997</c:v>
                </c:pt>
                <c:pt idx="3111">
                  <c:v>186.07999999999998</c:v>
                </c:pt>
                <c:pt idx="3112">
                  <c:v>185.459</c:v>
                </c:pt>
                <c:pt idx="3113">
                  <c:v>184.84100000000001</c:v>
                </c:pt>
                <c:pt idx="3114">
                  <c:v>184.22800000000001</c:v>
                </c:pt>
                <c:pt idx="3115">
                  <c:v>183.61899999999997</c:v>
                </c:pt>
                <c:pt idx="3116">
                  <c:v>183.01400000000001</c:v>
                </c:pt>
                <c:pt idx="3117">
                  <c:v>182.41300000000001</c:v>
                </c:pt>
                <c:pt idx="3118">
                  <c:v>181.80599999999998</c:v>
                </c:pt>
                <c:pt idx="3119">
                  <c:v>181.20799999999997</c:v>
                </c:pt>
                <c:pt idx="3120">
                  <c:v>180.61799999999999</c:v>
                </c:pt>
                <c:pt idx="3121">
                  <c:v>180.036</c:v>
                </c:pt>
                <c:pt idx="3122">
                  <c:v>179.46100000000001</c:v>
                </c:pt>
                <c:pt idx="3123">
                  <c:v>178.892</c:v>
                </c:pt>
                <c:pt idx="3124">
                  <c:v>178.32799999999997</c:v>
                </c:pt>
                <c:pt idx="3125">
                  <c:v>177.76999999999998</c:v>
                </c:pt>
                <c:pt idx="3126">
                  <c:v>177.238</c:v>
                </c:pt>
                <c:pt idx="3127">
                  <c:v>176.70400000000001</c:v>
                </c:pt>
                <c:pt idx="3128">
                  <c:v>176.20099999999996</c:v>
                </c:pt>
                <c:pt idx="3129">
                  <c:v>175.68899999999996</c:v>
                </c:pt>
                <c:pt idx="3130">
                  <c:v>175.17399999999998</c:v>
                </c:pt>
                <c:pt idx="3131">
                  <c:v>174.661</c:v>
                </c:pt>
                <c:pt idx="3132">
                  <c:v>174.15800000000002</c:v>
                </c:pt>
                <c:pt idx="3133">
                  <c:v>173.67399999999998</c:v>
                </c:pt>
                <c:pt idx="3134">
                  <c:v>173.45299999999997</c:v>
                </c:pt>
                <c:pt idx="3135">
                  <c:v>173.762</c:v>
                </c:pt>
                <c:pt idx="3136">
                  <c:v>174.81799999999998</c:v>
                </c:pt>
                <c:pt idx="3137">
                  <c:v>176.88200000000001</c:v>
                </c:pt>
                <c:pt idx="3138">
                  <c:v>180.24399999999997</c:v>
                </c:pt>
                <c:pt idx="3139">
                  <c:v>185.15899999999999</c:v>
                </c:pt>
                <c:pt idx="3140">
                  <c:v>191.86399999999998</c:v>
                </c:pt>
                <c:pt idx="3141">
                  <c:v>200.57099999999997</c:v>
                </c:pt>
                <c:pt idx="3142">
                  <c:v>211.45400000000001</c:v>
                </c:pt>
                <c:pt idx="3143">
                  <c:v>219.96899999999999</c:v>
                </c:pt>
                <c:pt idx="3144">
                  <c:v>230.41899999999998</c:v>
                </c:pt>
                <c:pt idx="3145">
                  <c:v>243.14299999999997</c:v>
                </c:pt>
                <c:pt idx="3146">
                  <c:v>258.392</c:v>
                </c:pt>
                <c:pt idx="3147">
                  <c:v>277.88499999999999</c:v>
                </c:pt>
                <c:pt idx="3148">
                  <c:v>300.77199999999999</c:v>
                </c:pt>
                <c:pt idx="3149">
                  <c:v>325.99199999999996</c:v>
                </c:pt>
                <c:pt idx="3150">
                  <c:v>353.09899999999999</c:v>
                </c:pt>
                <c:pt idx="3151">
                  <c:v>381.60899999999998</c:v>
                </c:pt>
                <c:pt idx="3152">
                  <c:v>411.04500000000002</c:v>
                </c:pt>
                <c:pt idx="3153">
                  <c:v>440.96</c:v>
                </c:pt>
                <c:pt idx="3154">
                  <c:v>470.94499999999999</c:v>
                </c:pt>
                <c:pt idx="3155">
                  <c:v>500.62899999999996</c:v>
                </c:pt>
                <c:pt idx="3156">
                  <c:v>529.55500000000006</c:v>
                </c:pt>
                <c:pt idx="3157">
                  <c:v>556.51900000000001</c:v>
                </c:pt>
                <c:pt idx="3158">
                  <c:v>581.33800000000008</c:v>
                </c:pt>
                <c:pt idx="3159">
                  <c:v>604.00200000000007</c:v>
                </c:pt>
                <c:pt idx="3160">
                  <c:v>624.59400000000005</c:v>
                </c:pt>
                <c:pt idx="3161">
                  <c:v>643.23300000000006</c:v>
                </c:pt>
                <c:pt idx="3162">
                  <c:v>660.0680000000001</c:v>
                </c:pt>
                <c:pt idx="3163">
                  <c:v>675.226</c:v>
                </c:pt>
                <c:pt idx="3164">
                  <c:v>688.83500000000004</c:v>
                </c:pt>
                <c:pt idx="3165">
                  <c:v>701.01700000000005</c:v>
                </c:pt>
                <c:pt idx="3166">
                  <c:v>711.8420000000001</c:v>
                </c:pt>
                <c:pt idx="3167">
                  <c:v>721.42100000000005</c:v>
                </c:pt>
                <c:pt idx="3168">
                  <c:v>729.87100000000009</c:v>
                </c:pt>
                <c:pt idx="3169">
                  <c:v>733.08500000000004</c:v>
                </c:pt>
                <c:pt idx="3170">
                  <c:v>736.41300000000001</c:v>
                </c:pt>
                <c:pt idx="3171">
                  <c:v>739.84500000000003</c:v>
                </c:pt>
                <c:pt idx="3172">
                  <c:v>743.35</c:v>
                </c:pt>
                <c:pt idx="3173">
                  <c:v>746.89400000000001</c:v>
                </c:pt>
                <c:pt idx="3174">
                  <c:v>750.44100000000003</c:v>
                </c:pt>
                <c:pt idx="3175">
                  <c:v>753.94200000000001</c:v>
                </c:pt>
                <c:pt idx="3176">
                  <c:v>757.32800000000009</c:v>
                </c:pt>
                <c:pt idx="3177">
                  <c:v>760.53399999999999</c:v>
                </c:pt>
                <c:pt idx="3178">
                  <c:v>763.48700000000008</c:v>
                </c:pt>
                <c:pt idx="3179">
                  <c:v>765.89100000000008</c:v>
                </c:pt>
                <c:pt idx="3180">
                  <c:v>767.798</c:v>
                </c:pt>
                <c:pt idx="3181">
                  <c:v>769.25900000000001</c:v>
                </c:pt>
                <c:pt idx="3182">
                  <c:v>770.3370000000001</c:v>
                </c:pt>
                <c:pt idx="3183">
                  <c:v>770.81600000000003</c:v>
                </c:pt>
                <c:pt idx="3184">
                  <c:v>771.17000000000007</c:v>
                </c:pt>
                <c:pt idx="3185">
                  <c:v>771.3900000000001</c:v>
                </c:pt>
                <c:pt idx="3186">
                  <c:v>771.45900000000006</c:v>
                </c:pt>
                <c:pt idx="3187">
                  <c:v>771.34400000000005</c:v>
                </c:pt>
                <c:pt idx="3188">
                  <c:v>771.02300000000002</c:v>
                </c:pt>
                <c:pt idx="3189">
                  <c:v>770.50700000000006</c:v>
                </c:pt>
                <c:pt idx="3190">
                  <c:v>769.80600000000004</c:v>
                </c:pt>
                <c:pt idx="3191">
                  <c:v>768.94400000000007</c:v>
                </c:pt>
                <c:pt idx="3192">
                  <c:v>767.96</c:v>
                </c:pt>
                <c:pt idx="3193">
                  <c:v>766.84100000000001</c:v>
                </c:pt>
                <c:pt idx="3194">
                  <c:v>765.61200000000008</c:v>
                </c:pt>
                <c:pt idx="3195">
                  <c:v>764.25400000000002</c:v>
                </c:pt>
                <c:pt idx="3196">
                  <c:v>762.76800000000003</c:v>
                </c:pt>
                <c:pt idx="3197">
                  <c:v>761.16600000000005</c:v>
                </c:pt>
                <c:pt idx="3198">
                  <c:v>759.46100000000001</c:v>
                </c:pt>
                <c:pt idx="3199">
                  <c:v>757.67100000000005</c:v>
                </c:pt>
                <c:pt idx="3200">
                  <c:v>755.80799999999999</c:v>
                </c:pt>
                <c:pt idx="3201">
                  <c:v>753.87400000000002</c:v>
                </c:pt>
                <c:pt idx="3202">
                  <c:v>751.85700000000008</c:v>
                </c:pt>
                <c:pt idx="3203">
                  <c:v>749.83</c:v>
                </c:pt>
                <c:pt idx="3204">
                  <c:v>747.77100000000007</c:v>
                </c:pt>
                <c:pt idx="3205">
                  <c:v>745.68500000000006</c:v>
                </c:pt>
                <c:pt idx="3206">
                  <c:v>743.56900000000007</c:v>
                </c:pt>
                <c:pt idx="3207">
                  <c:v>741.43000000000006</c:v>
                </c:pt>
                <c:pt idx="3208">
                  <c:v>739.274</c:v>
                </c:pt>
                <c:pt idx="3209">
                  <c:v>737.10200000000009</c:v>
                </c:pt>
                <c:pt idx="3210">
                  <c:v>734.91600000000005</c:v>
                </c:pt>
                <c:pt idx="3211">
                  <c:v>732.71500000000003</c:v>
                </c:pt>
                <c:pt idx="3212">
                  <c:v>730.44</c:v>
                </c:pt>
                <c:pt idx="3213">
                  <c:v>728.15300000000002</c:v>
                </c:pt>
                <c:pt idx="3214">
                  <c:v>725.88900000000001</c:v>
                </c:pt>
                <c:pt idx="3215">
                  <c:v>723.63300000000004</c:v>
                </c:pt>
                <c:pt idx="3216">
                  <c:v>721.38499999999999</c:v>
                </c:pt>
                <c:pt idx="3217">
                  <c:v>719.14600000000007</c:v>
                </c:pt>
                <c:pt idx="3218">
                  <c:v>716.91600000000005</c:v>
                </c:pt>
                <c:pt idx="3219">
                  <c:v>714.69800000000009</c:v>
                </c:pt>
                <c:pt idx="3220">
                  <c:v>712.49600000000009</c:v>
                </c:pt>
                <c:pt idx="3221">
                  <c:v>710.30799999999999</c:v>
                </c:pt>
                <c:pt idx="3222">
                  <c:v>708.13200000000006</c:v>
                </c:pt>
                <c:pt idx="3223">
                  <c:v>705.92900000000009</c:v>
                </c:pt>
                <c:pt idx="3224">
                  <c:v>703.72200000000009</c:v>
                </c:pt>
                <c:pt idx="3225">
                  <c:v>701.51200000000006</c:v>
                </c:pt>
                <c:pt idx="3226">
                  <c:v>699.30000000000007</c:v>
                </c:pt>
                <c:pt idx="3227">
                  <c:v>697.54200000000003</c:v>
                </c:pt>
                <c:pt idx="3228">
                  <c:v>695.61400000000003</c:v>
                </c:pt>
                <c:pt idx="3229">
                  <c:v>693.50400000000002</c:v>
                </c:pt>
                <c:pt idx="3230">
                  <c:v>691.32100000000003</c:v>
                </c:pt>
                <c:pt idx="3231">
                  <c:v>689.154</c:v>
                </c:pt>
                <c:pt idx="3232">
                  <c:v>687.00400000000002</c:v>
                </c:pt>
                <c:pt idx="3233">
                  <c:v>684.88900000000001</c:v>
                </c:pt>
                <c:pt idx="3234">
                  <c:v>682.79500000000007</c:v>
                </c:pt>
                <c:pt idx="3235">
                  <c:v>680.7170000000001</c:v>
                </c:pt>
                <c:pt idx="3236">
                  <c:v>678.65200000000004</c:v>
                </c:pt>
                <c:pt idx="3237">
                  <c:v>676.60300000000007</c:v>
                </c:pt>
                <c:pt idx="3238">
                  <c:v>674.56900000000007</c:v>
                </c:pt>
                <c:pt idx="3239">
                  <c:v>672.54900000000009</c:v>
                </c:pt>
                <c:pt idx="3240">
                  <c:v>670.54500000000007</c:v>
                </c:pt>
                <c:pt idx="3241">
                  <c:v>668.55700000000002</c:v>
                </c:pt>
                <c:pt idx="3242">
                  <c:v>666.58500000000004</c:v>
                </c:pt>
                <c:pt idx="3243">
                  <c:v>664.62900000000002</c:v>
                </c:pt>
                <c:pt idx="3244">
                  <c:v>662.69400000000007</c:v>
                </c:pt>
                <c:pt idx="3245">
                  <c:v>660.78300000000002</c:v>
                </c:pt>
                <c:pt idx="3246">
                  <c:v>658.899</c:v>
                </c:pt>
                <c:pt idx="3247">
                  <c:v>657.0440000000001</c:v>
                </c:pt>
                <c:pt idx="3248">
                  <c:v>655.2170000000001</c:v>
                </c:pt>
                <c:pt idx="3249">
                  <c:v>654.38200000000006</c:v>
                </c:pt>
                <c:pt idx="3250">
                  <c:v>653.47300000000007</c:v>
                </c:pt>
                <c:pt idx="3251">
                  <c:v>652.48200000000008</c:v>
                </c:pt>
                <c:pt idx="3252">
                  <c:v>651.40500000000009</c:v>
                </c:pt>
                <c:pt idx="3253">
                  <c:v>650.23599999999999</c:v>
                </c:pt>
                <c:pt idx="3254">
                  <c:v>648.96900000000005</c:v>
                </c:pt>
                <c:pt idx="3255">
                  <c:v>647.59900000000005</c:v>
                </c:pt>
                <c:pt idx="3256">
                  <c:v>646.12300000000005</c:v>
                </c:pt>
                <c:pt idx="3257">
                  <c:v>644.53800000000001</c:v>
                </c:pt>
                <c:pt idx="3258">
                  <c:v>642.97500000000002</c:v>
                </c:pt>
                <c:pt idx="3259">
                  <c:v>641.45100000000002</c:v>
                </c:pt>
                <c:pt idx="3260">
                  <c:v>639.97200000000009</c:v>
                </c:pt>
                <c:pt idx="3261">
                  <c:v>638.54200000000003</c:v>
                </c:pt>
                <c:pt idx="3262">
                  <c:v>637.16800000000001</c:v>
                </c:pt>
                <c:pt idx="3263">
                  <c:v>635.85300000000007</c:v>
                </c:pt>
                <c:pt idx="3264">
                  <c:v>634.57900000000006</c:v>
                </c:pt>
                <c:pt idx="3265">
                  <c:v>633.36400000000003</c:v>
                </c:pt>
                <c:pt idx="3266">
                  <c:v>632.21900000000005</c:v>
                </c:pt>
                <c:pt idx="3267">
                  <c:v>631.13800000000003</c:v>
                </c:pt>
                <c:pt idx="3268">
                  <c:v>630.16600000000005</c:v>
                </c:pt>
                <c:pt idx="3269">
                  <c:v>629.26100000000008</c:v>
                </c:pt>
                <c:pt idx="3270">
                  <c:v>628.43700000000001</c:v>
                </c:pt>
                <c:pt idx="3271">
                  <c:v>627.72500000000002</c:v>
                </c:pt>
                <c:pt idx="3272">
                  <c:v>627.09800000000007</c:v>
                </c:pt>
                <c:pt idx="3273">
                  <c:v>626.63400000000001</c:v>
                </c:pt>
                <c:pt idx="3274">
                  <c:v>626.221</c:v>
                </c:pt>
                <c:pt idx="3275">
                  <c:v>625.82400000000007</c:v>
                </c:pt>
                <c:pt idx="3276">
                  <c:v>625.48700000000008</c:v>
                </c:pt>
                <c:pt idx="3277">
                  <c:v>625.27100000000007</c:v>
                </c:pt>
                <c:pt idx="3278">
                  <c:v>625.18299999999999</c:v>
                </c:pt>
                <c:pt idx="3279">
                  <c:v>625.2120000000001</c:v>
                </c:pt>
                <c:pt idx="3280">
                  <c:v>625.37400000000002</c:v>
                </c:pt>
                <c:pt idx="3281">
                  <c:v>625.6640000000001</c:v>
                </c:pt>
                <c:pt idx="3282">
                  <c:v>626.21900000000005</c:v>
                </c:pt>
                <c:pt idx="3283">
                  <c:v>627.05400000000009</c:v>
                </c:pt>
                <c:pt idx="3284">
                  <c:v>628.13600000000008</c:v>
                </c:pt>
                <c:pt idx="3285">
                  <c:v>629.40600000000006</c:v>
                </c:pt>
                <c:pt idx="3286">
                  <c:v>630.971</c:v>
                </c:pt>
                <c:pt idx="3287">
                  <c:v>632.76900000000001</c:v>
                </c:pt>
                <c:pt idx="3288">
                  <c:v>634.88800000000003</c:v>
                </c:pt>
                <c:pt idx="3289">
                  <c:v>637.22400000000005</c:v>
                </c:pt>
                <c:pt idx="3290">
                  <c:v>639.87900000000002</c:v>
                </c:pt>
                <c:pt idx="3291">
                  <c:v>642.82500000000005</c:v>
                </c:pt>
                <c:pt idx="3292">
                  <c:v>645.97500000000002</c:v>
                </c:pt>
                <c:pt idx="3293">
                  <c:v>649.63400000000001</c:v>
                </c:pt>
                <c:pt idx="3294">
                  <c:v>653.72200000000009</c:v>
                </c:pt>
                <c:pt idx="3295">
                  <c:v>658.4620000000001</c:v>
                </c:pt>
                <c:pt idx="3296">
                  <c:v>663.59100000000001</c:v>
                </c:pt>
                <c:pt idx="3297">
                  <c:v>669.50600000000009</c:v>
                </c:pt>
                <c:pt idx="3298">
                  <c:v>675.928</c:v>
                </c:pt>
                <c:pt idx="3299">
                  <c:v>677.49900000000002</c:v>
                </c:pt>
                <c:pt idx="3300">
                  <c:v>679.27300000000002</c:v>
                </c:pt>
                <c:pt idx="3301">
                  <c:v>681.2700000000001</c:v>
                </c:pt>
                <c:pt idx="3302">
                  <c:v>683.53000000000009</c:v>
                </c:pt>
                <c:pt idx="3303">
                  <c:v>686.09500000000003</c:v>
                </c:pt>
                <c:pt idx="3304">
                  <c:v>689.01600000000008</c:v>
                </c:pt>
                <c:pt idx="3305">
                  <c:v>692.34900000000005</c:v>
                </c:pt>
                <c:pt idx="3306">
                  <c:v>696.15899999999999</c:v>
                </c:pt>
                <c:pt idx="3307">
                  <c:v>700.52300000000002</c:v>
                </c:pt>
                <c:pt idx="3308">
                  <c:v>705.53100000000006</c:v>
                </c:pt>
                <c:pt idx="3309">
                  <c:v>711.28300000000002</c:v>
                </c:pt>
                <c:pt idx="3310">
                  <c:v>717.90800000000002</c:v>
                </c:pt>
                <c:pt idx="3311">
                  <c:v>725.625</c:v>
                </c:pt>
                <c:pt idx="3312">
                  <c:v>734.60300000000007</c:v>
                </c:pt>
                <c:pt idx="3313">
                  <c:v>745.03300000000002</c:v>
                </c:pt>
                <c:pt idx="3314">
                  <c:v>757.125</c:v>
                </c:pt>
                <c:pt idx="3315">
                  <c:v>770.8130000000001</c:v>
                </c:pt>
                <c:pt idx="3316">
                  <c:v>784.88800000000003</c:v>
                </c:pt>
                <c:pt idx="3317">
                  <c:v>799.81200000000001</c:v>
                </c:pt>
                <c:pt idx="3318">
                  <c:v>814.96</c:v>
                </c:pt>
                <c:pt idx="3319">
                  <c:v>830.38200000000006</c:v>
                </c:pt>
                <c:pt idx="3320">
                  <c:v>846.005</c:v>
                </c:pt>
                <c:pt idx="3321">
                  <c:v>861.76700000000005</c:v>
                </c:pt>
                <c:pt idx="3322">
                  <c:v>877.4380000000001</c:v>
                </c:pt>
                <c:pt idx="3323">
                  <c:v>892.85</c:v>
                </c:pt>
                <c:pt idx="3324">
                  <c:v>908.6690000000001</c:v>
                </c:pt>
                <c:pt idx="3325">
                  <c:v>924.2890000000001</c:v>
                </c:pt>
                <c:pt idx="3326">
                  <c:v>939.61900000000003</c:v>
                </c:pt>
                <c:pt idx="3327">
                  <c:v>955.31900000000007</c:v>
                </c:pt>
                <c:pt idx="3328">
                  <c:v>970.45899999999995</c:v>
                </c:pt>
                <c:pt idx="3329">
                  <c:v>985.70899999999995</c:v>
                </c:pt>
                <c:pt idx="3330">
                  <c:v>1001.0390000000001</c:v>
                </c:pt>
                <c:pt idx="3331">
                  <c:v>1016.0690000000001</c:v>
                </c:pt>
                <c:pt idx="3332">
                  <c:v>1031.2189999999998</c:v>
                </c:pt>
                <c:pt idx="3333">
                  <c:v>1046.1989999999998</c:v>
                </c:pt>
                <c:pt idx="3334">
                  <c:v>1061.0989999999999</c:v>
                </c:pt>
                <c:pt idx="3335">
                  <c:v>1068.6489999999999</c:v>
                </c:pt>
                <c:pt idx="3336">
                  <c:v>1076.9589999999998</c:v>
                </c:pt>
                <c:pt idx="3337">
                  <c:v>1086.059</c:v>
                </c:pt>
                <c:pt idx="3338">
                  <c:v>1096.029</c:v>
                </c:pt>
                <c:pt idx="3339">
                  <c:v>1106.9389999999999</c:v>
                </c:pt>
                <c:pt idx="3340">
                  <c:v>1118.8589999999999</c:v>
                </c:pt>
                <c:pt idx="3341">
                  <c:v>1131.8789999999999</c:v>
                </c:pt>
                <c:pt idx="3342">
                  <c:v>1145.6589999999999</c:v>
                </c:pt>
                <c:pt idx="3343">
                  <c:v>1159.309</c:v>
                </c:pt>
                <c:pt idx="3344">
                  <c:v>1173.249</c:v>
                </c:pt>
                <c:pt idx="3345">
                  <c:v>1185.989</c:v>
                </c:pt>
                <c:pt idx="3346">
                  <c:v>1198.549</c:v>
                </c:pt>
                <c:pt idx="3347">
                  <c:v>1211.4589999999998</c:v>
                </c:pt>
                <c:pt idx="3348">
                  <c:v>1224.1389999999999</c:v>
                </c:pt>
                <c:pt idx="3349">
                  <c:v>1236.069</c:v>
                </c:pt>
                <c:pt idx="3350">
                  <c:v>1247.579</c:v>
                </c:pt>
                <c:pt idx="3351">
                  <c:v>1258.9589999999998</c:v>
                </c:pt>
                <c:pt idx="3352">
                  <c:v>1270.489</c:v>
                </c:pt>
                <c:pt idx="3353">
                  <c:v>1280.9389999999999</c:v>
                </c:pt>
                <c:pt idx="3354">
                  <c:v>1291.1289999999999</c:v>
                </c:pt>
                <c:pt idx="3355">
                  <c:v>1301.069</c:v>
                </c:pt>
                <c:pt idx="3356">
                  <c:v>1310.8889999999999</c:v>
                </c:pt>
                <c:pt idx="3357">
                  <c:v>1320.079</c:v>
                </c:pt>
                <c:pt idx="3358">
                  <c:v>1329.019</c:v>
                </c:pt>
                <c:pt idx="3359">
                  <c:v>1337.9189999999999</c:v>
                </c:pt>
                <c:pt idx="3360">
                  <c:v>1346.6789999999999</c:v>
                </c:pt>
                <c:pt idx="3361">
                  <c:v>1354.8389999999999</c:v>
                </c:pt>
                <c:pt idx="3362">
                  <c:v>1362.6589999999999</c:v>
                </c:pt>
                <c:pt idx="3363">
                  <c:v>1370.3789999999999</c:v>
                </c:pt>
                <c:pt idx="3364">
                  <c:v>1377.9089999999999</c:v>
                </c:pt>
                <c:pt idx="3365">
                  <c:v>1384.6989999999998</c:v>
                </c:pt>
                <c:pt idx="3366">
                  <c:v>1390.8789999999999</c:v>
                </c:pt>
                <c:pt idx="3367">
                  <c:v>1396.809</c:v>
                </c:pt>
                <c:pt idx="3368">
                  <c:v>1402.519</c:v>
                </c:pt>
                <c:pt idx="3369">
                  <c:v>1407.8589999999999</c:v>
                </c:pt>
                <c:pt idx="3370">
                  <c:v>1412.5989999999999</c:v>
                </c:pt>
                <c:pt idx="3371">
                  <c:v>1416.9589999999998</c:v>
                </c:pt>
                <c:pt idx="3372">
                  <c:v>1421.079</c:v>
                </c:pt>
                <c:pt idx="3373">
                  <c:v>1424.789</c:v>
                </c:pt>
                <c:pt idx="3374">
                  <c:v>1428.019</c:v>
                </c:pt>
                <c:pt idx="3375">
                  <c:v>1430.9489999999998</c:v>
                </c:pt>
                <c:pt idx="3376">
                  <c:v>1433.559</c:v>
                </c:pt>
                <c:pt idx="3377">
                  <c:v>1435.779</c:v>
                </c:pt>
                <c:pt idx="3378">
                  <c:v>1437.509</c:v>
                </c:pt>
                <c:pt idx="3379">
                  <c:v>1438.8989999999999</c:v>
                </c:pt>
                <c:pt idx="3380">
                  <c:v>1439.829</c:v>
                </c:pt>
                <c:pt idx="3381">
                  <c:v>1440.329</c:v>
                </c:pt>
                <c:pt idx="3382">
                  <c:v>1440.4389999999999</c:v>
                </c:pt>
                <c:pt idx="3383">
                  <c:v>1440.3889999999999</c:v>
                </c:pt>
                <c:pt idx="3384">
                  <c:v>1440.309</c:v>
                </c:pt>
                <c:pt idx="3385">
                  <c:v>1440.1589999999999</c:v>
                </c:pt>
                <c:pt idx="3386">
                  <c:v>1439.9389999999999</c:v>
                </c:pt>
                <c:pt idx="3387">
                  <c:v>1439.6389999999999</c:v>
                </c:pt>
                <c:pt idx="3388">
                  <c:v>1439.229</c:v>
                </c:pt>
                <c:pt idx="3389">
                  <c:v>1438.6789999999999</c:v>
                </c:pt>
                <c:pt idx="3390">
                  <c:v>1437.979</c:v>
                </c:pt>
                <c:pt idx="3391">
                  <c:v>1437.0889999999999</c:v>
                </c:pt>
                <c:pt idx="3392">
                  <c:v>1435.9489999999998</c:v>
                </c:pt>
                <c:pt idx="3393">
                  <c:v>1434.489</c:v>
                </c:pt>
                <c:pt idx="3394">
                  <c:v>1432.6489999999999</c:v>
                </c:pt>
                <c:pt idx="3395">
                  <c:v>1430.4689999999998</c:v>
                </c:pt>
                <c:pt idx="3396">
                  <c:v>1429.759</c:v>
                </c:pt>
                <c:pt idx="3397">
                  <c:v>1428.9589999999998</c:v>
                </c:pt>
                <c:pt idx="3398">
                  <c:v>1428.049</c:v>
                </c:pt>
                <c:pt idx="3399">
                  <c:v>1427.019</c:v>
                </c:pt>
                <c:pt idx="3400">
                  <c:v>1425.8389999999999</c:v>
                </c:pt>
                <c:pt idx="3401">
                  <c:v>1424.499</c:v>
                </c:pt>
                <c:pt idx="3402">
                  <c:v>1422.9589999999998</c:v>
                </c:pt>
                <c:pt idx="3403">
                  <c:v>1421.2189999999998</c:v>
                </c:pt>
                <c:pt idx="3404">
                  <c:v>1419.239</c:v>
                </c:pt>
                <c:pt idx="3405">
                  <c:v>1416.979</c:v>
                </c:pt>
                <c:pt idx="3406">
                  <c:v>1414.3989999999999</c:v>
                </c:pt>
                <c:pt idx="3407">
                  <c:v>1411.4589999999998</c:v>
                </c:pt>
                <c:pt idx="3408">
                  <c:v>1408.1089999999999</c:v>
                </c:pt>
                <c:pt idx="3409">
                  <c:v>1404.279</c:v>
                </c:pt>
                <c:pt idx="3410">
                  <c:v>1400.0989999999999</c:v>
                </c:pt>
                <c:pt idx="3411">
                  <c:v>1395.8389999999999</c:v>
                </c:pt>
                <c:pt idx="3412">
                  <c:v>1391.539</c:v>
                </c:pt>
                <c:pt idx="3413">
                  <c:v>1387.029</c:v>
                </c:pt>
                <c:pt idx="3414">
                  <c:v>1382.269</c:v>
                </c:pt>
                <c:pt idx="3415">
                  <c:v>1377.519</c:v>
                </c:pt>
                <c:pt idx="3416">
                  <c:v>1372.809</c:v>
                </c:pt>
                <c:pt idx="3417">
                  <c:v>1367.9289999999999</c:v>
                </c:pt>
                <c:pt idx="3418">
                  <c:v>1362.729</c:v>
                </c:pt>
                <c:pt idx="3419">
                  <c:v>1357.9489999999998</c:v>
                </c:pt>
                <c:pt idx="3420">
                  <c:v>1356.1489999999999</c:v>
                </c:pt>
                <c:pt idx="3421">
                  <c:v>1354.1589999999999</c:v>
                </c:pt>
                <c:pt idx="3422">
                  <c:v>1351.9489999999998</c:v>
                </c:pt>
                <c:pt idx="3423">
                  <c:v>1349.519</c:v>
                </c:pt>
                <c:pt idx="3424">
                  <c:v>1346.829</c:v>
                </c:pt>
                <c:pt idx="3425">
                  <c:v>1343.8489999999999</c:v>
                </c:pt>
                <c:pt idx="3426">
                  <c:v>1340.549</c:v>
                </c:pt>
                <c:pt idx="3427">
                  <c:v>1336.9489999999998</c:v>
                </c:pt>
                <c:pt idx="3428">
                  <c:v>1332.9689999999998</c:v>
                </c:pt>
                <c:pt idx="3429">
                  <c:v>1328.549</c:v>
                </c:pt>
                <c:pt idx="3430">
                  <c:v>1323.6589999999999</c:v>
                </c:pt>
                <c:pt idx="3431">
                  <c:v>1318.519</c:v>
                </c:pt>
                <c:pt idx="3432">
                  <c:v>1313.3789999999999</c:v>
                </c:pt>
                <c:pt idx="3433">
                  <c:v>1308.009</c:v>
                </c:pt>
                <c:pt idx="3434">
                  <c:v>1302.499</c:v>
                </c:pt>
                <c:pt idx="3435">
                  <c:v>1297.249</c:v>
                </c:pt>
                <c:pt idx="3436">
                  <c:v>1291.999</c:v>
                </c:pt>
                <c:pt idx="3437">
                  <c:v>1286.759</c:v>
                </c:pt>
                <c:pt idx="3438">
                  <c:v>1281.2089999999998</c:v>
                </c:pt>
                <c:pt idx="3439">
                  <c:v>1275.6389999999999</c:v>
                </c:pt>
                <c:pt idx="3440">
                  <c:v>1270.329</c:v>
                </c:pt>
                <c:pt idx="3441">
                  <c:v>1264.979</c:v>
                </c:pt>
                <c:pt idx="3442">
                  <c:v>1259.549</c:v>
                </c:pt>
                <c:pt idx="3443">
                  <c:v>1255.9289999999999</c:v>
                </c:pt>
                <c:pt idx="3444">
                  <c:v>1251.9589999999998</c:v>
                </c:pt>
                <c:pt idx="3445">
                  <c:v>1247.5989999999999</c:v>
                </c:pt>
                <c:pt idx="3446">
                  <c:v>1242.799</c:v>
                </c:pt>
                <c:pt idx="3447">
                  <c:v>1237.539</c:v>
                </c:pt>
                <c:pt idx="3448">
                  <c:v>1231.979</c:v>
                </c:pt>
                <c:pt idx="3449">
                  <c:v>1226.4689999999998</c:v>
                </c:pt>
                <c:pt idx="3450">
                  <c:v>1220.8489999999999</c:v>
                </c:pt>
                <c:pt idx="3451">
                  <c:v>1215.279</c:v>
                </c:pt>
                <c:pt idx="3452">
                  <c:v>1209.7089999999998</c:v>
                </c:pt>
                <c:pt idx="3453">
                  <c:v>1204.1589999999999</c:v>
                </c:pt>
                <c:pt idx="3454">
                  <c:v>1198.6589999999999</c:v>
                </c:pt>
                <c:pt idx="3455">
                  <c:v>1193.0889999999999</c:v>
                </c:pt>
                <c:pt idx="3456">
                  <c:v>1187.4589999999998</c:v>
                </c:pt>
                <c:pt idx="3457">
                  <c:v>1181.8989999999999</c:v>
                </c:pt>
                <c:pt idx="3458">
                  <c:v>1176.3589999999999</c:v>
                </c:pt>
                <c:pt idx="3459">
                  <c:v>1170.829</c:v>
                </c:pt>
                <c:pt idx="3460">
                  <c:v>1165.279</c:v>
                </c:pt>
                <c:pt idx="3461">
                  <c:v>1159.759</c:v>
                </c:pt>
                <c:pt idx="3462">
                  <c:v>1154.249</c:v>
                </c:pt>
                <c:pt idx="3463">
                  <c:v>1148.769</c:v>
                </c:pt>
                <c:pt idx="3464">
                  <c:v>1143.299</c:v>
                </c:pt>
                <c:pt idx="3465">
                  <c:v>1137.8389999999999</c:v>
                </c:pt>
                <c:pt idx="3466">
                  <c:v>1132.3789999999999</c:v>
                </c:pt>
                <c:pt idx="3467">
                  <c:v>1126.9389999999999</c:v>
                </c:pt>
                <c:pt idx="3468">
                  <c:v>1121.519</c:v>
                </c:pt>
                <c:pt idx="3469">
                  <c:v>1116.1189999999999</c:v>
                </c:pt>
                <c:pt idx="3470">
                  <c:v>1110.739</c:v>
                </c:pt>
                <c:pt idx="3471">
                  <c:v>1105.3489999999999</c:v>
                </c:pt>
                <c:pt idx="3472">
                  <c:v>1099.9689999999998</c:v>
                </c:pt>
                <c:pt idx="3473">
                  <c:v>1094.6389999999999</c:v>
                </c:pt>
                <c:pt idx="3474">
                  <c:v>1089.299</c:v>
                </c:pt>
                <c:pt idx="3475">
                  <c:v>1083.9689999999998</c:v>
                </c:pt>
                <c:pt idx="3476">
                  <c:v>1078.6889999999999</c:v>
                </c:pt>
                <c:pt idx="3477">
                  <c:v>1073.3889999999999</c:v>
                </c:pt>
                <c:pt idx="3478">
                  <c:v>1068.1089999999999</c:v>
                </c:pt>
                <c:pt idx="3479">
                  <c:v>1062.8489999999999</c:v>
                </c:pt>
                <c:pt idx="3480">
                  <c:v>1057.5889999999999</c:v>
                </c:pt>
                <c:pt idx="3481">
                  <c:v>1055.989</c:v>
                </c:pt>
                <c:pt idx="3482">
                  <c:v>1054.229</c:v>
                </c:pt>
                <c:pt idx="3483">
                  <c:v>1052.299</c:v>
                </c:pt>
                <c:pt idx="3484">
                  <c:v>1050.1689999999999</c:v>
                </c:pt>
                <c:pt idx="3485">
                  <c:v>1047.829</c:v>
                </c:pt>
                <c:pt idx="3486">
                  <c:v>1045.269</c:v>
                </c:pt>
                <c:pt idx="3487">
                  <c:v>1042.4489999999998</c:v>
                </c:pt>
                <c:pt idx="3488">
                  <c:v>1039.3589999999999</c:v>
                </c:pt>
                <c:pt idx="3489">
                  <c:v>1035.9589999999998</c:v>
                </c:pt>
                <c:pt idx="3490">
                  <c:v>1032.229</c:v>
                </c:pt>
                <c:pt idx="3491">
                  <c:v>1028.1389999999999</c:v>
                </c:pt>
                <c:pt idx="3492">
                  <c:v>1023.639</c:v>
                </c:pt>
                <c:pt idx="3493">
                  <c:v>1018.699</c:v>
                </c:pt>
                <c:pt idx="3494">
                  <c:v>1013.4790000000002</c:v>
                </c:pt>
                <c:pt idx="3495">
                  <c:v>1008.2290000000002</c:v>
                </c:pt>
                <c:pt idx="3496">
                  <c:v>1002.9790000000002</c:v>
                </c:pt>
                <c:pt idx="3497">
                  <c:v>997.75900000000013</c:v>
                </c:pt>
                <c:pt idx="3498">
                  <c:v>992.50900000000013</c:v>
                </c:pt>
                <c:pt idx="3499">
                  <c:v>987.26900000000012</c:v>
                </c:pt>
                <c:pt idx="3500">
                  <c:v>982.05900000000008</c:v>
                </c:pt>
                <c:pt idx="3501">
                  <c:v>976.84900000000005</c:v>
                </c:pt>
                <c:pt idx="3502">
                  <c:v>971.63900000000001</c:v>
                </c:pt>
                <c:pt idx="3503">
                  <c:v>966.43899999999996</c:v>
                </c:pt>
                <c:pt idx="3504">
                  <c:v>961.25900000000013</c:v>
                </c:pt>
                <c:pt idx="3505">
                  <c:v>956.09900000000005</c:v>
                </c:pt>
                <c:pt idx="3506">
                  <c:v>950.94899999999996</c:v>
                </c:pt>
                <c:pt idx="3507">
                  <c:v>945.80900000000008</c:v>
                </c:pt>
                <c:pt idx="3508">
                  <c:v>940.69899999999996</c:v>
                </c:pt>
                <c:pt idx="3509">
                  <c:v>935.59900000000005</c:v>
                </c:pt>
                <c:pt idx="3510">
                  <c:v>930.51900000000012</c:v>
                </c:pt>
                <c:pt idx="3511">
                  <c:v>925.45899999999995</c:v>
                </c:pt>
                <c:pt idx="3512">
                  <c:v>920.42900000000009</c:v>
                </c:pt>
                <c:pt idx="3513">
                  <c:v>915.40899999999999</c:v>
                </c:pt>
                <c:pt idx="3514">
                  <c:v>910.4190000000001</c:v>
                </c:pt>
                <c:pt idx="3515">
                  <c:v>905.44900000000007</c:v>
                </c:pt>
                <c:pt idx="3516">
                  <c:v>900.49900000000002</c:v>
                </c:pt>
                <c:pt idx="3517">
                  <c:v>895.57900000000006</c:v>
                </c:pt>
                <c:pt idx="3518">
                  <c:v>890.678</c:v>
                </c:pt>
                <c:pt idx="3519">
                  <c:v>885.80000000000007</c:v>
                </c:pt>
                <c:pt idx="3520">
                  <c:v>880.947</c:v>
                </c:pt>
                <c:pt idx="3521">
                  <c:v>876.11400000000003</c:v>
                </c:pt>
                <c:pt idx="3522">
                  <c:v>871.30400000000009</c:v>
                </c:pt>
                <c:pt idx="3523">
                  <c:v>866.51400000000001</c:v>
                </c:pt>
                <c:pt idx="3524">
                  <c:v>861.74200000000008</c:v>
                </c:pt>
                <c:pt idx="3525">
                  <c:v>856.98800000000006</c:v>
                </c:pt>
                <c:pt idx="3526">
                  <c:v>852.25300000000004</c:v>
                </c:pt>
                <c:pt idx="3527">
                  <c:v>847.53399999999999</c:v>
                </c:pt>
                <c:pt idx="3528">
                  <c:v>842.84700000000009</c:v>
                </c:pt>
                <c:pt idx="3529">
                  <c:v>838.18600000000004</c:v>
                </c:pt>
                <c:pt idx="3530">
                  <c:v>833.54100000000005</c:v>
                </c:pt>
                <c:pt idx="3531">
                  <c:v>828.93100000000004</c:v>
                </c:pt>
                <c:pt idx="3532">
                  <c:v>824.34900000000005</c:v>
                </c:pt>
                <c:pt idx="3533">
                  <c:v>819.79600000000005</c:v>
                </c:pt>
                <c:pt idx="3534">
                  <c:v>815.27100000000007</c:v>
                </c:pt>
                <c:pt idx="3535">
                  <c:v>810.78600000000006</c:v>
                </c:pt>
                <c:pt idx="3536">
                  <c:v>806.32300000000009</c:v>
                </c:pt>
                <c:pt idx="3537">
                  <c:v>804.9380000000001</c:v>
                </c:pt>
                <c:pt idx="3538">
                  <c:v>803.4140000000001</c:v>
                </c:pt>
                <c:pt idx="3539">
                  <c:v>801.74</c:v>
                </c:pt>
                <c:pt idx="3540">
                  <c:v>799.90500000000009</c:v>
                </c:pt>
                <c:pt idx="3541">
                  <c:v>797.8900000000001</c:v>
                </c:pt>
                <c:pt idx="3542">
                  <c:v>795.68200000000002</c:v>
                </c:pt>
                <c:pt idx="3543">
                  <c:v>793.26400000000001</c:v>
                </c:pt>
                <c:pt idx="3544">
                  <c:v>790.61700000000008</c:v>
                </c:pt>
                <c:pt idx="3545">
                  <c:v>787.7170000000001</c:v>
                </c:pt>
                <c:pt idx="3546">
                  <c:v>784.54200000000003</c:v>
                </c:pt>
                <c:pt idx="3547">
                  <c:v>783.07800000000009</c:v>
                </c:pt>
                <c:pt idx="3548">
                  <c:v>781.46900000000005</c:v>
                </c:pt>
                <c:pt idx="3549">
                  <c:v>779.70400000000006</c:v>
                </c:pt>
                <c:pt idx="3550">
                  <c:v>777.76900000000001</c:v>
                </c:pt>
                <c:pt idx="3551">
                  <c:v>775.649</c:v>
                </c:pt>
                <c:pt idx="3552">
                  <c:v>773.32600000000002</c:v>
                </c:pt>
                <c:pt idx="3553">
                  <c:v>770.78200000000004</c:v>
                </c:pt>
                <c:pt idx="3554">
                  <c:v>767.99700000000007</c:v>
                </c:pt>
                <c:pt idx="3555">
                  <c:v>764.94900000000007</c:v>
                </c:pt>
                <c:pt idx="3556">
                  <c:v>761.61500000000001</c:v>
                </c:pt>
                <c:pt idx="3557">
                  <c:v>757.96900000000005</c:v>
                </c:pt>
                <c:pt idx="3558">
                  <c:v>753.99800000000005</c:v>
                </c:pt>
                <c:pt idx="3559">
                  <c:v>749.93900000000008</c:v>
                </c:pt>
                <c:pt idx="3560">
                  <c:v>745.904</c:v>
                </c:pt>
                <c:pt idx="3561">
                  <c:v>741.899</c:v>
                </c:pt>
                <c:pt idx="3562">
                  <c:v>737.92200000000003</c:v>
                </c:pt>
                <c:pt idx="3563">
                  <c:v>733.97</c:v>
                </c:pt>
                <c:pt idx="3564">
                  <c:v>730.03300000000002</c:v>
                </c:pt>
                <c:pt idx="3565">
                  <c:v>726.11800000000005</c:v>
                </c:pt>
                <c:pt idx="3566">
                  <c:v>722.21900000000005</c:v>
                </c:pt>
                <c:pt idx="3567">
                  <c:v>718.33800000000008</c:v>
                </c:pt>
                <c:pt idx="3568">
                  <c:v>714.476</c:v>
                </c:pt>
                <c:pt idx="3569">
                  <c:v>712.71100000000001</c:v>
                </c:pt>
                <c:pt idx="3570">
                  <c:v>710.77600000000007</c:v>
                </c:pt>
                <c:pt idx="3571">
                  <c:v>708.64800000000002</c:v>
                </c:pt>
                <c:pt idx="3572">
                  <c:v>706.33600000000001</c:v>
                </c:pt>
                <c:pt idx="3573">
                  <c:v>703.80600000000004</c:v>
                </c:pt>
                <c:pt idx="3574">
                  <c:v>701.03800000000001</c:v>
                </c:pt>
                <c:pt idx="3575">
                  <c:v>697.99400000000003</c:v>
                </c:pt>
                <c:pt idx="3576">
                  <c:v>694.65600000000006</c:v>
                </c:pt>
                <c:pt idx="3577">
                  <c:v>691.00300000000004</c:v>
                </c:pt>
                <c:pt idx="3578">
                  <c:v>687.36500000000001</c:v>
                </c:pt>
                <c:pt idx="3579">
                  <c:v>683.745</c:v>
                </c:pt>
                <c:pt idx="3580">
                  <c:v>680.15500000000009</c:v>
                </c:pt>
                <c:pt idx="3581">
                  <c:v>676.60200000000009</c:v>
                </c:pt>
                <c:pt idx="3582">
                  <c:v>673.06900000000007</c:v>
                </c:pt>
                <c:pt idx="3583">
                  <c:v>669.57600000000002</c:v>
                </c:pt>
                <c:pt idx="3584">
                  <c:v>666.125</c:v>
                </c:pt>
                <c:pt idx="3585">
                  <c:v>662.71300000000008</c:v>
                </c:pt>
                <c:pt idx="3586">
                  <c:v>659.33300000000008</c:v>
                </c:pt>
                <c:pt idx="3587">
                  <c:v>655.98400000000004</c:v>
                </c:pt>
                <c:pt idx="3588">
                  <c:v>652.673</c:v>
                </c:pt>
                <c:pt idx="3589">
                  <c:v>649.40000000000009</c:v>
                </c:pt>
                <c:pt idx="3590">
                  <c:v>646.15899999999999</c:v>
                </c:pt>
                <c:pt idx="3591">
                  <c:v>642.952</c:v>
                </c:pt>
                <c:pt idx="3592">
                  <c:v>639.78200000000004</c:v>
                </c:pt>
                <c:pt idx="3593">
                  <c:v>636.6450000000001</c:v>
                </c:pt>
                <c:pt idx="3594">
                  <c:v>633.54500000000007</c:v>
                </c:pt>
                <c:pt idx="3595">
                  <c:v>630.48500000000001</c:v>
                </c:pt>
                <c:pt idx="3596">
                  <c:v>627.46</c:v>
                </c:pt>
                <c:pt idx="3597">
                  <c:v>624.47</c:v>
                </c:pt>
                <c:pt idx="3598">
                  <c:v>621.51300000000003</c:v>
                </c:pt>
                <c:pt idx="3599">
                  <c:v>618.59400000000005</c:v>
                </c:pt>
                <c:pt idx="3600">
                  <c:v>615.68900000000008</c:v>
                </c:pt>
                <c:pt idx="3601">
                  <c:v>612.82100000000003</c:v>
                </c:pt>
                <c:pt idx="3602">
                  <c:v>609.98500000000001</c:v>
                </c:pt>
                <c:pt idx="3603">
                  <c:v>607.17100000000005</c:v>
                </c:pt>
                <c:pt idx="3604">
                  <c:v>604.39600000000007</c:v>
                </c:pt>
                <c:pt idx="3605">
                  <c:v>601.65899999999999</c:v>
                </c:pt>
                <c:pt idx="3606">
                  <c:v>598.9670000000001</c:v>
                </c:pt>
                <c:pt idx="3607">
                  <c:v>596.33400000000006</c:v>
                </c:pt>
                <c:pt idx="3608">
                  <c:v>593.73800000000006</c:v>
                </c:pt>
                <c:pt idx="3609">
                  <c:v>591.16000000000008</c:v>
                </c:pt>
                <c:pt idx="3610">
                  <c:v>588.6160000000001</c:v>
                </c:pt>
                <c:pt idx="3611">
                  <c:v>586.09400000000005</c:v>
                </c:pt>
                <c:pt idx="3612">
                  <c:v>583.60200000000009</c:v>
                </c:pt>
                <c:pt idx="3613">
                  <c:v>581.13800000000003</c:v>
                </c:pt>
                <c:pt idx="3614">
                  <c:v>578.70000000000005</c:v>
                </c:pt>
                <c:pt idx="3615">
                  <c:v>576.29200000000003</c:v>
                </c:pt>
                <c:pt idx="3616">
                  <c:v>573.91700000000003</c:v>
                </c:pt>
                <c:pt idx="3617">
                  <c:v>572.91300000000001</c:v>
                </c:pt>
                <c:pt idx="3618">
                  <c:v>571.82300000000009</c:v>
                </c:pt>
                <c:pt idx="3619">
                  <c:v>570.63300000000004</c:v>
                </c:pt>
                <c:pt idx="3620">
                  <c:v>569.33600000000001</c:v>
                </c:pt>
                <c:pt idx="3621">
                  <c:v>567.90899999999999</c:v>
                </c:pt>
                <c:pt idx="3622">
                  <c:v>566.3370000000001</c:v>
                </c:pt>
                <c:pt idx="3623">
                  <c:v>564.60900000000004</c:v>
                </c:pt>
                <c:pt idx="3624">
                  <c:v>562.71</c:v>
                </c:pt>
                <c:pt idx="3625">
                  <c:v>560.63400000000001</c:v>
                </c:pt>
                <c:pt idx="3626">
                  <c:v>558.50100000000009</c:v>
                </c:pt>
                <c:pt idx="3627">
                  <c:v>556.40600000000006</c:v>
                </c:pt>
                <c:pt idx="3628">
                  <c:v>554.34700000000009</c:v>
                </c:pt>
                <c:pt idx="3629">
                  <c:v>552.32400000000007</c:v>
                </c:pt>
                <c:pt idx="3630">
                  <c:v>550.33600000000001</c:v>
                </c:pt>
                <c:pt idx="3631">
                  <c:v>549.67100000000005</c:v>
                </c:pt>
                <c:pt idx="3632">
                  <c:v>548.94600000000003</c:v>
                </c:pt>
                <c:pt idx="3633">
                  <c:v>548.15000000000009</c:v>
                </c:pt>
                <c:pt idx="3634">
                  <c:v>547.27800000000002</c:v>
                </c:pt>
                <c:pt idx="3635">
                  <c:v>546.32500000000005</c:v>
                </c:pt>
                <c:pt idx="3636">
                  <c:v>545.28399999999999</c:v>
                </c:pt>
                <c:pt idx="3637">
                  <c:v>544.1450000000001</c:v>
                </c:pt>
                <c:pt idx="3638">
                  <c:v>542.899</c:v>
                </c:pt>
                <c:pt idx="3639">
                  <c:v>541.53600000000006</c:v>
                </c:pt>
                <c:pt idx="3640">
                  <c:v>540.048</c:v>
                </c:pt>
                <c:pt idx="3641">
                  <c:v>538.41000000000008</c:v>
                </c:pt>
                <c:pt idx="3642">
                  <c:v>536.62400000000002</c:v>
                </c:pt>
                <c:pt idx="3643">
                  <c:v>534.86700000000008</c:v>
                </c:pt>
                <c:pt idx="3644">
                  <c:v>533.1450000000001</c:v>
                </c:pt>
                <c:pt idx="3645">
                  <c:v>531.45100000000002</c:v>
                </c:pt>
                <c:pt idx="3646">
                  <c:v>529.78100000000006</c:v>
                </c:pt>
                <c:pt idx="3647">
                  <c:v>529.226</c:v>
                </c:pt>
                <c:pt idx="3648">
                  <c:v>528.6160000000001</c:v>
                </c:pt>
                <c:pt idx="3649">
                  <c:v>527.94800000000009</c:v>
                </c:pt>
                <c:pt idx="3650">
                  <c:v>527.21900000000005</c:v>
                </c:pt>
                <c:pt idx="3651">
                  <c:v>526.423</c:v>
                </c:pt>
                <c:pt idx="3652">
                  <c:v>525.55500000000006</c:v>
                </c:pt>
                <c:pt idx="3653">
                  <c:v>524.60900000000004</c:v>
                </c:pt>
                <c:pt idx="3654">
                  <c:v>523.57900000000006</c:v>
                </c:pt>
                <c:pt idx="3655">
                  <c:v>522.45800000000008</c:v>
                </c:pt>
                <c:pt idx="3656">
                  <c:v>521.23900000000003</c:v>
                </c:pt>
                <c:pt idx="3657">
                  <c:v>519.91300000000001</c:v>
                </c:pt>
                <c:pt idx="3658">
                  <c:v>518.47300000000007</c:v>
                </c:pt>
                <c:pt idx="3659">
                  <c:v>516.99800000000005</c:v>
                </c:pt>
                <c:pt idx="3660">
                  <c:v>515.54100000000005</c:v>
                </c:pt>
                <c:pt idx="3661">
                  <c:v>514.09800000000007</c:v>
                </c:pt>
                <c:pt idx="3662">
                  <c:v>512.67200000000003</c:v>
                </c:pt>
                <c:pt idx="3663">
                  <c:v>511.26399999999995</c:v>
                </c:pt>
                <c:pt idx="3664">
                  <c:v>509.87600000000003</c:v>
                </c:pt>
                <c:pt idx="3665">
                  <c:v>508.50899999999996</c:v>
                </c:pt>
                <c:pt idx="3666">
                  <c:v>507.16400000000004</c:v>
                </c:pt>
                <c:pt idx="3667">
                  <c:v>505.84</c:v>
                </c:pt>
                <c:pt idx="3668">
                  <c:v>504.53699999999998</c:v>
                </c:pt>
                <c:pt idx="3669">
                  <c:v>503.25399999999996</c:v>
                </c:pt>
                <c:pt idx="3670">
                  <c:v>501.99399999999997</c:v>
                </c:pt>
                <c:pt idx="3671">
                  <c:v>500.75700000000001</c:v>
                </c:pt>
                <c:pt idx="3672">
                  <c:v>499.54199999999997</c:v>
                </c:pt>
                <c:pt idx="3673">
                  <c:v>498.34999999999997</c:v>
                </c:pt>
                <c:pt idx="3674">
                  <c:v>498.00399999999996</c:v>
                </c:pt>
                <c:pt idx="3675">
                  <c:v>497.62600000000003</c:v>
                </c:pt>
                <c:pt idx="3676">
                  <c:v>497.21300000000002</c:v>
                </c:pt>
                <c:pt idx="3677">
                  <c:v>496.762</c:v>
                </c:pt>
                <c:pt idx="3678">
                  <c:v>496.27100000000002</c:v>
                </c:pt>
                <c:pt idx="3679">
                  <c:v>495.73499999999996</c:v>
                </c:pt>
                <c:pt idx="3680">
                  <c:v>495.15199999999999</c:v>
                </c:pt>
                <c:pt idx="3681">
                  <c:v>494.51799999999997</c:v>
                </c:pt>
                <c:pt idx="3682">
                  <c:v>493.82900000000001</c:v>
                </c:pt>
                <c:pt idx="3683">
                  <c:v>493.08099999999996</c:v>
                </c:pt>
                <c:pt idx="3684">
                  <c:v>492.27199999999999</c:v>
                </c:pt>
                <c:pt idx="3685">
                  <c:v>491.39799999999997</c:v>
                </c:pt>
                <c:pt idx="3686">
                  <c:v>490.45499999999998</c:v>
                </c:pt>
                <c:pt idx="3687">
                  <c:v>489.483</c:v>
                </c:pt>
                <c:pt idx="3688">
                  <c:v>488.51500000000004</c:v>
                </c:pt>
                <c:pt idx="3689">
                  <c:v>487.61200000000002</c:v>
                </c:pt>
                <c:pt idx="3690">
                  <c:v>486.69800000000004</c:v>
                </c:pt>
                <c:pt idx="3691">
                  <c:v>485.82300000000004</c:v>
                </c:pt>
                <c:pt idx="3692">
                  <c:v>484.98899999999998</c:v>
                </c:pt>
                <c:pt idx="3693">
                  <c:v>484.14500000000004</c:v>
                </c:pt>
                <c:pt idx="3694">
                  <c:v>483.36600000000004</c:v>
                </c:pt>
                <c:pt idx="3695">
                  <c:v>482.60399999999998</c:v>
                </c:pt>
                <c:pt idx="3696">
                  <c:v>481.863</c:v>
                </c:pt>
                <c:pt idx="3697">
                  <c:v>481.15000000000003</c:v>
                </c:pt>
                <c:pt idx="3698">
                  <c:v>480.69499999999999</c:v>
                </c:pt>
                <c:pt idx="3699">
                  <c:v>480.20599999999996</c:v>
                </c:pt>
                <c:pt idx="3700">
                  <c:v>479.68199999999996</c:v>
                </c:pt>
                <c:pt idx="3701">
                  <c:v>479.12299999999999</c:v>
                </c:pt>
                <c:pt idx="3702">
                  <c:v>478.86899999999997</c:v>
                </c:pt>
                <c:pt idx="3703">
                  <c:v>478.59499999999997</c:v>
                </c:pt>
                <c:pt idx="3704">
                  <c:v>478.29900000000004</c:v>
                </c:pt>
                <c:pt idx="3705">
                  <c:v>477.98099999999994</c:v>
                </c:pt>
                <c:pt idx="3706">
                  <c:v>477.64000000000004</c:v>
                </c:pt>
                <c:pt idx="3707">
                  <c:v>477.27399999999994</c:v>
                </c:pt>
                <c:pt idx="3708">
                  <c:v>476.88200000000001</c:v>
                </c:pt>
                <c:pt idx="3709">
                  <c:v>476.46499999999997</c:v>
                </c:pt>
                <c:pt idx="3710">
                  <c:v>476.02299999999997</c:v>
                </c:pt>
                <c:pt idx="3711">
                  <c:v>475.56099999999998</c:v>
                </c:pt>
                <c:pt idx="3712">
                  <c:v>475.07900000000001</c:v>
                </c:pt>
                <c:pt idx="3713">
                  <c:v>474.62899999999996</c:v>
                </c:pt>
                <c:pt idx="3714">
                  <c:v>474.17799999999994</c:v>
                </c:pt>
                <c:pt idx="3715">
                  <c:v>473.77899999999994</c:v>
                </c:pt>
                <c:pt idx="3716">
                  <c:v>473.39100000000002</c:v>
                </c:pt>
                <c:pt idx="3717">
                  <c:v>473.03100000000001</c:v>
                </c:pt>
                <c:pt idx="3718">
                  <c:v>472.71999999999997</c:v>
                </c:pt>
                <c:pt idx="3719">
                  <c:v>472.435</c:v>
                </c:pt>
                <c:pt idx="3720">
                  <c:v>472.19800000000004</c:v>
                </c:pt>
                <c:pt idx="3721">
                  <c:v>471.99100000000004</c:v>
                </c:pt>
                <c:pt idx="3722">
                  <c:v>471.82</c:v>
                </c:pt>
                <c:pt idx="3723">
                  <c:v>471.68800000000005</c:v>
                </c:pt>
                <c:pt idx="3724">
                  <c:v>471.58599999999996</c:v>
                </c:pt>
                <c:pt idx="3725">
                  <c:v>471.52500000000003</c:v>
                </c:pt>
                <c:pt idx="3726">
                  <c:v>471.47899999999998</c:v>
                </c:pt>
              </c:numCache>
            </c:numRef>
          </c:yVal>
          <c:smooth val="0"/>
        </c:ser>
        <c:dLbls>
          <c:showLegendKey val="0"/>
          <c:showVal val="0"/>
          <c:showCatName val="0"/>
          <c:showSerName val="0"/>
          <c:showPercent val="0"/>
          <c:showBubbleSize val="0"/>
        </c:dLbls>
        <c:axId val="354754056"/>
        <c:axId val="354754448"/>
      </c:scatterChart>
      <c:scatterChart>
        <c:scatterStyle val="lineMarker"/>
        <c:varyColors val="0"/>
        <c:ser>
          <c:idx val="2"/>
          <c:order val="2"/>
          <c:tx>
            <c:v>I_Air3D</c:v>
          </c:tx>
          <c:spPr>
            <a:ln w="19050">
              <a:solidFill>
                <a:srgbClr val="0000FF"/>
              </a:solidFill>
              <a:prstDash val="dash"/>
            </a:ln>
          </c:spPr>
          <c:marker>
            <c:symbol val="none"/>
          </c:marker>
          <c:xVal>
            <c:numRef>
              <c:f>'S2-G1@Centre'!$H$3:$H$1708</c:f>
              <c:numCache>
                <c:formatCode>0.000</c:formatCode>
                <c:ptCount val="1706"/>
                <c:pt idx="0">
                  <c:v>0</c:v>
                </c:pt>
                <c:pt idx="1">
                  <c:v>0.68608499999999994</c:v>
                </c:pt>
                <c:pt idx="2">
                  <c:v>0.68608499999999994</c:v>
                </c:pt>
                <c:pt idx="3">
                  <c:v>0.68867250000000002</c:v>
                </c:pt>
                <c:pt idx="4">
                  <c:v>0.69566249999999996</c:v>
                </c:pt>
                <c:pt idx="5">
                  <c:v>0.70267250000000003</c:v>
                </c:pt>
                <c:pt idx="6">
                  <c:v>0.70971000000000006</c:v>
                </c:pt>
                <c:pt idx="7">
                  <c:v>0.71677250000000003</c:v>
                </c:pt>
                <c:pt idx="8">
                  <c:v>0.72385250000000001</c:v>
                </c:pt>
                <c:pt idx="9">
                  <c:v>0.73096000000000005</c:v>
                </c:pt>
                <c:pt idx="10">
                  <c:v>0.73808499999999999</c:v>
                </c:pt>
                <c:pt idx="11">
                  <c:v>0.74523499999999998</c:v>
                </c:pt>
                <c:pt idx="12">
                  <c:v>0.75241749999999996</c:v>
                </c:pt>
                <c:pt idx="13">
                  <c:v>0.75961500000000004</c:v>
                </c:pt>
                <c:pt idx="14">
                  <c:v>0.76684250000000009</c:v>
                </c:pt>
                <c:pt idx="15">
                  <c:v>0.77409000000000006</c:v>
                </c:pt>
                <c:pt idx="16">
                  <c:v>0.78136249999999996</c:v>
                </c:pt>
                <c:pt idx="17">
                  <c:v>0.78866249999999993</c:v>
                </c:pt>
                <c:pt idx="18">
                  <c:v>0.79597999999999991</c:v>
                </c:pt>
                <c:pt idx="19">
                  <c:v>0.80332749999999997</c:v>
                </c:pt>
                <c:pt idx="20">
                  <c:v>0.81069499999999994</c:v>
                </c:pt>
                <c:pt idx="21">
                  <c:v>0.81808750000000008</c:v>
                </c:pt>
                <c:pt idx="22">
                  <c:v>0.82551249999999998</c:v>
                </c:pt>
                <c:pt idx="23">
                  <c:v>0.832955</c:v>
                </c:pt>
                <c:pt idx="24">
                  <c:v>0.84043000000000001</c:v>
                </c:pt>
                <c:pt idx="25">
                  <c:v>0.84793000000000007</c:v>
                </c:pt>
                <c:pt idx="26">
                  <c:v>0.85545250000000006</c:v>
                </c:pt>
                <c:pt idx="27">
                  <c:v>0.86300999999999994</c:v>
                </c:pt>
                <c:pt idx="28">
                  <c:v>0.87058749999999996</c:v>
                </c:pt>
                <c:pt idx="29">
                  <c:v>0.87819749999999996</c:v>
                </c:pt>
                <c:pt idx="30">
                  <c:v>0.88583499999999993</c:v>
                </c:pt>
                <c:pt idx="31">
                  <c:v>0.89349749999999994</c:v>
                </c:pt>
                <c:pt idx="32">
                  <c:v>0.90118999999999994</c:v>
                </c:pt>
                <c:pt idx="33">
                  <c:v>0.90890999999999988</c:v>
                </c:pt>
                <c:pt idx="34">
                  <c:v>0.91666000000000003</c:v>
                </c:pt>
                <c:pt idx="35">
                  <c:v>0.92443750000000013</c:v>
                </c:pt>
                <c:pt idx="36">
                  <c:v>0.93224250000000008</c:v>
                </c:pt>
                <c:pt idx="37">
                  <c:v>0.94008000000000003</c:v>
                </c:pt>
                <c:pt idx="38">
                  <c:v>0.94794749999999994</c:v>
                </c:pt>
                <c:pt idx="39">
                  <c:v>0.95584250000000004</c:v>
                </c:pt>
                <c:pt idx="40">
                  <c:v>0.9637675</c:v>
                </c:pt>
                <c:pt idx="41">
                  <c:v>0.97172500000000006</c:v>
                </c:pt>
                <c:pt idx="42">
                  <c:v>0.97970999999999997</c:v>
                </c:pt>
                <c:pt idx="43">
                  <c:v>0.98772749999999998</c:v>
                </c:pt>
                <c:pt idx="44">
                  <c:v>0.99577250000000006</c:v>
                </c:pt>
                <c:pt idx="45">
                  <c:v>1.0038475</c:v>
                </c:pt>
                <c:pt idx="46">
                  <c:v>1.0119549999999999</c:v>
                </c:pt>
                <c:pt idx="47">
                  <c:v>1.0200900000000002</c:v>
                </c:pt>
                <c:pt idx="48">
                  <c:v>1.0282575</c:v>
                </c:pt>
                <c:pt idx="49">
                  <c:v>1.0364574999999998</c:v>
                </c:pt>
                <c:pt idx="50">
                  <c:v>1.0446850000000001</c:v>
                </c:pt>
                <c:pt idx="51">
                  <c:v>1.052945</c:v>
                </c:pt>
                <c:pt idx="52">
                  <c:v>1.0612250000000001</c:v>
                </c:pt>
                <c:pt idx="53">
                  <c:v>1.0694725</c:v>
                </c:pt>
                <c:pt idx="54">
                  <c:v>1.0776950000000001</c:v>
                </c:pt>
                <c:pt idx="55">
                  <c:v>1.0859075</c:v>
                </c:pt>
                <c:pt idx="56">
                  <c:v>1.0941174999999999</c:v>
                </c:pt>
                <c:pt idx="57">
                  <c:v>1.1023375</c:v>
                </c:pt>
                <c:pt idx="58">
                  <c:v>1.1105500000000001</c:v>
                </c:pt>
                <c:pt idx="59">
                  <c:v>1.1187624999999999</c:v>
                </c:pt>
                <c:pt idx="60">
                  <c:v>1.1269899999999999</c:v>
                </c:pt>
                <c:pt idx="61">
                  <c:v>1.1352325000000001</c:v>
                </c:pt>
                <c:pt idx="62">
                  <c:v>1.1434850000000001</c:v>
                </c:pt>
                <c:pt idx="63">
                  <c:v>1.1517474999999999</c:v>
                </c:pt>
                <c:pt idx="64">
                  <c:v>1.1600275</c:v>
                </c:pt>
                <c:pt idx="65">
                  <c:v>1.1683300000000001</c:v>
                </c:pt>
                <c:pt idx="66">
                  <c:v>1.1766475000000001</c:v>
                </c:pt>
                <c:pt idx="67">
                  <c:v>1.184985</c:v>
                </c:pt>
                <c:pt idx="68">
                  <c:v>1.1933450000000001</c:v>
                </c:pt>
                <c:pt idx="69">
                  <c:v>1.20173</c:v>
                </c:pt>
                <c:pt idx="70">
                  <c:v>1.210135</c:v>
                </c:pt>
                <c:pt idx="71">
                  <c:v>1.2185599999999999</c:v>
                </c:pt>
                <c:pt idx="72">
                  <c:v>1.2270174999999999</c:v>
                </c:pt>
                <c:pt idx="73">
                  <c:v>1.2354975000000001</c:v>
                </c:pt>
                <c:pt idx="74">
                  <c:v>1.244</c:v>
                </c:pt>
                <c:pt idx="75">
                  <c:v>1.2525375000000001</c:v>
                </c:pt>
                <c:pt idx="76">
                  <c:v>1.2611025</c:v>
                </c:pt>
                <c:pt idx="77">
                  <c:v>1.269695</c:v>
                </c:pt>
                <c:pt idx="78">
                  <c:v>1.2783249999999999</c:v>
                </c:pt>
                <c:pt idx="79">
                  <c:v>1.286985</c:v>
                </c:pt>
                <c:pt idx="80">
                  <c:v>1.2956749999999999</c:v>
                </c:pt>
                <c:pt idx="81">
                  <c:v>1.3043974999999999</c:v>
                </c:pt>
                <c:pt idx="82">
                  <c:v>1.3131550000000001</c:v>
                </c:pt>
                <c:pt idx="83">
                  <c:v>1.3219425</c:v>
                </c:pt>
                <c:pt idx="84">
                  <c:v>1.3307625000000001</c:v>
                </c:pt>
                <c:pt idx="85">
                  <c:v>1.33962</c:v>
                </c:pt>
                <c:pt idx="86">
                  <c:v>1.3485075</c:v>
                </c:pt>
                <c:pt idx="87">
                  <c:v>1.3574275</c:v>
                </c:pt>
                <c:pt idx="88">
                  <c:v>1.366385</c:v>
                </c:pt>
                <c:pt idx="89">
                  <c:v>1.375375</c:v>
                </c:pt>
                <c:pt idx="90">
                  <c:v>1.3843974999999999</c:v>
                </c:pt>
                <c:pt idx="91">
                  <c:v>1.3934599999999999</c:v>
                </c:pt>
                <c:pt idx="92">
                  <c:v>1.402555</c:v>
                </c:pt>
                <c:pt idx="93">
                  <c:v>1.4116825</c:v>
                </c:pt>
                <c:pt idx="94">
                  <c:v>1.4207375</c:v>
                </c:pt>
                <c:pt idx="95">
                  <c:v>1.42971</c:v>
                </c:pt>
                <c:pt idx="96">
                  <c:v>1.4385300000000001</c:v>
                </c:pt>
                <c:pt idx="97">
                  <c:v>1.44729</c:v>
                </c:pt>
                <c:pt idx="98">
                  <c:v>1.45604</c:v>
                </c:pt>
                <c:pt idx="99">
                  <c:v>1.4646975</c:v>
                </c:pt>
                <c:pt idx="100">
                  <c:v>1.4733000000000001</c:v>
                </c:pt>
                <c:pt idx="101">
                  <c:v>1.4818625000000001</c:v>
                </c:pt>
                <c:pt idx="102">
                  <c:v>1.4903825000000002</c:v>
                </c:pt>
                <c:pt idx="103">
                  <c:v>1.4988349999999999</c:v>
                </c:pt>
                <c:pt idx="104">
                  <c:v>1.5072775</c:v>
                </c:pt>
                <c:pt idx="105">
                  <c:v>1.5157175000000001</c:v>
                </c:pt>
                <c:pt idx="106">
                  <c:v>1.5240975000000001</c:v>
                </c:pt>
                <c:pt idx="107">
                  <c:v>1.5324325000000001</c:v>
                </c:pt>
                <c:pt idx="108">
                  <c:v>1.5407575</c:v>
                </c:pt>
                <c:pt idx="109">
                  <c:v>1.5490699999999999</c:v>
                </c:pt>
                <c:pt idx="110">
                  <c:v>1.5573575</c:v>
                </c:pt>
                <c:pt idx="111">
                  <c:v>1.5656050000000001</c:v>
                </c:pt>
                <c:pt idx="112">
                  <c:v>1.5738325000000002</c:v>
                </c:pt>
                <c:pt idx="113">
                  <c:v>1.5820675</c:v>
                </c:pt>
                <c:pt idx="114">
                  <c:v>1.590265</c:v>
                </c:pt>
                <c:pt idx="115">
                  <c:v>1.598455</c:v>
                </c:pt>
                <c:pt idx="116">
                  <c:v>1.6066150000000001</c:v>
                </c:pt>
                <c:pt idx="117">
                  <c:v>1.6147849999999999</c:v>
                </c:pt>
                <c:pt idx="118">
                  <c:v>1.6229324999999999</c:v>
                </c:pt>
                <c:pt idx="119">
                  <c:v>1.6310624999999999</c:v>
                </c:pt>
                <c:pt idx="120">
                  <c:v>1.6392</c:v>
                </c:pt>
                <c:pt idx="121">
                  <c:v>1.6473200000000001</c:v>
                </c:pt>
                <c:pt idx="122">
                  <c:v>1.65544</c:v>
                </c:pt>
                <c:pt idx="123">
                  <c:v>1.6635324999999999</c:v>
                </c:pt>
                <c:pt idx="124">
                  <c:v>1.6716374999999999</c:v>
                </c:pt>
                <c:pt idx="125">
                  <c:v>1.6797550000000001</c:v>
                </c:pt>
                <c:pt idx="126">
                  <c:v>1.6878625</c:v>
                </c:pt>
                <c:pt idx="127">
                  <c:v>1.6959599999999999</c:v>
                </c:pt>
                <c:pt idx="128">
                  <c:v>1.704035</c:v>
                </c:pt>
                <c:pt idx="129">
                  <c:v>1.712135</c:v>
                </c:pt>
                <c:pt idx="130">
                  <c:v>1.7202225000000002</c:v>
                </c:pt>
                <c:pt idx="131">
                  <c:v>1.7283074999999999</c:v>
                </c:pt>
                <c:pt idx="132">
                  <c:v>1.7364000000000002</c:v>
                </c:pt>
                <c:pt idx="133">
                  <c:v>1.7444999999999999</c:v>
                </c:pt>
                <c:pt idx="134">
                  <c:v>1.7525949999999999</c:v>
                </c:pt>
                <c:pt idx="135">
                  <c:v>1.7606799999999998</c:v>
                </c:pt>
                <c:pt idx="136">
                  <c:v>1.7687725000000001</c:v>
                </c:pt>
                <c:pt idx="137">
                  <c:v>1.7768875</c:v>
                </c:pt>
                <c:pt idx="138">
                  <c:v>1.784985</c:v>
                </c:pt>
                <c:pt idx="139">
                  <c:v>1.7930850000000003</c:v>
                </c:pt>
                <c:pt idx="140">
                  <c:v>1.8012050000000002</c:v>
                </c:pt>
                <c:pt idx="141">
                  <c:v>1.8093250000000001</c:v>
                </c:pt>
                <c:pt idx="142">
                  <c:v>1.8174399999999999</c:v>
                </c:pt>
                <c:pt idx="143">
                  <c:v>1.8255574999999999</c:v>
                </c:pt>
                <c:pt idx="144">
                  <c:v>1.8336924999999999</c:v>
                </c:pt>
                <c:pt idx="145">
                  <c:v>1.84182</c:v>
                </c:pt>
                <c:pt idx="146">
                  <c:v>1.8499475000000001</c:v>
                </c:pt>
                <c:pt idx="147">
                  <c:v>1.85809</c:v>
                </c:pt>
                <c:pt idx="148">
                  <c:v>1.8662450000000002</c:v>
                </c:pt>
                <c:pt idx="149">
                  <c:v>1.8743925000000001</c:v>
                </c:pt>
                <c:pt idx="150">
                  <c:v>1.8825524999999999</c:v>
                </c:pt>
                <c:pt idx="151">
                  <c:v>1.8907275000000001</c:v>
                </c:pt>
                <c:pt idx="152">
                  <c:v>1.8989075000000002</c:v>
                </c:pt>
                <c:pt idx="153">
                  <c:v>1.9070849999999999</c:v>
                </c:pt>
                <c:pt idx="154">
                  <c:v>1.9152800000000001</c:v>
                </c:pt>
                <c:pt idx="155">
                  <c:v>1.9234899999999999</c:v>
                </c:pt>
                <c:pt idx="156">
                  <c:v>1.9316924999999998</c:v>
                </c:pt>
                <c:pt idx="157">
                  <c:v>1.9399025000000001</c:v>
                </c:pt>
                <c:pt idx="158">
                  <c:v>1.9481325</c:v>
                </c:pt>
                <c:pt idx="159">
                  <c:v>1.9563774999999999</c:v>
                </c:pt>
                <c:pt idx="160">
                  <c:v>1.9646250000000001</c:v>
                </c:pt>
                <c:pt idx="161">
                  <c:v>1.9728824999999999</c:v>
                </c:pt>
                <c:pt idx="162">
                  <c:v>1.9811624999999999</c:v>
                </c:pt>
                <c:pt idx="163">
                  <c:v>1.989455</c:v>
                </c:pt>
                <c:pt idx="164">
                  <c:v>1.9977575000000001</c:v>
                </c:pt>
                <c:pt idx="165">
                  <c:v>2.0060725000000001</c:v>
                </c:pt>
                <c:pt idx="166">
                  <c:v>2.0144100000000003</c:v>
                </c:pt>
                <c:pt idx="167">
                  <c:v>2.0227525000000002</c:v>
                </c:pt>
                <c:pt idx="168">
                  <c:v>2.0311075000000001</c:v>
                </c:pt>
                <c:pt idx="169">
                  <c:v>2.0394824999999996</c:v>
                </c:pt>
                <c:pt idx="170">
                  <c:v>2.0478749999999999</c:v>
                </c:pt>
                <c:pt idx="171">
                  <c:v>2.0562724999999999</c:v>
                </c:pt>
                <c:pt idx="172">
                  <c:v>2.0646825</c:v>
                </c:pt>
                <c:pt idx="173">
                  <c:v>2.0731125000000001</c:v>
                </c:pt>
                <c:pt idx="174">
                  <c:v>2.0815524999999999</c:v>
                </c:pt>
                <c:pt idx="175">
                  <c:v>2.0900024999999998</c:v>
                </c:pt>
                <c:pt idx="176">
                  <c:v>2.0984674999999999</c:v>
                </c:pt>
                <c:pt idx="177">
                  <c:v>2.1069500000000003</c:v>
                </c:pt>
                <c:pt idx="178">
                  <c:v>2.11544</c:v>
                </c:pt>
                <c:pt idx="179">
                  <c:v>2.1239425000000001</c:v>
                </c:pt>
                <c:pt idx="180">
                  <c:v>2.1324624999999999</c:v>
                </c:pt>
                <c:pt idx="181">
                  <c:v>2.1409924999999999</c:v>
                </c:pt>
                <c:pt idx="182">
                  <c:v>2.1495299999999999</c:v>
                </c:pt>
                <c:pt idx="183">
                  <c:v>2.1580825000000003</c:v>
                </c:pt>
                <c:pt idx="184">
                  <c:v>2.1666525000000001</c:v>
                </c:pt>
                <c:pt idx="185">
                  <c:v>2.17523</c:v>
                </c:pt>
                <c:pt idx="186">
                  <c:v>2.1838099999999998</c:v>
                </c:pt>
                <c:pt idx="187">
                  <c:v>2.1924000000000001</c:v>
                </c:pt>
                <c:pt idx="188">
                  <c:v>2.2009975000000002</c:v>
                </c:pt>
                <c:pt idx="189">
                  <c:v>2.2096149999999999</c:v>
                </c:pt>
                <c:pt idx="190">
                  <c:v>2.2182650000000002</c:v>
                </c:pt>
                <c:pt idx="191">
                  <c:v>2.226925</c:v>
                </c:pt>
                <c:pt idx="192">
                  <c:v>2.2356000000000003</c:v>
                </c:pt>
                <c:pt idx="193">
                  <c:v>2.2443024999999999</c:v>
                </c:pt>
                <c:pt idx="194">
                  <c:v>2.2530399999999999</c:v>
                </c:pt>
                <c:pt idx="195">
                  <c:v>2.261825</c:v>
                </c:pt>
                <c:pt idx="196">
                  <c:v>2.2706474999999999</c:v>
                </c:pt>
                <c:pt idx="197">
                  <c:v>2.2794924999999999</c:v>
                </c:pt>
                <c:pt idx="198">
                  <c:v>2.2883549999999997</c:v>
                </c:pt>
                <c:pt idx="199">
                  <c:v>2.2972324999999998</c:v>
                </c:pt>
                <c:pt idx="200">
                  <c:v>2.30613</c:v>
                </c:pt>
                <c:pt idx="201">
                  <c:v>2.3150500000000003</c:v>
                </c:pt>
                <c:pt idx="202">
                  <c:v>2.323995</c:v>
                </c:pt>
                <c:pt idx="203">
                  <c:v>2.3329675000000001</c:v>
                </c:pt>
                <c:pt idx="204">
                  <c:v>2.3419724999999998</c:v>
                </c:pt>
                <c:pt idx="205">
                  <c:v>2.3510074999999997</c:v>
                </c:pt>
                <c:pt idx="206">
                  <c:v>2.3600775000000001</c:v>
                </c:pt>
                <c:pt idx="207">
                  <c:v>2.3691825</c:v>
                </c:pt>
                <c:pt idx="208">
                  <c:v>2.3783175000000001</c:v>
                </c:pt>
                <c:pt idx="209">
                  <c:v>2.3874849999999999</c:v>
                </c:pt>
                <c:pt idx="210">
                  <c:v>2.3966825000000003</c:v>
                </c:pt>
                <c:pt idx="211">
                  <c:v>2.4059174999999997</c:v>
                </c:pt>
                <c:pt idx="212">
                  <c:v>2.4151824999999998</c:v>
                </c:pt>
                <c:pt idx="213">
                  <c:v>2.4244775000000001</c:v>
                </c:pt>
                <c:pt idx="214">
                  <c:v>2.4338074999999999</c:v>
                </c:pt>
                <c:pt idx="215">
                  <c:v>2.4431700000000003</c:v>
                </c:pt>
                <c:pt idx="216">
                  <c:v>2.4525575000000002</c:v>
                </c:pt>
                <c:pt idx="217">
                  <c:v>2.4619675000000001</c:v>
                </c:pt>
                <c:pt idx="218">
                  <c:v>2.4714024999999999</c:v>
                </c:pt>
                <c:pt idx="219">
                  <c:v>2.4808650000000001</c:v>
                </c:pt>
                <c:pt idx="220">
                  <c:v>2.4903550000000001</c:v>
                </c:pt>
                <c:pt idx="221">
                  <c:v>2.4998775000000002</c:v>
                </c:pt>
                <c:pt idx="222">
                  <c:v>2.5094249999999998</c:v>
                </c:pt>
                <c:pt idx="223">
                  <c:v>2.5190250000000001</c:v>
                </c:pt>
                <c:pt idx="224">
                  <c:v>2.5286499999999998</c:v>
                </c:pt>
                <c:pt idx="225">
                  <c:v>2.5383</c:v>
                </c:pt>
                <c:pt idx="226">
                  <c:v>2.548</c:v>
                </c:pt>
                <c:pt idx="227">
                  <c:v>2.55775</c:v>
                </c:pt>
                <c:pt idx="228">
                  <c:v>2.5675249999999998</c:v>
                </c:pt>
                <c:pt idx="229">
                  <c:v>2.57735</c:v>
                </c:pt>
                <c:pt idx="230">
                  <c:v>2.5872250000000001</c:v>
                </c:pt>
                <c:pt idx="231">
                  <c:v>2.5971500000000001</c:v>
                </c:pt>
                <c:pt idx="232">
                  <c:v>2.6071</c:v>
                </c:pt>
                <c:pt idx="233">
                  <c:v>2.6170749999999998</c:v>
                </c:pt>
                <c:pt idx="234">
                  <c:v>2.6270249999999997</c:v>
                </c:pt>
                <c:pt idx="235">
                  <c:v>2.6369750000000001</c:v>
                </c:pt>
                <c:pt idx="236">
                  <c:v>2.6469499999999999</c:v>
                </c:pt>
                <c:pt idx="237">
                  <c:v>2.6568999999999998</c:v>
                </c:pt>
                <c:pt idx="238">
                  <c:v>2.6668500000000002</c:v>
                </c:pt>
                <c:pt idx="239">
                  <c:v>2.676825</c:v>
                </c:pt>
                <c:pt idx="240">
                  <c:v>2.6867749999999999</c:v>
                </c:pt>
                <c:pt idx="241">
                  <c:v>2.6967250000000003</c:v>
                </c:pt>
                <c:pt idx="242">
                  <c:v>2.7066750000000002</c:v>
                </c:pt>
                <c:pt idx="243">
                  <c:v>2.7166250000000001</c:v>
                </c:pt>
                <c:pt idx="244">
                  <c:v>2.726575</c:v>
                </c:pt>
                <c:pt idx="245">
                  <c:v>2.7365249999999999</c:v>
                </c:pt>
                <c:pt idx="246">
                  <c:v>2.7464749999999998</c:v>
                </c:pt>
                <c:pt idx="247">
                  <c:v>2.7564249999999997</c:v>
                </c:pt>
                <c:pt idx="248">
                  <c:v>2.7663500000000001</c:v>
                </c:pt>
                <c:pt idx="249">
                  <c:v>2.7763</c:v>
                </c:pt>
                <c:pt idx="250">
                  <c:v>2.786225</c:v>
                </c:pt>
                <c:pt idx="251">
                  <c:v>2.7961749999999999</c:v>
                </c:pt>
                <c:pt idx="252">
                  <c:v>2.8060999999999998</c:v>
                </c:pt>
                <c:pt idx="253">
                  <c:v>2.8160000000000003</c:v>
                </c:pt>
                <c:pt idx="254">
                  <c:v>2.8259249999999998</c:v>
                </c:pt>
                <c:pt idx="255">
                  <c:v>2.8358749999999997</c:v>
                </c:pt>
                <c:pt idx="256">
                  <c:v>2.8457750000000002</c:v>
                </c:pt>
                <c:pt idx="257">
                  <c:v>2.8556749999999997</c:v>
                </c:pt>
                <c:pt idx="258">
                  <c:v>2.8656000000000001</c:v>
                </c:pt>
                <c:pt idx="259">
                  <c:v>2.8754999999999997</c:v>
                </c:pt>
                <c:pt idx="260">
                  <c:v>2.8854000000000002</c:v>
                </c:pt>
                <c:pt idx="261">
                  <c:v>2.8952999999999998</c:v>
                </c:pt>
                <c:pt idx="262">
                  <c:v>2.9052250000000002</c:v>
                </c:pt>
                <c:pt idx="263">
                  <c:v>2.9151500000000001</c:v>
                </c:pt>
                <c:pt idx="264">
                  <c:v>2.9250750000000001</c:v>
                </c:pt>
                <c:pt idx="265">
                  <c:v>2.935025</c:v>
                </c:pt>
                <c:pt idx="266">
                  <c:v>2.9449999999999998</c:v>
                </c:pt>
                <c:pt idx="267">
                  <c:v>2.9550000000000001</c:v>
                </c:pt>
                <c:pt idx="268">
                  <c:v>2.9650249999999998</c:v>
                </c:pt>
                <c:pt idx="269">
                  <c:v>2.97505</c:v>
                </c:pt>
                <c:pt idx="270">
                  <c:v>2.9850249999999998</c:v>
                </c:pt>
                <c:pt idx="271">
                  <c:v>2.994875</c:v>
                </c:pt>
                <c:pt idx="272">
                  <c:v>3.0046750000000002</c:v>
                </c:pt>
                <c:pt idx="273">
                  <c:v>3.0144000000000002</c:v>
                </c:pt>
                <c:pt idx="274">
                  <c:v>3.0240749999999998</c:v>
                </c:pt>
                <c:pt idx="275">
                  <c:v>3.0337000000000001</c:v>
                </c:pt>
                <c:pt idx="276">
                  <c:v>3.0433749999999997</c:v>
                </c:pt>
                <c:pt idx="277">
                  <c:v>3.0529000000000002</c:v>
                </c:pt>
                <c:pt idx="278">
                  <c:v>3.0624500000000001</c:v>
                </c:pt>
                <c:pt idx="279">
                  <c:v>3.0720499999999999</c:v>
                </c:pt>
                <c:pt idx="280">
                  <c:v>3.0816249999999998</c:v>
                </c:pt>
                <c:pt idx="281">
                  <c:v>3.0911500000000003</c:v>
                </c:pt>
                <c:pt idx="282">
                  <c:v>3.1006999999999998</c:v>
                </c:pt>
                <c:pt idx="283">
                  <c:v>3.110325</c:v>
                </c:pt>
                <c:pt idx="284">
                  <c:v>3.1198999999999999</c:v>
                </c:pt>
                <c:pt idx="285">
                  <c:v>3.1295000000000002</c:v>
                </c:pt>
                <c:pt idx="286">
                  <c:v>3.1391250000000004</c:v>
                </c:pt>
                <c:pt idx="287">
                  <c:v>3.1488</c:v>
                </c:pt>
                <c:pt idx="288">
                  <c:v>3.1584500000000002</c:v>
                </c:pt>
                <c:pt idx="289">
                  <c:v>3.1681250000000003</c:v>
                </c:pt>
                <c:pt idx="290">
                  <c:v>3.1778500000000003</c:v>
                </c:pt>
                <c:pt idx="291">
                  <c:v>3.1875499999999999</c:v>
                </c:pt>
                <c:pt idx="292">
                  <c:v>3.1972499999999999</c:v>
                </c:pt>
                <c:pt idx="293">
                  <c:v>3.2068750000000001</c:v>
                </c:pt>
                <c:pt idx="294">
                  <c:v>3.216475</c:v>
                </c:pt>
                <c:pt idx="295">
                  <c:v>3.2260499999999999</c:v>
                </c:pt>
                <c:pt idx="296">
                  <c:v>3.2355750000000003</c:v>
                </c:pt>
                <c:pt idx="297">
                  <c:v>3.24505</c:v>
                </c:pt>
                <c:pt idx="298">
                  <c:v>3.2544999999999997</c:v>
                </c:pt>
                <c:pt idx="299">
                  <c:v>3.263925</c:v>
                </c:pt>
                <c:pt idx="300">
                  <c:v>3.2733499999999998</c:v>
                </c:pt>
                <c:pt idx="301">
                  <c:v>3.2827500000000001</c:v>
                </c:pt>
                <c:pt idx="302">
                  <c:v>3.2921499999999999</c:v>
                </c:pt>
                <c:pt idx="303">
                  <c:v>3.3015750000000001</c:v>
                </c:pt>
                <c:pt idx="304">
                  <c:v>3.3110500000000003</c:v>
                </c:pt>
                <c:pt idx="305">
                  <c:v>3.3205</c:v>
                </c:pt>
                <c:pt idx="306">
                  <c:v>3.3299750000000001</c:v>
                </c:pt>
                <c:pt idx="307">
                  <c:v>3.3394750000000002</c:v>
                </c:pt>
                <c:pt idx="308">
                  <c:v>3.3489</c:v>
                </c:pt>
                <c:pt idx="309">
                  <c:v>3.3583000000000003</c:v>
                </c:pt>
                <c:pt idx="310">
                  <c:v>3.3676749999999998</c:v>
                </c:pt>
                <c:pt idx="311">
                  <c:v>3.376925</c:v>
                </c:pt>
                <c:pt idx="312">
                  <c:v>3.3861750000000002</c:v>
                </c:pt>
                <c:pt idx="313">
                  <c:v>3.3953249999999997</c:v>
                </c:pt>
                <c:pt idx="314">
                  <c:v>3.4044249999999998</c:v>
                </c:pt>
                <c:pt idx="315">
                  <c:v>3.4134249999999997</c:v>
                </c:pt>
                <c:pt idx="316">
                  <c:v>3.4224249999999996</c:v>
                </c:pt>
                <c:pt idx="317">
                  <c:v>3.4313499999999997</c:v>
                </c:pt>
                <c:pt idx="318">
                  <c:v>3.4402250000000003</c:v>
                </c:pt>
                <c:pt idx="319">
                  <c:v>3.4490500000000002</c:v>
                </c:pt>
                <c:pt idx="320">
                  <c:v>3.4578499999999996</c:v>
                </c:pt>
                <c:pt idx="321">
                  <c:v>3.4666250000000001</c:v>
                </c:pt>
                <c:pt idx="322">
                  <c:v>3.4753750000000001</c:v>
                </c:pt>
                <c:pt idx="323">
                  <c:v>3.4840500000000003</c:v>
                </c:pt>
                <c:pt idx="324">
                  <c:v>3.492775</c:v>
                </c:pt>
                <c:pt idx="325">
                  <c:v>3.5014499999999997</c:v>
                </c:pt>
                <c:pt idx="326">
                  <c:v>3.5101249999999999</c:v>
                </c:pt>
                <c:pt idx="327">
                  <c:v>3.5187250000000003</c:v>
                </c:pt>
                <c:pt idx="328">
                  <c:v>3.5273750000000001</c:v>
                </c:pt>
                <c:pt idx="329">
                  <c:v>3.5359750000000001</c:v>
                </c:pt>
                <c:pt idx="330">
                  <c:v>3.5446</c:v>
                </c:pt>
                <c:pt idx="331">
                  <c:v>3.553175</c:v>
                </c:pt>
                <c:pt idx="332">
                  <c:v>3.5617749999999995</c:v>
                </c:pt>
                <c:pt idx="333">
                  <c:v>3.5703499999999999</c:v>
                </c:pt>
                <c:pt idx="334">
                  <c:v>3.5789500000000003</c:v>
                </c:pt>
                <c:pt idx="335">
                  <c:v>3.5875249999999999</c:v>
                </c:pt>
                <c:pt idx="336">
                  <c:v>3.5960749999999999</c:v>
                </c:pt>
                <c:pt idx="337">
                  <c:v>3.6046500000000004</c:v>
                </c:pt>
                <c:pt idx="338">
                  <c:v>3.6132249999999999</c:v>
                </c:pt>
                <c:pt idx="339">
                  <c:v>3.6217999999999999</c:v>
                </c:pt>
                <c:pt idx="340">
                  <c:v>3.6303750000000004</c:v>
                </c:pt>
                <c:pt idx="341">
                  <c:v>3.638925</c:v>
                </c:pt>
                <c:pt idx="342">
                  <c:v>3.6475249999999999</c:v>
                </c:pt>
                <c:pt idx="343">
                  <c:v>3.6561000000000003</c:v>
                </c:pt>
                <c:pt idx="344">
                  <c:v>3.6646749999999999</c:v>
                </c:pt>
                <c:pt idx="345">
                  <c:v>3.6732500000000003</c:v>
                </c:pt>
                <c:pt idx="346">
                  <c:v>3.6818499999999998</c:v>
                </c:pt>
                <c:pt idx="347">
                  <c:v>3.6904249999999998</c:v>
                </c:pt>
                <c:pt idx="348">
                  <c:v>3.6990500000000002</c:v>
                </c:pt>
                <c:pt idx="349">
                  <c:v>3.7076499999999997</c:v>
                </c:pt>
                <c:pt idx="350">
                  <c:v>3.716275</c:v>
                </c:pt>
                <c:pt idx="351">
                  <c:v>3.7248999999999999</c:v>
                </c:pt>
                <c:pt idx="352">
                  <c:v>3.7336</c:v>
                </c:pt>
                <c:pt idx="353">
                  <c:v>3.742375</c:v>
                </c:pt>
                <c:pt idx="354">
                  <c:v>3.7512249999999998</c:v>
                </c:pt>
                <c:pt idx="355">
                  <c:v>3.7601750000000003</c:v>
                </c:pt>
                <c:pt idx="356">
                  <c:v>3.7692249999999996</c:v>
                </c:pt>
                <c:pt idx="357">
                  <c:v>3.7783499999999997</c:v>
                </c:pt>
                <c:pt idx="358">
                  <c:v>3.7874499999999998</c:v>
                </c:pt>
                <c:pt idx="359">
                  <c:v>3.7965</c:v>
                </c:pt>
                <c:pt idx="360">
                  <c:v>3.8055249999999998</c:v>
                </c:pt>
                <c:pt idx="361">
                  <c:v>3.8144749999999998</c:v>
                </c:pt>
                <c:pt idx="362">
                  <c:v>3.8233999999999999</c:v>
                </c:pt>
                <c:pt idx="363">
                  <c:v>3.8323000000000005</c:v>
                </c:pt>
                <c:pt idx="364">
                  <c:v>3.8412250000000001</c:v>
                </c:pt>
                <c:pt idx="365">
                  <c:v>3.8500999999999999</c:v>
                </c:pt>
                <c:pt idx="366">
                  <c:v>3.8589249999999997</c:v>
                </c:pt>
                <c:pt idx="367">
                  <c:v>3.8677000000000001</c:v>
                </c:pt>
                <c:pt idx="368">
                  <c:v>3.8764750000000001</c:v>
                </c:pt>
                <c:pt idx="369">
                  <c:v>3.8852249999999997</c:v>
                </c:pt>
                <c:pt idx="370">
                  <c:v>3.8939500000000002</c:v>
                </c:pt>
                <c:pt idx="371">
                  <c:v>3.9026749999999999</c:v>
                </c:pt>
                <c:pt idx="372">
                  <c:v>3.9114000000000004</c:v>
                </c:pt>
                <c:pt idx="373">
                  <c:v>3.92015</c:v>
                </c:pt>
                <c:pt idx="374">
                  <c:v>3.9288999999999996</c:v>
                </c:pt>
                <c:pt idx="375">
                  <c:v>3.937675</c:v>
                </c:pt>
                <c:pt idx="376">
                  <c:v>3.9464999999999999</c:v>
                </c:pt>
                <c:pt idx="377">
                  <c:v>3.9553249999999998</c:v>
                </c:pt>
                <c:pt idx="378">
                  <c:v>3.9641750000000004</c:v>
                </c:pt>
                <c:pt idx="379">
                  <c:v>3.9730750000000001</c:v>
                </c:pt>
                <c:pt idx="380">
                  <c:v>3.9820000000000002</c:v>
                </c:pt>
                <c:pt idx="381">
                  <c:v>3.9909500000000002</c:v>
                </c:pt>
                <c:pt idx="382">
                  <c:v>3.9999250000000002</c:v>
                </c:pt>
                <c:pt idx="383">
                  <c:v>4.0089249999999996</c:v>
                </c:pt>
                <c:pt idx="384">
                  <c:v>4.017925</c:v>
                </c:pt>
                <c:pt idx="385">
                  <c:v>4.0269750000000002</c:v>
                </c:pt>
                <c:pt idx="386">
                  <c:v>4.0360500000000004</c:v>
                </c:pt>
                <c:pt idx="387">
                  <c:v>4.0451500000000005</c:v>
                </c:pt>
                <c:pt idx="388">
                  <c:v>4.0543000000000005</c:v>
                </c:pt>
                <c:pt idx="389">
                  <c:v>4.0634999999999994</c:v>
                </c:pt>
                <c:pt idx="390">
                  <c:v>4.0727500000000001</c:v>
                </c:pt>
                <c:pt idx="391">
                  <c:v>4.0820500000000006</c:v>
                </c:pt>
                <c:pt idx="392">
                  <c:v>4.0913750000000002</c:v>
                </c:pt>
                <c:pt idx="393">
                  <c:v>4.1007750000000005</c:v>
                </c:pt>
                <c:pt idx="394">
                  <c:v>4.1102249999999998</c:v>
                </c:pt>
                <c:pt idx="395">
                  <c:v>4.1197499999999998</c:v>
                </c:pt>
                <c:pt idx="396">
                  <c:v>4.1293000000000006</c:v>
                </c:pt>
                <c:pt idx="397">
                  <c:v>4.1388750000000005</c:v>
                </c:pt>
                <c:pt idx="398">
                  <c:v>4.1485250000000002</c:v>
                </c:pt>
                <c:pt idx="399">
                  <c:v>4.1581999999999999</c:v>
                </c:pt>
                <c:pt idx="400">
                  <c:v>4.1679250000000003</c:v>
                </c:pt>
                <c:pt idx="401">
                  <c:v>4.1776999999999997</c:v>
                </c:pt>
                <c:pt idx="402">
                  <c:v>4.1875249999999999</c:v>
                </c:pt>
                <c:pt idx="403">
                  <c:v>4.1974</c:v>
                </c:pt>
                <c:pt idx="404">
                  <c:v>4.2073499999999999</c:v>
                </c:pt>
                <c:pt idx="405">
                  <c:v>4.2173500000000006</c:v>
                </c:pt>
                <c:pt idx="406">
                  <c:v>4.2274000000000003</c:v>
                </c:pt>
                <c:pt idx="407">
                  <c:v>4.2375000000000007</c:v>
                </c:pt>
                <c:pt idx="408">
                  <c:v>4.2476750000000001</c:v>
                </c:pt>
                <c:pt idx="409">
                  <c:v>4.2578750000000003</c:v>
                </c:pt>
                <c:pt idx="410">
                  <c:v>4.2680500000000006</c:v>
                </c:pt>
                <c:pt idx="411">
                  <c:v>4.2782999999999998</c:v>
                </c:pt>
                <c:pt idx="412">
                  <c:v>4.2885249999999999</c:v>
                </c:pt>
                <c:pt idx="413">
                  <c:v>4.2988</c:v>
                </c:pt>
                <c:pt idx="414">
                  <c:v>4.309075</c:v>
                </c:pt>
                <c:pt idx="415">
                  <c:v>4.31935</c:v>
                </c:pt>
                <c:pt idx="416">
                  <c:v>4.3296749999999999</c:v>
                </c:pt>
                <c:pt idx="417">
                  <c:v>4.34</c:v>
                </c:pt>
                <c:pt idx="418">
                  <c:v>4.3503499999999997</c:v>
                </c:pt>
                <c:pt idx="419">
                  <c:v>4.3607250000000004</c:v>
                </c:pt>
                <c:pt idx="420">
                  <c:v>4.3711000000000002</c:v>
                </c:pt>
                <c:pt idx="421">
                  <c:v>4.3815249999999999</c:v>
                </c:pt>
                <c:pt idx="422">
                  <c:v>4.3919499999999996</c:v>
                </c:pt>
                <c:pt idx="423">
                  <c:v>4.4024000000000001</c:v>
                </c:pt>
                <c:pt idx="424">
                  <c:v>4.4128750000000005</c:v>
                </c:pt>
                <c:pt idx="425">
                  <c:v>4.4233500000000001</c:v>
                </c:pt>
                <c:pt idx="426">
                  <c:v>4.4338500000000005</c:v>
                </c:pt>
                <c:pt idx="427">
                  <c:v>4.4443999999999999</c:v>
                </c:pt>
                <c:pt idx="428">
                  <c:v>4.4549500000000002</c:v>
                </c:pt>
                <c:pt idx="429">
                  <c:v>4.4655250000000004</c:v>
                </c:pt>
                <c:pt idx="430">
                  <c:v>4.4761250000000006</c:v>
                </c:pt>
                <c:pt idx="431">
                  <c:v>4.4867249999999999</c:v>
                </c:pt>
                <c:pt idx="432">
                  <c:v>4.4973749999999999</c:v>
                </c:pt>
                <c:pt idx="433">
                  <c:v>4.508</c:v>
                </c:pt>
                <c:pt idx="434">
                  <c:v>4.5185999999999993</c:v>
                </c:pt>
                <c:pt idx="435">
                  <c:v>4.5291749999999995</c:v>
                </c:pt>
                <c:pt idx="436">
                  <c:v>4.5397249999999998</c:v>
                </c:pt>
                <c:pt idx="437">
                  <c:v>4.5502500000000001</c:v>
                </c:pt>
                <c:pt idx="438">
                  <c:v>4.5607750000000005</c:v>
                </c:pt>
                <c:pt idx="439">
                  <c:v>4.571275</c:v>
                </c:pt>
                <c:pt idx="440">
                  <c:v>4.5817499999999995</c:v>
                </c:pt>
                <c:pt idx="441">
                  <c:v>4.592225</c:v>
                </c:pt>
                <c:pt idx="442">
                  <c:v>4.6026999999999996</c:v>
                </c:pt>
                <c:pt idx="443">
                  <c:v>4.6131500000000001</c:v>
                </c:pt>
                <c:pt idx="444">
                  <c:v>4.6235999999999997</c:v>
                </c:pt>
                <c:pt idx="445">
                  <c:v>4.6340250000000003</c:v>
                </c:pt>
                <c:pt idx="446">
                  <c:v>4.64445</c:v>
                </c:pt>
                <c:pt idx="447">
                  <c:v>4.6548749999999997</c:v>
                </c:pt>
                <c:pt idx="448">
                  <c:v>4.6653000000000002</c:v>
                </c:pt>
                <c:pt idx="449">
                  <c:v>4.6757</c:v>
                </c:pt>
                <c:pt idx="450">
                  <c:v>4.6861249999999997</c:v>
                </c:pt>
                <c:pt idx="451">
                  <c:v>4.6965250000000003</c:v>
                </c:pt>
                <c:pt idx="452">
                  <c:v>4.70695</c:v>
                </c:pt>
                <c:pt idx="453">
                  <c:v>4.7173499999999997</c:v>
                </c:pt>
                <c:pt idx="454">
                  <c:v>4.7277750000000003</c:v>
                </c:pt>
                <c:pt idx="455">
                  <c:v>4.738175</c:v>
                </c:pt>
                <c:pt idx="456">
                  <c:v>4.7485749999999998</c:v>
                </c:pt>
                <c:pt idx="457">
                  <c:v>4.7589750000000004</c:v>
                </c:pt>
                <c:pt idx="458">
                  <c:v>4.7694000000000001</c:v>
                </c:pt>
                <c:pt idx="459">
                  <c:v>4.7797999999999998</c:v>
                </c:pt>
                <c:pt idx="460">
                  <c:v>4.7902000000000005</c:v>
                </c:pt>
                <c:pt idx="461">
                  <c:v>4.8006250000000001</c:v>
                </c:pt>
                <c:pt idx="462">
                  <c:v>4.8110499999999998</c:v>
                </c:pt>
                <c:pt idx="463">
                  <c:v>4.8214750000000004</c:v>
                </c:pt>
                <c:pt idx="464">
                  <c:v>4.8319000000000001</c:v>
                </c:pt>
                <c:pt idx="465">
                  <c:v>4.8423499999999997</c:v>
                </c:pt>
                <c:pt idx="466">
                  <c:v>4.8528000000000002</c:v>
                </c:pt>
                <c:pt idx="467">
                  <c:v>4.8632499999999999</c:v>
                </c:pt>
                <c:pt idx="468">
                  <c:v>4.8737250000000003</c:v>
                </c:pt>
                <c:pt idx="469">
                  <c:v>4.8842000000000008</c:v>
                </c:pt>
                <c:pt idx="470">
                  <c:v>4.8946999999999994</c:v>
                </c:pt>
                <c:pt idx="471">
                  <c:v>4.9051999999999998</c:v>
                </c:pt>
                <c:pt idx="472">
                  <c:v>4.9157250000000001</c:v>
                </c:pt>
                <c:pt idx="473">
                  <c:v>4.9262500000000005</c:v>
                </c:pt>
                <c:pt idx="474">
                  <c:v>4.9367999999999999</c:v>
                </c:pt>
                <c:pt idx="475">
                  <c:v>4.9473750000000001</c:v>
                </c:pt>
                <c:pt idx="476">
                  <c:v>4.9579500000000003</c:v>
                </c:pt>
                <c:pt idx="477">
                  <c:v>4.9685500000000005</c:v>
                </c:pt>
                <c:pt idx="478">
                  <c:v>4.9791750000000006</c:v>
                </c:pt>
                <c:pt idx="479">
                  <c:v>4.9898249999999997</c:v>
                </c:pt>
                <c:pt idx="480">
                  <c:v>5.0004749999999998</c:v>
                </c:pt>
                <c:pt idx="481">
                  <c:v>5.0111500000000007</c:v>
                </c:pt>
                <c:pt idx="482">
                  <c:v>5.0218499999999997</c:v>
                </c:pt>
                <c:pt idx="483">
                  <c:v>5.0325750000000005</c:v>
                </c:pt>
                <c:pt idx="484">
                  <c:v>5.0432999999999995</c:v>
                </c:pt>
                <c:pt idx="485">
                  <c:v>5.0540500000000002</c:v>
                </c:pt>
                <c:pt idx="486">
                  <c:v>5.0648499999999999</c:v>
                </c:pt>
                <c:pt idx="487">
                  <c:v>5.0756500000000004</c:v>
                </c:pt>
                <c:pt idx="488">
                  <c:v>5.0864750000000001</c:v>
                </c:pt>
                <c:pt idx="489">
                  <c:v>5.0973249999999997</c:v>
                </c:pt>
                <c:pt idx="490">
                  <c:v>5.1081750000000001</c:v>
                </c:pt>
                <c:pt idx="491">
                  <c:v>5.1190749999999996</c:v>
                </c:pt>
                <c:pt idx="492">
                  <c:v>5.13</c:v>
                </c:pt>
                <c:pt idx="493">
                  <c:v>5.1409249999999993</c:v>
                </c:pt>
                <c:pt idx="494">
                  <c:v>5.1519000000000004</c:v>
                </c:pt>
                <c:pt idx="495">
                  <c:v>5.1628749999999997</c:v>
                </c:pt>
                <c:pt idx="496">
                  <c:v>5.1738999999999997</c:v>
                </c:pt>
                <c:pt idx="497">
                  <c:v>5.1849249999999998</c:v>
                </c:pt>
                <c:pt idx="498">
                  <c:v>5.1959999999999997</c:v>
                </c:pt>
                <c:pt idx="499">
                  <c:v>5.2070749999999997</c:v>
                </c:pt>
                <c:pt idx="500">
                  <c:v>5.2181999999999995</c:v>
                </c:pt>
                <c:pt idx="501">
                  <c:v>5.2293500000000002</c:v>
                </c:pt>
                <c:pt idx="502">
                  <c:v>5.2404999999999999</c:v>
                </c:pt>
                <c:pt idx="503">
                  <c:v>5.2517000000000005</c:v>
                </c:pt>
                <c:pt idx="504">
                  <c:v>5.2629000000000001</c:v>
                </c:pt>
                <c:pt idx="505">
                  <c:v>5.2741499999999997</c:v>
                </c:pt>
                <c:pt idx="506">
                  <c:v>5.285425</c:v>
                </c:pt>
                <c:pt idx="507">
                  <c:v>5.2967250000000003</c:v>
                </c:pt>
                <c:pt idx="508">
                  <c:v>5.3080500000000006</c:v>
                </c:pt>
                <c:pt idx="509">
                  <c:v>5.3194249999999998</c:v>
                </c:pt>
                <c:pt idx="510">
                  <c:v>5.3308</c:v>
                </c:pt>
                <c:pt idx="511">
                  <c:v>5.342225</c:v>
                </c:pt>
                <c:pt idx="512">
                  <c:v>5.35365</c:v>
                </c:pt>
                <c:pt idx="513">
                  <c:v>5.3651249999999999</c:v>
                </c:pt>
                <c:pt idx="514">
                  <c:v>5.3766249999999998</c:v>
                </c:pt>
                <c:pt idx="515">
                  <c:v>5.3881749999999995</c:v>
                </c:pt>
                <c:pt idx="516">
                  <c:v>5.3997250000000001</c:v>
                </c:pt>
                <c:pt idx="517">
                  <c:v>5.4113249999999997</c:v>
                </c:pt>
                <c:pt idx="518">
                  <c:v>5.4229750000000001</c:v>
                </c:pt>
                <c:pt idx="519">
                  <c:v>5.4346249999999996</c:v>
                </c:pt>
                <c:pt idx="520">
                  <c:v>5.4463249999999999</c:v>
                </c:pt>
                <c:pt idx="521">
                  <c:v>5.4580500000000001</c:v>
                </c:pt>
                <c:pt idx="522">
                  <c:v>5.4698249999999993</c:v>
                </c:pt>
                <c:pt idx="523">
                  <c:v>5.4816249999999993</c:v>
                </c:pt>
                <c:pt idx="524">
                  <c:v>5.4934499999999993</c:v>
                </c:pt>
                <c:pt idx="525">
                  <c:v>5.505325</c:v>
                </c:pt>
                <c:pt idx="526">
                  <c:v>5.5172499999999998</c:v>
                </c:pt>
                <c:pt idx="527">
                  <c:v>5.5292000000000003</c:v>
                </c:pt>
                <c:pt idx="528">
                  <c:v>5.5411999999999999</c:v>
                </c:pt>
                <c:pt idx="529">
                  <c:v>5.5532249999999994</c:v>
                </c:pt>
                <c:pt idx="530">
                  <c:v>5.5652749999999997</c:v>
                </c:pt>
                <c:pt idx="531">
                  <c:v>5.5773999999999999</c:v>
                </c:pt>
                <c:pt idx="532">
                  <c:v>5.5895250000000001</c:v>
                </c:pt>
                <c:pt idx="533">
                  <c:v>5.6016749999999993</c:v>
                </c:pt>
                <c:pt idx="534">
                  <c:v>5.6138500000000002</c:v>
                </c:pt>
                <c:pt idx="535">
                  <c:v>5.6260500000000002</c:v>
                </c:pt>
                <c:pt idx="536">
                  <c:v>5.6382750000000001</c:v>
                </c:pt>
                <c:pt idx="537">
                  <c:v>5.650525</c:v>
                </c:pt>
                <c:pt idx="538">
                  <c:v>5.6627999999999998</c:v>
                </c:pt>
                <c:pt idx="539">
                  <c:v>5.6751000000000005</c:v>
                </c:pt>
                <c:pt idx="540">
                  <c:v>5.6874250000000002</c:v>
                </c:pt>
                <c:pt idx="541">
                  <c:v>5.6997999999999998</c:v>
                </c:pt>
                <c:pt idx="542">
                  <c:v>5.7122000000000002</c:v>
                </c:pt>
                <c:pt idx="543">
                  <c:v>5.7246249999999996</c:v>
                </c:pt>
                <c:pt idx="544">
                  <c:v>5.7370749999999999</c:v>
                </c:pt>
                <c:pt idx="545">
                  <c:v>5.7495750000000001</c:v>
                </c:pt>
                <c:pt idx="546">
                  <c:v>5.7621000000000002</c:v>
                </c:pt>
                <c:pt idx="547">
                  <c:v>5.7746500000000003</c:v>
                </c:pt>
                <c:pt idx="548">
                  <c:v>5.7872500000000002</c:v>
                </c:pt>
                <c:pt idx="549">
                  <c:v>5.7998750000000001</c:v>
                </c:pt>
                <c:pt idx="550">
                  <c:v>5.8125249999999999</c:v>
                </c:pt>
                <c:pt idx="551">
                  <c:v>5.8252249999999997</c:v>
                </c:pt>
                <c:pt idx="552">
                  <c:v>5.8379500000000002</c:v>
                </c:pt>
                <c:pt idx="553">
                  <c:v>5.8507000000000007</c:v>
                </c:pt>
                <c:pt idx="554">
                  <c:v>5.8635000000000002</c:v>
                </c:pt>
                <c:pt idx="555">
                  <c:v>5.8763250000000005</c:v>
                </c:pt>
                <c:pt idx="556">
                  <c:v>5.8891249999999999</c:v>
                </c:pt>
                <c:pt idx="557">
                  <c:v>5.9019250000000003</c:v>
                </c:pt>
                <c:pt idx="558">
                  <c:v>5.9146999999999998</c:v>
                </c:pt>
                <c:pt idx="559">
                  <c:v>5.9274750000000003</c:v>
                </c:pt>
                <c:pt idx="560">
                  <c:v>5.9402499999999998</c:v>
                </c:pt>
                <c:pt idx="561">
                  <c:v>5.9529750000000003</c:v>
                </c:pt>
                <c:pt idx="562">
                  <c:v>5.9657249999999999</c:v>
                </c:pt>
                <c:pt idx="563">
                  <c:v>5.9784499999999996</c:v>
                </c:pt>
                <c:pt idx="564">
                  <c:v>5.9911750000000001</c:v>
                </c:pt>
                <c:pt idx="565">
                  <c:v>6.0038999999999998</c:v>
                </c:pt>
                <c:pt idx="566">
                  <c:v>6.0165999999999995</c:v>
                </c:pt>
                <c:pt idx="567">
                  <c:v>6.0293000000000001</c:v>
                </c:pt>
                <c:pt idx="568">
                  <c:v>6.0419749999999999</c:v>
                </c:pt>
                <c:pt idx="569">
                  <c:v>6.0546500000000005</c:v>
                </c:pt>
                <c:pt idx="570">
                  <c:v>6.0672999999999995</c:v>
                </c:pt>
                <c:pt idx="571">
                  <c:v>6.0799750000000001</c:v>
                </c:pt>
                <c:pt idx="572">
                  <c:v>6.0926</c:v>
                </c:pt>
                <c:pt idx="573">
                  <c:v>6.1052499999999998</c:v>
                </c:pt>
                <c:pt idx="574">
                  <c:v>6.1178999999999997</c:v>
                </c:pt>
                <c:pt idx="575">
                  <c:v>6.1305499999999995</c:v>
                </c:pt>
                <c:pt idx="576">
                  <c:v>6.1432000000000002</c:v>
                </c:pt>
                <c:pt idx="577">
                  <c:v>6.15585</c:v>
                </c:pt>
                <c:pt idx="578">
                  <c:v>6.1685249999999998</c:v>
                </c:pt>
                <c:pt idx="579">
                  <c:v>6.1811749999999996</c:v>
                </c:pt>
                <c:pt idx="580">
                  <c:v>6.1938250000000004</c:v>
                </c:pt>
                <c:pt idx="581">
                  <c:v>6.2064500000000002</c:v>
                </c:pt>
                <c:pt idx="582">
                  <c:v>6.2190500000000002</c:v>
                </c:pt>
                <c:pt idx="583">
                  <c:v>6.2316500000000001</c:v>
                </c:pt>
                <c:pt idx="584">
                  <c:v>6.2442250000000001</c:v>
                </c:pt>
                <c:pt idx="585">
                  <c:v>6.2568000000000001</c:v>
                </c:pt>
                <c:pt idx="586">
                  <c:v>6.2694000000000001</c:v>
                </c:pt>
                <c:pt idx="587">
                  <c:v>6.2819749999999992</c:v>
                </c:pt>
                <c:pt idx="588">
                  <c:v>6.2945749999999991</c:v>
                </c:pt>
                <c:pt idx="589">
                  <c:v>6.30715</c:v>
                </c:pt>
                <c:pt idx="590">
                  <c:v>6.3197749999999999</c:v>
                </c:pt>
                <c:pt idx="591">
                  <c:v>6.3323749999999999</c:v>
                </c:pt>
                <c:pt idx="592">
                  <c:v>6.3450000000000006</c:v>
                </c:pt>
                <c:pt idx="593">
                  <c:v>6.3576250000000005</c:v>
                </c:pt>
                <c:pt idx="594">
                  <c:v>6.3702750000000004</c:v>
                </c:pt>
                <c:pt idx="595">
                  <c:v>6.3829500000000001</c:v>
                </c:pt>
                <c:pt idx="596">
                  <c:v>6.3956</c:v>
                </c:pt>
                <c:pt idx="597">
                  <c:v>6.4082499999999998</c:v>
                </c:pt>
                <c:pt idx="598">
                  <c:v>6.4209000000000005</c:v>
                </c:pt>
                <c:pt idx="599">
                  <c:v>6.4335500000000003</c:v>
                </c:pt>
                <c:pt idx="600">
                  <c:v>6.4462000000000002</c:v>
                </c:pt>
                <c:pt idx="601">
                  <c:v>6.4588499999999991</c:v>
                </c:pt>
                <c:pt idx="602">
                  <c:v>6.4715249999999997</c:v>
                </c:pt>
                <c:pt idx="603">
                  <c:v>6.4841750000000005</c:v>
                </c:pt>
                <c:pt idx="604">
                  <c:v>6.4968750000000002</c:v>
                </c:pt>
                <c:pt idx="605">
                  <c:v>6.509574999999999</c:v>
                </c:pt>
                <c:pt idx="606">
                  <c:v>6.5223000000000004</c:v>
                </c:pt>
                <c:pt idx="607">
                  <c:v>6.5350500000000009</c:v>
                </c:pt>
                <c:pt idx="608">
                  <c:v>6.5478499999999995</c:v>
                </c:pt>
                <c:pt idx="609">
                  <c:v>6.5606750000000007</c:v>
                </c:pt>
                <c:pt idx="610">
                  <c:v>6.5735000000000001</c:v>
                </c:pt>
                <c:pt idx="611">
                  <c:v>6.5863750000000003</c:v>
                </c:pt>
                <c:pt idx="612">
                  <c:v>6.5992999999999995</c:v>
                </c:pt>
                <c:pt idx="613">
                  <c:v>6.6122249999999996</c:v>
                </c:pt>
                <c:pt idx="614">
                  <c:v>6.6252000000000004</c:v>
                </c:pt>
                <c:pt idx="615">
                  <c:v>6.6381750000000004</c:v>
                </c:pt>
                <c:pt idx="616">
                  <c:v>6.6512000000000002</c:v>
                </c:pt>
                <c:pt idx="617">
                  <c:v>6.6642499999999991</c:v>
                </c:pt>
                <c:pt idx="618">
                  <c:v>6.6773499999999997</c:v>
                </c:pt>
                <c:pt idx="619">
                  <c:v>6.6904500000000002</c:v>
                </c:pt>
                <c:pt idx="620">
                  <c:v>6.7036250000000006</c:v>
                </c:pt>
                <c:pt idx="621">
                  <c:v>6.7168500000000009</c:v>
                </c:pt>
                <c:pt idx="622">
                  <c:v>6.730125000000001</c:v>
                </c:pt>
                <c:pt idx="623">
                  <c:v>6.7434250000000002</c:v>
                </c:pt>
                <c:pt idx="624">
                  <c:v>6.7567249999999994</c:v>
                </c:pt>
                <c:pt idx="625">
                  <c:v>6.7699750000000005</c:v>
                </c:pt>
                <c:pt idx="626">
                  <c:v>6.7832249999999998</c:v>
                </c:pt>
                <c:pt idx="627">
                  <c:v>6.7964500000000001</c:v>
                </c:pt>
                <c:pt idx="628">
                  <c:v>6.8096500000000004</c:v>
                </c:pt>
                <c:pt idx="629">
                  <c:v>6.8228250000000008</c:v>
                </c:pt>
                <c:pt idx="630">
                  <c:v>6.8360249999999994</c:v>
                </c:pt>
                <c:pt idx="631">
                  <c:v>6.8491999999999997</c:v>
                </c:pt>
                <c:pt idx="632">
                  <c:v>6.8623750000000001</c:v>
                </c:pt>
                <c:pt idx="633">
                  <c:v>6.8755499999999996</c:v>
                </c:pt>
                <c:pt idx="634">
                  <c:v>6.8887500000000008</c:v>
                </c:pt>
                <c:pt idx="635">
                  <c:v>6.9019250000000003</c:v>
                </c:pt>
                <c:pt idx="636">
                  <c:v>6.9151500000000006</c:v>
                </c:pt>
                <c:pt idx="637">
                  <c:v>6.92835</c:v>
                </c:pt>
                <c:pt idx="638">
                  <c:v>6.9416000000000002</c:v>
                </c:pt>
                <c:pt idx="639">
                  <c:v>6.9548499999999995</c:v>
                </c:pt>
                <c:pt idx="640">
                  <c:v>6.9681249999999997</c:v>
                </c:pt>
                <c:pt idx="641">
                  <c:v>6.9813499999999999</c:v>
                </c:pt>
                <c:pt idx="642">
                  <c:v>6.9945250000000003</c:v>
                </c:pt>
                <c:pt idx="643">
                  <c:v>7.0076250000000009</c:v>
                </c:pt>
                <c:pt idx="644">
                  <c:v>7.0206000000000008</c:v>
                </c:pt>
                <c:pt idx="645">
                  <c:v>7.033525</c:v>
                </c:pt>
                <c:pt idx="646">
                  <c:v>7.0463250000000004</c:v>
                </c:pt>
                <c:pt idx="647">
                  <c:v>7.0589750000000002</c:v>
                </c:pt>
                <c:pt idx="648">
                  <c:v>7.0716249999999992</c:v>
                </c:pt>
                <c:pt idx="649">
                  <c:v>7.0841249999999993</c:v>
                </c:pt>
                <c:pt idx="650">
                  <c:v>7.0966000000000005</c:v>
                </c:pt>
                <c:pt idx="651">
                  <c:v>7.109</c:v>
                </c:pt>
                <c:pt idx="652">
                  <c:v>7.1212750000000007</c:v>
                </c:pt>
                <c:pt idx="653">
                  <c:v>7.1335750000000004</c:v>
                </c:pt>
                <c:pt idx="654">
                  <c:v>7.1457000000000006</c:v>
                </c:pt>
                <c:pt idx="655">
                  <c:v>7.1578500000000007</c:v>
                </c:pt>
                <c:pt idx="656">
                  <c:v>7.1699750000000009</c:v>
                </c:pt>
                <c:pt idx="657">
                  <c:v>7.1820250000000003</c:v>
                </c:pt>
                <c:pt idx="658">
                  <c:v>7.1940500000000007</c:v>
                </c:pt>
                <c:pt idx="659">
                  <c:v>7.2059999999999995</c:v>
                </c:pt>
                <c:pt idx="660">
                  <c:v>7.2179999999999991</c:v>
                </c:pt>
                <c:pt idx="661">
                  <c:v>7.2299749999999996</c:v>
                </c:pt>
                <c:pt idx="662">
                  <c:v>7.2418999999999993</c:v>
                </c:pt>
                <c:pt idx="663">
                  <c:v>7.2539000000000007</c:v>
                </c:pt>
                <c:pt idx="664">
                  <c:v>7.2658749999999994</c:v>
                </c:pt>
                <c:pt idx="665">
                  <c:v>7.2778499999999999</c:v>
                </c:pt>
                <c:pt idx="666">
                  <c:v>7.2898000000000005</c:v>
                </c:pt>
                <c:pt idx="667">
                  <c:v>7.3018000000000001</c:v>
                </c:pt>
                <c:pt idx="668">
                  <c:v>7.3137499999999998</c:v>
                </c:pt>
                <c:pt idx="669">
                  <c:v>7.3256500000000004</c:v>
                </c:pt>
                <c:pt idx="670">
                  <c:v>7.3375750000000002</c:v>
                </c:pt>
                <c:pt idx="671">
                  <c:v>7.349475</c:v>
                </c:pt>
                <c:pt idx="672">
                  <c:v>7.3613999999999997</c:v>
                </c:pt>
                <c:pt idx="673">
                  <c:v>7.3733499999999994</c:v>
                </c:pt>
                <c:pt idx="674">
                  <c:v>7.3852749999999991</c:v>
                </c:pt>
                <c:pt idx="675">
                  <c:v>7.397125</c:v>
                </c:pt>
                <c:pt idx="676">
                  <c:v>7.4089749999999999</c:v>
                </c:pt>
                <c:pt idx="677">
                  <c:v>7.4207749999999999</c:v>
                </c:pt>
                <c:pt idx="678">
                  <c:v>7.4325249999999992</c:v>
                </c:pt>
                <c:pt idx="679">
                  <c:v>7.4442750000000002</c:v>
                </c:pt>
                <c:pt idx="680">
                  <c:v>7.4559499999999996</c:v>
                </c:pt>
                <c:pt idx="681">
                  <c:v>7.4676000000000009</c:v>
                </c:pt>
                <c:pt idx="682">
                  <c:v>7.4791750000000006</c:v>
                </c:pt>
                <c:pt idx="683">
                  <c:v>7.4907000000000004</c:v>
                </c:pt>
                <c:pt idx="684">
                  <c:v>7.5023000000000009</c:v>
                </c:pt>
                <c:pt idx="685">
                  <c:v>7.5138250000000006</c:v>
                </c:pt>
                <c:pt idx="686">
                  <c:v>7.5253749999999995</c:v>
                </c:pt>
                <c:pt idx="687">
                  <c:v>7.5369500000000009</c:v>
                </c:pt>
                <c:pt idx="688">
                  <c:v>7.5484249999999999</c:v>
                </c:pt>
                <c:pt idx="689">
                  <c:v>7.5599499999999997</c:v>
                </c:pt>
                <c:pt idx="690">
                  <c:v>7.5715000000000003</c:v>
                </c:pt>
                <c:pt idx="691">
                  <c:v>7.5830499999999992</c:v>
                </c:pt>
                <c:pt idx="692">
                  <c:v>7.5945750000000007</c:v>
                </c:pt>
                <c:pt idx="693">
                  <c:v>7.6059749999999999</c:v>
                </c:pt>
                <c:pt idx="694">
                  <c:v>7.6173500000000001</c:v>
                </c:pt>
                <c:pt idx="695">
                  <c:v>7.6286000000000005</c:v>
                </c:pt>
                <c:pt idx="696">
                  <c:v>7.6398250000000001</c:v>
                </c:pt>
                <c:pt idx="697">
                  <c:v>7.650949999999999</c:v>
                </c:pt>
                <c:pt idx="698">
                  <c:v>7.6619250000000001</c:v>
                </c:pt>
                <c:pt idx="699">
                  <c:v>7.6728500000000004</c:v>
                </c:pt>
                <c:pt idx="700">
                  <c:v>7.6838000000000006</c:v>
                </c:pt>
                <c:pt idx="701">
                  <c:v>7.6946500000000002</c:v>
                </c:pt>
                <c:pt idx="702">
                  <c:v>7.7053499999999993</c:v>
                </c:pt>
                <c:pt idx="703">
                  <c:v>7.716075</c:v>
                </c:pt>
                <c:pt idx="704">
                  <c:v>7.7268000000000008</c:v>
                </c:pt>
                <c:pt idx="705">
                  <c:v>7.7374750000000008</c:v>
                </c:pt>
                <c:pt idx="706">
                  <c:v>7.7479999999999993</c:v>
                </c:pt>
                <c:pt idx="707">
                  <c:v>7.7584749999999998</c:v>
                </c:pt>
                <c:pt idx="708">
                  <c:v>7.7689499999999994</c:v>
                </c:pt>
                <c:pt idx="709">
                  <c:v>7.7793999999999999</c:v>
                </c:pt>
                <c:pt idx="710">
                  <c:v>7.7897499999999997</c:v>
                </c:pt>
                <c:pt idx="711">
                  <c:v>7.8</c:v>
                </c:pt>
                <c:pt idx="712">
                  <c:v>7.8103249999999997</c:v>
                </c:pt>
                <c:pt idx="713">
                  <c:v>7.8206750000000005</c:v>
                </c:pt>
                <c:pt idx="714">
                  <c:v>7.8311250000000001</c:v>
                </c:pt>
                <c:pt idx="715">
                  <c:v>7.8417749999999993</c:v>
                </c:pt>
                <c:pt idx="716">
                  <c:v>7.8525250000000009</c:v>
                </c:pt>
                <c:pt idx="717">
                  <c:v>7.8633750000000004</c:v>
                </c:pt>
                <c:pt idx="718">
                  <c:v>7.874299999999999</c:v>
                </c:pt>
                <c:pt idx="719">
                  <c:v>7.8853999999999997</c:v>
                </c:pt>
                <c:pt idx="720">
                  <c:v>7.8965250000000005</c:v>
                </c:pt>
                <c:pt idx="721">
                  <c:v>7.9076999999999993</c:v>
                </c:pt>
                <c:pt idx="722">
                  <c:v>7.9189750000000005</c:v>
                </c:pt>
                <c:pt idx="723">
                  <c:v>7.9302999999999999</c:v>
                </c:pt>
                <c:pt idx="724">
                  <c:v>7.9417249999999999</c:v>
                </c:pt>
                <c:pt idx="725">
                  <c:v>7.953125</c:v>
                </c:pt>
                <c:pt idx="726">
                  <c:v>7.9647250000000005</c:v>
                </c:pt>
                <c:pt idx="727">
                  <c:v>7.9763999999999999</c:v>
                </c:pt>
                <c:pt idx="728">
                  <c:v>7.9882249999999999</c:v>
                </c:pt>
                <c:pt idx="729">
                  <c:v>8.0001999999999995</c:v>
                </c:pt>
                <c:pt idx="730">
                  <c:v>8.0122</c:v>
                </c:pt>
                <c:pt idx="731">
                  <c:v>8.0242749999999994</c:v>
                </c:pt>
                <c:pt idx="732">
                  <c:v>8.0364000000000004</c:v>
                </c:pt>
                <c:pt idx="733">
                  <c:v>8.0484500000000008</c:v>
                </c:pt>
                <c:pt idx="734">
                  <c:v>8.0603999999999996</c:v>
                </c:pt>
                <c:pt idx="735">
                  <c:v>8.0722500000000004</c:v>
                </c:pt>
                <c:pt idx="736">
                  <c:v>8.0840499999999995</c:v>
                </c:pt>
                <c:pt idx="737">
                  <c:v>8.0958000000000006</c:v>
                </c:pt>
                <c:pt idx="738">
                  <c:v>8.1075250000000008</c:v>
                </c:pt>
                <c:pt idx="739">
                  <c:v>8.1192250000000001</c:v>
                </c:pt>
                <c:pt idx="740">
                  <c:v>8.1308500000000006</c:v>
                </c:pt>
                <c:pt idx="741">
                  <c:v>8.142475000000001</c:v>
                </c:pt>
                <c:pt idx="742">
                  <c:v>8.1541249999999987</c:v>
                </c:pt>
                <c:pt idx="743">
                  <c:v>8.1656999999999993</c:v>
                </c:pt>
                <c:pt idx="744">
                  <c:v>8.177225</c:v>
                </c:pt>
                <c:pt idx="745">
                  <c:v>8.1888500000000004</c:v>
                </c:pt>
                <c:pt idx="746">
                  <c:v>8.2004000000000001</c:v>
                </c:pt>
                <c:pt idx="747">
                  <c:v>8.2118500000000001</c:v>
                </c:pt>
                <c:pt idx="748">
                  <c:v>8.2232500000000002</c:v>
                </c:pt>
                <c:pt idx="749">
                  <c:v>8.2346249999999994</c:v>
                </c:pt>
                <c:pt idx="750">
                  <c:v>8.2459500000000006</c:v>
                </c:pt>
                <c:pt idx="751">
                  <c:v>8.2572749999999999</c:v>
                </c:pt>
                <c:pt idx="752">
                  <c:v>8.2685750000000002</c:v>
                </c:pt>
                <c:pt idx="753">
                  <c:v>8.2798999999999996</c:v>
                </c:pt>
                <c:pt idx="754">
                  <c:v>8.2911999999999999</c:v>
                </c:pt>
                <c:pt idx="755">
                  <c:v>8.3025000000000002</c:v>
                </c:pt>
                <c:pt idx="756">
                  <c:v>8.3137749999999997</c:v>
                </c:pt>
                <c:pt idx="757">
                  <c:v>8.325075</c:v>
                </c:pt>
                <c:pt idx="758">
                  <c:v>8.3363499999999995</c:v>
                </c:pt>
                <c:pt idx="759">
                  <c:v>8.3476499999999998</c:v>
                </c:pt>
                <c:pt idx="760">
                  <c:v>8.3589500000000001</c:v>
                </c:pt>
                <c:pt idx="761">
                  <c:v>8.3702750000000012</c:v>
                </c:pt>
                <c:pt idx="762">
                  <c:v>8.3816249999999997</c:v>
                </c:pt>
                <c:pt idx="763">
                  <c:v>8.3929500000000008</c:v>
                </c:pt>
                <c:pt idx="764">
                  <c:v>8.4042750000000002</c:v>
                </c:pt>
                <c:pt idx="765">
                  <c:v>8.4155999999999995</c:v>
                </c:pt>
                <c:pt idx="766">
                  <c:v>8.4269250000000007</c:v>
                </c:pt>
                <c:pt idx="767">
                  <c:v>8.43825</c:v>
                </c:pt>
                <c:pt idx="768">
                  <c:v>8.4495500000000003</c:v>
                </c:pt>
                <c:pt idx="769">
                  <c:v>8.4608500000000006</c:v>
                </c:pt>
                <c:pt idx="770">
                  <c:v>8.4721250000000001</c:v>
                </c:pt>
                <c:pt idx="771">
                  <c:v>8.4834250000000004</c:v>
                </c:pt>
                <c:pt idx="772">
                  <c:v>8.4946999999999999</c:v>
                </c:pt>
                <c:pt idx="773">
                  <c:v>8.5059750000000012</c:v>
                </c:pt>
                <c:pt idx="774">
                  <c:v>8.5172500000000007</c:v>
                </c:pt>
                <c:pt idx="775">
                  <c:v>8.5285250000000001</c:v>
                </c:pt>
                <c:pt idx="776">
                  <c:v>8.5397999999999996</c:v>
                </c:pt>
                <c:pt idx="777">
                  <c:v>8.5510999999999999</c:v>
                </c:pt>
                <c:pt idx="778">
                  <c:v>8.5623749999999994</c:v>
                </c:pt>
                <c:pt idx="779">
                  <c:v>8.5736499999999989</c:v>
                </c:pt>
                <c:pt idx="780">
                  <c:v>8.5849250000000001</c:v>
                </c:pt>
                <c:pt idx="781">
                  <c:v>8.5961999999999996</c:v>
                </c:pt>
                <c:pt idx="782">
                  <c:v>8.6074750000000009</c:v>
                </c:pt>
                <c:pt idx="783">
                  <c:v>8.6187500000000004</c:v>
                </c:pt>
                <c:pt idx="784">
                  <c:v>8.6300249999999998</c:v>
                </c:pt>
                <c:pt idx="785">
                  <c:v>8.6411749999999987</c:v>
                </c:pt>
                <c:pt idx="786">
                  <c:v>8.6522749999999995</c:v>
                </c:pt>
                <c:pt idx="787">
                  <c:v>8.6634250000000002</c:v>
                </c:pt>
                <c:pt idx="788">
                  <c:v>8.6743249999999996</c:v>
                </c:pt>
                <c:pt idx="789">
                  <c:v>8.6852750000000007</c:v>
                </c:pt>
                <c:pt idx="790">
                  <c:v>8.6962250000000001</c:v>
                </c:pt>
                <c:pt idx="791">
                  <c:v>8.7070249999999998</c:v>
                </c:pt>
                <c:pt idx="792">
                  <c:v>8.7178500000000003</c:v>
                </c:pt>
                <c:pt idx="793">
                  <c:v>8.728724999999999</c:v>
                </c:pt>
                <c:pt idx="794">
                  <c:v>8.7394250000000007</c:v>
                </c:pt>
                <c:pt idx="795">
                  <c:v>8.7501999999999995</c:v>
                </c:pt>
                <c:pt idx="796">
                  <c:v>8.7610499999999991</c:v>
                </c:pt>
                <c:pt idx="797">
                  <c:v>8.7717749999999999</c:v>
                </c:pt>
                <c:pt idx="798">
                  <c:v>8.7824749999999998</c:v>
                </c:pt>
                <c:pt idx="799">
                  <c:v>8.7933250000000012</c:v>
                </c:pt>
                <c:pt idx="800">
                  <c:v>8.8039749999999994</c:v>
                </c:pt>
                <c:pt idx="801">
                  <c:v>8.8146000000000004</c:v>
                </c:pt>
                <c:pt idx="802">
                  <c:v>8.8253500000000003</c:v>
                </c:pt>
                <c:pt idx="803">
                  <c:v>8.8361999999999998</c:v>
                </c:pt>
                <c:pt idx="804">
                  <c:v>8.8470750000000002</c:v>
                </c:pt>
                <c:pt idx="805">
                  <c:v>8.8580249999999996</c:v>
                </c:pt>
                <c:pt idx="806">
                  <c:v>8.8690750000000005</c:v>
                </c:pt>
                <c:pt idx="807">
                  <c:v>8.8800749999999997</c:v>
                </c:pt>
                <c:pt idx="808">
                  <c:v>8.8910999999999998</c:v>
                </c:pt>
                <c:pt idx="809">
                  <c:v>8.9022249999999996</c:v>
                </c:pt>
                <c:pt idx="810">
                  <c:v>8.9132999999999996</c:v>
                </c:pt>
                <c:pt idx="811">
                  <c:v>8.9243749999999995</c:v>
                </c:pt>
                <c:pt idx="812">
                  <c:v>8.9355000000000011</c:v>
                </c:pt>
                <c:pt idx="813">
                  <c:v>8.9465749999999993</c:v>
                </c:pt>
                <c:pt idx="814">
                  <c:v>8.9575250000000004</c:v>
                </c:pt>
                <c:pt idx="815">
                  <c:v>8.9685000000000006</c:v>
                </c:pt>
                <c:pt idx="816">
                  <c:v>8.9795749999999988</c:v>
                </c:pt>
                <c:pt idx="817">
                  <c:v>8.9904250000000001</c:v>
                </c:pt>
                <c:pt idx="818">
                  <c:v>9.0012249999999998</c:v>
                </c:pt>
                <c:pt idx="819">
                  <c:v>9.0121000000000002</c:v>
                </c:pt>
                <c:pt idx="820">
                  <c:v>9.02285</c:v>
                </c:pt>
                <c:pt idx="821">
                  <c:v>9.0335000000000001</c:v>
                </c:pt>
                <c:pt idx="822">
                  <c:v>9.044175000000001</c:v>
                </c:pt>
                <c:pt idx="823">
                  <c:v>9.0548749999999991</c:v>
                </c:pt>
                <c:pt idx="824">
                  <c:v>9.0654500000000002</c:v>
                </c:pt>
                <c:pt idx="825">
                  <c:v>9.0759999999999987</c:v>
                </c:pt>
                <c:pt idx="826">
                  <c:v>9.0866249999999997</c:v>
                </c:pt>
                <c:pt idx="827">
                  <c:v>9.0971250000000001</c:v>
                </c:pt>
                <c:pt idx="828">
                  <c:v>9.1075749999999989</c:v>
                </c:pt>
                <c:pt idx="829">
                  <c:v>9.1181000000000001</c:v>
                </c:pt>
                <c:pt idx="830">
                  <c:v>9.1285500000000006</c:v>
                </c:pt>
                <c:pt idx="831">
                  <c:v>9.1389250000000004</c:v>
                </c:pt>
                <c:pt idx="832">
                  <c:v>9.1493500000000001</c:v>
                </c:pt>
                <c:pt idx="833">
                  <c:v>9.1597499999999989</c:v>
                </c:pt>
                <c:pt idx="834">
                  <c:v>9.1700750000000006</c:v>
                </c:pt>
                <c:pt idx="835">
                  <c:v>9.1804500000000004</c:v>
                </c:pt>
                <c:pt idx="836">
                  <c:v>9.1907499999999995</c:v>
                </c:pt>
                <c:pt idx="837">
                  <c:v>9.2010499999999986</c:v>
                </c:pt>
                <c:pt idx="838">
                  <c:v>9.2113750000000003</c:v>
                </c:pt>
                <c:pt idx="839">
                  <c:v>9.2216249999999995</c:v>
                </c:pt>
                <c:pt idx="840">
                  <c:v>9.2318750000000005</c:v>
                </c:pt>
                <c:pt idx="841">
                  <c:v>9.2421749999999996</c:v>
                </c:pt>
                <c:pt idx="842">
                  <c:v>9.2523750000000007</c:v>
                </c:pt>
                <c:pt idx="843">
                  <c:v>9.2625499999999992</c:v>
                </c:pt>
                <c:pt idx="844">
                  <c:v>9.2728249999999992</c:v>
                </c:pt>
                <c:pt idx="845">
                  <c:v>9.2829999999999995</c:v>
                </c:pt>
                <c:pt idx="846">
                  <c:v>9.2931500000000007</c:v>
                </c:pt>
                <c:pt idx="847">
                  <c:v>9.30335</c:v>
                </c:pt>
                <c:pt idx="848">
                  <c:v>9.3135499999999993</c:v>
                </c:pt>
                <c:pt idx="849">
                  <c:v>9.3236500000000007</c:v>
                </c:pt>
                <c:pt idx="850">
                  <c:v>9.3338000000000001</c:v>
                </c:pt>
                <c:pt idx="851">
                  <c:v>9.3440499999999993</c:v>
                </c:pt>
                <c:pt idx="852">
                  <c:v>9.3541500000000006</c:v>
                </c:pt>
                <c:pt idx="853">
                  <c:v>9.3642749999999992</c:v>
                </c:pt>
                <c:pt idx="854">
                  <c:v>9.3744999999999994</c:v>
                </c:pt>
                <c:pt idx="855">
                  <c:v>9.3846249999999998</c:v>
                </c:pt>
                <c:pt idx="856">
                  <c:v>9.3947749999999992</c:v>
                </c:pt>
                <c:pt idx="857">
                  <c:v>9.4049750000000003</c:v>
                </c:pt>
                <c:pt idx="858">
                  <c:v>9.4152500000000003</c:v>
                </c:pt>
                <c:pt idx="859">
                  <c:v>9.4254750000000005</c:v>
                </c:pt>
                <c:pt idx="860">
                  <c:v>9.4357500000000005</c:v>
                </c:pt>
                <c:pt idx="861">
                  <c:v>9.4461750000000002</c:v>
                </c:pt>
                <c:pt idx="862">
                  <c:v>9.4566999999999997</c:v>
                </c:pt>
                <c:pt idx="863">
                  <c:v>9.4672999999999998</c:v>
                </c:pt>
                <c:pt idx="864">
                  <c:v>9.4780249999999988</c:v>
                </c:pt>
                <c:pt idx="865">
                  <c:v>9.4889250000000001</c:v>
                </c:pt>
                <c:pt idx="866">
                  <c:v>9.4998750000000012</c:v>
                </c:pt>
                <c:pt idx="867">
                  <c:v>9.5108999999999995</c:v>
                </c:pt>
                <c:pt idx="868">
                  <c:v>9.5220250000000011</c:v>
                </c:pt>
                <c:pt idx="869">
                  <c:v>9.5332249999999998</c:v>
                </c:pt>
                <c:pt idx="870">
                  <c:v>9.5444750000000003</c:v>
                </c:pt>
                <c:pt idx="871">
                  <c:v>9.5557999999999996</c:v>
                </c:pt>
                <c:pt idx="872">
                  <c:v>9.5672250000000005</c:v>
                </c:pt>
                <c:pt idx="873">
                  <c:v>9.5787250000000004</c:v>
                </c:pt>
                <c:pt idx="874">
                  <c:v>9.5902500000000011</c:v>
                </c:pt>
                <c:pt idx="875">
                  <c:v>9.6017749999999999</c:v>
                </c:pt>
                <c:pt idx="876">
                  <c:v>9.6133249999999997</c:v>
                </c:pt>
                <c:pt idx="877">
                  <c:v>9.6248749999999994</c:v>
                </c:pt>
                <c:pt idx="878">
                  <c:v>9.6364750000000008</c:v>
                </c:pt>
                <c:pt idx="879">
                  <c:v>9.6480499999999996</c:v>
                </c:pt>
                <c:pt idx="880">
                  <c:v>9.659650000000001</c:v>
                </c:pt>
                <c:pt idx="881">
                  <c:v>9.6712749999999996</c:v>
                </c:pt>
                <c:pt idx="882">
                  <c:v>9.682875000000001</c:v>
                </c:pt>
                <c:pt idx="883">
                  <c:v>9.6944999999999997</c:v>
                </c:pt>
                <c:pt idx="884">
                  <c:v>9.7061499999999992</c:v>
                </c:pt>
                <c:pt idx="885">
                  <c:v>9.7178000000000004</c:v>
                </c:pt>
                <c:pt idx="886">
                  <c:v>9.7294249999999991</c:v>
                </c:pt>
                <c:pt idx="887">
                  <c:v>9.7410499999999995</c:v>
                </c:pt>
                <c:pt idx="888">
                  <c:v>9.7526250000000001</c:v>
                </c:pt>
                <c:pt idx="889">
                  <c:v>9.7642000000000007</c:v>
                </c:pt>
                <c:pt idx="890">
                  <c:v>9.7757249999999996</c:v>
                </c:pt>
                <c:pt idx="891">
                  <c:v>9.7872500000000002</c:v>
                </c:pt>
                <c:pt idx="892">
                  <c:v>9.7987500000000001</c:v>
                </c:pt>
                <c:pt idx="893">
                  <c:v>9.8102</c:v>
                </c:pt>
                <c:pt idx="894">
                  <c:v>9.8216250000000009</c:v>
                </c:pt>
                <c:pt idx="895">
                  <c:v>9.8330000000000002</c:v>
                </c:pt>
                <c:pt idx="896">
                  <c:v>9.8444000000000003</c:v>
                </c:pt>
                <c:pt idx="897">
                  <c:v>9.8557500000000005</c:v>
                </c:pt>
                <c:pt idx="898">
                  <c:v>9.8670749999999998</c:v>
                </c:pt>
                <c:pt idx="899">
                  <c:v>9.8783999999999992</c:v>
                </c:pt>
                <c:pt idx="900">
                  <c:v>9.8896999999999995</c:v>
                </c:pt>
                <c:pt idx="901">
                  <c:v>9.9009999999999998</c:v>
                </c:pt>
                <c:pt idx="902">
                  <c:v>9.9123000000000001</c:v>
                </c:pt>
                <c:pt idx="903">
                  <c:v>9.9235500000000005</c:v>
                </c:pt>
                <c:pt idx="904">
                  <c:v>9.934800000000001</c:v>
                </c:pt>
                <c:pt idx="905">
                  <c:v>9.9460499999999996</c:v>
                </c:pt>
                <c:pt idx="906">
                  <c:v>9.9573250000000009</c:v>
                </c:pt>
                <c:pt idx="907">
                  <c:v>9.9686000000000003</c:v>
                </c:pt>
                <c:pt idx="908">
                  <c:v>9.9798749999999998</c:v>
                </c:pt>
                <c:pt idx="909">
                  <c:v>9.9911499999999993</c:v>
                </c:pt>
                <c:pt idx="910">
                  <c:v>10.002475</c:v>
                </c:pt>
                <c:pt idx="911">
                  <c:v>10.013774999999999</c:v>
                </c:pt>
                <c:pt idx="912">
                  <c:v>10.0251</c:v>
                </c:pt>
                <c:pt idx="913">
                  <c:v>10.03645</c:v>
                </c:pt>
                <c:pt idx="914">
                  <c:v>10.047800000000001</c:v>
                </c:pt>
                <c:pt idx="915">
                  <c:v>10.059225</c:v>
                </c:pt>
                <c:pt idx="916">
                  <c:v>10.070650000000001</c:v>
                </c:pt>
                <c:pt idx="917">
                  <c:v>10.082075</c:v>
                </c:pt>
                <c:pt idx="918">
                  <c:v>10.09355</c:v>
                </c:pt>
                <c:pt idx="919">
                  <c:v>10.105024999999999</c:v>
                </c:pt>
                <c:pt idx="920">
                  <c:v>10.11655</c:v>
                </c:pt>
                <c:pt idx="921">
                  <c:v>10.128125000000001</c:v>
                </c:pt>
                <c:pt idx="922">
                  <c:v>10.139749999999999</c:v>
                </c:pt>
                <c:pt idx="923">
                  <c:v>10.151399999999999</c:v>
                </c:pt>
                <c:pt idx="924">
                  <c:v>10.163075000000001</c:v>
                </c:pt>
                <c:pt idx="925">
                  <c:v>10.174775</c:v>
                </c:pt>
                <c:pt idx="926">
                  <c:v>10.186525</c:v>
                </c:pt>
                <c:pt idx="927">
                  <c:v>10.1983</c:v>
                </c:pt>
                <c:pt idx="928">
                  <c:v>10.210125</c:v>
                </c:pt>
                <c:pt idx="929">
                  <c:v>10.222000000000001</c:v>
                </c:pt>
                <c:pt idx="930">
                  <c:v>10.2339</c:v>
                </c:pt>
                <c:pt idx="931">
                  <c:v>10.245825</c:v>
                </c:pt>
                <c:pt idx="932">
                  <c:v>10.257774999999999</c:v>
                </c:pt>
                <c:pt idx="933">
                  <c:v>10.269775000000001</c:v>
                </c:pt>
                <c:pt idx="934">
                  <c:v>10.281825</c:v>
                </c:pt>
                <c:pt idx="935">
                  <c:v>10.293925</c:v>
                </c:pt>
                <c:pt idx="936">
                  <c:v>10.306049999999999</c:v>
                </c:pt>
                <c:pt idx="937">
                  <c:v>10.318199999999999</c:v>
                </c:pt>
                <c:pt idx="938">
                  <c:v>10.330375</c:v>
                </c:pt>
                <c:pt idx="939">
                  <c:v>10.342575</c:v>
                </c:pt>
                <c:pt idx="940">
                  <c:v>10.354800000000001</c:v>
                </c:pt>
                <c:pt idx="941">
                  <c:v>10.367075</c:v>
                </c:pt>
                <c:pt idx="942">
                  <c:v>10.379375</c:v>
                </c:pt>
                <c:pt idx="943">
                  <c:v>10.3917</c:v>
                </c:pt>
                <c:pt idx="944">
                  <c:v>10.40405</c:v>
                </c:pt>
                <c:pt idx="945">
                  <c:v>10.416449999999999</c:v>
                </c:pt>
                <c:pt idx="946">
                  <c:v>10.428850000000001</c:v>
                </c:pt>
                <c:pt idx="947">
                  <c:v>10.4413</c:v>
                </c:pt>
                <c:pt idx="948">
                  <c:v>10.453800000000001</c:v>
                </c:pt>
                <c:pt idx="949">
                  <c:v>10.4663</c:v>
                </c:pt>
                <c:pt idx="950">
                  <c:v>10.478775000000001</c:v>
                </c:pt>
                <c:pt idx="951">
                  <c:v>10.491175</c:v>
                </c:pt>
                <c:pt idx="952">
                  <c:v>10.5036</c:v>
                </c:pt>
                <c:pt idx="953">
                  <c:v>10.516</c:v>
                </c:pt>
                <c:pt idx="954">
                  <c:v>10.528324999999999</c:v>
                </c:pt>
                <c:pt idx="955">
                  <c:v>10.540575</c:v>
                </c:pt>
                <c:pt idx="956">
                  <c:v>10.552849999999999</c:v>
                </c:pt>
                <c:pt idx="957">
                  <c:v>10.565075</c:v>
                </c:pt>
                <c:pt idx="958">
                  <c:v>10.577250000000001</c:v>
                </c:pt>
                <c:pt idx="959">
                  <c:v>10.589425</c:v>
                </c:pt>
                <c:pt idx="960">
                  <c:v>10.601599999999999</c:v>
                </c:pt>
                <c:pt idx="961">
                  <c:v>10.61375</c:v>
                </c:pt>
                <c:pt idx="962">
                  <c:v>10.62585</c:v>
                </c:pt>
                <c:pt idx="963">
                  <c:v>10.63795</c:v>
                </c:pt>
                <c:pt idx="964">
                  <c:v>10.650075000000001</c:v>
                </c:pt>
                <c:pt idx="965">
                  <c:v>10.662199999999999</c:v>
                </c:pt>
                <c:pt idx="966">
                  <c:v>10.674300000000001</c:v>
                </c:pt>
                <c:pt idx="967">
                  <c:v>10.686375</c:v>
                </c:pt>
                <c:pt idx="968">
                  <c:v>10.698475</c:v>
                </c:pt>
                <c:pt idx="969">
                  <c:v>10.710600000000001</c:v>
                </c:pt>
                <c:pt idx="970">
                  <c:v>10.722725000000001</c:v>
                </c:pt>
                <c:pt idx="971">
                  <c:v>10.734825000000001</c:v>
                </c:pt>
                <c:pt idx="972">
                  <c:v>10.74695</c:v>
                </c:pt>
                <c:pt idx="973">
                  <c:v>10.759</c:v>
                </c:pt>
                <c:pt idx="974">
                  <c:v>10.771075</c:v>
                </c:pt>
                <c:pt idx="975">
                  <c:v>10.7828</c:v>
                </c:pt>
                <c:pt idx="976">
                  <c:v>10.794525</c:v>
                </c:pt>
                <c:pt idx="977">
                  <c:v>10.806025</c:v>
                </c:pt>
                <c:pt idx="978">
                  <c:v>10.817450000000001</c:v>
                </c:pt>
                <c:pt idx="979">
                  <c:v>10.828725</c:v>
                </c:pt>
                <c:pt idx="980">
                  <c:v>10.839925000000001</c:v>
                </c:pt>
                <c:pt idx="981">
                  <c:v>10.850999999999999</c:v>
                </c:pt>
                <c:pt idx="982">
                  <c:v>10.861974999999999</c:v>
                </c:pt>
                <c:pt idx="983">
                  <c:v>10.872825000000001</c:v>
                </c:pt>
                <c:pt idx="984">
                  <c:v>10.883599999999999</c:v>
                </c:pt>
                <c:pt idx="985">
                  <c:v>10.894225</c:v>
                </c:pt>
                <c:pt idx="986">
                  <c:v>10.904775000000001</c:v>
                </c:pt>
                <c:pt idx="987">
                  <c:v>10.915175000000001</c:v>
                </c:pt>
                <c:pt idx="988">
                  <c:v>10.925500000000001</c:v>
                </c:pt>
                <c:pt idx="989">
                  <c:v>10.935675</c:v>
                </c:pt>
                <c:pt idx="990">
                  <c:v>10.945725000000001</c:v>
                </c:pt>
                <c:pt idx="991">
                  <c:v>10.9556</c:v>
                </c:pt>
                <c:pt idx="992">
                  <c:v>10.965350000000001</c:v>
                </c:pt>
                <c:pt idx="993">
                  <c:v>10.97485</c:v>
                </c:pt>
                <c:pt idx="994">
                  <c:v>10.984349999999999</c:v>
                </c:pt>
                <c:pt idx="995">
                  <c:v>10.993450000000001</c:v>
                </c:pt>
                <c:pt idx="996">
                  <c:v>11.002700000000001</c:v>
                </c:pt>
                <c:pt idx="997">
                  <c:v>11.0114</c:v>
                </c:pt>
                <c:pt idx="998">
                  <c:v>11.020099999999999</c:v>
                </c:pt>
                <c:pt idx="999">
                  <c:v>11.02875</c:v>
                </c:pt>
                <c:pt idx="1000">
                  <c:v>11.037049999999999</c:v>
                </c:pt>
                <c:pt idx="1001">
                  <c:v>11.045475</c:v>
                </c:pt>
                <c:pt idx="1002">
                  <c:v>11.053749999999999</c:v>
                </c:pt>
                <c:pt idx="1003">
                  <c:v>11.061825000000001</c:v>
                </c:pt>
                <c:pt idx="1004">
                  <c:v>11.070024999999999</c:v>
                </c:pt>
                <c:pt idx="1005">
                  <c:v>11.078125</c:v>
                </c:pt>
                <c:pt idx="1006">
                  <c:v>11.0861</c:v>
                </c:pt>
                <c:pt idx="1007">
                  <c:v>11.094149999999999</c:v>
                </c:pt>
                <c:pt idx="1008">
                  <c:v>11.102125000000001</c:v>
                </c:pt>
                <c:pt idx="1009">
                  <c:v>11.110025</c:v>
                </c:pt>
                <c:pt idx="1010">
                  <c:v>11.11795</c:v>
                </c:pt>
                <c:pt idx="1011">
                  <c:v>11.125875000000001</c:v>
                </c:pt>
                <c:pt idx="1012">
                  <c:v>11.133700000000001</c:v>
                </c:pt>
                <c:pt idx="1013">
                  <c:v>11.141550000000001</c:v>
                </c:pt>
                <c:pt idx="1014">
                  <c:v>11.149425000000001</c:v>
                </c:pt>
                <c:pt idx="1015">
                  <c:v>11.1572</c:v>
                </c:pt>
                <c:pt idx="1016">
                  <c:v>11.164949999999999</c:v>
                </c:pt>
                <c:pt idx="1017">
                  <c:v>11.172799999999999</c:v>
                </c:pt>
                <c:pt idx="1018">
                  <c:v>11.180524999999999</c:v>
                </c:pt>
                <c:pt idx="1019">
                  <c:v>11.188225000000001</c:v>
                </c:pt>
                <c:pt idx="1020">
                  <c:v>11.196</c:v>
                </c:pt>
                <c:pt idx="1021">
                  <c:v>11.203725</c:v>
                </c:pt>
                <c:pt idx="1022">
                  <c:v>11.211425</c:v>
                </c:pt>
                <c:pt idx="1023">
                  <c:v>11.219225</c:v>
                </c:pt>
                <c:pt idx="1024">
                  <c:v>11.227</c:v>
                </c:pt>
                <c:pt idx="1025">
                  <c:v>11.2348</c:v>
                </c:pt>
                <c:pt idx="1026">
                  <c:v>11.242775</c:v>
                </c:pt>
                <c:pt idx="1027">
                  <c:v>11.250925000000001</c:v>
                </c:pt>
                <c:pt idx="1028">
                  <c:v>11.25915</c:v>
                </c:pt>
                <c:pt idx="1029">
                  <c:v>11.267525000000001</c:v>
                </c:pt>
                <c:pt idx="1030">
                  <c:v>11.276174999999999</c:v>
                </c:pt>
                <c:pt idx="1031">
                  <c:v>11.2851</c:v>
                </c:pt>
                <c:pt idx="1032">
                  <c:v>11.294174999999999</c:v>
                </c:pt>
                <c:pt idx="1033">
                  <c:v>11.3035</c:v>
                </c:pt>
                <c:pt idx="1034">
                  <c:v>11.313025</c:v>
                </c:pt>
                <c:pt idx="1035">
                  <c:v>11.322799999999999</c:v>
                </c:pt>
                <c:pt idx="1036">
                  <c:v>11.332775</c:v>
                </c:pt>
                <c:pt idx="1037">
                  <c:v>11.34295</c:v>
                </c:pt>
                <c:pt idx="1038">
                  <c:v>11.353349999999999</c:v>
                </c:pt>
                <c:pt idx="1039">
                  <c:v>11.363900000000001</c:v>
                </c:pt>
                <c:pt idx="1040">
                  <c:v>11.374575</c:v>
                </c:pt>
                <c:pt idx="1041">
                  <c:v>11.385349999999999</c:v>
                </c:pt>
                <c:pt idx="1042">
                  <c:v>11.39625</c:v>
                </c:pt>
                <c:pt idx="1043">
                  <c:v>11.407275</c:v>
                </c:pt>
                <c:pt idx="1044">
                  <c:v>11.418425000000001</c:v>
                </c:pt>
                <c:pt idx="1045">
                  <c:v>11.4297</c:v>
                </c:pt>
                <c:pt idx="1046">
                  <c:v>11.441075000000001</c:v>
                </c:pt>
                <c:pt idx="1047">
                  <c:v>11.452525</c:v>
                </c:pt>
                <c:pt idx="1048">
                  <c:v>11.463950000000001</c:v>
                </c:pt>
                <c:pt idx="1049">
                  <c:v>11.475399999999999</c:v>
                </c:pt>
                <c:pt idx="1050">
                  <c:v>11.486875000000001</c:v>
                </c:pt>
                <c:pt idx="1051">
                  <c:v>11.4984</c:v>
                </c:pt>
                <c:pt idx="1052">
                  <c:v>11.5099</c:v>
                </c:pt>
                <c:pt idx="1053">
                  <c:v>11.5214</c:v>
                </c:pt>
                <c:pt idx="1054">
                  <c:v>11.532874999999999</c:v>
                </c:pt>
                <c:pt idx="1055">
                  <c:v>11.544375</c:v>
                </c:pt>
                <c:pt idx="1056">
                  <c:v>11.555899999999999</c:v>
                </c:pt>
                <c:pt idx="1057">
                  <c:v>11.567449999999999</c:v>
                </c:pt>
                <c:pt idx="1058">
                  <c:v>11.579050000000001</c:v>
                </c:pt>
                <c:pt idx="1059">
                  <c:v>11.590625000000001</c:v>
                </c:pt>
                <c:pt idx="1060">
                  <c:v>11.6022</c:v>
                </c:pt>
                <c:pt idx="1061">
                  <c:v>11.613800000000001</c:v>
                </c:pt>
                <c:pt idx="1062">
                  <c:v>11.625449999999999</c:v>
                </c:pt>
                <c:pt idx="1063">
                  <c:v>11.63715</c:v>
                </c:pt>
                <c:pt idx="1064">
                  <c:v>11.648849999999999</c:v>
                </c:pt>
                <c:pt idx="1065">
                  <c:v>11.660575</c:v>
                </c:pt>
                <c:pt idx="1066">
                  <c:v>11.672325000000001</c:v>
                </c:pt>
                <c:pt idx="1067">
                  <c:v>11.684125</c:v>
                </c:pt>
                <c:pt idx="1068">
                  <c:v>11.695975000000001</c:v>
                </c:pt>
                <c:pt idx="1069">
                  <c:v>11.707825</c:v>
                </c:pt>
                <c:pt idx="1070">
                  <c:v>11.7197</c:v>
                </c:pt>
                <c:pt idx="1071">
                  <c:v>11.731624999999999</c:v>
                </c:pt>
                <c:pt idx="1072">
                  <c:v>11.743625</c:v>
                </c:pt>
                <c:pt idx="1073">
                  <c:v>11.755749999999999</c:v>
                </c:pt>
                <c:pt idx="1074">
                  <c:v>11.767950000000001</c:v>
                </c:pt>
                <c:pt idx="1075">
                  <c:v>11.780324999999999</c:v>
                </c:pt>
                <c:pt idx="1076">
                  <c:v>11.7927</c:v>
                </c:pt>
                <c:pt idx="1077">
                  <c:v>11.805075</c:v>
                </c:pt>
                <c:pt idx="1078">
                  <c:v>11.817450000000001</c:v>
                </c:pt>
                <c:pt idx="1079">
                  <c:v>11.829825</c:v>
                </c:pt>
                <c:pt idx="1080">
                  <c:v>11.842225000000001</c:v>
                </c:pt>
                <c:pt idx="1081">
                  <c:v>11.854625</c:v>
                </c:pt>
                <c:pt idx="1082">
                  <c:v>11.867049999999999</c:v>
                </c:pt>
                <c:pt idx="1083">
                  <c:v>11.87945</c:v>
                </c:pt>
                <c:pt idx="1084">
                  <c:v>11.891875000000001</c:v>
                </c:pt>
                <c:pt idx="1085">
                  <c:v>11.904299999999999</c:v>
                </c:pt>
                <c:pt idx="1086">
                  <c:v>11.91675</c:v>
                </c:pt>
                <c:pt idx="1087">
                  <c:v>11.929175000000001</c:v>
                </c:pt>
                <c:pt idx="1088">
                  <c:v>11.941625</c:v>
                </c:pt>
                <c:pt idx="1089">
                  <c:v>11.954075</c:v>
                </c:pt>
                <c:pt idx="1090">
                  <c:v>11.966525000000001</c:v>
                </c:pt>
                <c:pt idx="1091">
                  <c:v>11.978999999999999</c:v>
                </c:pt>
                <c:pt idx="1092">
                  <c:v>11.991474999999999</c:v>
                </c:pt>
                <c:pt idx="1093">
                  <c:v>12.00395</c:v>
                </c:pt>
                <c:pt idx="1094">
                  <c:v>12.016449999999999</c:v>
                </c:pt>
                <c:pt idx="1095">
                  <c:v>12.028975000000001</c:v>
                </c:pt>
                <c:pt idx="1096">
                  <c:v>12.041499999999999</c:v>
                </c:pt>
                <c:pt idx="1097">
                  <c:v>12.054024999999999</c:v>
                </c:pt>
                <c:pt idx="1098">
                  <c:v>12.066575</c:v>
                </c:pt>
                <c:pt idx="1099">
                  <c:v>12.079124999999999</c:v>
                </c:pt>
                <c:pt idx="1100">
                  <c:v>12.091675</c:v>
                </c:pt>
                <c:pt idx="1101">
                  <c:v>12.10425</c:v>
                </c:pt>
                <c:pt idx="1102">
                  <c:v>12.116825</c:v>
                </c:pt>
                <c:pt idx="1103">
                  <c:v>12.129425000000001</c:v>
                </c:pt>
                <c:pt idx="1104">
                  <c:v>12.142049999999999</c:v>
                </c:pt>
                <c:pt idx="1105">
                  <c:v>12.154674999999999</c:v>
                </c:pt>
                <c:pt idx="1106">
                  <c:v>12.167300000000001</c:v>
                </c:pt>
                <c:pt idx="1107">
                  <c:v>12.179975000000001</c:v>
                </c:pt>
                <c:pt idx="1108">
                  <c:v>12.192625</c:v>
                </c:pt>
                <c:pt idx="1109">
                  <c:v>12.205325</c:v>
                </c:pt>
                <c:pt idx="1110">
                  <c:v>12.218</c:v>
                </c:pt>
                <c:pt idx="1111">
                  <c:v>12.230725000000001</c:v>
                </c:pt>
                <c:pt idx="1112">
                  <c:v>12.243075000000001</c:v>
                </c:pt>
                <c:pt idx="1113">
                  <c:v>12.25545</c:v>
                </c:pt>
                <c:pt idx="1114">
                  <c:v>12.26745</c:v>
                </c:pt>
                <c:pt idx="1115">
                  <c:v>12.279525</c:v>
                </c:pt>
                <c:pt idx="1116">
                  <c:v>12.2913</c:v>
                </c:pt>
                <c:pt idx="1117">
                  <c:v>12.303125</c:v>
                </c:pt>
                <c:pt idx="1118">
                  <c:v>12.314724999999999</c:v>
                </c:pt>
                <c:pt idx="1119">
                  <c:v>12.32635</c:v>
                </c:pt>
                <c:pt idx="1120">
                  <c:v>12.33785</c:v>
                </c:pt>
                <c:pt idx="1121">
                  <c:v>12.349300000000001</c:v>
                </c:pt>
                <c:pt idx="1122">
                  <c:v>12.360749999999999</c:v>
                </c:pt>
                <c:pt idx="1123">
                  <c:v>12.3721</c:v>
                </c:pt>
                <c:pt idx="1124">
                  <c:v>12.383524999999999</c:v>
                </c:pt>
                <c:pt idx="1125">
                  <c:v>12.394874999999999</c:v>
                </c:pt>
                <c:pt idx="1126">
                  <c:v>12.406275000000001</c:v>
                </c:pt>
                <c:pt idx="1127">
                  <c:v>12.417675000000001</c:v>
                </c:pt>
                <c:pt idx="1128">
                  <c:v>12.429075000000001</c:v>
                </c:pt>
                <c:pt idx="1129">
                  <c:v>12.440574999999999</c:v>
                </c:pt>
                <c:pt idx="1130">
                  <c:v>12.452024999999999</c:v>
                </c:pt>
                <c:pt idx="1131">
                  <c:v>12.463525000000001</c:v>
                </c:pt>
                <c:pt idx="1132">
                  <c:v>12.475074999999999</c:v>
                </c:pt>
                <c:pt idx="1133">
                  <c:v>12.486575</c:v>
                </c:pt>
                <c:pt idx="1134">
                  <c:v>12.498149999999999</c:v>
                </c:pt>
                <c:pt idx="1135">
                  <c:v>12.509700000000002</c:v>
                </c:pt>
                <c:pt idx="1136">
                  <c:v>12.521224999999999</c:v>
                </c:pt>
                <c:pt idx="1137">
                  <c:v>12.532850000000002</c:v>
                </c:pt>
                <c:pt idx="1138">
                  <c:v>12.544449999999999</c:v>
                </c:pt>
                <c:pt idx="1139">
                  <c:v>12.556049999999999</c:v>
                </c:pt>
                <c:pt idx="1140">
                  <c:v>12.5677</c:v>
                </c:pt>
                <c:pt idx="1141">
                  <c:v>12.579425000000001</c:v>
                </c:pt>
                <c:pt idx="1142">
                  <c:v>12.591150000000001</c:v>
                </c:pt>
                <c:pt idx="1143">
                  <c:v>12.6029</c:v>
                </c:pt>
                <c:pt idx="1144">
                  <c:v>12.614700000000001</c:v>
                </c:pt>
                <c:pt idx="1145">
                  <c:v>12.62655</c:v>
                </c:pt>
                <c:pt idx="1146">
                  <c:v>12.638450000000001</c:v>
                </c:pt>
                <c:pt idx="1147">
                  <c:v>12.650375</c:v>
                </c:pt>
                <c:pt idx="1148">
                  <c:v>12.66235</c:v>
                </c:pt>
                <c:pt idx="1149">
                  <c:v>12.67435</c:v>
                </c:pt>
                <c:pt idx="1150">
                  <c:v>12.686425000000002</c:v>
                </c:pt>
                <c:pt idx="1151">
                  <c:v>12.698525</c:v>
                </c:pt>
                <c:pt idx="1152">
                  <c:v>12.710699999999999</c:v>
                </c:pt>
                <c:pt idx="1153">
                  <c:v>12.722900000000001</c:v>
                </c:pt>
                <c:pt idx="1154">
                  <c:v>12.735150000000001</c:v>
                </c:pt>
                <c:pt idx="1155">
                  <c:v>12.747449999999999</c:v>
                </c:pt>
                <c:pt idx="1156">
                  <c:v>12.759799999999998</c:v>
                </c:pt>
                <c:pt idx="1157">
                  <c:v>12.7722</c:v>
                </c:pt>
                <c:pt idx="1158">
                  <c:v>12.784549999999999</c:v>
                </c:pt>
                <c:pt idx="1159">
                  <c:v>12.796900000000001</c:v>
                </c:pt>
                <c:pt idx="1160">
                  <c:v>12.809200000000001</c:v>
                </c:pt>
                <c:pt idx="1161">
                  <c:v>12.821475</c:v>
                </c:pt>
                <c:pt idx="1162">
                  <c:v>12.833824999999999</c:v>
                </c:pt>
                <c:pt idx="1163">
                  <c:v>12.846274999999999</c:v>
                </c:pt>
                <c:pt idx="1164">
                  <c:v>12.858775</c:v>
                </c:pt>
                <c:pt idx="1165">
                  <c:v>12.871325000000001</c:v>
                </c:pt>
                <c:pt idx="1166">
                  <c:v>12.883975</c:v>
                </c:pt>
                <c:pt idx="1167">
                  <c:v>12.896650000000001</c:v>
                </c:pt>
                <c:pt idx="1168">
                  <c:v>12.909375000000001</c:v>
                </c:pt>
                <c:pt idx="1169">
                  <c:v>12.922149999999998</c:v>
                </c:pt>
                <c:pt idx="1170">
                  <c:v>12.934925</c:v>
                </c:pt>
                <c:pt idx="1171">
                  <c:v>12.947724999999998</c:v>
                </c:pt>
                <c:pt idx="1172">
                  <c:v>12.960525000000001</c:v>
                </c:pt>
                <c:pt idx="1173">
                  <c:v>12.973375000000001</c:v>
                </c:pt>
                <c:pt idx="1174">
                  <c:v>12.986225000000001</c:v>
                </c:pt>
                <c:pt idx="1175">
                  <c:v>12.999124999999999</c:v>
                </c:pt>
                <c:pt idx="1176">
                  <c:v>13.012025</c:v>
                </c:pt>
                <c:pt idx="1177">
                  <c:v>13.024925000000001</c:v>
                </c:pt>
                <c:pt idx="1178">
                  <c:v>13.037875</c:v>
                </c:pt>
                <c:pt idx="1179">
                  <c:v>13.050825</c:v>
                </c:pt>
                <c:pt idx="1180">
                  <c:v>13.063800000000001</c:v>
                </c:pt>
                <c:pt idx="1181">
                  <c:v>13.076799999999999</c:v>
                </c:pt>
                <c:pt idx="1182">
                  <c:v>13.089799999999999</c:v>
                </c:pt>
                <c:pt idx="1183">
                  <c:v>13.102825000000001</c:v>
                </c:pt>
                <c:pt idx="1184">
                  <c:v>13.115850000000002</c:v>
                </c:pt>
                <c:pt idx="1185">
                  <c:v>13.128924999999999</c:v>
                </c:pt>
                <c:pt idx="1186">
                  <c:v>13.142000000000001</c:v>
                </c:pt>
                <c:pt idx="1187">
                  <c:v>13.155100000000001</c:v>
                </c:pt>
                <c:pt idx="1188">
                  <c:v>13.168225</c:v>
                </c:pt>
                <c:pt idx="1189">
                  <c:v>13.18135</c:v>
                </c:pt>
                <c:pt idx="1190">
                  <c:v>13.194524999999999</c:v>
                </c:pt>
                <c:pt idx="1191">
                  <c:v>13.207699999999999</c:v>
                </c:pt>
                <c:pt idx="1192">
                  <c:v>13.220924999999999</c:v>
                </c:pt>
                <c:pt idx="1193">
                  <c:v>13.234175</c:v>
                </c:pt>
                <c:pt idx="1194">
                  <c:v>13.247449999999999</c:v>
                </c:pt>
                <c:pt idx="1195">
                  <c:v>13.260774999999999</c:v>
                </c:pt>
                <c:pt idx="1196">
                  <c:v>13.274100000000001</c:v>
                </c:pt>
                <c:pt idx="1197">
                  <c:v>13.287475000000001</c:v>
                </c:pt>
                <c:pt idx="1198">
                  <c:v>13.300875000000001</c:v>
                </c:pt>
                <c:pt idx="1199">
                  <c:v>13.314324999999998</c:v>
                </c:pt>
                <c:pt idx="1200">
                  <c:v>13.327775000000001</c:v>
                </c:pt>
                <c:pt idx="1201">
                  <c:v>13.341275</c:v>
                </c:pt>
                <c:pt idx="1202">
                  <c:v>13.354825</c:v>
                </c:pt>
                <c:pt idx="1203">
                  <c:v>13.368425</c:v>
                </c:pt>
                <c:pt idx="1204">
                  <c:v>13.382025000000001</c:v>
                </c:pt>
                <c:pt idx="1205">
                  <c:v>13.3957</c:v>
                </c:pt>
                <c:pt idx="1206">
                  <c:v>13.409324999999999</c:v>
                </c:pt>
                <c:pt idx="1207">
                  <c:v>13.42295</c:v>
                </c:pt>
                <c:pt idx="1208">
                  <c:v>13.436575000000001</c:v>
                </c:pt>
                <c:pt idx="1209">
                  <c:v>13.450175</c:v>
                </c:pt>
                <c:pt idx="1210">
                  <c:v>13.463749999999999</c:v>
                </c:pt>
                <c:pt idx="1211">
                  <c:v>13.477325</c:v>
                </c:pt>
                <c:pt idx="1212">
                  <c:v>13.490874999999999</c:v>
                </c:pt>
                <c:pt idx="1213">
                  <c:v>13.504450000000002</c:v>
                </c:pt>
                <c:pt idx="1214">
                  <c:v>13.517999999999999</c:v>
                </c:pt>
                <c:pt idx="1215">
                  <c:v>13.531525</c:v>
                </c:pt>
                <c:pt idx="1216">
                  <c:v>13.54505</c:v>
                </c:pt>
                <c:pt idx="1217">
                  <c:v>13.558575000000001</c:v>
                </c:pt>
                <c:pt idx="1218">
                  <c:v>13.572100000000001</c:v>
                </c:pt>
                <c:pt idx="1219">
                  <c:v>13.585600000000001</c:v>
                </c:pt>
                <c:pt idx="1220">
                  <c:v>13.5991</c:v>
                </c:pt>
                <c:pt idx="1221">
                  <c:v>13.6126</c:v>
                </c:pt>
                <c:pt idx="1222">
                  <c:v>13.626125</c:v>
                </c:pt>
                <c:pt idx="1223">
                  <c:v>13.639624999999999</c:v>
                </c:pt>
                <c:pt idx="1224">
                  <c:v>13.653124999999999</c:v>
                </c:pt>
                <c:pt idx="1225">
                  <c:v>13.666600000000001</c:v>
                </c:pt>
                <c:pt idx="1226">
                  <c:v>13.680100000000001</c:v>
                </c:pt>
                <c:pt idx="1227">
                  <c:v>13.693549999999998</c:v>
                </c:pt>
                <c:pt idx="1228">
                  <c:v>13.706999999999999</c:v>
                </c:pt>
                <c:pt idx="1229">
                  <c:v>13.720450000000001</c:v>
                </c:pt>
                <c:pt idx="1230">
                  <c:v>13.733899999999998</c:v>
                </c:pt>
                <c:pt idx="1231">
                  <c:v>13.747349999999999</c:v>
                </c:pt>
                <c:pt idx="1232">
                  <c:v>13.760800000000001</c:v>
                </c:pt>
                <c:pt idx="1233">
                  <c:v>13.774249999999999</c:v>
                </c:pt>
                <c:pt idx="1234">
                  <c:v>13.787725</c:v>
                </c:pt>
                <c:pt idx="1235">
                  <c:v>13.801174999999999</c:v>
                </c:pt>
                <c:pt idx="1236">
                  <c:v>13.814599999999999</c:v>
                </c:pt>
                <c:pt idx="1237">
                  <c:v>13.828025</c:v>
                </c:pt>
                <c:pt idx="1238">
                  <c:v>13.84145</c:v>
                </c:pt>
                <c:pt idx="1239">
                  <c:v>13.854775</c:v>
                </c:pt>
                <c:pt idx="1240">
                  <c:v>13.868025000000001</c:v>
                </c:pt>
                <c:pt idx="1241">
                  <c:v>13.881175000000001</c:v>
                </c:pt>
                <c:pt idx="1242">
                  <c:v>13.894224999999999</c:v>
                </c:pt>
                <c:pt idx="1243">
                  <c:v>13.907174999999999</c:v>
                </c:pt>
                <c:pt idx="1244">
                  <c:v>13.920024999999999</c:v>
                </c:pt>
                <c:pt idx="1245">
                  <c:v>13.932824999999999</c:v>
                </c:pt>
                <c:pt idx="1246">
                  <c:v>13.945525</c:v>
                </c:pt>
                <c:pt idx="1247">
                  <c:v>13.958175000000001</c:v>
                </c:pt>
                <c:pt idx="1248">
                  <c:v>13.970750000000001</c:v>
                </c:pt>
                <c:pt idx="1249">
                  <c:v>13.983300000000002</c:v>
                </c:pt>
                <c:pt idx="1250">
                  <c:v>13.995774999999998</c:v>
                </c:pt>
                <c:pt idx="1251">
                  <c:v>14.0082</c:v>
                </c:pt>
                <c:pt idx="1252">
                  <c:v>14.020574999999999</c:v>
                </c:pt>
                <c:pt idx="1253">
                  <c:v>14.032900000000001</c:v>
                </c:pt>
                <c:pt idx="1254">
                  <c:v>14.045199999999999</c:v>
                </c:pt>
                <c:pt idx="1255">
                  <c:v>14.057425000000002</c:v>
                </c:pt>
                <c:pt idx="1256">
                  <c:v>14.069625</c:v>
                </c:pt>
                <c:pt idx="1257">
                  <c:v>14.081774999999999</c:v>
                </c:pt>
                <c:pt idx="1258">
                  <c:v>14.093900000000001</c:v>
                </c:pt>
                <c:pt idx="1259">
                  <c:v>14.106</c:v>
                </c:pt>
                <c:pt idx="1260">
                  <c:v>14.118049999999998</c:v>
                </c:pt>
                <c:pt idx="1261">
                  <c:v>14.130075</c:v>
                </c:pt>
                <c:pt idx="1262">
                  <c:v>14.142050000000001</c:v>
                </c:pt>
                <c:pt idx="1263">
                  <c:v>14.154</c:v>
                </c:pt>
                <c:pt idx="1264">
                  <c:v>14.165924999999998</c:v>
                </c:pt>
                <c:pt idx="1265">
                  <c:v>14.1778</c:v>
                </c:pt>
                <c:pt idx="1266">
                  <c:v>14.18965</c:v>
                </c:pt>
                <c:pt idx="1267">
                  <c:v>14.201449999999999</c:v>
                </c:pt>
                <c:pt idx="1268">
                  <c:v>14.213225</c:v>
                </c:pt>
                <c:pt idx="1269">
                  <c:v>14.22495</c:v>
                </c:pt>
                <c:pt idx="1270">
                  <c:v>14.236674999999998</c:v>
                </c:pt>
                <c:pt idx="1271">
                  <c:v>14.248350000000002</c:v>
                </c:pt>
                <c:pt idx="1272">
                  <c:v>14.259974999999999</c:v>
                </c:pt>
                <c:pt idx="1273">
                  <c:v>14.271600000000001</c:v>
                </c:pt>
                <c:pt idx="1274">
                  <c:v>14.283199999999999</c:v>
                </c:pt>
                <c:pt idx="1275">
                  <c:v>14.294775000000001</c:v>
                </c:pt>
                <c:pt idx="1276">
                  <c:v>14.306350000000002</c:v>
                </c:pt>
                <c:pt idx="1277">
                  <c:v>14.3179</c:v>
                </c:pt>
                <c:pt idx="1278">
                  <c:v>14.32945</c:v>
                </c:pt>
                <c:pt idx="1279">
                  <c:v>14.341000000000001</c:v>
                </c:pt>
                <c:pt idx="1280">
                  <c:v>14.352550000000001</c:v>
                </c:pt>
                <c:pt idx="1281">
                  <c:v>14.364125</c:v>
                </c:pt>
                <c:pt idx="1282">
                  <c:v>14.375674999999999</c:v>
                </c:pt>
                <c:pt idx="1283">
                  <c:v>14.387249999999998</c:v>
                </c:pt>
                <c:pt idx="1284">
                  <c:v>14.398849999999999</c:v>
                </c:pt>
                <c:pt idx="1285">
                  <c:v>14.410449999999999</c:v>
                </c:pt>
                <c:pt idx="1286">
                  <c:v>14.42205</c:v>
                </c:pt>
                <c:pt idx="1287">
                  <c:v>14.433675000000001</c:v>
                </c:pt>
                <c:pt idx="1288">
                  <c:v>14.445325</c:v>
                </c:pt>
                <c:pt idx="1289">
                  <c:v>14.456949999999999</c:v>
                </c:pt>
                <c:pt idx="1290">
                  <c:v>14.4686</c:v>
                </c:pt>
                <c:pt idx="1291">
                  <c:v>14.48025</c:v>
                </c:pt>
                <c:pt idx="1292">
                  <c:v>14.491899999999999</c:v>
                </c:pt>
                <c:pt idx="1293">
                  <c:v>14.503575</c:v>
                </c:pt>
                <c:pt idx="1294">
                  <c:v>14.515274999999999</c:v>
                </c:pt>
                <c:pt idx="1295">
                  <c:v>14.527024999999998</c:v>
                </c:pt>
                <c:pt idx="1296">
                  <c:v>14.538775000000001</c:v>
                </c:pt>
                <c:pt idx="1297">
                  <c:v>14.550599999999999</c:v>
                </c:pt>
                <c:pt idx="1298">
                  <c:v>14.562449999999998</c:v>
                </c:pt>
                <c:pt idx="1299">
                  <c:v>14.574349999999999</c:v>
                </c:pt>
                <c:pt idx="1300">
                  <c:v>14.586325</c:v>
                </c:pt>
                <c:pt idx="1301">
                  <c:v>14.598349999999998</c:v>
                </c:pt>
                <c:pt idx="1302">
                  <c:v>14.61045</c:v>
                </c:pt>
                <c:pt idx="1303">
                  <c:v>14.622574999999999</c:v>
                </c:pt>
                <c:pt idx="1304">
                  <c:v>14.6348</c:v>
                </c:pt>
                <c:pt idx="1305">
                  <c:v>14.647075000000001</c:v>
                </c:pt>
                <c:pt idx="1306">
                  <c:v>14.659425000000001</c:v>
                </c:pt>
                <c:pt idx="1307">
                  <c:v>14.671899999999999</c:v>
                </c:pt>
                <c:pt idx="1308">
                  <c:v>14.684449999999998</c:v>
                </c:pt>
                <c:pt idx="1309">
                  <c:v>14.697125</c:v>
                </c:pt>
                <c:pt idx="1310">
                  <c:v>14.709875</c:v>
                </c:pt>
                <c:pt idx="1311">
                  <c:v>14.722674999999999</c:v>
                </c:pt>
                <c:pt idx="1312">
                  <c:v>14.73555</c:v>
                </c:pt>
                <c:pt idx="1313">
                  <c:v>14.7485</c:v>
                </c:pt>
                <c:pt idx="1314">
                  <c:v>14.761425000000001</c:v>
                </c:pt>
                <c:pt idx="1315">
                  <c:v>14.774275000000001</c:v>
                </c:pt>
                <c:pt idx="1316">
                  <c:v>14.787100000000001</c:v>
                </c:pt>
                <c:pt idx="1317">
                  <c:v>14.799899999999999</c:v>
                </c:pt>
                <c:pt idx="1318">
                  <c:v>14.812675</c:v>
                </c:pt>
                <c:pt idx="1319">
                  <c:v>14.825450000000002</c:v>
                </c:pt>
                <c:pt idx="1320">
                  <c:v>14.838225</c:v>
                </c:pt>
                <c:pt idx="1321">
                  <c:v>14.851075</c:v>
                </c:pt>
                <c:pt idx="1322">
                  <c:v>14.863974999999998</c:v>
                </c:pt>
                <c:pt idx="1323">
                  <c:v>14.876875</c:v>
                </c:pt>
                <c:pt idx="1324">
                  <c:v>14.889825000000002</c:v>
                </c:pt>
                <c:pt idx="1325">
                  <c:v>14.902799999999999</c:v>
                </c:pt>
                <c:pt idx="1326">
                  <c:v>14.915900000000001</c:v>
                </c:pt>
                <c:pt idx="1327">
                  <c:v>14.929</c:v>
                </c:pt>
                <c:pt idx="1328">
                  <c:v>14.9422</c:v>
                </c:pt>
                <c:pt idx="1329">
                  <c:v>14.955450000000001</c:v>
                </c:pt>
                <c:pt idx="1330">
                  <c:v>14.968699999999998</c:v>
                </c:pt>
                <c:pt idx="1331">
                  <c:v>14.981924999999999</c:v>
                </c:pt>
                <c:pt idx="1332">
                  <c:v>14.995175</c:v>
                </c:pt>
                <c:pt idx="1333">
                  <c:v>15.008425000000001</c:v>
                </c:pt>
                <c:pt idx="1334">
                  <c:v>15.021675000000002</c:v>
                </c:pt>
                <c:pt idx="1335">
                  <c:v>15.03495</c:v>
                </c:pt>
                <c:pt idx="1336">
                  <c:v>15.048225</c:v>
                </c:pt>
                <c:pt idx="1337">
                  <c:v>15.061500000000001</c:v>
                </c:pt>
                <c:pt idx="1338">
                  <c:v>15.0748</c:v>
                </c:pt>
                <c:pt idx="1339">
                  <c:v>15.088150000000001</c:v>
                </c:pt>
                <c:pt idx="1340">
                  <c:v>15.101500000000001</c:v>
                </c:pt>
                <c:pt idx="1341">
                  <c:v>15.114875</c:v>
                </c:pt>
                <c:pt idx="1342">
                  <c:v>15.128274999999999</c:v>
                </c:pt>
                <c:pt idx="1343">
                  <c:v>15.1417</c:v>
                </c:pt>
                <c:pt idx="1344">
                  <c:v>15.155150000000001</c:v>
                </c:pt>
                <c:pt idx="1345">
                  <c:v>15.168624999999999</c:v>
                </c:pt>
                <c:pt idx="1346">
                  <c:v>15.18215</c:v>
                </c:pt>
                <c:pt idx="1347">
                  <c:v>15.195724999999999</c:v>
                </c:pt>
                <c:pt idx="1348">
                  <c:v>15.209325000000002</c:v>
                </c:pt>
                <c:pt idx="1349">
                  <c:v>15.223000000000001</c:v>
                </c:pt>
                <c:pt idx="1350">
                  <c:v>15.236725000000002</c:v>
                </c:pt>
                <c:pt idx="1351">
                  <c:v>15.250500000000001</c:v>
                </c:pt>
                <c:pt idx="1352">
                  <c:v>15.264374999999999</c:v>
                </c:pt>
                <c:pt idx="1353">
                  <c:v>15.278274999999999</c:v>
                </c:pt>
                <c:pt idx="1354">
                  <c:v>15.292200000000001</c:v>
                </c:pt>
                <c:pt idx="1355">
                  <c:v>15.306125000000002</c:v>
                </c:pt>
                <c:pt idx="1356">
                  <c:v>15.320025000000001</c:v>
                </c:pt>
                <c:pt idx="1357">
                  <c:v>15.333925000000001</c:v>
                </c:pt>
                <c:pt idx="1358">
                  <c:v>15.347775</c:v>
                </c:pt>
                <c:pt idx="1359">
                  <c:v>15.361649999999999</c:v>
                </c:pt>
                <c:pt idx="1360">
                  <c:v>15.375575</c:v>
                </c:pt>
                <c:pt idx="1361">
                  <c:v>15.389525000000001</c:v>
                </c:pt>
                <c:pt idx="1362">
                  <c:v>15.403525000000002</c:v>
                </c:pt>
                <c:pt idx="1363">
                  <c:v>15.4176</c:v>
                </c:pt>
                <c:pt idx="1364">
                  <c:v>15.431775</c:v>
                </c:pt>
                <c:pt idx="1365">
                  <c:v>15.445975000000001</c:v>
                </c:pt>
                <c:pt idx="1366">
                  <c:v>15.460175000000001</c:v>
                </c:pt>
                <c:pt idx="1367">
                  <c:v>15.474275</c:v>
                </c:pt>
                <c:pt idx="1368">
                  <c:v>15.488325</c:v>
                </c:pt>
                <c:pt idx="1369">
                  <c:v>15.502350000000002</c:v>
                </c:pt>
                <c:pt idx="1370">
                  <c:v>15.516374999999998</c:v>
                </c:pt>
                <c:pt idx="1371">
                  <c:v>15.5304</c:v>
                </c:pt>
                <c:pt idx="1372">
                  <c:v>15.5444</c:v>
                </c:pt>
                <c:pt idx="1373">
                  <c:v>15.558400000000001</c:v>
                </c:pt>
                <c:pt idx="1374">
                  <c:v>15.572425000000001</c:v>
                </c:pt>
                <c:pt idx="1375">
                  <c:v>15.586425</c:v>
                </c:pt>
                <c:pt idx="1376">
                  <c:v>15.600425000000001</c:v>
                </c:pt>
                <c:pt idx="1377">
                  <c:v>15.6144</c:v>
                </c:pt>
                <c:pt idx="1378">
                  <c:v>15.628375</c:v>
                </c:pt>
                <c:pt idx="1379">
                  <c:v>15.642325000000001</c:v>
                </c:pt>
                <c:pt idx="1380">
                  <c:v>15.656275000000001</c:v>
                </c:pt>
                <c:pt idx="1381">
                  <c:v>15.670200000000001</c:v>
                </c:pt>
                <c:pt idx="1382">
                  <c:v>15.684124999999998</c:v>
                </c:pt>
                <c:pt idx="1383">
                  <c:v>15.698074999999999</c:v>
                </c:pt>
                <c:pt idx="1384">
                  <c:v>15.71205</c:v>
                </c:pt>
                <c:pt idx="1385">
                  <c:v>15.726049999999999</c:v>
                </c:pt>
                <c:pt idx="1386">
                  <c:v>15.740000000000002</c:v>
                </c:pt>
                <c:pt idx="1387">
                  <c:v>15.75385</c:v>
                </c:pt>
                <c:pt idx="1388">
                  <c:v>15.767575000000001</c:v>
                </c:pt>
                <c:pt idx="1389">
                  <c:v>15.7812</c:v>
                </c:pt>
                <c:pt idx="1390">
                  <c:v>15.794749999999999</c:v>
                </c:pt>
                <c:pt idx="1391">
                  <c:v>15.808225</c:v>
                </c:pt>
                <c:pt idx="1392">
                  <c:v>15.821625000000001</c:v>
                </c:pt>
                <c:pt idx="1393">
                  <c:v>15.834975000000002</c:v>
                </c:pt>
                <c:pt idx="1394">
                  <c:v>15.848324999999999</c:v>
                </c:pt>
                <c:pt idx="1395">
                  <c:v>15.861649999999999</c:v>
                </c:pt>
                <c:pt idx="1396">
                  <c:v>15.874974999999999</c:v>
                </c:pt>
                <c:pt idx="1397">
                  <c:v>15.888299999999999</c:v>
                </c:pt>
                <c:pt idx="1398">
                  <c:v>15.90165</c:v>
                </c:pt>
                <c:pt idx="1399">
                  <c:v>15.915000000000001</c:v>
                </c:pt>
                <c:pt idx="1400">
                  <c:v>15.928375000000001</c:v>
                </c:pt>
                <c:pt idx="1401">
                  <c:v>15.941775</c:v>
                </c:pt>
                <c:pt idx="1402">
                  <c:v>15.9552</c:v>
                </c:pt>
                <c:pt idx="1403">
                  <c:v>15.968674999999999</c:v>
                </c:pt>
                <c:pt idx="1404">
                  <c:v>15.982199999999999</c:v>
                </c:pt>
                <c:pt idx="1405">
                  <c:v>15.995775000000002</c:v>
                </c:pt>
                <c:pt idx="1406">
                  <c:v>16.009399999999999</c:v>
                </c:pt>
                <c:pt idx="1407">
                  <c:v>16.023075000000002</c:v>
                </c:pt>
                <c:pt idx="1408">
                  <c:v>16.036799999999999</c:v>
                </c:pt>
                <c:pt idx="1409">
                  <c:v>16.050550000000001</c:v>
                </c:pt>
                <c:pt idx="1410">
                  <c:v>16.064375000000002</c:v>
                </c:pt>
                <c:pt idx="1411">
                  <c:v>16.078225</c:v>
                </c:pt>
                <c:pt idx="1412">
                  <c:v>16.09215</c:v>
                </c:pt>
                <c:pt idx="1413">
                  <c:v>16.106124999999999</c:v>
                </c:pt>
                <c:pt idx="1414">
                  <c:v>16.120149999999999</c:v>
                </c:pt>
                <c:pt idx="1415">
                  <c:v>16.134225000000001</c:v>
                </c:pt>
                <c:pt idx="1416">
                  <c:v>16.148375000000001</c:v>
                </c:pt>
                <c:pt idx="1417">
                  <c:v>16.16255</c:v>
                </c:pt>
                <c:pt idx="1418">
                  <c:v>16.176825000000001</c:v>
                </c:pt>
                <c:pt idx="1419">
                  <c:v>16.191174999999998</c:v>
                </c:pt>
                <c:pt idx="1420">
                  <c:v>16.2056</c:v>
                </c:pt>
                <c:pt idx="1421">
                  <c:v>16.220100000000002</c:v>
                </c:pt>
                <c:pt idx="1422">
                  <c:v>16.234650000000002</c:v>
                </c:pt>
                <c:pt idx="1423">
                  <c:v>16.24925</c:v>
                </c:pt>
                <c:pt idx="1424">
                  <c:v>16.263949999999998</c:v>
                </c:pt>
                <c:pt idx="1425">
                  <c:v>16.278724999999998</c:v>
                </c:pt>
                <c:pt idx="1426">
                  <c:v>16.29355</c:v>
                </c:pt>
                <c:pt idx="1427">
                  <c:v>16.308325</c:v>
                </c:pt>
                <c:pt idx="1428">
                  <c:v>16.323074999999999</c:v>
                </c:pt>
                <c:pt idx="1429">
                  <c:v>16.337799999999998</c:v>
                </c:pt>
                <c:pt idx="1430">
                  <c:v>16.352499999999999</c:v>
                </c:pt>
                <c:pt idx="1431">
                  <c:v>16.367149999999999</c:v>
                </c:pt>
                <c:pt idx="1432">
                  <c:v>16.381775000000001</c:v>
                </c:pt>
                <c:pt idx="1433">
                  <c:v>16.396374999999999</c:v>
                </c:pt>
                <c:pt idx="1434">
                  <c:v>16.411000000000001</c:v>
                </c:pt>
                <c:pt idx="1435">
                  <c:v>16.425575000000002</c:v>
                </c:pt>
                <c:pt idx="1436">
                  <c:v>16.440149999999999</c:v>
                </c:pt>
                <c:pt idx="1437">
                  <c:v>16.454725</c:v>
                </c:pt>
                <c:pt idx="1438">
                  <c:v>16.469275</c:v>
                </c:pt>
                <c:pt idx="1439">
                  <c:v>16.48385</c:v>
                </c:pt>
                <c:pt idx="1440">
                  <c:v>16.4984</c:v>
                </c:pt>
                <c:pt idx="1441">
                  <c:v>16.51295</c:v>
                </c:pt>
                <c:pt idx="1442">
                  <c:v>16.527474999999999</c:v>
                </c:pt>
                <c:pt idx="1443">
                  <c:v>16.54205</c:v>
                </c:pt>
                <c:pt idx="1444">
                  <c:v>16.556625</c:v>
                </c:pt>
                <c:pt idx="1445">
                  <c:v>16.571200000000001</c:v>
                </c:pt>
                <c:pt idx="1446">
                  <c:v>16.585825</c:v>
                </c:pt>
                <c:pt idx="1447">
                  <c:v>16.600474999999999</c:v>
                </c:pt>
                <c:pt idx="1448">
                  <c:v>16.615124999999999</c:v>
                </c:pt>
                <c:pt idx="1449">
                  <c:v>16.629774999999999</c:v>
                </c:pt>
                <c:pt idx="1450">
                  <c:v>16.644449999999999</c:v>
                </c:pt>
                <c:pt idx="1451">
                  <c:v>16.659175000000001</c:v>
                </c:pt>
                <c:pt idx="1452">
                  <c:v>16.6739</c:v>
                </c:pt>
                <c:pt idx="1453">
                  <c:v>16.688675</c:v>
                </c:pt>
                <c:pt idx="1454">
                  <c:v>16.703475000000001</c:v>
                </c:pt>
                <c:pt idx="1455">
                  <c:v>16.718325</c:v>
                </c:pt>
                <c:pt idx="1456">
                  <c:v>16.7332</c:v>
                </c:pt>
                <c:pt idx="1457">
                  <c:v>16.748100000000001</c:v>
                </c:pt>
                <c:pt idx="1458">
                  <c:v>16.76305</c:v>
                </c:pt>
                <c:pt idx="1459">
                  <c:v>16.778025</c:v>
                </c:pt>
                <c:pt idx="1460">
                  <c:v>16.793050000000001</c:v>
                </c:pt>
                <c:pt idx="1461">
                  <c:v>16.8081</c:v>
                </c:pt>
                <c:pt idx="1462">
                  <c:v>16.823175000000003</c:v>
                </c:pt>
                <c:pt idx="1463">
                  <c:v>16.838274999999999</c:v>
                </c:pt>
                <c:pt idx="1464">
                  <c:v>16.853400000000001</c:v>
                </c:pt>
                <c:pt idx="1465">
                  <c:v>16.868575</c:v>
                </c:pt>
                <c:pt idx="1466">
                  <c:v>16.883749999999999</c:v>
                </c:pt>
                <c:pt idx="1467">
                  <c:v>16.898975</c:v>
                </c:pt>
                <c:pt idx="1468">
                  <c:v>16.914224999999998</c:v>
                </c:pt>
                <c:pt idx="1469">
                  <c:v>16.929500000000001</c:v>
                </c:pt>
                <c:pt idx="1470">
                  <c:v>16.944675</c:v>
                </c:pt>
                <c:pt idx="1471">
                  <c:v>16.959699999999998</c:v>
                </c:pt>
                <c:pt idx="1472">
                  <c:v>16.974550000000001</c:v>
                </c:pt>
                <c:pt idx="1473">
                  <c:v>16.989274999999999</c:v>
                </c:pt>
                <c:pt idx="1474">
                  <c:v>17.003874999999997</c:v>
                </c:pt>
                <c:pt idx="1475">
                  <c:v>17.018349999999998</c:v>
                </c:pt>
                <c:pt idx="1476">
                  <c:v>17.032675000000001</c:v>
                </c:pt>
                <c:pt idx="1477">
                  <c:v>17.046924999999998</c:v>
                </c:pt>
                <c:pt idx="1478">
                  <c:v>17.061050000000002</c:v>
                </c:pt>
                <c:pt idx="1479">
                  <c:v>17.075075000000002</c:v>
                </c:pt>
                <c:pt idx="1480">
                  <c:v>17.089024999999999</c:v>
                </c:pt>
                <c:pt idx="1481">
                  <c:v>17.102899999999998</c:v>
                </c:pt>
                <c:pt idx="1482">
                  <c:v>17.11665</c:v>
                </c:pt>
                <c:pt idx="1483">
                  <c:v>17.130324999999999</c:v>
                </c:pt>
                <c:pt idx="1484">
                  <c:v>17.143924999999999</c:v>
                </c:pt>
                <c:pt idx="1485">
                  <c:v>17.157474999999998</c:v>
                </c:pt>
                <c:pt idx="1486">
                  <c:v>17.170949999999998</c:v>
                </c:pt>
                <c:pt idx="1487">
                  <c:v>17.1844</c:v>
                </c:pt>
                <c:pt idx="1488">
                  <c:v>17.197825000000002</c:v>
                </c:pt>
                <c:pt idx="1489">
                  <c:v>17.211224999999999</c:v>
                </c:pt>
                <c:pt idx="1490">
                  <c:v>17.224625</c:v>
                </c:pt>
                <c:pt idx="1491">
                  <c:v>17.238</c:v>
                </c:pt>
                <c:pt idx="1492">
                  <c:v>17.2514</c:v>
                </c:pt>
                <c:pt idx="1493">
                  <c:v>17.264775</c:v>
                </c:pt>
                <c:pt idx="1494">
                  <c:v>17.278124999999999</c:v>
                </c:pt>
                <c:pt idx="1495">
                  <c:v>17.291500000000003</c:v>
                </c:pt>
                <c:pt idx="1496">
                  <c:v>17.304849999999998</c:v>
                </c:pt>
                <c:pt idx="1497">
                  <c:v>17.318225000000002</c:v>
                </c:pt>
                <c:pt idx="1498">
                  <c:v>17.331624999999999</c:v>
                </c:pt>
                <c:pt idx="1499">
                  <c:v>17.345050000000001</c:v>
                </c:pt>
                <c:pt idx="1500">
                  <c:v>17.358475000000002</c:v>
                </c:pt>
                <c:pt idx="1501">
                  <c:v>17.371949999999998</c:v>
                </c:pt>
                <c:pt idx="1502">
                  <c:v>17.385449999999999</c:v>
                </c:pt>
                <c:pt idx="1503">
                  <c:v>17.398975</c:v>
                </c:pt>
                <c:pt idx="1504">
                  <c:v>17.41255</c:v>
                </c:pt>
                <c:pt idx="1505">
                  <c:v>17.42615</c:v>
                </c:pt>
                <c:pt idx="1506">
                  <c:v>17.439774999999997</c:v>
                </c:pt>
                <c:pt idx="1507">
                  <c:v>17.453424999999999</c:v>
                </c:pt>
                <c:pt idx="1508">
                  <c:v>17.467099999999999</c:v>
                </c:pt>
                <c:pt idx="1509">
                  <c:v>17.480775000000001</c:v>
                </c:pt>
                <c:pt idx="1510">
                  <c:v>17.494499999999999</c:v>
                </c:pt>
                <c:pt idx="1511">
                  <c:v>17.50825</c:v>
                </c:pt>
                <c:pt idx="1512">
                  <c:v>17.522024999999999</c:v>
                </c:pt>
                <c:pt idx="1513">
                  <c:v>17.535775000000001</c:v>
                </c:pt>
                <c:pt idx="1514">
                  <c:v>17.54955</c:v>
                </c:pt>
                <c:pt idx="1515">
                  <c:v>17.563324999999999</c:v>
                </c:pt>
                <c:pt idx="1516">
                  <c:v>17.577100000000002</c:v>
                </c:pt>
                <c:pt idx="1517">
                  <c:v>17.590875</c:v>
                </c:pt>
                <c:pt idx="1518">
                  <c:v>17.604649999999999</c:v>
                </c:pt>
                <c:pt idx="1519">
                  <c:v>17.61835</c:v>
                </c:pt>
                <c:pt idx="1520">
                  <c:v>17.632000000000001</c:v>
                </c:pt>
                <c:pt idx="1521">
                  <c:v>17.645625000000003</c:v>
                </c:pt>
                <c:pt idx="1522">
                  <c:v>17.659199999999998</c:v>
                </c:pt>
                <c:pt idx="1523">
                  <c:v>17.672799999999999</c:v>
                </c:pt>
                <c:pt idx="1524">
                  <c:v>17.686374999999998</c:v>
                </c:pt>
                <c:pt idx="1525">
                  <c:v>17.699975000000002</c:v>
                </c:pt>
                <c:pt idx="1526">
                  <c:v>17.7136</c:v>
                </c:pt>
                <c:pt idx="1527">
                  <c:v>17.727275000000002</c:v>
                </c:pt>
                <c:pt idx="1528">
                  <c:v>17.741</c:v>
                </c:pt>
                <c:pt idx="1529">
                  <c:v>17.754750000000001</c:v>
                </c:pt>
                <c:pt idx="1530">
                  <c:v>17.768550000000001</c:v>
                </c:pt>
                <c:pt idx="1531">
                  <c:v>17.782425</c:v>
                </c:pt>
                <c:pt idx="1532">
                  <c:v>17.79635</c:v>
                </c:pt>
                <c:pt idx="1533">
                  <c:v>17.810275000000001</c:v>
                </c:pt>
                <c:pt idx="1534">
                  <c:v>17.824249999999999</c:v>
                </c:pt>
                <c:pt idx="1535">
                  <c:v>17.838249999999999</c:v>
                </c:pt>
                <c:pt idx="1536">
                  <c:v>17.852250000000002</c:v>
                </c:pt>
                <c:pt idx="1537">
                  <c:v>17.866299999999999</c:v>
                </c:pt>
                <c:pt idx="1538">
                  <c:v>17.880375000000001</c:v>
                </c:pt>
                <c:pt idx="1539">
                  <c:v>17.894475</c:v>
                </c:pt>
                <c:pt idx="1540">
                  <c:v>17.908625000000001</c:v>
                </c:pt>
                <c:pt idx="1541">
                  <c:v>17.922750000000001</c:v>
                </c:pt>
                <c:pt idx="1542">
                  <c:v>17.936925000000002</c:v>
                </c:pt>
                <c:pt idx="1543">
                  <c:v>17.951025000000001</c:v>
                </c:pt>
                <c:pt idx="1544">
                  <c:v>17.964849999999998</c:v>
                </c:pt>
                <c:pt idx="1545">
                  <c:v>17.978300000000001</c:v>
                </c:pt>
                <c:pt idx="1546">
                  <c:v>17.991475000000001</c:v>
                </c:pt>
                <c:pt idx="1547">
                  <c:v>18.004424999999998</c:v>
                </c:pt>
                <c:pt idx="1548">
                  <c:v>18.017299999999999</c:v>
                </c:pt>
                <c:pt idx="1549">
                  <c:v>18.030200000000001</c:v>
                </c:pt>
                <c:pt idx="1550">
                  <c:v>18.043075000000002</c:v>
                </c:pt>
                <c:pt idx="1551">
                  <c:v>18.055975</c:v>
                </c:pt>
                <c:pt idx="1552">
                  <c:v>18.068925</c:v>
                </c:pt>
                <c:pt idx="1553">
                  <c:v>18.081949999999999</c:v>
                </c:pt>
                <c:pt idx="1554">
                  <c:v>18.094999999999999</c:v>
                </c:pt>
                <c:pt idx="1555">
                  <c:v>18.1081</c:v>
                </c:pt>
                <c:pt idx="1556">
                  <c:v>18.121275000000001</c:v>
                </c:pt>
                <c:pt idx="1557">
                  <c:v>18.134474999999998</c:v>
                </c:pt>
                <c:pt idx="1558">
                  <c:v>18.147675</c:v>
                </c:pt>
                <c:pt idx="1559">
                  <c:v>18.160899999999998</c:v>
                </c:pt>
                <c:pt idx="1560">
                  <c:v>18.174150000000001</c:v>
                </c:pt>
                <c:pt idx="1561">
                  <c:v>18.1874</c:v>
                </c:pt>
                <c:pt idx="1562">
                  <c:v>18.20065</c:v>
                </c:pt>
                <c:pt idx="1563">
                  <c:v>18.213950000000001</c:v>
                </c:pt>
                <c:pt idx="1564">
                  <c:v>18.227225000000001</c:v>
                </c:pt>
                <c:pt idx="1565">
                  <c:v>18.240500000000001</c:v>
                </c:pt>
                <c:pt idx="1566">
                  <c:v>18.253775000000001</c:v>
                </c:pt>
                <c:pt idx="1567">
                  <c:v>18.267050000000001</c:v>
                </c:pt>
                <c:pt idx="1568">
                  <c:v>18.2803</c:v>
                </c:pt>
                <c:pt idx="1569">
                  <c:v>18.293575000000001</c:v>
                </c:pt>
                <c:pt idx="1570">
                  <c:v>18.306800000000003</c:v>
                </c:pt>
                <c:pt idx="1571">
                  <c:v>18.320049999999998</c:v>
                </c:pt>
                <c:pt idx="1572">
                  <c:v>18.333300000000001</c:v>
                </c:pt>
                <c:pt idx="1573">
                  <c:v>18.346525</c:v>
                </c:pt>
                <c:pt idx="1574">
                  <c:v>18.359749999999998</c:v>
                </c:pt>
                <c:pt idx="1575">
                  <c:v>18.373000000000001</c:v>
                </c:pt>
                <c:pt idx="1576">
                  <c:v>18.386225</c:v>
                </c:pt>
                <c:pt idx="1577">
                  <c:v>18.399475000000002</c:v>
                </c:pt>
                <c:pt idx="1578">
                  <c:v>18.412700000000001</c:v>
                </c:pt>
                <c:pt idx="1579">
                  <c:v>18.42595</c:v>
                </c:pt>
                <c:pt idx="1580">
                  <c:v>18.439174999999999</c:v>
                </c:pt>
                <c:pt idx="1581">
                  <c:v>18.452425000000002</c:v>
                </c:pt>
                <c:pt idx="1582">
                  <c:v>18.46565</c:v>
                </c:pt>
                <c:pt idx="1583">
                  <c:v>18.478899999999999</c:v>
                </c:pt>
                <c:pt idx="1584">
                  <c:v>18.492125000000001</c:v>
                </c:pt>
                <c:pt idx="1585">
                  <c:v>18.505374999999997</c:v>
                </c:pt>
                <c:pt idx="1586">
                  <c:v>18.518599999999999</c:v>
                </c:pt>
                <c:pt idx="1587">
                  <c:v>18.531849999999999</c:v>
                </c:pt>
                <c:pt idx="1588">
                  <c:v>18.545075000000001</c:v>
                </c:pt>
                <c:pt idx="1589">
                  <c:v>18.558325</c:v>
                </c:pt>
                <c:pt idx="1590">
                  <c:v>18.571575000000003</c:v>
                </c:pt>
                <c:pt idx="1591">
                  <c:v>18.584824999999999</c:v>
                </c:pt>
                <c:pt idx="1592">
                  <c:v>18.598075000000001</c:v>
                </c:pt>
                <c:pt idx="1593">
                  <c:v>18.611325000000001</c:v>
                </c:pt>
                <c:pt idx="1594">
                  <c:v>18.624600000000001</c:v>
                </c:pt>
                <c:pt idx="1595">
                  <c:v>18.63785</c:v>
                </c:pt>
                <c:pt idx="1596">
                  <c:v>18.6511</c:v>
                </c:pt>
                <c:pt idx="1597">
                  <c:v>18.664349999999999</c:v>
                </c:pt>
                <c:pt idx="1598">
                  <c:v>18.677624999999999</c:v>
                </c:pt>
                <c:pt idx="1599">
                  <c:v>18.690875000000002</c:v>
                </c:pt>
                <c:pt idx="1600">
                  <c:v>18.704124999999998</c:v>
                </c:pt>
                <c:pt idx="1601">
                  <c:v>18.717375000000001</c:v>
                </c:pt>
                <c:pt idx="1602">
                  <c:v>18.730599999999999</c:v>
                </c:pt>
                <c:pt idx="1603">
                  <c:v>18.743625000000002</c:v>
                </c:pt>
                <c:pt idx="1604">
                  <c:v>18.756450000000001</c:v>
                </c:pt>
                <c:pt idx="1605">
                  <c:v>18.76915</c:v>
                </c:pt>
                <c:pt idx="1606">
                  <c:v>18.781675</c:v>
                </c:pt>
                <c:pt idx="1607">
                  <c:v>18.7941</c:v>
                </c:pt>
                <c:pt idx="1608">
                  <c:v>18.806449999999998</c:v>
                </c:pt>
                <c:pt idx="1609">
                  <c:v>18.818725000000001</c:v>
                </c:pt>
                <c:pt idx="1610">
                  <c:v>18.830949999999998</c:v>
                </c:pt>
                <c:pt idx="1611">
                  <c:v>18.843175000000002</c:v>
                </c:pt>
                <c:pt idx="1612">
                  <c:v>18.855374999999999</c:v>
                </c:pt>
                <c:pt idx="1613">
                  <c:v>18.867599999999999</c:v>
                </c:pt>
                <c:pt idx="1614">
                  <c:v>18.879825</c:v>
                </c:pt>
                <c:pt idx="1615">
                  <c:v>18.892049999999998</c:v>
                </c:pt>
                <c:pt idx="1616">
                  <c:v>18.904299999999999</c:v>
                </c:pt>
                <c:pt idx="1617">
                  <c:v>18.916549999999997</c:v>
                </c:pt>
                <c:pt idx="1618">
                  <c:v>18.928800000000003</c:v>
                </c:pt>
                <c:pt idx="1619">
                  <c:v>18.941074999999998</c:v>
                </c:pt>
                <c:pt idx="1620">
                  <c:v>18.953325</c:v>
                </c:pt>
                <c:pt idx="1621">
                  <c:v>18.965575000000001</c:v>
                </c:pt>
                <c:pt idx="1622">
                  <c:v>18.977800000000002</c:v>
                </c:pt>
                <c:pt idx="1623">
                  <c:v>18.99005</c:v>
                </c:pt>
                <c:pt idx="1624">
                  <c:v>19.002299999999998</c:v>
                </c:pt>
                <c:pt idx="1625">
                  <c:v>19.01455</c:v>
                </c:pt>
                <c:pt idx="1626">
                  <c:v>19.026799999999998</c:v>
                </c:pt>
                <c:pt idx="1627">
                  <c:v>19.039075</c:v>
                </c:pt>
                <c:pt idx="1628">
                  <c:v>19.051349999999999</c:v>
                </c:pt>
                <c:pt idx="1629">
                  <c:v>19.063649999999999</c:v>
                </c:pt>
                <c:pt idx="1630">
                  <c:v>19.075949999999999</c:v>
                </c:pt>
                <c:pt idx="1631">
                  <c:v>19.088274999999999</c:v>
                </c:pt>
                <c:pt idx="1632">
                  <c:v>19.1006</c:v>
                </c:pt>
                <c:pt idx="1633">
                  <c:v>19.112974999999999</c:v>
                </c:pt>
                <c:pt idx="1634">
                  <c:v>19.125325</c:v>
                </c:pt>
                <c:pt idx="1635">
                  <c:v>19.137675000000002</c:v>
                </c:pt>
                <c:pt idx="1636">
                  <c:v>19.149999999999999</c:v>
                </c:pt>
                <c:pt idx="1637">
                  <c:v>19.162324999999999</c:v>
                </c:pt>
                <c:pt idx="1638">
                  <c:v>19.17465</c:v>
                </c:pt>
                <c:pt idx="1639">
                  <c:v>19.187000000000001</c:v>
                </c:pt>
                <c:pt idx="1640">
                  <c:v>19.199325000000002</c:v>
                </c:pt>
                <c:pt idx="1641">
                  <c:v>19.2117</c:v>
                </c:pt>
                <c:pt idx="1642">
                  <c:v>19.224074999999999</c:v>
                </c:pt>
                <c:pt idx="1643">
                  <c:v>19.236449999999998</c:v>
                </c:pt>
                <c:pt idx="1644">
                  <c:v>19.248874999999998</c:v>
                </c:pt>
                <c:pt idx="1645">
                  <c:v>19.261325000000003</c:v>
                </c:pt>
                <c:pt idx="1646">
                  <c:v>19.273775000000001</c:v>
                </c:pt>
                <c:pt idx="1647">
                  <c:v>19.286275</c:v>
                </c:pt>
                <c:pt idx="1648">
                  <c:v>19.298775000000003</c:v>
                </c:pt>
                <c:pt idx="1649">
                  <c:v>19.311325</c:v>
                </c:pt>
                <c:pt idx="1650">
                  <c:v>19.323899999999998</c:v>
                </c:pt>
                <c:pt idx="1651">
                  <c:v>19.336500000000001</c:v>
                </c:pt>
                <c:pt idx="1652">
                  <c:v>19.349150000000002</c:v>
                </c:pt>
                <c:pt idx="1653">
                  <c:v>19.361800000000002</c:v>
                </c:pt>
                <c:pt idx="1654">
                  <c:v>19.374525000000002</c:v>
                </c:pt>
                <c:pt idx="1655">
                  <c:v>19.387275000000002</c:v>
                </c:pt>
                <c:pt idx="1656">
                  <c:v>19.40005</c:v>
                </c:pt>
                <c:pt idx="1657">
                  <c:v>19.412850000000002</c:v>
                </c:pt>
                <c:pt idx="1658">
                  <c:v>19.425650000000001</c:v>
                </c:pt>
                <c:pt idx="1659">
                  <c:v>19.438425000000002</c:v>
                </c:pt>
                <c:pt idx="1660">
                  <c:v>19.4512</c:v>
                </c:pt>
                <c:pt idx="1661">
                  <c:v>19.463950000000001</c:v>
                </c:pt>
                <c:pt idx="1662">
                  <c:v>19.476700000000001</c:v>
                </c:pt>
                <c:pt idx="1663">
                  <c:v>19.489450000000001</c:v>
                </c:pt>
                <c:pt idx="1664">
                  <c:v>19.502175000000001</c:v>
                </c:pt>
                <c:pt idx="1665">
                  <c:v>19.514924999999998</c:v>
                </c:pt>
                <c:pt idx="1666">
                  <c:v>19.527674999999999</c:v>
                </c:pt>
                <c:pt idx="1667">
                  <c:v>19.540399999999998</c:v>
                </c:pt>
                <c:pt idx="1668">
                  <c:v>19.553124999999998</c:v>
                </c:pt>
                <c:pt idx="1669">
                  <c:v>19.565850000000001</c:v>
                </c:pt>
                <c:pt idx="1670">
                  <c:v>19.578575000000001</c:v>
                </c:pt>
                <c:pt idx="1671">
                  <c:v>19.591275</c:v>
                </c:pt>
                <c:pt idx="1672">
                  <c:v>19.603999999999999</c:v>
                </c:pt>
                <c:pt idx="1673">
                  <c:v>19.61645</c:v>
                </c:pt>
                <c:pt idx="1674">
                  <c:v>19.628699999999998</c:v>
                </c:pt>
                <c:pt idx="1675">
                  <c:v>19.640774999999998</c:v>
                </c:pt>
                <c:pt idx="1676">
                  <c:v>19.652799999999999</c:v>
                </c:pt>
                <c:pt idx="1677">
                  <c:v>19.664775000000002</c:v>
                </c:pt>
                <c:pt idx="1678">
                  <c:v>19.6767</c:v>
                </c:pt>
                <c:pt idx="1679">
                  <c:v>19.688649999999999</c:v>
                </c:pt>
                <c:pt idx="1680">
                  <c:v>19.700599999999998</c:v>
                </c:pt>
                <c:pt idx="1681">
                  <c:v>19.712574999999998</c:v>
                </c:pt>
                <c:pt idx="1682">
                  <c:v>19.724474999999998</c:v>
                </c:pt>
                <c:pt idx="1683">
                  <c:v>19.736325000000001</c:v>
                </c:pt>
                <c:pt idx="1684">
                  <c:v>19.748175</c:v>
                </c:pt>
                <c:pt idx="1685">
                  <c:v>19.759999999999998</c:v>
                </c:pt>
                <c:pt idx="1686">
                  <c:v>19.771850000000001</c:v>
                </c:pt>
                <c:pt idx="1687">
                  <c:v>19.7837</c:v>
                </c:pt>
                <c:pt idx="1688">
                  <c:v>19.795575000000003</c:v>
                </c:pt>
                <c:pt idx="1689">
                  <c:v>19.807500000000001</c:v>
                </c:pt>
                <c:pt idx="1690">
                  <c:v>19.819475000000001</c:v>
                </c:pt>
                <c:pt idx="1691">
                  <c:v>19.831475000000001</c:v>
                </c:pt>
                <c:pt idx="1692">
                  <c:v>19.843499999999999</c:v>
                </c:pt>
                <c:pt idx="1693">
                  <c:v>19.855525</c:v>
                </c:pt>
                <c:pt idx="1694">
                  <c:v>19.867625</c:v>
                </c:pt>
                <c:pt idx="1695">
                  <c:v>19.879749999999998</c:v>
                </c:pt>
                <c:pt idx="1696">
                  <c:v>19.891925000000001</c:v>
                </c:pt>
                <c:pt idx="1697">
                  <c:v>19.904150000000001</c:v>
                </c:pt>
                <c:pt idx="1698">
                  <c:v>19.916425</c:v>
                </c:pt>
                <c:pt idx="1699">
                  <c:v>19.928725</c:v>
                </c:pt>
                <c:pt idx="1700">
                  <c:v>19.941050000000001</c:v>
                </c:pt>
                <c:pt idx="1701">
                  <c:v>19.953424999999999</c:v>
                </c:pt>
                <c:pt idx="1702">
                  <c:v>19.965825000000002</c:v>
                </c:pt>
                <c:pt idx="1703">
                  <c:v>19.978275</c:v>
                </c:pt>
                <c:pt idx="1704">
                  <c:v>19.990749999999998</c:v>
                </c:pt>
                <c:pt idx="1705">
                  <c:v>20.003275000000002</c:v>
                </c:pt>
              </c:numCache>
            </c:numRef>
          </c:xVal>
          <c:yVal>
            <c:numRef>
              <c:f>'S2-G1@Centre'!$J$3:$J$1708</c:f>
              <c:numCache>
                <c:formatCode>0.000</c:formatCode>
                <c:ptCount val="1706"/>
                <c:pt idx="0">
                  <c:v>0</c:v>
                </c:pt>
                <c:pt idx="1">
                  <c:v>1.0720078124999999E-5</c:v>
                </c:pt>
                <c:pt idx="2">
                  <c:v>1.0720078124999999E-5</c:v>
                </c:pt>
                <c:pt idx="3">
                  <c:v>1.0740292968749999E-5</c:v>
                </c:pt>
                <c:pt idx="4">
                  <c:v>1.0794902343749998E-5</c:v>
                </c:pt>
                <c:pt idx="5">
                  <c:v>1.0849667968749998E-5</c:v>
                </c:pt>
                <c:pt idx="6">
                  <c:v>1.0904648437499998E-5</c:v>
                </c:pt>
                <c:pt idx="7">
                  <c:v>1.0959824218749998E-5</c:v>
                </c:pt>
                <c:pt idx="8">
                  <c:v>1.1015136718749998E-5</c:v>
                </c:pt>
                <c:pt idx="9">
                  <c:v>1.1070664062499998E-5</c:v>
                </c:pt>
                <c:pt idx="10">
                  <c:v>1.1126328124999998E-5</c:v>
                </c:pt>
                <c:pt idx="11">
                  <c:v>1.1182187499999999E-5</c:v>
                </c:pt>
                <c:pt idx="12">
                  <c:v>1.1238300781249999E-5</c:v>
                </c:pt>
                <c:pt idx="13">
                  <c:v>1.1294531249999999E-5</c:v>
                </c:pt>
                <c:pt idx="14">
                  <c:v>1.1350996093749999E-5</c:v>
                </c:pt>
                <c:pt idx="15">
                  <c:v>1.1407617187499998E-5</c:v>
                </c:pt>
                <c:pt idx="16">
                  <c:v>1.1464433593749998E-5</c:v>
                </c:pt>
                <c:pt idx="17">
                  <c:v>1.1521464843749998E-5</c:v>
                </c:pt>
                <c:pt idx="18">
                  <c:v>1.1578632812499997E-5</c:v>
                </c:pt>
                <c:pt idx="19">
                  <c:v>1.1636035156249998E-5</c:v>
                </c:pt>
                <c:pt idx="20">
                  <c:v>1.1693593749999999E-5</c:v>
                </c:pt>
                <c:pt idx="21">
                  <c:v>1.175134765625E-5</c:v>
                </c:pt>
                <c:pt idx="22">
                  <c:v>1.1809355468749999E-5</c:v>
                </c:pt>
                <c:pt idx="23">
                  <c:v>1.1867499999999999E-5</c:v>
                </c:pt>
                <c:pt idx="24">
                  <c:v>1.19258984375E-5</c:v>
                </c:pt>
                <c:pt idx="25">
                  <c:v>1.1984492187500001E-5</c:v>
                </c:pt>
                <c:pt idx="26">
                  <c:v>1.2043261718750001E-5</c:v>
                </c:pt>
                <c:pt idx="27">
                  <c:v>1.2102304687499999E-5</c:v>
                </c:pt>
                <c:pt idx="28">
                  <c:v>1.216150390625E-5</c:v>
                </c:pt>
                <c:pt idx="29">
                  <c:v>1.2220957031249999E-5</c:v>
                </c:pt>
                <c:pt idx="30">
                  <c:v>1.2280624999999999E-5</c:v>
                </c:pt>
                <c:pt idx="31">
                  <c:v>1.2340488281249999E-5</c:v>
                </c:pt>
                <c:pt idx="32">
                  <c:v>1.24005859375E-5</c:v>
                </c:pt>
                <c:pt idx="33">
                  <c:v>1.2460898437499999E-5</c:v>
                </c:pt>
                <c:pt idx="34">
                  <c:v>1.25214453125E-5</c:v>
                </c:pt>
                <c:pt idx="35">
                  <c:v>1.258220703125E-5</c:v>
                </c:pt>
                <c:pt idx="36">
                  <c:v>1.2643183593750001E-5</c:v>
                </c:pt>
                <c:pt idx="37">
                  <c:v>1.27044140625E-5</c:v>
                </c:pt>
                <c:pt idx="38">
                  <c:v>1.2765878906249999E-5</c:v>
                </c:pt>
                <c:pt idx="39">
                  <c:v>1.282755859375E-5</c:v>
                </c:pt>
                <c:pt idx="40">
                  <c:v>1.288947265625E-5</c:v>
                </c:pt>
                <c:pt idx="41">
                  <c:v>1.2951640625E-5</c:v>
                </c:pt>
                <c:pt idx="42">
                  <c:v>1.3014023437499999E-5</c:v>
                </c:pt>
                <c:pt idx="43">
                  <c:v>1.307666015625E-5</c:v>
                </c:pt>
                <c:pt idx="44">
                  <c:v>1.3139511718750001E-5</c:v>
                </c:pt>
                <c:pt idx="45">
                  <c:v>1.320259765625E-5</c:v>
                </c:pt>
                <c:pt idx="46">
                  <c:v>1.32659375E-5</c:v>
                </c:pt>
                <c:pt idx="47">
                  <c:v>1.3329492187500002E-5</c:v>
                </c:pt>
                <c:pt idx="48">
                  <c:v>1.3393300781250001E-5</c:v>
                </c:pt>
                <c:pt idx="49">
                  <c:v>1.3457363281249999E-5</c:v>
                </c:pt>
                <c:pt idx="50">
                  <c:v>1.3521640625000001E-5</c:v>
                </c:pt>
                <c:pt idx="51">
                  <c:v>1.3586171875000001E-5</c:v>
                </c:pt>
                <c:pt idx="52">
                  <c:v>1.3650859375000001E-5</c:v>
                </c:pt>
                <c:pt idx="53">
                  <c:v>1.3715292968750002E-5</c:v>
                </c:pt>
                <c:pt idx="54">
                  <c:v>1.3779531250000001E-5</c:v>
                </c:pt>
                <c:pt idx="55">
                  <c:v>1.3843691406250001E-5</c:v>
                </c:pt>
                <c:pt idx="56">
                  <c:v>1.390783203125E-5</c:v>
                </c:pt>
                <c:pt idx="57">
                  <c:v>1.3972050781250001E-5</c:v>
                </c:pt>
                <c:pt idx="58">
                  <c:v>1.4036210937500003E-5</c:v>
                </c:pt>
                <c:pt idx="59">
                  <c:v>1.4100371093750002E-5</c:v>
                </c:pt>
                <c:pt idx="60">
                  <c:v>1.4164648437500003E-5</c:v>
                </c:pt>
                <c:pt idx="61">
                  <c:v>1.4229042968750003E-5</c:v>
                </c:pt>
                <c:pt idx="62">
                  <c:v>1.4293515625000003E-5</c:v>
                </c:pt>
                <c:pt idx="63">
                  <c:v>1.4358066406250003E-5</c:v>
                </c:pt>
                <c:pt idx="64">
                  <c:v>1.4422753906250003E-5</c:v>
                </c:pt>
                <c:pt idx="65">
                  <c:v>1.4487617187500004E-5</c:v>
                </c:pt>
                <c:pt idx="66">
                  <c:v>1.4552597656250005E-5</c:v>
                </c:pt>
                <c:pt idx="67">
                  <c:v>1.4617734375000004E-5</c:v>
                </c:pt>
                <c:pt idx="68">
                  <c:v>1.4683046875000006E-5</c:v>
                </c:pt>
                <c:pt idx="69">
                  <c:v>1.4748554687500005E-5</c:v>
                </c:pt>
                <c:pt idx="70">
                  <c:v>1.4814218750000004E-5</c:v>
                </c:pt>
                <c:pt idx="71">
                  <c:v>1.4880039062500003E-5</c:v>
                </c:pt>
                <c:pt idx="72">
                  <c:v>1.4946113281250004E-5</c:v>
                </c:pt>
                <c:pt idx="73">
                  <c:v>1.5012363281250005E-5</c:v>
                </c:pt>
                <c:pt idx="74">
                  <c:v>1.5078789062500003E-5</c:v>
                </c:pt>
                <c:pt idx="75">
                  <c:v>1.5145488281250004E-5</c:v>
                </c:pt>
                <c:pt idx="76">
                  <c:v>1.5212402343750003E-5</c:v>
                </c:pt>
                <c:pt idx="77">
                  <c:v>1.5279531250000002E-5</c:v>
                </c:pt>
                <c:pt idx="78">
                  <c:v>1.5346953125000002E-5</c:v>
                </c:pt>
                <c:pt idx="79">
                  <c:v>1.5414609375000003E-5</c:v>
                </c:pt>
                <c:pt idx="80">
                  <c:v>1.5482500000000003E-5</c:v>
                </c:pt>
                <c:pt idx="81">
                  <c:v>1.5550644531250001E-5</c:v>
                </c:pt>
                <c:pt idx="82">
                  <c:v>1.5619062500000002E-5</c:v>
                </c:pt>
                <c:pt idx="83">
                  <c:v>1.5687714843750001E-5</c:v>
                </c:pt>
                <c:pt idx="84">
                  <c:v>1.5756621093750001E-5</c:v>
                </c:pt>
                <c:pt idx="85">
                  <c:v>1.58258203125E-5</c:v>
                </c:pt>
                <c:pt idx="86">
                  <c:v>1.5895253906250001E-5</c:v>
                </c:pt>
                <c:pt idx="87">
                  <c:v>1.5964941406250001E-5</c:v>
                </c:pt>
                <c:pt idx="88">
                  <c:v>1.6034921875000002E-5</c:v>
                </c:pt>
                <c:pt idx="89">
                  <c:v>1.6105156250000002E-5</c:v>
                </c:pt>
                <c:pt idx="90">
                  <c:v>1.617564453125E-5</c:v>
                </c:pt>
                <c:pt idx="91">
                  <c:v>1.6246445312499999E-5</c:v>
                </c:pt>
                <c:pt idx="92">
                  <c:v>1.6317500000000001E-5</c:v>
                </c:pt>
                <c:pt idx="93">
                  <c:v>1.6388808593750001E-5</c:v>
                </c:pt>
                <c:pt idx="94">
                  <c:v>1.6459550781250001E-5</c:v>
                </c:pt>
                <c:pt idx="95">
                  <c:v>1.6529648437500001E-5</c:v>
                </c:pt>
                <c:pt idx="96">
                  <c:v>1.6598554687500002E-5</c:v>
                </c:pt>
                <c:pt idx="97">
                  <c:v>1.6666992187500002E-5</c:v>
                </c:pt>
                <c:pt idx="98">
                  <c:v>1.6735351562500003E-5</c:v>
                </c:pt>
                <c:pt idx="99">
                  <c:v>1.6802988281250004E-5</c:v>
                </c:pt>
                <c:pt idx="100">
                  <c:v>1.6870195312500005E-5</c:v>
                </c:pt>
                <c:pt idx="101">
                  <c:v>1.6937089843750004E-5</c:v>
                </c:pt>
                <c:pt idx="102">
                  <c:v>1.7003652343750005E-5</c:v>
                </c:pt>
                <c:pt idx="103">
                  <c:v>1.7069687500000003E-5</c:v>
                </c:pt>
                <c:pt idx="104">
                  <c:v>1.7135644531250004E-5</c:v>
                </c:pt>
                <c:pt idx="105">
                  <c:v>1.7201582031250005E-5</c:v>
                </c:pt>
                <c:pt idx="106">
                  <c:v>1.7267050781250006E-5</c:v>
                </c:pt>
                <c:pt idx="107">
                  <c:v>1.7332167968750006E-5</c:v>
                </c:pt>
                <c:pt idx="108">
                  <c:v>1.7397207031250006E-5</c:v>
                </c:pt>
                <c:pt idx="109">
                  <c:v>1.7462148437500006E-5</c:v>
                </c:pt>
                <c:pt idx="110">
                  <c:v>1.7526894531250005E-5</c:v>
                </c:pt>
                <c:pt idx="111">
                  <c:v>1.7591328125000005E-5</c:v>
                </c:pt>
                <c:pt idx="112">
                  <c:v>1.7655605468750006E-5</c:v>
                </c:pt>
                <c:pt idx="113">
                  <c:v>1.7719941406250003E-5</c:v>
                </c:pt>
                <c:pt idx="114">
                  <c:v>1.7783984375000003E-5</c:v>
                </c:pt>
                <c:pt idx="115">
                  <c:v>1.7847968750000002E-5</c:v>
                </c:pt>
                <c:pt idx="116">
                  <c:v>1.7911718750000003E-5</c:v>
                </c:pt>
                <c:pt idx="117">
                  <c:v>1.7975546875E-5</c:v>
                </c:pt>
                <c:pt idx="118">
                  <c:v>1.8039199218750001E-5</c:v>
                </c:pt>
                <c:pt idx="119">
                  <c:v>1.810271484375E-5</c:v>
                </c:pt>
                <c:pt idx="120">
                  <c:v>1.8166289062500002E-5</c:v>
                </c:pt>
                <c:pt idx="121">
                  <c:v>1.8229726562500002E-5</c:v>
                </c:pt>
                <c:pt idx="122">
                  <c:v>1.8293164062500001E-5</c:v>
                </c:pt>
                <c:pt idx="123">
                  <c:v>1.8356386718749998E-5</c:v>
                </c:pt>
                <c:pt idx="124">
                  <c:v>1.8419707031249998E-5</c:v>
                </c:pt>
                <c:pt idx="125">
                  <c:v>1.8483125000000001E-5</c:v>
                </c:pt>
                <c:pt idx="126">
                  <c:v>1.8546464843750001E-5</c:v>
                </c:pt>
                <c:pt idx="127">
                  <c:v>1.8609726562500001E-5</c:v>
                </c:pt>
                <c:pt idx="128">
                  <c:v>1.8672812500000003E-5</c:v>
                </c:pt>
                <c:pt idx="129">
                  <c:v>1.8736093750000003E-5</c:v>
                </c:pt>
                <c:pt idx="130">
                  <c:v>1.8799277343750004E-5</c:v>
                </c:pt>
                <c:pt idx="131">
                  <c:v>1.8862441406250001E-5</c:v>
                </c:pt>
                <c:pt idx="132">
                  <c:v>1.8925664062500002E-5</c:v>
                </c:pt>
                <c:pt idx="133">
                  <c:v>1.8988945312499999E-5</c:v>
                </c:pt>
                <c:pt idx="134">
                  <c:v>1.9052187499999999E-5</c:v>
                </c:pt>
                <c:pt idx="135">
                  <c:v>1.9115351562499997E-5</c:v>
                </c:pt>
                <c:pt idx="136">
                  <c:v>1.9178574218749998E-5</c:v>
                </c:pt>
                <c:pt idx="137">
                  <c:v>1.9241972656249997E-5</c:v>
                </c:pt>
                <c:pt idx="138">
                  <c:v>1.9305234374999998E-5</c:v>
                </c:pt>
                <c:pt idx="139">
                  <c:v>1.9368515624999998E-5</c:v>
                </c:pt>
                <c:pt idx="140">
                  <c:v>1.9431953124999997E-5</c:v>
                </c:pt>
                <c:pt idx="141">
                  <c:v>1.9495390624999997E-5</c:v>
                </c:pt>
                <c:pt idx="142">
                  <c:v>1.9558789062499996E-5</c:v>
                </c:pt>
                <c:pt idx="143">
                  <c:v>1.9622207031249996E-5</c:v>
                </c:pt>
                <c:pt idx="144">
                  <c:v>1.9685761718749994E-5</c:v>
                </c:pt>
                <c:pt idx="145">
                  <c:v>1.9749257812499993E-5</c:v>
                </c:pt>
                <c:pt idx="146">
                  <c:v>1.9812753906249992E-5</c:v>
                </c:pt>
                <c:pt idx="147">
                  <c:v>1.987636718749999E-5</c:v>
                </c:pt>
                <c:pt idx="148">
                  <c:v>1.9940078124999992E-5</c:v>
                </c:pt>
                <c:pt idx="149">
                  <c:v>2.0003730468749993E-5</c:v>
                </c:pt>
                <c:pt idx="150">
                  <c:v>2.0067480468749991E-5</c:v>
                </c:pt>
                <c:pt idx="151">
                  <c:v>2.0131347656249994E-5</c:v>
                </c:pt>
                <c:pt idx="152">
                  <c:v>2.0195253906249994E-5</c:v>
                </c:pt>
                <c:pt idx="153">
                  <c:v>2.0259140624999991E-5</c:v>
                </c:pt>
                <c:pt idx="154">
                  <c:v>2.0323164062499993E-5</c:v>
                </c:pt>
                <c:pt idx="155">
                  <c:v>2.0387304687499992E-5</c:v>
                </c:pt>
                <c:pt idx="156">
                  <c:v>2.0451386718749991E-5</c:v>
                </c:pt>
                <c:pt idx="157">
                  <c:v>2.0515527343749993E-5</c:v>
                </c:pt>
                <c:pt idx="158">
                  <c:v>2.0579824218749994E-5</c:v>
                </c:pt>
                <c:pt idx="159">
                  <c:v>2.0644238281249994E-5</c:v>
                </c:pt>
                <c:pt idx="160">
                  <c:v>2.0708671874999994E-5</c:v>
                </c:pt>
                <c:pt idx="161">
                  <c:v>2.0773183593749994E-5</c:v>
                </c:pt>
                <c:pt idx="162">
                  <c:v>2.0837871093749996E-5</c:v>
                </c:pt>
                <c:pt idx="163">
                  <c:v>2.0902656249999998E-5</c:v>
                </c:pt>
                <c:pt idx="164">
                  <c:v>2.0967519531249999E-5</c:v>
                </c:pt>
                <c:pt idx="165">
                  <c:v>2.1032480468749999E-5</c:v>
                </c:pt>
                <c:pt idx="166">
                  <c:v>2.1097617187499998E-5</c:v>
                </c:pt>
                <c:pt idx="167">
                  <c:v>2.1162792968749998E-5</c:v>
                </c:pt>
                <c:pt idx="168">
                  <c:v>2.1228066406249996E-5</c:v>
                </c:pt>
                <c:pt idx="169">
                  <c:v>2.1293496093749994E-5</c:v>
                </c:pt>
                <c:pt idx="170">
                  <c:v>2.1359062499999994E-5</c:v>
                </c:pt>
                <c:pt idx="171">
                  <c:v>2.1424667968749994E-5</c:v>
                </c:pt>
                <c:pt idx="172">
                  <c:v>2.1490371093749994E-5</c:v>
                </c:pt>
                <c:pt idx="173">
                  <c:v>2.1556230468749996E-5</c:v>
                </c:pt>
                <c:pt idx="174">
                  <c:v>2.1655136718749994E-5</c:v>
                </c:pt>
                <c:pt idx="175">
                  <c:v>2.1787167968749993E-5</c:v>
                </c:pt>
                <c:pt idx="176">
                  <c:v>2.2018632812499997E-5</c:v>
                </c:pt>
                <c:pt idx="177">
                  <c:v>2.2515654296875019E-5</c:v>
                </c:pt>
                <c:pt idx="178">
                  <c:v>2.3576904296874977E-5</c:v>
                </c:pt>
                <c:pt idx="179">
                  <c:v>2.5868591624374999E-5</c:v>
                </c:pt>
                <c:pt idx="180">
                  <c:v>3.0760933244374917E-5</c:v>
                </c:pt>
                <c:pt idx="181">
                  <c:v>4.119018039437483E-5</c:v>
                </c:pt>
                <c:pt idx="182">
                  <c:v>6.3367659956875056E-5</c:v>
                </c:pt>
                <c:pt idx="183">
                  <c:v>1.105066452568773E-4</c:v>
                </c:pt>
                <c:pt idx="184">
                  <c:v>2.1043408790687434E-4</c:v>
                </c:pt>
                <c:pt idx="185">
                  <c:v>4.2098469378187202E-4</c:v>
                </c:pt>
                <c:pt idx="186">
                  <c:v>8.6248575378186231E-4</c:v>
                </c:pt>
                <c:pt idx="187">
                  <c:v>1.7836962517818965E-3</c:v>
                </c:pt>
                <c:pt idx="188">
                  <c:v>3.6849517005319047E-3</c:v>
                </c:pt>
                <c:pt idx="189">
                  <c:v>7.5700955617817797E-3</c:v>
                </c:pt>
                <c:pt idx="190">
                  <c:v>1.5447961961782023E-2</c:v>
                </c:pt>
                <c:pt idx="191">
                  <c:v>3.1252721761781822E-2</c:v>
                </c:pt>
                <c:pt idx="192">
                  <c:v>6.277294388678259E-2</c:v>
                </c:pt>
                <c:pt idx="193">
                  <c:v>0.12526324671177982</c:v>
                </c:pt>
                <c:pt idx="194">
                  <c:v>0.24748942558678072</c:v>
                </c:pt>
                <c:pt idx="195">
                  <c:v>0.48042018658678187</c:v>
                </c:pt>
                <c:pt idx="196">
                  <c:v>0.9054220678367797</c:v>
                </c:pt>
                <c:pt idx="197">
                  <c:v>1.638729175836779</c:v>
                </c:pt>
                <c:pt idx="198">
                  <c:v>2.8299688195867487</c:v>
                </c:pt>
                <c:pt idx="199">
                  <c:v>4.6505532033367682</c:v>
                </c:pt>
                <c:pt idx="200">
                  <c:v>7.2767037133368344</c:v>
                </c:pt>
                <c:pt idx="201">
                  <c:v>10.86802059333694</c:v>
                </c:pt>
                <c:pt idx="202">
                  <c:v>15.548885423336813</c:v>
                </c:pt>
                <c:pt idx="203">
                  <c:v>21.394020548336847</c:v>
                </c:pt>
                <c:pt idx="204">
                  <c:v>28.42472832833662</c:v>
                </c:pt>
                <c:pt idx="205">
                  <c:v>36.607407085836535</c:v>
                </c:pt>
                <c:pt idx="206">
                  <c:v>45.879495755836899</c:v>
                </c:pt>
                <c:pt idx="207">
                  <c:v>56.153987480836811</c:v>
                </c:pt>
                <c:pt idx="208">
                  <c:v>67.33129943083695</c:v>
                </c:pt>
                <c:pt idx="209">
                  <c:v>79.323672880836654</c:v>
                </c:pt>
                <c:pt idx="210">
                  <c:v>92.042113843337233</c:v>
                </c:pt>
                <c:pt idx="211">
                  <c:v>105.41614849333642</c:v>
                </c:pt>
                <c:pt idx="212">
                  <c:v>119.36029776833654</c:v>
                </c:pt>
                <c:pt idx="213">
                  <c:v>133.80584316833696</c:v>
                </c:pt>
                <c:pt idx="214">
                  <c:v>148.69820256833671</c:v>
                </c:pt>
                <c:pt idx="215">
                  <c:v>163.97742806833733</c:v>
                </c:pt>
                <c:pt idx="216">
                  <c:v>179.58053263083713</c:v>
                </c:pt>
                <c:pt idx="217">
                  <c:v>195.45731988083699</c:v>
                </c:pt>
                <c:pt idx="218">
                  <c:v>211.57060158083675</c:v>
                </c:pt>
                <c:pt idx="219">
                  <c:v>227.88745270583701</c:v>
                </c:pt>
                <c:pt idx="220">
                  <c:v>244.374192455837</c:v>
                </c:pt>
                <c:pt idx="221">
                  <c:v>261.00838113083717</c:v>
                </c:pt>
                <c:pt idx="222">
                  <c:v>277.74744003083646</c:v>
                </c:pt>
                <c:pt idx="223">
                  <c:v>294.61142403083693</c:v>
                </c:pt>
                <c:pt idx="224">
                  <c:v>311.52490715583656</c:v>
                </c:pt>
                <c:pt idx="225">
                  <c:v>328.46171865583682</c:v>
                </c:pt>
                <c:pt idx="226">
                  <c:v>345.44045315583691</c:v>
                </c:pt>
                <c:pt idx="227">
                  <c:v>362.43665315583678</c:v>
                </c:pt>
                <c:pt idx="228">
                  <c:v>379.38361953083654</c:v>
                </c:pt>
                <c:pt idx="229">
                  <c:v>396.3027116558369</c:v>
                </c:pt>
                <c:pt idx="230">
                  <c:v>413.17286540583706</c:v>
                </c:pt>
                <c:pt idx="231">
                  <c:v>429.97430240583697</c:v>
                </c:pt>
                <c:pt idx="232">
                  <c:v>446.64662190583681</c:v>
                </c:pt>
                <c:pt idx="233">
                  <c:v>463.17414953083653</c:v>
                </c:pt>
                <c:pt idx="234">
                  <c:v>479.46145378083639</c:v>
                </c:pt>
                <c:pt idx="235">
                  <c:v>495.53896228083693</c:v>
                </c:pt>
                <c:pt idx="236">
                  <c:v>511.43701753083667</c:v>
                </c:pt>
                <c:pt idx="237">
                  <c:v>527.06811928083653</c:v>
                </c:pt>
                <c:pt idx="238">
                  <c:v>542.46589353083709</c:v>
                </c:pt>
                <c:pt idx="239">
                  <c:v>557.66330478083682</c:v>
                </c:pt>
                <c:pt idx="240">
                  <c:v>572.57999653083664</c:v>
                </c:pt>
                <c:pt idx="241">
                  <c:v>587.25127153083713</c:v>
                </c:pt>
                <c:pt idx="242">
                  <c:v>601.67543828083694</c:v>
                </c:pt>
                <c:pt idx="243">
                  <c:v>615.85130278083682</c:v>
                </c:pt>
                <c:pt idx="244">
                  <c:v>629.77846703083674</c:v>
                </c:pt>
                <c:pt idx="245">
                  <c:v>643.45752803083656</c:v>
                </c:pt>
                <c:pt idx="246">
                  <c:v>656.88963003083643</c:v>
                </c:pt>
                <c:pt idx="247">
                  <c:v>670.07616603083625</c:v>
                </c:pt>
                <c:pt idx="248">
                  <c:v>682.98655640583672</c:v>
                </c:pt>
                <c:pt idx="249">
                  <c:v>695.68842790583665</c:v>
                </c:pt>
                <c:pt idx="250">
                  <c:v>708.12083028083657</c:v>
                </c:pt>
                <c:pt idx="251">
                  <c:v>720.34928078083647</c:v>
                </c:pt>
                <c:pt idx="252">
                  <c:v>732.31555553083638</c:v>
                </c:pt>
                <c:pt idx="253">
                  <c:v>744.02453303083689</c:v>
                </c:pt>
                <c:pt idx="254">
                  <c:v>755.53907140583635</c:v>
                </c:pt>
                <c:pt idx="255">
                  <c:v>766.86162415583624</c:v>
                </c:pt>
                <c:pt idx="256">
                  <c:v>777.9113606558368</c:v>
                </c:pt>
                <c:pt idx="257">
                  <c:v>788.74933615583632</c:v>
                </c:pt>
                <c:pt idx="258">
                  <c:v>799.40635453083678</c:v>
                </c:pt>
                <c:pt idx="259">
                  <c:v>809.83268803083638</c:v>
                </c:pt>
                <c:pt idx="260">
                  <c:v>820.05928903083691</c:v>
                </c:pt>
                <c:pt idx="261">
                  <c:v>830.09026603083646</c:v>
                </c:pt>
                <c:pt idx="262">
                  <c:v>839.95434638083691</c:v>
                </c:pt>
                <c:pt idx="263">
                  <c:v>849.6300105308369</c:v>
                </c:pt>
                <c:pt idx="264">
                  <c:v>859.12111930583683</c:v>
                </c:pt>
                <c:pt idx="265">
                  <c:v>868.45491083083675</c:v>
                </c:pt>
                <c:pt idx="266">
                  <c:v>877.6340754058366</c:v>
                </c:pt>
                <c:pt idx="267">
                  <c:v>886.66119540583679</c:v>
                </c:pt>
                <c:pt idx="268">
                  <c:v>895.53876398083651</c:v>
                </c:pt>
                <c:pt idx="269">
                  <c:v>904.24798273083661</c:v>
                </c:pt>
                <c:pt idx="270">
                  <c:v>912.75062285583647</c:v>
                </c:pt>
                <c:pt idx="271">
                  <c:v>920.99079303083658</c:v>
                </c:pt>
                <c:pt idx="272">
                  <c:v>929.03893033083682</c:v>
                </c:pt>
                <c:pt idx="273">
                  <c:v>936.88070839333682</c:v>
                </c:pt>
                <c:pt idx="274">
                  <c:v>944.5425682558365</c:v>
                </c:pt>
                <c:pt idx="275">
                  <c:v>952.02993756833666</c:v>
                </c:pt>
                <c:pt idx="276">
                  <c:v>959.42392086833638</c:v>
                </c:pt>
                <c:pt idx="277">
                  <c:v>966.57691964333674</c:v>
                </c:pt>
                <c:pt idx="278">
                  <c:v>973.62608024333667</c:v>
                </c:pt>
                <c:pt idx="279">
                  <c:v>980.59158104333653</c:v>
                </c:pt>
                <c:pt idx="280">
                  <c:v>987.42162004333647</c:v>
                </c:pt>
                <c:pt idx="281">
                  <c:v>994.10319799333683</c:v>
                </c:pt>
                <c:pt idx="282">
                  <c:v>1000.6930035933365</c:v>
                </c:pt>
                <c:pt idx="283">
                  <c:v>1007.2275893433366</c:v>
                </c:pt>
                <c:pt idx="284">
                  <c:v>1013.6254080558365</c:v>
                </c:pt>
                <c:pt idx="285">
                  <c:v>1019.9411808558367</c:v>
                </c:pt>
                <c:pt idx="286">
                  <c:v>1026.1784840433368</c:v>
                </c:pt>
                <c:pt idx="287">
                  <c:v>1032.3567310308365</c:v>
                </c:pt>
                <c:pt idx="288">
                  <c:v>1038.4322890058365</c:v>
                </c:pt>
                <c:pt idx="289">
                  <c:v>1044.4415814683366</c:v>
                </c:pt>
                <c:pt idx="290">
                  <c:v>1050.4046305433367</c:v>
                </c:pt>
                <c:pt idx="291">
                  <c:v>1056.2810214933365</c:v>
                </c:pt>
                <c:pt idx="292">
                  <c:v>1062.0926940433365</c:v>
                </c:pt>
                <c:pt idx="293">
                  <c:v>1067.8024365433366</c:v>
                </c:pt>
                <c:pt idx="294">
                  <c:v>1073.4483933433364</c:v>
                </c:pt>
                <c:pt idx="295">
                  <c:v>1079.0391305183364</c:v>
                </c:pt>
                <c:pt idx="296">
                  <c:v>1084.5691788308366</c:v>
                </c:pt>
                <c:pt idx="297">
                  <c:v>1090.0482254933363</c:v>
                </c:pt>
                <c:pt idx="298">
                  <c:v>1095.5006864933362</c:v>
                </c:pt>
                <c:pt idx="299">
                  <c:v>1100.9368756933363</c:v>
                </c:pt>
                <c:pt idx="300">
                  <c:v>1106.3819291058362</c:v>
                </c:pt>
                <c:pt idx="301">
                  <c:v>1111.8324721058364</c:v>
                </c:pt>
                <c:pt idx="302">
                  <c:v>1117.3144722058362</c:v>
                </c:pt>
                <c:pt idx="303">
                  <c:v>1122.8545578933363</c:v>
                </c:pt>
                <c:pt idx="304">
                  <c:v>1128.4802254433364</c:v>
                </c:pt>
                <c:pt idx="305">
                  <c:v>1134.1597793933363</c:v>
                </c:pt>
                <c:pt idx="306">
                  <c:v>1139.9361610308363</c:v>
                </c:pt>
                <c:pt idx="307">
                  <c:v>1145.8229025308362</c:v>
                </c:pt>
                <c:pt idx="308">
                  <c:v>1151.770129368336</c:v>
                </c:pt>
                <c:pt idx="309">
                  <c:v>1157.8205145683362</c:v>
                </c:pt>
                <c:pt idx="310">
                  <c:v>1163.9855848808359</c:v>
                </c:pt>
                <c:pt idx="311">
                  <c:v>1170.208698130836</c:v>
                </c:pt>
                <c:pt idx="312">
                  <c:v>1176.5833171308361</c:v>
                </c:pt>
                <c:pt idx="313">
                  <c:v>1183.0498005558359</c:v>
                </c:pt>
                <c:pt idx="314">
                  <c:v>1189.651168055836</c:v>
                </c:pt>
                <c:pt idx="315">
                  <c:v>1196.3587690558359</c:v>
                </c:pt>
                <c:pt idx="316">
                  <c:v>1203.2559910558357</c:v>
                </c:pt>
                <c:pt idx="317">
                  <c:v>1210.2947503183357</c:v>
                </c:pt>
                <c:pt idx="318">
                  <c:v>1217.5025371933361</c:v>
                </c:pt>
                <c:pt idx="319">
                  <c:v>1224.8875178183359</c:v>
                </c:pt>
                <c:pt idx="320">
                  <c:v>1232.4796078183356</c:v>
                </c:pt>
                <c:pt idx="321">
                  <c:v>1240.2878265808361</c:v>
                </c:pt>
                <c:pt idx="322">
                  <c:v>1248.3199197058361</c:v>
                </c:pt>
                <c:pt idx="323">
                  <c:v>1256.5350059058362</c:v>
                </c:pt>
                <c:pt idx="324">
                  <c:v>1265.0576469808359</c:v>
                </c:pt>
                <c:pt idx="325">
                  <c:v>1273.7948163683357</c:v>
                </c:pt>
                <c:pt idx="326">
                  <c:v>1282.7970373683359</c:v>
                </c:pt>
                <c:pt idx="327">
                  <c:v>1291.9829123683362</c:v>
                </c:pt>
                <c:pt idx="328">
                  <c:v>1301.4810881183359</c:v>
                </c:pt>
                <c:pt idx="329">
                  <c:v>1311.1748361183359</c:v>
                </c:pt>
                <c:pt idx="330">
                  <c:v>1321.1377461183358</c:v>
                </c:pt>
                <c:pt idx="331">
                  <c:v>1331.2690657433359</c:v>
                </c:pt>
                <c:pt idx="332">
                  <c:v>1341.6406227433354</c:v>
                </c:pt>
                <c:pt idx="333">
                  <c:v>1352.174367118336</c:v>
                </c:pt>
                <c:pt idx="334">
                  <c:v>1362.9119401183366</c:v>
                </c:pt>
                <c:pt idx="335">
                  <c:v>1373.769776618336</c:v>
                </c:pt>
                <c:pt idx="336">
                  <c:v>1384.7251481183362</c:v>
                </c:pt>
                <c:pt idx="337">
                  <c:v>1395.8201262433367</c:v>
                </c:pt>
                <c:pt idx="338">
                  <c:v>1407.0007257433363</c:v>
                </c:pt>
                <c:pt idx="339">
                  <c:v>1418.2454662433363</c:v>
                </c:pt>
                <c:pt idx="340">
                  <c:v>1429.5337248683368</c:v>
                </c:pt>
                <c:pt idx="341">
                  <c:v>1440.8129276183363</c:v>
                </c:pt>
                <c:pt idx="342">
                  <c:v>1452.1637666183362</c:v>
                </c:pt>
                <c:pt idx="343">
                  <c:v>1463.4703757433367</c:v>
                </c:pt>
                <c:pt idx="344">
                  <c:v>1474.7503594933362</c:v>
                </c:pt>
                <c:pt idx="345">
                  <c:v>1485.9898263683367</c:v>
                </c:pt>
                <c:pt idx="346">
                  <c:v>1497.208999368336</c:v>
                </c:pt>
                <c:pt idx="347">
                  <c:v>1508.331674743336</c:v>
                </c:pt>
                <c:pt idx="348">
                  <c:v>1519.4453322433365</c:v>
                </c:pt>
                <c:pt idx="349">
                  <c:v>1530.4448612433357</c:v>
                </c:pt>
                <c:pt idx="350">
                  <c:v>1541.3871399933362</c:v>
                </c:pt>
                <c:pt idx="351">
                  <c:v>1552.234155618336</c:v>
                </c:pt>
                <c:pt idx="352">
                  <c:v>1563.0740946183362</c:v>
                </c:pt>
                <c:pt idx="353">
                  <c:v>1573.9005579933362</c:v>
                </c:pt>
                <c:pt idx="354">
                  <c:v>1584.7075584933359</c:v>
                </c:pt>
                <c:pt idx="355">
                  <c:v>1595.5196507433366</c:v>
                </c:pt>
                <c:pt idx="356">
                  <c:v>1606.3311879933358</c:v>
                </c:pt>
                <c:pt idx="357">
                  <c:v>1617.1076761183358</c:v>
                </c:pt>
                <c:pt idx="358">
                  <c:v>1627.729332618336</c:v>
                </c:pt>
                <c:pt idx="359">
                  <c:v>1638.1684623683363</c:v>
                </c:pt>
                <c:pt idx="360">
                  <c:v>1648.4558342433361</c:v>
                </c:pt>
                <c:pt idx="361">
                  <c:v>1658.5372484933362</c:v>
                </c:pt>
                <c:pt idx="362">
                  <c:v>1668.4721122433361</c:v>
                </c:pt>
                <c:pt idx="363">
                  <c:v>1678.2626462433368</c:v>
                </c:pt>
                <c:pt idx="364">
                  <c:v>1687.9653707433365</c:v>
                </c:pt>
                <c:pt idx="365">
                  <c:v>1697.5009369933362</c:v>
                </c:pt>
                <c:pt idx="366">
                  <c:v>1706.8730428683359</c:v>
                </c:pt>
                <c:pt idx="367">
                  <c:v>1716.0853449933363</c:v>
                </c:pt>
                <c:pt idx="368">
                  <c:v>1725.1930491183364</c:v>
                </c:pt>
                <c:pt idx="369">
                  <c:v>1734.172561618336</c:v>
                </c:pt>
                <c:pt idx="370">
                  <c:v>1743.0266916183366</c:v>
                </c:pt>
                <c:pt idx="371">
                  <c:v>1751.7831452433363</c:v>
                </c:pt>
                <c:pt idx="372">
                  <c:v>1760.4437503808369</c:v>
                </c:pt>
                <c:pt idx="373">
                  <c:v>1769.0348328808366</c:v>
                </c:pt>
                <c:pt idx="374">
                  <c:v>1777.5333753808361</c:v>
                </c:pt>
                <c:pt idx="375">
                  <c:v>1785.9651807433365</c:v>
                </c:pt>
                <c:pt idx="376">
                  <c:v>1794.3551214808365</c:v>
                </c:pt>
                <c:pt idx="377">
                  <c:v>1802.6567019058364</c:v>
                </c:pt>
                <c:pt idx="378">
                  <c:v>1810.8947863558369</c:v>
                </c:pt>
                <c:pt idx="379">
                  <c:v>1819.0934841558367</c:v>
                </c:pt>
                <c:pt idx="380">
                  <c:v>1827.2305137558367</c:v>
                </c:pt>
                <c:pt idx="381">
                  <c:v>1835.3069176808367</c:v>
                </c:pt>
                <c:pt idx="382">
                  <c:v>1843.3238184808367</c:v>
                </c:pt>
                <c:pt idx="383">
                  <c:v>1851.2823294808363</c:v>
                </c:pt>
                <c:pt idx="384">
                  <c:v>1859.1616539808367</c:v>
                </c:pt>
                <c:pt idx="385">
                  <c:v>1867.0065786058369</c:v>
                </c:pt>
                <c:pt idx="386">
                  <c:v>1874.7961456933372</c:v>
                </c:pt>
                <c:pt idx="387">
                  <c:v>1882.5312275933372</c:v>
                </c:pt>
                <c:pt idx="388">
                  <c:v>1890.2337296183373</c:v>
                </c:pt>
                <c:pt idx="389">
                  <c:v>1897.9040870183364</c:v>
                </c:pt>
                <c:pt idx="390">
                  <c:v>1905.5426768933369</c:v>
                </c:pt>
                <c:pt idx="391">
                  <c:v>1913.1498397433372</c:v>
                </c:pt>
                <c:pt idx="392">
                  <c:v>1920.705621480837</c:v>
                </c:pt>
                <c:pt idx="393">
                  <c:v>1928.2508134808372</c:v>
                </c:pt>
                <c:pt idx="394">
                  <c:v>1935.7654345808367</c:v>
                </c:pt>
                <c:pt idx="395">
                  <c:v>1943.2694296058366</c:v>
                </c:pt>
                <c:pt idx="396">
                  <c:v>1950.7236916558372</c:v>
                </c:pt>
                <c:pt idx="397">
                  <c:v>1958.1289104808372</c:v>
                </c:pt>
                <c:pt idx="398">
                  <c:v>1965.5240577058371</c:v>
                </c:pt>
                <c:pt idx="399">
                  <c:v>1972.8710688808369</c:v>
                </c:pt>
                <c:pt idx="400">
                  <c:v>1980.1893112933371</c:v>
                </c:pt>
                <c:pt idx="401">
                  <c:v>1987.4789540058366</c:v>
                </c:pt>
                <c:pt idx="402">
                  <c:v>1994.7401251683368</c:v>
                </c:pt>
                <c:pt idx="403">
                  <c:v>2001.9729158558368</c:v>
                </c:pt>
                <c:pt idx="404">
                  <c:v>2009.1955263308369</c:v>
                </c:pt>
                <c:pt idx="405">
                  <c:v>2016.3896563308374</c:v>
                </c:pt>
                <c:pt idx="406">
                  <c:v>2023.5552761808372</c:v>
                </c:pt>
                <c:pt idx="407">
                  <c:v>2030.6923250308375</c:v>
                </c:pt>
                <c:pt idx="408">
                  <c:v>2037.8182082183371</c:v>
                </c:pt>
                <c:pt idx="409">
                  <c:v>2044.8979364183372</c:v>
                </c:pt>
                <c:pt idx="410">
                  <c:v>2051.8975478558373</c:v>
                </c:pt>
                <c:pt idx="411">
                  <c:v>2058.8861259808368</c:v>
                </c:pt>
                <c:pt idx="412">
                  <c:v>2065.795782205837</c:v>
                </c:pt>
                <c:pt idx="413">
                  <c:v>2072.6776175808368</c:v>
                </c:pt>
                <c:pt idx="414">
                  <c:v>2079.4983783558368</c:v>
                </c:pt>
                <c:pt idx="415">
                  <c:v>2086.2585988308369</c:v>
                </c:pt>
                <c:pt idx="416">
                  <c:v>2092.9912422308371</c:v>
                </c:pt>
                <c:pt idx="417">
                  <c:v>2099.6637838058368</c:v>
                </c:pt>
                <c:pt idx="418">
                  <c:v>2106.2926017308369</c:v>
                </c:pt>
                <c:pt idx="419">
                  <c:v>2112.8777231683371</c:v>
                </c:pt>
                <c:pt idx="420">
                  <c:v>2119.4034632933372</c:v>
                </c:pt>
                <c:pt idx="421">
                  <c:v>2125.901183355837</c:v>
                </c:pt>
                <c:pt idx="422">
                  <c:v>2132.3396268683368</c:v>
                </c:pt>
                <c:pt idx="423">
                  <c:v>2138.7343005933371</c:v>
                </c:pt>
                <c:pt idx="424">
                  <c:v>2145.0850731183373</c:v>
                </c:pt>
                <c:pt idx="425">
                  <c:v>2151.3768190183368</c:v>
                </c:pt>
                <c:pt idx="426">
                  <c:v>2157.624523768337</c:v>
                </c:pt>
                <c:pt idx="427">
                  <c:v>2163.8427148683368</c:v>
                </c:pt>
                <c:pt idx="428">
                  <c:v>2170.0017415683369</c:v>
                </c:pt>
                <c:pt idx="429">
                  <c:v>2176.116116680837</c:v>
                </c:pt>
                <c:pt idx="430">
                  <c:v>2182.1856554808369</c:v>
                </c:pt>
                <c:pt idx="431">
                  <c:v>2188.1959879808364</c:v>
                </c:pt>
                <c:pt idx="432">
                  <c:v>2194.1752015058364</c:v>
                </c:pt>
                <c:pt idx="433">
                  <c:v>2200.0812246308365</c:v>
                </c:pt>
                <c:pt idx="434">
                  <c:v>2205.9146537308361</c:v>
                </c:pt>
                <c:pt idx="435">
                  <c:v>2211.6760617808363</c:v>
                </c:pt>
                <c:pt idx="436">
                  <c:v>2217.3660196558367</c:v>
                </c:pt>
                <c:pt idx="437">
                  <c:v>2222.9850961308371</c:v>
                </c:pt>
                <c:pt idx="438">
                  <c:v>2228.5470692183371</c:v>
                </c:pt>
                <c:pt idx="439">
                  <c:v>2234.0391519683367</c:v>
                </c:pt>
                <c:pt idx="440">
                  <c:v>2239.4619023433365</c:v>
                </c:pt>
                <c:pt idx="441">
                  <c:v>2244.8287005058369</c:v>
                </c:pt>
                <c:pt idx="442">
                  <c:v>2250.1398554683365</c:v>
                </c:pt>
                <c:pt idx="443">
                  <c:v>2255.3831429683369</c:v>
                </c:pt>
                <c:pt idx="444">
                  <c:v>2260.5715731933365</c:v>
                </c:pt>
                <c:pt idx="445">
                  <c:v>2265.6932141058369</c:v>
                </c:pt>
                <c:pt idx="446">
                  <c:v>2270.7608430933369</c:v>
                </c:pt>
                <c:pt idx="447">
                  <c:v>2275.7748563058367</c:v>
                </c:pt>
                <c:pt idx="448">
                  <c:v>2280.735675955837</c:v>
                </c:pt>
                <c:pt idx="449">
                  <c:v>2285.6319803558367</c:v>
                </c:pt>
                <c:pt idx="450">
                  <c:v>2290.4877941933364</c:v>
                </c:pt>
                <c:pt idx="451">
                  <c:v>2295.2803585933366</c:v>
                </c:pt>
                <c:pt idx="452">
                  <c:v>2300.0333037433365</c:v>
                </c:pt>
                <c:pt idx="453">
                  <c:v>2304.7244785433363</c:v>
                </c:pt>
                <c:pt idx="454">
                  <c:v>2309.3771612558367</c:v>
                </c:pt>
                <c:pt idx="455">
                  <c:v>2313.9698480558363</c:v>
                </c:pt>
                <c:pt idx="456">
                  <c:v>2318.5146012558362</c:v>
                </c:pt>
                <c:pt idx="457">
                  <c:v>2323.0124244558365</c:v>
                </c:pt>
                <c:pt idx="458">
                  <c:v>2327.4751428183363</c:v>
                </c:pt>
                <c:pt idx="459">
                  <c:v>2331.8826264183363</c:v>
                </c:pt>
                <c:pt idx="460">
                  <c:v>2336.2470072183364</c:v>
                </c:pt>
                <c:pt idx="461">
                  <c:v>2340.5802939933365</c:v>
                </c:pt>
                <c:pt idx="462">
                  <c:v>2344.8738406683365</c:v>
                </c:pt>
                <c:pt idx="463">
                  <c:v>2349.1297426683368</c:v>
                </c:pt>
                <c:pt idx="464">
                  <c:v>2353.3503821058366</c:v>
                </c:pt>
                <c:pt idx="465">
                  <c:v>2357.5485180808364</c:v>
                </c:pt>
                <c:pt idx="466">
                  <c:v>2361.7171275808364</c:v>
                </c:pt>
                <c:pt idx="467">
                  <c:v>2365.8597218058362</c:v>
                </c:pt>
                <c:pt idx="468">
                  <c:v>2369.9901347683362</c:v>
                </c:pt>
                <c:pt idx="469">
                  <c:v>2374.1029549683362</c:v>
                </c:pt>
                <c:pt idx="470">
                  <c:v>2378.2130172183356</c:v>
                </c:pt>
                <c:pt idx="471">
                  <c:v>2382.3161547183358</c:v>
                </c:pt>
                <c:pt idx="472">
                  <c:v>2386.4284195683358</c:v>
                </c:pt>
                <c:pt idx="473">
                  <c:v>2390.5469888933358</c:v>
                </c:pt>
                <c:pt idx="474">
                  <c:v>2394.6892670433353</c:v>
                </c:pt>
                <c:pt idx="475">
                  <c:v>2398.8635896683354</c:v>
                </c:pt>
                <c:pt idx="476">
                  <c:v>2403.0690027933356</c:v>
                </c:pt>
                <c:pt idx="477">
                  <c:v>2407.3249239933357</c:v>
                </c:pt>
                <c:pt idx="478">
                  <c:v>2411.6413993058359</c:v>
                </c:pt>
                <c:pt idx="479">
                  <c:v>2416.0288318808357</c:v>
                </c:pt>
                <c:pt idx="480">
                  <c:v>2420.4873638558356</c:v>
                </c:pt>
                <c:pt idx="481">
                  <c:v>2425.0379028558359</c:v>
                </c:pt>
                <c:pt idx="482">
                  <c:v>2429.6908513558355</c:v>
                </c:pt>
                <c:pt idx="483">
                  <c:v>2434.456156543336</c:v>
                </c:pt>
                <c:pt idx="484">
                  <c:v>2439.3316771933355</c:v>
                </c:pt>
                <c:pt idx="485">
                  <c:v>2444.336737443336</c:v>
                </c:pt>
                <c:pt idx="486">
                  <c:v>2449.4902544433357</c:v>
                </c:pt>
                <c:pt idx="487">
                  <c:v>2454.7739168433359</c:v>
                </c:pt>
                <c:pt idx="488">
                  <c:v>2460.2036231808356</c:v>
                </c:pt>
                <c:pt idx="489">
                  <c:v>2465.7816570058353</c:v>
                </c:pt>
                <c:pt idx="490">
                  <c:v>2471.4953917808357</c:v>
                </c:pt>
                <c:pt idx="491">
                  <c:v>2477.3699631308355</c:v>
                </c:pt>
                <c:pt idx="492">
                  <c:v>2483.3893486183356</c:v>
                </c:pt>
                <c:pt idx="493">
                  <c:v>2489.5350926558353</c:v>
                </c:pt>
                <c:pt idx="494">
                  <c:v>2495.8295624558359</c:v>
                </c:pt>
                <c:pt idx="495">
                  <c:v>2502.2371515808354</c:v>
                </c:pt>
                <c:pt idx="496">
                  <c:v>2508.7791109558357</c:v>
                </c:pt>
                <c:pt idx="497">
                  <c:v>2515.4170815433358</c:v>
                </c:pt>
                <c:pt idx="498">
                  <c:v>2522.1718901683357</c:v>
                </c:pt>
                <c:pt idx="499">
                  <c:v>2529.0034208558359</c:v>
                </c:pt>
                <c:pt idx="500">
                  <c:v>2535.9326994183357</c:v>
                </c:pt>
                <c:pt idx="501">
                  <c:v>2542.9344868683361</c:v>
                </c:pt>
                <c:pt idx="502">
                  <c:v>2549.9832994433359</c:v>
                </c:pt>
                <c:pt idx="503">
                  <c:v>2557.1013138433364</c:v>
                </c:pt>
                <c:pt idx="504">
                  <c:v>2564.247697843336</c:v>
                </c:pt>
                <c:pt idx="505">
                  <c:v>2571.4457122183358</c:v>
                </c:pt>
                <c:pt idx="506">
                  <c:v>2578.6712226808359</c:v>
                </c:pt>
                <c:pt idx="507">
                  <c:v>2585.9165510308362</c:v>
                </c:pt>
                <c:pt idx="508">
                  <c:v>2593.1745453433364</c:v>
                </c:pt>
                <c:pt idx="509">
                  <c:v>2600.4545794683359</c:v>
                </c:pt>
                <c:pt idx="510">
                  <c:v>2607.718540718336</c:v>
                </c:pt>
                <c:pt idx="511">
                  <c:v>2614.992729680836</c:v>
                </c:pt>
                <c:pt idx="512">
                  <c:v>2622.2401784308358</c:v>
                </c:pt>
                <c:pt idx="513">
                  <c:v>2629.487914655836</c:v>
                </c:pt>
                <c:pt idx="514">
                  <c:v>2636.7158199058358</c:v>
                </c:pt>
                <c:pt idx="515">
                  <c:v>2643.9356556058356</c:v>
                </c:pt>
                <c:pt idx="516">
                  <c:v>2651.1126639058361</c:v>
                </c:pt>
                <c:pt idx="517">
                  <c:v>2658.2747417058358</c:v>
                </c:pt>
                <c:pt idx="518">
                  <c:v>2665.4188187808359</c:v>
                </c:pt>
                <c:pt idx="519">
                  <c:v>2672.5116533308355</c:v>
                </c:pt>
                <c:pt idx="520">
                  <c:v>2679.5813549308359</c:v>
                </c:pt>
                <c:pt idx="521">
                  <c:v>2686.610592093336</c:v>
                </c:pt>
                <c:pt idx="522">
                  <c:v>2693.6123309058357</c:v>
                </c:pt>
                <c:pt idx="523">
                  <c:v>2700.5698764058357</c:v>
                </c:pt>
                <c:pt idx="524">
                  <c:v>2707.4816894183355</c:v>
                </c:pt>
                <c:pt idx="525">
                  <c:v>2714.360859105836</c:v>
                </c:pt>
                <c:pt idx="526">
                  <c:v>2721.2058687308358</c:v>
                </c:pt>
                <c:pt idx="527">
                  <c:v>2728.0011107558362</c:v>
                </c:pt>
                <c:pt idx="528">
                  <c:v>2734.759654755836</c:v>
                </c:pt>
                <c:pt idx="529">
                  <c:v>2741.4663760433359</c:v>
                </c:pt>
                <c:pt idx="530">
                  <c:v>2748.1204583433359</c:v>
                </c:pt>
                <c:pt idx="531">
                  <c:v>2754.7483592183362</c:v>
                </c:pt>
                <c:pt idx="532">
                  <c:v>2761.3081236558364</c:v>
                </c:pt>
                <c:pt idx="533">
                  <c:v>2767.8128934558358</c:v>
                </c:pt>
                <c:pt idx="534">
                  <c:v>2774.2623014183364</c:v>
                </c:pt>
                <c:pt idx="535">
                  <c:v>2780.6560347183363</c:v>
                </c:pt>
                <c:pt idx="536">
                  <c:v>2786.9938414683361</c:v>
                </c:pt>
                <c:pt idx="537">
                  <c:v>2793.2755128433359</c:v>
                </c:pt>
                <c:pt idx="538">
                  <c:v>2799.500883430836</c:v>
                </c:pt>
                <c:pt idx="539">
                  <c:v>2805.6698377308362</c:v>
                </c:pt>
                <c:pt idx="540">
                  <c:v>2811.7822797433359</c:v>
                </c:pt>
                <c:pt idx="541">
                  <c:v>2817.8504043058356</c:v>
                </c:pt>
                <c:pt idx="542">
                  <c:v>2823.8617693058359</c:v>
                </c:pt>
                <c:pt idx="543">
                  <c:v>2829.8163263058354</c:v>
                </c:pt>
                <c:pt idx="544">
                  <c:v>2835.7140344808354</c:v>
                </c:pt>
                <c:pt idx="545">
                  <c:v>2841.5665657308355</c:v>
                </c:pt>
                <c:pt idx="546">
                  <c:v>2847.3620460558354</c:v>
                </c:pt>
                <c:pt idx="547">
                  <c:v>2853.1004582558353</c:v>
                </c:pt>
                <c:pt idx="548">
                  <c:v>2858.7931130558354</c:v>
                </c:pt>
                <c:pt idx="549">
                  <c:v>2864.4286226808354</c:v>
                </c:pt>
                <c:pt idx="550">
                  <c:v>2870.0070576308353</c:v>
                </c:pt>
                <c:pt idx="551">
                  <c:v>2875.5394125808352</c:v>
                </c:pt>
                <c:pt idx="552">
                  <c:v>2881.0147892058353</c:v>
                </c:pt>
                <c:pt idx="553">
                  <c:v>2886.4333160808355</c:v>
                </c:pt>
                <c:pt idx="554">
                  <c:v>2891.8056104808352</c:v>
                </c:pt>
                <c:pt idx="555">
                  <c:v>2897.1212523558352</c:v>
                </c:pt>
                <c:pt idx="556">
                  <c:v>2902.3601515558348</c:v>
                </c:pt>
                <c:pt idx="557">
                  <c:v>2907.5333867558352</c:v>
                </c:pt>
                <c:pt idx="558">
                  <c:v>2912.6316912433349</c:v>
                </c:pt>
                <c:pt idx="559">
                  <c:v>2917.6658843933351</c:v>
                </c:pt>
                <c:pt idx="560">
                  <c:v>2922.6364069433348</c:v>
                </c:pt>
                <c:pt idx="561">
                  <c:v>2927.5235768058351</c:v>
                </c:pt>
                <c:pt idx="562">
                  <c:v>2932.3561901808348</c:v>
                </c:pt>
                <c:pt idx="563">
                  <c:v>2937.1164154433345</c:v>
                </c:pt>
                <c:pt idx="564">
                  <c:v>2941.8163051183346</c:v>
                </c:pt>
                <c:pt idx="565">
                  <c:v>2946.4634114933347</c:v>
                </c:pt>
                <c:pt idx="566">
                  <c:v>2951.0595160933344</c:v>
                </c:pt>
                <c:pt idx="567">
                  <c:v>2955.6342529433346</c:v>
                </c:pt>
                <c:pt idx="568">
                  <c:v>2960.2322993183343</c:v>
                </c:pt>
                <c:pt idx="569">
                  <c:v>2964.9996836933346</c:v>
                </c:pt>
                <c:pt idx="570">
                  <c:v>2970.2098834683343</c:v>
                </c:pt>
                <c:pt idx="571">
                  <c:v>2976.3169899933346</c:v>
                </c:pt>
                <c:pt idx="572">
                  <c:v>2984.0194204308345</c:v>
                </c:pt>
                <c:pt idx="573">
                  <c:v>2994.2820238808345</c:v>
                </c:pt>
                <c:pt idx="574">
                  <c:v>3007.7226299058343</c:v>
                </c:pt>
                <c:pt idx="575">
                  <c:v>3024.590329655834</c:v>
                </c:pt>
                <c:pt idx="576">
                  <c:v>3044.6734696558351</c:v>
                </c:pt>
                <c:pt idx="577">
                  <c:v>3067.2348079058347</c:v>
                </c:pt>
                <c:pt idx="578">
                  <c:v>3091.4313195308341</c:v>
                </c:pt>
                <c:pt idx="579">
                  <c:v>3116.4490980308337</c:v>
                </c:pt>
                <c:pt idx="580">
                  <c:v>3141.8318922808353</c:v>
                </c:pt>
                <c:pt idx="581">
                  <c:v>3167.2255647808352</c:v>
                </c:pt>
                <c:pt idx="582">
                  <c:v>3192.4592067808348</c:v>
                </c:pt>
                <c:pt idx="583">
                  <c:v>3217.479467780835</c:v>
                </c:pt>
                <c:pt idx="584">
                  <c:v>3242.183118155835</c:v>
                </c:pt>
                <c:pt idx="585">
                  <c:v>3266.589809905835</c:v>
                </c:pt>
                <c:pt idx="586">
                  <c:v>3290.7253619058347</c:v>
                </c:pt>
                <c:pt idx="587">
                  <c:v>3314.4762674058329</c:v>
                </c:pt>
                <c:pt idx="588">
                  <c:v>3337.921150405833</c:v>
                </c:pt>
                <c:pt idx="589">
                  <c:v>3360.9601222808346</c:v>
                </c:pt>
                <c:pt idx="590">
                  <c:v>3383.7350541558344</c:v>
                </c:pt>
                <c:pt idx="591">
                  <c:v>3406.1234271558342</c:v>
                </c:pt>
                <c:pt idx="592">
                  <c:v>3428.2310015308353</c:v>
                </c:pt>
                <c:pt idx="593">
                  <c:v>3450.0269277808352</c:v>
                </c:pt>
                <c:pt idx="594">
                  <c:v>3471.5588722808347</c:v>
                </c:pt>
                <c:pt idx="595">
                  <c:v>3492.8282194058343</c:v>
                </c:pt>
                <c:pt idx="596">
                  <c:v>3513.7577709058341</c:v>
                </c:pt>
                <c:pt idx="597">
                  <c:v>3534.3983964058339</c:v>
                </c:pt>
                <c:pt idx="598">
                  <c:v>3554.7600894058351</c:v>
                </c:pt>
                <c:pt idx="599">
                  <c:v>3574.8536024058349</c:v>
                </c:pt>
                <c:pt idx="600">
                  <c:v>3594.6912691558346</c:v>
                </c:pt>
                <c:pt idx="601">
                  <c:v>3614.2849806558329</c:v>
                </c:pt>
                <c:pt idx="602">
                  <c:v>3633.6818500308341</c:v>
                </c:pt>
                <c:pt idx="603">
                  <c:v>3652.8117492808351</c:v>
                </c:pt>
                <c:pt idx="604">
                  <c:v>3671.7922167808347</c:v>
                </c:pt>
                <c:pt idx="605">
                  <c:v>3690.5506882808331</c:v>
                </c:pt>
                <c:pt idx="606">
                  <c:v>3709.125179905835</c:v>
                </c:pt>
                <c:pt idx="607">
                  <c:v>3727.5159074058356</c:v>
                </c:pt>
                <c:pt idx="608">
                  <c:v>3745.7592994058336</c:v>
                </c:pt>
                <c:pt idx="609">
                  <c:v>3763.8203621558355</c:v>
                </c:pt>
                <c:pt idx="610">
                  <c:v>3781.6655801558345</c:v>
                </c:pt>
                <c:pt idx="611">
                  <c:v>3799.3658726558347</c:v>
                </c:pt>
                <c:pt idx="612">
                  <c:v>3816.9215124058337</c:v>
                </c:pt>
                <c:pt idx="613">
                  <c:v>3834.2653114058339</c:v>
                </c:pt>
                <c:pt idx="614">
                  <c:v>3851.4646470308348</c:v>
                </c:pt>
                <c:pt idx="615">
                  <c:v>3868.453917405835</c:v>
                </c:pt>
                <c:pt idx="616">
                  <c:v>3885.299605780835</c:v>
                </c:pt>
                <c:pt idx="617">
                  <c:v>3901.9696757808338</c:v>
                </c:pt>
                <c:pt idx="618">
                  <c:v>3918.4958497808343</c:v>
                </c:pt>
                <c:pt idx="619">
                  <c:v>3934.8147817808349</c:v>
                </c:pt>
                <c:pt idx="620">
                  <c:v>3951.0190436558355</c:v>
                </c:pt>
                <c:pt idx="621">
                  <c:v>3967.0761112808359</c:v>
                </c:pt>
                <c:pt idx="622">
                  <c:v>3982.9846721558361</c:v>
                </c:pt>
                <c:pt idx="623">
                  <c:v>3998.7144491558352</c:v>
                </c:pt>
                <c:pt idx="624">
                  <c:v>4014.237477655834</c:v>
                </c:pt>
                <c:pt idx="625">
                  <c:v>4029.4988939058353</c:v>
                </c:pt>
                <c:pt idx="626">
                  <c:v>4044.5599039058347</c:v>
                </c:pt>
                <c:pt idx="627">
                  <c:v>4059.395179905835</c:v>
                </c:pt>
                <c:pt idx="628">
                  <c:v>4074.0081079058355</c:v>
                </c:pt>
                <c:pt idx="629">
                  <c:v>4088.4020589058359</c:v>
                </c:pt>
                <c:pt idx="630">
                  <c:v>4102.6342989058339</c:v>
                </c:pt>
                <c:pt idx="631">
                  <c:v>4116.6535529058347</c:v>
                </c:pt>
                <c:pt idx="632">
                  <c:v>4130.489410905835</c:v>
                </c:pt>
                <c:pt idx="633">
                  <c:v>4144.1444420308344</c:v>
                </c:pt>
                <c:pt idx="634">
                  <c:v>4157.6467220308359</c:v>
                </c:pt>
                <c:pt idx="635">
                  <c:v>4170.9474774058353</c:v>
                </c:pt>
                <c:pt idx="636">
                  <c:v>4184.1244574308357</c:v>
                </c:pt>
                <c:pt idx="637">
                  <c:v>4197.1049678308354</c:v>
                </c:pt>
                <c:pt idx="638">
                  <c:v>4209.9647023308353</c:v>
                </c:pt>
                <c:pt idx="639">
                  <c:v>4222.6567117058348</c:v>
                </c:pt>
                <c:pt idx="640">
                  <c:v>4235.2067307683346</c:v>
                </c:pt>
                <c:pt idx="641">
                  <c:v>4247.5465286183353</c:v>
                </c:pt>
                <c:pt idx="642">
                  <c:v>4259.6800053433353</c:v>
                </c:pt>
                <c:pt idx="643">
                  <c:v>4271.5884751933354</c:v>
                </c:pt>
                <c:pt idx="644">
                  <c:v>4283.2321299058358</c:v>
                </c:pt>
                <c:pt idx="645">
                  <c:v>4294.6834020183351</c:v>
                </c:pt>
                <c:pt idx="646">
                  <c:v>4305.8809444183353</c:v>
                </c:pt>
                <c:pt idx="647">
                  <c:v>4316.8097221683347</c:v>
                </c:pt>
                <c:pt idx="648">
                  <c:v>4327.6048906183341</c:v>
                </c:pt>
                <c:pt idx="649">
                  <c:v>4338.1450468683342</c:v>
                </c:pt>
                <c:pt idx="650">
                  <c:v>4348.5434271808354</c:v>
                </c:pt>
                <c:pt idx="651">
                  <c:v>4358.7660305808349</c:v>
                </c:pt>
                <c:pt idx="652">
                  <c:v>4368.7813196933357</c:v>
                </c:pt>
                <c:pt idx="653">
                  <c:v>4378.7203100933357</c:v>
                </c:pt>
                <c:pt idx="654">
                  <c:v>4388.4302162183358</c:v>
                </c:pt>
                <c:pt idx="655">
                  <c:v>4398.079412093336</c:v>
                </c:pt>
                <c:pt idx="656">
                  <c:v>4407.6340818433364</c:v>
                </c:pt>
                <c:pt idx="657">
                  <c:v>4417.0608028683364</c:v>
                </c:pt>
                <c:pt idx="658">
                  <c:v>4426.4037889558367</c:v>
                </c:pt>
                <c:pt idx="659">
                  <c:v>4435.6285317058355</c:v>
                </c:pt>
                <c:pt idx="660">
                  <c:v>4444.8346917058352</c:v>
                </c:pt>
                <c:pt idx="661">
                  <c:v>4453.9667069558354</c:v>
                </c:pt>
                <c:pt idx="662">
                  <c:v>4463.0074787558351</c:v>
                </c:pt>
                <c:pt idx="663">
                  <c:v>4472.052886755836</c:v>
                </c:pt>
                <c:pt idx="664">
                  <c:v>4481.0284725808351</c:v>
                </c:pt>
                <c:pt idx="665">
                  <c:v>4489.9541525933355</c:v>
                </c:pt>
                <c:pt idx="666">
                  <c:v>4498.8121677683357</c:v>
                </c:pt>
                <c:pt idx="667">
                  <c:v>4507.6587117683357</c:v>
                </c:pt>
                <c:pt idx="668">
                  <c:v>4516.4205473683351</c:v>
                </c:pt>
                <c:pt idx="669">
                  <c:v>4525.0981166183356</c:v>
                </c:pt>
                <c:pt idx="670">
                  <c:v>4533.7456973183353</c:v>
                </c:pt>
                <c:pt idx="671">
                  <c:v>4542.3260197683348</c:v>
                </c:pt>
                <c:pt idx="672">
                  <c:v>4550.8737941808349</c:v>
                </c:pt>
                <c:pt idx="673">
                  <c:v>4559.3871474558346</c:v>
                </c:pt>
                <c:pt idx="674">
                  <c:v>4567.8286462683345</c:v>
                </c:pt>
                <c:pt idx="675">
                  <c:v>4576.1615307183347</c:v>
                </c:pt>
                <c:pt idx="676">
                  <c:v>4584.4367293683345</c:v>
                </c:pt>
                <c:pt idx="677">
                  <c:v>4592.6173035683341</c:v>
                </c:pt>
                <c:pt idx="678">
                  <c:v>4600.7017089433339</c:v>
                </c:pt>
                <c:pt idx="679">
                  <c:v>4608.7226290683348</c:v>
                </c:pt>
                <c:pt idx="680">
                  <c:v>4616.6275964433344</c:v>
                </c:pt>
                <c:pt idx="681">
                  <c:v>4624.4495171183353</c:v>
                </c:pt>
                <c:pt idx="682">
                  <c:v>4632.1542017308348</c:v>
                </c:pt>
                <c:pt idx="683">
                  <c:v>4639.7581028433342</c:v>
                </c:pt>
                <c:pt idx="684">
                  <c:v>4647.3421538433349</c:v>
                </c:pt>
                <c:pt idx="685">
                  <c:v>4654.8069482058345</c:v>
                </c:pt>
                <c:pt idx="686">
                  <c:v>4662.216469555834</c:v>
                </c:pt>
                <c:pt idx="687">
                  <c:v>4669.5691989308352</c:v>
                </c:pt>
                <c:pt idx="688">
                  <c:v>4676.7855452933345</c:v>
                </c:pt>
                <c:pt idx="689">
                  <c:v>4683.9596791558342</c:v>
                </c:pt>
                <c:pt idx="690">
                  <c:v>4691.0750451058348</c:v>
                </c:pt>
                <c:pt idx="691">
                  <c:v>4698.1158615808345</c:v>
                </c:pt>
                <c:pt idx="692">
                  <c:v>4705.0671883808354</c:v>
                </c:pt>
                <c:pt idx="693">
                  <c:v>4711.8704689808346</c:v>
                </c:pt>
                <c:pt idx="694">
                  <c:v>4718.5871505433352</c:v>
                </c:pt>
                <c:pt idx="695">
                  <c:v>4725.1600811683356</c:v>
                </c:pt>
                <c:pt idx="696">
                  <c:v>4731.6495904183357</c:v>
                </c:pt>
                <c:pt idx="697">
                  <c:v>4738.0138691683351</c:v>
                </c:pt>
                <c:pt idx="698">
                  <c:v>4744.2268989808354</c:v>
                </c:pt>
                <c:pt idx="699">
                  <c:v>4750.3473243308354</c:v>
                </c:pt>
                <c:pt idx="700">
                  <c:v>4756.4176539308355</c:v>
                </c:pt>
                <c:pt idx="701">
                  <c:v>4762.3694811058349</c:v>
                </c:pt>
                <c:pt idx="702">
                  <c:v>4768.1777353558346</c:v>
                </c:pt>
                <c:pt idx="703">
                  <c:v>4773.9387924433349</c:v>
                </c:pt>
                <c:pt idx="704">
                  <c:v>4779.6394195183357</c:v>
                </c:pt>
                <c:pt idx="705">
                  <c:v>4785.2538503683354</c:v>
                </c:pt>
                <c:pt idx="706">
                  <c:v>4790.7315129433346</c:v>
                </c:pt>
                <c:pt idx="707">
                  <c:v>4796.1264783808347</c:v>
                </c:pt>
                <c:pt idx="708">
                  <c:v>4801.4653763808346</c:v>
                </c:pt>
                <c:pt idx="709">
                  <c:v>4806.7361160308346</c:v>
                </c:pt>
                <c:pt idx="710">
                  <c:v>4811.9021839808347</c:v>
                </c:pt>
                <c:pt idx="711">
                  <c:v>4816.9654841058345</c:v>
                </c:pt>
                <c:pt idx="712">
                  <c:v>4822.0130720183342</c:v>
                </c:pt>
                <c:pt idx="713">
                  <c:v>4827.0201277433343</c:v>
                </c:pt>
                <c:pt idx="714">
                  <c:v>4832.0223546433344</c:v>
                </c:pt>
                <c:pt idx="715">
                  <c:v>4837.0657153933344</c:v>
                </c:pt>
                <c:pt idx="716">
                  <c:v>4842.1009078933348</c:v>
                </c:pt>
                <c:pt idx="717">
                  <c:v>4847.1268720183343</c:v>
                </c:pt>
                <c:pt idx="718">
                  <c:v>4852.1311392808338</c:v>
                </c:pt>
                <c:pt idx="719">
                  <c:v>4857.1581627808346</c:v>
                </c:pt>
                <c:pt idx="720">
                  <c:v>4862.139248030835</c:v>
                </c:pt>
                <c:pt idx="721">
                  <c:v>4867.0858114933344</c:v>
                </c:pt>
                <c:pt idx="722">
                  <c:v>4872.0197233058352</c:v>
                </c:pt>
                <c:pt idx="723">
                  <c:v>4876.9188163808349</c:v>
                </c:pt>
                <c:pt idx="724">
                  <c:v>4881.8044205808346</c:v>
                </c:pt>
                <c:pt idx="725">
                  <c:v>4886.6232689808348</c:v>
                </c:pt>
                <c:pt idx="726">
                  <c:v>4891.4698707808348</c:v>
                </c:pt>
                <c:pt idx="727">
                  <c:v>4896.2907176183344</c:v>
                </c:pt>
                <c:pt idx="728">
                  <c:v>4901.1158793058348</c:v>
                </c:pt>
                <c:pt idx="729">
                  <c:v>4905.9438939433348</c:v>
                </c:pt>
                <c:pt idx="730">
                  <c:v>4910.7238059433348</c:v>
                </c:pt>
                <c:pt idx="731">
                  <c:v>4915.4755056058348</c:v>
                </c:pt>
                <c:pt idx="732">
                  <c:v>4920.1889720433355</c:v>
                </c:pt>
                <c:pt idx="733">
                  <c:v>4924.8164491933358</c:v>
                </c:pt>
                <c:pt idx="734">
                  <c:v>4929.3500999433354</c:v>
                </c:pt>
                <c:pt idx="735">
                  <c:v>4933.7917998933353</c:v>
                </c:pt>
                <c:pt idx="736">
                  <c:v>4938.1617764933353</c:v>
                </c:pt>
                <c:pt idx="737">
                  <c:v>4942.4611308683361</c:v>
                </c:pt>
                <c:pt idx="738">
                  <c:v>4946.6999704558366</c:v>
                </c:pt>
                <c:pt idx="739">
                  <c:v>4950.8790934558365</c:v>
                </c:pt>
                <c:pt idx="740">
                  <c:v>4954.9816780183364</c:v>
                </c:pt>
                <c:pt idx="741">
                  <c:v>4959.035048143337</c:v>
                </c:pt>
                <c:pt idx="742">
                  <c:v>4963.0482576183358</c:v>
                </c:pt>
                <c:pt idx="743">
                  <c:v>4966.9875542183363</c:v>
                </c:pt>
                <c:pt idx="744">
                  <c:v>4970.8625761558369</c:v>
                </c:pt>
                <c:pt idx="745">
                  <c:v>4974.7239361558368</c:v>
                </c:pt>
                <c:pt idx="746">
                  <c:v>4978.5137452558365</c:v>
                </c:pt>
                <c:pt idx="747">
                  <c:v>4982.2252226808369</c:v>
                </c:pt>
                <c:pt idx="748">
                  <c:v>4985.8759244808371</c:v>
                </c:pt>
                <c:pt idx="749">
                  <c:v>4989.4747356058369</c:v>
                </c:pt>
                <c:pt idx="750">
                  <c:v>4993.0145682058373</c:v>
                </c:pt>
                <c:pt idx="751">
                  <c:v>4996.5117621808367</c:v>
                </c:pt>
                <c:pt idx="752">
                  <c:v>4999.9591209808368</c:v>
                </c:pt>
                <c:pt idx="753">
                  <c:v>5003.372289118337</c:v>
                </c:pt>
                <c:pt idx="754">
                  <c:v>5006.7365985683373</c:v>
                </c:pt>
                <c:pt idx="755">
                  <c:v>5010.0599963683371</c:v>
                </c:pt>
                <c:pt idx="756">
                  <c:v>5013.3356150058371</c:v>
                </c:pt>
                <c:pt idx="757">
                  <c:v>5016.5783590558376</c:v>
                </c:pt>
                <c:pt idx="758">
                  <c:v>5019.7742352558371</c:v>
                </c:pt>
                <c:pt idx="759">
                  <c:v>5022.9377041558373</c:v>
                </c:pt>
                <c:pt idx="760">
                  <c:v>5026.0619338058377</c:v>
                </c:pt>
                <c:pt idx="761">
                  <c:v>5029.1540155433377</c:v>
                </c:pt>
                <c:pt idx="762">
                  <c:v>5032.2140663433374</c:v>
                </c:pt>
                <c:pt idx="763">
                  <c:v>5035.2289455558375</c:v>
                </c:pt>
                <c:pt idx="764">
                  <c:v>5038.2057784308372</c:v>
                </c:pt>
                <c:pt idx="765">
                  <c:v>5041.1449670058373</c:v>
                </c:pt>
                <c:pt idx="766">
                  <c:v>5044.046930305838</c:v>
                </c:pt>
                <c:pt idx="767">
                  <c:v>5046.9121269933376</c:v>
                </c:pt>
                <c:pt idx="768">
                  <c:v>5049.7347991933375</c:v>
                </c:pt>
                <c:pt idx="769">
                  <c:v>5052.5217690433374</c:v>
                </c:pt>
                <c:pt idx="770">
                  <c:v>5055.2674344933375</c:v>
                </c:pt>
                <c:pt idx="771">
                  <c:v>5057.9844347433373</c:v>
                </c:pt>
                <c:pt idx="772">
                  <c:v>5060.6612043058367</c:v>
                </c:pt>
                <c:pt idx="773">
                  <c:v>5063.3042165183369</c:v>
                </c:pt>
                <c:pt idx="774">
                  <c:v>5065.913950568337</c:v>
                </c:pt>
                <c:pt idx="775">
                  <c:v>5068.4908856433367</c:v>
                </c:pt>
                <c:pt idx="776">
                  <c:v>5071.0355009308369</c:v>
                </c:pt>
                <c:pt idx="777">
                  <c:v>5073.5538641308367</c:v>
                </c:pt>
                <c:pt idx="778">
                  <c:v>5076.0353563308363</c:v>
                </c:pt>
                <c:pt idx="779">
                  <c:v>5078.4860846933361</c:v>
                </c:pt>
                <c:pt idx="780">
                  <c:v>5080.9065847808361</c:v>
                </c:pt>
                <c:pt idx="781">
                  <c:v>5083.2974090683356</c:v>
                </c:pt>
                <c:pt idx="782">
                  <c:v>5085.6591156683362</c:v>
                </c:pt>
                <c:pt idx="783">
                  <c:v>5087.9922626933358</c:v>
                </c:pt>
                <c:pt idx="784">
                  <c:v>5090.2974138933359</c:v>
                </c:pt>
                <c:pt idx="785">
                  <c:v>5092.5500539683353</c:v>
                </c:pt>
                <c:pt idx="786">
                  <c:v>5094.7665685683351</c:v>
                </c:pt>
                <c:pt idx="787">
                  <c:v>5096.9674949433356</c:v>
                </c:pt>
                <c:pt idx="788">
                  <c:v>5099.0948806433353</c:v>
                </c:pt>
                <c:pt idx="789">
                  <c:v>5101.2085427183356</c:v>
                </c:pt>
                <c:pt idx="790">
                  <c:v>5103.2992700183358</c:v>
                </c:pt>
                <c:pt idx="791">
                  <c:v>5105.3395520183358</c:v>
                </c:pt>
                <c:pt idx="792">
                  <c:v>5107.363475205836</c:v>
                </c:pt>
                <c:pt idx="793">
                  <c:v>5109.3761603933353</c:v>
                </c:pt>
                <c:pt idx="794">
                  <c:v>5111.3369888933357</c:v>
                </c:pt>
                <c:pt idx="795">
                  <c:v>5113.2927429808351</c:v>
                </c:pt>
                <c:pt idx="796">
                  <c:v>5115.2437140308348</c:v>
                </c:pt>
                <c:pt idx="797">
                  <c:v>5117.1547481558346</c:v>
                </c:pt>
                <c:pt idx="798">
                  <c:v>5119.0447426558349</c:v>
                </c:pt>
                <c:pt idx="799">
                  <c:v>5120.9450116558355</c:v>
                </c:pt>
                <c:pt idx="800">
                  <c:v>5122.7949326308353</c:v>
                </c:pt>
                <c:pt idx="801">
                  <c:v>5124.6258538808352</c:v>
                </c:pt>
                <c:pt idx="802">
                  <c:v>5126.4638996308349</c:v>
                </c:pt>
                <c:pt idx="803">
                  <c:v>5128.3048571058353</c:v>
                </c:pt>
                <c:pt idx="804">
                  <c:v>5130.1363049808351</c:v>
                </c:pt>
                <c:pt idx="805">
                  <c:v>5131.9670464308347</c:v>
                </c:pt>
                <c:pt idx="806">
                  <c:v>5133.8015232308344</c:v>
                </c:pt>
                <c:pt idx="807">
                  <c:v>5135.6153297308347</c:v>
                </c:pt>
                <c:pt idx="808">
                  <c:v>5137.4214452308343</c:v>
                </c:pt>
                <c:pt idx="809">
                  <c:v>5139.2325117933342</c:v>
                </c:pt>
                <c:pt idx="810">
                  <c:v>5141.0246073808339</c:v>
                </c:pt>
                <c:pt idx="811">
                  <c:v>5142.8064696683341</c:v>
                </c:pt>
                <c:pt idx="812">
                  <c:v>5144.5866309808343</c:v>
                </c:pt>
                <c:pt idx="813">
                  <c:v>5146.3496436183341</c:v>
                </c:pt>
                <c:pt idx="814">
                  <c:v>5148.0843042933338</c:v>
                </c:pt>
                <c:pt idx="815">
                  <c:v>5149.8149849683341</c:v>
                </c:pt>
                <c:pt idx="816">
                  <c:v>5151.5538928683336</c:v>
                </c:pt>
                <c:pt idx="817">
                  <c:v>5153.2506375683342</c:v>
                </c:pt>
                <c:pt idx="818">
                  <c:v>5154.933347768334</c:v>
                </c:pt>
                <c:pt idx="819">
                  <c:v>5156.6219633933342</c:v>
                </c:pt>
                <c:pt idx="820">
                  <c:v>5158.2859075183342</c:v>
                </c:pt>
                <c:pt idx="821">
                  <c:v>5159.9296338433342</c:v>
                </c:pt>
                <c:pt idx="822">
                  <c:v>5161.5728953058342</c:v>
                </c:pt>
                <c:pt idx="823">
                  <c:v>5163.2160622058336</c:v>
                </c:pt>
                <c:pt idx="824">
                  <c:v>5164.8365329058342</c:v>
                </c:pt>
                <c:pt idx="825">
                  <c:v>5166.4500393558337</c:v>
                </c:pt>
                <c:pt idx="826">
                  <c:v>5168.0721687308342</c:v>
                </c:pt>
                <c:pt idx="827">
                  <c:v>5169.6726994808341</c:v>
                </c:pt>
                <c:pt idx="828">
                  <c:v>5171.2633775808335</c:v>
                </c:pt>
                <c:pt idx="829">
                  <c:v>5172.8634564933336</c:v>
                </c:pt>
                <c:pt idx="830">
                  <c:v>5174.4503464683339</c:v>
                </c:pt>
                <c:pt idx="831">
                  <c:v>5176.0242599058338</c:v>
                </c:pt>
                <c:pt idx="832">
                  <c:v>5177.6043250308339</c:v>
                </c:pt>
                <c:pt idx="833">
                  <c:v>5179.1793114308339</c:v>
                </c:pt>
                <c:pt idx="834">
                  <c:v>5180.741788518334</c:v>
                </c:pt>
                <c:pt idx="835">
                  <c:v>5182.3107738308336</c:v>
                </c:pt>
                <c:pt idx="836">
                  <c:v>5183.8674385808336</c:v>
                </c:pt>
                <c:pt idx="837">
                  <c:v>5185.423196930833</c:v>
                </c:pt>
                <c:pt idx="838">
                  <c:v>5186.9818795808333</c:v>
                </c:pt>
                <c:pt idx="839">
                  <c:v>5188.5284559558331</c:v>
                </c:pt>
                <c:pt idx="840">
                  <c:v>5190.0742994558332</c:v>
                </c:pt>
                <c:pt idx="841">
                  <c:v>5191.6269832558328</c:v>
                </c:pt>
                <c:pt idx="842">
                  <c:v>5193.1639294558327</c:v>
                </c:pt>
                <c:pt idx="843">
                  <c:v>5194.6964676058324</c:v>
                </c:pt>
                <c:pt idx="844">
                  <c:v>5196.2434202308323</c:v>
                </c:pt>
                <c:pt idx="845">
                  <c:v>5197.7746610683325</c:v>
                </c:pt>
                <c:pt idx="846">
                  <c:v>5199.3014748183323</c:v>
                </c:pt>
                <c:pt idx="847">
                  <c:v>5200.835126418332</c:v>
                </c:pt>
                <c:pt idx="848">
                  <c:v>5202.3680691183317</c:v>
                </c:pt>
                <c:pt idx="849">
                  <c:v>5203.8852406183323</c:v>
                </c:pt>
                <c:pt idx="850">
                  <c:v>5205.4091210183324</c:v>
                </c:pt>
                <c:pt idx="851">
                  <c:v>5206.9471181433319</c:v>
                </c:pt>
                <c:pt idx="852">
                  <c:v>5208.4616181933325</c:v>
                </c:pt>
                <c:pt idx="853">
                  <c:v>5209.9787532558321</c:v>
                </c:pt>
                <c:pt idx="854">
                  <c:v>5211.509589130832</c:v>
                </c:pt>
                <c:pt idx="855">
                  <c:v>5213.0240208183322</c:v>
                </c:pt>
                <c:pt idx="856">
                  <c:v>5214.5405830683321</c:v>
                </c:pt>
                <c:pt idx="857">
                  <c:v>5216.0627800683324</c:v>
                </c:pt>
                <c:pt idx="858">
                  <c:v>5217.5940684558327</c:v>
                </c:pt>
                <c:pt idx="859">
                  <c:v>5219.1155637933325</c:v>
                </c:pt>
                <c:pt idx="860">
                  <c:v>5220.6418944933321</c:v>
                </c:pt>
                <c:pt idx="861">
                  <c:v>5222.1875779683323</c:v>
                </c:pt>
                <c:pt idx="862">
                  <c:v>5223.7448096058324</c:v>
                </c:pt>
                <c:pt idx="863">
                  <c:v>5225.3095180058326</c:v>
                </c:pt>
                <c:pt idx="864">
                  <c:v>5226.8886884558324</c:v>
                </c:pt>
                <c:pt idx="865">
                  <c:v>5228.4892226558322</c:v>
                </c:pt>
                <c:pt idx="866">
                  <c:v>5230.0923464558327</c:v>
                </c:pt>
                <c:pt idx="867">
                  <c:v>5231.7013570058325</c:v>
                </c:pt>
                <c:pt idx="868">
                  <c:v>5233.3195160683326</c:v>
                </c:pt>
                <c:pt idx="869">
                  <c:v>5234.9427936683323</c:v>
                </c:pt>
                <c:pt idx="870">
                  <c:v>5236.5671980433326</c:v>
                </c:pt>
                <c:pt idx="871">
                  <c:v>5238.1959821933324</c:v>
                </c:pt>
                <c:pt idx="872">
                  <c:v>5239.8323449558329</c:v>
                </c:pt>
                <c:pt idx="873">
                  <c:v>5241.4723024558325</c:v>
                </c:pt>
                <c:pt idx="874">
                  <c:v>5243.1083684058322</c:v>
                </c:pt>
                <c:pt idx="875">
                  <c:v>5244.7366953183318</c:v>
                </c:pt>
                <c:pt idx="876">
                  <c:v>5246.360532918332</c:v>
                </c:pt>
                <c:pt idx="877">
                  <c:v>5247.9760718433317</c:v>
                </c:pt>
                <c:pt idx="878">
                  <c:v>5249.5899856433316</c:v>
                </c:pt>
                <c:pt idx="879">
                  <c:v>5251.1915373683314</c:v>
                </c:pt>
                <c:pt idx="880">
                  <c:v>5252.7873725683312</c:v>
                </c:pt>
                <c:pt idx="881">
                  <c:v>5254.3771785058307</c:v>
                </c:pt>
                <c:pt idx="882">
                  <c:v>5255.9538505058308</c:v>
                </c:pt>
                <c:pt idx="883">
                  <c:v>5257.5239288183302</c:v>
                </c:pt>
                <c:pt idx="884">
                  <c:v>5259.0871083433303</c:v>
                </c:pt>
                <c:pt idx="885">
                  <c:v>5260.6397853933304</c:v>
                </c:pt>
                <c:pt idx="886">
                  <c:v>5262.1784703933299</c:v>
                </c:pt>
                <c:pt idx="887">
                  <c:v>5263.7063325183299</c:v>
                </c:pt>
                <c:pt idx="888">
                  <c:v>5265.2167195433303</c:v>
                </c:pt>
                <c:pt idx="889">
                  <c:v>5266.7161218933306</c:v>
                </c:pt>
                <c:pt idx="890">
                  <c:v>5268.1980524933306</c:v>
                </c:pt>
                <c:pt idx="891">
                  <c:v>5269.6689767183307</c:v>
                </c:pt>
                <c:pt idx="892">
                  <c:v>5271.1257622183302</c:v>
                </c:pt>
                <c:pt idx="893">
                  <c:v>5272.5653993433307</c:v>
                </c:pt>
                <c:pt idx="894">
                  <c:v>5273.9912393433306</c:v>
                </c:pt>
                <c:pt idx="895">
                  <c:v>5275.4003914058303</c:v>
                </c:pt>
                <c:pt idx="896">
                  <c:v>5276.8023349058303</c:v>
                </c:pt>
                <c:pt idx="897">
                  <c:v>5278.1881018058302</c:v>
                </c:pt>
                <c:pt idx="898">
                  <c:v>5279.5611221558302</c:v>
                </c:pt>
                <c:pt idx="899">
                  <c:v>5280.9247597433305</c:v>
                </c:pt>
                <c:pt idx="900">
                  <c:v>5282.2763357933309</c:v>
                </c:pt>
                <c:pt idx="901">
                  <c:v>5283.6191825933311</c:v>
                </c:pt>
                <c:pt idx="902">
                  <c:v>5284.9536278433307</c:v>
                </c:pt>
                <c:pt idx="903">
                  <c:v>5286.2741247183303</c:v>
                </c:pt>
                <c:pt idx="904">
                  <c:v>5287.5868984683302</c:v>
                </c:pt>
                <c:pt idx="905">
                  <c:v>5288.8922528433304</c:v>
                </c:pt>
                <c:pt idx="906">
                  <c:v>5290.1933540183309</c:v>
                </c:pt>
                <c:pt idx="907">
                  <c:v>5291.4875830808305</c:v>
                </c:pt>
                <c:pt idx="908">
                  <c:v>5292.7752219058302</c:v>
                </c:pt>
                <c:pt idx="909">
                  <c:v>5294.0565467308297</c:v>
                </c:pt>
                <c:pt idx="910">
                  <c:v>5295.3373872433294</c:v>
                </c:pt>
                <c:pt idx="911">
                  <c:v>5296.6093208933289</c:v>
                </c:pt>
                <c:pt idx="912">
                  <c:v>5297.8780719683291</c:v>
                </c:pt>
                <c:pt idx="913">
                  <c:v>5299.1437445183292</c:v>
                </c:pt>
                <c:pt idx="914">
                  <c:v>5300.4036796433293</c:v>
                </c:pt>
                <c:pt idx="915">
                  <c:v>5301.6663306558294</c:v>
                </c:pt>
                <c:pt idx="916">
                  <c:v>5302.9235776433297</c:v>
                </c:pt>
                <c:pt idx="917">
                  <c:v>5304.1756662433299</c:v>
                </c:pt>
                <c:pt idx="918">
                  <c:v>5305.4283288808301</c:v>
                </c:pt>
                <c:pt idx="919">
                  <c:v>5306.6763670933296</c:v>
                </c:pt>
                <c:pt idx="920">
                  <c:v>5307.9254754058293</c:v>
                </c:pt>
                <c:pt idx="921">
                  <c:v>5309.1759400183291</c:v>
                </c:pt>
                <c:pt idx="922">
                  <c:v>5310.4282140808291</c:v>
                </c:pt>
                <c:pt idx="923">
                  <c:v>5311.6802337558292</c:v>
                </c:pt>
                <c:pt idx="924">
                  <c:v>5312.9326226808298</c:v>
                </c:pt>
                <c:pt idx="925">
                  <c:v>5314.1859208308297</c:v>
                </c:pt>
                <c:pt idx="926">
                  <c:v>5315.4432765808297</c:v>
                </c:pt>
                <c:pt idx="927">
                  <c:v>5316.7024244308295</c:v>
                </c:pt>
                <c:pt idx="928">
                  <c:v>5317.9664282433296</c:v>
                </c:pt>
                <c:pt idx="929">
                  <c:v>5319.2356579308298</c:v>
                </c:pt>
                <c:pt idx="930">
                  <c:v>5320.5077857808301</c:v>
                </c:pt>
                <c:pt idx="931">
                  <c:v>5321.7830929808297</c:v>
                </c:pt>
                <c:pt idx="932">
                  <c:v>5323.0618326058293</c:v>
                </c:pt>
                <c:pt idx="933">
                  <c:v>5324.3469606058297</c:v>
                </c:pt>
                <c:pt idx="934">
                  <c:v>5325.6387447058296</c:v>
                </c:pt>
                <c:pt idx="935">
                  <c:v>5326.9373106558296</c:v>
                </c:pt>
                <c:pt idx="936">
                  <c:v>5328.2399660933297</c:v>
                </c:pt>
                <c:pt idx="937">
                  <c:v>5329.5466864433301</c:v>
                </c:pt>
                <c:pt idx="938">
                  <c:v>5330.8574469433306</c:v>
                </c:pt>
                <c:pt idx="939">
                  <c:v>5332.1722287433304</c:v>
                </c:pt>
                <c:pt idx="940">
                  <c:v>5333.4910006183309</c:v>
                </c:pt>
                <c:pt idx="941">
                  <c:v>5334.8164367058307</c:v>
                </c:pt>
                <c:pt idx="942">
                  <c:v>5336.1458391558308</c:v>
                </c:pt>
                <c:pt idx="943">
                  <c:v>5337.4792192808309</c:v>
                </c:pt>
                <c:pt idx="944">
                  <c:v>5338.8165760808306</c:v>
                </c:pt>
                <c:pt idx="945">
                  <c:v>5340.1605934808304</c:v>
                </c:pt>
                <c:pt idx="946">
                  <c:v>5341.5058198808301</c:v>
                </c:pt>
                <c:pt idx="947">
                  <c:v>5342.8576035308297</c:v>
                </c:pt>
                <c:pt idx="948">
                  <c:v>5344.2158410308302</c:v>
                </c:pt>
                <c:pt idx="949">
                  <c:v>5345.5750035308301</c:v>
                </c:pt>
                <c:pt idx="950">
                  <c:v>5346.9322585808304</c:v>
                </c:pt>
                <c:pt idx="951">
                  <c:v>5348.2820109808308</c:v>
                </c:pt>
                <c:pt idx="952">
                  <c:v>5349.6349630183313</c:v>
                </c:pt>
                <c:pt idx="953">
                  <c:v>5350.9854780183314</c:v>
                </c:pt>
                <c:pt idx="954">
                  <c:v>5352.3279416683308</c:v>
                </c:pt>
                <c:pt idx="955">
                  <c:v>5353.6622116683311</c:v>
                </c:pt>
                <c:pt idx="956">
                  <c:v>5354.999045093331</c:v>
                </c:pt>
                <c:pt idx="957">
                  <c:v>5356.3301886683312</c:v>
                </c:pt>
                <c:pt idx="958">
                  <c:v>5357.6556383058314</c:v>
                </c:pt>
                <c:pt idx="959">
                  <c:v>5358.9809235808316</c:v>
                </c:pt>
                <c:pt idx="960">
                  <c:v>5360.3061601558311</c:v>
                </c:pt>
                <c:pt idx="961">
                  <c:v>5361.6287241058308</c:v>
                </c:pt>
                <c:pt idx="962">
                  <c:v>5362.945990605831</c:v>
                </c:pt>
                <c:pt idx="963">
                  <c:v>5364.2635112058306</c:v>
                </c:pt>
                <c:pt idx="964">
                  <c:v>5365.5841843933304</c:v>
                </c:pt>
                <c:pt idx="965">
                  <c:v>5366.9055668933297</c:v>
                </c:pt>
                <c:pt idx="966">
                  <c:v>5368.2253017933299</c:v>
                </c:pt>
                <c:pt idx="967">
                  <c:v>5369.5438736808301</c:v>
                </c:pt>
                <c:pt idx="968">
                  <c:v>5370.8674140308303</c:v>
                </c:pt>
                <c:pt idx="969">
                  <c:v>5372.1968172183306</c:v>
                </c:pt>
                <c:pt idx="970">
                  <c:v>5373.5305550933308</c:v>
                </c:pt>
                <c:pt idx="971">
                  <c:v>5374.8675869433309</c:v>
                </c:pt>
                <c:pt idx="972">
                  <c:v>5376.2157232558311</c:v>
                </c:pt>
                <c:pt idx="973">
                  <c:v>5377.5667270808308</c:v>
                </c:pt>
                <c:pt idx="974">
                  <c:v>5378.9355792683309</c:v>
                </c:pt>
                <c:pt idx="975">
                  <c:v>5380.283854605831</c:v>
                </c:pt>
                <c:pt idx="976">
                  <c:v>5381.6568872808311</c:v>
                </c:pt>
                <c:pt idx="977">
                  <c:v>5383.0345757808309</c:v>
                </c:pt>
                <c:pt idx="978">
                  <c:v>5384.4419358433306</c:v>
                </c:pt>
                <c:pt idx="979">
                  <c:v>5385.8778634683304</c:v>
                </c:pt>
                <c:pt idx="980">
                  <c:v>5387.3614602683301</c:v>
                </c:pt>
                <c:pt idx="981">
                  <c:v>5388.8974741683296</c:v>
                </c:pt>
                <c:pt idx="982">
                  <c:v>5390.5008777683297</c:v>
                </c:pt>
                <c:pt idx="983">
                  <c:v>5392.1785644433303</c:v>
                </c:pt>
                <c:pt idx="984">
                  <c:v>5393.9479325808297</c:v>
                </c:pt>
                <c:pt idx="985">
                  <c:v>5395.80429539333</c:v>
                </c:pt>
                <c:pt idx="986">
                  <c:v>5397.7651447683302</c:v>
                </c:pt>
                <c:pt idx="987">
                  <c:v>5399.8168723683302</c:v>
                </c:pt>
                <c:pt idx="988">
                  <c:v>5401.9705073308305</c:v>
                </c:pt>
                <c:pt idx="989">
                  <c:v>5404.2024241058298</c:v>
                </c:pt>
                <c:pt idx="990">
                  <c:v>5406.5072810558304</c:v>
                </c:pt>
                <c:pt idx="991">
                  <c:v>5408.8630018058302</c:v>
                </c:pt>
                <c:pt idx="992">
                  <c:v>5411.2714760558301</c:v>
                </c:pt>
                <c:pt idx="993">
                  <c:v>5413.6909978058302</c:v>
                </c:pt>
                <c:pt idx="994">
                  <c:v>5416.1760790558301</c:v>
                </c:pt>
                <c:pt idx="995">
                  <c:v>5418.6124448058308</c:v>
                </c:pt>
                <c:pt idx="996">
                  <c:v>5421.1397066808304</c:v>
                </c:pt>
                <c:pt idx="997">
                  <c:v>5423.5586329308298</c:v>
                </c:pt>
                <c:pt idx="998">
                  <c:v>5426.0135467308301</c:v>
                </c:pt>
                <c:pt idx="999">
                  <c:v>5428.4857729558307</c:v>
                </c:pt>
                <c:pt idx="1000">
                  <c:v>5430.8836139058303</c:v>
                </c:pt>
                <c:pt idx="1001">
                  <c:v>5433.3395603808303</c:v>
                </c:pt>
                <c:pt idx="1002">
                  <c:v>5435.77016371833</c:v>
                </c:pt>
                <c:pt idx="1003">
                  <c:v>5438.15671381833</c:v>
                </c:pt>
                <c:pt idx="1004">
                  <c:v>5440.5922573183298</c:v>
                </c:pt>
                <c:pt idx="1005">
                  <c:v>5443.0074424183304</c:v>
                </c:pt>
                <c:pt idx="1006">
                  <c:v>5445.3923900933305</c:v>
                </c:pt>
                <c:pt idx="1007">
                  <c:v>5447.8053977183299</c:v>
                </c:pt>
                <c:pt idx="1008">
                  <c:v>5450.2002902183303</c:v>
                </c:pt>
                <c:pt idx="1009">
                  <c:v>5452.5758636683304</c:v>
                </c:pt>
                <c:pt idx="1010">
                  <c:v>5454.9613084808307</c:v>
                </c:pt>
                <c:pt idx="1011">
                  <c:v>5457.3485641558309</c:v>
                </c:pt>
                <c:pt idx="1012">
                  <c:v>5459.7072617308313</c:v>
                </c:pt>
                <c:pt idx="1013">
                  <c:v>5462.0751121808307</c:v>
                </c:pt>
                <c:pt idx="1014">
                  <c:v>5464.4524289933306</c:v>
                </c:pt>
                <c:pt idx="1015">
                  <c:v>5466.8016646808301</c:v>
                </c:pt>
                <c:pt idx="1016">
                  <c:v>5469.1455901808304</c:v>
                </c:pt>
                <c:pt idx="1017">
                  <c:v>5471.5225113058304</c:v>
                </c:pt>
                <c:pt idx="1018">
                  <c:v>5473.8651252808304</c:v>
                </c:pt>
                <c:pt idx="1019">
                  <c:v>5476.2051475808312</c:v>
                </c:pt>
                <c:pt idx="1020">
                  <c:v>5478.5750686558304</c:v>
                </c:pt>
                <c:pt idx="1021">
                  <c:v>5480.9391310933306</c:v>
                </c:pt>
                <c:pt idx="1022">
                  <c:v>5483.3075509933306</c:v>
                </c:pt>
                <c:pt idx="1023">
                  <c:v>5485.72230619333</c:v>
                </c:pt>
                <c:pt idx="1024">
                  <c:v>5488.1490702933306</c:v>
                </c:pt>
                <c:pt idx="1025">
                  <c:v>5490.6083595933305</c:v>
                </c:pt>
                <c:pt idx="1026">
                  <c:v>5493.1539676308303</c:v>
                </c:pt>
                <c:pt idx="1027">
                  <c:v>5495.7944902058307</c:v>
                </c:pt>
                <c:pt idx="1028">
                  <c:v>5498.5069224808303</c:v>
                </c:pt>
                <c:pt idx="1029">
                  <c:v>5501.3268268558304</c:v>
                </c:pt>
                <c:pt idx="1030">
                  <c:v>5504.31147043083</c:v>
                </c:pt>
                <c:pt idx="1031">
                  <c:v>5507.4807290058307</c:v>
                </c:pt>
                <c:pt idx="1032">
                  <c:v>5510.8117213683308</c:v>
                </c:pt>
                <c:pt idx="1033">
                  <c:v>5514.3656327308308</c:v>
                </c:pt>
                <c:pt idx="1034">
                  <c:v>5518.1550968308311</c:v>
                </c:pt>
                <c:pt idx="1035">
                  <c:v>5522.2405874058304</c:v>
                </c:pt>
                <c:pt idx="1036">
                  <c:v>5526.6469538808306</c:v>
                </c:pt>
                <c:pt idx="1037">
                  <c:v>5531.4214657933308</c:v>
                </c:pt>
                <c:pt idx="1038">
                  <c:v>5536.6261821933304</c:v>
                </c:pt>
                <c:pt idx="1039">
                  <c:v>5542.2713605933313</c:v>
                </c:pt>
                <c:pt idx="1040">
                  <c:v>5548.3837962058305</c:v>
                </c:pt>
                <c:pt idx="1041">
                  <c:v>5554.9797447808296</c:v>
                </c:pt>
                <c:pt idx="1042">
                  <c:v>5562.0942347308301</c:v>
                </c:pt>
                <c:pt idx="1043">
                  <c:v>5569.7396918683298</c:v>
                </c:pt>
                <c:pt idx="1044">
                  <c:v>5577.9266574183303</c:v>
                </c:pt>
                <c:pt idx="1045">
                  <c:v>5586.6623582933298</c:v>
                </c:pt>
                <c:pt idx="1046">
                  <c:v>5595.9256407308303</c:v>
                </c:pt>
                <c:pt idx="1047">
                  <c:v>5605.6886492558288</c:v>
                </c:pt>
                <c:pt idx="1048">
                  <c:v>5615.8563451433292</c:v>
                </c:pt>
                <c:pt idx="1049">
                  <c:v>5626.4640201683278</c:v>
                </c:pt>
                <c:pt idx="1050">
                  <c:v>5637.5051676308303</c:v>
                </c:pt>
                <c:pt idx="1051">
                  <c:v>5648.9993901183288</c:v>
                </c:pt>
                <c:pt idx="1052">
                  <c:v>5660.865780118329</c:v>
                </c:pt>
                <c:pt idx="1053">
                  <c:v>5673.1221351183285</c:v>
                </c:pt>
                <c:pt idx="1054">
                  <c:v>5685.7371189933274</c:v>
                </c:pt>
                <c:pt idx="1055">
                  <c:v>5698.7629964933294</c:v>
                </c:pt>
                <c:pt idx="1056">
                  <c:v>5712.199417743328</c:v>
                </c:pt>
                <c:pt idx="1057">
                  <c:v>5726.0550864933275</c:v>
                </c:pt>
                <c:pt idx="1058">
                  <c:v>5740.380854493329</c:v>
                </c:pt>
                <c:pt idx="1059">
                  <c:v>5755.1131093683298</c:v>
                </c:pt>
                <c:pt idx="1060">
                  <c:v>5770.3224278683283</c:v>
                </c:pt>
                <c:pt idx="1061">
                  <c:v>5786.0912938683305</c:v>
                </c:pt>
                <c:pt idx="1062">
                  <c:v>5802.5095806183272</c:v>
                </c:pt>
                <c:pt idx="1063">
                  <c:v>5819.635631118329</c:v>
                </c:pt>
                <c:pt idx="1064">
                  <c:v>5837.4509871183282</c:v>
                </c:pt>
                <c:pt idx="1065">
                  <c:v>5856.0410332433285</c:v>
                </c:pt>
                <c:pt idx="1066">
                  <c:v>5875.4464519933299</c:v>
                </c:pt>
                <c:pt idx="1067">
                  <c:v>5895.7374959933286</c:v>
                </c:pt>
                <c:pt idx="1068">
                  <c:v>5916.91640849333</c:v>
                </c:pt>
                <c:pt idx="1069">
                  <c:v>5938.8750509933279</c:v>
                </c:pt>
                <c:pt idx="1070">
                  <c:v>5961.6362791183274</c:v>
                </c:pt>
                <c:pt idx="1071">
                  <c:v>5985.2200534933272</c:v>
                </c:pt>
                <c:pt idx="1072">
                  <c:v>6009.6354334933285</c:v>
                </c:pt>
                <c:pt idx="1073">
                  <c:v>6034.9355797433273</c:v>
                </c:pt>
                <c:pt idx="1074">
                  <c:v>6060.972514743331</c:v>
                </c:pt>
                <c:pt idx="1075">
                  <c:v>6087.9266878683284</c:v>
                </c:pt>
                <c:pt idx="1076">
                  <c:v>6115.379202243329</c:v>
                </c:pt>
                <c:pt idx="1077">
                  <c:v>6143.27839224333</c:v>
                </c:pt>
                <c:pt idx="1078">
                  <c:v>6171.5654147433315</c:v>
                </c:pt>
                <c:pt idx="1079">
                  <c:v>6200.1727641183288</c:v>
                </c:pt>
                <c:pt idx="1080">
                  <c:v>6229.0843561183319</c:v>
                </c:pt>
                <c:pt idx="1081">
                  <c:v>6258.1629761183312</c:v>
                </c:pt>
                <c:pt idx="1082">
                  <c:v>6287.3901172433279</c:v>
                </c:pt>
                <c:pt idx="1083">
                  <c:v>6316.5819492433311</c:v>
                </c:pt>
                <c:pt idx="1084">
                  <c:v>6345.8079721183321</c:v>
                </c:pt>
                <c:pt idx="1085">
                  <c:v>6374.9754732433285</c:v>
                </c:pt>
                <c:pt idx="1086">
                  <c:v>6404.1163789933316</c:v>
                </c:pt>
                <c:pt idx="1087">
                  <c:v>6433.0929699933322</c:v>
                </c:pt>
                <c:pt idx="1088">
                  <c:v>6462.0039242433304</c:v>
                </c:pt>
                <c:pt idx="1089">
                  <c:v>6490.7703962433288</c:v>
                </c:pt>
                <c:pt idx="1090">
                  <c:v>6519.3683574933311</c:v>
                </c:pt>
                <c:pt idx="1091">
                  <c:v>6547.8328768683277</c:v>
                </c:pt>
                <c:pt idx="1092">
                  <c:v>6576.0852588683283</c:v>
                </c:pt>
                <c:pt idx="1093">
                  <c:v>6604.1019881183292</c:v>
                </c:pt>
                <c:pt idx="1094">
                  <c:v>6631.917488118328</c:v>
                </c:pt>
                <c:pt idx="1095">
                  <c:v>6659.518266993332</c:v>
                </c:pt>
                <c:pt idx="1096">
                  <c:v>6686.843621118328</c:v>
                </c:pt>
                <c:pt idx="1097">
                  <c:v>6713.8934878683285</c:v>
                </c:pt>
                <c:pt idx="1098">
                  <c:v>6740.7249486183309</c:v>
                </c:pt>
                <c:pt idx="1099">
                  <c:v>6767.2860196183292</c:v>
                </c:pt>
                <c:pt idx="1100">
                  <c:v>6793.5740653683315</c:v>
                </c:pt>
                <c:pt idx="1101">
                  <c:v>6819.6329234933319</c:v>
                </c:pt>
                <c:pt idx="1102">
                  <c:v>6845.3975266183315</c:v>
                </c:pt>
                <c:pt idx="1103">
                  <c:v>6870.900241618333</c:v>
                </c:pt>
                <c:pt idx="1104">
                  <c:v>6896.120194118329</c:v>
                </c:pt>
                <c:pt idx="1105">
                  <c:v>6920.9917597433287</c:v>
                </c:pt>
                <c:pt idx="1106">
                  <c:v>6945.5039547433316</c:v>
                </c:pt>
                <c:pt idx="1107">
                  <c:v>6969.746349868331</c:v>
                </c:pt>
                <c:pt idx="1108">
                  <c:v>6993.572561618329</c:v>
                </c:pt>
                <c:pt idx="1109">
                  <c:v>7017.1229336183305</c:v>
                </c:pt>
                <c:pt idx="1110">
                  <c:v>7040.2600687433305</c:v>
                </c:pt>
                <c:pt idx="1111">
                  <c:v>7063.1219309933331</c:v>
                </c:pt>
                <c:pt idx="1112">
                  <c:v>7084.9582747433324</c:v>
                </c:pt>
                <c:pt idx="1113">
                  <c:v>7106.4893516183301</c:v>
                </c:pt>
                <c:pt idx="1114">
                  <c:v>7127.0326316183309</c:v>
                </c:pt>
                <c:pt idx="1115">
                  <c:v>7147.3700711183301</c:v>
                </c:pt>
                <c:pt idx="1116">
                  <c:v>7166.8791266183298</c:v>
                </c:pt>
                <c:pt idx="1117">
                  <c:v>7186.15133424333</c:v>
                </c:pt>
                <c:pt idx="1118">
                  <c:v>7204.7497302433294</c:v>
                </c:pt>
                <c:pt idx="1119">
                  <c:v>7223.0895627433301</c:v>
                </c:pt>
                <c:pt idx="1120">
                  <c:v>7240.9449227433297</c:v>
                </c:pt>
                <c:pt idx="1121">
                  <c:v>7258.4461904933323</c:v>
                </c:pt>
                <c:pt idx="1122">
                  <c:v>7275.6802724933295</c:v>
                </c:pt>
                <c:pt idx="1123">
                  <c:v>7292.5082364933296</c:v>
                </c:pt>
                <c:pt idx="1124">
                  <c:v>7309.1979907433288</c:v>
                </c:pt>
                <c:pt idx="1125">
                  <c:v>7325.5383587433289</c:v>
                </c:pt>
                <c:pt idx="1126">
                  <c:v>7341.7174097433317</c:v>
                </c:pt>
                <c:pt idx="1127">
                  <c:v>7357.6698287433319</c:v>
                </c:pt>
                <c:pt idx="1128">
                  <c:v>7373.4026837433321</c:v>
                </c:pt>
                <c:pt idx="1129">
                  <c:v>7389.0576912433298</c:v>
                </c:pt>
                <c:pt idx="1130">
                  <c:v>7404.4351557433301</c:v>
                </c:pt>
                <c:pt idx="1131">
                  <c:v>7419.6747832433321</c:v>
                </c:pt>
                <c:pt idx="1132">
                  <c:v>7434.7791224933289</c:v>
                </c:pt>
                <c:pt idx="1133">
                  <c:v>7449.6219424933306</c:v>
                </c:pt>
                <c:pt idx="1134">
                  <c:v>7464.3683767433295</c:v>
                </c:pt>
                <c:pt idx="1135">
                  <c:v>7478.8941187433338</c:v>
                </c:pt>
                <c:pt idx="1136">
                  <c:v>7493.20430786833</c:v>
                </c:pt>
                <c:pt idx="1137">
                  <c:v>7507.4568484933325</c:v>
                </c:pt>
                <c:pt idx="1138">
                  <c:v>7521.5013164933298</c:v>
                </c:pt>
                <c:pt idx="1139">
                  <c:v>7535.3730024933293</c:v>
                </c:pt>
                <c:pt idx="1140">
                  <c:v>7549.1354387433312</c:v>
                </c:pt>
                <c:pt idx="1141">
                  <c:v>7562.819862118331</c:v>
                </c:pt>
                <c:pt idx="1142">
                  <c:v>7576.3408976183309</c:v>
                </c:pt>
                <c:pt idx="1143">
                  <c:v>7589.73078636833</c:v>
                </c:pt>
                <c:pt idx="1144">
                  <c:v>7603.0218933683309</c:v>
                </c:pt>
                <c:pt idx="1145">
                  <c:v>7616.2218453683299</c:v>
                </c:pt>
                <c:pt idx="1146">
                  <c:v>7629.3469503683309</c:v>
                </c:pt>
                <c:pt idx="1147">
                  <c:v>7642.3990417433306</c:v>
                </c:pt>
                <c:pt idx="1148">
                  <c:v>7655.4495763683299</c:v>
                </c:pt>
                <c:pt idx="1149">
                  <c:v>7668.5304763683307</c:v>
                </c:pt>
                <c:pt idx="1150">
                  <c:v>7681.7707138683318</c:v>
                </c:pt>
                <c:pt idx="1151">
                  <c:v>7695.2084898683297</c:v>
                </c:pt>
                <c:pt idx="1152">
                  <c:v>7709.0285758683285</c:v>
                </c:pt>
                <c:pt idx="1153">
                  <c:v>7723.3582078683303</c:v>
                </c:pt>
                <c:pt idx="1154">
                  <c:v>7738.4570066183305</c:v>
                </c:pt>
                <c:pt idx="1155">
                  <c:v>7754.6366111183279</c:v>
                </c:pt>
                <c:pt idx="1156">
                  <c:v>7772.235855118327</c:v>
                </c:pt>
                <c:pt idx="1157">
                  <c:v>7791.502789118329</c:v>
                </c:pt>
                <c:pt idx="1158">
                  <c:v>7812.3832428683281</c:v>
                </c:pt>
                <c:pt idx="1159">
                  <c:v>7834.8078171183306</c:v>
                </c:pt>
                <c:pt idx="1160">
                  <c:v>7858.3557981183303</c:v>
                </c:pt>
                <c:pt idx="1161">
                  <c:v>7882.7650652433285</c:v>
                </c:pt>
                <c:pt idx="1162">
                  <c:v>7907.9942627433275</c:v>
                </c:pt>
                <c:pt idx="1163">
                  <c:v>7933.9311609933266</c:v>
                </c:pt>
                <c:pt idx="1164">
                  <c:v>7960.3594734933286</c:v>
                </c:pt>
                <c:pt idx="1165">
                  <c:v>7987.1889262433306</c:v>
                </c:pt>
                <c:pt idx="1166">
                  <c:v>8014.4527754933279</c:v>
                </c:pt>
                <c:pt idx="1167">
                  <c:v>8041.9239367433311</c:v>
                </c:pt>
                <c:pt idx="1168">
                  <c:v>8069.5950854933308</c:v>
                </c:pt>
                <c:pt idx="1169">
                  <c:v>8097.4058772433254</c:v>
                </c:pt>
                <c:pt idx="1170">
                  <c:v>8125.1956541183281</c:v>
                </c:pt>
                <c:pt idx="1171">
                  <c:v>8152.9768381183248</c:v>
                </c:pt>
                <c:pt idx="1172">
                  <c:v>8180.6667581183292</c:v>
                </c:pt>
                <c:pt idx="1173">
                  <c:v>8208.3610781183306</c:v>
                </c:pt>
                <c:pt idx="1174">
                  <c:v>8235.9358288683306</c:v>
                </c:pt>
                <c:pt idx="1175">
                  <c:v>8263.475651868328</c:v>
                </c:pt>
                <c:pt idx="1176">
                  <c:v>8290.8431308683284</c:v>
                </c:pt>
                <c:pt idx="1177">
                  <c:v>8317.9886008683316</c:v>
                </c:pt>
                <c:pt idx="1178">
                  <c:v>8344.9574291183271</c:v>
                </c:pt>
                <c:pt idx="1179">
                  <c:v>8371.5845716183267</c:v>
                </c:pt>
                <c:pt idx="1180">
                  <c:v>8397.8599846183279</c:v>
                </c:pt>
                <c:pt idx="1181">
                  <c:v>8423.7310246183242</c:v>
                </c:pt>
                <c:pt idx="1182">
                  <c:v>8449.1136546183243</c:v>
                </c:pt>
                <c:pt idx="1183">
                  <c:v>8474.0547061183297</c:v>
                </c:pt>
                <c:pt idx="1184">
                  <c:v>8498.5371473683317</c:v>
                </c:pt>
                <c:pt idx="1185">
                  <c:v>8522.6935367433271</c:v>
                </c:pt>
                <c:pt idx="1186">
                  <c:v>8546.4619908683308</c:v>
                </c:pt>
                <c:pt idx="1187">
                  <c:v>8569.9087638683304</c:v>
                </c:pt>
                <c:pt idx="1188">
                  <c:v>8593.0484669933285</c:v>
                </c:pt>
                <c:pt idx="1189">
                  <c:v>8615.8475763683291</c:v>
                </c:pt>
                <c:pt idx="1190">
                  <c:v>8638.3987627433271</c:v>
                </c:pt>
                <c:pt idx="1191">
                  <c:v>8660.6197177433278</c:v>
                </c:pt>
                <c:pt idx="1192">
                  <c:v>8682.5968904933288</c:v>
                </c:pt>
                <c:pt idx="1193">
                  <c:v>8704.2895917433307</c:v>
                </c:pt>
                <c:pt idx="1194">
                  <c:v>8725.6987152433285</c:v>
                </c:pt>
                <c:pt idx="1195">
                  <c:v>8746.8639453683281</c:v>
                </c:pt>
                <c:pt idx="1196">
                  <c:v>8767.7053779933303</c:v>
                </c:pt>
                <c:pt idx="1197">
                  <c:v>8788.3008048683296</c:v>
                </c:pt>
                <c:pt idx="1198">
                  <c:v>8808.61058186833</c:v>
                </c:pt>
                <c:pt idx="1199">
                  <c:v>8828.6713913683252</c:v>
                </c:pt>
                <c:pt idx="1200">
                  <c:v>8848.4085938683293</c:v>
                </c:pt>
                <c:pt idx="1201">
                  <c:v>8867.8963163683275</c:v>
                </c:pt>
                <c:pt idx="1202">
                  <c:v>8887.1347418683272</c:v>
                </c:pt>
                <c:pt idx="1203">
                  <c:v>8906.1246258683277</c:v>
                </c:pt>
                <c:pt idx="1204">
                  <c:v>8924.7987858683282</c:v>
                </c:pt>
                <c:pt idx="1205">
                  <c:v>8943.2631811183273</c:v>
                </c:pt>
                <c:pt idx="1206">
                  <c:v>8961.3545923683268</c:v>
                </c:pt>
                <c:pt idx="1207">
                  <c:v>8979.1480248683274</c:v>
                </c:pt>
                <c:pt idx="1208">
                  <c:v>8996.6513811183286</c:v>
                </c:pt>
                <c:pt idx="1209">
                  <c:v>9013.8412371183258</c:v>
                </c:pt>
                <c:pt idx="1210">
                  <c:v>9030.7271117433247</c:v>
                </c:pt>
                <c:pt idx="1211">
                  <c:v>9047.3488847433255</c:v>
                </c:pt>
                <c:pt idx="1212">
                  <c:v>9063.684358243323</c:v>
                </c:pt>
                <c:pt idx="1213">
                  <c:v>9079.8015484933258</c:v>
                </c:pt>
                <c:pt idx="1214">
                  <c:v>9095.6486122433216</c:v>
                </c:pt>
                <c:pt idx="1215">
                  <c:v>9111.2334697433234</c:v>
                </c:pt>
                <c:pt idx="1216">
                  <c:v>9126.591580618322</c:v>
                </c:pt>
                <c:pt idx="1217">
                  <c:v>9141.728490118323</c:v>
                </c:pt>
                <c:pt idx="1218">
                  <c:v>9156.6496082433223</c:v>
                </c:pt>
                <c:pt idx="1219">
                  <c:v>9171.3332882433224</c:v>
                </c:pt>
                <c:pt idx="1220">
                  <c:v>9185.8129157433214</c:v>
                </c:pt>
                <c:pt idx="1221">
                  <c:v>9200.0943632433227</c:v>
                </c:pt>
                <c:pt idx="1222">
                  <c:v>9214.2091208683214</c:v>
                </c:pt>
                <c:pt idx="1223">
                  <c:v>9228.1104083683203</c:v>
                </c:pt>
                <c:pt idx="1224">
                  <c:v>9241.8299183683212</c:v>
                </c:pt>
                <c:pt idx="1225">
                  <c:v>9255.3481192183226</c:v>
                </c:pt>
                <c:pt idx="1226">
                  <c:v>9268.7211517183223</c:v>
                </c:pt>
                <c:pt idx="1227">
                  <c:v>9281.8814185433203</c:v>
                </c:pt>
                <c:pt idx="1228">
                  <c:v>9294.8846229933206</c:v>
                </c:pt>
                <c:pt idx="1229">
                  <c:v>9307.737234518323</c:v>
                </c:pt>
                <c:pt idx="1230">
                  <c:v>9320.4461798683205</c:v>
                </c:pt>
                <c:pt idx="1231">
                  <c:v>9333.0181100683203</c:v>
                </c:pt>
                <c:pt idx="1232">
                  <c:v>9345.4591314183217</c:v>
                </c:pt>
                <c:pt idx="1233">
                  <c:v>9357.7744423433196</c:v>
                </c:pt>
                <c:pt idx="1234">
                  <c:v>9369.9908167058202</c:v>
                </c:pt>
                <c:pt idx="1235">
                  <c:v>9382.0660451308195</c:v>
                </c:pt>
                <c:pt idx="1236">
                  <c:v>9394.0021790683186</c:v>
                </c:pt>
                <c:pt idx="1237">
                  <c:v>9405.8219652433199</c:v>
                </c:pt>
                <c:pt idx="1238">
                  <c:v>9417.5256251683204</c:v>
                </c:pt>
                <c:pt idx="1239">
                  <c:v>9429.0277385183199</c:v>
                </c:pt>
                <c:pt idx="1240">
                  <c:v>9440.353056768321</c:v>
                </c:pt>
                <c:pt idx="1241">
                  <c:v>9451.4838808433215</c:v>
                </c:pt>
                <c:pt idx="1242">
                  <c:v>9462.4249551683206</c:v>
                </c:pt>
                <c:pt idx="1243">
                  <c:v>9473.1817237433206</c:v>
                </c:pt>
                <c:pt idx="1244">
                  <c:v>9483.7599272683201</c:v>
                </c:pt>
                <c:pt idx="1245">
                  <c:v>9494.2065128683207</c:v>
                </c:pt>
                <c:pt idx="1246">
                  <c:v>9504.4865723183211</c:v>
                </c:pt>
                <c:pt idx="1247">
                  <c:v>9514.6462490433223</c:v>
                </c:pt>
                <c:pt idx="1248">
                  <c:v>9524.6708315558226</c:v>
                </c:pt>
                <c:pt idx="1249">
                  <c:v>9534.6058884558242</c:v>
                </c:pt>
                <c:pt idx="1250">
                  <c:v>9544.4173823933215</c:v>
                </c:pt>
                <c:pt idx="1251">
                  <c:v>9554.1290978683228</c:v>
                </c:pt>
                <c:pt idx="1252">
                  <c:v>9563.743445743321</c:v>
                </c:pt>
                <c:pt idx="1253">
                  <c:v>9573.261895343323</c:v>
                </c:pt>
                <c:pt idx="1254">
                  <c:v>9582.7046299433223</c:v>
                </c:pt>
                <c:pt idx="1255">
                  <c:v>9592.0338269558251</c:v>
                </c:pt>
                <c:pt idx="1256">
                  <c:v>9601.287398855824</c:v>
                </c:pt>
                <c:pt idx="1257">
                  <c:v>9610.4448842308229</c:v>
                </c:pt>
                <c:pt idx="1258">
                  <c:v>9619.5229141683249</c:v>
                </c:pt>
                <c:pt idx="1259">
                  <c:v>9628.5192278683244</c:v>
                </c:pt>
                <c:pt idx="1260">
                  <c:v>9637.4134955433237</c:v>
                </c:pt>
                <c:pt idx="1261">
                  <c:v>9646.2225776433243</c:v>
                </c:pt>
                <c:pt idx="1262">
                  <c:v>9654.9263189933245</c:v>
                </c:pt>
                <c:pt idx="1263">
                  <c:v>9663.5409425433245</c:v>
                </c:pt>
                <c:pt idx="1264">
                  <c:v>9672.0644615058227</c:v>
                </c:pt>
                <c:pt idx="1265">
                  <c:v>9680.4772280683246</c:v>
                </c:pt>
                <c:pt idx="1266">
                  <c:v>9688.7954777683244</c:v>
                </c:pt>
                <c:pt idx="1267">
                  <c:v>9697.000790668324</c:v>
                </c:pt>
                <c:pt idx="1268">
                  <c:v>9705.110392130824</c:v>
                </c:pt>
                <c:pt idx="1269">
                  <c:v>9713.1074635558234</c:v>
                </c:pt>
                <c:pt idx="1270">
                  <c:v>9721.0266458058231</c:v>
                </c:pt>
                <c:pt idx="1271">
                  <c:v>9728.8349967183258</c:v>
                </c:pt>
                <c:pt idx="1272">
                  <c:v>9736.5339377808232</c:v>
                </c:pt>
                <c:pt idx="1273">
                  <c:v>9744.1578569058238</c:v>
                </c:pt>
                <c:pt idx="1274">
                  <c:v>9751.691517505822</c:v>
                </c:pt>
                <c:pt idx="1275">
                  <c:v>9759.1361292308229</c:v>
                </c:pt>
                <c:pt idx="1276">
                  <c:v>9766.5086518558237</c:v>
                </c:pt>
                <c:pt idx="1277">
                  <c:v>9773.7940222558227</c:v>
                </c:pt>
                <c:pt idx="1278">
                  <c:v>9781.0089376558226</c:v>
                </c:pt>
                <c:pt idx="1279">
                  <c:v>9788.1541545808232</c:v>
                </c:pt>
                <c:pt idx="1280">
                  <c:v>9795.2303544808237</c:v>
                </c:pt>
                <c:pt idx="1281">
                  <c:v>9802.2533063183237</c:v>
                </c:pt>
                <c:pt idx="1282">
                  <c:v>9809.1931988933229</c:v>
                </c:pt>
                <c:pt idx="1283">
                  <c:v>9816.0806885058228</c:v>
                </c:pt>
                <c:pt idx="1284">
                  <c:v>9822.9162437058239</c:v>
                </c:pt>
                <c:pt idx="1285">
                  <c:v>9829.685702105824</c:v>
                </c:pt>
                <c:pt idx="1286">
                  <c:v>9836.3896321058255</c:v>
                </c:pt>
                <c:pt idx="1287">
                  <c:v>9843.0428230433263</c:v>
                </c:pt>
                <c:pt idx="1288">
                  <c:v>9849.6454838433256</c:v>
                </c:pt>
                <c:pt idx="1289">
                  <c:v>9856.1698290933255</c:v>
                </c:pt>
                <c:pt idx="1290">
                  <c:v>9862.6445262933266</c:v>
                </c:pt>
                <c:pt idx="1291">
                  <c:v>9869.0561387433263</c:v>
                </c:pt>
                <c:pt idx="1292">
                  <c:v>9875.4052314683267</c:v>
                </c:pt>
                <c:pt idx="1293">
                  <c:v>9881.7057853183269</c:v>
                </c:pt>
                <c:pt idx="1294">
                  <c:v>9887.958025468326</c:v>
                </c:pt>
                <c:pt idx="1295">
                  <c:v>9894.1755320933262</c:v>
                </c:pt>
                <c:pt idx="1296">
                  <c:v>9900.332302968327</c:v>
                </c:pt>
                <c:pt idx="1297">
                  <c:v>9906.4680234933257</c:v>
                </c:pt>
                <c:pt idx="1298">
                  <c:v>9912.557045268326</c:v>
                </c:pt>
                <c:pt idx="1299">
                  <c:v>9918.6126577683262</c:v>
                </c:pt>
                <c:pt idx="1300">
                  <c:v>9924.6477284558277</c:v>
                </c:pt>
                <c:pt idx="1301">
                  <c:v>9930.6497005683268</c:v>
                </c:pt>
                <c:pt idx="1302">
                  <c:v>9936.6311359183273</c:v>
                </c:pt>
                <c:pt idx="1303">
                  <c:v>9942.5676389808268</c:v>
                </c:pt>
                <c:pt idx="1304">
                  <c:v>9948.4961527308278</c:v>
                </c:pt>
                <c:pt idx="1305">
                  <c:v>9954.3925471808288</c:v>
                </c:pt>
                <c:pt idx="1306">
                  <c:v>9960.2690662058285</c:v>
                </c:pt>
                <c:pt idx="1307">
                  <c:v>9966.1493695308272</c:v>
                </c:pt>
                <c:pt idx="1308">
                  <c:v>9972.0097551808267</c:v>
                </c:pt>
                <c:pt idx="1309">
                  <c:v>9977.8734256558273</c:v>
                </c:pt>
                <c:pt idx="1310">
                  <c:v>9983.7172032808267</c:v>
                </c:pt>
                <c:pt idx="1311">
                  <c:v>9989.5300736808258</c:v>
                </c:pt>
                <c:pt idx="1312">
                  <c:v>9995.3239974933258</c:v>
                </c:pt>
                <c:pt idx="1313">
                  <c:v>10001.099561518326</c:v>
                </c:pt>
                <c:pt idx="1314">
                  <c:v>10006.813271030825</c:v>
                </c:pt>
                <c:pt idx="1315">
                  <c:v>10012.444899180826</c:v>
                </c:pt>
                <c:pt idx="1316">
                  <c:v>10018.018118355825</c:v>
                </c:pt>
                <c:pt idx="1317">
                  <c:v>10023.534316755824</c:v>
                </c:pt>
                <c:pt idx="1318">
                  <c:v>10028.994798880825</c:v>
                </c:pt>
                <c:pt idx="1319">
                  <c:v>10034.411366943326</c:v>
                </c:pt>
                <c:pt idx="1320">
                  <c:v>10039.784985455826</c:v>
                </c:pt>
                <c:pt idx="1321">
                  <c:v>10045.147843005827</c:v>
                </c:pt>
                <c:pt idx="1322">
                  <c:v>10050.489842655827</c:v>
                </c:pt>
                <c:pt idx="1323">
                  <c:v>10055.790839655827</c:v>
                </c:pt>
                <c:pt idx="1324">
                  <c:v>10061.071998580828</c:v>
                </c:pt>
                <c:pt idx="1325">
                  <c:v>10066.323636318328</c:v>
                </c:pt>
                <c:pt idx="1326">
                  <c:v>10071.586489268328</c:v>
                </c:pt>
                <c:pt idx="1327">
                  <c:v>10076.810775818327</c:v>
                </c:pt>
                <c:pt idx="1328">
                  <c:v>10082.036979218326</c:v>
                </c:pt>
                <c:pt idx="1329">
                  <c:v>10087.245792718328</c:v>
                </c:pt>
                <c:pt idx="1330">
                  <c:v>10092.418473468328</c:v>
                </c:pt>
                <c:pt idx="1331">
                  <c:v>10097.546453993327</c:v>
                </c:pt>
                <c:pt idx="1332">
                  <c:v>10102.650228118328</c:v>
                </c:pt>
                <c:pt idx="1333">
                  <c:v>10107.721195243328</c:v>
                </c:pt>
                <c:pt idx="1334">
                  <c:v>10112.760421993329</c:v>
                </c:pt>
                <c:pt idx="1335">
                  <c:v>10117.778385268328</c:v>
                </c:pt>
                <c:pt idx="1336">
                  <c:v>10122.766546168328</c:v>
                </c:pt>
                <c:pt idx="1337">
                  <c:v>10127.725774205828</c:v>
                </c:pt>
                <c:pt idx="1338">
                  <c:v>10132.666132355827</c:v>
                </c:pt>
                <c:pt idx="1339">
                  <c:v>10137.597462155827</c:v>
                </c:pt>
                <c:pt idx="1340">
                  <c:v>10142.501851655827</c:v>
                </c:pt>
                <c:pt idx="1341">
                  <c:v>10147.389096718325</c:v>
                </c:pt>
                <c:pt idx="1342">
                  <c:v>10152.259715318325</c:v>
                </c:pt>
                <c:pt idx="1343">
                  <c:v>10157.114081205826</c:v>
                </c:pt>
                <c:pt idx="1344">
                  <c:v>10161.952369005827</c:v>
                </c:pt>
                <c:pt idx="1345">
                  <c:v>10166.774532505826</c:v>
                </c:pt>
                <c:pt idx="1346">
                  <c:v>10171.589256680827</c:v>
                </c:pt>
                <c:pt idx="1347">
                  <c:v>10176.396103093326</c:v>
                </c:pt>
                <c:pt idx="1348">
                  <c:v>10181.185703493327</c:v>
                </c:pt>
                <c:pt idx="1349">
                  <c:v>10185.975016693326</c:v>
                </c:pt>
                <c:pt idx="1350">
                  <c:v>10190.754507755826</c:v>
                </c:pt>
                <c:pt idx="1351">
                  <c:v>10195.523330105825</c:v>
                </c:pt>
                <c:pt idx="1352">
                  <c:v>10200.297724543325</c:v>
                </c:pt>
                <c:pt idx="1353">
                  <c:v>10205.050766993325</c:v>
                </c:pt>
                <c:pt idx="1354">
                  <c:v>10209.781535093325</c:v>
                </c:pt>
                <c:pt idx="1355">
                  <c:v>10214.480804843326</c:v>
                </c:pt>
                <c:pt idx="1356">
                  <c:v>10219.139653943326</c:v>
                </c:pt>
                <c:pt idx="1357">
                  <c:v>10223.766157743326</c:v>
                </c:pt>
                <c:pt idx="1358">
                  <c:v>10228.343707393326</c:v>
                </c:pt>
                <c:pt idx="1359">
                  <c:v>10232.897239580825</c:v>
                </c:pt>
                <c:pt idx="1360">
                  <c:v>10237.434888818325</c:v>
                </c:pt>
                <c:pt idx="1361">
                  <c:v>10241.948453168325</c:v>
                </c:pt>
                <c:pt idx="1362">
                  <c:v>10246.445974168326</c:v>
                </c:pt>
                <c:pt idx="1363">
                  <c:v>10250.935237643325</c:v>
                </c:pt>
                <c:pt idx="1364">
                  <c:v>10255.423758480825</c:v>
                </c:pt>
                <c:pt idx="1365">
                  <c:v>10259.887457480825</c:v>
                </c:pt>
                <c:pt idx="1366">
                  <c:v>10264.318503580826</c:v>
                </c:pt>
                <c:pt idx="1367">
                  <c:v>10268.686126630826</c:v>
                </c:pt>
                <c:pt idx="1368">
                  <c:v>10273.006368155826</c:v>
                </c:pt>
                <c:pt idx="1369">
                  <c:v>10277.287275005827</c:v>
                </c:pt>
                <c:pt idx="1370">
                  <c:v>10281.536681705826</c:v>
                </c:pt>
                <c:pt idx="1371">
                  <c:v>10285.754686430826</c:v>
                </c:pt>
                <c:pt idx="1372">
                  <c:v>10289.933910430826</c:v>
                </c:pt>
                <c:pt idx="1373">
                  <c:v>10294.081935430826</c:v>
                </c:pt>
                <c:pt idx="1374">
                  <c:v>10298.206197055826</c:v>
                </c:pt>
                <c:pt idx="1375">
                  <c:v>10302.292118055826</c:v>
                </c:pt>
                <c:pt idx="1376">
                  <c:v>10306.347232055827</c:v>
                </c:pt>
                <c:pt idx="1377">
                  <c:v>10310.364639280826</c:v>
                </c:pt>
                <c:pt idx="1378">
                  <c:v>10314.351965318327</c:v>
                </c:pt>
                <c:pt idx="1379">
                  <c:v>10318.302633218327</c:v>
                </c:pt>
                <c:pt idx="1380">
                  <c:v>10322.224424618327</c:v>
                </c:pt>
                <c:pt idx="1381">
                  <c:v>10326.111017443327</c:v>
                </c:pt>
                <c:pt idx="1382">
                  <c:v>10329.969948255826</c:v>
                </c:pt>
                <c:pt idx="1383">
                  <c:v>10333.808444205826</c:v>
                </c:pt>
                <c:pt idx="1384">
                  <c:v>10337.626588893327</c:v>
                </c:pt>
                <c:pt idx="1385">
                  <c:v>10341.424347893326</c:v>
                </c:pt>
                <c:pt idx="1386">
                  <c:v>10345.181494418326</c:v>
                </c:pt>
                <c:pt idx="1387">
                  <c:v>10348.885012118326</c:v>
                </c:pt>
                <c:pt idx="1388">
                  <c:v>10352.528869230826</c:v>
                </c:pt>
                <c:pt idx="1389">
                  <c:v>10356.120385168326</c:v>
                </c:pt>
                <c:pt idx="1390">
                  <c:v>10359.666779243325</c:v>
                </c:pt>
                <c:pt idx="1391">
                  <c:v>10363.168621818326</c:v>
                </c:pt>
                <c:pt idx="1392">
                  <c:v>10366.626451618326</c:v>
                </c:pt>
                <c:pt idx="1393">
                  <c:v>10370.047208893326</c:v>
                </c:pt>
                <c:pt idx="1394">
                  <c:v>10373.444062993325</c:v>
                </c:pt>
                <c:pt idx="1395">
                  <c:v>10376.810984018324</c:v>
                </c:pt>
                <c:pt idx="1396">
                  <c:v>10380.154652918323</c:v>
                </c:pt>
                <c:pt idx="1397">
                  <c:v>10383.475449455824</c:v>
                </c:pt>
                <c:pt idx="1398">
                  <c:v>10386.779974955823</c:v>
                </c:pt>
                <c:pt idx="1399">
                  <c:v>10390.062412880823</c:v>
                </c:pt>
                <c:pt idx="1400">
                  <c:v>10393.329283380823</c:v>
                </c:pt>
                <c:pt idx="1401">
                  <c:v>10396.580893880822</c:v>
                </c:pt>
                <c:pt idx="1402">
                  <c:v>10399.817513705822</c:v>
                </c:pt>
                <c:pt idx="1403">
                  <c:v>10403.045396055822</c:v>
                </c:pt>
                <c:pt idx="1404">
                  <c:v>10406.264738280823</c:v>
                </c:pt>
                <c:pt idx="1405">
                  <c:v>10409.475741630824</c:v>
                </c:pt>
                <c:pt idx="1406">
                  <c:v>10412.678604443323</c:v>
                </c:pt>
                <c:pt idx="1407">
                  <c:v>10415.873549393324</c:v>
                </c:pt>
                <c:pt idx="1408">
                  <c:v>10419.060823793323</c:v>
                </c:pt>
                <c:pt idx="1409">
                  <c:v>10422.234887543324</c:v>
                </c:pt>
                <c:pt idx="1410">
                  <c:v>10425.407503843324</c:v>
                </c:pt>
                <c:pt idx="1411">
                  <c:v>10428.567429818324</c:v>
                </c:pt>
                <c:pt idx="1412">
                  <c:v>10431.726302143325</c:v>
                </c:pt>
                <c:pt idx="1413">
                  <c:v>10434.878635905825</c:v>
                </c:pt>
                <c:pt idx="1414">
                  <c:v>10438.024639755826</c:v>
                </c:pt>
                <c:pt idx="1415">
                  <c:v>10441.164518905825</c:v>
                </c:pt>
                <c:pt idx="1416">
                  <c:v>10444.304007705825</c:v>
                </c:pt>
                <c:pt idx="1417">
                  <c:v>10447.432146705825</c:v>
                </c:pt>
                <c:pt idx="1418">
                  <c:v>10450.565559168326</c:v>
                </c:pt>
                <c:pt idx="1419">
                  <c:v>10453.698745343325</c:v>
                </c:pt>
                <c:pt idx="1420">
                  <c:v>10456.831711093326</c:v>
                </c:pt>
                <c:pt idx="1421">
                  <c:v>10459.964472343327</c:v>
                </c:pt>
                <c:pt idx="1422">
                  <c:v>10463.091689293327</c:v>
                </c:pt>
                <c:pt idx="1423">
                  <c:v>10466.213453993327</c:v>
                </c:pt>
                <c:pt idx="1424">
                  <c:v>10469.340452693326</c:v>
                </c:pt>
                <c:pt idx="1425">
                  <c:v>10472.467285943327</c:v>
                </c:pt>
                <c:pt idx="1426">
                  <c:v>10475.588585918327</c:v>
                </c:pt>
                <c:pt idx="1427">
                  <c:v>10478.683305705827</c:v>
                </c:pt>
                <c:pt idx="1428">
                  <c:v>10481.756696830826</c:v>
                </c:pt>
                <c:pt idx="1429">
                  <c:v>10484.808644505825</c:v>
                </c:pt>
                <c:pt idx="1430">
                  <c:v>10487.838968655826</c:v>
                </c:pt>
                <c:pt idx="1431">
                  <c:v>10490.842365155826</c:v>
                </c:pt>
                <c:pt idx="1432">
                  <c:v>10493.823824968327</c:v>
                </c:pt>
                <c:pt idx="1433">
                  <c:v>10496.783186568327</c:v>
                </c:pt>
                <c:pt idx="1434">
                  <c:v>10499.730358068327</c:v>
                </c:pt>
                <c:pt idx="1435">
                  <c:v>10502.650000205827</c:v>
                </c:pt>
                <c:pt idx="1436">
                  <c:v>10505.551889993327</c:v>
                </c:pt>
                <c:pt idx="1437">
                  <c:v>10508.435670343328</c:v>
                </c:pt>
                <c:pt idx="1438">
                  <c:v>10511.296018468327</c:v>
                </c:pt>
                <c:pt idx="1439">
                  <c:v>10514.142341068327</c:v>
                </c:pt>
                <c:pt idx="1440">
                  <c:v>10516.964451793327</c:v>
                </c:pt>
                <c:pt idx="1441">
                  <c:v>10519.766803618326</c:v>
                </c:pt>
                <c:pt idx="1442">
                  <c:v>10522.544201493325</c:v>
                </c:pt>
                <c:pt idx="1443">
                  <c:v>10525.310500055824</c:v>
                </c:pt>
                <c:pt idx="1444">
                  <c:v>10528.055621143325</c:v>
                </c:pt>
                <c:pt idx="1445">
                  <c:v>10530.779061918325</c:v>
                </c:pt>
                <c:pt idx="1446">
                  <c:v>10533.489622855825</c:v>
                </c:pt>
                <c:pt idx="1447">
                  <c:v>10536.182139030825</c:v>
                </c:pt>
                <c:pt idx="1448">
                  <c:v>10538.851625405825</c:v>
                </c:pt>
                <c:pt idx="1449">
                  <c:v>10541.497818280825</c:v>
                </c:pt>
                <c:pt idx="1450">
                  <c:v>10544.125010155825</c:v>
                </c:pt>
                <c:pt idx="1451">
                  <c:v>10546.737387130826</c:v>
                </c:pt>
                <c:pt idx="1452">
                  <c:v>10549.325813893327</c:v>
                </c:pt>
                <c:pt idx="1453">
                  <c:v>10551.898821043327</c:v>
                </c:pt>
                <c:pt idx="1454">
                  <c:v>10554.451680443328</c:v>
                </c:pt>
                <c:pt idx="1455">
                  <c:v>10556.988179243328</c:v>
                </c:pt>
                <c:pt idx="1456">
                  <c:v>10559.503385555829</c:v>
                </c:pt>
                <c:pt idx="1457">
                  <c:v>10561.996572755828</c:v>
                </c:pt>
                <c:pt idx="1458">
                  <c:v>10564.471126655828</c:v>
                </c:pt>
                <c:pt idx="1459">
                  <c:v>10566.922189730827</c:v>
                </c:pt>
                <c:pt idx="1460">
                  <c:v>10569.353264780828</c:v>
                </c:pt>
                <c:pt idx="1461">
                  <c:v>10571.759797405828</c:v>
                </c:pt>
                <c:pt idx="1462">
                  <c:v>10574.141391130828</c:v>
                </c:pt>
                <c:pt idx="1463">
                  <c:v>10576.497806530828</c:v>
                </c:pt>
                <c:pt idx="1464">
                  <c:v>10578.829128655829</c:v>
                </c:pt>
                <c:pt idx="1465">
                  <c:v>10581.139689330828</c:v>
                </c:pt>
                <c:pt idx="1466">
                  <c:v>10583.422995705829</c:v>
                </c:pt>
                <c:pt idx="1467">
                  <c:v>10585.68816359333</c:v>
                </c:pt>
                <c:pt idx="1468">
                  <c:v>10587.933306718329</c:v>
                </c:pt>
                <c:pt idx="1469">
                  <c:v>10590.160707218329</c:v>
                </c:pt>
                <c:pt idx="1470">
                  <c:v>10592.356286918328</c:v>
                </c:pt>
                <c:pt idx="1471">
                  <c:v>10594.521058868328</c:v>
                </c:pt>
                <c:pt idx="1472">
                  <c:v>10596.666482918328</c:v>
                </c:pt>
                <c:pt idx="1473">
                  <c:v>10598.825455055829</c:v>
                </c:pt>
                <c:pt idx="1474">
                  <c:v>10601.043552755827</c:v>
                </c:pt>
                <c:pt idx="1475">
                  <c:v>10603.392953818327</c:v>
                </c:pt>
                <c:pt idx="1476">
                  <c:v>10605.964133743328</c:v>
                </c:pt>
                <c:pt idx="1477">
                  <c:v>10608.882590743327</c:v>
                </c:pt>
                <c:pt idx="1478">
                  <c:v>10612.306674368328</c:v>
                </c:pt>
                <c:pt idx="1479">
                  <c:v>10616.440367805828</c:v>
                </c:pt>
                <c:pt idx="1480">
                  <c:v>10621.431029130827</c:v>
                </c:pt>
                <c:pt idx="1481">
                  <c:v>10627.347828630825</c:v>
                </c:pt>
                <c:pt idx="1482">
                  <c:v>10634.182176755827</c:v>
                </c:pt>
                <c:pt idx="1483">
                  <c:v>10641.906254355827</c:v>
                </c:pt>
                <c:pt idx="1484">
                  <c:v>10650.391301155827</c:v>
                </c:pt>
                <c:pt idx="1485">
                  <c:v>10659.490146480826</c:v>
                </c:pt>
                <c:pt idx="1486">
                  <c:v>10669.037837518326</c:v>
                </c:pt>
                <c:pt idx="1487">
                  <c:v>10678.945134418329</c:v>
                </c:pt>
                <c:pt idx="1488">
                  <c:v>10689.10301970583</c:v>
                </c:pt>
                <c:pt idx="1489">
                  <c:v>10699.430701205827</c:v>
                </c:pt>
                <c:pt idx="1490">
                  <c:v>10709.897213405828</c:v>
                </c:pt>
                <c:pt idx="1491">
                  <c:v>10720.447366593327</c:v>
                </c:pt>
                <c:pt idx="1492">
                  <c:v>10731.094952993328</c:v>
                </c:pt>
                <c:pt idx="1493">
                  <c:v>10741.778722430829</c:v>
                </c:pt>
                <c:pt idx="1494">
                  <c:v>10752.483159605828</c:v>
                </c:pt>
                <c:pt idx="1495">
                  <c:v>10763.239782668332</c:v>
                </c:pt>
                <c:pt idx="1496">
                  <c:v>10774.003407068329</c:v>
                </c:pt>
                <c:pt idx="1497">
                  <c:v>10784.803472130832</c:v>
                </c:pt>
                <c:pt idx="1498">
                  <c:v>10795.625580130831</c:v>
                </c:pt>
                <c:pt idx="1499">
                  <c:v>10806.464811018332</c:v>
                </c:pt>
                <c:pt idx="1500">
                  <c:v>10817.301658968332</c:v>
                </c:pt>
                <c:pt idx="1501">
                  <c:v>10828.17487228083</c:v>
                </c:pt>
                <c:pt idx="1502">
                  <c:v>10839.06030703083</c:v>
                </c:pt>
                <c:pt idx="1503">
                  <c:v>10849.955073230831</c:v>
                </c:pt>
                <c:pt idx="1504">
                  <c:v>10860.87489825583</c:v>
                </c:pt>
                <c:pt idx="1505">
                  <c:v>10871.783349455831</c:v>
                </c:pt>
                <c:pt idx="1506">
                  <c:v>10882.653217768329</c:v>
                </c:pt>
                <c:pt idx="1507">
                  <c:v>10893.45176006833</c:v>
                </c:pt>
                <c:pt idx="1508">
                  <c:v>10904.14721688083</c:v>
                </c:pt>
                <c:pt idx="1509">
                  <c:v>10914.699530630833</c:v>
                </c:pt>
                <c:pt idx="1510">
                  <c:v>10925.138038205831</c:v>
                </c:pt>
                <c:pt idx="1511">
                  <c:v>10935.440741330833</c:v>
                </c:pt>
                <c:pt idx="1512">
                  <c:v>10945.616485355831</c:v>
                </c:pt>
                <c:pt idx="1513">
                  <c:v>10955.647447230833</c:v>
                </c:pt>
                <c:pt idx="1514">
                  <c:v>10965.586626293332</c:v>
                </c:pt>
                <c:pt idx="1515">
                  <c:v>10975.428898230832</c:v>
                </c:pt>
                <c:pt idx="1516">
                  <c:v>10985.186033780834</c:v>
                </c:pt>
                <c:pt idx="1517">
                  <c:v>10994.867096893333</c:v>
                </c:pt>
                <c:pt idx="1518">
                  <c:v>11004.477446043333</c:v>
                </c:pt>
                <c:pt idx="1519">
                  <c:v>11013.968806043333</c:v>
                </c:pt>
                <c:pt idx="1520">
                  <c:v>11023.361869268334</c:v>
                </c:pt>
                <c:pt idx="1521">
                  <c:v>11032.676416580834</c:v>
                </c:pt>
                <c:pt idx="1522">
                  <c:v>11041.897785118332</c:v>
                </c:pt>
                <c:pt idx="1523">
                  <c:v>11051.079009118332</c:v>
                </c:pt>
                <c:pt idx="1524">
                  <c:v>11060.188207430831</c:v>
                </c:pt>
                <c:pt idx="1525">
                  <c:v>11069.260774230834</c:v>
                </c:pt>
                <c:pt idx="1526">
                  <c:v>11078.298243543331</c:v>
                </c:pt>
                <c:pt idx="1527">
                  <c:v>11087.318547043333</c:v>
                </c:pt>
                <c:pt idx="1528">
                  <c:v>11096.32293623083</c:v>
                </c:pt>
                <c:pt idx="1529">
                  <c:v>11105.296323730832</c:v>
                </c:pt>
                <c:pt idx="1530">
                  <c:v>11114.256311830832</c:v>
                </c:pt>
                <c:pt idx="1531">
                  <c:v>11123.220283330831</c:v>
                </c:pt>
                <c:pt idx="1532">
                  <c:v>11132.173264605832</c:v>
                </c:pt>
                <c:pt idx="1533">
                  <c:v>11141.084610130833</c:v>
                </c:pt>
                <c:pt idx="1534">
                  <c:v>11149.987935893332</c:v>
                </c:pt>
                <c:pt idx="1535">
                  <c:v>11158.868891893331</c:v>
                </c:pt>
                <c:pt idx="1536">
                  <c:v>11167.713314893334</c:v>
                </c:pt>
                <c:pt idx="1537">
                  <c:v>11176.554382768332</c:v>
                </c:pt>
                <c:pt idx="1538">
                  <c:v>11185.377831368334</c:v>
                </c:pt>
                <c:pt idx="1539">
                  <c:v>11194.185128468334</c:v>
                </c:pt>
                <c:pt idx="1540">
                  <c:v>11202.993312443336</c:v>
                </c:pt>
                <c:pt idx="1541">
                  <c:v>11211.757324068336</c:v>
                </c:pt>
                <c:pt idx="1542">
                  <c:v>11220.525596343337</c:v>
                </c:pt>
                <c:pt idx="1543">
                  <c:v>11229.223103793336</c:v>
                </c:pt>
                <c:pt idx="1544">
                  <c:v>11237.729633205834</c:v>
                </c:pt>
                <c:pt idx="1545">
                  <c:v>11245.987422105836</c:v>
                </c:pt>
                <c:pt idx="1546">
                  <c:v>11254.061542993337</c:v>
                </c:pt>
                <c:pt idx="1547">
                  <c:v>11261.986094768336</c:v>
                </c:pt>
                <c:pt idx="1548">
                  <c:v>11269.856228205836</c:v>
                </c:pt>
                <c:pt idx="1549">
                  <c:v>11277.736418955838</c:v>
                </c:pt>
                <c:pt idx="1550">
                  <c:v>11285.599709330838</c:v>
                </c:pt>
                <c:pt idx="1551">
                  <c:v>11293.480603130836</c:v>
                </c:pt>
                <c:pt idx="1552">
                  <c:v>11301.398641055835</c:v>
                </c:pt>
                <c:pt idx="1553">
                  <c:v>11309.374141618335</c:v>
                </c:pt>
                <c:pt idx="1554">
                  <c:v>11317.382456818335</c:v>
                </c:pt>
                <c:pt idx="1555">
                  <c:v>11325.445500268337</c:v>
                </c:pt>
                <c:pt idx="1556">
                  <c:v>11333.585983630837</c:v>
                </c:pt>
                <c:pt idx="1557">
                  <c:v>11341.781104630836</c:v>
                </c:pt>
                <c:pt idx="1558">
                  <c:v>11350.024029430837</c:v>
                </c:pt>
                <c:pt idx="1559">
                  <c:v>11358.339783793335</c:v>
                </c:pt>
                <c:pt idx="1560">
                  <c:v>11366.738733543338</c:v>
                </c:pt>
                <c:pt idx="1561">
                  <c:v>11375.216553918337</c:v>
                </c:pt>
                <c:pt idx="1562">
                  <c:v>11383.786647293337</c:v>
                </c:pt>
                <c:pt idx="1563">
                  <c:v>11392.497934493336</c:v>
                </c:pt>
                <c:pt idx="1564">
                  <c:v>11401.320532680837</c:v>
                </c:pt>
                <c:pt idx="1565">
                  <c:v>11410.293032168336</c:v>
                </c:pt>
                <c:pt idx="1566">
                  <c:v>11419.441651080837</c:v>
                </c:pt>
                <c:pt idx="1567">
                  <c:v>11428.797904268336</c:v>
                </c:pt>
                <c:pt idx="1568">
                  <c:v>11438.381231768335</c:v>
                </c:pt>
                <c:pt idx="1569">
                  <c:v>11448.271226243336</c:v>
                </c:pt>
                <c:pt idx="1570">
                  <c:v>11458.460804405837</c:v>
                </c:pt>
                <c:pt idx="1571">
                  <c:v>11469.064375280834</c:v>
                </c:pt>
                <c:pt idx="1572">
                  <c:v>11480.124031030837</c:v>
                </c:pt>
                <c:pt idx="1573">
                  <c:v>11491.677040568335</c:v>
                </c:pt>
                <c:pt idx="1574">
                  <c:v>11503.799955030834</c:v>
                </c:pt>
                <c:pt idx="1575">
                  <c:v>11516.575803780837</c:v>
                </c:pt>
                <c:pt idx="1576">
                  <c:v>11530.028068793335</c:v>
                </c:pt>
                <c:pt idx="1577">
                  <c:v>11544.293151293339</c:v>
                </c:pt>
                <c:pt idx="1578">
                  <c:v>11559.428568668338</c:v>
                </c:pt>
                <c:pt idx="1579">
                  <c:v>11575.645641168338</c:v>
                </c:pt>
                <c:pt idx="1580">
                  <c:v>11593.068454543336</c:v>
                </c:pt>
                <c:pt idx="1581">
                  <c:v>11611.976270793341</c:v>
                </c:pt>
                <c:pt idx="1582">
                  <c:v>11632.612693043338</c:v>
                </c:pt>
                <c:pt idx="1583">
                  <c:v>11655.365858043337</c:v>
                </c:pt>
                <c:pt idx="1584">
                  <c:v>11680.28896566834</c:v>
                </c:pt>
                <c:pt idx="1585">
                  <c:v>11707.463258168331</c:v>
                </c:pt>
                <c:pt idx="1586">
                  <c:v>11736.581997043335</c:v>
                </c:pt>
                <c:pt idx="1587">
                  <c:v>11767.350087043333</c:v>
                </c:pt>
                <c:pt idx="1588">
                  <c:v>11799.144243418337</c:v>
                </c:pt>
                <c:pt idx="1589">
                  <c:v>11831.599853418336</c:v>
                </c:pt>
                <c:pt idx="1590">
                  <c:v>11864.261567168343</c:v>
                </c:pt>
                <c:pt idx="1591">
                  <c:v>11896.832518418332</c:v>
                </c:pt>
                <c:pt idx="1592">
                  <c:v>11929.093220918339</c:v>
                </c:pt>
                <c:pt idx="1593">
                  <c:v>11960.889974668338</c:v>
                </c:pt>
                <c:pt idx="1594">
                  <c:v>11992.206031543339</c:v>
                </c:pt>
                <c:pt idx="1595">
                  <c:v>12022.896940293338</c:v>
                </c:pt>
                <c:pt idx="1596">
                  <c:v>12053.035059043337</c:v>
                </c:pt>
                <c:pt idx="1597">
                  <c:v>12082.649670293336</c:v>
                </c:pt>
                <c:pt idx="1598">
                  <c:v>12111.811194668337</c:v>
                </c:pt>
                <c:pt idx="1599">
                  <c:v>12140.419667168342</c:v>
                </c:pt>
                <c:pt idx="1600">
                  <c:v>12168.537227168334</c:v>
                </c:pt>
                <c:pt idx="1601">
                  <c:v>12196.160297168339</c:v>
                </c:pt>
                <c:pt idx="1602">
                  <c:v>12223.227904668336</c:v>
                </c:pt>
                <c:pt idx="1603">
                  <c:v>12249.385947043342</c:v>
                </c:pt>
                <c:pt idx="1604">
                  <c:v>12274.65164591834</c:v>
                </c:pt>
                <c:pt idx="1605">
                  <c:v>12299.193506918338</c:v>
                </c:pt>
                <c:pt idx="1606">
                  <c:v>12322.939216043338</c:v>
                </c:pt>
                <c:pt idx="1607">
                  <c:v>12346.059034793339</c:v>
                </c:pt>
                <c:pt idx="1608">
                  <c:v>12368.629833043335</c:v>
                </c:pt>
                <c:pt idx="1609">
                  <c:v>12390.68899004334</c:v>
                </c:pt>
                <c:pt idx="1610">
                  <c:v>12412.321127543335</c:v>
                </c:pt>
                <c:pt idx="1611">
                  <c:v>12433.648251293343</c:v>
                </c:pt>
                <c:pt idx="1612">
                  <c:v>12454.655797293337</c:v>
                </c:pt>
                <c:pt idx="1613">
                  <c:v>12475.454801043339</c:v>
                </c:pt>
                <c:pt idx="1614">
                  <c:v>12496.02366916834</c:v>
                </c:pt>
                <c:pt idx="1615">
                  <c:v>12516.381105918335</c:v>
                </c:pt>
                <c:pt idx="1616">
                  <c:v>12536.584663418338</c:v>
                </c:pt>
                <c:pt idx="1617">
                  <c:v>12556.606859668334</c:v>
                </c:pt>
                <c:pt idx="1618">
                  <c:v>12576.459883418343</c:v>
                </c:pt>
                <c:pt idx="1619">
                  <c:v>12596.194585043337</c:v>
                </c:pt>
                <c:pt idx="1620">
                  <c:v>12615.74007254334</c:v>
                </c:pt>
                <c:pt idx="1621">
                  <c:v>12635.144807543342</c:v>
                </c:pt>
                <c:pt idx="1622">
                  <c:v>12654.375893918343</c:v>
                </c:pt>
                <c:pt idx="1623">
                  <c:v>12673.51627391834</c:v>
                </c:pt>
                <c:pt idx="1624">
                  <c:v>12692.529315168336</c:v>
                </c:pt>
                <c:pt idx="1625">
                  <c:v>12711.416610168339</c:v>
                </c:pt>
                <c:pt idx="1626">
                  <c:v>12730.178955168336</c:v>
                </c:pt>
                <c:pt idx="1627">
                  <c:v>12748.854324293339</c:v>
                </c:pt>
                <c:pt idx="1628">
                  <c:v>12767.403199543338</c:v>
                </c:pt>
                <c:pt idx="1629">
                  <c:v>12785.861133043338</c:v>
                </c:pt>
                <c:pt idx="1630">
                  <c:v>12804.188010043337</c:v>
                </c:pt>
                <c:pt idx="1631">
                  <c:v>12822.418040793338</c:v>
                </c:pt>
                <c:pt idx="1632">
                  <c:v>12840.510462918339</c:v>
                </c:pt>
                <c:pt idx="1633">
                  <c:v>12858.533846043338</c:v>
                </c:pt>
                <c:pt idx="1634">
                  <c:v>12876.37459429334</c:v>
                </c:pt>
                <c:pt idx="1635">
                  <c:v>12894.065598793342</c:v>
                </c:pt>
                <c:pt idx="1636">
                  <c:v>12911.568084793338</c:v>
                </c:pt>
                <c:pt idx="1637">
                  <c:v>12928.914597918339</c:v>
                </c:pt>
                <c:pt idx="1638">
                  <c:v>12946.10193366834</c:v>
                </c:pt>
                <c:pt idx="1639">
                  <c:v>12963.161853168342</c:v>
                </c:pt>
                <c:pt idx="1640">
                  <c:v>12980.022761293343</c:v>
                </c:pt>
                <c:pt idx="1641">
                  <c:v>12996.784575043341</c:v>
                </c:pt>
                <c:pt idx="1642">
                  <c:v>13013.376913168338</c:v>
                </c:pt>
                <c:pt idx="1643">
                  <c:v>13029.798043168337</c:v>
                </c:pt>
                <c:pt idx="1644">
                  <c:v>13046.112192418337</c:v>
                </c:pt>
                <c:pt idx="1645">
                  <c:v>13062.284431168344</c:v>
                </c:pt>
                <c:pt idx="1646">
                  <c:v>13078.28124941834</c:v>
                </c:pt>
                <c:pt idx="1647">
                  <c:v>13094.16593691834</c:v>
                </c:pt>
                <c:pt idx="1648">
                  <c:v>13109.874749418343</c:v>
                </c:pt>
                <c:pt idx="1649">
                  <c:v>13125.47082266834</c:v>
                </c:pt>
                <c:pt idx="1650">
                  <c:v>13140.923234168338</c:v>
                </c:pt>
                <c:pt idx="1651">
                  <c:v>13156.232864168342</c:v>
                </c:pt>
                <c:pt idx="1652">
                  <c:v>13171.430890418342</c:v>
                </c:pt>
                <c:pt idx="1653">
                  <c:v>13186.458521168342</c:v>
                </c:pt>
                <c:pt idx="1654">
                  <c:v>13201.405878793343</c:v>
                </c:pt>
                <c:pt idx="1655">
                  <c:v>13216.215195043344</c:v>
                </c:pt>
                <c:pt idx="1656">
                  <c:v>13230.888496168342</c:v>
                </c:pt>
                <c:pt idx="1657">
                  <c:v>13245.428400168345</c:v>
                </c:pt>
                <c:pt idx="1658">
                  <c:v>13259.810352168342</c:v>
                </c:pt>
                <c:pt idx="1659">
                  <c:v>13274.011489293343</c:v>
                </c:pt>
                <c:pt idx="1660">
                  <c:v>13288.065330668342</c:v>
                </c:pt>
                <c:pt idx="1661">
                  <c:v>13301.950463168343</c:v>
                </c:pt>
                <c:pt idx="1662">
                  <c:v>13315.700190668344</c:v>
                </c:pt>
                <c:pt idx="1663">
                  <c:v>13329.320186918345</c:v>
                </c:pt>
                <c:pt idx="1664">
                  <c:v>13342.789726668345</c:v>
                </c:pt>
                <c:pt idx="1665">
                  <c:v>13356.167409168342</c:v>
                </c:pt>
                <c:pt idx="1666">
                  <c:v>13369.432254168341</c:v>
                </c:pt>
                <c:pt idx="1667">
                  <c:v>13382.564008793341</c:v>
                </c:pt>
                <c:pt idx="1668">
                  <c:v>13395.594472418341</c:v>
                </c:pt>
                <c:pt idx="1669">
                  <c:v>13408.529053168344</c:v>
                </c:pt>
                <c:pt idx="1670">
                  <c:v>13421.372650168343</c:v>
                </c:pt>
                <c:pt idx="1671">
                  <c:v>13434.105435218342</c:v>
                </c:pt>
                <c:pt idx="1672">
                  <c:v>13446.783206380842</c:v>
                </c:pt>
                <c:pt idx="1673">
                  <c:v>13459.114894030843</c:v>
                </c:pt>
                <c:pt idx="1674">
                  <c:v>13471.184200405842</c:v>
                </c:pt>
                <c:pt idx="1675">
                  <c:v>13483.02387676834</c:v>
                </c:pt>
                <c:pt idx="1676">
                  <c:v>13494.763036505841</c:v>
                </c:pt>
                <c:pt idx="1677">
                  <c:v>13506.407131330845</c:v>
                </c:pt>
                <c:pt idx="1678">
                  <c:v>13517.961257868343</c:v>
                </c:pt>
                <c:pt idx="1679">
                  <c:v>13529.502579818341</c:v>
                </c:pt>
                <c:pt idx="1680">
                  <c:v>13541.01099146834</c:v>
                </c:pt>
                <c:pt idx="1681">
                  <c:v>13552.51418245584</c:v>
                </c:pt>
                <c:pt idx="1682">
                  <c:v>13563.919481605841</c:v>
                </c:pt>
                <c:pt idx="1683">
                  <c:v>13575.253864405844</c:v>
                </c:pt>
                <c:pt idx="1684">
                  <c:v>13586.567331955843</c:v>
                </c:pt>
                <c:pt idx="1685">
                  <c:v>13597.837579818341</c:v>
                </c:pt>
                <c:pt idx="1686">
                  <c:v>13609.113275493342</c:v>
                </c:pt>
                <c:pt idx="1687">
                  <c:v>13620.371107293342</c:v>
                </c:pt>
                <c:pt idx="1688">
                  <c:v>13631.634705105846</c:v>
                </c:pt>
                <c:pt idx="1689">
                  <c:v>13642.927244843344</c:v>
                </c:pt>
                <c:pt idx="1690">
                  <c:v>13654.247924855843</c:v>
                </c:pt>
                <c:pt idx="1691">
                  <c:v>13665.572138855843</c:v>
                </c:pt>
                <c:pt idx="1692">
                  <c:v>13676.89885311834</c:v>
                </c:pt>
                <c:pt idx="1693">
                  <c:v>13688.203068605842</c:v>
                </c:pt>
                <c:pt idx="1694">
                  <c:v>13699.553080355843</c:v>
                </c:pt>
                <c:pt idx="1695">
                  <c:v>13710.899097605841</c:v>
                </c:pt>
                <c:pt idx="1696">
                  <c:v>13722.260978055843</c:v>
                </c:pt>
                <c:pt idx="1697">
                  <c:v>13733.634415118344</c:v>
                </c:pt>
                <c:pt idx="1698">
                  <c:v>13745.014849943344</c:v>
                </c:pt>
                <c:pt idx="1699">
                  <c:v>13756.374478043343</c:v>
                </c:pt>
                <c:pt idx="1700">
                  <c:v>13767.708326193344</c:v>
                </c:pt>
                <c:pt idx="1701">
                  <c:v>13779.033796255842</c:v>
                </c:pt>
                <c:pt idx="1702">
                  <c:v>13790.322018455845</c:v>
                </c:pt>
                <c:pt idx="1703">
                  <c:v>13801.589585930842</c:v>
                </c:pt>
                <c:pt idx="1704">
                  <c:v>13812.808353430841</c:v>
                </c:pt>
                <c:pt idx="1705">
                  <c:v>13823.996917143344</c:v>
                </c:pt>
              </c:numCache>
            </c:numRef>
          </c:yVal>
          <c:smooth val="0"/>
        </c:ser>
        <c:ser>
          <c:idx val="3"/>
          <c:order val="3"/>
          <c:tx>
            <c:v>I_Autodyn</c:v>
          </c:tx>
          <c:spPr>
            <a:ln w="19050">
              <a:solidFill>
                <a:srgbClr val="FF3300"/>
              </a:solidFill>
              <a:prstDash val="sysDash"/>
            </a:ln>
          </c:spPr>
          <c:marker>
            <c:symbol val="none"/>
          </c:marker>
          <c:xVal>
            <c:numRef>
              <c:f>'S2-G1@Centre'!$B$3:$B$3729</c:f>
              <c:numCache>
                <c:formatCode>0.000</c:formatCode>
                <c:ptCount val="3727"/>
                <c:pt idx="0">
                  <c:v>0.13789999999999999</c:v>
                </c:pt>
                <c:pt idx="1">
                  <c:v>0.14197224999999999</c:v>
                </c:pt>
                <c:pt idx="2">
                  <c:v>0.14363925</c:v>
                </c:pt>
                <c:pt idx="3">
                  <c:v>0.14541100000000001</c:v>
                </c:pt>
                <c:pt idx="4">
                  <c:v>0.14735999999999999</c:v>
                </c:pt>
                <c:pt idx="5">
                  <c:v>0.14950374999999999</c:v>
                </c:pt>
                <c:pt idx="6">
                  <c:v>0.151862</c:v>
                </c:pt>
                <c:pt idx="7">
                  <c:v>0.15445624999999999</c:v>
                </c:pt>
                <c:pt idx="8">
                  <c:v>0.15727725000000001</c:v>
                </c:pt>
                <c:pt idx="9">
                  <c:v>0.160105</c:v>
                </c:pt>
                <c:pt idx="10">
                  <c:v>0.1629285</c:v>
                </c:pt>
                <c:pt idx="11">
                  <c:v>0.16581675000000001</c:v>
                </c:pt>
                <c:pt idx="12">
                  <c:v>0.1686975</c:v>
                </c:pt>
                <c:pt idx="13">
                  <c:v>0.171629</c:v>
                </c:pt>
                <c:pt idx="14">
                  <c:v>0.1746085</c:v>
                </c:pt>
                <c:pt idx="15">
                  <c:v>0.177561</c:v>
                </c:pt>
                <c:pt idx="16">
                  <c:v>0.18059125000000001</c:v>
                </c:pt>
                <c:pt idx="17">
                  <c:v>0.18359924999999999</c:v>
                </c:pt>
                <c:pt idx="18">
                  <c:v>0.18660850000000001</c:v>
                </c:pt>
                <c:pt idx="19">
                  <c:v>0.18966875</c:v>
                </c:pt>
                <c:pt idx="20">
                  <c:v>0.19269325000000001</c:v>
                </c:pt>
                <c:pt idx="21">
                  <c:v>0.19572824999999999</c:v>
                </c:pt>
                <c:pt idx="22">
                  <c:v>0.19878299999999999</c:v>
                </c:pt>
                <c:pt idx="23">
                  <c:v>0.20183775000000001</c:v>
                </c:pt>
                <c:pt idx="24">
                  <c:v>0.20492125</c:v>
                </c:pt>
                <c:pt idx="25">
                  <c:v>0.20799075</c:v>
                </c:pt>
                <c:pt idx="26">
                  <c:v>0.21109349999999999</c:v>
                </c:pt>
                <c:pt idx="27">
                  <c:v>0.21419475000000002</c:v>
                </c:pt>
                <c:pt idx="28">
                  <c:v>0.21730975</c:v>
                </c:pt>
                <c:pt idx="29">
                  <c:v>0.22046125</c:v>
                </c:pt>
                <c:pt idx="30">
                  <c:v>0.223576</c:v>
                </c:pt>
                <c:pt idx="31">
                  <c:v>0.22673774999999999</c:v>
                </c:pt>
                <c:pt idx="32">
                  <c:v>0.22987475000000002</c:v>
                </c:pt>
                <c:pt idx="33">
                  <c:v>0.23301624999999998</c:v>
                </c:pt>
                <c:pt idx="34">
                  <c:v>0.23620649999999999</c:v>
                </c:pt>
                <c:pt idx="35">
                  <c:v>0.23935800000000002</c:v>
                </c:pt>
                <c:pt idx="36">
                  <c:v>0.24254250000000002</c:v>
                </c:pt>
                <c:pt idx="37">
                  <c:v>0.24575650000000002</c:v>
                </c:pt>
                <c:pt idx="38">
                  <c:v>0.24892824999999999</c:v>
                </c:pt>
                <c:pt idx="39">
                  <c:v>0.25214999999999999</c:v>
                </c:pt>
                <c:pt idx="40">
                  <c:v>0.25536999999999999</c:v>
                </c:pt>
                <c:pt idx="41">
                  <c:v>0.25856249999999997</c:v>
                </c:pt>
                <c:pt idx="42">
                  <c:v>0.26182750000000005</c:v>
                </c:pt>
                <c:pt idx="43">
                  <c:v>0.26504749999999999</c:v>
                </c:pt>
                <c:pt idx="44">
                  <c:v>0.26827249999999997</c:v>
                </c:pt>
                <c:pt idx="45">
                  <c:v>0.27156749999999996</c:v>
                </c:pt>
                <c:pt idx="46">
                  <c:v>0.27481</c:v>
                </c:pt>
                <c:pt idx="47">
                  <c:v>0.27806749999999997</c:v>
                </c:pt>
                <c:pt idx="48">
                  <c:v>0.28140750000000003</c:v>
                </c:pt>
                <c:pt idx="49">
                  <c:v>0.284665</c:v>
                </c:pt>
                <c:pt idx="50">
                  <c:v>0.28795499999999996</c:v>
                </c:pt>
                <c:pt idx="51">
                  <c:v>0.29133249999999999</c:v>
                </c:pt>
                <c:pt idx="52">
                  <c:v>0.29463</c:v>
                </c:pt>
                <c:pt idx="53">
                  <c:v>0.29795500000000003</c:v>
                </c:pt>
                <c:pt idx="54">
                  <c:v>0.30136249999999998</c:v>
                </c:pt>
                <c:pt idx="55">
                  <c:v>0.30469750000000001</c:v>
                </c:pt>
                <c:pt idx="56">
                  <c:v>0.30804999999999999</c:v>
                </c:pt>
                <c:pt idx="57">
                  <c:v>0.31151000000000001</c:v>
                </c:pt>
                <c:pt idx="58">
                  <c:v>0.31492500000000001</c:v>
                </c:pt>
                <c:pt idx="59">
                  <c:v>0.31831749999999998</c:v>
                </c:pt>
                <c:pt idx="60">
                  <c:v>0.32181000000000004</c:v>
                </c:pt>
                <c:pt idx="61">
                  <c:v>0.32534999999999997</c:v>
                </c:pt>
                <c:pt idx="62">
                  <c:v>0.32878999999999997</c:v>
                </c:pt>
                <c:pt idx="63">
                  <c:v>0.33236250000000001</c:v>
                </c:pt>
                <c:pt idx="64">
                  <c:v>0.33605750000000001</c:v>
                </c:pt>
                <c:pt idx="65">
                  <c:v>0.33956500000000001</c:v>
                </c:pt>
                <c:pt idx="66">
                  <c:v>0.3432075</c:v>
                </c:pt>
                <c:pt idx="67">
                  <c:v>0.34697500000000003</c:v>
                </c:pt>
                <c:pt idx="68">
                  <c:v>0.35056999999999999</c:v>
                </c:pt>
                <c:pt idx="69">
                  <c:v>0.35431750000000001</c:v>
                </c:pt>
                <c:pt idx="70">
                  <c:v>0.35821500000000001</c:v>
                </c:pt>
                <c:pt idx="71">
                  <c:v>0.36192000000000002</c:v>
                </c:pt>
                <c:pt idx="72">
                  <c:v>0.36578749999999999</c:v>
                </c:pt>
                <c:pt idx="73">
                  <c:v>0.36980250000000003</c:v>
                </c:pt>
                <c:pt idx="74">
                  <c:v>0.37363499999999999</c:v>
                </c:pt>
                <c:pt idx="75">
                  <c:v>0.3776775</c:v>
                </c:pt>
                <c:pt idx="76">
                  <c:v>0.38171500000000003</c:v>
                </c:pt>
                <c:pt idx="77">
                  <c:v>0.38571250000000001</c:v>
                </c:pt>
                <c:pt idx="78">
                  <c:v>0.38982</c:v>
                </c:pt>
                <c:pt idx="79">
                  <c:v>0.39384750000000002</c:v>
                </c:pt>
                <c:pt idx="80">
                  <c:v>0.39774999999999999</c:v>
                </c:pt>
                <c:pt idx="81">
                  <c:v>0.40172749999999996</c:v>
                </c:pt>
                <c:pt idx="82">
                  <c:v>0.40578749999999997</c:v>
                </c:pt>
                <c:pt idx="83">
                  <c:v>0.40963249999999995</c:v>
                </c:pt>
                <c:pt idx="84">
                  <c:v>0.4135375</c:v>
                </c:pt>
                <c:pt idx="85">
                  <c:v>0.41751250000000001</c:v>
                </c:pt>
                <c:pt idx="86">
                  <c:v>0.42134499999999997</c:v>
                </c:pt>
                <c:pt idx="87">
                  <c:v>0.42523250000000001</c:v>
                </c:pt>
                <c:pt idx="88">
                  <c:v>0.42922250000000001</c:v>
                </c:pt>
                <c:pt idx="89">
                  <c:v>0.43313249999999998</c:v>
                </c:pt>
                <c:pt idx="90">
                  <c:v>0.43703750000000002</c:v>
                </c:pt>
                <c:pt idx="91">
                  <c:v>0.441085</c:v>
                </c:pt>
                <c:pt idx="92">
                  <c:v>0.4451425</c:v>
                </c:pt>
                <c:pt idx="93">
                  <c:v>0.44906000000000001</c:v>
                </c:pt>
                <c:pt idx="94">
                  <c:v>0.4531075</c:v>
                </c:pt>
                <c:pt idx="95">
                  <c:v>0.45723750000000002</c:v>
                </c:pt>
                <c:pt idx="96">
                  <c:v>0.46121499999999999</c:v>
                </c:pt>
                <c:pt idx="97">
                  <c:v>0.4653775</c:v>
                </c:pt>
                <c:pt idx="98">
                  <c:v>0.46920249999999997</c:v>
                </c:pt>
                <c:pt idx="99">
                  <c:v>0.47330999999999995</c:v>
                </c:pt>
                <c:pt idx="100">
                  <c:v>0.47753250000000003</c:v>
                </c:pt>
                <c:pt idx="101">
                  <c:v>0.48181999999999997</c:v>
                </c:pt>
                <c:pt idx="102">
                  <c:v>0.48569249999999997</c:v>
                </c:pt>
                <c:pt idx="103">
                  <c:v>0.48989000000000005</c:v>
                </c:pt>
                <c:pt idx="104">
                  <c:v>0.49406750000000005</c:v>
                </c:pt>
                <c:pt idx="105">
                  <c:v>0.498305</c:v>
                </c:pt>
                <c:pt idx="106">
                  <c:v>0.50243249999999995</c:v>
                </c:pt>
                <c:pt idx="107">
                  <c:v>0.50660499999999997</c:v>
                </c:pt>
                <c:pt idx="108">
                  <c:v>0.51085499999999995</c:v>
                </c:pt>
                <c:pt idx="109">
                  <c:v>0.51508750000000003</c:v>
                </c:pt>
                <c:pt idx="110">
                  <c:v>0.51923999999999992</c:v>
                </c:pt>
                <c:pt idx="111">
                  <c:v>0.5235225</c:v>
                </c:pt>
                <c:pt idx="112">
                  <c:v>0.52792749999999999</c:v>
                </c:pt>
                <c:pt idx="113">
                  <c:v>0.53217999999999999</c:v>
                </c:pt>
                <c:pt idx="114">
                  <c:v>0.53600499999999995</c:v>
                </c:pt>
                <c:pt idx="115">
                  <c:v>0.540215</c:v>
                </c:pt>
                <c:pt idx="116">
                  <c:v>0.54404249999999998</c:v>
                </c:pt>
                <c:pt idx="117">
                  <c:v>0.54825250000000003</c:v>
                </c:pt>
                <c:pt idx="118">
                  <c:v>0.55281250000000004</c:v>
                </c:pt>
                <c:pt idx="119">
                  <c:v>0.55717749999999999</c:v>
                </c:pt>
                <c:pt idx="120">
                  <c:v>0.56084000000000001</c:v>
                </c:pt>
                <c:pt idx="121">
                  <c:v>0.56487000000000009</c:v>
                </c:pt>
                <c:pt idx="122">
                  <c:v>0.56930250000000004</c:v>
                </c:pt>
                <c:pt idx="123">
                  <c:v>0.57383249999999997</c:v>
                </c:pt>
                <c:pt idx="124">
                  <c:v>0.57820749999999999</c:v>
                </c:pt>
                <c:pt idx="125">
                  <c:v>0.58189499999999994</c:v>
                </c:pt>
                <c:pt idx="126">
                  <c:v>0.58595249999999999</c:v>
                </c:pt>
                <c:pt idx="127">
                  <c:v>0.59001999999999999</c:v>
                </c:pt>
                <c:pt idx="128">
                  <c:v>0.59410499999999999</c:v>
                </c:pt>
                <c:pt idx="129">
                  <c:v>0.59806249999999994</c:v>
                </c:pt>
                <c:pt idx="130">
                  <c:v>0.60191499999999998</c:v>
                </c:pt>
                <c:pt idx="131">
                  <c:v>0.60582000000000003</c:v>
                </c:pt>
                <c:pt idx="132">
                  <c:v>0.60974249999999997</c:v>
                </c:pt>
                <c:pt idx="133">
                  <c:v>0.61367499999999997</c:v>
                </c:pt>
                <c:pt idx="134">
                  <c:v>0.61760999999999999</c:v>
                </c:pt>
                <c:pt idx="135">
                  <c:v>0.62155250000000006</c:v>
                </c:pt>
                <c:pt idx="136">
                  <c:v>0.62550499999999998</c:v>
                </c:pt>
                <c:pt idx="137">
                  <c:v>0.62947999999999993</c:v>
                </c:pt>
                <c:pt idx="138">
                  <c:v>0.63349</c:v>
                </c:pt>
                <c:pt idx="139">
                  <c:v>0.63750250000000008</c:v>
                </c:pt>
                <c:pt idx="140">
                  <c:v>0.64149749999999994</c:v>
                </c:pt>
                <c:pt idx="141">
                  <c:v>0.64549999999999996</c:v>
                </c:pt>
                <c:pt idx="142">
                  <c:v>0.64949750000000006</c:v>
                </c:pt>
                <c:pt idx="143">
                  <c:v>0.65353249999999996</c:v>
                </c:pt>
                <c:pt idx="144">
                  <c:v>0.65756000000000003</c:v>
                </c:pt>
                <c:pt idx="145">
                  <c:v>0.66164500000000004</c:v>
                </c:pt>
                <c:pt idx="146">
                  <c:v>0.66570499999999999</c:v>
                </c:pt>
                <c:pt idx="147">
                  <c:v>0.66981000000000002</c:v>
                </c:pt>
                <c:pt idx="148">
                  <c:v>0.67388250000000005</c:v>
                </c:pt>
                <c:pt idx="149">
                  <c:v>0.67802249999999997</c:v>
                </c:pt>
                <c:pt idx="150">
                  <c:v>0.68209999999999993</c:v>
                </c:pt>
                <c:pt idx="151">
                  <c:v>0.686195</c:v>
                </c:pt>
                <c:pt idx="152">
                  <c:v>0.69024750000000001</c:v>
                </c:pt>
                <c:pt idx="153">
                  <c:v>0.69430999999999998</c:v>
                </c:pt>
                <c:pt idx="154">
                  <c:v>0.69842749999999998</c:v>
                </c:pt>
                <c:pt idx="155">
                  <c:v>0.70248500000000003</c:v>
                </c:pt>
                <c:pt idx="156">
                  <c:v>0.70663500000000001</c:v>
                </c:pt>
                <c:pt idx="157">
                  <c:v>0.71073750000000002</c:v>
                </c:pt>
                <c:pt idx="158">
                  <c:v>0.71484749999999997</c:v>
                </c:pt>
                <c:pt idx="159">
                  <c:v>0.71905249999999998</c:v>
                </c:pt>
                <c:pt idx="160">
                  <c:v>0.72316500000000006</c:v>
                </c:pt>
                <c:pt idx="161">
                  <c:v>0.72737499999999999</c:v>
                </c:pt>
                <c:pt idx="162">
                  <c:v>0.73155999999999999</c:v>
                </c:pt>
                <c:pt idx="163">
                  <c:v>0.73572749999999998</c:v>
                </c:pt>
                <c:pt idx="164">
                  <c:v>0.739985</c:v>
                </c:pt>
                <c:pt idx="165">
                  <c:v>0.74412</c:v>
                </c:pt>
                <c:pt idx="166">
                  <c:v>0.74831999999999999</c:v>
                </c:pt>
                <c:pt idx="167">
                  <c:v>0.75255749999999999</c:v>
                </c:pt>
                <c:pt idx="168">
                  <c:v>0.75670750000000009</c:v>
                </c:pt>
                <c:pt idx="169">
                  <c:v>0.76093749999999993</c:v>
                </c:pt>
                <c:pt idx="170">
                  <c:v>0.76518249999999999</c:v>
                </c:pt>
                <c:pt idx="171">
                  <c:v>0.76936000000000004</c:v>
                </c:pt>
                <c:pt idx="172">
                  <c:v>0.77364500000000003</c:v>
                </c:pt>
                <c:pt idx="173">
                  <c:v>0.77790749999999997</c:v>
                </c:pt>
                <c:pt idx="174">
                  <c:v>0.78214500000000009</c:v>
                </c:pt>
                <c:pt idx="175">
                  <c:v>0.78644749999999997</c:v>
                </c:pt>
                <c:pt idx="176">
                  <c:v>0.79068249999999995</c:v>
                </c:pt>
                <c:pt idx="177">
                  <c:v>0.79495000000000005</c:v>
                </c:pt>
                <c:pt idx="178">
                  <c:v>0.799265</c:v>
                </c:pt>
                <c:pt idx="179">
                  <c:v>0.8035199999999999</c:v>
                </c:pt>
                <c:pt idx="180">
                  <c:v>0.80777500000000002</c:v>
                </c:pt>
                <c:pt idx="181">
                  <c:v>0.81210749999999998</c:v>
                </c:pt>
                <c:pt idx="182">
                  <c:v>0.81586750000000008</c:v>
                </c:pt>
                <c:pt idx="183">
                  <c:v>0.81928250000000014</c:v>
                </c:pt>
                <c:pt idx="184">
                  <c:v>0.82252499999999995</c:v>
                </c:pt>
                <c:pt idx="185">
                  <c:v>0.82564249999999995</c:v>
                </c:pt>
                <c:pt idx="186">
                  <c:v>0.82867749999999996</c:v>
                </c:pt>
                <c:pt idx="187">
                  <c:v>0.83173249999999999</c:v>
                </c:pt>
                <c:pt idx="188">
                  <c:v>0.83482750000000006</c:v>
                </c:pt>
                <c:pt idx="189">
                  <c:v>0.83792250000000001</c:v>
                </c:pt>
                <c:pt idx="190">
                  <c:v>0.84101999999999999</c:v>
                </c:pt>
                <c:pt idx="191">
                  <c:v>0.84412750000000003</c:v>
                </c:pt>
                <c:pt idx="192">
                  <c:v>0.84723499999999996</c:v>
                </c:pt>
                <c:pt idx="193">
                  <c:v>0.85040500000000008</c:v>
                </c:pt>
                <c:pt idx="194">
                  <c:v>0.85354750000000013</c:v>
                </c:pt>
                <c:pt idx="195">
                  <c:v>0.85666749999999992</c:v>
                </c:pt>
                <c:pt idx="196">
                  <c:v>0.85985500000000004</c:v>
                </c:pt>
                <c:pt idx="197">
                  <c:v>0.86306499999999997</c:v>
                </c:pt>
                <c:pt idx="198">
                  <c:v>0.86622500000000002</c:v>
                </c:pt>
                <c:pt idx="199">
                  <c:v>0.86944499999999991</c:v>
                </c:pt>
                <c:pt idx="200">
                  <c:v>0.87265000000000004</c:v>
                </c:pt>
                <c:pt idx="201">
                  <c:v>0.87589499999999998</c:v>
                </c:pt>
                <c:pt idx="202">
                  <c:v>0.87912500000000005</c:v>
                </c:pt>
                <c:pt idx="203">
                  <c:v>0.8823525000000001</c:v>
                </c:pt>
                <c:pt idx="204">
                  <c:v>0.88562999999999992</c:v>
                </c:pt>
                <c:pt idx="205">
                  <c:v>0.88891749999999992</c:v>
                </c:pt>
                <c:pt idx="206">
                  <c:v>0.89219999999999988</c:v>
                </c:pt>
                <c:pt idx="207">
                  <c:v>0.89555499999999999</c:v>
                </c:pt>
                <c:pt idx="208">
                  <c:v>0.89891499999999991</c:v>
                </c:pt>
                <c:pt idx="209">
                  <c:v>0.90222500000000005</c:v>
                </c:pt>
                <c:pt idx="210">
                  <c:v>0.90556249999999994</c:v>
                </c:pt>
                <c:pt idx="211">
                  <c:v>0.90902250000000007</c:v>
                </c:pt>
                <c:pt idx="212">
                  <c:v>0.91235499999999992</c:v>
                </c:pt>
                <c:pt idx="213">
                  <c:v>0.91563500000000009</c:v>
                </c:pt>
                <c:pt idx="214">
                  <c:v>0.91895999999999989</c:v>
                </c:pt>
                <c:pt idx="215">
                  <c:v>0.92234250000000007</c:v>
                </c:pt>
                <c:pt idx="216">
                  <c:v>0.92555750000000003</c:v>
                </c:pt>
                <c:pt idx="217">
                  <c:v>0.9287200000000001</c:v>
                </c:pt>
                <c:pt idx="218">
                  <c:v>0.93192499999999989</c:v>
                </c:pt>
                <c:pt idx="219">
                  <c:v>0.93522999999999989</c:v>
                </c:pt>
                <c:pt idx="220">
                  <c:v>0.93853749999999991</c:v>
                </c:pt>
                <c:pt idx="221">
                  <c:v>0.94176750000000009</c:v>
                </c:pt>
                <c:pt idx="222">
                  <c:v>0.94500250000000008</c:v>
                </c:pt>
                <c:pt idx="223">
                  <c:v>0.94826250000000001</c:v>
                </c:pt>
                <c:pt idx="224">
                  <c:v>0.95162249999999993</c:v>
                </c:pt>
                <c:pt idx="225">
                  <c:v>0.95514750000000004</c:v>
                </c:pt>
                <c:pt idx="226">
                  <c:v>0.95884000000000003</c:v>
                </c:pt>
                <c:pt idx="227">
                  <c:v>0.96249749999999989</c:v>
                </c:pt>
                <c:pt idx="228">
                  <c:v>0.96594000000000002</c:v>
                </c:pt>
                <c:pt idx="229">
                  <c:v>0.96936</c:v>
                </c:pt>
                <c:pt idx="230">
                  <c:v>0.97283000000000008</c:v>
                </c:pt>
                <c:pt idx="231">
                  <c:v>0.97625499999999998</c:v>
                </c:pt>
                <c:pt idx="232">
                  <c:v>0.97982999999999998</c:v>
                </c:pt>
                <c:pt idx="233">
                  <c:v>0.98362499999999997</c:v>
                </c:pt>
                <c:pt idx="234">
                  <c:v>0.98745499999999997</c:v>
                </c:pt>
                <c:pt idx="235">
                  <c:v>0.99130999999999991</c:v>
                </c:pt>
                <c:pt idx="236">
                  <c:v>0.99480750000000007</c:v>
                </c:pt>
                <c:pt idx="237">
                  <c:v>0.99859749999999992</c:v>
                </c:pt>
                <c:pt idx="238">
                  <c:v>1.002335</c:v>
                </c:pt>
                <c:pt idx="239">
                  <c:v>1.0060199999999999</c:v>
                </c:pt>
                <c:pt idx="240">
                  <c:v>1.009725</c:v>
                </c:pt>
                <c:pt idx="241">
                  <c:v>1.0133349999999999</c:v>
                </c:pt>
                <c:pt idx="242">
                  <c:v>1.01607</c:v>
                </c:pt>
                <c:pt idx="243">
                  <c:v>1.019075</c:v>
                </c:pt>
                <c:pt idx="244">
                  <c:v>1.0223825</c:v>
                </c:pt>
                <c:pt idx="245">
                  <c:v>1.0260225000000001</c:v>
                </c:pt>
                <c:pt idx="246">
                  <c:v>1.029755</c:v>
                </c:pt>
                <c:pt idx="247">
                  <c:v>1.0334774999999998</c:v>
                </c:pt>
                <c:pt idx="248">
                  <c:v>1.037215</c:v>
                </c:pt>
                <c:pt idx="249">
                  <c:v>1.04097</c:v>
                </c:pt>
                <c:pt idx="250">
                  <c:v>1.044675</c:v>
                </c:pt>
                <c:pt idx="251">
                  <c:v>1.048495</c:v>
                </c:pt>
                <c:pt idx="252">
                  <c:v>1.052325</c:v>
                </c:pt>
                <c:pt idx="253">
                  <c:v>1.0561499999999999</c:v>
                </c:pt>
                <c:pt idx="254">
                  <c:v>1.0599749999999999</c:v>
                </c:pt>
                <c:pt idx="255">
                  <c:v>1.0639100000000001</c:v>
                </c:pt>
                <c:pt idx="256">
                  <c:v>1.0677300000000001</c:v>
                </c:pt>
                <c:pt idx="257">
                  <c:v>1.0716025</c:v>
                </c:pt>
                <c:pt idx="258">
                  <c:v>1.0755224999999999</c:v>
                </c:pt>
                <c:pt idx="259">
                  <c:v>1.0794425000000001</c:v>
                </c:pt>
                <c:pt idx="260">
                  <c:v>1.0832249999999999</c:v>
                </c:pt>
                <c:pt idx="261">
                  <c:v>1.0872174999999999</c:v>
                </c:pt>
                <c:pt idx="262">
                  <c:v>1.09111</c:v>
                </c:pt>
                <c:pt idx="263">
                  <c:v>1.0950175</c:v>
                </c:pt>
                <c:pt idx="264">
                  <c:v>1.0990150000000001</c:v>
                </c:pt>
                <c:pt idx="265">
                  <c:v>1.1029825</c:v>
                </c:pt>
                <c:pt idx="266">
                  <c:v>1.1069875</c:v>
                </c:pt>
                <c:pt idx="267">
                  <c:v>1.1110375000000001</c:v>
                </c:pt>
                <c:pt idx="268">
                  <c:v>1.1151575</c:v>
                </c:pt>
                <c:pt idx="269">
                  <c:v>1.1191825</c:v>
                </c:pt>
                <c:pt idx="270">
                  <c:v>1.1232175</c:v>
                </c:pt>
                <c:pt idx="271">
                  <c:v>1.1273225</c:v>
                </c:pt>
                <c:pt idx="272">
                  <c:v>1.1314724999999999</c:v>
                </c:pt>
                <c:pt idx="273">
                  <c:v>1.1355250000000001</c:v>
                </c:pt>
                <c:pt idx="274">
                  <c:v>1.1396075000000001</c:v>
                </c:pt>
                <c:pt idx="275">
                  <c:v>1.1436424999999999</c:v>
                </c:pt>
                <c:pt idx="276">
                  <c:v>1.1478425000000001</c:v>
                </c:pt>
                <c:pt idx="277">
                  <c:v>1.1520650000000001</c:v>
                </c:pt>
                <c:pt idx="278">
                  <c:v>1.1560874999999999</c:v>
                </c:pt>
                <c:pt idx="279">
                  <c:v>1.1601925000000002</c:v>
                </c:pt>
                <c:pt idx="280">
                  <c:v>1.1640825000000001</c:v>
                </c:pt>
                <c:pt idx="281">
                  <c:v>1.1677850000000001</c:v>
                </c:pt>
                <c:pt idx="282">
                  <c:v>1.1713425</c:v>
                </c:pt>
                <c:pt idx="283">
                  <c:v>1.1745375</c:v>
                </c:pt>
                <c:pt idx="284">
                  <c:v>1.17767</c:v>
                </c:pt>
                <c:pt idx="285">
                  <c:v>1.1807349999999999</c:v>
                </c:pt>
                <c:pt idx="286">
                  <c:v>1.1839325000000001</c:v>
                </c:pt>
                <c:pt idx="287">
                  <c:v>1.187195</c:v>
                </c:pt>
                <c:pt idx="288">
                  <c:v>1.1902200000000001</c:v>
                </c:pt>
                <c:pt idx="289">
                  <c:v>1.1931099999999999</c:v>
                </c:pt>
                <c:pt idx="290">
                  <c:v>1.1960975</c:v>
                </c:pt>
                <c:pt idx="291">
                  <c:v>1.1993849999999999</c:v>
                </c:pt>
                <c:pt idx="292">
                  <c:v>1.2024900000000001</c:v>
                </c:pt>
                <c:pt idx="293">
                  <c:v>1.2053199999999999</c:v>
                </c:pt>
                <c:pt idx="294">
                  <c:v>1.2078975000000001</c:v>
                </c:pt>
                <c:pt idx="295">
                  <c:v>1.21048</c:v>
                </c:pt>
                <c:pt idx="296">
                  <c:v>1.2130925000000001</c:v>
                </c:pt>
                <c:pt idx="297">
                  <c:v>1.2156449999999999</c:v>
                </c:pt>
                <c:pt idx="298">
                  <c:v>1.218105</c:v>
                </c:pt>
                <c:pt idx="299">
                  <c:v>1.2206524999999999</c:v>
                </c:pt>
                <c:pt idx="300">
                  <c:v>1.2231799999999999</c:v>
                </c:pt>
                <c:pt idx="301">
                  <c:v>1.2256024999999999</c:v>
                </c:pt>
                <c:pt idx="302">
                  <c:v>1.2279899999999999</c:v>
                </c:pt>
                <c:pt idx="303">
                  <c:v>1.2306175000000001</c:v>
                </c:pt>
                <c:pt idx="304">
                  <c:v>1.2332775</c:v>
                </c:pt>
                <c:pt idx="305">
                  <c:v>1.2355700000000001</c:v>
                </c:pt>
                <c:pt idx="306">
                  <c:v>1.2378775</c:v>
                </c:pt>
                <c:pt idx="307">
                  <c:v>1.2402225</c:v>
                </c:pt>
                <c:pt idx="308">
                  <c:v>1.2428025</c:v>
                </c:pt>
                <c:pt idx="309">
                  <c:v>1.24542</c:v>
                </c:pt>
                <c:pt idx="310">
                  <c:v>1.2479074999999999</c:v>
                </c:pt>
                <c:pt idx="311">
                  <c:v>1.2503675000000001</c:v>
                </c:pt>
                <c:pt idx="312">
                  <c:v>1.2528050000000002</c:v>
                </c:pt>
                <c:pt idx="313">
                  <c:v>1.2552274999999999</c:v>
                </c:pt>
                <c:pt idx="314">
                  <c:v>1.2576725</c:v>
                </c:pt>
                <c:pt idx="315">
                  <c:v>1.2600675000000001</c:v>
                </c:pt>
                <c:pt idx="316">
                  <c:v>1.2623875</c:v>
                </c:pt>
                <c:pt idx="317">
                  <c:v>1.2647024999999998</c:v>
                </c:pt>
                <c:pt idx="318">
                  <c:v>1.26709</c:v>
                </c:pt>
                <c:pt idx="319">
                  <c:v>1.2694224999999999</c:v>
                </c:pt>
                <c:pt idx="320">
                  <c:v>1.2717125</c:v>
                </c:pt>
                <c:pt idx="321">
                  <c:v>1.2740100000000001</c:v>
                </c:pt>
                <c:pt idx="322">
                  <c:v>1.2765375000000001</c:v>
                </c:pt>
                <c:pt idx="323">
                  <c:v>1.2790950000000001</c:v>
                </c:pt>
                <c:pt idx="324">
                  <c:v>1.281415</c:v>
                </c:pt>
                <c:pt idx="325">
                  <c:v>1.2837149999999999</c:v>
                </c:pt>
                <c:pt idx="326">
                  <c:v>1.2860325000000001</c:v>
                </c:pt>
                <c:pt idx="327">
                  <c:v>1.2885825</c:v>
                </c:pt>
                <c:pt idx="328">
                  <c:v>1.2911725000000001</c:v>
                </c:pt>
                <c:pt idx="329">
                  <c:v>1.2937149999999999</c:v>
                </c:pt>
                <c:pt idx="330">
                  <c:v>1.2962199999999999</c:v>
                </c:pt>
                <c:pt idx="331">
                  <c:v>1.2986899999999999</c:v>
                </c:pt>
                <c:pt idx="332">
                  <c:v>1.30108</c:v>
                </c:pt>
                <c:pt idx="333">
                  <c:v>1.3035649999999999</c:v>
                </c:pt>
                <c:pt idx="334">
                  <c:v>1.305985</c:v>
                </c:pt>
                <c:pt idx="335">
                  <c:v>1.3083100000000001</c:v>
                </c:pt>
                <c:pt idx="336">
                  <c:v>1.3106925</c:v>
                </c:pt>
                <c:pt idx="337">
                  <c:v>1.3131275</c:v>
                </c:pt>
                <c:pt idx="338">
                  <c:v>1.3155174999999999</c:v>
                </c:pt>
                <c:pt idx="339">
                  <c:v>1.3178924999999999</c:v>
                </c:pt>
                <c:pt idx="340">
                  <c:v>1.3205074999999999</c:v>
                </c:pt>
                <c:pt idx="341">
                  <c:v>1.3231174999999999</c:v>
                </c:pt>
                <c:pt idx="342">
                  <c:v>1.3255350000000001</c:v>
                </c:pt>
                <c:pt idx="343">
                  <c:v>1.3279124999999998</c:v>
                </c:pt>
                <c:pt idx="344">
                  <c:v>1.330325</c:v>
                </c:pt>
                <c:pt idx="345">
                  <c:v>1.3329774999999999</c:v>
                </c:pt>
                <c:pt idx="346">
                  <c:v>1.3356399999999999</c:v>
                </c:pt>
                <c:pt idx="347">
                  <c:v>1.3380974999999999</c:v>
                </c:pt>
                <c:pt idx="348">
                  <c:v>1.3405274999999999</c:v>
                </c:pt>
                <c:pt idx="349">
                  <c:v>1.343005</c:v>
                </c:pt>
                <c:pt idx="350">
                  <c:v>1.3456525000000001</c:v>
                </c:pt>
                <c:pt idx="351">
                  <c:v>1.3482075</c:v>
                </c:pt>
                <c:pt idx="352">
                  <c:v>1.3507175</c:v>
                </c:pt>
                <c:pt idx="353">
                  <c:v>1.3531599999999999</c:v>
                </c:pt>
                <c:pt idx="354">
                  <c:v>1.3556699999999999</c:v>
                </c:pt>
                <c:pt idx="355">
                  <c:v>1.3582475000000001</c:v>
                </c:pt>
                <c:pt idx="356">
                  <c:v>1.3607775</c:v>
                </c:pt>
                <c:pt idx="357">
                  <c:v>1.3632975000000001</c:v>
                </c:pt>
                <c:pt idx="358">
                  <c:v>1.3660699999999999</c:v>
                </c:pt>
                <c:pt idx="359">
                  <c:v>1.36877</c:v>
                </c:pt>
                <c:pt idx="360">
                  <c:v>1.3712725000000001</c:v>
                </c:pt>
                <c:pt idx="361">
                  <c:v>1.373815</c:v>
                </c:pt>
                <c:pt idx="362">
                  <c:v>1.376355</c:v>
                </c:pt>
                <c:pt idx="363">
                  <c:v>1.3791475</c:v>
                </c:pt>
                <c:pt idx="364">
                  <c:v>1.3818649999999999</c:v>
                </c:pt>
                <c:pt idx="365">
                  <c:v>1.3845275000000001</c:v>
                </c:pt>
                <c:pt idx="366">
                  <c:v>1.3871575</c:v>
                </c:pt>
                <c:pt idx="367">
                  <c:v>1.38975</c:v>
                </c:pt>
                <c:pt idx="368">
                  <c:v>1.3924050000000001</c:v>
                </c:pt>
                <c:pt idx="369">
                  <c:v>1.3947449999999999</c:v>
                </c:pt>
                <c:pt idx="370">
                  <c:v>1.3971900000000002</c:v>
                </c:pt>
                <c:pt idx="371">
                  <c:v>1.3998550000000001</c:v>
                </c:pt>
                <c:pt idx="372">
                  <c:v>1.402525</c:v>
                </c:pt>
                <c:pt idx="373">
                  <c:v>1.4051549999999999</c:v>
                </c:pt>
                <c:pt idx="374">
                  <c:v>1.4078024999999998</c:v>
                </c:pt>
                <c:pt idx="375">
                  <c:v>1.4107150000000002</c:v>
                </c:pt>
                <c:pt idx="376">
                  <c:v>1.4133800000000001</c:v>
                </c:pt>
                <c:pt idx="377">
                  <c:v>1.4160425000000001</c:v>
                </c:pt>
                <c:pt idx="378">
                  <c:v>1.4187675</c:v>
                </c:pt>
                <c:pt idx="379">
                  <c:v>1.4215225</c:v>
                </c:pt>
                <c:pt idx="380">
                  <c:v>1.4243025</c:v>
                </c:pt>
                <c:pt idx="381">
                  <c:v>1.42702</c:v>
                </c:pt>
                <c:pt idx="382">
                  <c:v>1.429765</c:v>
                </c:pt>
                <c:pt idx="383">
                  <c:v>1.432555</c:v>
                </c:pt>
                <c:pt idx="384">
                  <c:v>1.4353</c:v>
                </c:pt>
                <c:pt idx="385">
                  <c:v>1.4380499999999998</c:v>
                </c:pt>
                <c:pt idx="386">
                  <c:v>1.4406574999999999</c:v>
                </c:pt>
                <c:pt idx="387">
                  <c:v>1.4433775</c:v>
                </c:pt>
                <c:pt idx="388">
                  <c:v>1.446005</c:v>
                </c:pt>
                <c:pt idx="389">
                  <c:v>1.4485400000000002</c:v>
                </c:pt>
                <c:pt idx="390">
                  <c:v>1.4512025</c:v>
                </c:pt>
                <c:pt idx="391">
                  <c:v>1.453935</c:v>
                </c:pt>
                <c:pt idx="392">
                  <c:v>1.4567649999999999</c:v>
                </c:pt>
                <c:pt idx="393">
                  <c:v>1.4594925000000001</c:v>
                </c:pt>
                <c:pt idx="394">
                  <c:v>1.4622575</c:v>
                </c:pt>
                <c:pt idx="395">
                  <c:v>1.4650875000000001</c:v>
                </c:pt>
                <c:pt idx="396">
                  <c:v>1.4679450000000001</c:v>
                </c:pt>
                <c:pt idx="397">
                  <c:v>1.47065</c:v>
                </c:pt>
                <c:pt idx="398">
                  <c:v>1.4733575000000001</c:v>
                </c:pt>
                <c:pt idx="399">
                  <c:v>1.4761975000000001</c:v>
                </c:pt>
                <c:pt idx="400">
                  <c:v>1.4790749999999999</c:v>
                </c:pt>
                <c:pt idx="401">
                  <c:v>1.4819149999999999</c:v>
                </c:pt>
                <c:pt idx="402">
                  <c:v>1.4846875000000002</c:v>
                </c:pt>
                <c:pt idx="403">
                  <c:v>1.4875799999999999</c:v>
                </c:pt>
                <c:pt idx="404">
                  <c:v>1.4904674999999998</c:v>
                </c:pt>
                <c:pt idx="405">
                  <c:v>1.4932749999999999</c:v>
                </c:pt>
                <c:pt idx="406">
                  <c:v>1.49604</c:v>
                </c:pt>
                <c:pt idx="407">
                  <c:v>1.49891</c:v>
                </c:pt>
                <c:pt idx="408">
                  <c:v>1.5017499999999999</c:v>
                </c:pt>
                <c:pt idx="409">
                  <c:v>1.5045724999999999</c:v>
                </c:pt>
                <c:pt idx="410">
                  <c:v>1.5073825000000001</c:v>
                </c:pt>
                <c:pt idx="411">
                  <c:v>1.5102849999999999</c:v>
                </c:pt>
                <c:pt idx="412">
                  <c:v>1.5131574999999999</c:v>
                </c:pt>
                <c:pt idx="413">
                  <c:v>1.5159850000000001</c:v>
                </c:pt>
                <c:pt idx="414">
                  <c:v>1.518445</c:v>
                </c:pt>
                <c:pt idx="415">
                  <c:v>1.52115</c:v>
                </c:pt>
                <c:pt idx="416">
                  <c:v>1.5240374999999999</c:v>
                </c:pt>
                <c:pt idx="417">
                  <c:v>1.5268975</c:v>
                </c:pt>
                <c:pt idx="418">
                  <c:v>1.529865</c:v>
                </c:pt>
                <c:pt idx="419">
                  <c:v>1.53287</c:v>
                </c:pt>
                <c:pt idx="420">
                  <c:v>1.5357624999999999</c:v>
                </c:pt>
                <c:pt idx="421">
                  <c:v>1.5386024999999999</c:v>
                </c:pt>
                <c:pt idx="422">
                  <c:v>1.5416124999999998</c:v>
                </c:pt>
                <c:pt idx="423">
                  <c:v>1.5446475</c:v>
                </c:pt>
                <c:pt idx="424">
                  <c:v>1.5475225000000001</c:v>
                </c:pt>
                <c:pt idx="425">
                  <c:v>1.5504125</c:v>
                </c:pt>
                <c:pt idx="426">
                  <c:v>1.5533375</c:v>
                </c:pt>
                <c:pt idx="427">
                  <c:v>1.5562100000000001</c:v>
                </c:pt>
                <c:pt idx="428">
                  <c:v>1.5591975</c:v>
                </c:pt>
                <c:pt idx="429">
                  <c:v>1.5622550000000002</c:v>
                </c:pt>
                <c:pt idx="430">
                  <c:v>1.565345</c:v>
                </c:pt>
                <c:pt idx="431">
                  <c:v>1.56836</c:v>
                </c:pt>
                <c:pt idx="432">
                  <c:v>1.5715224999999999</c:v>
                </c:pt>
                <c:pt idx="433">
                  <c:v>1.5745775</c:v>
                </c:pt>
                <c:pt idx="434">
                  <c:v>1.5775725</c:v>
                </c:pt>
                <c:pt idx="435">
                  <c:v>1.5806250000000002</c:v>
                </c:pt>
                <c:pt idx="436">
                  <c:v>1.5838100000000002</c:v>
                </c:pt>
                <c:pt idx="437">
                  <c:v>1.58697</c:v>
                </c:pt>
                <c:pt idx="438">
                  <c:v>1.5900500000000002</c:v>
                </c:pt>
                <c:pt idx="439">
                  <c:v>1.5932249999999999</c:v>
                </c:pt>
                <c:pt idx="440">
                  <c:v>1.5964075000000002</c:v>
                </c:pt>
                <c:pt idx="441">
                  <c:v>1.5994575</c:v>
                </c:pt>
                <c:pt idx="442">
                  <c:v>1.6025674999999999</c:v>
                </c:pt>
                <c:pt idx="443">
                  <c:v>1.6057849999999998</c:v>
                </c:pt>
                <c:pt idx="444">
                  <c:v>1.6088749999999998</c:v>
                </c:pt>
                <c:pt idx="445">
                  <c:v>1.6120599999999998</c:v>
                </c:pt>
                <c:pt idx="446">
                  <c:v>1.6153325000000001</c:v>
                </c:pt>
                <c:pt idx="447">
                  <c:v>1.61852</c:v>
                </c:pt>
                <c:pt idx="448">
                  <c:v>1.6216999999999999</c:v>
                </c:pt>
                <c:pt idx="449">
                  <c:v>1.6249825</c:v>
                </c:pt>
                <c:pt idx="450">
                  <c:v>1.6282975000000002</c:v>
                </c:pt>
                <c:pt idx="451">
                  <c:v>1.6311450000000001</c:v>
                </c:pt>
                <c:pt idx="452">
                  <c:v>1.6342775</c:v>
                </c:pt>
                <c:pt idx="453">
                  <c:v>1.6375325000000001</c:v>
                </c:pt>
                <c:pt idx="454">
                  <c:v>1.6407225000000001</c:v>
                </c:pt>
                <c:pt idx="455">
                  <c:v>1.6439625</c:v>
                </c:pt>
                <c:pt idx="456">
                  <c:v>1.6472475</c:v>
                </c:pt>
                <c:pt idx="457">
                  <c:v>1.6505075</c:v>
                </c:pt>
                <c:pt idx="458">
                  <c:v>1.6538250000000001</c:v>
                </c:pt>
                <c:pt idx="459">
                  <c:v>1.6570800000000001</c:v>
                </c:pt>
                <c:pt idx="460">
                  <c:v>1.6596199999999999</c:v>
                </c:pt>
                <c:pt idx="461">
                  <c:v>1.662415</c:v>
                </c:pt>
                <c:pt idx="462">
                  <c:v>1.6654900000000001</c:v>
                </c:pt>
                <c:pt idx="463">
                  <c:v>1.6678950000000001</c:v>
                </c:pt>
                <c:pt idx="464">
                  <c:v>1.6705399999999999</c:v>
                </c:pt>
                <c:pt idx="465">
                  <c:v>1.6734499999999999</c:v>
                </c:pt>
                <c:pt idx="466">
                  <c:v>1.6759775000000001</c:v>
                </c:pt>
                <c:pt idx="467">
                  <c:v>1.67876</c:v>
                </c:pt>
                <c:pt idx="468">
                  <c:v>1.6818199999999999</c:v>
                </c:pt>
                <c:pt idx="469">
                  <c:v>1.6850674999999999</c:v>
                </c:pt>
                <c:pt idx="470">
                  <c:v>1.6875825</c:v>
                </c:pt>
                <c:pt idx="471">
                  <c:v>1.689875</c:v>
                </c:pt>
                <c:pt idx="472">
                  <c:v>1.6920000000000002</c:v>
                </c:pt>
                <c:pt idx="473">
                  <c:v>1.6943400000000002</c:v>
                </c:pt>
                <c:pt idx="474">
                  <c:v>1.6969125000000003</c:v>
                </c:pt>
                <c:pt idx="475">
                  <c:v>1.6997424999999999</c:v>
                </c:pt>
                <c:pt idx="476">
                  <c:v>1.7028575000000001</c:v>
                </c:pt>
                <c:pt idx="477">
                  <c:v>1.7061225</c:v>
                </c:pt>
                <c:pt idx="478">
                  <c:v>1.7095824999999998</c:v>
                </c:pt>
                <c:pt idx="479">
                  <c:v>1.71292</c:v>
                </c:pt>
                <c:pt idx="480">
                  <c:v>1.716405</c:v>
                </c:pt>
                <c:pt idx="481">
                  <c:v>1.7198000000000002</c:v>
                </c:pt>
                <c:pt idx="482">
                  <c:v>1.72194</c:v>
                </c:pt>
                <c:pt idx="483">
                  <c:v>1.7242975</c:v>
                </c:pt>
                <c:pt idx="484">
                  <c:v>1.7268874999999999</c:v>
                </c:pt>
                <c:pt idx="485">
                  <c:v>1.7297374999999999</c:v>
                </c:pt>
                <c:pt idx="486">
                  <c:v>1.7321775000000001</c:v>
                </c:pt>
                <c:pt idx="487">
                  <c:v>1.7348625</c:v>
                </c:pt>
                <c:pt idx="488">
                  <c:v>1.7369425000000001</c:v>
                </c:pt>
                <c:pt idx="489">
                  <c:v>1.7392300000000001</c:v>
                </c:pt>
                <c:pt idx="490">
                  <c:v>1.7417475000000002</c:v>
                </c:pt>
                <c:pt idx="491">
                  <c:v>1.7444850000000001</c:v>
                </c:pt>
                <c:pt idx="492">
                  <c:v>1.7471825000000001</c:v>
                </c:pt>
                <c:pt idx="493">
                  <c:v>1.7500549999999999</c:v>
                </c:pt>
                <c:pt idx="494">
                  <c:v>1.75284</c:v>
                </c:pt>
                <c:pt idx="495">
                  <c:v>1.7555274999999999</c:v>
                </c:pt>
                <c:pt idx="496">
                  <c:v>1.7582400000000002</c:v>
                </c:pt>
                <c:pt idx="497">
                  <c:v>1.7610574999999999</c:v>
                </c:pt>
                <c:pt idx="498">
                  <c:v>1.7638799999999999</c:v>
                </c:pt>
                <c:pt idx="499">
                  <c:v>1.7666549999999999</c:v>
                </c:pt>
                <c:pt idx="500">
                  <c:v>1.7694825000000001</c:v>
                </c:pt>
                <c:pt idx="501">
                  <c:v>1.7723249999999999</c:v>
                </c:pt>
                <c:pt idx="502">
                  <c:v>1.7752224999999999</c:v>
                </c:pt>
                <c:pt idx="503">
                  <c:v>1.7781749999999998</c:v>
                </c:pt>
                <c:pt idx="504">
                  <c:v>1.7811774999999999</c:v>
                </c:pt>
                <c:pt idx="505">
                  <c:v>1.7840100000000001</c:v>
                </c:pt>
                <c:pt idx="506">
                  <c:v>1.786745</c:v>
                </c:pt>
                <c:pt idx="507">
                  <c:v>1.7895749999999999</c:v>
                </c:pt>
                <c:pt idx="508">
                  <c:v>1.7923274999999999</c:v>
                </c:pt>
                <c:pt idx="509">
                  <c:v>1.7951550000000001</c:v>
                </c:pt>
                <c:pt idx="510">
                  <c:v>1.7979450000000001</c:v>
                </c:pt>
                <c:pt idx="511">
                  <c:v>1.8006624999999998</c:v>
                </c:pt>
                <c:pt idx="512">
                  <c:v>1.8033400000000002</c:v>
                </c:pt>
                <c:pt idx="513">
                  <c:v>1.8060050000000001</c:v>
                </c:pt>
                <c:pt idx="514">
                  <c:v>1.8087099999999998</c:v>
                </c:pt>
                <c:pt idx="515">
                  <c:v>1.8108649999999999</c:v>
                </c:pt>
                <c:pt idx="516">
                  <c:v>1.8132374999999998</c:v>
                </c:pt>
                <c:pt idx="517">
                  <c:v>1.8158449999999999</c:v>
                </c:pt>
                <c:pt idx="518">
                  <c:v>1.818425</c:v>
                </c:pt>
                <c:pt idx="519">
                  <c:v>1.8208374999999999</c:v>
                </c:pt>
                <c:pt idx="520">
                  <c:v>1.8232374999999998</c:v>
                </c:pt>
                <c:pt idx="521">
                  <c:v>1.8257300000000001</c:v>
                </c:pt>
                <c:pt idx="522">
                  <c:v>1.82839</c:v>
                </c:pt>
                <c:pt idx="523">
                  <c:v>1.8311999999999999</c:v>
                </c:pt>
                <c:pt idx="524">
                  <c:v>1.83392</c:v>
                </c:pt>
                <c:pt idx="525">
                  <c:v>1.8366</c:v>
                </c:pt>
                <c:pt idx="526">
                  <c:v>1.839315</c:v>
                </c:pt>
                <c:pt idx="527">
                  <c:v>1.8421400000000001</c:v>
                </c:pt>
                <c:pt idx="528">
                  <c:v>1.8450475000000002</c:v>
                </c:pt>
                <c:pt idx="529">
                  <c:v>1.8478850000000002</c:v>
                </c:pt>
                <c:pt idx="530">
                  <c:v>1.8508500000000001</c:v>
                </c:pt>
                <c:pt idx="531">
                  <c:v>1.8538450000000002</c:v>
                </c:pt>
                <c:pt idx="532">
                  <c:v>1.856555</c:v>
                </c:pt>
                <c:pt idx="533">
                  <c:v>1.8591074999999999</c:v>
                </c:pt>
                <c:pt idx="534">
                  <c:v>1.8616275000000002</c:v>
                </c:pt>
                <c:pt idx="535">
                  <c:v>1.8642050000000001</c:v>
                </c:pt>
                <c:pt idx="536">
                  <c:v>1.8669225</c:v>
                </c:pt>
                <c:pt idx="537">
                  <c:v>1.8698399999999999</c:v>
                </c:pt>
                <c:pt idx="538">
                  <c:v>1.8727225000000001</c:v>
                </c:pt>
                <c:pt idx="539">
                  <c:v>1.8755225</c:v>
                </c:pt>
                <c:pt idx="540">
                  <c:v>1.87836</c:v>
                </c:pt>
                <c:pt idx="541">
                  <c:v>1.8812099999999998</c:v>
                </c:pt>
                <c:pt idx="542">
                  <c:v>1.8838275000000002</c:v>
                </c:pt>
                <c:pt idx="543">
                  <c:v>1.8863874999999999</c:v>
                </c:pt>
                <c:pt idx="544">
                  <c:v>1.8889875</c:v>
                </c:pt>
                <c:pt idx="545">
                  <c:v>1.891615</c:v>
                </c:pt>
                <c:pt idx="546">
                  <c:v>1.8943999999999999</c:v>
                </c:pt>
                <c:pt idx="547">
                  <c:v>1.8970375000000002</c:v>
                </c:pt>
                <c:pt idx="548">
                  <c:v>1.8995875</c:v>
                </c:pt>
                <c:pt idx="549">
                  <c:v>1.90221</c:v>
                </c:pt>
                <c:pt idx="550">
                  <c:v>1.9049549999999997</c:v>
                </c:pt>
                <c:pt idx="551">
                  <c:v>1.9076875</c:v>
                </c:pt>
                <c:pt idx="552">
                  <c:v>1.9105000000000001</c:v>
                </c:pt>
                <c:pt idx="553">
                  <c:v>1.9133674999999999</c:v>
                </c:pt>
                <c:pt idx="554">
                  <c:v>1.9161549999999998</c:v>
                </c:pt>
                <c:pt idx="555">
                  <c:v>1.9189975000000001</c:v>
                </c:pt>
                <c:pt idx="556">
                  <c:v>1.9220149999999998</c:v>
                </c:pt>
                <c:pt idx="557">
                  <c:v>1.9246725</c:v>
                </c:pt>
                <c:pt idx="558">
                  <c:v>1.927195</c:v>
                </c:pt>
                <c:pt idx="559">
                  <c:v>1.92974</c:v>
                </c:pt>
                <c:pt idx="560">
                  <c:v>1.9324049999999999</c:v>
                </c:pt>
                <c:pt idx="561">
                  <c:v>1.9351574999999999</c:v>
                </c:pt>
                <c:pt idx="562">
                  <c:v>1.9379074999999999</c:v>
                </c:pt>
                <c:pt idx="563">
                  <c:v>1.9406050000000001</c:v>
                </c:pt>
                <c:pt idx="564">
                  <c:v>1.9432775</c:v>
                </c:pt>
                <c:pt idx="565">
                  <c:v>1.946045</c:v>
                </c:pt>
                <c:pt idx="566">
                  <c:v>1.9489349999999999</c:v>
                </c:pt>
                <c:pt idx="567">
                  <c:v>1.9518649999999997</c:v>
                </c:pt>
                <c:pt idx="568">
                  <c:v>1.95468</c:v>
                </c:pt>
                <c:pt idx="569">
                  <c:v>1.9574175</c:v>
                </c:pt>
                <c:pt idx="570">
                  <c:v>1.9602774999999999</c:v>
                </c:pt>
                <c:pt idx="571">
                  <c:v>1.9631725</c:v>
                </c:pt>
                <c:pt idx="572">
                  <c:v>1.9662300000000001</c:v>
                </c:pt>
                <c:pt idx="573">
                  <c:v>1.96912</c:v>
                </c:pt>
                <c:pt idx="574">
                  <c:v>1.9718</c:v>
                </c:pt>
                <c:pt idx="575">
                  <c:v>1.9744299999999999</c:v>
                </c:pt>
                <c:pt idx="576">
                  <c:v>1.9771825000000001</c:v>
                </c:pt>
                <c:pt idx="577">
                  <c:v>1.9800374999999999</c:v>
                </c:pt>
                <c:pt idx="578">
                  <c:v>1.9830699999999999</c:v>
                </c:pt>
                <c:pt idx="579">
                  <c:v>1.9860349999999998</c:v>
                </c:pt>
                <c:pt idx="580">
                  <c:v>1.9888650000000001</c:v>
                </c:pt>
                <c:pt idx="581">
                  <c:v>1.9917324999999999</c:v>
                </c:pt>
                <c:pt idx="582">
                  <c:v>1.99474</c:v>
                </c:pt>
                <c:pt idx="583">
                  <c:v>1.9978400000000001</c:v>
                </c:pt>
                <c:pt idx="584">
                  <c:v>2.0005774999999999</c:v>
                </c:pt>
                <c:pt idx="585">
                  <c:v>2.0032100000000002</c:v>
                </c:pt>
                <c:pt idx="586">
                  <c:v>2.0060225000000003</c:v>
                </c:pt>
                <c:pt idx="587">
                  <c:v>2.0089649999999999</c:v>
                </c:pt>
                <c:pt idx="588">
                  <c:v>2.0118374999999999</c:v>
                </c:pt>
                <c:pt idx="589">
                  <c:v>2.0147249999999999</c:v>
                </c:pt>
                <c:pt idx="590">
                  <c:v>2.0177525000000003</c:v>
                </c:pt>
                <c:pt idx="591">
                  <c:v>2.0207424999999999</c:v>
                </c:pt>
                <c:pt idx="592">
                  <c:v>2.0236549999999998</c:v>
                </c:pt>
                <c:pt idx="593">
                  <c:v>2.026675</c:v>
                </c:pt>
                <c:pt idx="594">
                  <c:v>2.0297800000000001</c:v>
                </c:pt>
                <c:pt idx="595">
                  <c:v>2.0331250000000001</c:v>
                </c:pt>
                <c:pt idx="596">
                  <c:v>2.0361250000000002</c:v>
                </c:pt>
                <c:pt idx="597">
                  <c:v>2.0390200000000003</c:v>
                </c:pt>
                <c:pt idx="598">
                  <c:v>2.0421</c:v>
                </c:pt>
                <c:pt idx="599">
                  <c:v>2.0450525000000002</c:v>
                </c:pt>
                <c:pt idx="600">
                  <c:v>2.0480800000000001</c:v>
                </c:pt>
                <c:pt idx="601">
                  <c:v>2.0512874999999999</c:v>
                </c:pt>
                <c:pt idx="602">
                  <c:v>2.0543049999999998</c:v>
                </c:pt>
                <c:pt idx="603">
                  <c:v>2.0572075000000001</c:v>
                </c:pt>
                <c:pt idx="604">
                  <c:v>2.0602024999999999</c:v>
                </c:pt>
                <c:pt idx="605">
                  <c:v>2.0633474999999999</c:v>
                </c:pt>
                <c:pt idx="606">
                  <c:v>2.0668074999999999</c:v>
                </c:pt>
                <c:pt idx="607">
                  <c:v>2.0702149999999997</c:v>
                </c:pt>
                <c:pt idx="608">
                  <c:v>2.0733999999999999</c:v>
                </c:pt>
                <c:pt idx="609">
                  <c:v>2.07653</c:v>
                </c:pt>
                <c:pt idx="610">
                  <c:v>2.0799224999999999</c:v>
                </c:pt>
                <c:pt idx="611">
                  <c:v>2.0833925</c:v>
                </c:pt>
                <c:pt idx="612">
                  <c:v>2.0869374999999999</c:v>
                </c:pt>
                <c:pt idx="613">
                  <c:v>2.0901125</c:v>
                </c:pt>
                <c:pt idx="614">
                  <c:v>2.0931025000000001</c:v>
                </c:pt>
                <c:pt idx="615">
                  <c:v>2.096155</c:v>
                </c:pt>
                <c:pt idx="616">
                  <c:v>2.0993550000000001</c:v>
                </c:pt>
                <c:pt idx="617">
                  <c:v>2.1027424999999997</c:v>
                </c:pt>
                <c:pt idx="618">
                  <c:v>2.1060675</c:v>
                </c:pt>
                <c:pt idx="619">
                  <c:v>2.1092149999999998</c:v>
                </c:pt>
                <c:pt idx="620">
                  <c:v>2.1124199999999997</c:v>
                </c:pt>
                <c:pt idx="621">
                  <c:v>2.1158574999999997</c:v>
                </c:pt>
                <c:pt idx="622">
                  <c:v>2.1196000000000002</c:v>
                </c:pt>
                <c:pt idx="623">
                  <c:v>2.1231925</c:v>
                </c:pt>
                <c:pt idx="624">
                  <c:v>2.126455</c:v>
                </c:pt>
                <c:pt idx="625">
                  <c:v>2.1296149999999998</c:v>
                </c:pt>
                <c:pt idx="626">
                  <c:v>2.1328300000000002</c:v>
                </c:pt>
                <c:pt idx="627">
                  <c:v>2.1361249999999998</c:v>
                </c:pt>
                <c:pt idx="628">
                  <c:v>2.13951</c:v>
                </c:pt>
                <c:pt idx="629">
                  <c:v>2.1427450000000001</c:v>
                </c:pt>
                <c:pt idx="630">
                  <c:v>2.1459075000000003</c:v>
                </c:pt>
                <c:pt idx="631">
                  <c:v>2.1492025000000003</c:v>
                </c:pt>
                <c:pt idx="632">
                  <c:v>2.1527449999999999</c:v>
                </c:pt>
                <c:pt idx="633">
                  <c:v>2.1563400000000001</c:v>
                </c:pt>
                <c:pt idx="634">
                  <c:v>2.1595974999999998</c:v>
                </c:pt>
                <c:pt idx="635">
                  <c:v>2.1628850000000002</c:v>
                </c:pt>
                <c:pt idx="636">
                  <c:v>2.1661125000000001</c:v>
                </c:pt>
                <c:pt idx="637">
                  <c:v>2.1693250000000002</c:v>
                </c:pt>
                <c:pt idx="638">
                  <c:v>2.1726025</c:v>
                </c:pt>
                <c:pt idx="639">
                  <c:v>2.1761325</c:v>
                </c:pt>
                <c:pt idx="640">
                  <c:v>2.1794475000000002</c:v>
                </c:pt>
                <c:pt idx="641">
                  <c:v>2.1827350000000001</c:v>
                </c:pt>
                <c:pt idx="642">
                  <c:v>2.1861950000000001</c:v>
                </c:pt>
                <c:pt idx="643">
                  <c:v>2.18987</c:v>
                </c:pt>
                <c:pt idx="644">
                  <c:v>2.1936975000000003</c:v>
                </c:pt>
                <c:pt idx="645">
                  <c:v>2.1978575</c:v>
                </c:pt>
                <c:pt idx="646">
                  <c:v>2.2008300000000003</c:v>
                </c:pt>
                <c:pt idx="647">
                  <c:v>2.2040125000000002</c:v>
                </c:pt>
                <c:pt idx="648">
                  <c:v>2.2075150000000003</c:v>
                </c:pt>
                <c:pt idx="649">
                  <c:v>2.2112824999999998</c:v>
                </c:pt>
                <c:pt idx="650">
                  <c:v>2.2149900000000002</c:v>
                </c:pt>
                <c:pt idx="651">
                  <c:v>2.2186300000000001</c:v>
                </c:pt>
                <c:pt idx="652">
                  <c:v>2.2222399999999998</c:v>
                </c:pt>
                <c:pt idx="653">
                  <c:v>2.2259074999999999</c:v>
                </c:pt>
                <c:pt idx="654">
                  <c:v>2.2280350000000002</c:v>
                </c:pt>
                <c:pt idx="655">
                  <c:v>2.230375</c:v>
                </c:pt>
                <c:pt idx="656">
                  <c:v>2.2326349999999997</c:v>
                </c:pt>
                <c:pt idx="657">
                  <c:v>2.2351200000000002</c:v>
                </c:pt>
                <c:pt idx="658">
                  <c:v>2.2374075000000002</c:v>
                </c:pt>
                <c:pt idx="659">
                  <c:v>2.2399274999999998</c:v>
                </c:pt>
                <c:pt idx="660">
                  <c:v>2.2426974999999998</c:v>
                </c:pt>
                <c:pt idx="661">
                  <c:v>2.2457449999999999</c:v>
                </c:pt>
                <c:pt idx="662">
                  <c:v>2.2490950000000001</c:v>
                </c:pt>
                <c:pt idx="663">
                  <c:v>2.2527825000000004</c:v>
                </c:pt>
                <c:pt idx="664">
                  <c:v>2.2565425000000001</c:v>
                </c:pt>
                <c:pt idx="665">
                  <c:v>2.2603274999999998</c:v>
                </c:pt>
                <c:pt idx="666">
                  <c:v>2.26431</c:v>
                </c:pt>
                <c:pt idx="667">
                  <c:v>2.2683624999999998</c:v>
                </c:pt>
                <c:pt idx="668">
                  <c:v>2.2725624999999998</c:v>
                </c:pt>
                <c:pt idx="669">
                  <c:v>2.2750699999999999</c:v>
                </c:pt>
                <c:pt idx="670">
                  <c:v>2.2778100000000001</c:v>
                </c:pt>
                <c:pt idx="671">
                  <c:v>2.2808249999999997</c:v>
                </c:pt>
                <c:pt idx="672">
                  <c:v>2.2841400000000003</c:v>
                </c:pt>
                <c:pt idx="673">
                  <c:v>2.2877874999999999</c:v>
                </c:pt>
                <c:pt idx="674">
                  <c:v>2.2917399999999999</c:v>
                </c:pt>
                <c:pt idx="675">
                  <c:v>2.2957225000000001</c:v>
                </c:pt>
                <c:pt idx="676">
                  <c:v>2.2998024999999997</c:v>
                </c:pt>
                <c:pt idx="677">
                  <c:v>2.3039575000000001</c:v>
                </c:pt>
                <c:pt idx="678">
                  <c:v>2.3081450000000001</c:v>
                </c:pt>
                <c:pt idx="679">
                  <c:v>2.3122125000000002</c:v>
                </c:pt>
                <c:pt idx="680">
                  <c:v>2.3161424999999998</c:v>
                </c:pt>
                <c:pt idx="681">
                  <c:v>2.3200149999999997</c:v>
                </c:pt>
                <c:pt idx="682">
                  <c:v>2.32389</c:v>
                </c:pt>
                <c:pt idx="683">
                  <c:v>2.3278574999999999</c:v>
                </c:pt>
                <c:pt idx="684">
                  <c:v>2.3319550000000002</c:v>
                </c:pt>
                <c:pt idx="685">
                  <c:v>2.3361324999999997</c:v>
                </c:pt>
                <c:pt idx="686">
                  <c:v>2.3403149999999999</c:v>
                </c:pt>
                <c:pt idx="687">
                  <c:v>2.3443274999999999</c:v>
                </c:pt>
                <c:pt idx="688">
                  <c:v>2.3482275000000001</c:v>
                </c:pt>
                <c:pt idx="689">
                  <c:v>2.3521450000000002</c:v>
                </c:pt>
                <c:pt idx="690">
                  <c:v>2.35608</c:v>
                </c:pt>
                <c:pt idx="691">
                  <c:v>2.3601575000000001</c:v>
                </c:pt>
                <c:pt idx="692">
                  <c:v>2.3643174999999998</c:v>
                </c:pt>
                <c:pt idx="693">
                  <c:v>2.3683274999999999</c:v>
                </c:pt>
                <c:pt idx="694">
                  <c:v>2.3722850000000002</c:v>
                </c:pt>
                <c:pt idx="695">
                  <c:v>2.3761649999999999</c:v>
                </c:pt>
                <c:pt idx="696">
                  <c:v>2.3800075000000001</c:v>
                </c:pt>
                <c:pt idx="697">
                  <c:v>2.3839075000000003</c:v>
                </c:pt>
                <c:pt idx="698">
                  <c:v>2.3879999999999999</c:v>
                </c:pt>
                <c:pt idx="699">
                  <c:v>2.3920925</c:v>
                </c:pt>
                <c:pt idx="700">
                  <c:v>2.3962574999999999</c:v>
                </c:pt>
                <c:pt idx="701">
                  <c:v>2.4001749999999999</c:v>
                </c:pt>
                <c:pt idx="702">
                  <c:v>2.4039275</c:v>
                </c:pt>
                <c:pt idx="703">
                  <c:v>2.4076</c:v>
                </c:pt>
                <c:pt idx="704">
                  <c:v>2.4113325000000003</c:v>
                </c:pt>
                <c:pt idx="705">
                  <c:v>2.4150800000000001</c:v>
                </c:pt>
                <c:pt idx="706">
                  <c:v>2.4188450000000001</c:v>
                </c:pt>
                <c:pt idx="707">
                  <c:v>2.4226000000000001</c:v>
                </c:pt>
                <c:pt idx="708">
                  <c:v>2.4264524999999999</c:v>
                </c:pt>
                <c:pt idx="709">
                  <c:v>2.4303974999999998</c:v>
                </c:pt>
                <c:pt idx="710">
                  <c:v>2.4344700000000001</c:v>
                </c:pt>
                <c:pt idx="711">
                  <c:v>2.4380450000000002</c:v>
                </c:pt>
                <c:pt idx="712">
                  <c:v>2.44198</c:v>
                </c:pt>
                <c:pt idx="713">
                  <c:v>2.4460725000000001</c:v>
                </c:pt>
                <c:pt idx="714">
                  <c:v>2.4501824999999999</c:v>
                </c:pt>
                <c:pt idx="715">
                  <c:v>2.4544000000000001</c:v>
                </c:pt>
                <c:pt idx="716">
                  <c:v>2.4588349999999997</c:v>
                </c:pt>
                <c:pt idx="717">
                  <c:v>2.4634849999999999</c:v>
                </c:pt>
                <c:pt idx="718">
                  <c:v>2.4681600000000001</c:v>
                </c:pt>
                <c:pt idx="719">
                  <c:v>2.47296</c:v>
                </c:pt>
                <c:pt idx="720">
                  <c:v>2.4776750000000001</c:v>
                </c:pt>
                <c:pt idx="721">
                  <c:v>2.4806925</c:v>
                </c:pt>
                <c:pt idx="722">
                  <c:v>2.4840149999999999</c:v>
                </c:pt>
                <c:pt idx="723">
                  <c:v>2.4871399999999997</c:v>
                </c:pt>
                <c:pt idx="724">
                  <c:v>2.49058</c:v>
                </c:pt>
                <c:pt idx="725">
                  <c:v>2.4937274999999999</c:v>
                </c:pt>
                <c:pt idx="726">
                  <c:v>2.4971899999999998</c:v>
                </c:pt>
                <c:pt idx="727">
                  <c:v>2.5003500000000001</c:v>
                </c:pt>
                <c:pt idx="728">
                  <c:v>2.5038500000000004</c:v>
                </c:pt>
                <c:pt idx="729">
                  <c:v>2.5076999999999998</c:v>
                </c:pt>
                <c:pt idx="730">
                  <c:v>2.5119249999999997</c:v>
                </c:pt>
                <c:pt idx="731">
                  <c:v>2.5165500000000001</c:v>
                </c:pt>
                <c:pt idx="732">
                  <c:v>2.5216750000000001</c:v>
                </c:pt>
                <c:pt idx="733">
                  <c:v>2.5272999999999999</c:v>
                </c:pt>
                <c:pt idx="734">
                  <c:v>2.5330249999999999</c:v>
                </c:pt>
                <c:pt idx="735">
                  <c:v>2.5384250000000002</c:v>
                </c:pt>
                <c:pt idx="736">
                  <c:v>2.540575</c:v>
                </c:pt>
                <c:pt idx="737">
                  <c:v>2.5429500000000003</c:v>
                </c:pt>
                <c:pt idx="738">
                  <c:v>2.5452750000000002</c:v>
                </c:pt>
                <c:pt idx="739">
                  <c:v>2.547625</c:v>
                </c:pt>
                <c:pt idx="740">
                  <c:v>2.5499499999999999</c:v>
                </c:pt>
                <c:pt idx="741">
                  <c:v>2.5524999999999998</c:v>
                </c:pt>
                <c:pt idx="742">
                  <c:v>2.5553249999999998</c:v>
                </c:pt>
                <c:pt idx="743">
                  <c:v>2.5584249999999997</c:v>
                </c:pt>
                <c:pt idx="744">
                  <c:v>2.5615999999999999</c:v>
                </c:pt>
                <c:pt idx="745">
                  <c:v>2.5650750000000002</c:v>
                </c:pt>
                <c:pt idx="746">
                  <c:v>2.5689000000000002</c:v>
                </c:pt>
                <c:pt idx="747">
                  <c:v>2.5731250000000001</c:v>
                </c:pt>
                <c:pt idx="748">
                  <c:v>2.5753499999999998</c:v>
                </c:pt>
                <c:pt idx="749">
                  <c:v>2.5777749999999999</c:v>
                </c:pt>
                <c:pt idx="750">
                  <c:v>2.5801500000000002</c:v>
                </c:pt>
                <c:pt idx="751">
                  <c:v>2.5827499999999999</c:v>
                </c:pt>
                <c:pt idx="752">
                  <c:v>2.5851500000000001</c:v>
                </c:pt>
                <c:pt idx="753">
                  <c:v>2.587825</c:v>
                </c:pt>
                <c:pt idx="754">
                  <c:v>2.5902749999999997</c:v>
                </c:pt>
                <c:pt idx="755">
                  <c:v>2.592975</c:v>
                </c:pt>
                <c:pt idx="756">
                  <c:v>2.5954999999999999</c:v>
                </c:pt>
                <c:pt idx="757">
                  <c:v>2.5979999999999999</c:v>
                </c:pt>
                <c:pt idx="758">
                  <c:v>2.600625</c:v>
                </c:pt>
                <c:pt idx="759">
                  <c:v>2.6030250000000001</c:v>
                </c:pt>
                <c:pt idx="760">
                  <c:v>2.6049500000000001</c:v>
                </c:pt>
                <c:pt idx="761">
                  <c:v>2.6070500000000001</c:v>
                </c:pt>
                <c:pt idx="762">
                  <c:v>2.609375</c:v>
                </c:pt>
                <c:pt idx="763">
                  <c:v>2.6119249999999998</c:v>
                </c:pt>
                <c:pt idx="764">
                  <c:v>2.614725</c:v>
                </c:pt>
                <c:pt idx="765">
                  <c:v>2.6177999999999999</c:v>
                </c:pt>
                <c:pt idx="766">
                  <c:v>2.6212</c:v>
                </c:pt>
                <c:pt idx="767">
                  <c:v>2.6249249999999997</c:v>
                </c:pt>
                <c:pt idx="768">
                  <c:v>2.6290249999999999</c:v>
                </c:pt>
                <c:pt idx="769">
                  <c:v>2.6335500000000001</c:v>
                </c:pt>
                <c:pt idx="770">
                  <c:v>2.638525</c:v>
                </c:pt>
                <c:pt idx="771">
                  <c:v>2.6439750000000002</c:v>
                </c:pt>
                <c:pt idx="772">
                  <c:v>2.6466250000000002</c:v>
                </c:pt>
                <c:pt idx="773">
                  <c:v>2.6495500000000001</c:v>
                </c:pt>
                <c:pt idx="774">
                  <c:v>2.6527750000000001</c:v>
                </c:pt>
                <c:pt idx="775">
                  <c:v>2.6563249999999998</c:v>
                </c:pt>
                <c:pt idx="776">
                  <c:v>2.6602000000000001</c:v>
                </c:pt>
                <c:pt idx="777">
                  <c:v>2.6644749999999999</c:v>
                </c:pt>
                <c:pt idx="778">
                  <c:v>2.6692</c:v>
                </c:pt>
                <c:pt idx="779">
                  <c:v>2.6743749999999999</c:v>
                </c:pt>
                <c:pt idx="780">
                  <c:v>2.6798999999999999</c:v>
                </c:pt>
                <c:pt idx="781">
                  <c:v>2.6854499999999999</c:v>
                </c:pt>
                <c:pt idx="782">
                  <c:v>2.6913499999999999</c:v>
                </c:pt>
                <c:pt idx="783">
                  <c:v>2.6953</c:v>
                </c:pt>
                <c:pt idx="784">
                  <c:v>2.6996500000000001</c:v>
                </c:pt>
                <c:pt idx="785">
                  <c:v>2.7035499999999999</c:v>
                </c:pt>
                <c:pt idx="786">
                  <c:v>2.70655</c:v>
                </c:pt>
                <c:pt idx="787">
                  <c:v>2.7098500000000003</c:v>
                </c:pt>
                <c:pt idx="788">
                  <c:v>2.7129250000000003</c:v>
                </c:pt>
                <c:pt idx="789">
                  <c:v>2.7162999999999999</c:v>
                </c:pt>
                <c:pt idx="790">
                  <c:v>2.7200249999999997</c:v>
                </c:pt>
                <c:pt idx="791">
                  <c:v>2.7237999999999998</c:v>
                </c:pt>
                <c:pt idx="792">
                  <c:v>2.7279249999999999</c:v>
                </c:pt>
                <c:pt idx="793">
                  <c:v>2.732475</c:v>
                </c:pt>
                <c:pt idx="794">
                  <c:v>2.7374999999999998</c:v>
                </c:pt>
                <c:pt idx="795">
                  <c:v>2.7429999999999999</c:v>
                </c:pt>
                <c:pt idx="796">
                  <c:v>2.7465999999999999</c:v>
                </c:pt>
                <c:pt idx="797">
                  <c:v>2.7503250000000001</c:v>
                </c:pt>
                <c:pt idx="798">
                  <c:v>2.7532000000000001</c:v>
                </c:pt>
                <c:pt idx="799">
                  <c:v>2.7563750000000002</c:v>
                </c:pt>
                <c:pt idx="800">
                  <c:v>2.75935</c:v>
                </c:pt>
                <c:pt idx="801">
                  <c:v>2.7625999999999999</c:v>
                </c:pt>
                <c:pt idx="802">
                  <c:v>2.7655750000000001</c:v>
                </c:pt>
                <c:pt idx="803">
                  <c:v>2.768875</c:v>
                </c:pt>
                <c:pt idx="804">
                  <c:v>2.772475</c:v>
                </c:pt>
                <c:pt idx="805">
                  <c:v>2.7764500000000001</c:v>
                </c:pt>
                <c:pt idx="806">
                  <c:v>2.7786749999999998</c:v>
                </c:pt>
                <c:pt idx="807">
                  <c:v>2.7811249999999998</c:v>
                </c:pt>
                <c:pt idx="808">
                  <c:v>2.7838000000000003</c:v>
                </c:pt>
                <c:pt idx="809">
                  <c:v>2.786775</c:v>
                </c:pt>
                <c:pt idx="810">
                  <c:v>2.790025</c:v>
                </c:pt>
                <c:pt idx="811">
                  <c:v>2.7936000000000001</c:v>
                </c:pt>
                <c:pt idx="812">
                  <c:v>2.7975249999999998</c:v>
                </c:pt>
                <c:pt idx="813">
                  <c:v>2.80185</c:v>
                </c:pt>
                <c:pt idx="814">
                  <c:v>2.8066249999999999</c:v>
                </c:pt>
                <c:pt idx="815">
                  <c:v>2.8118500000000002</c:v>
                </c:pt>
                <c:pt idx="816">
                  <c:v>2.8176000000000001</c:v>
                </c:pt>
                <c:pt idx="817">
                  <c:v>2.8202250000000002</c:v>
                </c:pt>
                <c:pt idx="818">
                  <c:v>2.8230999999999997</c:v>
                </c:pt>
                <c:pt idx="819">
                  <c:v>2.8262499999999999</c:v>
                </c:pt>
                <c:pt idx="820">
                  <c:v>2.8292250000000001</c:v>
                </c:pt>
                <c:pt idx="821">
                  <c:v>2.8324750000000001</c:v>
                </c:pt>
                <c:pt idx="822">
                  <c:v>2.8360750000000001</c:v>
                </c:pt>
                <c:pt idx="823">
                  <c:v>2.8400249999999998</c:v>
                </c:pt>
                <c:pt idx="824">
                  <c:v>2.841825</c:v>
                </c:pt>
                <c:pt idx="825">
                  <c:v>2.8437749999999999</c:v>
                </c:pt>
                <c:pt idx="826">
                  <c:v>2.8456999999999999</c:v>
                </c:pt>
                <c:pt idx="827">
                  <c:v>2.8478249999999998</c:v>
                </c:pt>
                <c:pt idx="828">
                  <c:v>2.8497499999999998</c:v>
                </c:pt>
                <c:pt idx="829">
                  <c:v>2.8519000000000001</c:v>
                </c:pt>
                <c:pt idx="830">
                  <c:v>2.85425</c:v>
                </c:pt>
                <c:pt idx="831">
                  <c:v>2.8568250000000002</c:v>
                </c:pt>
                <c:pt idx="832">
                  <c:v>2.8596750000000002</c:v>
                </c:pt>
                <c:pt idx="833">
                  <c:v>2.8628</c:v>
                </c:pt>
                <c:pt idx="834">
                  <c:v>2.86625</c:v>
                </c:pt>
                <c:pt idx="835">
                  <c:v>2.87005</c:v>
                </c:pt>
                <c:pt idx="836">
                  <c:v>2.8742000000000001</c:v>
                </c:pt>
                <c:pt idx="837">
                  <c:v>2.8788</c:v>
                </c:pt>
                <c:pt idx="838">
                  <c:v>2.8838249999999999</c:v>
                </c:pt>
                <c:pt idx="839">
                  <c:v>2.8893749999999998</c:v>
                </c:pt>
                <c:pt idx="840">
                  <c:v>2.8938249999999996</c:v>
                </c:pt>
                <c:pt idx="841">
                  <c:v>2.8973499999999999</c:v>
                </c:pt>
                <c:pt idx="842">
                  <c:v>2.9011999999999998</c:v>
                </c:pt>
                <c:pt idx="843">
                  <c:v>2.9047749999999999</c:v>
                </c:pt>
                <c:pt idx="844">
                  <c:v>2.908725</c:v>
                </c:pt>
                <c:pt idx="845">
                  <c:v>2.9130500000000001</c:v>
                </c:pt>
                <c:pt idx="846">
                  <c:v>2.9177999999999997</c:v>
                </c:pt>
                <c:pt idx="847">
                  <c:v>2.923025</c:v>
                </c:pt>
                <c:pt idx="848">
                  <c:v>2.9288000000000003</c:v>
                </c:pt>
                <c:pt idx="849">
                  <c:v>2.9305749999999997</c:v>
                </c:pt>
                <c:pt idx="850">
                  <c:v>2.93255</c:v>
                </c:pt>
                <c:pt idx="851">
                  <c:v>2.9347249999999998</c:v>
                </c:pt>
                <c:pt idx="852">
                  <c:v>2.9371</c:v>
                </c:pt>
                <c:pt idx="853">
                  <c:v>2.9396999999999998</c:v>
                </c:pt>
                <c:pt idx="854">
                  <c:v>2.9426000000000001</c:v>
                </c:pt>
                <c:pt idx="855">
                  <c:v>2.9457500000000003</c:v>
                </c:pt>
                <c:pt idx="856">
                  <c:v>2.9492500000000001</c:v>
                </c:pt>
                <c:pt idx="857">
                  <c:v>2.9530750000000001</c:v>
                </c:pt>
                <c:pt idx="858">
                  <c:v>2.9572500000000002</c:v>
                </c:pt>
                <c:pt idx="859">
                  <c:v>2.9618500000000001</c:v>
                </c:pt>
                <c:pt idx="860">
                  <c:v>2.9668999999999999</c:v>
                </c:pt>
                <c:pt idx="861">
                  <c:v>2.9724750000000002</c:v>
                </c:pt>
                <c:pt idx="862">
                  <c:v>2.9783750000000002</c:v>
                </c:pt>
                <c:pt idx="863">
                  <c:v>2.9843500000000001</c:v>
                </c:pt>
                <c:pt idx="864">
                  <c:v>2.9901750000000002</c:v>
                </c:pt>
                <c:pt idx="865">
                  <c:v>2.9960500000000003</c:v>
                </c:pt>
                <c:pt idx="866">
                  <c:v>3.001925</c:v>
                </c:pt>
                <c:pt idx="867">
                  <c:v>3.0077500000000001</c:v>
                </c:pt>
                <c:pt idx="868">
                  <c:v>3.0137</c:v>
                </c:pt>
                <c:pt idx="869">
                  <c:v>3.0196499999999999</c:v>
                </c:pt>
                <c:pt idx="870">
                  <c:v>3.025525</c:v>
                </c:pt>
                <c:pt idx="871">
                  <c:v>3.0313750000000002</c:v>
                </c:pt>
                <c:pt idx="872">
                  <c:v>3.0371250000000001</c:v>
                </c:pt>
                <c:pt idx="873">
                  <c:v>3.0426249999999997</c:v>
                </c:pt>
                <c:pt idx="874">
                  <c:v>3.048025</c:v>
                </c:pt>
                <c:pt idx="875">
                  <c:v>3.0507749999999998</c:v>
                </c:pt>
                <c:pt idx="876">
                  <c:v>3.0538249999999998</c:v>
                </c:pt>
                <c:pt idx="877">
                  <c:v>3.057175</c:v>
                </c:pt>
                <c:pt idx="878">
                  <c:v>3.0608499999999998</c:v>
                </c:pt>
                <c:pt idx="879">
                  <c:v>3.0648999999999997</c:v>
                </c:pt>
                <c:pt idx="880">
                  <c:v>3.06935</c:v>
                </c:pt>
                <c:pt idx="881">
                  <c:v>3.0742499999999997</c:v>
                </c:pt>
                <c:pt idx="882">
                  <c:v>3.07965</c:v>
                </c:pt>
                <c:pt idx="883">
                  <c:v>3.0851000000000002</c:v>
                </c:pt>
                <c:pt idx="884">
                  <c:v>3.0878749999999999</c:v>
                </c:pt>
                <c:pt idx="885">
                  <c:v>3.0909749999999998</c:v>
                </c:pt>
                <c:pt idx="886">
                  <c:v>3.0943499999999999</c:v>
                </c:pt>
                <c:pt idx="887">
                  <c:v>3.0980750000000001</c:v>
                </c:pt>
                <c:pt idx="888">
                  <c:v>3.1015250000000001</c:v>
                </c:pt>
                <c:pt idx="889">
                  <c:v>3.1038250000000001</c:v>
                </c:pt>
                <c:pt idx="890">
                  <c:v>3.1064000000000003</c:v>
                </c:pt>
                <c:pt idx="891">
                  <c:v>3.1088</c:v>
                </c:pt>
                <c:pt idx="892">
                  <c:v>3.11145</c:v>
                </c:pt>
                <c:pt idx="893">
                  <c:v>3.1143750000000003</c:v>
                </c:pt>
                <c:pt idx="894">
                  <c:v>3.117575</c:v>
                </c:pt>
                <c:pt idx="895">
                  <c:v>3.1210999999999998</c:v>
                </c:pt>
                <c:pt idx="896">
                  <c:v>3.1249750000000001</c:v>
                </c:pt>
                <c:pt idx="897">
                  <c:v>3.1275749999999998</c:v>
                </c:pt>
                <c:pt idx="898">
                  <c:v>3.1304249999999998</c:v>
                </c:pt>
                <c:pt idx="899">
                  <c:v>3.1335750000000004</c:v>
                </c:pt>
                <c:pt idx="900">
                  <c:v>3.1361750000000002</c:v>
                </c:pt>
                <c:pt idx="901">
                  <c:v>3.1390250000000002</c:v>
                </c:pt>
                <c:pt idx="902">
                  <c:v>3.1414499999999999</c:v>
                </c:pt>
                <c:pt idx="903">
                  <c:v>3.1441249999999998</c:v>
                </c:pt>
                <c:pt idx="904">
                  <c:v>3.1466500000000002</c:v>
                </c:pt>
                <c:pt idx="905">
                  <c:v>3.1494249999999999</c:v>
                </c:pt>
                <c:pt idx="906">
                  <c:v>3.1524749999999999</c:v>
                </c:pt>
                <c:pt idx="907">
                  <c:v>3.1558250000000001</c:v>
                </c:pt>
                <c:pt idx="908">
                  <c:v>3.1595249999999999</c:v>
                </c:pt>
                <c:pt idx="909">
                  <c:v>3.1633750000000003</c:v>
                </c:pt>
                <c:pt idx="910">
                  <c:v>3.1676250000000001</c:v>
                </c:pt>
                <c:pt idx="911">
                  <c:v>3.1722999999999999</c:v>
                </c:pt>
                <c:pt idx="912">
                  <c:v>3.1774249999999995</c:v>
                </c:pt>
                <c:pt idx="913">
                  <c:v>3.1829999999999998</c:v>
                </c:pt>
                <c:pt idx="914">
                  <c:v>3.1884250000000005</c:v>
                </c:pt>
                <c:pt idx="915">
                  <c:v>3.1938500000000003</c:v>
                </c:pt>
                <c:pt idx="916">
                  <c:v>3.199125</c:v>
                </c:pt>
                <c:pt idx="917">
                  <c:v>3.201225</c:v>
                </c:pt>
                <c:pt idx="918">
                  <c:v>3.203525</c:v>
                </c:pt>
                <c:pt idx="919">
                  <c:v>3.2058000000000004</c:v>
                </c:pt>
                <c:pt idx="920">
                  <c:v>3.2083249999999999</c:v>
                </c:pt>
                <c:pt idx="921">
                  <c:v>3.2110750000000001</c:v>
                </c:pt>
                <c:pt idx="922">
                  <c:v>3.2141000000000002</c:v>
                </c:pt>
                <c:pt idx="923">
                  <c:v>3.217425</c:v>
                </c:pt>
                <c:pt idx="924">
                  <c:v>3.2210999999999999</c:v>
                </c:pt>
                <c:pt idx="925">
                  <c:v>3.2251250000000002</c:v>
                </c:pt>
                <c:pt idx="926">
                  <c:v>3.2295499999999997</c:v>
                </c:pt>
                <c:pt idx="927">
                  <c:v>3.2344499999999998</c:v>
                </c:pt>
                <c:pt idx="928">
                  <c:v>3.2398000000000002</c:v>
                </c:pt>
                <c:pt idx="929">
                  <c:v>3.2450000000000001</c:v>
                </c:pt>
                <c:pt idx="930">
                  <c:v>3.2500750000000003</c:v>
                </c:pt>
                <c:pt idx="931">
                  <c:v>3.2554500000000002</c:v>
                </c:pt>
                <c:pt idx="932">
                  <c:v>3.2606499999999996</c:v>
                </c:pt>
                <c:pt idx="933">
                  <c:v>3.2630750000000002</c:v>
                </c:pt>
                <c:pt idx="934">
                  <c:v>3.2657249999999998</c:v>
                </c:pt>
                <c:pt idx="935">
                  <c:v>3.2682999999999995</c:v>
                </c:pt>
                <c:pt idx="936">
                  <c:v>3.2711249999999996</c:v>
                </c:pt>
                <c:pt idx="937">
                  <c:v>3.2731250000000003</c:v>
                </c:pt>
                <c:pt idx="938">
                  <c:v>3.2752999999999997</c:v>
                </c:pt>
                <c:pt idx="939">
                  <c:v>3.2777000000000003</c:v>
                </c:pt>
                <c:pt idx="940">
                  <c:v>3.2803499999999999</c:v>
                </c:pt>
                <c:pt idx="941">
                  <c:v>3.2832750000000002</c:v>
                </c:pt>
                <c:pt idx="942">
                  <c:v>3.2864749999999998</c:v>
                </c:pt>
                <c:pt idx="943">
                  <c:v>3.29</c:v>
                </c:pt>
                <c:pt idx="944">
                  <c:v>3.2938500000000004</c:v>
                </c:pt>
                <c:pt idx="945">
                  <c:v>3.2981249999999998</c:v>
                </c:pt>
                <c:pt idx="946">
                  <c:v>3.3028000000000004</c:v>
                </c:pt>
                <c:pt idx="947">
                  <c:v>3.3076000000000003</c:v>
                </c:pt>
                <c:pt idx="948">
                  <c:v>3.312875</c:v>
                </c:pt>
                <c:pt idx="949">
                  <c:v>3.3181000000000003</c:v>
                </c:pt>
                <c:pt idx="950">
                  <c:v>3.3237250000000005</c:v>
                </c:pt>
                <c:pt idx="951">
                  <c:v>3.3292750000000004</c:v>
                </c:pt>
                <c:pt idx="952">
                  <c:v>3.334425</c:v>
                </c:pt>
                <c:pt idx="953">
                  <c:v>3.3364750000000001</c:v>
                </c:pt>
                <c:pt idx="954">
                  <c:v>3.3387000000000002</c:v>
                </c:pt>
                <c:pt idx="955">
                  <c:v>3.3411499999999998</c:v>
                </c:pt>
                <c:pt idx="956">
                  <c:v>3.3438500000000002</c:v>
                </c:pt>
                <c:pt idx="957">
                  <c:v>3.3468249999999999</c:v>
                </c:pt>
                <c:pt idx="958">
                  <c:v>3.3487250000000004</c:v>
                </c:pt>
                <c:pt idx="959">
                  <c:v>3.3508000000000004</c:v>
                </c:pt>
                <c:pt idx="960">
                  <c:v>3.3531</c:v>
                </c:pt>
                <c:pt idx="961">
                  <c:v>3.3556250000000003</c:v>
                </c:pt>
                <c:pt idx="962">
                  <c:v>3.3583750000000001</c:v>
                </c:pt>
                <c:pt idx="963">
                  <c:v>3.3614249999999997</c:v>
                </c:pt>
                <c:pt idx="964">
                  <c:v>3.3647999999999998</c:v>
                </c:pt>
                <c:pt idx="965">
                  <c:v>3.3684750000000001</c:v>
                </c:pt>
                <c:pt idx="966">
                  <c:v>3.3725499999999999</c:v>
                </c:pt>
                <c:pt idx="967">
                  <c:v>3.3770000000000002</c:v>
                </c:pt>
                <c:pt idx="968">
                  <c:v>3.3819250000000003</c:v>
                </c:pt>
                <c:pt idx="969">
                  <c:v>3.3873250000000001</c:v>
                </c:pt>
                <c:pt idx="970">
                  <c:v>3.3930500000000001</c:v>
                </c:pt>
                <c:pt idx="971">
                  <c:v>3.3986750000000003</c:v>
                </c:pt>
                <c:pt idx="972">
                  <c:v>3.4041000000000001</c:v>
                </c:pt>
                <c:pt idx="973">
                  <c:v>3.4098249999999997</c:v>
                </c:pt>
                <c:pt idx="974">
                  <c:v>3.4149750000000001</c:v>
                </c:pt>
                <c:pt idx="975">
                  <c:v>3.42035</c:v>
                </c:pt>
                <c:pt idx="976">
                  <c:v>3.4258999999999999</c:v>
                </c:pt>
                <c:pt idx="977">
                  <c:v>3.4316</c:v>
                </c:pt>
                <c:pt idx="978">
                  <c:v>3.4370249999999998</c:v>
                </c:pt>
                <c:pt idx="979">
                  <c:v>3.4427500000000002</c:v>
                </c:pt>
                <c:pt idx="980">
                  <c:v>3.4486000000000003</c:v>
                </c:pt>
                <c:pt idx="981">
                  <c:v>3.454075</c:v>
                </c:pt>
                <c:pt idx="982">
                  <c:v>3.4589250000000002</c:v>
                </c:pt>
                <c:pt idx="983">
                  <c:v>3.4642249999999999</c:v>
                </c:pt>
                <c:pt idx="984">
                  <c:v>3.469125</c:v>
                </c:pt>
                <c:pt idx="985">
                  <c:v>3.473875</c:v>
                </c:pt>
                <c:pt idx="986">
                  <c:v>3.4788250000000001</c:v>
                </c:pt>
                <c:pt idx="987">
                  <c:v>3.483975</c:v>
                </c:pt>
                <c:pt idx="988">
                  <c:v>3.4871750000000001</c:v>
                </c:pt>
                <c:pt idx="989">
                  <c:v>3.490675</c:v>
                </c:pt>
                <c:pt idx="990">
                  <c:v>3.4945249999999999</c:v>
                </c:pt>
                <c:pt idx="991">
                  <c:v>3.4979749999999998</c:v>
                </c:pt>
                <c:pt idx="992">
                  <c:v>3.5017749999999999</c:v>
                </c:pt>
                <c:pt idx="993">
                  <c:v>3.5059499999999999</c:v>
                </c:pt>
                <c:pt idx="994">
                  <c:v>3.5105499999999998</c:v>
                </c:pt>
                <c:pt idx="995">
                  <c:v>3.5131000000000001</c:v>
                </c:pt>
                <c:pt idx="996">
                  <c:v>3.5159000000000002</c:v>
                </c:pt>
                <c:pt idx="997">
                  <c:v>3.5185750000000002</c:v>
                </c:pt>
                <c:pt idx="998">
                  <c:v>3.5215000000000005</c:v>
                </c:pt>
                <c:pt idx="999">
                  <c:v>3.52475</c:v>
                </c:pt>
                <c:pt idx="1000">
                  <c:v>3.5283000000000002</c:v>
                </c:pt>
                <c:pt idx="1001">
                  <c:v>3.5311750000000002</c:v>
                </c:pt>
                <c:pt idx="1002">
                  <c:v>3.5343249999999999</c:v>
                </c:pt>
                <c:pt idx="1003">
                  <c:v>3.5377999999999998</c:v>
                </c:pt>
                <c:pt idx="1004">
                  <c:v>3.5416000000000003</c:v>
                </c:pt>
                <c:pt idx="1005">
                  <c:v>3.5458000000000003</c:v>
                </c:pt>
                <c:pt idx="1006">
                  <c:v>3.5500499999999997</c:v>
                </c:pt>
                <c:pt idx="1007">
                  <c:v>3.5540750000000001</c:v>
                </c:pt>
                <c:pt idx="1008">
                  <c:v>3.5580750000000001</c:v>
                </c:pt>
                <c:pt idx="1009">
                  <c:v>3.562125</c:v>
                </c:pt>
                <c:pt idx="1010">
                  <c:v>3.5659499999999995</c:v>
                </c:pt>
                <c:pt idx="1011">
                  <c:v>3.56975</c:v>
                </c:pt>
                <c:pt idx="1012">
                  <c:v>3.5735749999999995</c:v>
                </c:pt>
                <c:pt idx="1013">
                  <c:v>3.5774249999999999</c:v>
                </c:pt>
                <c:pt idx="1014">
                  <c:v>3.5812999999999997</c:v>
                </c:pt>
                <c:pt idx="1015">
                  <c:v>3.5837750000000002</c:v>
                </c:pt>
                <c:pt idx="1016">
                  <c:v>3.5865</c:v>
                </c:pt>
                <c:pt idx="1017">
                  <c:v>3.5895000000000001</c:v>
                </c:pt>
                <c:pt idx="1018">
                  <c:v>3.5928</c:v>
                </c:pt>
                <c:pt idx="1019">
                  <c:v>3.5964500000000004</c:v>
                </c:pt>
                <c:pt idx="1020">
                  <c:v>3.6004</c:v>
                </c:pt>
                <c:pt idx="1021">
                  <c:v>3.6043249999999998</c:v>
                </c:pt>
                <c:pt idx="1022">
                  <c:v>3.6082999999999998</c:v>
                </c:pt>
                <c:pt idx="1023">
                  <c:v>3.6122750000000003</c:v>
                </c:pt>
                <c:pt idx="1024">
                  <c:v>3.61625</c:v>
                </c:pt>
                <c:pt idx="1025">
                  <c:v>3.620225</c:v>
                </c:pt>
                <c:pt idx="1026">
                  <c:v>3.6242499999999995</c:v>
                </c:pt>
                <c:pt idx="1027">
                  <c:v>3.6283000000000003</c:v>
                </c:pt>
                <c:pt idx="1028">
                  <c:v>3.6324250000000005</c:v>
                </c:pt>
                <c:pt idx="1029">
                  <c:v>3.6365250000000002</c:v>
                </c:pt>
                <c:pt idx="1030">
                  <c:v>3.640625</c:v>
                </c:pt>
                <c:pt idx="1031">
                  <c:v>3.6447500000000002</c:v>
                </c:pt>
                <c:pt idx="1032">
                  <c:v>3.6488749999999999</c:v>
                </c:pt>
                <c:pt idx="1033">
                  <c:v>3.653025</c:v>
                </c:pt>
                <c:pt idx="1034">
                  <c:v>3.6571500000000001</c:v>
                </c:pt>
                <c:pt idx="1035">
                  <c:v>3.6612749999999998</c:v>
                </c:pt>
                <c:pt idx="1036">
                  <c:v>3.6654249999999999</c:v>
                </c:pt>
                <c:pt idx="1037">
                  <c:v>3.6675</c:v>
                </c:pt>
                <c:pt idx="1038">
                  <c:v>3.6698</c:v>
                </c:pt>
                <c:pt idx="1039">
                  <c:v>3.6723499999999998</c:v>
                </c:pt>
                <c:pt idx="1040">
                  <c:v>3.675125</c:v>
                </c:pt>
                <c:pt idx="1041">
                  <c:v>3.6781750000000004</c:v>
                </c:pt>
                <c:pt idx="1042">
                  <c:v>3.6815500000000001</c:v>
                </c:pt>
                <c:pt idx="1043">
                  <c:v>3.6852500000000004</c:v>
                </c:pt>
                <c:pt idx="1044">
                  <c:v>3.6893250000000002</c:v>
                </c:pt>
                <c:pt idx="1045">
                  <c:v>3.6936749999999998</c:v>
                </c:pt>
                <c:pt idx="1046">
                  <c:v>3.6981000000000002</c:v>
                </c:pt>
                <c:pt idx="1047">
                  <c:v>3.7022750000000002</c:v>
                </c:pt>
                <c:pt idx="1048">
                  <c:v>3.7064750000000002</c:v>
                </c:pt>
                <c:pt idx="1049">
                  <c:v>3.7107000000000001</c:v>
                </c:pt>
                <c:pt idx="1050">
                  <c:v>3.7149750000000004</c:v>
                </c:pt>
                <c:pt idx="1051">
                  <c:v>3.7192999999999996</c:v>
                </c:pt>
                <c:pt idx="1052">
                  <c:v>3.7236499999999997</c:v>
                </c:pt>
                <c:pt idx="1053">
                  <c:v>3.7280000000000002</c:v>
                </c:pt>
                <c:pt idx="1054">
                  <c:v>3.7324000000000002</c:v>
                </c:pt>
                <c:pt idx="1055">
                  <c:v>3.7367999999999997</c:v>
                </c:pt>
                <c:pt idx="1056">
                  <c:v>3.7414000000000005</c:v>
                </c:pt>
                <c:pt idx="1057">
                  <c:v>3.7459750000000001</c:v>
                </c:pt>
                <c:pt idx="1058">
                  <c:v>3.7503500000000001</c:v>
                </c:pt>
                <c:pt idx="1059">
                  <c:v>3.7546749999999998</c:v>
                </c:pt>
                <c:pt idx="1060">
                  <c:v>3.7592250000000003</c:v>
                </c:pt>
                <c:pt idx="1061">
                  <c:v>3.7637749999999999</c:v>
                </c:pt>
                <c:pt idx="1062">
                  <c:v>3.7683249999999999</c:v>
                </c:pt>
                <c:pt idx="1063">
                  <c:v>3.7728999999999999</c:v>
                </c:pt>
                <c:pt idx="1064">
                  <c:v>3.7775000000000003</c:v>
                </c:pt>
                <c:pt idx="1065">
                  <c:v>3.7821250000000002</c:v>
                </c:pt>
                <c:pt idx="1066">
                  <c:v>3.786775</c:v>
                </c:pt>
                <c:pt idx="1067">
                  <c:v>3.7914749999999997</c:v>
                </c:pt>
                <c:pt idx="1068">
                  <c:v>3.7962000000000002</c:v>
                </c:pt>
                <c:pt idx="1069">
                  <c:v>3.8009500000000003</c:v>
                </c:pt>
                <c:pt idx="1070">
                  <c:v>3.8057250000000002</c:v>
                </c:pt>
                <c:pt idx="1071">
                  <c:v>3.809275</c:v>
                </c:pt>
                <c:pt idx="1072">
                  <c:v>3.8131749999999998</c:v>
                </c:pt>
                <c:pt idx="1073">
                  <c:v>3.817475</c:v>
                </c:pt>
                <c:pt idx="1074">
                  <c:v>3.8222</c:v>
                </c:pt>
                <c:pt idx="1075">
                  <c:v>3.825075</c:v>
                </c:pt>
                <c:pt idx="1076">
                  <c:v>3.8282499999999997</c:v>
                </c:pt>
                <c:pt idx="1077">
                  <c:v>3.8317249999999996</c:v>
                </c:pt>
                <c:pt idx="1078">
                  <c:v>3.83555</c:v>
                </c:pt>
                <c:pt idx="1079">
                  <c:v>3.8397749999999999</c:v>
                </c:pt>
                <c:pt idx="1080">
                  <c:v>3.8443999999999998</c:v>
                </c:pt>
                <c:pt idx="1081">
                  <c:v>3.8493499999999998</c:v>
                </c:pt>
                <c:pt idx="1082">
                  <c:v>3.8543500000000002</c:v>
                </c:pt>
                <c:pt idx="1083">
                  <c:v>3.8592750000000002</c:v>
                </c:pt>
                <c:pt idx="1084">
                  <c:v>3.864125</c:v>
                </c:pt>
                <c:pt idx="1085">
                  <c:v>3.8689750000000003</c:v>
                </c:pt>
                <c:pt idx="1086">
                  <c:v>3.8738750000000004</c:v>
                </c:pt>
                <c:pt idx="1087">
                  <c:v>3.8788000000000005</c:v>
                </c:pt>
                <c:pt idx="1088">
                  <c:v>3.8837499999999996</c:v>
                </c:pt>
                <c:pt idx="1089">
                  <c:v>3.8886999999999996</c:v>
                </c:pt>
                <c:pt idx="1090">
                  <c:v>3.8936500000000001</c:v>
                </c:pt>
                <c:pt idx="1091">
                  <c:v>3.8986000000000001</c:v>
                </c:pt>
                <c:pt idx="1092">
                  <c:v>3.9035500000000001</c:v>
                </c:pt>
                <c:pt idx="1093">
                  <c:v>3.9084750000000001</c:v>
                </c:pt>
                <c:pt idx="1094">
                  <c:v>3.9134000000000002</c:v>
                </c:pt>
                <c:pt idx="1095">
                  <c:v>3.9183250000000003</c:v>
                </c:pt>
                <c:pt idx="1096">
                  <c:v>3.9232499999999995</c:v>
                </c:pt>
                <c:pt idx="1097">
                  <c:v>3.9281749999999995</c:v>
                </c:pt>
                <c:pt idx="1098">
                  <c:v>3.9331499999999999</c:v>
                </c:pt>
                <c:pt idx="1099">
                  <c:v>3.9371000000000005</c:v>
                </c:pt>
                <c:pt idx="1100">
                  <c:v>3.9414749999999996</c:v>
                </c:pt>
                <c:pt idx="1101">
                  <c:v>3.946275</c:v>
                </c:pt>
                <c:pt idx="1102">
                  <c:v>3.9513249999999998</c:v>
                </c:pt>
                <c:pt idx="1103">
                  <c:v>3.956375</c:v>
                </c:pt>
                <c:pt idx="1104">
                  <c:v>3.9614499999999997</c:v>
                </c:pt>
                <c:pt idx="1105">
                  <c:v>3.9664999999999999</c:v>
                </c:pt>
                <c:pt idx="1106">
                  <c:v>3.9715500000000001</c:v>
                </c:pt>
                <c:pt idx="1107">
                  <c:v>3.9766250000000003</c:v>
                </c:pt>
                <c:pt idx="1108">
                  <c:v>3.981725</c:v>
                </c:pt>
                <c:pt idx="1109">
                  <c:v>3.98685</c:v>
                </c:pt>
                <c:pt idx="1110">
                  <c:v>3.9919749999999996</c:v>
                </c:pt>
                <c:pt idx="1111">
                  <c:v>3.99715</c:v>
                </c:pt>
                <c:pt idx="1112">
                  <c:v>4.0023249999999999</c:v>
                </c:pt>
                <c:pt idx="1113">
                  <c:v>4.0075250000000002</c:v>
                </c:pt>
                <c:pt idx="1114">
                  <c:v>4.0127500000000005</c:v>
                </c:pt>
                <c:pt idx="1115">
                  <c:v>4.0179749999999999</c:v>
                </c:pt>
                <c:pt idx="1116">
                  <c:v>4.0232749999999999</c:v>
                </c:pt>
                <c:pt idx="1117">
                  <c:v>4.028575</c:v>
                </c:pt>
                <c:pt idx="1118">
                  <c:v>4.033925</c:v>
                </c:pt>
                <c:pt idx="1119">
                  <c:v>4.0392999999999999</c:v>
                </c:pt>
                <c:pt idx="1120">
                  <c:v>4.0447249999999997</c:v>
                </c:pt>
                <c:pt idx="1121">
                  <c:v>4.0501750000000003</c:v>
                </c:pt>
                <c:pt idx="1122">
                  <c:v>4.05565</c:v>
                </c:pt>
                <c:pt idx="1123">
                  <c:v>4.0611750000000004</c:v>
                </c:pt>
                <c:pt idx="1124">
                  <c:v>4.0667499999999999</c:v>
                </c:pt>
                <c:pt idx="1125">
                  <c:v>4.0723500000000001</c:v>
                </c:pt>
                <c:pt idx="1126">
                  <c:v>4.0779999999999994</c:v>
                </c:pt>
                <c:pt idx="1127">
                  <c:v>4.0836999999999994</c:v>
                </c:pt>
                <c:pt idx="1128">
                  <c:v>4.0894250000000003</c:v>
                </c:pt>
                <c:pt idx="1129">
                  <c:v>4.0952250000000001</c:v>
                </c:pt>
                <c:pt idx="1130">
                  <c:v>4.1010499999999999</c:v>
                </c:pt>
                <c:pt idx="1131">
                  <c:v>4.1069250000000004</c:v>
                </c:pt>
                <c:pt idx="1132">
                  <c:v>4.1128749999999998</c:v>
                </c:pt>
                <c:pt idx="1133">
                  <c:v>4.1188750000000001</c:v>
                </c:pt>
                <c:pt idx="1134">
                  <c:v>4.1249250000000002</c:v>
                </c:pt>
                <c:pt idx="1135">
                  <c:v>4.1293999999999995</c:v>
                </c:pt>
                <c:pt idx="1136">
                  <c:v>4.1343249999999996</c:v>
                </c:pt>
                <c:pt idx="1137">
                  <c:v>4.1397499999999994</c:v>
                </c:pt>
                <c:pt idx="1138">
                  <c:v>4.1456999999999997</c:v>
                </c:pt>
                <c:pt idx="1139">
                  <c:v>4.1497000000000002</c:v>
                </c:pt>
                <c:pt idx="1140">
                  <c:v>4.1541000000000006</c:v>
                </c:pt>
                <c:pt idx="1141">
                  <c:v>4.1589499999999999</c:v>
                </c:pt>
                <c:pt idx="1142">
                  <c:v>4.1642749999999999</c:v>
                </c:pt>
                <c:pt idx="1143">
                  <c:v>4.1701250000000005</c:v>
                </c:pt>
                <c:pt idx="1144">
                  <c:v>4.1765749999999997</c:v>
                </c:pt>
                <c:pt idx="1145">
                  <c:v>4.1832750000000001</c:v>
                </c:pt>
                <c:pt idx="1146">
                  <c:v>4.1898999999999997</c:v>
                </c:pt>
                <c:pt idx="1147">
                  <c:v>4.1965250000000003</c:v>
                </c:pt>
                <c:pt idx="1148">
                  <c:v>4.203125</c:v>
                </c:pt>
                <c:pt idx="1149">
                  <c:v>4.2097999999999995</c:v>
                </c:pt>
                <c:pt idx="1150">
                  <c:v>4.2165249999999999</c:v>
                </c:pt>
                <c:pt idx="1151">
                  <c:v>4.223325</c:v>
                </c:pt>
                <c:pt idx="1152">
                  <c:v>4.2302749999999998</c:v>
                </c:pt>
                <c:pt idx="1153">
                  <c:v>4.2339250000000002</c:v>
                </c:pt>
                <c:pt idx="1154">
                  <c:v>4.2379499999999997</c:v>
                </c:pt>
                <c:pt idx="1155">
                  <c:v>4.242375</c:v>
                </c:pt>
                <c:pt idx="1156">
                  <c:v>4.2461500000000001</c:v>
                </c:pt>
                <c:pt idx="1157">
                  <c:v>4.2503000000000002</c:v>
                </c:pt>
                <c:pt idx="1158">
                  <c:v>4.2548500000000002</c:v>
                </c:pt>
                <c:pt idx="1159">
                  <c:v>4.2598750000000001</c:v>
                </c:pt>
                <c:pt idx="1160">
                  <c:v>4.2653999999999996</c:v>
                </c:pt>
                <c:pt idx="1161">
                  <c:v>4.2714750000000006</c:v>
                </c:pt>
                <c:pt idx="1162">
                  <c:v>4.2781500000000001</c:v>
                </c:pt>
                <c:pt idx="1163">
                  <c:v>4.2851999999999997</c:v>
                </c:pt>
                <c:pt idx="1164">
                  <c:v>4.2922250000000002</c:v>
                </c:pt>
                <c:pt idx="1165">
                  <c:v>4.2992750000000006</c:v>
                </c:pt>
                <c:pt idx="1166">
                  <c:v>4.3063249999999993</c:v>
                </c:pt>
                <c:pt idx="1167">
                  <c:v>4.3133999999999997</c:v>
                </c:pt>
                <c:pt idx="1168">
                  <c:v>4.3205</c:v>
                </c:pt>
                <c:pt idx="1169">
                  <c:v>4.324325</c:v>
                </c:pt>
                <c:pt idx="1170">
                  <c:v>4.328525</c:v>
                </c:pt>
                <c:pt idx="1171">
                  <c:v>4.3321750000000003</c:v>
                </c:pt>
                <c:pt idx="1172">
                  <c:v>4.3361749999999999</c:v>
                </c:pt>
                <c:pt idx="1173">
                  <c:v>4.3405500000000004</c:v>
                </c:pt>
                <c:pt idx="1174">
                  <c:v>4.3453999999999997</c:v>
                </c:pt>
                <c:pt idx="1175">
                  <c:v>4.3507249999999997</c:v>
                </c:pt>
                <c:pt idx="1176">
                  <c:v>4.3565750000000003</c:v>
                </c:pt>
                <c:pt idx="1177">
                  <c:v>4.3584249999999995</c:v>
                </c:pt>
                <c:pt idx="1178">
                  <c:v>4.3605</c:v>
                </c:pt>
                <c:pt idx="1179">
                  <c:v>4.3627500000000001</c:v>
                </c:pt>
                <c:pt idx="1180">
                  <c:v>4.3652249999999997</c:v>
                </c:pt>
                <c:pt idx="1181">
                  <c:v>4.3679750000000004</c:v>
                </c:pt>
                <c:pt idx="1182">
                  <c:v>4.3709749999999996</c:v>
                </c:pt>
                <c:pt idx="1183">
                  <c:v>4.3742749999999999</c:v>
                </c:pt>
                <c:pt idx="1184">
                  <c:v>4.3779250000000003</c:v>
                </c:pt>
                <c:pt idx="1185">
                  <c:v>4.3819249999999998</c:v>
                </c:pt>
                <c:pt idx="1186">
                  <c:v>4.3863250000000003</c:v>
                </c:pt>
                <c:pt idx="1187">
                  <c:v>4.3901750000000002</c:v>
                </c:pt>
                <c:pt idx="1188">
                  <c:v>4.3944000000000001</c:v>
                </c:pt>
                <c:pt idx="1189">
                  <c:v>4.3990499999999999</c:v>
                </c:pt>
                <c:pt idx="1190">
                  <c:v>4.4041749999999995</c:v>
                </c:pt>
                <c:pt idx="1191">
                  <c:v>4.4097999999999997</c:v>
                </c:pt>
                <c:pt idx="1192">
                  <c:v>4.4159749999999995</c:v>
                </c:pt>
                <c:pt idx="1193">
                  <c:v>4.4228000000000005</c:v>
                </c:pt>
                <c:pt idx="1194">
                  <c:v>4.4300249999999997</c:v>
                </c:pt>
                <c:pt idx="1195">
                  <c:v>4.4323500000000005</c:v>
                </c:pt>
                <c:pt idx="1196">
                  <c:v>4.4349249999999998</c:v>
                </c:pt>
                <c:pt idx="1197">
                  <c:v>4.4377500000000003</c:v>
                </c:pt>
                <c:pt idx="1198">
                  <c:v>4.4408499999999993</c:v>
                </c:pt>
                <c:pt idx="1199">
                  <c:v>4.4442500000000003</c:v>
                </c:pt>
                <c:pt idx="1200">
                  <c:v>4.4479999999999995</c:v>
                </c:pt>
                <c:pt idx="1201">
                  <c:v>4.4501249999999999</c:v>
                </c:pt>
                <c:pt idx="1202">
                  <c:v>4.4524749999999997</c:v>
                </c:pt>
                <c:pt idx="1203">
                  <c:v>4.45505</c:v>
                </c:pt>
                <c:pt idx="1204">
                  <c:v>4.4578749999999996</c:v>
                </c:pt>
                <c:pt idx="1205">
                  <c:v>4.4609749999999995</c:v>
                </c:pt>
                <c:pt idx="1206">
                  <c:v>4.4644000000000004</c:v>
                </c:pt>
                <c:pt idx="1207">
                  <c:v>4.4681749999999996</c:v>
                </c:pt>
                <c:pt idx="1208">
                  <c:v>4.4723249999999997</c:v>
                </c:pt>
                <c:pt idx="1209">
                  <c:v>4.4768750000000006</c:v>
                </c:pt>
                <c:pt idx="1210">
                  <c:v>4.4818749999999996</c:v>
                </c:pt>
                <c:pt idx="1211">
                  <c:v>4.4874000000000001</c:v>
                </c:pt>
                <c:pt idx="1212">
                  <c:v>4.4934500000000002</c:v>
                </c:pt>
                <c:pt idx="1213">
                  <c:v>4.5001249999999997</c:v>
                </c:pt>
                <c:pt idx="1214">
                  <c:v>4.5073750000000006</c:v>
                </c:pt>
                <c:pt idx="1215">
                  <c:v>4.5146499999999996</c:v>
                </c:pt>
                <c:pt idx="1216">
                  <c:v>4.5219250000000004</c:v>
                </c:pt>
                <c:pt idx="1217">
                  <c:v>4.5292250000000003</c:v>
                </c:pt>
                <c:pt idx="1218">
                  <c:v>4.5365250000000001</c:v>
                </c:pt>
                <c:pt idx="1219">
                  <c:v>4.543825</c:v>
                </c:pt>
                <c:pt idx="1220">
                  <c:v>4.5511250000000008</c:v>
                </c:pt>
                <c:pt idx="1221">
                  <c:v>4.5584249999999997</c:v>
                </c:pt>
                <c:pt idx="1222">
                  <c:v>4.5657250000000005</c:v>
                </c:pt>
                <c:pt idx="1223">
                  <c:v>4.5729499999999996</c:v>
                </c:pt>
                <c:pt idx="1224">
                  <c:v>4.5799750000000001</c:v>
                </c:pt>
                <c:pt idx="1225">
                  <c:v>4.5868000000000002</c:v>
                </c:pt>
                <c:pt idx="1226">
                  <c:v>4.5935999999999995</c:v>
                </c:pt>
                <c:pt idx="1227">
                  <c:v>4.60025</c:v>
                </c:pt>
                <c:pt idx="1228">
                  <c:v>4.6067749999999998</c:v>
                </c:pt>
                <c:pt idx="1229">
                  <c:v>4.6111750000000002</c:v>
                </c:pt>
                <c:pt idx="1230">
                  <c:v>4.6159999999999997</c:v>
                </c:pt>
                <c:pt idx="1231">
                  <c:v>4.6212999999999997</c:v>
                </c:pt>
                <c:pt idx="1232">
                  <c:v>4.6271250000000004</c:v>
                </c:pt>
                <c:pt idx="1233">
                  <c:v>4.6331749999999996</c:v>
                </c:pt>
                <c:pt idx="1234">
                  <c:v>4.6391749999999998</c:v>
                </c:pt>
                <c:pt idx="1235">
                  <c:v>4.6452749999999998</c:v>
                </c:pt>
                <c:pt idx="1236">
                  <c:v>4.6511749999999994</c:v>
                </c:pt>
                <c:pt idx="1237">
                  <c:v>4.6569000000000003</c:v>
                </c:pt>
                <c:pt idx="1238">
                  <c:v>4.6627000000000001</c:v>
                </c:pt>
                <c:pt idx="1239">
                  <c:v>4.6685249999999998</c:v>
                </c:pt>
                <c:pt idx="1240">
                  <c:v>4.6743500000000004</c:v>
                </c:pt>
                <c:pt idx="1241">
                  <c:v>4.6801000000000004</c:v>
                </c:pt>
                <c:pt idx="1242">
                  <c:v>4.6856499999999999</c:v>
                </c:pt>
                <c:pt idx="1243">
                  <c:v>4.6914749999999996</c:v>
                </c:pt>
                <c:pt idx="1244">
                  <c:v>4.697025</c:v>
                </c:pt>
                <c:pt idx="1245">
                  <c:v>4.7023250000000001</c:v>
                </c:pt>
                <c:pt idx="1246">
                  <c:v>4.7078250000000006</c:v>
                </c:pt>
                <c:pt idx="1247">
                  <c:v>4.7133000000000003</c:v>
                </c:pt>
                <c:pt idx="1248">
                  <c:v>4.7190000000000003</c:v>
                </c:pt>
                <c:pt idx="1249">
                  <c:v>4.7243500000000003</c:v>
                </c:pt>
                <c:pt idx="1250">
                  <c:v>4.7297000000000002</c:v>
                </c:pt>
                <c:pt idx="1251">
                  <c:v>4.7351000000000001</c:v>
                </c:pt>
                <c:pt idx="1252">
                  <c:v>4.7405750000000006</c:v>
                </c:pt>
                <c:pt idx="1253">
                  <c:v>4.7461250000000001</c:v>
                </c:pt>
                <c:pt idx="1254">
                  <c:v>4.7513750000000003</c:v>
                </c:pt>
                <c:pt idx="1255">
                  <c:v>4.7567249999999994</c:v>
                </c:pt>
                <c:pt idx="1256">
                  <c:v>4.7620500000000003</c:v>
                </c:pt>
                <c:pt idx="1257">
                  <c:v>4.7674500000000002</c:v>
                </c:pt>
                <c:pt idx="1258">
                  <c:v>4.7727500000000003</c:v>
                </c:pt>
                <c:pt idx="1259">
                  <c:v>4.7778999999999998</c:v>
                </c:pt>
                <c:pt idx="1260">
                  <c:v>4.7832249999999998</c:v>
                </c:pt>
                <c:pt idx="1261">
                  <c:v>4.7885249999999999</c:v>
                </c:pt>
                <c:pt idx="1262">
                  <c:v>4.7936500000000004</c:v>
                </c:pt>
                <c:pt idx="1263">
                  <c:v>4.7988999999999997</c:v>
                </c:pt>
                <c:pt idx="1264">
                  <c:v>4.8042500000000006</c:v>
                </c:pt>
                <c:pt idx="1265">
                  <c:v>4.8094250000000001</c:v>
                </c:pt>
                <c:pt idx="1266">
                  <c:v>4.8146000000000004</c:v>
                </c:pt>
                <c:pt idx="1267">
                  <c:v>4.8198749999999997</c:v>
                </c:pt>
                <c:pt idx="1268">
                  <c:v>4.8250999999999999</c:v>
                </c:pt>
                <c:pt idx="1269">
                  <c:v>4.8287499999999994</c:v>
                </c:pt>
                <c:pt idx="1270">
                  <c:v>4.8327749999999998</c:v>
                </c:pt>
                <c:pt idx="1271">
                  <c:v>4.8371750000000002</c:v>
                </c:pt>
                <c:pt idx="1272">
                  <c:v>4.8420249999999996</c:v>
                </c:pt>
                <c:pt idx="1273">
                  <c:v>4.8472249999999999</c:v>
                </c:pt>
                <c:pt idx="1274">
                  <c:v>4.8525999999999998</c:v>
                </c:pt>
                <c:pt idx="1275">
                  <c:v>4.8580749999999995</c:v>
                </c:pt>
                <c:pt idx="1276">
                  <c:v>4.86355</c:v>
                </c:pt>
                <c:pt idx="1277">
                  <c:v>4.8689</c:v>
                </c:pt>
                <c:pt idx="1278">
                  <c:v>4.8743500000000006</c:v>
                </c:pt>
                <c:pt idx="1279">
                  <c:v>4.8799250000000001</c:v>
                </c:pt>
                <c:pt idx="1280">
                  <c:v>4.8831249999999997</c:v>
                </c:pt>
                <c:pt idx="1281">
                  <c:v>4.8866250000000004</c:v>
                </c:pt>
                <c:pt idx="1282">
                  <c:v>4.8904999999999994</c:v>
                </c:pt>
                <c:pt idx="1283">
                  <c:v>4.8947249999999993</c:v>
                </c:pt>
                <c:pt idx="1284">
                  <c:v>4.8994</c:v>
                </c:pt>
                <c:pt idx="1285">
                  <c:v>4.9045499999999995</c:v>
                </c:pt>
                <c:pt idx="1286">
                  <c:v>4.9101999999999997</c:v>
                </c:pt>
                <c:pt idx="1287">
                  <c:v>4.9164250000000003</c:v>
                </c:pt>
                <c:pt idx="1288">
                  <c:v>4.9232750000000003</c:v>
                </c:pt>
                <c:pt idx="1289">
                  <c:v>4.9300499999999996</c:v>
                </c:pt>
                <c:pt idx="1290">
                  <c:v>4.9371</c:v>
                </c:pt>
                <c:pt idx="1291">
                  <c:v>4.9442500000000003</c:v>
                </c:pt>
                <c:pt idx="1292">
                  <c:v>4.9486249999999998</c:v>
                </c:pt>
                <c:pt idx="1293">
                  <c:v>4.9534250000000002</c:v>
                </c:pt>
                <c:pt idx="1294">
                  <c:v>4.9587000000000003</c:v>
                </c:pt>
                <c:pt idx="1295">
                  <c:v>4.9645000000000001</c:v>
                </c:pt>
                <c:pt idx="1296">
                  <c:v>4.9709000000000003</c:v>
                </c:pt>
                <c:pt idx="1297">
                  <c:v>4.9779249999999999</c:v>
                </c:pt>
                <c:pt idx="1298">
                  <c:v>4.9853250000000005</c:v>
                </c:pt>
                <c:pt idx="1299">
                  <c:v>4.9875750000000005</c:v>
                </c:pt>
                <c:pt idx="1300">
                  <c:v>4.9900250000000002</c:v>
                </c:pt>
                <c:pt idx="1301">
                  <c:v>4.9927250000000001</c:v>
                </c:pt>
                <c:pt idx="1302">
                  <c:v>4.9957000000000003</c:v>
                </c:pt>
                <c:pt idx="1303">
                  <c:v>4.9989749999999997</c:v>
                </c:pt>
                <c:pt idx="1304">
                  <c:v>5.0025750000000002</c:v>
                </c:pt>
                <c:pt idx="1305">
                  <c:v>5.0065249999999999</c:v>
                </c:pt>
                <c:pt idx="1306">
                  <c:v>5.0108750000000004</c:v>
                </c:pt>
                <c:pt idx="1307">
                  <c:v>5.0156749999999999</c:v>
                </c:pt>
                <c:pt idx="1308">
                  <c:v>5.0209250000000001</c:v>
                </c:pt>
                <c:pt idx="1309">
                  <c:v>5.0267249999999999</c:v>
                </c:pt>
                <c:pt idx="1310">
                  <c:v>5.0331000000000001</c:v>
                </c:pt>
                <c:pt idx="1311">
                  <c:v>5.0401249999999997</c:v>
                </c:pt>
                <c:pt idx="1312">
                  <c:v>5.0476749999999999</c:v>
                </c:pt>
                <c:pt idx="1313">
                  <c:v>5.0546750000000005</c:v>
                </c:pt>
                <c:pt idx="1314">
                  <c:v>5.0622750000000005</c:v>
                </c:pt>
                <c:pt idx="1315">
                  <c:v>5.0699000000000005</c:v>
                </c:pt>
                <c:pt idx="1316">
                  <c:v>5.0775250000000005</c:v>
                </c:pt>
                <c:pt idx="1317">
                  <c:v>5.0809750000000005</c:v>
                </c:pt>
                <c:pt idx="1318">
                  <c:v>5.0847749999999996</c:v>
                </c:pt>
                <c:pt idx="1319">
                  <c:v>5.0889749999999996</c:v>
                </c:pt>
                <c:pt idx="1320">
                  <c:v>5.0935750000000004</c:v>
                </c:pt>
                <c:pt idx="1321">
                  <c:v>5.0986249999999993</c:v>
                </c:pt>
                <c:pt idx="1322">
                  <c:v>5.1041999999999996</c:v>
                </c:pt>
                <c:pt idx="1323">
                  <c:v>5.1103250000000005</c:v>
                </c:pt>
                <c:pt idx="1324">
                  <c:v>5.1170749999999998</c:v>
                </c:pt>
                <c:pt idx="1325">
                  <c:v>5.1244749999999994</c:v>
                </c:pt>
                <c:pt idx="1326">
                  <c:v>5.1321750000000002</c:v>
                </c:pt>
                <c:pt idx="1327">
                  <c:v>5.1398250000000001</c:v>
                </c:pt>
                <c:pt idx="1328">
                  <c:v>5.1474250000000001</c:v>
                </c:pt>
                <c:pt idx="1329">
                  <c:v>5.155125</c:v>
                </c:pt>
                <c:pt idx="1330">
                  <c:v>5.1627999999999998</c:v>
                </c:pt>
                <c:pt idx="1331">
                  <c:v>5.1704749999999997</c:v>
                </c:pt>
                <c:pt idx="1332">
                  <c:v>5.1782000000000004</c:v>
                </c:pt>
                <c:pt idx="1333">
                  <c:v>5.1858250000000004</c:v>
                </c:pt>
                <c:pt idx="1334">
                  <c:v>5.1934250000000004</c:v>
                </c:pt>
                <c:pt idx="1335">
                  <c:v>5.2011250000000002</c:v>
                </c:pt>
                <c:pt idx="1336">
                  <c:v>5.20885</c:v>
                </c:pt>
                <c:pt idx="1337">
                  <c:v>5.2164250000000001</c:v>
                </c:pt>
                <c:pt idx="1338">
                  <c:v>5.2240500000000001</c:v>
                </c:pt>
                <c:pt idx="1339">
                  <c:v>5.2316250000000002</c:v>
                </c:pt>
                <c:pt idx="1340">
                  <c:v>5.2392500000000002</c:v>
                </c:pt>
                <c:pt idx="1341">
                  <c:v>5.2469749999999999</c:v>
                </c:pt>
                <c:pt idx="1342">
                  <c:v>5.2545250000000001</c:v>
                </c:pt>
                <c:pt idx="1343">
                  <c:v>5.2621000000000002</c:v>
                </c:pt>
                <c:pt idx="1344">
                  <c:v>5.2696249999999996</c:v>
                </c:pt>
                <c:pt idx="1345">
                  <c:v>5.2771999999999997</c:v>
                </c:pt>
                <c:pt idx="1346">
                  <c:v>5.2848499999999996</c:v>
                </c:pt>
                <c:pt idx="1347">
                  <c:v>5.2925750000000003</c:v>
                </c:pt>
                <c:pt idx="1348">
                  <c:v>5.3001500000000004</c:v>
                </c:pt>
                <c:pt idx="1349">
                  <c:v>5.3076749999999997</c:v>
                </c:pt>
                <c:pt idx="1350">
                  <c:v>5.3152249999999999</c:v>
                </c:pt>
                <c:pt idx="1351">
                  <c:v>5.3228</c:v>
                </c:pt>
                <c:pt idx="1352">
                  <c:v>5.3304499999999999</c:v>
                </c:pt>
                <c:pt idx="1353">
                  <c:v>5.3343249999999998</c:v>
                </c:pt>
                <c:pt idx="1354">
                  <c:v>5.3386000000000005</c:v>
                </c:pt>
                <c:pt idx="1355">
                  <c:v>5.3428749999999994</c:v>
                </c:pt>
                <c:pt idx="1356">
                  <c:v>5.34755</c:v>
                </c:pt>
                <c:pt idx="1357">
                  <c:v>5.3527249999999995</c:v>
                </c:pt>
                <c:pt idx="1358">
                  <c:v>5.3583999999999996</c:v>
                </c:pt>
                <c:pt idx="1359">
                  <c:v>5.3646500000000001</c:v>
                </c:pt>
                <c:pt idx="1360">
                  <c:v>5.3715000000000002</c:v>
                </c:pt>
                <c:pt idx="1361">
                  <c:v>5.3790499999999994</c:v>
                </c:pt>
                <c:pt idx="1362">
                  <c:v>5.3866749999999994</c:v>
                </c:pt>
                <c:pt idx="1363">
                  <c:v>5.3903749999999997</c:v>
                </c:pt>
                <c:pt idx="1364">
                  <c:v>5.3944749999999999</c:v>
                </c:pt>
                <c:pt idx="1365">
                  <c:v>5.3979749999999997</c:v>
                </c:pt>
                <c:pt idx="1366">
                  <c:v>5.4018499999999996</c:v>
                </c:pt>
                <c:pt idx="1367">
                  <c:v>5.4060999999999995</c:v>
                </c:pt>
                <c:pt idx="1368">
                  <c:v>5.4108000000000001</c:v>
                </c:pt>
                <c:pt idx="1369">
                  <c:v>5.4159249999999997</c:v>
                </c:pt>
                <c:pt idx="1370">
                  <c:v>5.4215999999999998</c:v>
                </c:pt>
                <c:pt idx="1371">
                  <c:v>5.4278250000000003</c:v>
                </c:pt>
                <c:pt idx="1372">
                  <c:v>5.4346750000000004</c:v>
                </c:pt>
                <c:pt idx="1373">
                  <c:v>5.43675</c:v>
                </c:pt>
                <c:pt idx="1374">
                  <c:v>5.4390000000000001</c:v>
                </c:pt>
                <c:pt idx="1375">
                  <c:v>5.4414999999999996</c:v>
                </c:pt>
                <c:pt idx="1376">
                  <c:v>5.4442499999999994</c:v>
                </c:pt>
                <c:pt idx="1377">
                  <c:v>5.4472750000000003</c:v>
                </c:pt>
                <c:pt idx="1378">
                  <c:v>5.4505749999999997</c:v>
                </c:pt>
                <c:pt idx="1379">
                  <c:v>5.4542250000000001</c:v>
                </c:pt>
                <c:pt idx="1380">
                  <c:v>5.4582499999999996</c:v>
                </c:pt>
                <c:pt idx="1381">
                  <c:v>5.4626749999999999</c:v>
                </c:pt>
                <c:pt idx="1382">
                  <c:v>5.4675250000000002</c:v>
                </c:pt>
                <c:pt idx="1383">
                  <c:v>5.4728750000000002</c:v>
                </c:pt>
                <c:pt idx="1384">
                  <c:v>5.4787500000000007</c:v>
                </c:pt>
                <c:pt idx="1385">
                  <c:v>5.4852249999999998</c:v>
                </c:pt>
                <c:pt idx="1386">
                  <c:v>5.4923500000000001</c:v>
                </c:pt>
                <c:pt idx="1387">
                  <c:v>5.5000499999999999</c:v>
                </c:pt>
                <c:pt idx="1388">
                  <c:v>5.5077750000000005</c:v>
                </c:pt>
                <c:pt idx="1389">
                  <c:v>5.5155250000000002</c:v>
                </c:pt>
                <c:pt idx="1390">
                  <c:v>5.5232999999999999</c:v>
                </c:pt>
                <c:pt idx="1391">
                  <c:v>5.5310499999999996</c:v>
                </c:pt>
                <c:pt idx="1392">
                  <c:v>5.5387750000000002</c:v>
                </c:pt>
                <c:pt idx="1393">
                  <c:v>5.5465</c:v>
                </c:pt>
                <c:pt idx="1394">
                  <c:v>5.5542750000000005</c:v>
                </c:pt>
                <c:pt idx="1395">
                  <c:v>5.5620750000000001</c:v>
                </c:pt>
                <c:pt idx="1396">
                  <c:v>5.5698249999999998</c:v>
                </c:pt>
                <c:pt idx="1397">
                  <c:v>5.5776500000000002</c:v>
                </c:pt>
                <c:pt idx="1398">
                  <c:v>5.5814999999999992</c:v>
                </c:pt>
                <c:pt idx="1399">
                  <c:v>5.5852500000000003</c:v>
                </c:pt>
                <c:pt idx="1400">
                  <c:v>5.5893749999999995</c:v>
                </c:pt>
                <c:pt idx="1401">
                  <c:v>5.5939250000000005</c:v>
                </c:pt>
                <c:pt idx="1402">
                  <c:v>5.5988999999999995</c:v>
                </c:pt>
                <c:pt idx="1403">
                  <c:v>5.6044</c:v>
                </c:pt>
                <c:pt idx="1404">
                  <c:v>5.6104250000000002</c:v>
                </c:pt>
                <c:pt idx="1405">
                  <c:v>5.6170749999999998</c:v>
                </c:pt>
                <c:pt idx="1406">
                  <c:v>5.6244000000000005</c:v>
                </c:pt>
                <c:pt idx="1407">
                  <c:v>5.6322000000000001</c:v>
                </c:pt>
                <c:pt idx="1408">
                  <c:v>5.64</c:v>
                </c:pt>
                <c:pt idx="1409">
                  <c:v>5.6478250000000001</c:v>
                </c:pt>
                <c:pt idx="1410">
                  <c:v>5.6557499999999994</c:v>
                </c:pt>
                <c:pt idx="1411">
                  <c:v>5.6637000000000004</c:v>
                </c:pt>
                <c:pt idx="1412">
                  <c:v>5.6716250000000006</c:v>
                </c:pt>
                <c:pt idx="1413">
                  <c:v>5.6795</c:v>
                </c:pt>
                <c:pt idx="1414">
                  <c:v>5.6873750000000003</c:v>
                </c:pt>
                <c:pt idx="1415">
                  <c:v>5.6952250000000006</c:v>
                </c:pt>
                <c:pt idx="1416">
                  <c:v>5.7030750000000001</c:v>
                </c:pt>
                <c:pt idx="1417">
                  <c:v>5.7111000000000001</c:v>
                </c:pt>
                <c:pt idx="1418">
                  <c:v>5.7153</c:v>
                </c:pt>
                <c:pt idx="1419">
                  <c:v>5.7199</c:v>
                </c:pt>
                <c:pt idx="1420">
                  <c:v>5.7250000000000005</c:v>
                </c:pt>
                <c:pt idx="1421">
                  <c:v>5.730575</c:v>
                </c:pt>
                <c:pt idx="1422">
                  <c:v>5.7367249999999999</c:v>
                </c:pt>
                <c:pt idx="1423">
                  <c:v>5.7435</c:v>
                </c:pt>
                <c:pt idx="1424">
                  <c:v>5.7509499999999996</c:v>
                </c:pt>
                <c:pt idx="1425">
                  <c:v>5.7589000000000006</c:v>
                </c:pt>
                <c:pt idx="1426">
                  <c:v>5.7668249999999999</c:v>
                </c:pt>
                <c:pt idx="1427">
                  <c:v>5.77475</c:v>
                </c:pt>
                <c:pt idx="1428">
                  <c:v>5.7827999999999999</c:v>
                </c:pt>
                <c:pt idx="1429">
                  <c:v>5.7908749999999998</c:v>
                </c:pt>
                <c:pt idx="1430">
                  <c:v>5.7989499999999996</c:v>
                </c:pt>
                <c:pt idx="1431">
                  <c:v>5.8070249999999994</c:v>
                </c:pt>
                <c:pt idx="1432">
                  <c:v>5.8151000000000002</c:v>
                </c:pt>
                <c:pt idx="1433">
                  <c:v>5.823175</c:v>
                </c:pt>
                <c:pt idx="1434">
                  <c:v>5.8312500000000007</c:v>
                </c:pt>
                <c:pt idx="1435">
                  <c:v>5.8393500000000005</c:v>
                </c:pt>
                <c:pt idx="1436">
                  <c:v>5.8474249999999994</c:v>
                </c:pt>
                <c:pt idx="1437">
                  <c:v>5.8555000000000001</c:v>
                </c:pt>
                <c:pt idx="1438">
                  <c:v>5.863575</c:v>
                </c:pt>
                <c:pt idx="1439">
                  <c:v>5.8716499999999998</c:v>
                </c:pt>
                <c:pt idx="1440">
                  <c:v>5.8797500000000005</c:v>
                </c:pt>
                <c:pt idx="1441">
                  <c:v>5.8840249999999994</c:v>
                </c:pt>
                <c:pt idx="1442">
                  <c:v>5.888725</c:v>
                </c:pt>
                <c:pt idx="1443">
                  <c:v>5.8938999999999995</c:v>
                </c:pt>
                <c:pt idx="1444">
                  <c:v>5.8996000000000004</c:v>
                </c:pt>
                <c:pt idx="1445">
                  <c:v>5.905875</c:v>
                </c:pt>
                <c:pt idx="1446">
                  <c:v>5.9127749999999999</c:v>
                </c:pt>
                <c:pt idx="1447">
                  <c:v>5.9193750000000005</c:v>
                </c:pt>
                <c:pt idx="1448">
                  <c:v>5.9266500000000004</c:v>
                </c:pt>
                <c:pt idx="1449">
                  <c:v>5.9346500000000004</c:v>
                </c:pt>
                <c:pt idx="1450">
                  <c:v>5.9427750000000001</c:v>
                </c:pt>
                <c:pt idx="1451">
                  <c:v>5.9508749999999999</c:v>
                </c:pt>
                <c:pt idx="1452">
                  <c:v>5.9589999999999996</c:v>
                </c:pt>
                <c:pt idx="1453">
                  <c:v>5.9660500000000001</c:v>
                </c:pt>
                <c:pt idx="1454">
                  <c:v>5.9737999999999998</c:v>
                </c:pt>
                <c:pt idx="1455">
                  <c:v>5.9819249999999995</c:v>
                </c:pt>
                <c:pt idx="1456">
                  <c:v>5.9900500000000001</c:v>
                </c:pt>
                <c:pt idx="1457">
                  <c:v>5.9981999999999998</c:v>
                </c:pt>
                <c:pt idx="1458">
                  <c:v>6.0063500000000003</c:v>
                </c:pt>
                <c:pt idx="1459">
                  <c:v>6.0145</c:v>
                </c:pt>
                <c:pt idx="1460">
                  <c:v>6.0226500000000005</c:v>
                </c:pt>
                <c:pt idx="1461">
                  <c:v>6.0308000000000002</c:v>
                </c:pt>
                <c:pt idx="1462">
                  <c:v>6.0389499999999998</c:v>
                </c:pt>
                <c:pt idx="1463">
                  <c:v>6.0470999999999995</c:v>
                </c:pt>
                <c:pt idx="1464">
                  <c:v>6.05525</c:v>
                </c:pt>
                <c:pt idx="1465">
                  <c:v>6.0634500000000005</c:v>
                </c:pt>
                <c:pt idx="1466">
                  <c:v>6.0716749999999999</c:v>
                </c:pt>
                <c:pt idx="1467">
                  <c:v>6.0798749999999995</c:v>
                </c:pt>
                <c:pt idx="1468">
                  <c:v>6.0880999999999998</c:v>
                </c:pt>
                <c:pt idx="1469">
                  <c:v>6.0963000000000003</c:v>
                </c:pt>
                <c:pt idx="1470">
                  <c:v>6.1045250000000006</c:v>
                </c:pt>
                <c:pt idx="1471">
                  <c:v>6.1127250000000002</c:v>
                </c:pt>
                <c:pt idx="1472">
                  <c:v>6.1209499999999997</c:v>
                </c:pt>
                <c:pt idx="1473">
                  <c:v>6.1291500000000001</c:v>
                </c:pt>
                <c:pt idx="1474">
                  <c:v>6.1373749999999996</c:v>
                </c:pt>
                <c:pt idx="1475">
                  <c:v>6.1456</c:v>
                </c:pt>
                <c:pt idx="1476">
                  <c:v>6.1497250000000001</c:v>
                </c:pt>
                <c:pt idx="1477">
                  <c:v>6.1542750000000002</c:v>
                </c:pt>
                <c:pt idx="1478">
                  <c:v>6.1593</c:v>
                </c:pt>
                <c:pt idx="1479">
                  <c:v>6.1648000000000005</c:v>
                </c:pt>
                <c:pt idx="1480">
                  <c:v>6.1708499999999997</c:v>
                </c:pt>
                <c:pt idx="1481">
                  <c:v>6.1775249999999993</c:v>
                </c:pt>
                <c:pt idx="1482">
                  <c:v>6.18485</c:v>
                </c:pt>
                <c:pt idx="1483">
                  <c:v>6.1928999999999998</c:v>
                </c:pt>
                <c:pt idx="1484">
                  <c:v>6.2011249999999993</c:v>
                </c:pt>
                <c:pt idx="1485">
                  <c:v>6.2093750000000005</c:v>
                </c:pt>
                <c:pt idx="1486">
                  <c:v>6.2176</c:v>
                </c:pt>
                <c:pt idx="1487">
                  <c:v>6.2258500000000003</c:v>
                </c:pt>
                <c:pt idx="1488">
                  <c:v>6.2340999999999998</c:v>
                </c:pt>
                <c:pt idx="1489">
                  <c:v>6.2423500000000001</c:v>
                </c:pt>
                <c:pt idx="1490">
                  <c:v>6.2506000000000004</c:v>
                </c:pt>
                <c:pt idx="1491">
                  <c:v>6.2588500000000007</c:v>
                </c:pt>
                <c:pt idx="1492">
                  <c:v>6.2626499999999998</c:v>
                </c:pt>
                <c:pt idx="1493">
                  <c:v>6.2668249999999999</c:v>
                </c:pt>
                <c:pt idx="1494">
                  <c:v>6.2714000000000008</c:v>
                </c:pt>
                <c:pt idx="1495">
                  <c:v>6.2753249999999996</c:v>
                </c:pt>
                <c:pt idx="1496">
                  <c:v>6.2796249999999993</c:v>
                </c:pt>
                <c:pt idx="1497">
                  <c:v>6.2835999999999999</c:v>
                </c:pt>
                <c:pt idx="1498">
                  <c:v>6.2880000000000003</c:v>
                </c:pt>
                <c:pt idx="1499">
                  <c:v>6.2920000000000007</c:v>
                </c:pt>
                <c:pt idx="1500">
                  <c:v>6.2964250000000002</c:v>
                </c:pt>
                <c:pt idx="1501">
                  <c:v>6.3013000000000003</c:v>
                </c:pt>
                <c:pt idx="1502">
                  <c:v>6.3066499999999994</c:v>
                </c:pt>
                <c:pt idx="1503">
                  <c:v>6.3125499999999999</c:v>
                </c:pt>
                <c:pt idx="1504">
                  <c:v>6.3190249999999999</c:v>
                </c:pt>
                <c:pt idx="1505">
                  <c:v>6.3261250000000002</c:v>
                </c:pt>
                <c:pt idx="1506">
                  <c:v>6.3339749999999997</c:v>
                </c:pt>
                <c:pt idx="1507">
                  <c:v>6.3422749999999999</c:v>
                </c:pt>
                <c:pt idx="1508">
                  <c:v>6.3505750000000001</c:v>
                </c:pt>
                <c:pt idx="1509">
                  <c:v>6.3588500000000003</c:v>
                </c:pt>
                <c:pt idx="1510">
                  <c:v>6.3671500000000005</c:v>
                </c:pt>
                <c:pt idx="1511">
                  <c:v>6.3754500000000007</c:v>
                </c:pt>
                <c:pt idx="1512">
                  <c:v>6.3837500000000009</c:v>
                </c:pt>
                <c:pt idx="1513">
                  <c:v>6.3920500000000002</c:v>
                </c:pt>
                <c:pt idx="1514">
                  <c:v>6.4003749999999995</c:v>
                </c:pt>
                <c:pt idx="1515">
                  <c:v>6.4086749999999997</c:v>
                </c:pt>
                <c:pt idx="1516">
                  <c:v>6.4170000000000007</c:v>
                </c:pt>
                <c:pt idx="1517">
                  <c:v>6.425325</c:v>
                </c:pt>
                <c:pt idx="1518">
                  <c:v>6.433675</c:v>
                </c:pt>
                <c:pt idx="1519">
                  <c:v>6.4420000000000002</c:v>
                </c:pt>
                <c:pt idx="1520">
                  <c:v>6.4503249999999994</c:v>
                </c:pt>
                <c:pt idx="1521">
                  <c:v>6.4587000000000003</c:v>
                </c:pt>
                <c:pt idx="1522">
                  <c:v>6.4670749999999995</c:v>
                </c:pt>
                <c:pt idx="1523">
                  <c:v>6.4754750000000003</c:v>
                </c:pt>
                <c:pt idx="1524">
                  <c:v>6.4838499999999994</c:v>
                </c:pt>
                <c:pt idx="1525">
                  <c:v>6.4867499999999998</c:v>
                </c:pt>
                <c:pt idx="1526">
                  <c:v>6.4899500000000003</c:v>
                </c:pt>
                <c:pt idx="1527">
                  <c:v>6.4934750000000001</c:v>
                </c:pt>
                <c:pt idx="1528">
                  <c:v>6.49735</c:v>
                </c:pt>
                <c:pt idx="1529">
                  <c:v>6.5016249999999998</c:v>
                </c:pt>
                <c:pt idx="1530">
                  <c:v>6.5062999999999995</c:v>
                </c:pt>
                <c:pt idx="1531">
                  <c:v>6.5114749999999999</c:v>
                </c:pt>
                <c:pt idx="1532">
                  <c:v>6.5171250000000001</c:v>
                </c:pt>
                <c:pt idx="1533">
                  <c:v>6.5233749999999997</c:v>
                </c:pt>
                <c:pt idx="1534">
                  <c:v>6.5302499999999997</c:v>
                </c:pt>
                <c:pt idx="1535">
                  <c:v>6.5343499999999999</c:v>
                </c:pt>
                <c:pt idx="1536">
                  <c:v>6.5388500000000001</c:v>
                </c:pt>
                <c:pt idx="1537">
                  <c:v>6.5437999999999992</c:v>
                </c:pt>
                <c:pt idx="1538">
                  <c:v>6.5492499999999998</c:v>
                </c:pt>
                <c:pt idx="1539">
                  <c:v>6.55525</c:v>
                </c:pt>
                <c:pt idx="1540">
                  <c:v>6.5618750000000006</c:v>
                </c:pt>
                <c:pt idx="1541">
                  <c:v>6.5691250000000005</c:v>
                </c:pt>
                <c:pt idx="1542">
                  <c:v>6.5770999999999997</c:v>
                </c:pt>
                <c:pt idx="1543">
                  <c:v>6.5855999999999995</c:v>
                </c:pt>
                <c:pt idx="1544">
                  <c:v>6.5941000000000001</c:v>
                </c:pt>
                <c:pt idx="1545">
                  <c:v>6.6024749999999992</c:v>
                </c:pt>
                <c:pt idx="1546">
                  <c:v>6.6109249999999991</c:v>
                </c:pt>
                <c:pt idx="1547">
                  <c:v>6.6193</c:v>
                </c:pt>
                <c:pt idx="1548">
                  <c:v>6.6275749999999993</c:v>
                </c:pt>
                <c:pt idx="1549">
                  <c:v>6.6314500000000001</c:v>
                </c:pt>
                <c:pt idx="1550">
                  <c:v>6.6357250000000008</c:v>
                </c:pt>
                <c:pt idx="1551">
                  <c:v>6.6404249999999996</c:v>
                </c:pt>
                <c:pt idx="1552">
                  <c:v>6.6455749999999991</c:v>
                </c:pt>
                <c:pt idx="1553">
                  <c:v>6.6512500000000001</c:v>
                </c:pt>
                <c:pt idx="1554">
                  <c:v>6.6574999999999998</c:v>
                </c:pt>
                <c:pt idx="1555">
                  <c:v>6.6643749999999997</c:v>
                </c:pt>
                <c:pt idx="1556">
                  <c:v>6.6719499999999998</c:v>
                </c:pt>
                <c:pt idx="1557">
                  <c:v>6.6798500000000001</c:v>
                </c:pt>
                <c:pt idx="1558">
                  <c:v>6.6873000000000005</c:v>
                </c:pt>
                <c:pt idx="1559">
                  <c:v>6.6946000000000003</c:v>
                </c:pt>
                <c:pt idx="1560">
                  <c:v>6.7020250000000008</c:v>
                </c:pt>
                <c:pt idx="1561">
                  <c:v>6.7098249999999995</c:v>
                </c:pt>
                <c:pt idx="1562">
                  <c:v>6.7173250000000007</c:v>
                </c:pt>
                <c:pt idx="1563">
                  <c:v>6.7245499999999998</c:v>
                </c:pt>
                <c:pt idx="1564">
                  <c:v>6.7316500000000001</c:v>
                </c:pt>
                <c:pt idx="1565">
                  <c:v>6.7388750000000002</c:v>
                </c:pt>
                <c:pt idx="1566">
                  <c:v>6.7463499999999996</c:v>
                </c:pt>
                <c:pt idx="1567">
                  <c:v>6.7535750000000005</c:v>
                </c:pt>
                <c:pt idx="1568">
                  <c:v>6.7605500000000003</c:v>
                </c:pt>
                <c:pt idx="1569">
                  <c:v>6.7673999999999994</c:v>
                </c:pt>
                <c:pt idx="1570">
                  <c:v>6.7743000000000002</c:v>
                </c:pt>
                <c:pt idx="1571">
                  <c:v>6.7815500000000002</c:v>
                </c:pt>
                <c:pt idx="1572">
                  <c:v>6.7887249999999995</c:v>
                </c:pt>
                <c:pt idx="1573">
                  <c:v>6.7956000000000003</c:v>
                </c:pt>
                <c:pt idx="1574">
                  <c:v>6.8022750000000007</c:v>
                </c:pt>
                <c:pt idx="1575">
                  <c:v>6.8089250000000003</c:v>
                </c:pt>
                <c:pt idx="1576">
                  <c:v>6.8156750000000006</c:v>
                </c:pt>
                <c:pt idx="1577">
                  <c:v>6.8226499999999994</c:v>
                </c:pt>
                <c:pt idx="1578">
                  <c:v>6.8294250000000005</c:v>
                </c:pt>
                <c:pt idx="1579">
                  <c:v>6.8360249999999994</c:v>
                </c:pt>
                <c:pt idx="1580">
                  <c:v>6.8425250000000011</c:v>
                </c:pt>
                <c:pt idx="1581">
                  <c:v>6.8491</c:v>
                </c:pt>
                <c:pt idx="1582">
                  <c:v>6.8557499999999996</c:v>
                </c:pt>
                <c:pt idx="1583">
                  <c:v>6.862425</c:v>
                </c:pt>
                <c:pt idx="1584">
                  <c:v>6.8689499999999999</c:v>
                </c:pt>
                <c:pt idx="1585">
                  <c:v>6.8754</c:v>
                </c:pt>
                <c:pt idx="1586">
                  <c:v>6.881875</c:v>
                </c:pt>
                <c:pt idx="1587">
                  <c:v>6.888374999999999</c:v>
                </c:pt>
                <c:pt idx="1588">
                  <c:v>6.8949999999999996</c:v>
                </c:pt>
                <c:pt idx="1589">
                  <c:v>6.9015000000000004</c:v>
                </c:pt>
                <c:pt idx="1590">
                  <c:v>6.9056000000000006</c:v>
                </c:pt>
                <c:pt idx="1591">
                  <c:v>6.9101250000000007</c:v>
                </c:pt>
                <c:pt idx="1592">
                  <c:v>6.9151000000000007</c:v>
                </c:pt>
                <c:pt idx="1593">
                  <c:v>6.9188999999999998</c:v>
                </c:pt>
                <c:pt idx="1594">
                  <c:v>6.9230999999999998</c:v>
                </c:pt>
                <c:pt idx="1595">
                  <c:v>6.9277249999999997</c:v>
                </c:pt>
                <c:pt idx="1596">
                  <c:v>6.9328000000000003</c:v>
                </c:pt>
                <c:pt idx="1597">
                  <c:v>6.9383749999999997</c:v>
                </c:pt>
                <c:pt idx="1598">
                  <c:v>6.9445249999999996</c:v>
                </c:pt>
                <c:pt idx="1599">
                  <c:v>6.9490750000000006</c:v>
                </c:pt>
                <c:pt idx="1600">
                  <c:v>6.9540500000000005</c:v>
                </c:pt>
                <c:pt idx="1601">
                  <c:v>6.9595500000000001</c:v>
                </c:pt>
                <c:pt idx="1602">
                  <c:v>6.9655999999999993</c:v>
                </c:pt>
                <c:pt idx="1603">
                  <c:v>6.9720249999999995</c:v>
                </c:pt>
                <c:pt idx="1604">
                  <c:v>6.9783499999999998</c:v>
                </c:pt>
                <c:pt idx="1605">
                  <c:v>6.9846750000000002</c:v>
                </c:pt>
                <c:pt idx="1606">
                  <c:v>6.9910500000000004</c:v>
                </c:pt>
                <c:pt idx="1607">
                  <c:v>6.9974750000000006</c:v>
                </c:pt>
                <c:pt idx="1608">
                  <c:v>7.0039749999999996</c:v>
                </c:pt>
                <c:pt idx="1609">
                  <c:v>7.0103</c:v>
                </c:pt>
                <c:pt idx="1610">
                  <c:v>7.0166000000000004</c:v>
                </c:pt>
                <c:pt idx="1611">
                  <c:v>7.022924999999999</c:v>
                </c:pt>
                <c:pt idx="1612">
                  <c:v>7.0290749999999997</c:v>
                </c:pt>
                <c:pt idx="1613">
                  <c:v>7.0354000000000001</c:v>
                </c:pt>
                <c:pt idx="1614">
                  <c:v>7.0417499999999995</c:v>
                </c:pt>
                <c:pt idx="1615">
                  <c:v>7.0466500000000005</c:v>
                </c:pt>
                <c:pt idx="1616">
                  <c:v>7.0520250000000004</c:v>
                </c:pt>
                <c:pt idx="1617">
                  <c:v>7.0579499999999999</c:v>
                </c:pt>
                <c:pt idx="1618">
                  <c:v>7.0642499999999995</c:v>
                </c:pt>
                <c:pt idx="1619">
                  <c:v>7.0704000000000002</c:v>
                </c:pt>
                <c:pt idx="1620">
                  <c:v>7.0767250000000006</c:v>
                </c:pt>
                <c:pt idx="1621">
                  <c:v>7.0809499999999996</c:v>
                </c:pt>
                <c:pt idx="1622">
                  <c:v>7.0856249999999994</c:v>
                </c:pt>
                <c:pt idx="1623">
                  <c:v>7.0907499999999999</c:v>
                </c:pt>
                <c:pt idx="1624">
                  <c:v>7.096375000000001</c:v>
                </c:pt>
                <c:pt idx="1625">
                  <c:v>7.1025749999999999</c:v>
                </c:pt>
                <c:pt idx="1626">
                  <c:v>7.1088250000000004</c:v>
                </c:pt>
                <c:pt idx="1627">
                  <c:v>7.1151500000000008</c:v>
                </c:pt>
                <c:pt idx="1628">
                  <c:v>7.1214749999999993</c:v>
                </c:pt>
                <c:pt idx="1629">
                  <c:v>7.1277749999999997</c:v>
                </c:pt>
                <c:pt idx="1630">
                  <c:v>7.1329249999999993</c:v>
                </c:pt>
                <c:pt idx="1631">
                  <c:v>7.1385749999999994</c:v>
                </c:pt>
                <c:pt idx="1632">
                  <c:v>7.1448</c:v>
                </c:pt>
                <c:pt idx="1633">
                  <c:v>7.1511500000000003</c:v>
                </c:pt>
                <c:pt idx="1634">
                  <c:v>7.1574499999999999</c:v>
                </c:pt>
                <c:pt idx="1635">
                  <c:v>7.1637999999999993</c:v>
                </c:pt>
                <c:pt idx="1636">
                  <c:v>7.1701249999999996</c:v>
                </c:pt>
                <c:pt idx="1637">
                  <c:v>7.1764749999999999</c:v>
                </c:pt>
                <c:pt idx="1638">
                  <c:v>7.1828749999999992</c:v>
                </c:pt>
                <c:pt idx="1639">
                  <c:v>7.1891999999999996</c:v>
                </c:pt>
                <c:pt idx="1640">
                  <c:v>7.1954750000000001</c:v>
                </c:pt>
                <c:pt idx="1641">
                  <c:v>7.2018250000000004</c:v>
                </c:pt>
                <c:pt idx="1642">
                  <c:v>7.2081999999999997</c:v>
                </c:pt>
                <c:pt idx="1643">
                  <c:v>7.2145999999999999</c:v>
                </c:pt>
                <c:pt idx="1644">
                  <c:v>7.2210000000000001</c:v>
                </c:pt>
                <c:pt idx="1645">
                  <c:v>7.2273500000000004</c:v>
                </c:pt>
                <c:pt idx="1646">
                  <c:v>7.2336999999999998</c:v>
                </c:pt>
                <c:pt idx="1647">
                  <c:v>7.240050000000001</c:v>
                </c:pt>
                <c:pt idx="1648">
                  <c:v>7.2464749999999993</c:v>
                </c:pt>
                <c:pt idx="1649">
                  <c:v>7.2529250000000003</c:v>
                </c:pt>
                <c:pt idx="1650">
                  <c:v>7.2593500000000004</c:v>
                </c:pt>
                <c:pt idx="1651">
                  <c:v>7.2657250000000007</c:v>
                </c:pt>
                <c:pt idx="1652">
                  <c:v>7.272125</c:v>
                </c:pt>
                <c:pt idx="1653">
                  <c:v>7.2785500000000001</c:v>
                </c:pt>
                <c:pt idx="1654">
                  <c:v>7.2849499999999994</c:v>
                </c:pt>
                <c:pt idx="1655">
                  <c:v>7.2914250000000003</c:v>
                </c:pt>
                <c:pt idx="1656">
                  <c:v>7.2978500000000004</c:v>
                </c:pt>
                <c:pt idx="1657">
                  <c:v>7.3016750000000004</c:v>
                </c:pt>
                <c:pt idx="1658">
                  <c:v>7.3058499999999995</c:v>
                </c:pt>
                <c:pt idx="1659">
                  <c:v>7.3104500000000003</c:v>
                </c:pt>
                <c:pt idx="1660">
                  <c:v>7.3155000000000001</c:v>
                </c:pt>
                <c:pt idx="1661">
                  <c:v>7.3210750000000004</c:v>
                </c:pt>
                <c:pt idx="1662">
                  <c:v>7.3272000000000004</c:v>
                </c:pt>
                <c:pt idx="1663">
                  <c:v>7.3337000000000003</c:v>
                </c:pt>
                <c:pt idx="1664">
                  <c:v>7.3401999999999994</c:v>
                </c:pt>
                <c:pt idx="1665">
                  <c:v>7.3467250000000002</c:v>
                </c:pt>
                <c:pt idx="1666">
                  <c:v>7.3532749999999991</c:v>
                </c:pt>
                <c:pt idx="1667">
                  <c:v>7.35975</c:v>
                </c:pt>
                <c:pt idx="1668">
                  <c:v>7.366225</c:v>
                </c:pt>
                <c:pt idx="1669">
                  <c:v>7.3727249999999991</c:v>
                </c:pt>
                <c:pt idx="1670">
                  <c:v>7.3792750000000007</c:v>
                </c:pt>
                <c:pt idx="1671">
                  <c:v>7.3858249999999996</c:v>
                </c:pt>
                <c:pt idx="1672">
                  <c:v>7.3924000000000003</c:v>
                </c:pt>
                <c:pt idx="1673">
                  <c:v>7.3989500000000001</c:v>
                </c:pt>
                <c:pt idx="1674">
                  <c:v>7.4054499999999992</c:v>
                </c:pt>
                <c:pt idx="1675">
                  <c:v>7.4120249999999999</c:v>
                </c:pt>
                <c:pt idx="1676">
                  <c:v>7.4185499999999998</c:v>
                </c:pt>
                <c:pt idx="1677">
                  <c:v>7.4250750000000005</c:v>
                </c:pt>
                <c:pt idx="1678">
                  <c:v>7.4315999999999995</c:v>
                </c:pt>
                <c:pt idx="1679">
                  <c:v>7.4381249999999994</c:v>
                </c:pt>
                <c:pt idx="1680">
                  <c:v>7.4446750000000002</c:v>
                </c:pt>
                <c:pt idx="1681">
                  <c:v>7.4511750000000001</c:v>
                </c:pt>
                <c:pt idx="1682">
                  <c:v>7.4577000000000009</c:v>
                </c:pt>
                <c:pt idx="1683">
                  <c:v>7.4643249999999997</c:v>
                </c:pt>
                <c:pt idx="1684">
                  <c:v>7.4708750000000004</c:v>
                </c:pt>
                <c:pt idx="1685">
                  <c:v>7.4774750000000001</c:v>
                </c:pt>
                <c:pt idx="1686">
                  <c:v>7.4840249999999999</c:v>
                </c:pt>
                <c:pt idx="1687">
                  <c:v>7.4906500000000005</c:v>
                </c:pt>
                <c:pt idx="1688">
                  <c:v>7.4940750000000005</c:v>
                </c:pt>
                <c:pt idx="1689">
                  <c:v>7.4978749999999996</c:v>
                </c:pt>
                <c:pt idx="1690">
                  <c:v>7.5020500000000006</c:v>
                </c:pt>
                <c:pt idx="1691">
                  <c:v>7.5066249999999997</c:v>
                </c:pt>
                <c:pt idx="1692">
                  <c:v>7.5116749999999994</c:v>
                </c:pt>
                <c:pt idx="1693">
                  <c:v>7.5172249999999998</c:v>
                </c:pt>
                <c:pt idx="1694">
                  <c:v>7.5233249999999998</c:v>
                </c:pt>
                <c:pt idx="1695">
                  <c:v>7.5299500000000004</c:v>
                </c:pt>
                <c:pt idx="1696">
                  <c:v>7.5366249999999999</c:v>
                </c:pt>
                <c:pt idx="1697">
                  <c:v>7.5432499999999996</c:v>
                </c:pt>
                <c:pt idx="1698">
                  <c:v>7.549925</c:v>
                </c:pt>
                <c:pt idx="1699">
                  <c:v>7.5566750000000003</c:v>
                </c:pt>
                <c:pt idx="1700">
                  <c:v>7.5633249999999999</c:v>
                </c:pt>
                <c:pt idx="1701">
                  <c:v>7.5699500000000004</c:v>
                </c:pt>
                <c:pt idx="1702">
                  <c:v>7.5766</c:v>
                </c:pt>
                <c:pt idx="1703">
                  <c:v>7.5833250000000003</c:v>
                </c:pt>
                <c:pt idx="1704">
                  <c:v>7.5899749999999999</c:v>
                </c:pt>
                <c:pt idx="1705">
                  <c:v>7.5966750000000003</c:v>
                </c:pt>
                <c:pt idx="1706">
                  <c:v>7.6033749999999998</c:v>
                </c:pt>
                <c:pt idx="1707">
                  <c:v>7.6100749999999993</c:v>
                </c:pt>
                <c:pt idx="1708">
                  <c:v>7.6167250000000006</c:v>
                </c:pt>
                <c:pt idx="1709">
                  <c:v>7.6234500000000001</c:v>
                </c:pt>
                <c:pt idx="1710">
                  <c:v>7.6301750000000004</c:v>
                </c:pt>
                <c:pt idx="1711">
                  <c:v>7.6368500000000008</c:v>
                </c:pt>
                <c:pt idx="1712">
                  <c:v>7.6435749999999993</c:v>
                </c:pt>
                <c:pt idx="1713">
                  <c:v>7.6501999999999999</c:v>
                </c:pt>
                <c:pt idx="1714">
                  <c:v>7.656975000000001</c:v>
                </c:pt>
                <c:pt idx="1715">
                  <c:v>7.6637250000000003</c:v>
                </c:pt>
                <c:pt idx="1716">
                  <c:v>7.6704750000000006</c:v>
                </c:pt>
                <c:pt idx="1717">
                  <c:v>7.6749000000000001</c:v>
                </c:pt>
                <c:pt idx="1718">
                  <c:v>7.6797749999999994</c:v>
                </c:pt>
                <c:pt idx="1719">
                  <c:v>7.6851249999999993</c:v>
                </c:pt>
                <c:pt idx="1720">
                  <c:v>7.6910249999999998</c:v>
                </c:pt>
                <c:pt idx="1721">
                  <c:v>7.6974999999999998</c:v>
                </c:pt>
                <c:pt idx="1722">
                  <c:v>7.7041750000000002</c:v>
                </c:pt>
                <c:pt idx="1723">
                  <c:v>7.7108750000000006</c:v>
                </c:pt>
                <c:pt idx="1724">
                  <c:v>7.7176749999999998</c:v>
                </c:pt>
                <c:pt idx="1725">
                  <c:v>7.724499999999999</c:v>
                </c:pt>
                <c:pt idx="1726">
                  <c:v>7.7313499999999991</c:v>
                </c:pt>
                <c:pt idx="1727">
                  <c:v>7.7381250000000001</c:v>
                </c:pt>
                <c:pt idx="1728">
                  <c:v>7.7418749999999994</c:v>
                </c:pt>
                <c:pt idx="1729">
                  <c:v>7.7460000000000004</c:v>
                </c:pt>
                <c:pt idx="1730">
                  <c:v>7.7505500000000005</c:v>
                </c:pt>
                <c:pt idx="1731">
                  <c:v>7.7555250000000004</c:v>
                </c:pt>
                <c:pt idx="1732">
                  <c:v>7.761025000000001</c:v>
                </c:pt>
                <c:pt idx="1733">
                  <c:v>7.7670749999999993</c:v>
                </c:pt>
                <c:pt idx="1734">
                  <c:v>7.7736999999999998</c:v>
                </c:pt>
                <c:pt idx="1735">
                  <c:v>7.7806749999999996</c:v>
                </c:pt>
                <c:pt idx="1736">
                  <c:v>7.7876000000000003</c:v>
                </c:pt>
                <c:pt idx="1737">
                  <c:v>7.7944749999999994</c:v>
                </c:pt>
                <c:pt idx="1738">
                  <c:v>7.8013250000000003</c:v>
                </c:pt>
                <c:pt idx="1739">
                  <c:v>7.8083499999999999</c:v>
                </c:pt>
                <c:pt idx="1740">
                  <c:v>7.8152999999999997</c:v>
                </c:pt>
                <c:pt idx="1741">
                  <c:v>7.8222249999999995</c:v>
                </c:pt>
                <c:pt idx="1742">
                  <c:v>7.8291000000000004</c:v>
                </c:pt>
                <c:pt idx="1743">
                  <c:v>7.836075000000001</c:v>
                </c:pt>
                <c:pt idx="1744">
                  <c:v>7.8430749999999989</c:v>
                </c:pt>
                <c:pt idx="1745">
                  <c:v>7.8500249999999996</c:v>
                </c:pt>
                <c:pt idx="1746">
                  <c:v>7.8569249999999995</c:v>
                </c:pt>
                <c:pt idx="1747">
                  <c:v>7.8638749999999993</c:v>
                </c:pt>
                <c:pt idx="1748">
                  <c:v>7.8709500000000006</c:v>
                </c:pt>
                <c:pt idx="1749">
                  <c:v>7.8780000000000001</c:v>
                </c:pt>
                <c:pt idx="1750">
                  <c:v>7.8849499999999999</c:v>
                </c:pt>
                <c:pt idx="1751">
                  <c:v>7.8919000000000006</c:v>
                </c:pt>
                <c:pt idx="1752">
                  <c:v>7.8989750000000001</c:v>
                </c:pt>
                <c:pt idx="1753">
                  <c:v>7.9061250000000003</c:v>
                </c:pt>
                <c:pt idx="1754">
                  <c:v>7.9132249999999997</c:v>
                </c:pt>
                <c:pt idx="1755">
                  <c:v>7.9202999999999992</c:v>
                </c:pt>
                <c:pt idx="1756">
                  <c:v>7.9275750000000009</c:v>
                </c:pt>
                <c:pt idx="1757">
                  <c:v>7.9347500000000002</c:v>
                </c:pt>
                <c:pt idx="1758">
                  <c:v>7.9419500000000003</c:v>
                </c:pt>
                <c:pt idx="1759">
                  <c:v>7.9492750000000001</c:v>
                </c:pt>
                <c:pt idx="1760">
                  <c:v>7.95655</c:v>
                </c:pt>
                <c:pt idx="1761">
                  <c:v>7.9636250000000004</c:v>
                </c:pt>
                <c:pt idx="1762">
                  <c:v>7.9707499999999998</c:v>
                </c:pt>
                <c:pt idx="1763">
                  <c:v>7.9778000000000002</c:v>
                </c:pt>
                <c:pt idx="1764">
                  <c:v>7.9849000000000006</c:v>
                </c:pt>
                <c:pt idx="1765">
                  <c:v>7.9919250000000002</c:v>
                </c:pt>
                <c:pt idx="1766">
                  <c:v>7.9996499999999999</c:v>
                </c:pt>
                <c:pt idx="1767">
                  <c:v>8.0066249999999997</c:v>
                </c:pt>
                <c:pt idx="1768">
                  <c:v>8.0139250000000004</c:v>
                </c:pt>
                <c:pt idx="1769">
                  <c:v>8.0213000000000001</c:v>
                </c:pt>
                <c:pt idx="1770">
                  <c:v>8.0285250000000001</c:v>
                </c:pt>
                <c:pt idx="1771">
                  <c:v>8.0357000000000003</c:v>
                </c:pt>
                <c:pt idx="1772">
                  <c:v>8.0430500000000009</c:v>
                </c:pt>
                <c:pt idx="1773">
                  <c:v>8.0502000000000002</c:v>
                </c:pt>
                <c:pt idx="1774">
                  <c:v>8.0575499999999991</c:v>
                </c:pt>
                <c:pt idx="1775">
                  <c:v>8.0647750000000009</c:v>
                </c:pt>
                <c:pt idx="1776">
                  <c:v>8.0717250000000007</c:v>
                </c:pt>
                <c:pt idx="1777">
                  <c:v>8.0790249999999997</c:v>
                </c:pt>
                <c:pt idx="1778">
                  <c:v>8.0862249999999989</c:v>
                </c:pt>
                <c:pt idx="1779">
                  <c:v>8.0932750000000002</c:v>
                </c:pt>
                <c:pt idx="1780">
                  <c:v>8.1003749999999997</c:v>
                </c:pt>
                <c:pt idx="1781">
                  <c:v>8.1078749999999999</c:v>
                </c:pt>
                <c:pt idx="1782">
                  <c:v>8.1145499999999995</c:v>
                </c:pt>
                <c:pt idx="1783">
                  <c:v>8.1219000000000001</c:v>
                </c:pt>
                <c:pt idx="1784">
                  <c:v>8.1291000000000011</c:v>
                </c:pt>
                <c:pt idx="1785">
                  <c:v>8.1362749999999995</c:v>
                </c:pt>
                <c:pt idx="1786">
                  <c:v>8.1436250000000001</c:v>
                </c:pt>
                <c:pt idx="1787">
                  <c:v>8.1509250000000009</c:v>
                </c:pt>
                <c:pt idx="1788">
                  <c:v>8.1547499999999999</c:v>
                </c:pt>
                <c:pt idx="1789">
                  <c:v>8.158949999999999</c:v>
                </c:pt>
                <c:pt idx="1790">
                  <c:v>8.1635500000000008</c:v>
                </c:pt>
                <c:pt idx="1791">
                  <c:v>8.1686250000000005</c:v>
                </c:pt>
                <c:pt idx="1792">
                  <c:v>8.1742249999999999</c:v>
                </c:pt>
                <c:pt idx="1793">
                  <c:v>8.1803749999999997</c:v>
                </c:pt>
                <c:pt idx="1794">
                  <c:v>8.187125</c:v>
                </c:pt>
                <c:pt idx="1795">
                  <c:v>8.1945750000000004</c:v>
                </c:pt>
                <c:pt idx="1796">
                  <c:v>8.2025249999999996</c:v>
                </c:pt>
                <c:pt idx="1797">
                  <c:v>8.2101999999999986</c:v>
                </c:pt>
                <c:pt idx="1798">
                  <c:v>8.2176500000000008</c:v>
                </c:pt>
                <c:pt idx="1799">
                  <c:v>8.2253749999999997</c:v>
                </c:pt>
                <c:pt idx="1800">
                  <c:v>8.23325</c:v>
                </c:pt>
                <c:pt idx="1801">
                  <c:v>8.2411499999999993</c:v>
                </c:pt>
                <c:pt idx="1802">
                  <c:v>8.2493999999999996</c:v>
                </c:pt>
                <c:pt idx="1803">
                  <c:v>8.2529500000000002</c:v>
                </c:pt>
                <c:pt idx="1804">
                  <c:v>8.25685</c:v>
                </c:pt>
                <c:pt idx="1805">
                  <c:v>8.2608249999999988</c:v>
                </c:pt>
                <c:pt idx="1806">
                  <c:v>8.2652249999999992</c:v>
                </c:pt>
                <c:pt idx="1807">
                  <c:v>8.2700499999999995</c:v>
                </c:pt>
                <c:pt idx="1808">
                  <c:v>8.2753499999999995</c:v>
                </c:pt>
                <c:pt idx="1809">
                  <c:v>8.2812000000000001</c:v>
                </c:pt>
                <c:pt idx="1810">
                  <c:v>8.2876250000000002</c:v>
                </c:pt>
                <c:pt idx="1811">
                  <c:v>8.2946749999999998</c:v>
                </c:pt>
                <c:pt idx="1812">
                  <c:v>8.3024500000000003</c:v>
                </c:pt>
                <c:pt idx="1813">
                  <c:v>8.3105999999999991</c:v>
                </c:pt>
                <c:pt idx="1814">
                  <c:v>8.3187499999999996</c:v>
                </c:pt>
                <c:pt idx="1815">
                  <c:v>8.3267499999999988</c:v>
                </c:pt>
                <c:pt idx="1816">
                  <c:v>8.3346749999999989</c:v>
                </c:pt>
                <c:pt idx="1817">
                  <c:v>8.338375000000001</c:v>
                </c:pt>
                <c:pt idx="1818">
                  <c:v>8.3424499999999995</c:v>
                </c:pt>
                <c:pt idx="1819">
                  <c:v>8.3469499999999996</c:v>
                </c:pt>
                <c:pt idx="1820">
                  <c:v>8.3518749999999997</c:v>
                </c:pt>
                <c:pt idx="1821">
                  <c:v>8.3573249999999994</c:v>
                </c:pt>
                <c:pt idx="1822">
                  <c:v>8.3633000000000006</c:v>
                </c:pt>
                <c:pt idx="1823">
                  <c:v>8.3698750000000004</c:v>
                </c:pt>
                <c:pt idx="1824">
                  <c:v>8.3771000000000004</c:v>
                </c:pt>
                <c:pt idx="1825">
                  <c:v>8.3849999999999998</c:v>
                </c:pt>
                <c:pt idx="1826">
                  <c:v>8.3923750000000013</c:v>
                </c:pt>
                <c:pt idx="1827">
                  <c:v>8.3997250000000001</c:v>
                </c:pt>
                <c:pt idx="1828">
                  <c:v>8.4073999999999991</c:v>
                </c:pt>
                <c:pt idx="1829">
                  <c:v>8.4114500000000003</c:v>
                </c:pt>
                <c:pt idx="1830">
                  <c:v>8.4159000000000006</c:v>
                </c:pt>
                <c:pt idx="1831">
                  <c:v>8.420774999999999</c:v>
                </c:pt>
                <c:pt idx="1832">
                  <c:v>8.4261499999999998</c:v>
                </c:pt>
                <c:pt idx="1833">
                  <c:v>8.4320749999999993</c:v>
                </c:pt>
                <c:pt idx="1834">
                  <c:v>8.438600000000001</c:v>
                </c:pt>
                <c:pt idx="1835">
                  <c:v>8.4457500000000003</c:v>
                </c:pt>
                <c:pt idx="1836">
                  <c:v>8.4534250000000011</c:v>
                </c:pt>
                <c:pt idx="1837">
                  <c:v>8.4610749999999992</c:v>
                </c:pt>
                <c:pt idx="1838">
                  <c:v>8.469100000000001</c:v>
                </c:pt>
                <c:pt idx="1839">
                  <c:v>8.4775500000000008</c:v>
                </c:pt>
                <c:pt idx="1840">
                  <c:v>8.4856249999999989</c:v>
                </c:pt>
                <c:pt idx="1841">
                  <c:v>8.4933250000000005</c:v>
                </c:pt>
                <c:pt idx="1842">
                  <c:v>8.50075</c:v>
                </c:pt>
                <c:pt idx="1843">
                  <c:v>8.5083500000000001</c:v>
                </c:pt>
                <c:pt idx="1844">
                  <c:v>8.5165249999999997</c:v>
                </c:pt>
                <c:pt idx="1845">
                  <c:v>8.5250249999999994</c:v>
                </c:pt>
                <c:pt idx="1846">
                  <c:v>8.5335750000000008</c:v>
                </c:pt>
                <c:pt idx="1847">
                  <c:v>8.5417749999999995</c:v>
                </c:pt>
                <c:pt idx="1848">
                  <c:v>8.5499500000000008</c:v>
                </c:pt>
                <c:pt idx="1849">
                  <c:v>8.5579249999999991</c:v>
                </c:pt>
                <c:pt idx="1850">
                  <c:v>8.5661000000000005</c:v>
                </c:pt>
                <c:pt idx="1851">
                  <c:v>8.5744500000000006</c:v>
                </c:pt>
                <c:pt idx="1852">
                  <c:v>8.5821249999999996</c:v>
                </c:pt>
                <c:pt idx="1853">
                  <c:v>8.5861499999999999</c:v>
                </c:pt>
                <c:pt idx="1854">
                  <c:v>8.5905750000000012</c:v>
                </c:pt>
                <c:pt idx="1855">
                  <c:v>8.5954249999999988</c:v>
                </c:pt>
                <c:pt idx="1856">
                  <c:v>8.6007749999999987</c:v>
                </c:pt>
                <c:pt idx="1857">
                  <c:v>8.6066749999999992</c:v>
                </c:pt>
                <c:pt idx="1858">
                  <c:v>8.6131499999999992</c:v>
                </c:pt>
                <c:pt idx="1859">
                  <c:v>8.6202749999999995</c:v>
                </c:pt>
                <c:pt idx="1860">
                  <c:v>8.6280999999999999</c:v>
                </c:pt>
                <c:pt idx="1861">
                  <c:v>8.6361749999999997</c:v>
                </c:pt>
                <c:pt idx="1862">
                  <c:v>8.6442500000000013</c:v>
                </c:pt>
                <c:pt idx="1863">
                  <c:v>8.6524000000000001</c:v>
                </c:pt>
                <c:pt idx="1864">
                  <c:v>8.6602999999999994</c:v>
                </c:pt>
                <c:pt idx="1865">
                  <c:v>8.6682749999999995</c:v>
                </c:pt>
                <c:pt idx="1866">
                  <c:v>8.6761750000000006</c:v>
                </c:pt>
                <c:pt idx="1867">
                  <c:v>8.6841249999999999</c:v>
                </c:pt>
                <c:pt idx="1868">
                  <c:v>8.692025000000001</c:v>
                </c:pt>
                <c:pt idx="1869">
                  <c:v>8.6963500000000007</c:v>
                </c:pt>
                <c:pt idx="1870">
                  <c:v>8.7010749999999994</c:v>
                </c:pt>
                <c:pt idx="1871">
                  <c:v>8.7063000000000006</c:v>
                </c:pt>
                <c:pt idx="1872">
                  <c:v>8.7120249999999988</c:v>
                </c:pt>
                <c:pt idx="1873">
                  <c:v>8.7183250000000001</c:v>
                </c:pt>
                <c:pt idx="1874">
                  <c:v>8.7214500000000008</c:v>
                </c:pt>
                <c:pt idx="1875">
                  <c:v>8.7248999999999999</c:v>
                </c:pt>
                <c:pt idx="1876">
                  <c:v>8.7286749999999991</c:v>
                </c:pt>
                <c:pt idx="1877">
                  <c:v>8.7328500000000009</c:v>
                </c:pt>
                <c:pt idx="1878">
                  <c:v>8.737425</c:v>
                </c:pt>
                <c:pt idx="1879">
                  <c:v>8.7424499999999998</c:v>
                </c:pt>
                <c:pt idx="1880">
                  <c:v>8.7480000000000011</c:v>
                </c:pt>
                <c:pt idx="1881">
                  <c:v>8.7540750000000003</c:v>
                </c:pt>
                <c:pt idx="1882">
                  <c:v>8.7607750000000006</c:v>
                </c:pt>
                <c:pt idx="1883">
                  <c:v>8.7681500000000003</c:v>
                </c:pt>
                <c:pt idx="1884">
                  <c:v>8.775974999999999</c:v>
                </c:pt>
                <c:pt idx="1885">
                  <c:v>8.7835999999999999</c:v>
                </c:pt>
                <c:pt idx="1886">
                  <c:v>8.7914250000000003</c:v>
                </c:pt>
                <c:pt idx="1887">
                  <c:v>8.7990999999999993</c:v>
                </c:pt>
                <c:pt idx="1888">
                  <c:v>8.8067999999999991</c:v>
                </c:pt>
                <c:pt idx="1889">
                  <c:v>8.8145249999999997</c:v>
                </c:pt>
                <c:pt idx="1890">
                  <c:v>8.8221999999999987</c:v>
                </c:pt>
                <c:pt idx="1891">
                  <c:v>8.8297749999999997</c:v>
                </c:pt>
                <c:pt idx="1892">
                  <c:v>8.8373499999999989</c:v>
                </c:pt>
                <c:pt idx="1893">
                  <c:v>8.8448999999999991</c:v>
                </c:pt>
                <c:pt idx="1894">
                  <c:v>8.8525749999999999</c:v>
                </c:pt>
                <c:pt idx="1895">
                  <c:v>8.8591499999999996</c:v>
                </c:pt>
                <c:pt idx="1896">
                  <c:v>8.8654499999999992</c:v>
                </c:pt>
                <c:pt idx="1897">
                  <c:v>8.8718749999999993</c:v>
                </c:pt>
                <c:pt idx="1898">
                  <c:v>8.8786249999999995</c:v>
                </c:pt>
                <c:pt idx="1899">
                  <c:v>8.884875000000001</c:v>
                </c:pt>
                <c:pt idx="1900">
                  <c:v>8.8917750000000009</c:v>
                </c:pt>
                <c:pt idx="1901">
                  <c:v>8.89785</c:v>
                </c:pt>
                <c:pt idx="1902">
                  <c:v>8.9041250000000005</c:v>
                </c:pt>
                <c:pt idx="1903">
                  <c:v>8.9108000000000001</c:v>
                </c:pt>
                <c:pt idx="1904">
                  <c:v>8.9179250000000003</c:v>
                </c:pt>
                <c:pt idx="1905">
                  <c:v>8.9253</c:v>
                </c:pt>
                <c:pt idx="1906">
                  <c:v>8.9322999999999997</c:v>
                </c:pt>
                <c:pt idx="1907">
                  <c:v>8.9387499999999989</c:v>
                </c:pt>
                <c:pt idx="1908">
                  <c:v>8.9451249999999991</c:v>
                </c:pt>
                <c:pt idx="1909">
                  <c:v>8.9516749999999998</c:v>
                </c:pt>
                <c:pt idx="1910">
                  <c:v>8.9585249999999998</c:v>
                </c:pt>
                <c:pt idx="1911">
                  <c:v>8.9657</c:v>
                </c:pt>
                <c:pt idx="1912">
                  <c:v>8.97255</c:v>
                </c:pt>
                <c:pt idx="1913">
                  <c:v>8.9793250000000011</c:v>
                </c:pt>
                <c:pt idx="1914">
                  <c:v>8.9862500000000001</c:v>
                </c:pt>
                <c:pt idx="1915">
                  <c:v>8.9935500000000008</c:v>
                </c:pt>
                <c:pt idx="1916">
                  <c:v>9.0008499999999998</c:v>
                </c:pt>
                <c:pt idx="1917">
                  <c:v>9.0044250000000012</c:v>
                </c:pt>
                <c:pt idx="1918">
                  <c:v>9.0083500000000001</c:v>
                </c:pt>
                <c:pt idx="1919">
                  <c:v>9.0126749999999998</c:v>
                </c:pt>
                <c:pt idx="1920">
                  <c:v>9.0174500000000002</c:v>
                </c:pt>
                <c:pt idx="1921">
                  <c:v>9.0226749999999996</c:v>
                </c:pt>
                <c:pt idx="1922">
                  <c:v>9.0284250000000004</c:v>
                </c:pt>
                <c:pt idx="1923">
                  <c:v>9.0347749999999998</c:v>
                </c:pt>
                <c:pt idx="1924">
                  <c:v>9.0417249999999996</c:v>
                </c:pt>
                <c:pt idx="1925">
                  <c:v>9.0486250000000013</c:v>
                </c:pt>
                <c:pt idx="1926">
                  <c:v>9.0555500000000002</c:v>
                </c:pt>
                <c:pt idx="1927">
                  <c:v>9.0625750000000007</c:v>
                </c:pt>
                <c:pt idx="1928">
                  <c:v>9.0692500000000003</c:v>
                </c:pt>
                <c:pt idx="1929">
                  <c:v>9.0758500000000009</c:v>
                </c:pt>
                <c:pt idx="1930">
                  <c:v>9.0824249999999989</c:v>
                </c:pt>
                <c:pt idx="1931">
                  <c:v>9.0886499999999995</c:v>
                </c:pt>
                <c:pt idx="1932">
                  <c:v>9.0948250000000002</c:v>
                </c:pt>
                <c:pt idx="1933">
                  <c:v>9.1006</c:v>
                </c:pt>
                <c:pt idx="1934">
                  <c:v>9.1059999999999999</c:v>
                </c:pt>
                <c:pt idx="1935">
                  <c:v>9.111225000000001</c:v>
                </c:pt>
                <c:pt idx="1936">
                  <c:v>9.1165250000000011</c:v>
                </c:pt>
                <c:pt idx="1937">
                  <c:v>9.1219000000000001</c:v>
                </c:pt>
                <c:pt idx="1938">
                  <c:v>9.1266999999999996</c:v>
                </c:pt>
                <c:pt idx="1939">
                  <c:v>9.1304750000000006</c:v>
                </c:pt>
                <c:pt idx="1940">
                  <c:v>9.1345999999999989</c:v>
                </c:pt>
                <c:pt idx="1941">
                  <c:v>9.1389750000000003</c:v>
                </c:pt>
                <c:pt idx="1942">
                  <c:v>9.1435500000000012</c:v>
                </c:pt>
                <c:pt idx="1943">
                  <c:v>9.1482749999999999</c:v>
                </c:pt>
                <c:pt idx="1944">
                  <c:v>9.1527499999999993</c:v>
                </c:pt>
                <c:pt idx="1945">
                  <c:v>9.1568249999999995</c:v>
                </c:pt>
                <c:pt idx="1946">
                  <c:v>9.1611999999999991</c:v>
                </c:pt>
                <c:pt idx="1947">
                  <c:v>9.1658249999999999</c:v>
                </c:pt>
                <c:pt idx="1948">
                  <c:v>9.1706500000000002</c:v>
                </c:pt>
                <c:pt idx="1949">
                  <c:v>9.1753999999999998</c:v>
                </c:pt>
                <c:pt idx="1950">
                  <c:v>9.1800750000000004</c:v>
                </c:pt>
                <c:pt idx="1951">
                  <c:v>9.1848749999999999</c:v>
                </c:pt>
                <c:pt idx="1952">
                  <c:v>9.1898999999999997</c:v>
                </c:pt>
                <c:pt idx="1953">
                  <c:v>9.1947500000000009</c:v>
                </c:pt>
                <c:pt idx="1954">
                  <c:v>9.1994249999999997</c:v>
                </c:pt>
                <c:pt idx="1955">
                  <c:v>9.2042000000000002</c:v>
                </c:pt>
                <c:pt idx="1956">
                  <c:v>9.209249999999999</c:v>
                </c:pt>
                <c:pt idx="1957">
                  <c:v>9.2146749999999997</c:v>
                </c:pt>
                <c:pt idx="1958">
                  <c:v>9.2195999999999998</c:v>
                </c:pt>
                <c:pt idx="1959">
                  <c:v>9.2242750000000004</c:v>
                </c:pt>
                <c:pt idx="1960">
                  <c:v>9.2289750000000002</c:v>
                </c:pt>
                <c:pt idx="1961">
                  <c:v>9.2338500000000003</c:v>
                </c:pt>
                <c:pt idx="1962">
                  <c:v>9.2391000000000005</c:v>
                </c:pt>
                <c:pt idx="1963">
                  <c:v>9.2440250000000006</c:v>
                </c:pt>
                <c:pt idx="1964">
                  <c:v>9.2487750000000002</c:v>
                </c:pt>
                <c:pt idx="1965">
                  <c:v>9.2535000000000007</c:v>
                </c:pt>
                <c:pt idx="1966">
                  <c:v>9.2583750000000009</c:v>
                </c:pt>
                <c:pt idx="1967">
                  <c:v>9.2634999999999987</c:v>
                </c:pt>
                <c:pt idx="1968">
                  <c:v>9.2689749999999993</c:v>
                </c:pt>
                <c:pt idx="1969">
                  <c:v>9.2749249999999996</c:v>
                </c:pt>
                <c:pt idx="1970">
                  <c:v>9.2808250000000001</c:v>
                </c:pt>
                <c:pt idx="1971">
                  <c:v>9.2868250000000003</c:v>
                </c:pt>
                <c:pt idx="1972">
                  <c:v>9.293075</c:v>
                </c:pt>
                <c:pt idx="1973">
                  <c:v>9.2997750000000003</c:v>
                </c:pt>
                <c:pt idx="1974">
                  <c:v>9.3062500000000004</c:v>
                </c:pt>
                <c:pt idx="1975">
                  <c:v>9.3127499999999994</c:v>
                </c:pt>
                <c:pt idx="1976">
                  <c:v>9.3195249999999987</c:v>
                </c:pt>
                <c:pt idx="1977">
                  <c:v>9.3255750000000006</c:v>
                </c:pt>
                <c:pt idx="1978">
                  <c:v>9.3309999999999995</c:v>
                </c:pt>
                <c:pt idx="1979">
                  <c:v>9.3363750000000003</c:v>
                </c:pt>
                <c:pt idx="1980">
                  <c:v>9.3420249999999996</c:v>
                </c:pt>
                <c:pt idx="1981">
                  <c:v>9.3480999999999987</c:v>
                </c:pt>
                <c:pt idx="1982">
                  <c:v>9.3546250000000004</c:v>
                </c:pt>
                <c:pt idx="1983">
                  <c:v>9.3603500000000004</c:v>
                </c:pt>
                <c:pt idx="1984">
                  <c:v>9.3656500000000005</c:v>
                </c:pt>
                <c:pt idx="1985">
                  <c:v>9.3709749999999996</c:v>
                </c:pt>
                <c:pt idx="1986">
                  <c:v>9.376574999999999</c:v>
                </c:pt>
                <c:pt idx="1987">
                  <c:v>9.3825500000000002</c:v>
                </c:pt>
                <c:pt idx="1988">
                  <c:v>9.3870749999999994</c:v>
                </c:pt>
                <c:pt idx="1989">
                  <c:v>9.3920500000000011</c:v>
                </c:pt>
                <c:pt idx="1990">
                  <c:v>9.397475</c:v>
                </c:pt>
                <c:pt idx="1991">
                  <c:v>9.4027999999999992</c:v>
                </c:pt>
                <c:pt idx="1992">
                  <c:v>9.4083500000000004</c:v>
                </c:pt>
                <c:pt idx="1993">
                  <c:v>9.4144000000000005</c:v>
                </c:pt>
                <c:pt idx="1994">
                  <c:v>9.4208749999999988</c:v>
                </c:pt>
                <c:pt idx="1995">
                  <c:v>9.4279500000000009</c:v>
                </c:pt>
                <c:pt idx="1996">
                  <c:v>9.4349500000000006</c:v>
                </c:pt>
                <c:pt idx="1997">
                  <c:v>9.4415750000000003</c:v>
                </c:pt>
                <c:pt idx="1998">
                  <c:v>9.4482250000000008</c:v>
                </c:pt>
                <c:pt idx="1999">
                  <c:v>9.4551250000000007</c:v>
                </c:pt>
                <c:pt idx="2000">
                  <c:v>9.4626000000000001</c:v>
                </c:pt>
                <c:pt idx="2001">
                  <c:v>9.4700500000000005</c:v>
                </c:pt>
                <c:pt idx="2002">
                  <c:v>9.4772499999999997</c:v>
                </c:pt>
                <c:pt idx="2003">
                  <c:v>9.4843499999999992</c:v>
                </c:pt>
                <c:pt idx="2004">
                  <c:v>9.4916</c:v>
                </c:pt>
                <c:pt idx="2005">
                  <c:v>9.4989500000000007</c:v>
                </c:pt>
                <c:pt idx="2006">
                  <c:v>9.505725</c:v>
                </c:pt>
                <c:pt idx="2007">
                  <c:v>9.5124750000000002</c:v>
                </c:pt>
                <c:pt idx="2008">
                  <c:v>9.5190750000000008</c:v>
                </c:pt>
                <c:pt idx="2009">
                  <c:v>9.5256999999999987</c:v>
                </c:pt>
                <c:pt idx="2010">
                  <c:v>9.5325999999999986</c:v>
                </c:pt>
                <c:pt idx="2011">
                  <c:v>9.5400500000000008</c:v>
                </c:pt>
                <c:pt idx="2012">
                  <c:v>9.5469249999999999</c:v>
                </c:pt>
                <c:pt idx="2013">
                  <c:v>9.5533750000000008</c:v>
                </c:pt>
                <c:pt idx="2014">
                  <c:v>9.5599249999999998</c:v>
                </c:pt>
                <c:pt idx="2015">
                  <c:v>9.5665999999999993</c:v>
                </c:pt>
                <c:pt idx="2016">
                  <c:v>9.5734499999999993</c:v>
                </c:pt>
                <c:pt idx="2017">
                  <c:v>9.5808499999999999</c:v>
                </c:pt>
                <c:pt idx="2018">
                  <c:v>9.5882749999999994</c:v>
                </c:pt>
                <c:pt idx="2019">
                  <c:v>9.5951750000000011</c:v>
                </c:pt>
                <c:pt idx="2020">
                  <c:v>9.6019499999999987</c:v>
                </c:pt>
                <c:pt idx="2021">
                  <c:v>9.6088499999999986</c:v>
                </c:pt>
                <c:pt idx="2022">
                  <c:v>9.6157500000000002</c:v>
                </c:pt>
                <c:pt idx="2023">
                  <c:v>9.623149999999999</c:v>
                </c:pt>
                <c:pt idx="2024">
                  <c:v>9.6271500000000003</c:v>
                </c:pt>
                <c:pt idx="2025">
                  <c:v>9.6292000000000009</c:v>
                </c:pt>
                <c:pt idx="2026">
                  <c:v>9.6314250000000001</c:v>
                </c:pt>
                <c:pt idx="2027">
                  <c:v>9.6338749999999997</c:v>
                </c:pt>
                <c:pt idx="2028">
                  <c:v>9.6365750000000006</c:v>
                </c:pt>
                <c:pt idx="2029">
                  <c:v>9.6395499999999998</c:v>
                </c:pt>
                <c:pt idx="2030">
                  <c:v>9.6428249999999984</c:v>
                </c:pt>
                <c:pt idx="2031">
                  <c:v>9.6464250000000007</c:v>
                </c:pt>
                <c:pt idx="2032">
                  <c:v>9.6503750000000004</c:v>
                </c:pt>
                <c:pt idx="2033">
                  <c:v>9.6547250000000009</c:v>
                </c:pt>
                <c:pt idx="2034">
                  <c:v>9.6594999999999995</c:v>
                </c:pt>
                <c:pt idx="2035">
                  <c:v>9.6647750000000006</c:v>
                </c:pt>
                <c:pt idx="2036">
                  <c:v>9.6705500000000004</c:v>
                </c:pt>
                <c:pt idx="2037">
                  <c:v>9.6769250000000007</c:v>
                </c:pt>
                <c:pt idx="2038">
                  <c:v>9.6839250000000003</c:v>
                </c:pt>
                <c:pt idx="2039">
                  <c:v>9.691275000000001</c:v>
                </c:pt>
                <c:pt idx="2040">
                  <c:v>9.6986249999999998</c:v>
                </c:pt>
                <c:pt idx="2041">
                  <c:v>9.7059750000000005</c:v>
                </c:pt>
                <c:pt idx="2042">
                  <c:v>9.7131249999999998</c:v>
                </c:pt>
                <c:pt idx="2043">
                  <c:v>9.7202500000000001</c:v>
                </c:pt>
                <c:pt idx="2044">
                  <c:v>9.7276000000000007</c:v>
                </c:pt>
                <c:pt idx="2045">
                  <c:v>9.7314249999999998</c:v>
                </c:pt>
                <c:pt idx="2046">
                  <c:v>9.7356499999999997</c:v>
                </c:pt>
                <c:pt idx="2047">
                  <c:v>9.7402750000000005</c:v>
                </c:pt>
                <c:pt idx="2048">
                  <c:v>9.745375000000001</c:v>
                </c:pt>
                <c:pt idx="2049">
                  <c:v>9.7509750000000004</c:v>
                </c:pt>
                <c:pt idx="2050">
                  <c:v>9.7571500000000011</c:v>
                </c:pt>
                <c:pt idx="2051">
                  <c:v>9.7639500000000012</c:v>
                </c:pt>
                <c:pt idx="2052">
                  <c:v>9.7713250000000009</c:v>
                </c:pt>
                <c:pt idx="2053">
                  <c:v>9.7787000000000006</c:v>
                </c:pt>
                <c:pt idx="2054">
                  <c:v>9.7859999999999996</c:v>
                </c:pt>
                <c:pt idx="2055">
                  <c:v>9.7928999999999995</c:v>
                </c:pt>
                <c:pt idx="2056">
                  <c:v>9.8001000000000005</c:v>
                </c:pt>
                <c:pt idx="2057">
                  <c:v>9.807525</c:v>
                </c:pt>
                <c:pt idx="2058">
                  <c:v>9.8147750000000009</c:v>
                </c:pt>
                <c:pt idx="2059">
                  <c:v>9.822000000000001</c:v>
                </c:pt>
                <c:pt idx="2060">
                  <c:v>9.8289000000000009</c:v>
                </c:pt>
                <c:pt idx="2061">
                  <c:v>9.8359500000000004</c:v>
                </c:pt>
                <c:pt idx="2062">
                  <c:v>9.8432750000000002</c:v>
                </c:pt>
                <c:pt idx="2063">
                  <c:v>9.8505000000000003</c:v>
                </c:pt>
                <c:pt idx="2064">
                  <c:v>9.8576999999999995</c:v>
                </c:pt>
                <c:pt idx="2065">
                  <c:v>9.8650749999999992</c:v>
                </c:pt>
                <c:pt idx="2066">
                  <c:v>9.8719249999999992</c:v>
                </c:pt>
                <c:pt idx="2067">
                  <c:v>9.8790750000000003</c:v>
                </c:pt>
                <c:pt idx="2068">
                  <c:v>9.8864999999999998</c:v>
                </c:pt>
                <c:pt idx="2069">
                  <c:v>9.8935499999999994</c:v>
                </c:pt>
                <c:pt idx="2070">
                  <c:v>9.9004999999999992</c:v>
                </c:pt>
                <c:pt idx="2071">
                  <c:v>9.9074749999999998</c:v>
                </c:pt>
                <c:pt idx="2072">
                  <c:v>9.9144249999999996</c:v>
                </c:pt>
                <c:pt idx="2073">
                  <c:v>9.9215999999999998</c:v>
                </c:pt>
                <c:pt idx="2074">
                  <c:v>9.9286250000000003</c:v>
                </c:pt>
                <c:pt idx="2075">
                  <c:v>9.9357000000000006</c:v>
                </c:pt>
                <c:pt idx="2076">
                  <c:v>9.942874999999999</c:v>
                </c:pt>
                <c:pt idx="2077">
                  <c:v>9.9497749999999989</c:v>
                </c:pt>
                <c:pt idx="2078">
                  <c:v>9.9568250000000003</c:v>
                </c:pt>
                <c:pt idx="2079">
                  <c:v>9.9642499999999998</c:v>
                </c:pt>
                <c:pt idx="2080">
                  <c:v>9.9712250000000004</c:v>
                </c:pt>
                <c:pt idx="2081">
                  <c:v>9.9779750000000007</c:v>
                </c:pt>
                <c:pt idx="2082">
                  <c:v>9.985125</c:v>
                </c:pt>
                <c:pt idx="2083">
                  <c:v>9.9919750000000001</c:v>
                </c:pt>
                <c:pt idx="2084">
                  <c:v>9.9987250000000003</c:v>
                </c:pt>
                <c:pt idx="2085">
                  <c:v>10.005875</c:v>
                </c:pt>
                <c:pt idx="2086">
                  <c:v>10.012775</c:v>
                </c:pt>
                <c:pt idx="2087">
                  <c:v>10.01595</c:v>
                </c:pt>
                <c:pt idx="2088">
                  <c:v>10.019450000000001</c:v>
                </c:pt>
                <c:pt idx="2089">
                  <c:v>10.023300000000001</c:v>
                </c:pt>
                <c:pt idx="2090">
                  <c:v>10.027524999999999</c:v>
                </c:pt>
                <c:pt idx="2091">
                  <c:v>10.032175000000001</c:v>
                </c:pt>
                <c:pt idx="2092">
                  <c:v>10.037274999999999</c:v>
                </c:pt>
                <c:pt idx="2093">
                  <c:v>10.042900000000001</c:v>
                </c:pt>
                <c:pt idx="2094">
                  <c:v>10.049099999999999</c:v>
                </c:pt>
                <c:pt idx="2095">
                  <c:v>10.055899999999999</c:v>
                </c:pt>
                <c:pt idx="2096">
                  <c:v>10.063324999999999</c:v>
                </c:pt>
                <c:pt idx="2097">
                  <c:v>10.0702</c:v>
                </c:pt>
                <c:pt idx="2098">
                  <c:v>10.074175</c:v>
                </c:pt>
                <c:pt idx="2099">
                  <c:v>10.078525000000001</c:v>
                </c:pt>
                <c:pt idx="2100">
                  <c:v>10.083325</c:v>
                </c:pt>
                <c:pt idx="2101">
                  <c:v>10.088625</c:v>
                </c:pt>
                <c:pt idx="2102">
                  <c:v>10.094424999999999</c:v>
                </c:pt>
                <c:pt idx="2103">
                  <c:v>10.100824999999999</c:v>
                </c:pt>
                <c:pt idx="2104">
                  <c:v>10.107850000000001</c:v>
                </c:pt>
                <c:pt idx="2105">
                  <c:v>10.11495</c:v>
                </c:pt>
                <c:pt idx="2106">
                  <c:v>10.122</c:v>
                </c:pt>
                <c:pt idx="2107">
                  <c:v>10.129225</c:v>
                </c:pt>
                <c:pt idx="2108">
                  <c:v>10.136575000000001</c:v>
                </c:pt>
                <c:pt idx="2109">
                  <c:v>10.143549999999999</c:v>
                </c:pt>
                <c:pt idx="2110">
                  <c:v>10.150600000000001</c:v>
                </c:pt>
                <c:pt idx="2111">
                  <c:v>10.157824999999999</c:v>
                </c:pt>
                <c:pt idx="2112">
                  <c:v>10.164900000000001</c:v>
                </c:pt>
                <c:pt idx="2113">
                  <c:v>10.168475000000001</c:v>
                </c:pt>
                <c:pt idx="2114">
                  <c:v>10.1724</c:v>
                </c:pt>
                <c:pt idx="2115">
                  <c:v>10.176725000000001</c:v>
                </c:pt>
                <c:pt idx="2116">
                  <c:v>10.181474999999999</c:v>
                </c:pt>
                <c:pt idx="2117">
                  <c:v>10.186725000000001</c:v>
                </c:pt>
                <c:pt idx="2118">
                  <c:v>10.192475</c:v>
                </c:pt>
                <c:pt idx="2119">
                  <c:v>10.1988</c:v>
                </c:pt>
                <c:pt idx="2120">
                  <c:v>10.205775000000001</c:v>
                </c:pt>
                <c:pt idx="2121">
                  <c:v>10.213025</c:v>
                </c:pt>
                <c:pt idx="2122">
                  <c:v>10.220124999999999</c:v>
                </c:pt>
                <c:pt idx="2123">
                  <c:v>10.227224999999999</c:v>
                </c:pt>
                <c:pt idx="2124">
                  <c:v>10.234575</c:v>
                </c:pt>
                <c:pt idx="2125">
                  <c:v>10.241725000000001</c:v>
                </c:pt>
                <c:pt idx="2126">
                  <c:v>10.248875</c:v>
                </c:pt>
                <c:pt idx="2127">
                  <c:v>10.25605</c:v>
                </c:pt>
                <c:pt idx="2128">
                  <c:v>10.263275</c:v>
                </c:pt>
                <c:pt idx="2129">
                  <c:v>10.270424999999999</c:v>
                </c:pt>
                <c:pt idx="2130">
                  <c:v>10.277600000000001</c:v>
                </c:pt>
                <c:pt idx="2131">
                  <c:v>10.2849</c:v>
                </c:pt>
                <c:pt idx="2132">
                  <c:v>10.292149999999999</c:v>
                </c:pt>
                <c:pt idx="2133">
                  <c:v>10.299250000000001</c:v>
                </c:pt>
                <c:pt idx="2134">
                  <c:v>10.306525000000001</c:v>
                </c:pt>
                <c:pt idx="2135">
                  <c:v>10.313775</c:v>
                </c:pt>
                <c:pt idx="2136">
                  <c:v>10.320975000000001</c:v>
                </c:pt>
                <c:pt idx="2137">
                  <c:v>10.328075</c:v>
                </c:pt>
                <c:pt idx="2138">
                  <c:v>10.335324999999999</c:v>
                </c:pt>
                <c:pt idx="2139">
                  <c:v>10.342575</c:v>
                </c:pt>
                <c:pt idx="2140">
                  <c:v>10.34975</c:v>
                </c:pt>
                <c:pt idx="2141">
                  <c:v>10.357025</c:v>
                </c:pt>
                <c:pt idx="2142">
                  <c:v>10.3643</c:v>
                </c:pt>
                <c:pt idx="2143">
                  <c:v>10.3714</c:v>
                </c:pt>
                <c:pt idx="2144">
                  <c:v>10.378674999999999</c:v>
                </c:pt>
                <c:pt idx="2145">
                  <c:v>10.385975</c:v>
                </c:pt>
                <c:pt idx="2146">
                  <c:v>10.393225000000001</c:v>
                </c:pt>
                <c:pt idx="2147">
                  <c:v>10.40035</c:v>
                </c:pt>
                <c:pt idx="2148">
                  <c:v>10.40765</c:v>
                </c:pt>
                <c:pt idx="2149">
                  <c:v>10.414925</c:v>
                </c:pt>
                <c:pt idx="2150">
                  <c:v>10.42215</c:v>
                </c:pt>
                <c:pt idx="2151">
                  <c:v>10.429475</c:v>
                </c:pt>
                <c:pt idx="2152">
                  <c:v>10.4368</c:v>
                </c:pt>
                <c:pt idx="2153">
                  <c:v>10.443975</c:v>
                </c:pt>
                <c:pt idx="2154">
                  <c:v>10.4513</c:v>
                </c:pt>
                <c:pt idx="2155">
                  <c:v>10.458625000000001</c:v>
                </c:pt>
                <c:pt idx="2156">
                  <c:v>10.4659</c:v>
                </c:pt>
                <c:pt idx="2157">
                  <c:v>10.4732</c:v>
                </c:pt>
                <c:pt idx="2158">
                  <c:v>10.480525</c:v>
                </c:pt>
                <c:pt idx="2159">
                  <c:v>10.4878</c:v>
                </c:pt>
                <c:pt idx="2160">
                  <c:v>10.495125</c:v>
                </c:pt>
                <c:pt idx="2161">
                  <c:v>10.502425000000001</c:v>
                </c:pt>
                <c:pt idx="2162">
                  <c:v>10.50975</c:v>
                </c:pt>
                <c:pt idx="2163">
                  <c:v>10.517049999999999</c:v>
                </c:pt>
                <c:pt idx="2164">
                  <c:v>10.524374999999999</c:v>
                </c:pt>
                <c:pt idx="2165">
                  <c:v>10.531675</c:v>
                </c:pt>
                <c:pt idx="2166">
                  <c:v>10.539</c:v>
                </c:pt>
                <c:pt idx="2167">
                  <c:v>10.546325</c:v>
                </c:pt>
                <c:pt idx="2168">
                  <c:v>10.553650000000001</c:v>
                </c:pt>
                <c:pt idx="2169">
                  <c:v>10.560975000000001</c:v>
                </c:pt>
                <c:pt idx="2170">
                  <c:v>10.568300000000001</c:v>
                </c:pt>
                <c:pt idx="2171">
                  <c:v>10.57565</c:v>
                </c:pt>
                <c:pt idx="2172">
                  <c:v>10.583</c:v>
                </c:pt>
                <c:pt idx="2173">
                  <c:v>10.590375</c:v>
                </c:pt>
                <c:pt idx="2174">
                  <c:v>10.59775</c:v>
                </c:pt>
                <c:pt idx="2175">
                  <c:v>10.605124999999999</c:v>
                </c:pt>
                <c:pt idx="2176">
                  <c:v>10.612499999999999</c:v>
                </c:pt>
                <c:pt idx="2177">
                  <c:v>10.619899999999999</c:v>
                </c:pt>
                <c:pt idx="2178">
                  <c:v>10.627325000000001</c:v>
                </c:pt>
                <c:pt idx="2179">
                  <c:v>10.634725</c:v>
                </c:pt>
                <c:pt idx="2180">
                  <c:v>10.642150000000001</c:v>
                </c:pt>
                <c:pt idx="2181">
                  <c:v>10.6496</c:v>
                </c:pt>
                <c:pt idx="2182">
                  <c:v>10.657025000000001</c:v>
                </c:pt>
                <c:pt idx="2183">
                  <c:v>10.664474999999999</c:v>
                </c:pt>
                <c:pt idx="2184">
                  <c:v>10.671949999999999</c:v>
                </c:pt>
                <c:pt idx="2185">
                  <c:v>10.679399999999999</c:v>
                </c:pt>
                <c:pt idx="2186">
                  <c:v>10.686875000000001</c:v>
                </c:pt>
                <c:pt idx="2187">
                  <c:v>10.690775</c:v>
                </c:pt>
                <c:pt idx="2188">
                  <c:v>10.695074999999999</c:v>
                </c:pt>
                <c:pt idx="2189">
                  <c:v>10.699775000000001</c:v>
                </c:pt>
                <c:pt idx="2190">
                  <c:v>10.704974999999999</c:v>
                </c:pt>
                <c:pt idx="2191">
                  <c:v>10.710675</c:v>
                </c:pt>
                <c:pt idx="2192">
                  <c:v>10.716950000000001</c:v>
                </c:pt>
                <c:pt idx="2193">
                  <c:v>10.723850000000001</c:v>
                </c:pt>
                <c:pt idx="2194">
                  <c:v>10.731350000000001</c:v>
                </c:pt>
                <c:pt idx="2195">
                  <c:v>10.738849999999999</c:v>
                </c:pt>
                <c:pt idx="2196">
                  <c:v>10.74635</c:v>
                </c:pt>
                <c:pt idx="2197">
                  <c:v>10.753875000000001</c:v>
                </c:pt>
                <c:pt idx="2198">
                  <c:v>10.761374999999999</c:v>
                </c:pt>
                <c:pt idx="2199">
                  <c:v>10.7689</c:v>
                </c:pt>
                <c:pt idx="2200">
                  <c:v>10.776450000000001</c:v>
                </c:pt>
                <c:pt idx="2201">
                  <c:v>10.784000000000001</c:v>
                </c:pt>
                <c:pt idx="2202">
                  <c:v>10.791549999999999</c:v>
                </c:pt>
                <c:pt idx="2203">
                  <c:v>10.799100000000001</c:v>
                </c:pt>
                <c:pt idx="2204">
                  <c:v>10.806675</c:v>
                </c:pt>
                <c:pt idx="2205">
                  <c:v>10.8142</c:v>
                </c:pt>
                <c:pt idx="2206">
                  <c:v>10.821624999999999</c:v>
                </c:pt>
                <c:pt idx="2207">
                  <c:v>10.829000000000001</c:v>
                </c:pt>
                <c:pt idx="2208">
                  <c:v>10.836</c:v>
                </c:pt>
                <c:pt idx="2209">
                  <c:v>10.843075000000001</c:v>
                </c:pt>
                <c:pt idx="2210">
                  <c:v>10.85005</c:v>
                </c:pt>
                <c:pt idx="2211">
                  <c:v>10.85675</c:v>
                </c:pt>
                <c:pt idx="2212">
                  <c:v>10.863575000000001</c:v>
                </c:pt>
                <c:pt idx="2213">
                  <c:v>10.870375000000001</c:v>
                </c:pt>
                <c:pt idx="2214">
                  <c:v>10.876875</c:v>
                </c:pt>
                <c:pt idx="2215">
                  <c:v>10.883474999999999</c:v>
                </c:pt>
                <c:pt idx="2216">
                  <c:v>10.890175000000001</c:v>
                </c:pt>
                <c:pt idx="2217">
                  <c:v>10.8964</c:v>
                </c:pt>
                <c:pt idx="2218">
                  <c:v>10.902324999999999</c:v>
                </c:pt>
                <c:pt idx="2219">
                  <c:v>10.908199999999999</c:v>
                </c:pt>
                <c:pt idx="2220">
                  <c:v>10.9139</c:v>
                </c:pt>
                <c:pt idx="2221">
                  <c:v>10.9193</c:v>
                </c:pt>
                <c:pt idx="2222">
                  <c:v>10.924675000000001</c:v>
                </c:pt>
                <c:pt idx="2223">
                  <c:v>10.930149999999999</c:v>
                </c:pt>
                <c:pt idx="2224">
                  <c:v>10.935400000000001</c:v>
                </c:pt>
                <c:pt idx="2225">
                  <c:v>10.940474999999999</c:v>
                </c:pt>
                <c:pt idx="2226">
                  <c:v>10.945625</c:v>
                </c:pt>
                <c:pt idx="2227">
                  <c:v>10.950925</c:v>
                </c:pt>
                <c:pt idx="2228">
                  <c:v>10.955925000000001</c:v>
                </c:pt>
                <c:pt idx="2229">
                  <c:v>10.960850000000001</c:v>
                </c:pt>
                <c:pt idx="2230">
                  <c:v>10.965875</c:v>
                </c:pt>
                <c:pt idx="2231">
                  <c:v>10.971074999999999</c:v>
                </c:pt>
                <c:pt idx="2232">
                  <c:v>10.975999999999999</c:v>
                </c:pt>
                <c:pt idx="2233">
                  <c:v>10.98085</c:v>
                </c:pt>
                <c:pt idx="2234">
                  <c:v>10.985775</c:v>
                </c:pt>
                <c:pt idx="2235">
                  <c:v>10.990874999999999</c:v>
                </c:pt>
                <c:pt idx="2236">
                  <c:v>10.995850000000001</c:v>
                </c:pt>
                <c:pt idx="2237">
                  <c:v>10.999275000000001</c:v>
                </c:pt>
                <c:pt idx="2238">
                  <c:v>11.00305</c:v>
                </c:pt>
                <c:pt idx="2239">
                  <c:v>11.007200000000001</c:v>
                </c:pt>
                <c:pt idx="2240">
                  <c:v>11.011749999999999</c:v>
                </c:pt>
                <c:pt idx="2241">
                  <c:v>11.016774999999999</c:v>
                </c:pt>
                <c:pt idx="2242">
                  <c:v>11.02155</c:v>
                </c:pt>
                <c:pt idx="2243">
                  <c:v>11.026400000000001</c:v>
                </c:pt>
                <c:pt idx="2244">
                  <c:v>11.031425</c:v>
                </c:pt>
                <c:pt idx="2245">
                  <c:v>11.03665</c:v>
                </c:pt>
                <c:pt idx="2246">
                  <c:v>11.041475</c:v>
                </c:pt>
                <c:pt idx="2247">
                  <c:v>11.046225</c:v>
                </c:pt>
                <c:pt idx="2248">
                  <c:v>11.05115</c:v>
                </c:pt>
                <c:pt idx="2249">
                  <c:v>11.0564</c:v>
                </c:pt>
                <c:pt idx="2250">
                  <c:v>11.061375</c:v>
                </c:pt>
                <c:pt idx="2251">
                  <c:v>11.06615</c:v>
                </c:pt>
                <c:pt idx="2252">
                  <c:v>11.071024999999999</c:v>
                </c:pt>
                <c:pt idx="2253">
                  <c:v>11.07615</c:v>
                </c:pt>
                <c:pt idx="2254">
                  <c:v>11.081525000000001</c:v>
                </c:pt>
                <c:pt idx="2255">
                  <c:v>11.086375</c:v>
                </c:pt>
                <c:pt idx="2256">
                  <c:v>11.091199999999999</c:v>
                </c:pt>
                <c:pt idx="2257">
                  <c:v>11.096250000000001</c:v>
                </c:pt>
                <c:pt idx="2258">
                  <c:v>11.101675</c:v>
                </c:pt>
                <c:pt idx="2259">
                  <c:v>11.1067</c:v>
                </c:pt>
                <c:pt idx="2260">
                  <c:v>11.111550000000001</c:v>
                </c:pt>
                <c:pt idx="2261">
                  <c:v>11.11655</c:v>
                </c:pt>
                <c:pt idx="2262">
                  <c:v>11.121875000000001</c:v>
                </c:pt>
                <c:pt idx="2263">
                  <c:v>11.126049999999999</c:v>
                </c:pt>
                <c:pt idx="2264">
                  <c:v>11.130650000000001</c:v>
                </c:pt>
                <c:pt idx="2265">
                  <c:v>11.135524999999999</c:v>
                </c:pt>
                <c:pt idx="2266">
                  <c:v>11.140675</c:v>
                </c:pt>
                <c:pt idx="2267">
                  <c:v>11.146224999999999</c:v>
                </c:pt>
                <c:pt idx="2268">
                  <c:v>11.151400000000001</c:v>
                </c:pt>
                <c:pt idx="2269">
                  <c:v>11.156325000000001</c:v>
                </c:pt>
                <c:pt idx="2270">
                  <c:v>11.1614</c:v>
                </c:pt>
                <c:pt idx="2271">
                  <c:v>11.166824999999999</c:v>
                </c:pt>
                <c:pt idx="2272">
                  <c:v>11.1724</c:v>
                </c:pt>
                <c:pt idx="2273">
                  <c:v>11.177425000000001</c:v>
                </c:pt>
                <c:pt idx="2274">
                  <c:v>11.182449999999999</c:v>
                </c:pt>
                <c:pt idx="2275">
                  <c:v>11.187750000000001</c:v>
                </c:pt>
                <c:pt idx="2276">
                  <c:v>11.193474999999999</c:v>
                </c:pt>
                <c:pt idx="2277">
                  <c:v>11.198675</c:v>
                </c:pt>
                <c:pt idx="2278">
                  <c:v>11.2037</c:v>
                </c:pt>
                <c:pt idx="2279">
                  <c:v>11.208925000000001</c:v>
                </c:pt>
                <c:pt idx="2280">
                  <c:v>11.214449999999999</c:v>
                </c:pt>
                <c:pt idx="2281">
                  <c:v>11.22015</c:v>
                </c:pt>
                <c:pt idx="2282">
                  <c:v>11.225300000000001</c:v>
                </c:pt>
                <c:pt idx="2283">
                  <c:v>11.230374999999999</c:v>
                </c:pt>
                <c:pt idx="2284">
                  <c:v>11.235799999999999</c:v>
                </c:pt>
                <c:pt idx="2285">
                  <c:v>11.241574999999999</c:v>
                </c:pt>
                <c:pt idx="2286">
                  <c:v>11.2471</c:v>
                </c:pt>
                <c:pt idx="2287">
                  <c:v>11.248900000000001</c:v>
                </c:pt>
                <c:pt idx="2288">
                  <c:v>11.2509</c:v>
                </c:pt>
                <c:pt idx="2289">
                  <c:v>11.253074999999999</c:v>
                </c:pt>
                <c:pt idx="2290">
                  <c:v>11.255474999999999</c:v>
                </c:pt>
                <c:pt idx="2291">
                  <c:v>11.258125</c:v>
                </c:pt>
                <c:pt idx="2292">
                  <c:v>11.261025</c:v>
                </c:pt>
                <c:pt idx="2293">
                  <c:v>11.264225</c:v>
                </c:pt>
                <c:pt idx="2294">
                  <c:v>11.267749999999999</c:v>
                </c:pt>
                <c:pt idx="2295">
                  <c:v>11.271599999999999</c:v>
                </c:pt>
                <c:pt idx="2296">
                  <c:v>11.275875000000001</c:v>
                </c:pt>
                <c:pt idx="2297">
                  <c:v>11.28055</c:v>
                </c:pt>
                <c:pt idx="2298">
                  <c:v>11.285675000000001</c:v>
                </c:pt>
                <c:pt idx="2299">
                  <c:v>11.29105</c:v>
                </c:pt>
                <c:pt idx="2300">
                  <c:v>11.296749999999999</c:v>
                </c:pt>
                <c:pt idx="2301">
                  <c:v>11.302225</c:v>
                </c:pt>
                <c:pt idx="2302">
                  <c:v>11.307625</c:v>
                </c:pt>
                <c:pt idx="2303">
                  <c:v>11.313075</c:v>
                </c:pt>
                <c:pt idx="2304">
                  <c:v>11.31865</c:v>
                </c:pt>
                <c:pt idx="2305">
                  <c:v>11.324399999999999</c:v>
                </c:pt>
                <c:pt idx="2306">
                  <c:v>11.3302</c:v>
                </c:pt>
                <c:pt idx="2307">
                  <c:v>11.336174999999999</c:v>
                </c:pt>
                <c:pt idx="2308">
                  <c:v>11.342499999999999</c:v>
                </c:pt>
                <c:pt idx="2309">
                  <c:v>11.349299999999999</c:v>
                </c:pt>
                <c:pt idx="2310">
                  <c:v>11.3566</c:v>
                </c:pt>
                <c:pt idx="2311">
                  <c:v>11.364025</c:v>
                </c:pt>
                <c:pt idx="2312">
                  <c:v>11.371725000000001</c:v>
                </c:pt>
                <c:pt idx="2313">
                  <c:v>11.374775</c:v>
                </c:pt>
                <c:pt idx="2314">
                  <c:v>11.37815</c:v>
                </c:pt>
                <c:pt idx="2315">
                  <c:v>11.38185</c:v>
                </c:pt>
                <c:pt idx="2316">
                  <c:v>11.385925</c:v>
                </c:pt>
                <c:pt idx="2317">
                  <c:v>11.3904</c:v>
                </c:pt>
                <c:pt idx="2318">
                  <c:v>11.395350000000001</c:v>
                </c:pt>
                <c:pt idx="2319">
                  <c:v>11.400775000000001</c:v>
                </c:pt>
                <c:pt idx="2320">
                  <c:v>11.406725</c:v>
                </c:pt>
                <c:pt idx="2321">
                  <c:v>11.4133</c:v>
                </c:pt>
                <c:pt idx="2322">
                  <c:v>11.420500000000001</c:v>
                </c:pt>
                <c:pt idx="2323">
                  <c:v>11.424475000000001</c:v>
                </c:pt>
                <c:pt idx="2324">
                  <c:v>11.428825</c:v>
                </c:pt>
                <c:pt idx="2325">
                  <c:v>11.433624999999999</c:v>
                </c:pt>
                <c:pt idx="2326">
                  <c:v>11.4389</c:v>
                </c:pt>
                <c:pt idx="2327">
                  <c:v>11.444699999999999</c:v>
                </c:pt>
                <c:pt idx="2328">
                  <c:v>11.451074999999999</c:v>
                </c:pt>
                <c:pt idx="2329">
                  <c:v>11.4581</c:v>
                </c:pt>
                <c:pt idx="2330">
                  <c:v>11.4658</c:v>
                </c:pt>
                <c:pt idx="2331">
                  <c:v>11.473849999999999</c:v>
                </c:pt>
                <c:pt idx="2332">
                  <c:v>11.481925</c:v>
                </c:pt>
                <c:pt idx="2333">
                  <c:v>11.49</c:v>
                </c:pt>
                <c:pt idx="2334">
                  <c:v>11.498075</c:v>
                </c:pt>
                <c:pt idx="2335">
                  <c:v>11.506175000000001</c:v>
                </c:pt>
                <c:pt idx="2336">
                  <c:v>11.514275</c:v>
                </c:pt>
                <c:pt idx="2337">
                  <c:v>11.522399999999999</c:v>
                </c:pt>
                <c:pt idx="2338">
                  <c:v>11.5305</c:v>
                </c:pt>
                <c:pt idx="2339">
                  <c:v>11.538600000000001</c:v>
                </c:pt>
                <c:pt idx="2340">
                  <c:v>11.5467</c:v>
                </c:pt>
                <c:pt idx="2341">
                  <c:v>11.549574999999999</c:v>
                </c:pt>
                <c:pt idx="2342">
                  <c:v>11.552775</c:v>
                </c:pt>
                <c:pt idx="2343">
                  <c:v>11.556275000000001</c:v>
                </c:pt>
                <c:pt idx="2344">
                  <c:v>11.560125000000001</c:v>
                </c:pt>
                <c:pt idx="2345">
                  <c:v>11.564349999999999</c:v>
                </c:pt>
                <c:pt idx="2346">
                  <c:v>11.569000000000001</c:v>
                </c:pt>
                <c:pt idx="2347">
                  <c:v>11.574125</c:v>
                </c:pt>
                <c:pt idx="2348">
                  <c:v>11.579775</c:v>
                </c:pt>
                <c:pt idx="2349">
                  <c:v>11.585974999999999</c:v>
                </c:pt>
                <c:pt idx="2350">
                  <c:v>11.592775</c:v>
                </c:pt>
                <c:pt idx="2351">
                  <c:v>11.596500000000001</c:v>
                </c:pt>
                <c:pt idx="2352">
                  <c:v>11.600575000000001</c:v>
                </c:pt>
                <c:pt idx="2353">
                  <c:v>11.605074999999999</c:v>
                </c:pt>
                <c:pt idx="2354">
                  <c:v>11.610025</c:v>
                </c:pt>
                <c:pt idx="2355">
                  <c:v>11.615449999999999</c:v>
                </c:pt>
                <c:pt idx="2356">
                  <c:v>11.621449999999999</c:v>
                </c:pt>
                <c:pt idx="2357">
                  <c:v>11.628025000000001</c:v>
                </c:pt>
                <c:pt idx="2358">
                  <c:v>11.635249999999999</c:v>
                </c:pt>
                <c:pt idx="2359">
                  <c:v>11.643224999999999</c:v>
                </c:pt>
                <c:pt idx="2360">
                  <c:v>11.651275</c:v>
                </c:pt>
                <c:pt idx="2361">
                  <c:v>11.654425</c:v>
                </c:pt>
                <c:pt idx="2362">
                  <c:v>11.657924999999999</c:v>
                </c:pt>
                <c:pt idx="2363">
                  <c:v>11.66175</c:v>
                </c:pt>
                <c:pt idx="2364">
                  <c:v>11.665975000000001</c:v>
                </c:pt>
                <c:pt idx="2365">
                  <c:v>11.670624999999999</c:v>
                </c:pt>
                <c:pt idx="2366">
                  <c:v>11.675725</c:v>
                </c:pt>
                <c:pt idx="2367">
                  <c:v>11.68135</c:v>
                </c:pt>
                <c:pt idx="2368">
                  <c:v>11.687525000000001</c:v>
                </c:pt>
                <c:pt idx="2369">
                  <c:v>11.694324999999999</c:v>
                </c:pt>
                <c:pt idx="2370">
                  <c:v>11.7018</c:v>
                </c:pt>
                <c:pt idx="2371">
                  <c:v>11.709825</c:v>
                </c:pt>
                <c:pt idx="2372">
                  <c:v>11.717874999999999</c:v>
                </c:pt>
                <c:pt idx="2373">
                  <c:v>11.725925</c:v>
                </c:pt>
                <c:pt idx="2374">
                  <c:v>11.73395</c:v>
                </c:pt>
                <c:pt idx="2375">
                  <c:v>11.741999999999999</c:v>
                </c:pt>
                <c:pt idx="2376">
                  <c:v>11.75005</c:v>
                </c:pt>
                <c:pt idx="2377">
                  <c:v>11.758100000000001</c:v>
                </c:pt>
                <c:pt idx="2378">
                  <c:v>11.76615</c:v>
                </c:pt>
                <c:pt idx="2379">
                  <c:v>11.7742</c:v>
                </c:pt>
                <c:pt idx="2380">
                  <c:v>11.782249999999999</c:v>
                </c:pt>
                <c:pt idx="2381">
                  <c:v>11.7903</c:v>
                </c:pt>
                <c:pt idx="2382">
                  <c:v>11.798350000000001</c:v>
                </c:pt>
                <c:pt idx="2383">
                  <c:v>11.806424999999999</c:v>
                </c:pt>
                <c:pt idx="2384">
                  <c:v>11.814475</c:v>
                </c:pt>
                <c:pt idx="2385">
                  <c:v>11.822525000000001</c:v>
                </c:pt>
                <c:pt idx="2386">
                  <c:v>11.830599999999999</c:v>
                </c:pt>
                <c:pt idx="2387">
                  <c:v>11.838675</c:v>
                </c:pt>
                <c:pt idx="2388">
                  <c:v>11.846724999999999</c:v>
                </c:pt>
                <c:pt idx="2389">
                  <c:v>11.85045</c:v>
                </c:pt>
                <c:pt idx="2390">
                  <c:v>11.854525000000001</c:v>
                </c:pt>
                <c:pt idx="2391">
                  <c:v>11.859024999999999</c:v>
                </c:pt>
                <c:pt idx="2392">
                  <c:v>11.863975</c:v>
                </c:pt>
                <c:pt idx="2393">
                  <c:v>11.869425</c:v>
                </c:pt>
                <c:pt idx="2394">
                  <c:v>11.875399999999999</c:v>
                </c:pt>
                <c:pt idx="2395">
                  <c:v>11.882</c:v>
                </c:pt>
                <c:pt idx="2396">
                  <c:v>11.889225</c:v>
                </c:pt>
                <c:pt idx="2397">
                  <c:v>11.8972</c:v>
                </c:pt>
                <c:pt idx="2398">
                  <c:v>11.905275</c:v>
                </c:pt>
                <c:pt idx="2399">
                  <c:v>11.913375</c:v>
                </c:pt>
                <c:pt idx="2400">
                  <c:v>11.92145</c:v>
                </c:pt>
                <c:pt idx="2401">
                  <c:v>11.929549999999999</c:v>
                </c:pt>
                <c:pt idx="2402">
                  <c:v>11.93765</c:v>
                </c:pt>
                <c:pt idx="2403">
                  <c:v>11.94575</c:v>
                </c:pt>
                <c:pt idx="2404">
                  <c:v>11.953850000000001</c:v>
                </c:pt>
                <c:pt idx="2405">
                  <c:v>11.96195</c:v>
                </c:pt>
                <c:pt idx="2406">
                  <c:v>11.970050000000001</c:v>
                </c:pt>
                <c:pt idx="2407">
                  <c:v>11.978175</c:v>
                </c:pt>
                <c:pt idx="2408">
                  <c:v>11.986275000000001</c:v>
                </c:pt>
                <c:pt idx="2409">
                  <c:v>11.994375</c:v>
                </c:pt>
                <c:pt idx="2410">
                  <c:v>12.002475</c:v>
                </c:pt>
                <c:pt idx="2411">
                  <c:v>12.010574999999999</c:v>
                </c:pt>
                <c:pt idx="2412">
                  <c:v>12.018675</c:v>
                </c:pt>
                <c:pt idx="2413">
                  <c:v>12.026775000000001</c:v>
                </c:pt>
                <c:pt idx="2414">
                  <c:v>12.034875</c:v>
                </c:pt>
                <c:pt idx="2415">
                  <c:v>12.038224999999999</c:v>
                </c:pt>
                <c:pt idx="2416">
                  <c:v>12.041925000000001</c:v>
                </c:pt>
                <c:pt idx="2417">
                  <c:v>12.045999999999999</c:v>
                </c:pt>
                <c:pt idx="2418">
                  <c:v>12.050474999999999</c:v>
                </c:pt>
                <c:pt idx="2419">
                  <c:v>12.055399999999999</c:v>
                </c:pt>
                <c:pt idx="2420">
                  <c:v>12.0608</c:v>
                </c:pt>
                <c:pt idx="2421">
                  <c:v>12.066775</c:v>
                </c:pt>
                <c:pt idx="2422">
                  <c:v>12.073325000000001</c:v>
                </c:pt>
                <c:pt idx="2423">
                  <c:v>12.080525</c:v>
                </c:pt>
                <c:pt idx="2424">
                  <c:v>12.08845</c:v>
                </c:pt>
                <c:pt idx="2425">
                  <c:v>12.096550000000001</c:v>
                </c:pt>
                <c:pt idx="2426">
                  <c:v>12.104649999999999</c:v>
                </c:pt>
                <c:pt idx="2427">
                  <c:v>12.11275</c:v>
                </c:pt>
                <c:pt idx="2428">
                  <c:v>12.120849999999999</c:v>
                </c:pt>
                <c:pt idx="2429">
                  <c:v>12.128925000000001</c:v>
                </c:pt>
                <c:pt idx="2430">
                  <c:v>12.137025</c:v>
                </c:pt>
                <c:pt idx="2431">
                  <c:v>12.145150000000001</c:v>
                </c:pt>
                <c:pt idx="2432">
                  <c:v>12.15325</c:v>
                </c:pt>
                <c:pt idx="2433">
                  <c:v>12.161350000000001</c:v>
                </c:pt>
                <c:pt idx="2434">
                  <c:v>12.169449999999999</c:v>
                </c:pt>
                <c:pt idx="2435">
                  <c:v>12.172800000000001</c:v>
                </c:pt>
                <c:pt idx="2436">
                  <c:v>12.176449999999999</c:v>
                </c:pt>
                <c:pt idx="2437">
                  <c:v>12.180474999999999</c:v>
                </c:pt>
                <c:pt idx="2438">
                  <c:v>12.184900000000001</c:v>
                </c:pt>
                <c:pt idx="2439">
                  <c:v>12.189774999999999</c:v>
                </c:pt>
                <c:pt idx="2440">
                  <c:v>12.19515</c:v>
                </c:pt>
                <c:pt idx="2441">
                  <c:v>12.201049999999999</c:v>
                </c:pt>
                <c:pt idx="2442">
                  <c:v>12.207525</c:v>
                </c:pt>
                <c:pt idx="2443">
                  <c:v>12.214650000000001</c:v>
                </c:pt>
                <c:pt idx="2444">
                  <c:v>12.2225</c:v>
                </c:pt>
                <c:pt idx="2445">
                  <c:v>12.230675</c:v>
                </c:pt>
                <c:pt idx="2446">
                  <c:v>12.238849999999999</c:v>
                </c:pt>
                <c:pt idx="2447">
                  <c:v>12.247025000000001</c:v>
                </c:pt>
                <c:pt idx="2448">
                  <c:v>12.255224999999999</c:v>
                </c:pt>
                <c:pt idx="2449">
                  <c:v>12.258525000000001</c:v>
                </c:pt>
                <c:pt idx="2450">
                  <c:v>12.262124999999999</c:v>
                </c:pt>
                <c:pt idx="2451">
                  <c:v>12.266125000000001</c:v>
                </c:pt>
                <c:pt idx="2452">
                  <c:v>12.2705</c:v>
                </c:pt>
                <c:pt idx="2453">
                  <c:v>12.275324999999999</c:v>
                </c:pt>
                <c:pt idx="2454">
                  <c:v>12.280625000000001</c:v>
                </c:pt>
                <c:pt idx="2455">
                  <c:v>12.28645</c:v>
                </c:pt>
                <c:pt idx="2456">
                  <c:v>12.292875</c:v>
                </c:pt>
                <c:pt idx="2457">
                  <c:v>12.299925</c:v>
                </c:pt>
                <c:pt idx="2458">
                  <c:v>12.307700000000001</c:v>
                </c:pt>
                <c:pt idx="2459">
                  <c:v>12.315975</c:v>
                </c:pt>
                <c:pt idx="2460">
                  <c:v>12.324250000000001</c:v>
                </c:pt>
                <c:pt idx="2461">
                  <c:v>12.332550000000001</c:v>
                </c:pt>
                <c:pt idx="2462">
                  <c:v>12.34085</c:v>
                </c:pt>
                <c:pt idx="2463">
                  <c:v>12.349174999999999</c:v>
                </c:pt>
                <c:pt idx="2464">
                  <c:v>12.357524999999999</c:v>
                </c:pt>
                <c:pt idx="2465">
                  <c:v>12.365824999999999</c:v>
                </c:pt>
                <c:pt idx="2466">
                  <c:v>12.37415</c:v>
                </c:pt>
                <c:pt idx="2467">
                  <c:v>12.382474999999999</c:v>
                </c:pt>
                <c:pt idx="2468">
                  <c:v>12.390775</c:v>
                </c:pt>
                <c:pt idx="2469">
                  <c:v>12.399100000000001</c:v>
                </c:pt>
                <c:pt idx="2470">
                  <c:v>12.407425</c:v>
                </c:pt>
                <c:pt idx="2471">
                  <c:v>12.415750000000001</c:v>
                </c:pt>
                <c:pt idx="2472">
                  <c:v>12.424075</c:v>
                </c:pt>
                <c:pt idx="2473">
                  <c:v>12.432425</c:v>
                </c:pt>
                <c:pt idx="2474">
                  <c:v>12.440775</c:v>
                </c:pt>
                <c:pt idx="2475">
                  <c:v>12.449125</c:v>
                </c:pt>
                <c:pt idx="2476">
                  <c:v>12.457500000000001</c:v>
                </c:pt>
                <c:pt idx="2477">
                  <c:v>12.465875</c:v>
                </c:pt>
                <c:pt idx="2478">
                  <c:v>12.474275</c:v>
                </c:pt>
                <c:pt idx="2479">
                  <c:v>12.482675</c:v>
                </c:pt>
                <c:pt idx="2480">
                  <c:v>12.485125</c:v>
                </c:pt>
                <c:pt idx="2481">
                  <c:v>12.4878</c:v>
                </c:pt>
                <c:pt idx="2482">
                  <c:v>12.490774999999999</c:v>
                </c:pt>
                <c:pt idx="2483">
                  <c:v>12.494025000000001</c:v>
                </c:pt>
                <c:pt idx="2484">
                  <c:v>12.4976</c:v>
                </c:pt>
                <c:pt idx="2485">
                  <c:v>12.501524999999999</c:v>
                </c:pt>
                <c:pt idx="2486">
                  <c:v>12.505849999999999</c:v>
                </c:pt>
                <c:pt idx="2487">
                  <c:v>12.510625000000001</c:v>
                </c:pt>
                <c:pt idx="2488">
                  <c:v>12.51585</c:v>
                </c:pt>
                <c:pt idx="2489">
                  <c:v>12.521599999999999</c:v>
                </c:pt>
                <c:pt idx="2490">
                  <c:v>12.527949999999999</c:v>
                </c:pt>
                <c:pt idx="2491">
                  <c:v>12.534924999999999</c:v>
                </c:pt>
                <c:pt idx="2492">
                  <c:v>12.542574999999999</c:v>
                </c:pt>
                <c:pt idx="2493">
                  <c:v>12.551024999999999</c:v>
                </c:pt>
                <c:pt idx="2494">
                  <c:v>12.55955</c:v>
                </c:pt>
                <c:pt idx="2495">
                  <c:v>12.568125</c:v>
                </c:pt>
                <c:pt idx="2496">
                  <c:v>12.576699999999999</c:v>
                </c:pt>
                <c:pt idx="2497">
                  <c:v>12.585275000000001</c:v>
                </c:pt>
                <c:pt idx="2498">
                  <c:v>12.593850000000002</c:v>
                </c:pt>
                <c:pt idx="2499">
                  <c:v>12.602425</c:v>
                </c:pt>
                <c:pt idx="2500">
                  <c:v>12.610950000000001</c:v>
                </c:pt>
                <c:pt idx="2501">
                  <c:v>12.615974999999999</c:v>
                </c:pt>
                <c:pt idx="2502">
                  <c:v>12.621499999999999</c:v>
                </c:pt>
                <c:pt idx="2503">
                  <c:v>12.627574999999998</c:v>
                </c:pt>
                <c:pt idx="2504">
                  <c:v>12.63425</c:v>
                </c:pt>
                <c:pt idx="2505">
                  <c:v>12.6416</c:v>
                </c:pt>
                <c:pt idx="2506">
                  <c:v>12.649699999999999</c:v>
                </c:pt>
                <c:pt idx="2507">
                  <c:v>12.658175</c:v>
                </c:pt>
                <c:pt idx="2508">
                  <c:v>12.666675</c:v>
                </c:pt>
                <c:pt idx="2509">
                  <c:v>12.675174999999999</c:v>
                </c:pt>
                <c:pt idx="2510">
                  <c:v>12.6837</c:v>
                </c:pt>
                <c:pt idx="2511">
                  <c:v>12.692224999999999</c:v>
                </c:pt>
                <c:pt idx="2512">
                  <c:v>12.700749999999999</c:v>
                </c:pt>
                <c:pt idx="2513">
                  <c:v>12.709275</c:v>
                </c:pt>
                <c:pt idx="2514">
                  <c:v>12.717824999999999</c:v>
                </c:pt>
                <c:pt idx="2515">
                  <c:v>12.726375000000001</c:v>
                </c:pt>
                <c:pt idx="2516">
                  <c:v>12.734950000000001</c:v>
                </c:pt>
                <c:pt idx="2517">
                  <c:v>12.743525</c:v>
                </c:pt>
                <c:pt idx="2518">
                  <c:v>12.752099999999999</c:v>
                </c:pt>
                <c:pt idx="2519">
                  <c:v>12.75695</c:v>
                </c:pt>
                <c:pt idx="2520">
                  <c:v>12.76225</c:v>
                </c:pt>
                <c:pt idx="2521">
                  <c:v>12.766050000000002</c:v>
                </c:pt>
                <c:pt idx="2522">
                  <c:v>12.770249999999999</c:v>
                </c:pt>
                <c:pt idx="2523">
                  <c:v>12.774849999999999</c:v>
                </c:pt>
                <c:pt idx="2524">
                  <c:v>12.779925</c:v>
                </c:pt>
                <c:pt idx="2525">
                  <c:v>12.785499999999999</c:v>
                </c:pt>
                <c:pt idx="2526">
                  <c:v>12.791649999999999</c:v>
                </c:pt>
                <c:pt idx="2527">
                  <c:v>12.798399999999999</c:v>
                </c:pt>
                <c:pt idx="2528">
                  <c:v>12.805825</c:v>
                </c:pt>
                <c:pt idx="2529">
                  <c:v>12.813974999999999</c:v>
                </c:pt>
                <c:pt idx="2530">
                  <c:v>12.822700000000001</c:v>
                </c:pt>
                <c:pt idx="2531">
                  <c:v>12.8314</c:v>
                </c:pt>
                <c:pt idx="2532">
                  <c:v>12.840124999999999</c:v>
                </c:pt>
                <c:pt idx="2533">
                  <c:v>12.848875000000001</c:v>
                </c:pt>
                <c:pt idx="2534">
                  <c:v>12.857625000000001</c:v>
                </c:pt>
                <c:pt idx="2535">
                  <c:v>12.861800000000001</c:v>
                </c:pt>
                <c:pt idx="2536">
                  <c:v>12.866375</c:v>
                </c:pt>
                <c:pt idx="2537">
                  <c:v>12.870475000000001</c:v>
                </c:pt>
                <c:pt idx="2538">
                  <c:v>12.874974999999999</c:v>
                </c:pt>
                <c:pt idx="2539">
                  <c:v>12.879925</c:v>
                </c:pt>
                <c:pt idx="2540">
                  <c:v>12.885375</c:v>
                </c:pt>
                <c:pt idx="2541">
                  <c:v>12.891375</c:v>
                </c:pt>
                <c:pt idx="2542">
                  <c:v>12.897975000000001</c:v>
                </c:pt>
                <c:pt idx="2543">
                  <c:v>12.905225000000002</c:v>
                </c:pt>
                <c:pt idx="2544">
                  <c:v>12.913225000000001</c:v>
                </c:pt>
                <c:pt idx="2545">
                  <c:v>12.922000000000001</c:v>
                </c:pt>
                <c:pt idx="2546">
                  <c:v>12.930825000000002</c:v>
                </c:pt>
                <c:pt idx="2547">
                  <c:v>12.93445</c:v>
                </c:pt>
                <c:pt idx="2548">
                  <c:v>12.938450000000001</c:v>
                </c:pt>
                <c:pt idx="2549">
                  <c:v>12.942824999999999</c:v>
                </c:pt>
                <c:pt idx="2550">
                  <c:v>12.947649999999999</c:v>
                </c:pt>
                <c:pt idx="2551">
                  <c:v>12.952975</c:v>
                </c:pt>
                <c:pt idx="2552">
                  <c:v>12.955074999999999</c:v>
                </c:pt>
                <c:pt idx="2553">
                  <c:v>12.9574</c:v>
                </c:pt>
                <c:pt idx="2554">
                  <c:v>12.959950000000001</c:v>
                </c:pt>
                <c:pt idx="2555">
                  <c:v>12.96275</c:v>
                </c:pt>
                <c:pt idx="2556">
                  <c:v>12.965825000000001</c:v>
                </c:pt>
                <c:pt idx="2557">
                  <c:v>12.969225000000002</c:v>
                </c:pt>
                <c:pt idx="2558">
                  <c:v>12.972949999999999</c:v>
                </c:pt>
                <c:pt idx="2559">
                  <c:v>12.977050000000002</c:v>
                </c:pt>
                <c:pt idx="2560">
                  <c:v>12.981575000000001</c:v>
                </c:pt>
                <c:pt idx="2561">
                  <c:v>12.986524999999999</c:v>
                </c:pt>
                <c:pt idx="2562">
                  <c:v>12.992000000000001</c:v>
                </c:pt>
                <c:pt idx="2563">
                  <c:v>12.998000000000001</c:v>
                </c:pt>
                <c:pt idx="2564">
                  <c:v>13.0046</c:v>
                </c:pt>
                <c:pt idx="2565">
                  <c:v>13.011875</c:v>
                </c:pt>
                <c:pt idx="2566">
                  <c:v>13.019875000000001</c:v>
                </c:pt>
                <c:pt idx="2567">
                  <c:v>13.023775000000001</c:v>
                </c:pt>
                <c:pt idx="2568">
                  <c:v>13.028049999999999</c:v>
                </c:pt>
                <c:pt idx="2569">
                  <c:v>13.032774999999999</c:v>
                </c:pt>
                <c:pt idx="2570">
                  <c:v>13.03795</c:v>
                </c:pt>
                <c:pt idx="2571">
                  <c:v>13.043650000000001</c:v>
                </c:pt>
                <c:pt idx="2572">
                  <c:v>13.049925000000002</c:v>
                </c:pt>
                <c:pt idx="2573">
                  <c:v>13.056825</c:v>
                </c:pt>
                <c:pt idx="2574">
                  <c:v>13.064400000000001</c:v>
                </c:pt>
                <c:pt idx="2575">
                  <c:v>13.072749999999999</c:v>
                </c:pt>
                <c:pt idx="2576">
                  <c:v>13.081875000000002</c:v>
                </c:pt>
                <c:pt idx="2577">
                  <c:v>13.090999999999999</c:v>
                </c:pt>
                <c:pt idx="2578">
                  <c:v>13.100175</c:v>
                </c:pt>
                <c:pt idx="2579">
                  <c:v>13.109350000000001</c:v>
                </c:pt>
                <c:pt idx="2580">
                  <c:v>13.118450000000001</c:v>
                </c:pt>
                <c:pt idx="2581">
                  <c:v>13.125025000000001</c:v>
                </c:pt>
                <c:pt idx="2582">
                  <c:v>13.132250000000001</c:v>
                </c:pt>
                <c:pt idx="2583">
                  <c:v>13.136100000000001</c:v>
                </c:pt>
                <c:pt idx="2584">
                  <c:v>13.140350000000002</c:v>
                </c:pt>
                <c:pt idx="2585">
                  <c:v>13.145024999999999</c:v>
                </c:pt>
                <c:pt idx="2586">
                  <c:v>13.150175000000001</c:v>
                </c:pt>
                <c:pt idx="2587">
                  <c:v>13.155824999999998</c:v>
                </c:pt>
                <c:pt idx="2588">
                  <c:v>13.162050000000001</c:v>
                </c:pt>
                <c:pt idx="2589">
                  <c:v>13.168900000000001</c:v>
                </c:pt>
                <c:pt idx="2590">
                  <c:v>13.176425</c:v>
                </c:pt>
                <c:pt idx="2591">
                  <c:v>13.184299999999999</c:v>
                </c:pt>
                <c:pt idx="2592">
                  <c:v>13.192975000000001</c:v>
                </c:pt>
                <c:pt idx="2593">
                  <c:v>13.2021</c:v>
                </c:pt>
                <c:pt idx="2594">
                  <c:v>13.21125</c:v>
                </c:pt>
                <c:pt idx="2595">
                  <c:v>13.220399999999998</c:v>
                </c:pt>
                <c:pt idx="2596">
                  <c:v>13.229550000000001</c:v>
                </c:pt>
                <c:pt idx="2597">
                  <c:v>13.238725000000001</c:v>
                </c:pt>
                <c:pt idx="2598">
                  <c:v>13.247900000000001</c:v>
                </c:pt>
                <c:pt idx="2599">
                  <c:v>13.251225</c:v>
                </c:pt>
                <c:pt idx="2600">
                  <c:v>13.254899999999999</c:v>
                </c:pt>
                <c:pt idx="2601">
                  <c:v>13.258925</c:v>
                </c:pt>
                <c:pt idx="2602">
                  <c:v>13.263375</c:v>
                </c:pt>
                <c:pt idx="2603">
                  <c:v>13.26825</c:v>
                </c:pt>
                <c:pt idx="2604">
                  <c:v>13.273624999999999</c:v>
                </c:pt>
                <c:pt idx="2605">
                  <c:v>13.279525</c:v>
                </c:pt>
                <c:pt idx="2606">
                  <c:v>13.286025000000002</c:v>
                </c:pt>
                <c:pt idx="2607">
                  <c:v>13.293174999999998</c:v>
                </c:pt>
                <c:pt idx="2608">
                  <c:v>13.30105</c:v>
                </c:pt>
                <c:pt idx="2609">
                  <c:v>13.309699999999999</c:v>
                </c:pt>
                <c:pt idx="2610">
                  <c:v>13.318899999999999</c:v>
                </c:pt>
                <c:pt idx="2611">
                  <c:v>13.328075</c:v>
                </c:pt>
                <c:pt idx="2612">
                  <c:v>13.337275000000002</c:v>
                </c:pt>
                <c:pt idx="2613">
                  <c:v>13.346475</c:v>
                </c:pt>
                <c:pt idx="2614">
                  <c:v>13.355675</c:v>
                </c:pt>
                <c:pt idx="2615">
                  <c:v>13.359175</c:v>
                </c:pt>
                <c:pt idx="2616">
                  <c:v>13.363050000000001</c:v>
                </c:pt>
                <c:pt idx="2617">
                  <c:v>13.367275000000001</c:v>
                </c:pt>
                <c:pt idx="2618">
                  <c:v>13.371949999999998</c:v>
                </c:pt>
                <c:pt idx="2619">
                  <c:v>13.377075</c:v>
                </c:pt>
                <c:pt idx="2620">
                  <c:v>13.382725000000001</c:v>
                </c:pt>
                <c:pt idx="2621">
                  <c:v>13.388924999999999</c:v>
                </c:pt>
                <c:pt idx="2622">
                  <c:v>13.395774999999999</c:v>
                </c:pt>
                <c:pt idx="2623">
                  <c:v>13.403275000000001</c:v>
                </c:pt>
                <c:pt idx="2624">
                  <c:v>13.41155</c:v>
                </c:pt>
                <c:pt idx="2625">
                  <c:v>13.41455</c:v>
                </c:pt>
                <c:pt idx="2626">
                  <c:v>13.417850000000001</c:v>
                </c:pt>
                <c:pt idx="2627">
                  <c:v>13.421474999999999</c:v>
                </c:pt>
                <c:pt idx="2628">
                  <c:v>13.425475</c:v>
                </c:pt>
                <c:pt idx="2629">
                  <c:v>13.429874999999999</c:v>
                </c:pt>
                <c:pt idx="2630">
                  <c:v>13.434725</c:v>
                </c:pt>
                <c:pt idx="2631">
                  <c:v>13.440025</c:v>
                </c:pt>
                <c:pt idx="2632">
                  <c:v>13.445874999999999</c:v>
                </c:pt>
                <c:pt idx="2633">
                  <c:v>13.452325000000002</c:v>
                </c:pt>
                <c:pt idx="2634">
                  <c:v>13.459399999999999</c:v>
                </c:pt>
                <c:pt idx="2635">
                  <c:v>13.467175000000001</c:v>
                </c:pt>
                <c:pt idx="2636">
                  <c:v>13.47575</c:v>
                </c:pt>
                <c:pt idx="2637">
                  <c:v>13.479425000000001</c:v>
                </c:pt>
                <c:pt idx="2638">
                  <c:v>13.483475</c:v>
                </c:pt>
                <c:pt idx="2639">
                  <c:v>13.487925000000001</c:v>
                </c:pt>
                <c:pt idx="2640">
                  <c:v>13.492825</c:v>
                </c:pt>
                <c:pt idx="2641">
                  <c:v>13.498199999999999</c:v>
                </c:pt>
                <c:pt idx="2642">
                  <c:v>13.504125</c:v>
                </c:pt>
                <c:pt idx="2643">
                  <c:v>13.510649999999998</c:v>
                </c:pt>
                <c:pt idx="2644">
                  <c:v>13.517825</c:v>
                </c:pt>
                <c:pt idx="2645">
                  <c:v>13.525699999999999</c:v>
                </c:pt>
                <c:pt idx="2646">
                  <c:v>13.534375000000001</c:v>
                </c:pt>
                <c:pt idx="2647">
                  <c:v>13.543574999999999</c:v>
                </c:pt>
                <c:pt idx="2648">
                  <c:v>13.552775</c:v>
                </c:pt>
                <c:pt idx="2649">
                  <c:v>13.561975</c:v>
                </c:pt>
                <c:pt idx="2650">
                  <c:v>13.571300000000001</c:v>
                </c:pt>
                <c:pt idx="2651">
                  <c:v>13.5806</c:v>
                </c:pt>
                <c:pt idx="2652">
                  <c:v>13.5899</c:v>
                </c:pt>
                <c:pt idx="2653">
                  <c:v>13.5992</c:v>
                </c:pt>
                <c:pt idx="2654">
                  <c:v>13.608500000000001</c:v>
                </c:pt>
                <c:pt idx="2655">
                  <c:v>13.617799999999999</c:v>
                </c:pt>
                <c:pt idx="2656">
                  <c:v>13.627125000000001</c:v>
                </c:pt>
                <c:pt idx="2657">
                  <c:v>13.63645</c:v>
                </c:pt>
                <c:pt idx="2658">
                  <c:v>13.645774999999999</c:v>
                </c:pt>
                <c:pt idx="2659">
                  <c:v>13.655075</c:v>
                </c:pt>
                <c:pt idx="2660">
                  <c:v>13.664375000000001</c:v>
                </c:pt>
                <c:pt idx="2661">
                  <c:v>13.673674999999999</c:v>
                </c:pt>
                <c:pt idx="2662">
                  <c:v>13.683</c:v>
                </c:pt>
                <c:pt idx="2663">
                  <c:v>13.686400000000001</c:v>
                </c:pt>
                <c:pt idx="2664">
                  <c:v>13.690150000000001</c:v>
                </c:pt>
                <c:pt idx="2665">
                  <c:v>13.694275000000001</c:v>
                </c:pt>
                <c:pt idx="2666">
                  <c:v>13.6988</c:v>
                </c:pt>
                <c:pt idx="2667">
                  <c:v>13.703799999999999</c:v>
                </c:pt>
                <c:pt idx="2668">
                  <c:v>13.709275000000002</c:v>
                </c:pt>
                <c:pt idx="2669">
                  <c:v>13.715325</c:v>
                </c:pt>
                <c:pt idx="2670">
                  <c:v>13.72195</c:v>
                </c:pt>
                <c:pt idx="2671">
                  <c:v>13.729274999999999</c:v>
                </c:pt>
                <c:pt idx="2672">
                  <c:v>13.731299999999999</c:v>
                </c:pt>
                <c:pt idx="2673">
                  <c:v>13.733549999999999</c:v>
                </c:pt>
                <c:pt idx="2674">
                  <c:v>13.736025</c:v>
                </c:pt>
                <c:pt idx="2675">
                  <c:v>13.73875</c:v>
                </c:pt>
                <c:pt idx="2676">
                  <c:v>13.741724999999999</c:v>
                </c:pt>
                <c:pt idx="2677">
                  <c:v>13.745025</c:v>
                </c:pt>
                <c:pt idx="2678">
                  <c:v>13.748625000000001</c:v>
                </c:pt>
                <c:pt idx="2679">
                  <c:v>13.752600000000001</c:v>
                </c:pt>
                <c:pt idx="2680">
                  <c:v>13.756974999999999</c:v>
                </c:pt>
                <c:pt idx="2681">
                  <c:v>13.761799999999999</c:v>
                </c:pt>
                <c:pt idx="2682">
                  <c:v>13.767099999999999</c:v>
                </c:pt>
                <c:pt idx="2683">
                  <c:v>13.7729</c:v>
                </c:pt>
                <c:pt idx="2684">
                  <c:v>13.779325</c:v>
                </c:pt>
                <c:pt idx="2685">
                  <c:v>13.786375000000001</c:v>
                </c:pt>
                <c:pt idx="2686">
                  <c:v>13.794124999999999</c:v>
                </c:pt>
                <c:pt idx="2687">
                  <c:v>13.80265</c:v>
                </c:pt>
                <c:pt idx="2688">
                  <c:v>13.811975000000002</c:v>
                </c:pt>
                <c:pt idx="2689">
                  <c:v>13.821325000000002</c:v>
                </c:pt>
                <c:pt idx="2690">
                  <c:v>13.830675000000001</c:v>
                </c:pt>
                <c:pt idx="2691">
                  <c:v>13.835525000000001</c:v>
                </c:pt>
                <c:pt idx="2692">
                  <c:v>13.84085</c:v>
                </c:pt>
                <c:pt idx="2693">
                  <c:v>13.846724999999999</c:v>
                </c:pt>
                <c:pt idx="2694">
                  <c:v>13.853175</c:v>
                </c:pt>
                <c:pt idx="2695">
                  <c:v>13.860275</c:v>
                </c:pt>
                <c:pt idx="2696">
                  <c:v>13.868074999999999</c:v>
                </c:pt>
                <c:pt idx="2697">
                  <c:v>13.876649999999998</c:v>
                </c:pt>
                <c:pt idx="2698">
                  <c:v>13.886049999999999</c:v>
                </c:pt>
                <c:pt idx="2699">
                  <c:v>13.89545</c:v>
                </c:pt>
                <c:pt idx="2700">
                  <c:v>13.904825000000001</c:v>
                </c:pt>
                <c:pt idx="2701">
                  <c:v>13.9101</c:v>
                </c:pt>
                <c:pt idx="2702">
                  <c:v>13.915900000000001</c:v>
                </c:pt>
                <c:pt idx="2703">
                  <c:v>13.922300000000002</c:v>
                </c:pt>
                <c:pt idx="2704">
                  <c:v>13.929325</c:v>
                </c:pt>
                <c:pt idx="2705">
                  <c:v>13.937050000000001</c:v>
                </c:pt>
                <c:pt idx="2706">
                  <c:v>13.945550000000001</c:v>
                </c:pt>
                <c:pt idx="2707">
                  <c:v>13.954874999999999</c:v>
                </c:pt>
                <c:pt idx="2708">
                  <c:v>13.9643</c:v>
                </c:pt>
                <c:pt idx="2709">
                  <c:v>13.973700000000001</c:v>
                </c:pt>
                <c:pt idx="2710">
                  <c:v>13.983124999999999</c:v>
                </c:pt>
                <c:pt idx="2711">
                  <c:v>13.992574999999999</c:v>
                </c:pt>
                <c:pt idx="2712">
                  <c:v>14.002025000000001</c:v>
                </c:pt>
                <c:pt idx="2713">
                  <c:v>14.011475000000001</c:v>
                </c:pt>
                <c:pt idx="2714">
                  <c:v>14.020949999999999</c:v>
                </c:pt>
                <c:pt idx="2715">
                  <c:v>14.030400000000002</c:v>
                </c:pt>
                <c:pt idx="2716">
                  <c:v>14.039850000000001</c:v>
                </c:pt>
                <c:pt idx="2717">
                  <c:v>14.049300000000001</c:v>
                </c:pt>
                <c:pt idx="2718">
                  <c:v>14.05875</c:v>
                </c:pt>
                <c:pt idx="2719">
                  <c:v>14.068200000000001</c:v>
                </c:pt>
                <c:pt idx="2720">
                  <c:v>14.077624999999999</c:v>
                </c:pt>
                <c:pt idx="2721">
                  <c:v>14.087025000000001</c:v>
                </c:pt>
                <c:pt idx="2722">
                  <c:v>14.096449999999999</c:v>
                </c:pt>
                <c:pt idx="2723">
                  <c:v>14.105824999999999</c:v>
                </c:pt>
                <c:pt idx="2724">
                  <c:v>14.115225000000001</c:v>
                </c:pt>
                <c:pt idx="2725">
                  <c:v>14.124600000000001</c:v>
                </c:pt>
                <c:pt idx="2726">
                  <c:v>14.133999999999999</c:v>
                </c:pt>
                <c:pt idx="2727">
                  <c:v>14.143374999999999</c:v>
                </c:pt>
                <c:pt idx="2728">
                  <c:v>14.147000000000002</c:v>
                </c:pt>
                <c:pt idx="2729">
                  <c:v>14.149649999999999</c:v>
                </c:pt>
                <c:pt idx="2730">
                  <c:v>14.152575000000001</c:v>
                </c:pt>
                <c:pt idx="2731">
                  <c:v>14.155799999999999</c:v>
                </c:pt>
                <c:pt idx="2732">
                  <c:v>14.159350000000002</c:v>
                </c:pt>
                <c:pt idx="2733">
                  <c:v>14.16325</c:v>
                </c:pt>
                <c:pt idx="2734">
                  <c:v>14.167524999999999</c:v>
                </c:pt>
                <c:pt idx="2735">
                  <c:v>14.17225</c:v>
                </c:pt>
                <c:pt idx="2736">
                  <c:v>14.177424999999999</c:v>
                </c:pt>
                <c:pt idx="2737">
                  <c:v>14.183149999999999</c:v>
                </c:pt>
                <c:pt idx="2738">
                  <c:v>14.189425</c:v>
                </c:pt>
                <c:pt idx="2739">
                  <c:v>14.196325000000002</c:v>
                </c:pt>
                <c:pt idx="2740">
                  <c:v>14.203925</c:v>
                </c:pt>
                <c:pt idx="2741">
                  <c:v>14.212275</c:v>
                </c:pt>
                <c:pt idx="2742">
                  <c:v>14.221449999999999</c:v>
                </c:pt>
                <c:pt idx="2743">
                  <c:v>14.225125</c:v>
                </c:pt>
                <c:pt idx="2744">
                  <c:v>14.229175</c:v>
                </c:pt>
                <c:pt idx="2745">
                  <c:v>14.233599999999999</c:v>
                </c:pt>
                <c:pt idx="2746">
                  <c:v>14.238475000000001</c:v>
                </c:pt>
                <c:pt idx="2747">
                  <c:v>14.24385</c:v>
                </c:pt>
                <c:pt idx="2748">
                  <c:v>14.249775000000001</c:v>
                </c:pt>
                <c:pt idx="2749">
                  <c:v>14.256274999999999</c:v>
                </c:pt>
                <c:pt idx="2750">
                  <c:v>14.263425</c:v>
                </c:pt>
                <c:pt idx="2751">
                  <c:v>14.271274999999999</c:v>
                </c:pt>
                <c:pt idx="2752">
                  <c:v>14.279924999999999</c:v>
                </c:pt>
                <c:pt idx="2753">
                  <c:v>14.284649999999999</c:v>
                </c:pt>
                <c:pt idx="2754">
                  <c:v>14.289825</c:v>
                </c:pt>
                <c:pt idx="2755">
                  <c:v>14.295525000000001</c:v>
                </c:pt>
                <c:pt idx="2756">
                  <c:v>14.3018</c:v>
                </c:pt>
                <c:pt idx="2757">
                  <c:v>14.305599999999998</c:v>
                </c:pt>
                <c:pt idx="2758">
                  <c:v>14.309749999999999</c:v>
                </c:pt>
                <c:pt idx="2759">
                  <c:v>14.314350000000001</c:v>
                </c:pt>
                <c:pt idx="2760">
                  <c:v>14.319375000000001</c:v>
                </c:pt>
                <c:pt idx="2761">
                  <c:v>14.324925</c:v>
                </c:pt>
                <c:pt idx="2762">
                  <c:v>14.331025</c:v>
                </c:pt>
                <c:pt idx="2763">
                  <c:v>14.33775</c:v>
                </c:pt>
                <c:pt idx="2764">
                  <c:v>14.345124999999999</c:v>
                </c:pt>
                <c:pt idx="2765">
                  <c:v>14.353250000000001</c:v>
                </c:pt>
                <c:pt idx="2766">
                  <c:v>14.362174999999999</c:v>
                </c:pt>
                <c:pt idx="2767">
                  <c:v>14.371449999999999</c:v>
                </c:pt>
                <c:pt idx="2768">
                  <c:v>14.380699999999999</c:v>
                </c:pt>
                <c:pt idx="2769">
                  <c:v>14.384625000000002</c:v>
                </c:pt>
                <c:pt idx="2770">
                  <c:v>14.388925</c:v>
                </c:pt>
                <c:pt idx="2771">
                  <c:v>14.393675</c:v>
                </c:pt>
                <c:pt idx="2772">
                  <c:v>14.398875</c:v>
                </c:pt>
                <c:pt idx="2773">
                  <c:v>14.401199999999999</c:v>
                </c:pt>
                <c:pt idx="2774">
                  <c:v>14.40375</c:v>
                </c:pt>
                <c:pt idx="2775">
                  <c:v>14.406550000000001</c:v>
                </c:pt>
                <c:pt idx="2776">
                  <c:v>14.409649999999999</c:v>
                </c:pt>
                <c:pt idx="2777">
                  <c:v>14.41305</c:v>
                </c:pt>
                <c:pt idx="2778">
                  <c:v>14.416775000000001</c:v>
                </c:pt>
                <c:pt idx="2779">
                  <c:v>14.4209</c:v>
                </c:pt>
                <c:pt idx="2780">
                  <c:v>14.425425000000001</c:v>
                </c:pt>
                <c:pt idx="2781">
                  <c:v>14.430399999999999</c:v>
                </c:pt>
                <c:pt idx="2782">
                  <c:v>14.435875000000001</c:v>
                </c:pt>
                <c:pt idx="2783">
                  <c:v>14.441899999999999</c:v>
                </c:pt>
                <c:pt idx="2784">
                  <c:v>14.448525</c:v>
                </c:pt>
                <c:pt idx="2785">
                  <c:v>14.4558</c:v>
                </c:pt>
                <c:pt idx="2786">
                  <c:v>14.463825</c:v>
                </c:pt>
                <c:pt idx="2787">
                  <c:v>14.472625000000001</c:v>
                </c:pt>
                <c:pt idx="2788">
                  <c:v>14.481874999999999</c:v>
                </c:pt>
                <c:pt idx="2789">
                  <c:v>14.4848</c:v>
                </c:pt>
                <c:pt idx="2790">
                  <c:v>14.488000000000001</c:v>
                </c:pt>
                <c:pt idx="2791">
                  <c:v>14.49155</c:v>
                </c:pt>
                <c:pt idx="2792">
                  <c:v>14.495425000000001</c:v>
                </c:pt>
                <c:pt idx="2793">
                  <c:v>14.499699999999999</c:v>
                </c:pt>
                <c:pt idx="2794">
                  <c:v>14.5044</c:v>
                </c:pt>
                <c:pt idx="2795">
                  <c:v>14.509549999999999</c:v>
                </c:pt>
                <c:pt idx="2796">
                  <c:v>14.515249999999998</c:v>
                </c:pt>
                <c:pt idx="2797">
                  <c:v>14.521500000000001</c:v>
                </c:pt>
                <c:pt idx="2798">
                  <c:v>14.528374999999999</c:v>
                </c:pt>
                <c:pt idx="2799">
                  <c:v>14.533475000000001</c:v>
                </c:pt>
                <c:pt idx="2800">
                  <c:v>14.539075</c:v>
                </c:pt>
                <c:pt idx="2801">
                  <c:v>14.545250000000001</c:v>
                </c:pt>
                <c:pt idx="2802">
                  <c:v>14.552049999999999</c:v>
                </c:pt>
                <c:pt idx="2803">
                  <c:v>14.559525000000001</c:v>
                </c:pt>
                <c:pt idx="2804">
                  <c:v>14.567725000000001</c:v>
                </c:pt>
                <c:pt idx="2805">
                  <c:v>14.571324999999998</c:v>
                </c:pt>
                <c:pt idx="2806">
                  <c:v>14.575299999999999</c:v>
                </c:pt>
                <c:pt idx="2807">
                  <c:v>14.579649999999999</c:v>
                </c:pt>
                <c:pt idx="2808">
                  <c:v>14.584449999999999</c:v>
                </c:pt>
                <c:pt idx="2809">
                  <c:v>14.589725000000001</c:v>
                </c:pt>
                <c:pt idx="2810">
                  <c:v>14.595525</c:v>
                </c:pt>
                <c:pt idx="2811">
                  <c:v>14.601900000000001</c:v>
                </c:pt>
                <c:pt idx="2812">
                  <c:v>14.608925000000001</c:v>
                </c:pt>
                <c:pt idx="2813">
                  <c:v>14.61665</c:v>
                </c:pt>
                <c:pt idx="2814">
                  <c:v>14.625125000000001</c:v>
                </c:pt>
                <c:pt idx="2815">
                  <c:v>14.634475</c:v>
                </c:pt>
                <c:pt idx="2816">
                  <c:v>14.643825</c:v>
                </c:pt>
                <c:pt idx="2817">
                  <c:v>14.653174999999999</c:v>
                </c:pt>
                <c:pt idx="2818">
                  <c:v>14.66255</c:v>
                </c:pt>
                <c:pt idx="2819">
                  <c:v>14.671925</c:v>
                </c:pt>
                <c:pt idx="2820">
                  <c:v>14.681274999999999</c:v>
                </c:pt>
                <c:pt idx="2821">
                  <c:v>14.69065</c:v>
                </c:pt>
                <c:pt idx="2822">
                  <c:v>14.700025</c:v>
                </c:pt>
                <c:pt idx="2823">
                  <c:v>14.709425000000001</c:v>
                </c:pt>
                <c:pt idx="2824">
                  <c:v>14.718824999999999</c:v>
                </c:pt>
                <c:pt idx="2825">
                  <c:v>14.728250000000001</c:v>
                </c:pt>
                <c:pt idx="2826">
                  <c:v>14.737674999999999</c:v>
                </c:pt>
                <c:pt idx="2827">
                  <c:v>14.747075000000001</c:v>
                </c:pt>
                <c:pt idx="2828">
                  <c:v>14.755075000000001</c:v>
                </c:pt>
                <c:pt idx="2829">
                  <c:v>14.763875000000001</c:v>
                </c:pt>
                <c:pt idx="2830">
                  <c:v>14.773325000000002</c:v>
                </c:pt>
                <c:pt idx="2831">
                  <c:v>14.782775000000001</c:v>
                </c:pt>
                <c:pt idx="2832">
                  <c:v>14.78945</c:v>
                </c:pt>
                <c:pt idx="2833">
                  <c:v>14.796825</c:v>
                </c:pt>
                <c:pt idx="2834">
                  <c:v>14.804924999999999</c:v>
                </c:pt>
                <c:pt idx="2835">
                  <c:v>14.813825</c:v>
                </c:pt>
                <c:pt idx="2836">
                  <c:v>14.821275</c:v>
                </c:pt>
                <c:pt idx="2837">
                  <c:v>14.829500000000001</c:v>
                </c:pt>
                <c:pt idx="2838">
                  <c:v>14.838524999999999</c:v>
                </c:pt>
                <c:pt idx="2839">
                  <c:v>14.848075</c:v>
                </c:pt>
                <c:pt idx="2840">
                  <c:v>14.855525</c:v>
                </c:pt>
                <c:pt idx="2841">
                  <c:v>14.863250000000001</c:v>
                </c:pt>
                <c:pt idx="2842">
                  <c:v>14.871775000000001</c:v>
                </c:pt>
                <c:pt idx="2843">
                  <c:v>14.881125000000001</c:v>
                </c:pt>
                <c:pt idx="2844">
                  <c:v>14.890750000000001</c:v>
                </c:pt>
                <c:pt idx="2845">
                  <c:v>14.900399999999999</c:v>
                </c:pt>
                <c:pt idx="2846">
                  <c:v>14.91</c:v>
                </c:pt>
                <c:pt idx="2847">
                  <c:v>14.919599999999999</c:v>
                </c:pt>
                <c:pt idx="2848">
                  <c:v>14.929224999999999</c:v>
                </c:pt>
                <c:pt idx="2849">
                  <c:v>14.93885</c:v>
                </c:pt>
                <c:pt idx="2850">
                  <c:v>14.948500000000001</c:v>
                </c:pt>
                <c:pt idx="2851">
                  <c:v>14.95815</c:v>
                </c:pt>
                <c:pt idx="2852">
                  <c:v>14.967775</c:v>
                </c:pt>
                <c:pt idx="2853">
                  <c:v>14.977425</c:v>
                </c:pt>
                <c:pt idx="2854">
                  <c:v>14.987074999999999</c:v>
                </c:pt>
                <c:pt idx="2855">
                  <c:v>14.996725</c:v>
                </c:pt>
                <c:pt idx="2856">
                  <c:v>15.006400000000001</c:v>
                </c:pt>
                <c:pt idx="2857">
                  <c:v>15.016075000000001</c:v>
                </c:pt>
                <c:pt idx="2858">
                  <c:v>15.025774999999999</c:v>
                </c:pt>
                <c:pt idx="2859">
                  <c:v>15.035475000000002</c:v>
                </c:pt>
                <c:pt idx="2860">
                  <c:v>15.0388</c:v>
                </c:pt>
                <c:pt idx="2861">
                  <c:v>15.042475</c:v>
                </c:pt>
                <c:pt idx="2862">
                  <c:v>15.046524999999999</c:v>
                </c:pt>
                <c:pt idx="2863">
                  <c:v>15.050949999999998</c:v>
                </c:pt>
                <c:pt idx="2864">
                  <c:v>15.055825</c:v>
                </c:pt>
                <c:pt idx="2865">
                  <c:v>15.061199999999999</c:v>
                </c:pt>
                <c:pt idx="2866">
                  <c:v>15.067125000000001</c:v>
                </c:pt>
                <c:pt idx="2867">
                  <c:v>15.073624999999998</c:v>
                </c:pt>
                <c:pt idx="2868">
                  <c:v>15.080774999999999</c:v>
                </c:pt>
                <c:pt idx="2869">
                  <c:v>15.088625</c:v>
                </c:pt>
                <c:pt idx="2870">
                  <c:v>15.097275</c:v>
                </c:pt>
                <c:pt idx="2871">
                  <c:v>15.106800000000002</c:v>
                </c:pt>
                <c:pt idx="2872">
                  <c:v>15.11655</c:v>
                </c:pt>
                <c:pt idx="2873">
                  <c:v>15.126300000000001</c:v>
                </c:pt>
                <c:pt idx="2874">
                  <c:v>15.136074999999998</c:v>
                </c:pt>
                <c:pt idx="2875">
                  <c:v>15.145824999999999</c:v>
                </c:pt>
                <c:pt idx="2876">
                  <c:v>15.1556</c:v>
                </c:pt>
                <c:pt idx="2877">
                  <c:v>15.165375000000001</c:v>
                </c:pt>
                <c:pt idx="2878">
                  <c:v>15.17515</c:v>
                </c:pt>
                <c:pt idx="2879">
                  <c:v>15.184950000000001</c:v>
                </c:pt>
                <c:pt idx="2880">
                  <c:v>15.194750000000001</c:v>
                </c:pt>
                <c:pt idx="2881">
                  <c:v>15.204549999999999</c:v>
                </c:pt>
                <c:pt idx="2882">
                  <c:v>15.21435</c:v>
                </c:pt>
                <c:pt idx="2883">
                  <c:v>15.224175000000001</c:v>
                </c:pt>
                <c:pt idx="2884">
                  <c:v>15.234</c:v>
                </c:pt>
                <c:pt idx="2885">
                  <c:v>15.243824999999999</c:v>
                </c:pt>
                <c:pt idx="2886">
                  <c:v>15.253649999999999</c:v>
                </c:pt>
                <c:pt idx="2887">
                  <c:v>15.263475000000001</c:v>
                </c:pt>
                <c:pt idx="2888">
                  <c:v>15.273300000000001</c:v>
                </c:pt>
                <c:pt idx="2889">
                  <c:v>15.283174999999998</c:v>
                </c:pt>
                <c:pt idx="2890">
                  <c:v>15.293024999999998</c:v>
                </c:pt>
                <c:pt idx="2891">
                  <c:v>15.302899999999999</c:v>
                </c:pt>
                <c:pt idx="2892">
                  <c:v>15.312775</c:v>
                </c:pt>
                <c:pt idx="2893">
                  <c:v>15.322649999999999</c:v>
                </c:pt>
                <c:pt idx="2894">
                  <c:v>15.332550000000001</c:v>
                </c:pt>
                <c:pt idx="2895">
                  <c:v>15.342449999999999</c:v>
                </c:pt>
                <c:pt idx="2896">
                  <c:v>15.347925000000002</c:v>
                </c:pt>
                <c:pt idx="2897">
                  <c:v>15.353949999999999</c:v>
                </c:pt>
                <c:pt idx="2898">
                  <c:v>15.3606</c:v>
                </c:pt>
                <c:pt idx="2899">
                  <c:v>15.367900000000001</c:v>
                </c:pt>
                <c:pt idx="2900">
                  <c:v>15.375924999999999</c:v>
                </c:pt>
                <c:pt idx="2901">
                  <c:v>15.380474999999999</c:v>
                </c:pt>
                <c:pt idx="2902">
                  <c:v>15.385499999999999</c:v>
                </c:pt>
                <c:pt idx="2903">
                  <c:v>15.391024999999999</c:v>
                </c:pt>
                <c:pt idx="2904">
                  <c:v>15.397074999999999</c:v>
                </c:pt>
                <c:pt idx="2905">
                  <c:v>15.403775</c:v>
                </c:pt>
                <c:pt idx="2906">
                  <c:v>15.411099999999999</c:v>
                </c:pt>
                <c:pt idx="2907">
                  <c:v>15.4192</c:v>
                </c:pt>
                <c:pt idx="2908">
                  <c:v>15.428075</c:v>
                </c:pt>
                <c:pt idx="2909">
                  <c:v>15.437850000000001</c:v>
                </c:pt>
                <c:pt idx="2910">
                  <c:v>15.448</c:v>
                </c:pt>
                <c:pt idx="2911">
                  <c:v>15.458150000000002</c:v>
                </c:pt>
                <c:pt idx="2912">
                  <c:v>15.468325</c:v>
                </c:pt>
                <c:pt idx="2913">
                  <c:v>15.4785</c:v>
                </c:pt>
                <c:pt idx="2914">
                  <c:v>15.4887</c:v>
                </c:pt>
                <c:pt idx="2915">
                  <c:v>15.498899999999999</c:v>
                </c:pt>
                <c:pt idx="2916">
                  <c:v>15.5091</c:v>
                </c:pt>
                <c:pt idx="2917">
                  <c:v>15.519325</c:v>
                </c:pt>
                <c:pt idx="2918">
                  <c:v>15.529475000000001</c:v>
                </c:pt>
                <c:pt idx="2919">
                  <c:v>15.5342</c:v>
                </c:pt>
                <c:pt idx="2920">
                  <c:v>15.537750000000001</c:v>
                </c:pt>
                <c:pt idx="2921">
                  <c:v>15.541675</c:v>
                </c:pt>
                <c:pt idx="2922">
                  <c:v>15.545975</c:v>
                </c:pt>
                <c:pt idx="2923">
                  <c:v>15.550725000000002</c:v>
                </c:pt>
                <c:pt idx="2924">
                  <c:v>15.555925</c:v>
                </c:pt>
                <c:pt idx="2925">
                  <c:v>15.561674999999999</c:v>
                </c:pt>
                <c:pt idx="2926">
                  <c:v>15.567975000000001</c:v>
                </c:pt>
                <c:pt idx="2927">
                  <c:v>15.574925</c:v>
                </c:pt>
                <c:pt idx="2928">
                  <c:v>15.582550000000001</c:v>
                </c:pt>
                <c:pt idx="2929">
                  <c:v>15.590950000000001</c:v>
                </c:pt>
                <c:pt idx="2930">
                  <c:v>15.600175</c:v>
                </c:pt>
                <c:pt idx="2931">
                  <c:v>15.605425</c:v>
                </c:pt>
                <c:pt idx="2932">
                  <c:v>15.611174999999999</c:v>
                </c:pt>
                <c:pt idx="2933">
                  <c:v>15.617524999999999</c:v>
                </c:pt>
                <c:pt idx="2934">
                  <c:v>15.624499999999999</c:v>
                </c:pt>
                <c:pt idx="2935">
                  <c:v>15.632175</c:v>
                </c:pt>
                <c:pt idx="2936">
                  <c:v>15.640599999999999</c:v>
                </c:pt>
                <c:pt idx="2937">
                  <c:v>15.649875</c:v>
                </c:pt>
                <c:pt idx="2938">
                  <c:v>15.6601</c:v>
                </c:pt>
                <c:pt idx="2939">
                  <c:v>15.670349999999999</c:v>
                </c:pt>
                <c:pt idx="2940">
                  <c:v>15.6806</c:v>
                </c:pt>
                <c:pt idx="2941">
                  <c:v>15.690899999999999</c:v>
                </c:pt>
                <c:pt idx="2942">
                  <c:v>15.701175000000001</c:v>
                </c:pt>
                <c:pt idx="2943">
                  <c:v>15.711500000000001</c:v>
                </c:pt>
                <c:pt idx="2944">
                  <c:v>15.7218</c:v>
                </c:pt>
                <c:pt idx="2945">
                  <c:v>15.732125</c:v>
                </c:pt>
                <c:pt idx="2946">
                  <c:v>15.7424</c:v>
                </c:pt>
                <c:pt idx="2947">
                  <c:v>15.752700000000001</c:v>
                </c:pt>
                <c:pt idx="2948">
                  <c:v>15.763025000000001</c:v>
                </c:pt>
                <c:pt idx="2949">
                  <c:v>15.773350000000001</c:v>
                </c:pt>
                <c:pt idx="2950">
                  <c:v>15.7837</c:v>
                </c:pt>
                <c:pt idx="2951">
                  <c:v>15.79405</c:v>
                </c:pt>
                <c:pt idx="2952">
                  <c:v>15.804425</c:v>
                </c:pt>
                <c:pt idx="2953">
                  <c:v>15.814824999999999</c:v>
                </c:pt>
                <c:pt idx="2954">
                  <c:v>15.825225000000001</c:v>
                </c:pt>
                <c:pt idx="2955">
                  <c:v>15.835674999999998</c:v>
                </c:pt>
                <c:pt idx="2956">
                  <c:v>15.846125000000001</c:v>
                </c:pt>
                <c:pt idx="2957">
                  <c:v>15.856600000000002</c:v>
                </c:pt>
                <c:pt idx="2958">
                  <c:v>15.867075</c:v>
                </c:pt>
                <c:pt idx="2959">
                  <c:v>15.877525</c:v>
                </c:pt>
                <c:pt idx="2960">
                  <c:v>15.88795</c:v>
                </c:pt>
                <c:pt idx="2961">
                  <c:v>15.898375000000001</c:v>
                </c:pt>
                <c:pt idx="2962">
                  <c:v>15.908775</c:v>
                </c:pt>
                <c:pt idx="2963">
                  <c:v>15.919150000000002</c:v>
                </c:pt>
                <c:pt idx="2964">
                  <c:v>15.929475000000002</c:v>
                </c:pt>
                <c:pt idx="2965">
                  <c:v>15.939775000000001</c:v>
                </c:pt>
                <c:pt idx="2966">
                  <c:v>15.950025</c:v>
                </c:pt>
                <c:pt idx="2967">
                  <c:v>15.960274999999999</c:v>
                </c:pt>
                <c:pt idx="2968">
                  <c:v>15.970424999999999</c:v>
                </c:pt>
                <c:pt idx="2969">
                  <c:v>15.980575</c:v>
                </c:pt>
                <c:pt idx="2970">
                  <c:v>15.99065</c:v>
                </c:pt>
                <c:pt idx="2971">
                  <c:v>16.000700000000002</c:v>
                </c:pt>
                <c:pt idx="2972">
                  <c:v>16.010725000000001</c:v>
                </c:pt>
                <c:pt idx="2973">
                  <c:v>16.020699999999998</c:v>
                </c:pt>
                <c:pt idx="2974">
                  <c:v>16.030649999999998</c:v>
                </c:pt>
                <c:pt idx="2975">
                  <c:v>16.040575</c:v>
                </c:pt>
                <c:pt idx="2976">
                  <c:v>16.050474999999999</c:v>
                </c:pt>
                <c:pt idx="2977">
                  <c:v>16.060324999999999</c:v>
                </c:pt>
                <c:pt idx="2978">
                  <c:v>16.070174999999999</c:v>
                </c:pt>
                <c:pt idx="2979">
                  <c:v>16.079974999999997</c:v>
                </c:pt>
                <c:pt idx="2980">
                  <c:v>16.089749999999999</c:v>
                </c:pt>
                <c:pt idx="2981">
                  <c:v>16.099474999999998</c:v>
                </c:pt>
                <c:pt idx="2982">
                  <c:v>16.10915</c:v>
                </c:pt>
                <c:pt idx="2983">
                  <c:v>16.118750000000002</c:v>
                </c:pt>
                <c:pt idx="2984">
                  <c:v>16.128325</c:v>
                </c:pt>
                <c:pt idx="2985">
                  <c:v>16.13785</c:v>
                </c:pt>
                <c:pt idx="2986">
                  <c:v>16.147325000000002</c:v>
                </c:pt>
                <c:pt idx="2987">
                  <c:v>16.156749999999999</c:v>
                </c:pt>
                <c:pt idx="2988">
                  <c:v>16.166125000000001</c:v>
                </c:pt>
                <c:pt idx="2989">
                  <c:v>16.170349999999999</c:v>
                </c:pt>
                <c:pt idx="2990">
                  <c:v>16.175025000000002</c:v>
                </c:pt>
                <c:pt idx="2991">
                  <c:v>16.178925</c:v>
                </c:pt>
                <c:pt idx="2992">
                  <c:v>16.183249999999997</c:v>
                </c:pt>
                <c:pt idx="2993">
                  <c:v>16.187974999999998</c:v>
                </c:pt>
                <c:pt idx="2994">
                  <c:v>16.193200000000001</c:v>
                </c:pt>
                <c:pt idx="2995">
                  <c:v>16.198924999999999</c:v>
                </c:pt>
                <c:pt idx="2996">
                  <c:v>16.205249999999999</c:v>
                </c:pt>
                <c:pt idx="2997">
                  <c:v>16.210725</c:v>
                </c:pt>
                <c:pt idx="2998">
                  <c:v>16.216774999999998</c:v>
                </c:pt>
                <c:pt idx="2999">
                  <c:v>16.223424999999999</c:v>
                </c:pt>
                <c:pt idx="3000">
                  <c:v>16.230725</c:v>
                </c:pt>
                <c:pt idx="3001">
                  <c:v>16.238775</c:v>
                </c:pt>
                <c:pt idx="3002">
                  <c:v>16.247624999999999</c:v>
                </c:pt>
                <c:pt idx="3003">
                  <c:v>16.256625</c:v>
                </c:pt>
                <c:pt idx="3004">
                  <c:v>16.265625</c:v>
                </c:pt>
                <c:pt idx="3005">
                  <c:v>16.2746</c:v>
                </c:pt>
                <c:pt idx="3006">
                  <c:v>16.283574999999999</c:v>
                </c:pt>
                <c:pt idx="3007">
                  <c:v>16.292499999999997</c:v>
                </c:pt>
                <c:pt idx="3008">
                  <c:v>16.301424999999998</c:v>
                </c:pt>
                <c:pt idx="3009">
                  <c:v>16.310324999999999</c:v>
                </c:pt>
                <c:pt idx="3010">
                  <c:v>16.319175000000001</c:v>
                </c:pt>
                <c:pt idx="3011">
                  <c:v>16.327999999999999</c:v>
                </c:pt>
                <c:pt idx="3012">
                  <c:v>16.336774999999999</c:v>
                </c:pt>
                <c:pt idx="3013">
                  <c:v>16.345524999999999</c:v>
                </c:pt>
                <c:pt idx="3014">
                  <c:v>16.35425</c:v>
                </c:pt>
                <c:pt idx="3015">
                  <c:v>16.362950000000001</c:v>
                </c:pt>
                <c:pt idx="3016">
                  <c:v>16.371600000000001</c:v>
                </c:pt>
                <c:pt idx="3017">
                  <c:v>16.38025</c:v>
                </c:pt>
                <c:pt idx="3018">
                  <c:v>16.388849999999998</c:v>
                </c:pt>
                <c:pt idx="3019">
                  <c:v>16.397449999999999</c:v>
                </c:pt>
                <c:pt idx="3020">
                  <c:v>16.406025</c:v>
                </c:pt>
                <c:pt idx="3021">
                  <c:v>16.414574999999999</c:v>
                </c:pt>
                <c:pt idx="3022">
                  <c:v>16.423099999999998</c:v>
                </c:pt>
                <c:pt idx="3023">
                  <c:v>16.4316</c:v>
                </c:pt>
                <c:pt idx="3024">
                  <c:v>16.440099999999997</c:v>
                </c:pt>
                <c:pt idx="3025">
                  <c:v>16.448574999999998</c:v>
                </c:pt>
                <c:pt idx="3026">
                  <c:v>16.457025000000002</c:v>
                </c:pt>
                <c:pt idx="3027">
                  <c:v>16.465474999999998</c:v>
                </c:pt>
                <c:pt idx="3028">
                  <c:v>16.4739</c:v>
                </c:pt>
                <c:pt idx="3029">
                  <c:v>16.482324999999999</c:v>
                </c:pt>
                <c:pt idx="3030">
                  <c:v>16.490750000000002</c:v>
                </c:pt>
                <c:pt idx="3031">
                  <c:v>16.499175000000001</c:v>
                </c:pt>
                <c:pt idx="3032">
                  <c:v>16.507549999999998</c:v>
                </c:pt>
                <c:pt idx="3033">
                  <c:v>16.510774999999999</c:v>
                </c:pt>
                <c:pt idx="3034">
                  <c:v>16.514324999999999</c:v>
                </c:pt>
                <c:pt idx="3035">
                  <c:v>16.518225000000001</c:v>
                </c:pt>
                <c:pt idx="3036">
                  <c:v>16.522500000000001</c:v>
                </c:pt>
                <c:pt idx="3037">
                  <c:v>16.527225000000001</c:v>
                </c:pt>
                <c:pt idx="3038">
                  <c:v>16.532425</c:v>
                </c:pt>
                <c:pt idx="3039">
                  <c:v>16.538125000000001</c:v>
                </c:pt>
                <c:pt idx="3040">
                  <c:v>16.5444</c:v>
                </c:pt>
                <c:pt idx="3041">
                  <c:v>16.551299999999998</c:v>
                </c:pt>
                <c:pt idx="3042">
                  <c:v>16.558899999999998</c:v>
                </c:pt>
                <c:pt idx="3043">
                  <c:v>16.567174999999999</c:v>
                </c:pt>
                <c:pt idx="3044">
                  <c:v>16.575424999999999</c:v>
                </c:pt>
                <c:pt idx="3045">
                  <c:v>16.583674999999999</c:v>
                </c:pt>
                <c:pt idx="3046">
                  <c:v>16.591900000000003</c:v>
                </c:pt>
                <c:pt idx="3047">
                  <c:v>16.600124999999998</c:v>
                </c:pt>
                <c:pt idx="3048">
                  <c:v>16.608349999999998</c:v>
                </c:pt>
                <c:pt idx="3049">
                  <c:v>16.616575000000001</c:v>
                </c:pt>
                <c:pt idx="3050">
                  <c:v>16.624775</c:v>
                </c:pt>
                <c:pt idx="3051">
                  <c:v>16.632999999999999</c:v>
                </c:pt>
                <c:pt idx="3052">
                  <c:v>16.641225000000002</c:v>
                </c:pt>
                <c:pt idx="3053">
                  <c:v>16.649425000000001</c:v>
                </c:pt>
                <c:pt idx="3054">
                  <c:v>16.65765</c:v>
                </c:pt>
                <c:pt idx="3055">
                  <c:v>16.665875</c:v>
                </c:pt>
                <c:pt idx="3056">
                  <c:v>16.674074999999998</c:v>
                </c:pt>
                <c:pt idx="3057">
                  <c:v>16.682300000000001</c:v>
                </c:pt>
                <c:pt idx="3058">
                  <c:v>16.690525000000001</c:v>
                </c:pt>
                <c:pt idx="3059">
                  <c:v>16.69875</c:v>
                </c:pt>
                <c:pt idx="3060">
                  <c:v>16.706975</c:v>
                </c:pt>
                <c:pt idx="3061">
                  <c:v>16.715199999999999</c:v>
                </c:pt>
                <c:pt idx="3062">
                  <c:v>16.723424999999999</c:v>
                </c:pt>
                <c:pt idx="3063">
                  <c:v>16.728075</c:v>
                </c:pt>
                <c:pt idx="3064">
                  <c:v>16.733174999999999</c:v>
                </c:pt>
                <c:pt idx="3065">
                  <c:v>16.738775</c:v>
                </c:pt>
                <c:pt idx="3066">
                  <c:v>16.744949999999999</c:v>
                </c:pt>
                <c:pt idx="3067">
                  <c:v>16.751725</c:v>
                </c:pt>
                <c:pt idx="3068">
                  <c:v>16.7592</c:v>
                </c:pt>
                <c:pt idx="3069">
                  <c:v>16.767399999999999</c:v>
                </c:pt>
                <c:pt idx="3070">
                  <c:v>16.775675</c:v>
                </c:pt>
                <c:pt idx="3071">
                  <c:v>16.783950000000001</c:v>
                </c:pt>
                <c:pt idx="3072">
                  <c:v>16.792249999999999</c:v>
                </c:pt>
                <c:pt idx="3073">
                  <c:v>16.800550000000001</c:v>
                </c:pt>
                <c:pt idx="3074">
                  <c:v>16.80885</c:v>
                </c:pt>
                <c:pt idx="3075">
                  <c:v>16.817175000000002</c:v>
                </c:pt>
                <c:pt idx="3076">
                  <c:v>16.825475000000001</c:v>
                </c:pt>
                <c:pt idx="3077">
                  <c:v>16.833825000000001</c:v>
                </c:pt>
                <c:pt idx="3078">
                  <c:v>16.84215</c:v>
                </c:pt>
                <c:pt idx="3079">
                  <c:v>16.8505</c:v>
                </c:pt>
                <c:pt idx="3080">
                  <c:v>16.85885</c:v>
                </c:pt>
                <c:pt idx="3081">
                  <c:v>16.867225000000001</c:v>
                </c:pt>
                <c:pt idx="3082">
                  <c:v>16.875599999999999</c:v>
                </c:pt>
                <c:pt idx="3083">
                  <c:v>16.883975</c:v>
                </c:pt>
                <c:pt idx="3084">
                  <c:v>16.892375000000001</c:v>
                </c:pt>
                <c:pt idx="3085">
                  <c:v>16.897875000000003</c:v>
                </c:pt>
                <c:pt idx="3086">
                  <c:v>16.9039</c:v>
                </c:pt>
                <c:pt idx="3087">
                  <c:v>16.910550000000001</c:v>
                </c:pt>
                <c:pt idx="3088">
                  <c:v>16.917850000000001</c:v>
                </c:pt>
                <c:pt idx="3089">
                  <c:v>16.925875000000001</c:v>
                </c:pt>
                <c:pt idx="3090">
                  <c:v>16.934350000000002</c:v>
                </c:pt>
                <c:pt idx="3091">
                  <c:v>16.942824999999999</c:v>
                </c:pt>
                <c:pt idx="3092">
                  <c:v>16.9513</c:v>
                </c:pt>
                <c:pt idx="3093">
                  <c:v>16.959800000000001</c:v>
                </c:pt>
                <c:pt idx="3094">
                  <c:v>16.968325</c:v>
                </c:pt>
                <c:pt idx="3095">
                  <c:v>16.976849999999999</c:v>
                </c:pt>
                <c:pt idx="3096">
                  <c:v>16.985400000000002</c:v>
                </c:pt>
                <c:pt idx="3097">
                  <c:v>16.993949999999998</c:v>
                </c:pt>
                <c:pt idx="3098">
                  <c:v>17.002524999999999</c:v>
                </c:pt>
                <c:pt idx="3099">
                  <c:v>17.011125</c:v>
                </c:pt>
                <c:pt idx="3100">
                  <c:v>17.019750000000002</c:v>
                </c:pt>
                <c:pt idx="3101">
                  <c:v>17.028399999999998</c:v>
                </c:pt>
                <c:pt idx="3102">
                  <c:v>17.037050000000001</c:v>
                </c:pt>
                <c:pt idx="3103">
                  <c:v>17.045725000000001</c:v>
                </c:pt>
                <c:pt idx="3104">
                  <c:v>17.054425000000002</c:v>
                </c:pt>
                <c:pt idx="3105">
                  <c:v>17.06315</c:v>
                </c:pt>
                <c:pt idx="3106">
                  <c:v>17.071874999999999</c:v>
                </c:pt>
                <c:pt idx="3107">
                  <c:v>17.080624999999998</c:v>
                </c:pt>
                <c:pt idx="3108">
                  <c:v>17.089399999999998</c:v>
                </c:pt>
                <c:pt idx="3109">
                  <c:v>17.098199999999999</c:v>
                </c:pt>
                <c:pt idx="3110">
                  <c:v>17.106999999999999</c:v>
                </c:pt>
                <c:pt idx="3111">
                  <c:v>17.115825000000001</c:v>
                </c:pt>
                <c:pt idx="3112">
                  <c:v>17.124675</c:v>
                </c:pt>
                <c:pt idx="3113">
                  <c:v>17.133524999999999</c:v>
                </c:pt>
                <c:pt idx="3114">
                  <c:v>17.142375000000001</c:v>
                </c:pt>
                <c:pt idx="3115">
                  <c:v>17.151250000000001</c:v>
                </c:pt>
                <c:pt idx="3116">
                  <c:v>17.1601</c:v>
                </c:pt>
                <c:pt idx="3117">
                  <c:v>17.168949999999999</c:v>
                </c:pt>
                <c:pt idx="3118">
                  <c:v>17.177824999999999</c:v>
                </c:pt>
                <c:pt idx="3119">
                  <c:v>17.186699999999998</c:v>
                </c:pt>
                <c:pt idx="3120">
                  <c:v>17.195550000000001</c:v>
                </c:pt>
                <c:pt idx="3121">
                  <c:v>17.204374999999999</c:v>
                </c:pt>
                <c:pt idx="3122">
                  <c:v>17.213200000000001</c:v>
                </c:pt>
                <c:pt idx="3123">
                  <c:v>17.222000000000001</c:v>
                </c:pt>
                <c:pt idx="3124">
                  <c:v>17.230799999999999</c:v>
                </c:pt>
                <c:pt idx="3125">
                  <c:v>17.239550000000001</c:v>
                </c:pt>
                <c:pt idx="3126">
                  <c:v>17.2483</c:v>
                </c:pt>
                <c:pt idx="3127">
                  <c:v>17.25705</c:v>
                </c:pt>
                <c:pt idx="3128">
                  <c:v>17.265775000000001</c:v>
                </c:pt>
                <c:pt idx="3129">
                  <c:v>17.2745</c:v>
                </c:pt>
                <c:pt idx="3130">
                  <c:v>17.283200000000001</c:v>
                </c:pt>
                <c:pt idx="3131">
                  <c:v>17.291899999999998</c:v>
                </c:pt>
                <c:pt idx="3132">
                  <c:v>17.300599999999999</c:v>
                </c:pt>
                <c:pt idx="3133">
                  <c:v>17.309275</c:v>
                </c:pt>
                <c:pt idx="3134">
                  <c:v>17.31795</c:v>
                </c:pt>
                <c:pt idx="3135">
                  <c:v>17.326625</c:v>
                </c:pt>
                <c:pt idx="3136">
                  <c:v>17.3353</c:v>
                </c:pt>
                <c:pt idx="3137">
                  <c:v>17.343975</c:v>
                </c:pt>
                <c:pt idx="3138">
                  <c:v>17.352625</c:v>
                </c:pt>
                <c:pt idx="3139">
                  <c:v>17.3613</c:v>
                </c:pt>
                <c:pt idx="3140">
                  <c:v>17.369949999999999</c:v>
                </c:pt>
                <c:pt idx="3141">
                  <c:v>17.378574999999998</c:v>
                </c:pt>
                <c:pt idx="3142">
                  <c:v>17.387225000000001</c:v>
                </c:pt>
                <c:pt idx="3143">
                  <c:v>17.392900000000001</c:v>
                </c:pt>
                <c:pt idx="3144">
                  <c:v>17.399149999999999</c:v>
                </c:pt>
                <c:pt idx="3145">
                  <c:v>17.406025</c:v>
                </c:pt>
                <c:pt idx="3146">
                  <c:v>17.413600000000002</c:v>
                </c:pt>
                <c:pt idx="3147">
                  <c:v>17.421900000000001</c:v>
                </c:pt>
                <c:pt idx="3148">
                  <c:v>17.430524999999999</c:v>
                </c:pt>
                <c:pt idx="3149">
                  <c:v>17.439150000000001</c:v>
                </c:pt>
                <c:pt idx="3150">
                  <c:v>17.447749999999999</c:v>
                </c:pt>
                <c:pt idx="3151">
                  <c:v>17.456374999999998</c:v>
                </c:pt>
                <c:pt idx="3152">
                  <c:v>17.464974999999999</c:v>
                </c:pt>
                <c:pt idx="3153">
                  <c:v>17.473575</c:v>
                </c:pt>
                <c:pt idx="3154">
                  <c:v>17.482174999999998</c:v>
                </c:pt>
                <c:pt idx="3155">
                  <c:v>17.4908</c:v>
                </c:pt>
                <c:pt idx="3156">
                  <c:v>17.499400000000001</c:v>
                </c:pt>
                <c:pt idx="3157">
                  <c:v>17.508000000000003</c:v>
                </c:pt>
                <c:pt idx="3158">
                  <c:v>17.516625000000001</c:v>
                </c:pt>
                <c:pt idx="3159">
                  <c:v>17.525224999999999</c:v>
                </c:pt>
                <c:pt idx="3160">
                  <c:v>17.533850000000001</c:v>
                </c:pt>
                <c:pt idx="3161">
                  <c:v>17.542475</c:v>
                </c:pt>
                <c:pt idx="3162">
                  <c:v>17.551100000000002</c:v>
                </c:pt>
                <c:pt idx="3163">
                  <c:v>17.559725</c:v>
                </c:pt>
                <c:pt idx="3164">
                  <c:v>17.568375</c:v>
                </c:pt>
                <c:pt idx="3165">
                  <c:v>17.577000000000002</c:v>
                </c:pt>
                <c:pt idx="3166">
                  <c:v>17.585650000000001</c:v>
                </c:pt>
                <c:pt idx="3167">
                  <c:v>17.5943</c:v>
                </c:pt>
                <c:pt idx="3168">
                  <c:v>17.60295</c:v>
                </c:pt>
                <c:pt idx="3169">
                  <c:v>17.606625000000001</c:v>
                </c:pt>
                <c:pt idx="3170">
                  <c:v>17.610675000000001</c:v>
                </c:pt>
                <c:pt idx="3171">
                  <c:v>17.615125000000003</c:v>
                </c:pt>
                <c:pt idx="3172">
                  <c:v>17.620025000000002</c:v>
                </c:pt>
                <c:pt idx="3173">
                  <c:v>17.625425</c:v>
                </c:pt>
                <c:pt idx="3174">
                  <c:v>17.631350000000001</c:v>
                </c:pt>
                <c:pt idx="3175">
                  <c:v>17.637875000000001</c:v>
                </c:pt>
                <c:pt idx="3176">
                  <c:v>17.645025</c:v>
                </c:pt>
                <c:pt idx="3177">
                  <c:v>17.652925</c:v>
                </c:pt>
                <c:pt idx="3178">
                  <c:v>17.6616</c:v>
                </c:pt>
                <c:pt idx="3179">
                  <c:v>17.670275</c:v>
                </c:pt>
                <c:pt idx="3180">
                  <c:v>17.67895</c:v>
                </c:pt>
                <c:pt idx="3181">
                  <c:v>17.687649999999998</c:v>
                </c:pt>
                <c:pt idx="3182">
                  <c:v>17.696324999999998</c:v>
                </c:pt>
                <c:pt idx="3183">
                  <c:v>17.702024999999999</c:v>
                </c:pt>
                <c:pt idx="3184">
                  <c:v>17.708275</c:v>
                </c:pt>
                <c:pt idx="3185">
                  <c:v>17.715125</c:v>
                </c:pt>
                <c:pt idx="3186">
                  <c:v>17.7227</c:v>
                </c:pt>
                <c:pt idx="3187">
                  <c:v>17.731024999999999</c:v>
                </c:pt>
                <c:pt idx="3188">
                  <c:v>17.739750000000001</c:v>
                </c:pt>
                <c:pt idx="3189">
                  <c:v>17.748474999999999</c:v>
                </c:pt>
                <c:pt idx="3190">
                  <c:v>17.757224999999998</c:v>
                </c:pt>
                <c:pt idx="3191">
                  <c:v>17.766000000000002</c:v>
                </c:pt>
                <c:pt idx="3192">
                  <c:v>17.774750000000001</c:v>
                </c:pt>
                <c:pt idx="3193">
                  <c:v>17.783525000000001</c:v>
                </c:pt>
                <c:pt idx="3194">
                  <c:v>17.792300000000001</c:v>
                </c:pt>
                <c:pt idx="3195">
                  <c:v>17.801075000000001</c:v>
                </c:pt>
                <c:pt idx="3196">
                  <c:v>17.809875000000002</c:v>
                </c:pt>
                <c:pt idx="3197">
                  <c:v>17.818674999999999</c:v>
                </c:pt>
                <c:pt idx="3198">
                  <c:v>17.827475</c:v>
                </c:pt>
                <c:pt idx="3199">
                  <c:v>17.836299999999998</c:v>
                </c:pt>
                <c:pt idx="3200">
                  <c:v>17.845124999999999</c:v>
                </c:pt>
                <c:pt idx="3201">
                  <c:v>17.853974999999998</c:v>
                </c:pt>
                <c:pt idx="3202">
                  <c:v>17.862824999999997</c:v>
                </c:pt>
                <c:pt idx="3203">
                  <c:v>17.871675</c:v>
                </c:pt>
                <c:pt idx="3204">
                  <c:v>17.880549999999999</c:v>
                </c:pt>
                <c:pt idx="3205">
                  <c:v>17.889399999999998</c:v>
                </c:pt>
                <c:pt idx="3206">
                  <c:v>17.898274999999998</c:v>
                </c:pt>
                <c:pt idx="3207">
                  <c:v>17.907124999999997</c:v>
                </c:pt>
                <c:pt idx="3208">
                  <c:v>17.916</c:v>
                </c:pt>
                <c:pt idx="3209">
                  <c:v>17.924875</c:v>
                </c:pt>
                <c:pt idx="3210">
                  <c:v>17.93375</c:v>
                </c:pt>
                <c:pt idx="3211">
                  <c:v>17.942625</c:v>
                </c:pt>
                <c:pt idx="3212">
                  <c:v>17.951499999999999</c:v>
                </c:pt>
                <c:pt idx="3213">
                  <c:v>17.9604</c:v>
                </c:pt>
                <c:pt idx="3214">
                  <c:v>17.9693</c:v>
                </c:pt>
                <c:pt idx="3215">
                  <c:v>17.978175</c:v>
                </c:pt>
                <c:pt idx="3216">
                  <c:v>17.987075000000001</c:v>
                </c:pt>
                <c:pt idx="3217">
                  <c:v>17.995975000000001</c:v>
                </c:pt>
                <c:pt idx="3218">
                  <c:v>18.004899999999999</c:v>
                </c:pt>
                <c:pt idx="3219">
                  <c:v>18.0138</c:v>
                </c:pt>
                <c:pt idx="3220">
                  <c:v>18.022725000000001</c:v>
                </c:pt>
                <c:pt idx="3221">
                  <c:v>18.031649999999999</c:v>
                </c:pt>
                <c:pt idx="3222">
                  <c:v>18.040600000000001</c:v>
                </c:pt>
                <c:pt idx="3223">
                  <c:v>18.04955</c:v>
                </c:pt>
                <c:pt idx="3224">
                  <c:v>18.058524999999999</c:v>
                </c:pt>
                <c:pt idx="3225">
                  <c:v>18.067499999999999</c:v>
                </c:pt>
                <c:pt idx="3226">
                  <c:v>18.076474999999999</c:v>
                </c:pt>
                <c:pt idx="3227">
                  <c:v>18.083650000000002</c:v>
                </c:pt>
                <c:pt idx="3228">
                  <c:v>18.091525000000001</c:v>
                </c:pt>
                <c:pt idx="3229">
                  <c:v>18.100200000000001</c:v>
                </c:pt>
                <c:pt idx="3230">
                  <c:v>18.109225000000002</c:v>
                </c:pt>
                <c:pt idx="3231">
                  <c:v>18.11825</c:v>
                </c:pt>
                <c:pt idx="3232">
                  <c:v>18.127275000000001</c:v>
                </c:pt>
                <c:pt idx="3233">
                  <c:v>18.136324999999999</c:v>
                </c:pt>
                <c:pt idx="3234">
                  <c:v>18.145375000000001</c:v>
                </c:pt>
                <c:pt idx="3235">
                  <c:v>18.154450000000001</c:v>
                </c:pt>
                <c:pt idx="3236">
                  <c:v>18.163525</c:v>
                </c:pt>
                <c:pt idx="3237">
                  <c:v>18.172625</c:v>
                </c:pt>
                <c:pt idx="3238">
                  <c:v>18.181725</c:v>
                </c:pt>
                <c:pt idx="3239">
                  <c:v>18.190825</c:v>
                </c:pt>
                <c:pt idx="3240">
                  <c:v>18.199950000000001</c:v>
                </c:pt>
                <c:pt idx="3241">
                  <c:v>18.209099999999999</c:v>
                </c:pt>
                <c:pt idx="3242">
                  <c:v>18.218250000000001</c:v>
                </c:pt>
                <c:pt idx="3243">
                  <c:v>18.227399999999999</c:v>
                </c:pt>
                <c:pt idx="3244">
                  <c:v>18.236574999999998</c:v>
                </c:pt>
                <c:pt idx="3245">
                  <c:v>18.245750000000001</c:v>
                </c:pt>
                <c:pt idx="3246">
                  <c:v>18.254950000000001</c:v>
                </c:pt>
                <c:pt idx="3247">
                  <c:v>18.264150000000001</c:v>
                </c:pt>
                <c:pt idx="3248">
                  <c:v>18.273375000000001</c:v>
                </c:pt>
                <c:pt idx="3249">
                  <c:v>18.277650000000001</c:v>
                </c:pt>
                <c:pt idx="3250">
                  <c:v>18.282375000000002</c:v>
                </c:pt>
                <c:pt idx="3251">
                  <c:v>18.28755</c:v>
                </c:pt>
                <c:pt idx="3252">
                  <c:v>18.29325</c:v>
                </c:pt>
                <c:pt idx="3253">
                  <c:v>18.299524999999999</c:v>
                </c:pt>
                <c:pt idx="3254">
                  <c:v>18.306425000000001</c:v>
                </c:pt>
                <c:pt idx="3255">
                  <c:v>18.314</c:v>
                </c:pt>
                <c:pt idx="3256">
                  <c:v>18.32235</c:v>
                </c:pt>
                <c:pt idx="3257">
                  <c:v>18.331525000000003</c:v>
                </c:pt>
                <c:pt idx="3258">
                  <c:v>18.34085</c:v>
                </c:pt>
                <c:pt idx="3259">
                  <c:v>18.350175</c:v>
                </c:pt>
                <c:pt idx="3260">
                  <c:v>18.359524999999998</c:v>
                </c:pt>
                <c:pt idx="3261">
                  <c:v>18.3689</c:v>
                </c:pt>
                <c:pt idx="3262">
                  <c:v>18.378249999999998</c:v>
                </c:pt>
                <c:pt idx="3263">
                  <c:v>18.387650000000001</c:v>
                </c:pt>
                <c:pt idx="3264">
                  <c:v>18.39705</c:v>
                </c:pt>
                <c:pt idx="3265">
                  <c:v>18.40645</c:v>
                </c:pt>
                <c:pt idx="3266">
                  <c:v>18.415699999999998</c:v>
                </c:pt>
                <c:pt idx="3267">
                  <c:v>18.425125000000001</c:v>
                </c:pt>
                <c:pt idx="3268">
                  <c:v>18.4344</c:v>
                </c:pt>
                <c:pt idx="3269">
                  <c:v>18.4438</c:v>
                </c:pt>
                <c:pt idx="3270">
                  <c:v>18.453274999999998</c:v>
                </c:pt>
                <c:pt idx="3271">
                  <c:v>18.462500000000002</c:v>
                </c:pt>
                <c:pt idx="3272">
                  <c:v>18.471975</c:v>
                </c:pt>
                <c:pt idx="3273">
                  <c:v>18.480975000000001</c:v>
                </c:pt>
                <c:pt idx="3274">
                  <c:v>18.489800000000002</c:v>
                </c:pt>
                <c:pt idx="3275">
                  <c:v>18.499175000000001</c:v>
                </c:pt>
                <c:pt idx="3276">
                  <c:v>18.508700000000001</c:v>
                </c:pt>
                <c:pt idx="3277">
                  <c:v>18.518225000000001</c:v>
                </c:pt>
                <c:pt idx="3278">
                  <c:v>18.5273</c:v>
                </c:pt>
                <c:pt idx="3279">
                  <c:v>18.536725000000001</c:v>
                </c:pt>
                <c:pt idx="3280">
                  <c:v>18.546000000000003</c:v>
                </c:pt>
                <c:pt idx="3281">
                  <c:v>18.555099999999999</c:v>
                </c:pt>
                <c:pt idx="3282">
                  <c:v>18.564349999999997</c:v>
                </c:pt>
                <c:pt idx="3283">
                  <c:v>18.57395</c:v>
                </c:pt>
                <c:pt idx="3284">
                  <c:v>18.583425000000002</c:v>
                </c:pt>
                <c:pt idx="3285">
                  <c:v>18.592649999999999</c:v>
                </c:pt>
                <c:pt idx="3286">
                  <c:v>18.602250000000002</c:v>
                </c:pt>
                <c:pt idx="3287">
                  <c:v>18.611674999999998</c:v>
                </c:pt>
                <c:pt idx="3288">
                  <c:v>18.621324999999999</c:v>
                </c:pt>
                <c:pt idx="3289">
                  <c:v>18.630675</c:v>
                </c:pt>
                <c:pt idx="3290">
                  <c:v>18.640375000000002</c:v>
                </c:pt>
                <c:pt idx="3291">
                  <c:v>18.64995</c:v>
                </c:pt>
                <c:pt idx="3292">
                  <c:v>18.659075000000001</c:v>
                </c:pt>
                <c:pt idx="3293">
                  <c:v>18.668499999999998</c:v>
                </c:pt>
                <c:pt idx="3294">
                  <c:v>18.677925000000002</c:v>
                </c:pt>
                <c:pt idx="3295">
                  <c:v>18.687675000000002</c:v>
                </c:pt>
                <c:pt idx="3296">
                  <c:v>18.697099999999999</c:v>
                </c:pt>
                <c:pt idx="3297">
                  <c:v>18.706875</c:v>
                </c:pt>
                <c:pt idx="3298">
                  <c:v>18.7164</c:v>
                </c:pt>
                <c:pt idx="3299">
                  <c:v>18.718525</c:v>
                </c:pt>
                <c:pt idx="3300">
                  <c:v>18.720874999999999</c:v>
                </c:pt>
                <c:pt idx="3301">
                  <c:v>18.723475000000001</c:v>
                </c:pt>
                <c:pt idx="3302">
                  <c:v>18.726324999999999</c:v>
                </c:pt>
                <c:pt idx="3303">
                  <c:v>18.72945</c:v>
                </c:pt>
                <c:pt idx="3304">
                  <c:v>18.732900000000001</c:v>
                </c:pt>
                <c:pt idx="3305">
                  <c:v>18.736699999999999</c:v>
                </c:pt>
                <c:pt idx="3306">
                  <c:v>18.740875000000003</c:v>
                </c:pt>
                <c:pt idx="3307">
                  <c:v>18.745449999999998</c:v>
                </c:pt>
                <c:pt idx="3308">
                  <c:v>18.750499999999999</c:v>
                </c:pt>
                <c:pt idx="3309">
                  <c:v>18.756049999999998</c:v>
                </c:pt>
                <c:pt idx="3310">
                  <c:v>18.762174999999999</c:v>
                </c:pt>
                <c:pt idx="3311">
                  <c:v>18.768874999999998</c:v>
                </c:pt>
                <c:pt idx="3312">
                  <c:v>18.776275000000002</c:v>
                </c:pt>
                <c:pt idx="3313">
                  <c:v>18.784400000000002</c:v>
                </c:pt>
                <c:pt idx="3314">
                  <c:v>18.79335</c:v>
                </c:pt>
                <c:pt idx="3315">
                  <c:v>18.802975</c:v>
                </c:pt>
                <c:pt idx="3316">
                  <c:v>18.812424999999998</c:v>
                </c:pt>
                <c:pt idx="3317">
                  <c:v>18.822074999999998</c:v>
                </c:pt>
                <c:pt idx="3318">
                  <c:v>18.83155</c:v>
                </c:pt>
                <c:pt idx="3319">
                  <c:v>18.841075</c:v>
                </c:pt>
                <c:pt idx="3320">
                  <c:v>18.850574999999999</c:v>
                </c:pt>
                <c:pt idx="3321">
                  <c:v>18.860099999999999</c:v>
                </c:pt>
                <c:pt idx="3322">
                  <c:v>18.869499999999999</c:v>
                </c:pt>
                <c:pt idx="3323">
                  <c:v>18.878700000000002</c:v>
                </c:pt>
                <c:pt idx="3324">
                  <c:v>18.88815</c:v>
                </c:pt>
                <c:pt idx="3325">
                  <c:v>18.897500000000001</c:v>
                </c:pt>
                <c:pt idx="3326">
                  <c:v>18.906675</c:v>
                </c:pt>
                <c:pt idx="3327">
                  <c:v>18.9161</c:v>
                </c:pt>
                <c:pt idx="3328">
                  <c:v>18.9252</c:v>
                </c:pt>
                <c:pt idx="3329">
                  <c:v>18.934374999999999</c:v>
                </c:pt>
                <c:pt idx="3330">
                  <c:v>18.943650000000002</c:v>
                </c:pt>
                <c:pt idx="3331">
                  <c:v>18.952749999999998</c:v>
                </c:pt>
                <c:pt idx="3332">
                  <c:v>18.961974999999999</c:v>
                </c:pt>
                <c:pt idx="3333">
                  <c:v>18.971125000000001</c:v>
                </c:pt>
                <c:pt idx="3334">
                  <c:v>18.980274999999999</c:v>
                </c:pt>
                <c:pt idx="3335">
                  <c:v>18.984925</c:v>
                </c:pt>
                <c:pt idx="3336">
                  <c:v>18.99005</c:v>
                </c:pt>
                <c:pt idx="3337">
                  <c:v>18.995675000000002</c:v>
                </c:pt>
                <c:pt idx="3338">
                  <c:v>19.001874999999998</c:v>
                </c:pt>
                <c:pt idx="3339">
                  <c:v>19.008675</c:v>
                </c:pt>
                <c:pt idx="3340">
                  <c:v>19.016175</c:v>
                </c:pt>
                <c:pt idx="3341">
                  <c:v>19.024425000000001</c:v>
                </c:pt>
                <c:pt idx="3342">
                  <c:v>19.033225000000002</c:v>
                </c:pt>
                <c:pt idx="3343">
                  <c:v>19.042025000000002</c:v>
                </c:pt>
                <c:pt idx="3344">
                  <c:v>19.051124999999999</c:v>
                </c:pt>
                <c:pt idx="3345">
                  <c:v>19.059550000000002</c:v>
                </c:pt>
                <c:pt idx="3346">
                  <c:v>19.06795</c:v>
                </c:pt>
                <c:pt idx="3347">
                  <c:v>19.076725</c:v>
                </c:pt>
                <c:pt idx="3348">
                  <c:v>19.0855</c:v>
                </c:pt>
                <c:pt idx="3349">
                  <c:v>19.093900000000001</c:v>
                </c:pt>
                <c:pt idx="3350">
                  <c:v>19.1022</c:v>
                </c:pt>
                <c:pt idx="3351">
                  <c:v>19.11065</c:v>
                </c:pt>
                <c:pt idx="3352">
                  <c:v>19.119450000000001</c:v>
                </c:pt>
                <c:pt idx="3353">
                  <c:v>19.127700000000001</c:v>
                </c:pt>
                <c:pt idx="3354">
                  <c:v>19.135999999999999</c:v>
                </c:pt>
                <c:pt idx="3355">
                  <c:v>19.144375</c:v>
                </c:pt>
                <c:pt idx="3356">
                  <c:v>19.153000000000002</c:v>
                </c:pt>
                <c:pt idx="3357">
                  <c:v>19.161249999999999</c:v>
                </c:pt>
                <c:pt idx="3358">
                  <c:v>19.169474999999998</c:v>
                </c:pt>
                <c:pt idx="3359">
                  <c:v>19.177949999999999</c:v>
                </c:pt>
                <c:pt idx="3360">
                  <c:v>19.186575000000001</c:v>
                </c:pt>
                <c:pt idx="3361">
                  <c:v>19.194924999999998</c:v>
                </c:pt>
                <c:pt idx="3362">
                  <c:v>19.203150000000001</c:v>
                </c:pt>
                <c:pt idx="3363">
                  <c:v>19.211549999999999</c:v>
                </c:pt>
                <c:pt idx="3364">
                  <c:v>19.220275000000001</c:v>
                </c:pt>
                <c:pt idx="3365">
                  <c:v>19.2288</c:v>
                </c:pt>
                <c:pt idx="3366">
                  <c:v>19.237099999999998</c:v>
                </c:pt>
                <c:pt idx="3367">
                  <c:v>19.2455</c:v>
                </c:pt>
                <c:pt idx="3368">
                  <c:v>19.254124999999998</c:v>
                </c:pt>
                <c:pt idx="3369">
                  <c:v>19.262799999999999</c:v>
                </c:pt>
                <c:pt idx="3370">
                  <c:v>19.271174999999999</c:v>
                </c:pt>
                <c:pt idx="3371">
                  <c:v>19.279674999999997</c:v>
                </c:pt>
                <c:pt idx="3372">
                  <c:v>19.288350000000001</c:v>
                </c:pt>
                <c:pt idx="3373">
                  <c:v>19.297149999999998</c:v>
                </c:pt>
                <c:pt idx="3374">
                  <c:v>19.305575000000001</c:v>
                </c:pt>
                <c:pt idx="3375">
                  <c:v>19.314149999999998</c:v>
                </c:pt>
                <c:pt idx="3376">
                  <c:v>19.323</c:v>
                </c:pt>
                <c:pt idx="3377">
                  <c:v>19.331875</c:v>
                </c:pt>
                <c:pt idx="3378">
                  <c:v>19.340399999999999</c:v>
                </c:pt>
                <c:pt idx="3379">
                  <c:v>19.349050000000002</c:v>
                </c:pt>
                <c:pt idx="3380">
                  <c:v>19.357875</c:v>
                </c:pt>
                <c:pt idx="3381">
                  <c:v>19.367000000000001</c:v>
                </c:pt>
                <c:pt idx="3382">
                  <c:v>19.37565</c:v>
                </c:pt>
                <c:pt idx="3383">
                  <c:v>19.378675000000001</c:v>
                </c:pt>
                <c:pt idx="3384">
                  <c:v>19.382024999999999</c:v>
                </c:pt>
                <c:pt idx="3385">
                  <c:v>19.3857</c:v>
                </c:pt>
                <c:pt idx="3386">
                  <c:v>19.389724999999999</c:v>
                </c:pt>
                <c:pt idx="3387">
                  <c:v>19.394175000000001</c:v>
                </c:pt>
                <c:pt idx="3388">
                  <c:v>19.399075</c:v>
                </c:pt>
                <c:pt idx="3389">
                  <c:v>19.404450000000001</c:v>
                </c:pt>
                <c:pt idx="3390">
                  <c:v>19.410374999999998</c:v>
                </c:pt>
                <c:pt idx="3391">
                  <c:v>19.416875000000001</c:v>
                </c:pt>
                <c:pt idx="3392">
                  <c:v>19.424025</c:v>
                </c:pt>
                <c:pt idx="3393">
                  <c:v>19.431899999999999</c:v>
                </c:pt>
                <c:pt idx="3394">
                  <c:v>19.440550000000002</c:v>
                </c:pt>
                <c:pt idx="3395">
                  <c:v>19.449574999999999</c:v>
                </c:pt>
                <c:pt idx="3396">
                  <c:v>19.452249999999999</c:v>
                </c:pt>
                <c:pt idx="3397">
                  <c:v>19.455175000000001</c:v>
                </c:pt>
                <c:pt idx="3398">
                  <c:v>19.458400000000001</c:v>
                </c:pt>
                <c:pt idx="3399">
                  <c:v>19.461950000000002</c:v>
                </c:pt>
                <c:pt idx="3400">
                  <c:v>19.46585</c:v>
                </c:pt>
                <c:pt idx="3401">
                  <c:v>19.47015</c:v>
                </c:pt>
                <c:pt idx="3402">
                  <c:v>19.474875000000001</c:v>
                </c:pt>
                <c:pt idx="3403">
                  <c:v>19.480074999999999</c:v>
                </c:pt>
                <c:pt idx="3404">
                  <c:v>19.485775</c:v>
                </c:pt>
                <c:pt idx="3405">
                  <c:v>19.492049999999999</c:v>
                </c:pt>
                <c:pt idx="3406">
                  <c:v>19.498974999999998</c:v>
                </c:pt>
                <c:pt idx="3407">
                  <c:v>19.506575000000002</c:v>
                </c:pt>
                <c:pt idx="3408">
                  <c:v>19.514949999999999</c:v>
                </c:pt>
                <c:pt idx="3409">
                  <c:v>19.524150000000002</c:v>
                </c:pt>
                <c:pt idx="3410">
                  <c:v>19.533799999999999</c:v>
                </c:pt>
                <c:pt idx="3411">
                  <c:v>19.543324999999999</c:v>
                </c:pt>
                <c:pt idx="3412">
                  <c:v>19.552625000000003</c:v>
                </c:pt>
                <c:pt idx="3413">
                  <c:v>19.562075</c:v>
                </c:pt>
                <c:pt idx="3414">
                  <c:v>19.571774999999999</c:v>
                </c:pt>
                <c:pt idx="3415">
                  <c:v>19.581250000000001</c:v>
                </c:pt>
                <c:pt idx="3416">
                  <c:v>19.590450000000001</c:v>
                </c:pt>
                <c:pt idx="3417">
                  <c:v>19.599800000000002</c:v>
                </c:pt>
                <c:pt idx="3418">
                  <c:v>19.6096</c:v>
                </c:pt>
                <c:pt idx="3419">
                  <c:v>19.618475</c:v>
                </c:pt>
                <c:pt idx="3420">
                  <c:v>19.621775</c:v>
                </c:pt>
                <c:pt idx="3421">
                  <c:v>19.625425</c:v>
                </c:pt>
                <c:pt idx="3422">
                  <c:v>19.6294</c:v>
                </c:pt>
                <c:pt idx="3423">
                  <c:v>19.633800000000001</c:v>
                </c:pt>
                <c:pt idx="3424">
                  <c:v>19.638625000000001</c:v>
                </c:pt>
                <c:pt idx="3425">
                  <c:v>19.64395</c:v>
                </c:pt>
                <c:pt idx="3426">
                  <c:v>19.649774999999998</c:v>
                </c:pt>
                <c:pt idx="3427">
                  <c:v>19.656224999999999</c:v>
                </c:pt>
                <c:pt idx="3428">
                  <c:v>19.663274999999999</c:v>
                </c:pt>
                <c:pt idx="3429">
                  <c:v>19.671050000000001</c:v>
                </c:pt>
                <c:pt idx="3430">
                  <c:v>19.679625000000001</c:v>
                </c:pt>
                <c:pt idx="3431">
                  <c:v>19.688549999999999</c:v>
                </c:pt>
                <c:pt idx="3432">
                  <c:v>19.697424999999999</c:v>
                </c:pt>
                <c:pt idx="3433">
                  <c:v>19.706675000000001</c:v>
                </c:pt>
                <c:pt idx="3434">
                  <c:v>19.716100000000001</c:v>
                </c:pt>
                <c:pt idx="3435">
                  <c:v>19.72505</c:v>
                </c:pt>
                <c:pt idx="3436">
                  <c:v>19.733999999999998</c:v>
                </c:pt>
                <c:pt idx="3437">
                  <c:v>19.742874999999998</c:v>
                </c:pt>
                <c:pt idx="3438">
                  <c:v>19.752300000000002</c:v>
                </c:pt>
                <c:pt idx="3439">
                  <c:v>19.761775</c:v>
                </c:pt>
                <c:pt idx="3440">
                  <c:v>19.770800000000001</c:v>
                </c:pt>
                <c:pt idx="3441">
                  <c:v>19.779925000000002</c:v>
                </c:pt>
                <c:pt idx="3442">
                  <c:v>19.789175</c:v>
                </c:pt>
                <c:pt idx="3443">
                  <c:v>19.795349999999999</c:v>
                </c:pt>
                <c:pt idx="3444">
                  <c:v>19.802149999999997</c:v>
                </c:pt>
                <c:pt idx="3445">
                  <c:v>19.809625</c:v>
                </c:pt>
                <c:pt idx="3446">
                  <c:v>19.81785</c:v>
                </c:pt>
                <c:pt idx="3447">
                  <c:v>19.826899999999998</c:v>
                </c:pt>
                <c:pt idx="3448">
                  <c:v>19.836475</c:v>
                </c:pt>
                <c:pt idx="3449">
                  <c:v>19.845974999999999</c:v>
                </c:pt>
                <c:pt idx="3450">
                  <c:v>19.855700000000002</c:v>
                </c:pt>
                <c:pt idx="3451">
                  <c:v>19.865349999999999</c:v>
                </c:pt>
                <c:pt idx="3452">
                  <c:v>19.875049999999998</c:v>
                </c:pt>
                <c:pt idx="3453">
                  <c:v>19.884725</c:v>
                </c:pt>
                <c:pt idx="3454">
                  <c:v>19.894349999999999</c:v>
                </c:pt>
                <c:pt idx="3455">
                  <c:v>19.904174999999999</c:v>
                </c:pt>
                <c:pt idx="3456">
                  <c:v>19.914100000000001</c:v>
                </c:pt>
                <c:pt idx="3457">
                  <c:v>19.923974999999999</c:v>
                </c:pt>
                <c:pt idx="3458">
                  <c:v>19.93385</c:v>
                </c:pt>
                <c:pt idx="3459">
                  <c:v>19.943749999999998</c:v>
                </c:pt>
                <c:pt idx="3460">
                  <c:v>19.953724999999999</c:v>
                </c:pt>
                <c:pt idx="3461">
                  <c:v>19.963674999999999</c:v>
                </c:pt>
                <c:pt idx="3462">
                  <c:v>19.973650000000003</c:v>
                </c:pt>
                <c:pt idx="3463">
                  <c:v>19.983625</c:v>
                </c:pt>
                <c:pt idx="3464">
                  <c:v>19.993625000000002</c:v>
                </c:pt>
                <c:pt idx="3465">
                  <c:v>20.003625</c:v>
                </c:pt>
                <c:pt idx="3466">
                  <c:v>20.013649999999998</c:v>
                </c:pt>
                <c:pt idx="3467">
                  <c:v>20.023699999999998</c:v>
                </c:pt>
                <c:pt idx="3468">
                  <c:v>20.033725</c:v>
                </c:pt>
                <c:pt idx="3469">
                  <c:v>20.043775</c:v>
                </c:pt>
                <c:pt idx="3470">
                  <c:v>20.053799999999999</c:v>
                </c:pt>
                <c:pt idx="3471">
                  <c:v>20.0639</c:v>
                </c:pt>
                <c:pt idx="3472">
                  <c:v>20.074000000000002</c:v>
                </c:pt>
                <c:pt idx="3473">
                  <c:v>20.084050000000001</c:v>
                </c:pt>
                <c:pt idx="3474">
                  <c:v>20.094175</c:v>
                </c:pt>
                <c:pt idx="3475">
                  <c:v>20.104299999999999</c:v>
                </c:pt>
                <c:pt idx="3476">
                  <c:v>20.114350000000002</c:v>
                </c:pt>
                <c:pt idx="3477">
                  <c:v>20.124475</c:v>
                </c:pt>
                <c:pt idx="3478">
                  <c:v>20.134599999999999</c:v>
                </c:pt>
                <c:pt idx="3479">
                  <c:v>20.144725000000001</c:v>
                </c:pt>
                <c:pt idx="3480">
                  <c:v>20.15485</c:v>
                </c:pt>
                <c:pt idx="3481">
                  <c:v>20.15795</c:v>
                </c:pt>
                <c:pt idx="3482">
                  <c:v>20.161349999999999</c:v>
                </c:pt>
                <c:pt idx="3483">
                  <c:v>20.165074999999998</c:v>
                </c:pt>
                <c:pt idx="3484">
                  <c:v>20.169174999999999</c:v>
                </c:pt>
                <c:pt idx="3485">
                  <c:v>20.1737</c:v>
                </c:pt>
                <c:pt idx="3486">
                  <c:v>20.178674999999998</c:v>
                </c:pt>
                <c:pt idx="3487">
                  <c:v>20.184150000000002</c:v>
                </c:pt>
                <c:pt idx="3488">
                  <c:v>20.190175</c:v>
                </c:pt>
                <c:pt idx="3489">
                  <c:v>20.196774999999999</c:v>
                </c:pt>
                <c:pt idx="3490">
                  <c:v>20.204075</c:v>
                </c:pt>
                <c:pt idx="3491">
                  <c:v>20.212074999999999</c:v>
                </c:pt>
                <c:pt idx="3492">
                  <c:v>20.2209</c:v>
                </c:pt>
                <c:pt idx="3493">
                  <c:v>20.230575000000002</c:v>
                </c:pt>
                <c:pt idx="3494">
                  <c:v>20.240825000000001</c:v>
                </c:pt>
                <c:pt idx="3495">
                  <c:v>20.251175</c:v>
                </c:pt>
                <c:pt idx="3496">
                  <c:v>20.261524999999999</c:v>
                </c:pt>
                <c:pt idx="3497">
                  <c:v>20.271825</c:v>
                </c:pt>
                <c:pt idx="3498">
                  <c:v>20.282225</c:v>
                </c:pt>
                <c:pt idx="3499">
                  <c:v>20.2926</c:v>
                </c:pt>
                <c:pt idx="3500">
                  <c:v>20.302924999999998</c:v>
                </c:pt>
                <c:pt idx="3501">
                  <c:v>20.313300000000002</c:v>
                </c:pt>
                <c:pt idx="3502">
                  <c:v>20.323674999999998</c:v>
                </c:pt>
                <c:pt idx="3503">
                  <c:v>20.334050000000001</c:v>
                </c:pt>
                <c:pt idx="3504">
                  <c:v>20.3444</c:v>
                </c:pt>
                <c:pt idx="3505">
                  <c:v>20.354775</c:v>
                </c:pt>
                <c:pt idx="3506">
                  <c:v>20.36515</c:v>
                </c:pt>
                <c:pt idx="3507">
                  <c:v>20.375499999999999</c:v>
                </c:pt>
                <c:pt idx="3508">
                  <c:v>20.385875000000002</c:v>
                </c:pt>
                <c:pt idx="3509">
                  <c:v>20.396225000000001</c:v>
                </c:pt>
                <c:pt idx="3510">
                  <c:v>20.406575</c:v>
                </c:pt>
                <c:pt idx="3511">
                  <c:v>20.416924999999999</c:v>
                </c:pt>
                <c:pt idx="3512">
                  <c:v>20.427300000000002</c:v>
                </c:pt>
                <c:pt idx="3513">
                  <c:v>20.437649999999998</c:v>
                </c:pt>
                <c:pt idx="3514">
                  <c:v>20.448</c:v>
                </c:pt>
                <c:pt idx="3515">
                  <c:v>20.458349999999999</c:v>
                </c:pt>
                <c:pt idx="3516">
                  <c:v>20.468700000000002</c:v>
                </c:pt>
                <c:pt idx="3517">
                  <c:v>20.479049999999997</c:v>
                </c:pt>
                <c:pt idx="3518">
                  <c:v>20.489425000000001</c:v>
                </c:pt>
                <c:pt idx="3519">
                  <c:v>20.499775</c:v>
                </c:pt>
                <c:pt idx="3520">
                  <c:v>20.510125000000002</c:v>
                </c:pt>
                <c:pt idx="3521">
                  <c:v>20.520499999999998</c:v>
                </c:pt>
                <c:pt idx="3522">
                  <c:v>20.530875000000002</c:v>
                </c:pt>
                <c:pt idx="3523">
                  <c:v>20.541249999999998</c:v>
                </c:pt>
                <c:pt idx="3524">
                  <c:v>20.551649999999999</c:v>
                </c:pt>
                <c:pt idx="3525">
                  <c:v>20.562075</c:v>
                </c:pt>
                <c:pt idx="3526">
                  <c:v>20.572524999999999</c:v>
                </c:pt>
                <c:pt idx="3527">
                  <c:v>20.583000000000002</c:v>
                </c:pt>
                <c:pt idx="3528">
                  <c:v>20.593450000000001</c:v>
                </c:pt>
                <c:pt idx="3529">
                  <c:v>20.603925</c:v>
                </c:pt>
                <c:pt idx="3530">
                  <c:v>20.6144</c:v>
                </c:pt>
                <c:pt idx="3531">
                  <c:v>20.624874999999999</c:v>
                </c:pt>
                <c:pt idx="3532">
                  <c:v>20.635375</c:v>
                </c:pt>
                <c:pt idx="3533">
                  <c:v>20.645849999999999</c:v>
                </c:pt>
                <c:pt idx="3534">
                  <c:v>20.65635</c:v>
                </c:pt>
                <c:pt idx="3535">
                  <c:v>20.666799999999999</c:v>
                </c:pt>
                <c:pt idx="3536">
                  <c:v>20.677275000000002</c:v>
                </c:pt>
                <c:pt idx="3537">
                  <c:v>20.680524999999999</c:v>
                </c:pt>
                <c:pt idx="3538">
                  <c:v>20.684100000000001</c:v>
                </c:pt>
                <c:pt idx="3539">
                  <c:v>20.68805</c:v>
                </c:pt>
                <c:pt idx="3540">
                  <c:v>20.692399999999999</c:v>
                </c:pt>
                <c:pt idx="3541">
                  <c:v>20.697175000000001</c:v>
                </c:pt>
                <c:pt idx="3542">
                  <c:v>20.702424999999998</c:v>
                </c:pt>
                <c:pt idx="3543">
                  <c:v>20.708199999999998</c:v>
                </c:pt>
                <c:pt idx="3544">
                  <c:v>20.714550000000003</c:v>
                </c:pt>
                <c:pt idx="3545">
                  <c:v>20.721550000000001</c:v>
                </c:pt>
                <c:pt idx="3546">
                  <c:v>20.729225</c:v>
                </c:pt>
                <c:pt idx="3547">
                  <c:v>20.732800000000001</c:v>
                </c:pt>
                <c:pt idx="3548">
                  <c:v>20.736725</c:v>
                </c:pt>
                <c:pt idx="3549">
                  <c:v>20.741050000000001</c:v>
                </c:pt>
                <c:pt idx="3550">
                  <c:v>20.745799999999999</c:v>
                </c:pt>
                <c:pt idx="3551">
                  <c:v>20.751025000000002</c:v>
                </c:pt>
                <c:pt idx="3552">
                  <c:v>20.756775000000001</c:v>
                </c:pt>
                <c:pt idx="3553">
                  <c:v>20.763100000000001</c:v>
                </c:pt>
                <c:pt idx="3554">
                  <c:v>20.770050000000001</c:v>
                </c:pt>
                <c:pt idx="3555">
                  <c:v>20.777699999999999</c:v>
                </c:pt>
                <c:pt idx="3556">
                  <c:v>20.786124999999998</c:v>
                </c:pt>
                <c:pt idx="3557">
                  <c:v>20.795400000000001</c:v>
                </c:pt>
                <c:pt idx="3558">
                  <c:v>20.805575000000001</c:v>
                </c:pt>
                <c:pt idx="3559">
                  <c:v>20.816050000000001</c:v>
                </c:pt>
                <c:pt idx="3560">
                  <c:v>20.826499999999999</c:v>
                </c:pt>
                <c:pt idx="3561">
                  <c:v>20.837</c:v>
                </c:pt>
                <c:pt idx="3562">
                  <c:v>20.847474999999999</c:v>
                </c:pt>
                <c:pt idx="3563">
                  <c:v>20.857975</c:v>
                </c:pt>
                <c:pt idx="3564">
                  <c:v>20.868500000000001</c:v>
                </c:pt>
                <c:pt idx="3565">
                  <c:v>20.879025000000002</c:v>
                </c:pt>
                <c:pt idx="3566">
                  <c:v>20.889575000000001</c:v>
                </c:pt>
                <c:pt idx="3567">
                  <c:v>20.900124999999999</c:v>
                </c:pt>
                <c:pt idx="3568">
                  <c:v>20.910699999999999</c:v>
                </c:pt>
                <c:pt idx="3569">
                  <c:v>20.915600000000001</c:v>
                </c:pt>
                <c:pt idx="3570">
                  <c:v>20.920999999999999</c:v>
                </c:pt>
                <c:pt idx="3571">
                  <c:v>20.926949999999998</c:v>
                </c:pt>
                <c:pt idx="3572">
                  <c:v>20.933499999999999</c:v>
                </c:pt>
                <c:pt idx="3573">
                  <c:v>20.9407</c:v>
                </c:pt>
                <c:pt idx="3574">
                  <c:v>20.948599999999999</c:v>
                </c:pt>
                <c:pt idx="3575">
                  <c:v>20.9573</c:v>
                </c:pt>
                <c:pt idx="3576">
                  <c:v>20.966874999999998</c:v>
                </c:pt>
                <c:pt idx="3577">
                  <c:v>20.977425</c:v>
                </c:pt>
                <c:pt idx="3578">
                  <c:v>20.988</c:v>
                </c:pt>
                <c:pt idx="3579">
                  <c:v>20.9986</c:v>
                </c:pt>
                <c:pt idx="3580">
                  <c:v>21.009225000000001</c:v>
                </c:pt>
                <c:pt idx="3581">
                  <c:v>21.019874999999999</c:v>
                </c:pt>
                <c:pt idx="3582">
                  <c:v>21.0305</c:v>
                </c:pt>
                <c:pt idx="3583">
                  <c:v>21.041125000000001</c:v>
                </c:pt>
                <c:pt idx="3584">
                  <c:v>21.051774999999999</c:v>
                </c:pt>
                <c:pt idx="3585">
                  <c:v>21.0624</c:v>
                </c:pt>
                <c:pt idx="3586">
                  <c:v>21.073049999999999</c:v>
                </c:pt>
                <c:pt idx="3587">
                  <c:v>21.0837</c:v>
                </c:pt>
                <c:pt idx="3588">
                  <c:v>21.094350000000002</c:v>
                </c:pt>
                <c:pt idx="3589">
                  <c:v>21.105</c:v>
                </c:pt>
                <c:pt idx="3590">
                  <c:v>21.115675</c:v>
                </c:pt>
                <c:pt idx="3591">
                  <c:v>21.126349999999999</c:v>
                </c:pt>
                <c:pt idx="3592">
                  <c:v>21.137049999999999</c:v>
                </c:pt>
                <c:pt idx="3593">
                  <c:v>21.147750000000002</c:v>
                </c:pt>
                <c:pt idx="3594">
                  <c:v>21.158450000000002</c:v>
                </c:pt>
                <c:pt idx="3595">
                  <c:v>21.169150000000002</c:v>
                </c:pt>
                <c:pt idx="3596">
                  <c:v>21.179850000000002</c:v>
                </c:pt>
                <c:pt idx="3597">
                  <c:v>21.190549999999998</c:v>
                </c:pt>
                <c:pt idx="3598">
                  <c:v>21.201274999999999</c:v>
                </c:pt>
                <c:pt idx="3599">
                  <c:v>21.211974999999999</c:v>
                </c:pt>
                <c:pt idx="3600">
                  <c:v>21.222750000000001</c:v>
                </c:pt>
                <c:pt idx="3601">
                  <c:v>21.233525</c:v>
                </c:pt>
                <c:pt idx="3602">
                  <c:v>21.244325</c:v>
                </c:pt>
                <c:pt idx="3603">
                  <c:v>21.25515</c:v>
                </c:pt>
                <c:pt idx="3604">
                  <c:v>21.266024999999999</c:v>
                </c:pt>
                <c:pt idx="3605">
                  <c:v>21.276900000000001</c:v>
                </c:pt>
                <c:pt idx="3606">
                  <c:v>21.287800000000001</c:v>
                </c:pt>
                <c:pt idx="3607">
                  <c:v>21.298575</c:v>
                </c:pt>
                <c:pt idx="3608">
                  <c:v>21.309325000000001</c:v>
                </c:pt>
                <c:pt idx="3609">
                  <c:v>21.3201</c:v>
                </c:pt>
                <c:pt idx="3610">
                  <c:v>21.330874999999999</c:v>
                </c:pt>
                <c:pt idx="3611">
                  <c:v>21.341725</c:v>
                </c:pt>
                <c:pt idx="3612">
                  <c:v>21.352550000000001</c:v>
                </c:pt>
                <c:pt idx="3613">
                  <c:v>21.363399999999999</c:v>
                </c:pt>
                <c:pt idx="3614">
                  <c:v>21.37425</c:v>
                </c:pt>
                <c:pt idx="3615">
                  <c:v>21.385100000000001</c:v>
                </c:pt>
                <c:pt idx="3616">
                  <c:v>21.395924999999998</c:v>
                </c:pt>
                <c:pt idx="3617">
                  <c:v>21.400725000000001</c:v>
                </c:pt>
                <c:pt idx="3618">
                  <c:v>21.405999999999999</c:v>
                </c:pt>
                <c:pt idx="3619">
                  <c:v>21.411799999999999</c:v>
                </c:pt>
                <c:pt idx="3620">
                  <c:v>21.418200000000002</c:v>
                </c:pt>
                <c:pt idx="3621">
                  <c:v>21.425225000000001</c:v>
                </c:pt>
                <c:pt idx="3622">
                  <c:v>21.432950000000002</c:v>
                </c:pt>
                <c:pt idx="3623">
                  <c:v>21.44145</c:v>
                </c:pt>
                <c:pt idx="3624">
                  <c:v>21.450800000000001</c:v>
                </c:pt>
                <c:pt idx="3625">
                  <c:v>21.461074999999997</c:v>
                </c:pt>
                <c:pt idx="3626">
                  <c:v>21.471799999999998</c:v>
                </c:pt>
                <c:pt idx="3627">
                  <c:v>21.482524999999999</c:v>
                </c:pt>
                <c:pt idx="3628">
                  <c:v>21.493224999999999</c:v>
                </c:pt>
                <c:pt idx="3629">
                  <c:v>21.503924999999999</c:v>
                </c:pt>
                <c:pt idx="3630">
                  <c:v>21.514575000000001</c:v>
                </c:pt>
                <c:pt idx="3631">
                  <c:v>21.5183</c:v>
                </c:pt>
                <c:pt idx="3632">
                  <c:v>21.522400000000001</c:v>
                </c:pt>
                <c:pt idx="3633">
                  <c:v>21.526899999999998</c:v>
                </c:pt>
                <c:pt idx="3634">
                  <c:v>21.531874999999999</c:v>
                </c:pt>
                <c:pt idx="3635">
                  <c:v>21.537324999999999</c:v>
                </c:pt>
                <c:pt idx="3636">
                  <c:v>21.543324999999999</c:v>
                </c:pt>
                <c:pt idx="3637">
                  <c:v>21.549925000000002</c:v>
                </c:pt>
                <c:pt idx="3638">
                  <c:v>21.557200000000002</c:v>
                </c:pt>
                <c:pt idx="3639">
                  <c:v>21.565175</c:v>
                </c:pt>
                <c:pt idx="3640">
                  <c:v>21.57395</c:v>
                </c:pt>
                <c:pt idx="3641">
                  <c:v>21.583625000000001</c:v>
                </c:pt>
                <c:pt idx="3642">
                  <c:v>21.594175</c:v>
                </c:pt>
                <c:pt idx="3643">
                  <c:v>21.604749999999999</c:v>
                </c:pt>
                <c:pt idx="3644">
                  <c:v>21.615300000000001</c:v>
                </c:pt>
                <c:pt idx="3645">
                  <c:v>21.62585</c:v>
                </c:pt>
                <c:pt idx="3646">
                  <c:v>21.636400000000002</c:v>
                </c:pt>
                <c:pt idx="3647">
                  <c:v>21.639949999999999</c:v>
                </c:pt>
                <c:pt idx="3648">
                  <c:v>21.643875000000001</c:v>
                </c:pt>
                <c:pt idx="3649">
                  <c:v>21.648174999999998</c:v>
                </c:pt>
                <c:pt idx="3650">
                  <c:v>21.652925</c:v>
                </c:pt>
                <c:pt idx="3651">
                  <c:v>21.658150000000003</c:v>
                </c:pt>
                <c:pt idx="3652">
                  <c:v>21.663874999999997</c:v>
                </c:pt>
                <c:pt idx="3653">
                  <c:v>21.670200000000001</c:v>
                </c:pt>
                <c:pt idx="3654">
                  <c:v>21.677150000000001</c:v>
                </c:pt>
                <c:pt idx="3655">
                  <c:v>21.684775000000002</c:v>
                </c:pt>
                <c:pt idx="3656">
                  <c:v>21.693175</c:v>
                </c:pt>
                <c:pt idx="3657">
                  <c:v>21.702425000000002</c:v>
                </c:pt>
                <c:pt idx="3658">
                  <c:v>21.712575000000001</c:v>
                </c:pt>
                <c:pt idx="3659">
                  <c:v>21.723125</c:v>
                </c:pt>
                <c:pt idx="3660">
                  <c:v>21.733649999999997</c:v>
                </c:pt>
                <c:pt idx="3661">
                  <c:v>21.744174999999998</c:v>
                </c:pt>
                <c:pt idx="3662">
                  <c:v>21.7547</c:v>
                </c:pt>
                <c:pt idx="3663">
                  <c:v>21.7652</c:v>
                </c:pt>
                <c:pt idx="3664">
                  <c:v>21.775725000000001</c:v>
                </c:pt>
                <c:pt idx="3665">
                  <c:v>21.786225000000002</c:v>
                </c:pt>
                <c:pt idx="3666">
                  <c:v>21.796724999999999</c:v>
                </c:pt>
                <c:pt idx="3667">
                  <c:v>21.80725</c:v>
                </c:pt>
                <c:pt idx="3668">
                  <c:v>21.81775</c:v>
                </c:pt>
                <c:pt idx="3669">
                  <c:v>21.828275000000001</c:v>
                </c:pt>
                <c:pt idx="3670">
                  <c:v>21.838799999999999</c:v>
                </c:pt>
                <c:pt idx="3671">
                  <c:v>21.849325</c:v>
                </c:pt>
                <c:pt idx="3672">
                  <c:v>21.859875000000002</c:v>
                </c:pt>
                <c:pt idx="3673">
                  <c:v>21.8704</c:v>
                </c:pt>
                <c:pt idx="3674">
                  <c:v>21.873525000000001</c:v>
                </c:pt>
                <c:pt idx="3675">
                  <c:v>21.876925</c:v>
                </c:pt>
                <c:pt idx="3676">
                  <c:v>21.880700000000001</c:v>
                </c:pt>
                <c:pt idx="3677">
                  <c:v>21.884824999999999</c:v>
                </c:pt>
                <c:pt idx="3678">
                  <c:v>21.889375000000001</c:v>
                </c:pt>
                <c:pt idx="3679">
                  <c:v>21.894375</c:v>
                </c:pt>
                <c:pt idx="3680">
                  <c:v>21.899899999999999</c:v>
                </c:pt>
                <c:pt idx="3681">
                  <c:v>21.905950000000001</c:v>
                </c:pt>
                <c:pt idx="3682">
                  <c:v>21.912599999999998</c:v>
                </c:pt>
                <c:pt idx="3683">
                  <c:v>21.919925000000003</c:v>
                </c:pt>
                <c:pt idx="3684">
                  <c:v>21.928000000000001</c:v>
                </c:pt>
                <c:pt idx="3685">
                  <c:v>21.93685</c:v>
                </c:pt>
                <c:pt idx="3686">
                  <c:v>21.9466</c:v>
                </c:pt>
                <c:pt idx="3687">
                  <c:v>21.956899999999997</c:v>
                </c:pt>
                <c:pt idx="3688">
                  <c:v>21.967375000000001</c:v>
                </c:pt>
                <c:pt idx="3689">
                  <c:v>21.977399999999999</c:v>
                </c:pt>
                <c:pt idx="3690">
                  <c:v>21.9878</c:v>
                </c:pt>
                <c:pt idx="3691">
                  <c:v>21.998000000000001</c:v>
                </c:pt>
                <c:pt idx="3692">
                  <c:v>22.007999999999999</c:v>
                </c:pt>
                <c:pt idx="3693">
                  <c:v>22.0184</c:v>
                </c:pt>
                <c:pt idx="3694">
                  <c:v>22.028300000000002</c:v>
                </c:pt>
                <c:pt idx="3695">
                  <c:v>22.038225000000001</c:v>
                </c:pt>
                <c:pt idx="3696">
                  <c:v>22.048200000000001</c:v>
                </c:pt>
                <c:pt idx="3697">
                  <c:v>22.0581</c:v>
                </c:pt>
                <c:pt idx="3698">
                  <c:v>22.064624999999999</c:v>
                </c:pt>
                <c:pt idx="3699">
                  <c:v>22.071774999999999</c:v>
                </c:pt>
                <c:pt idx="3700">
                  <c:v>22.079650000000001</c:v>
                </c:pt>
                <c:pt idx="3701">
                  <c:v>22.0883</c:v>
                </c:pt>
                <c:pt idx="3702">
                  <c:v>22.09235</c:v>
                </c:pt>
                <c:pt idx="3703">
                  <c:v>22.096799999999998</c:v>
                </c:pt>
                <c:pt idx="3704">
                  <c:v>22.101699999999997</c:v>
                </c:pt>
                <c:pt idx="3705">
                  <c:v>22.107099999999999</c:v>
                </c:pt>
                <c:pt idx="3706">
                  <c:v>22.113025</c:v>
                </c:pt>
                <c:pt idx="3707">
                  <c:v>22.119524999999999</c:v>
                </c:pt>
                <c:pt idx="3708">
                  <c:v>22.1267</c:v>
                </c:pt>
                <c:pt idx="3709">
                  <c:v>22.134599999999999</c:v>
                </c:pt>
                <c:pt idx="3710">
                  <c:v>22.143275000000003</c:v>
                </c:pt>
                <c:pt idx="3711">
                  <c:v>22.152825</c:v>
                </c:pt>
                <c:pt idx="3712">
                  <c:v>22.163</c:v>
                </c:pt>
                <c:pt idx="3713">
                  <c:v>22.172825</c:v>
                </c:pt>
                <c:pt idx="3714">
                  <c:v>22.183225</c:v>
                </c:pt>
                <c:pt idx="3715">
                  <c:v>22.19295</c:v>
                </c:pt>
                <c:pt idx="3716">
                  <c:v>22.202974999999999</c:v>
                </c:pt>
                <c:pt idx="3717">
                  <c:v>22.212924999999998</c:v>
                </c:pt>
                <c:pt idx="3718">
                  <c:v>22.2227</c:v>
                </c:pt>
                <c:pt idx="3719">
                  <c:v>22.232925000000002</c:v>
                </c:pt>
                <c:pt idx="3720">
                  <c:v>22.242750000000001</c:v>
                </c:pt>
                <c:pt idx="3721">
                  <c:v>22.252749999999999</c:v>
                </c:pt>
                <c:pt idx="3722">
                  <c:v>22.262675000000002</c:v>
                </c:pt>
                <c:pt idx="3723">
                  <c:v>22.272325000000002</c:v>
                </c:pt>
                <c:pt idx="3724">
                  <c:v>22.282325</c:v>
                </c:pt>
                <c:pt idx="3725">
                  <c:v>22.290075000000002</c:v>
                </c:pt>
                <c:pt idx="3726">
                  <c:v>22.298625000000001</c:v>
                </c:pt>
              </c:numCache>
            </c:numRef>
          </c:xVal>
          <c:yVal>
            <c:numRef>
              <c:f>'S2-G1@Centre'!$E$3:$E$3729</c:f>
              <c:numCache>
                <c:formatCode>0.000</c:formatCode>
                <c:ptCount val="3727"/>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0</c:v>
                </c:pt>
                <c:pt idx="358">
                  <c:v>0</c:v>
                </c:pt>
                <c:pt idx="359">
                  <c:v>0</c:v>
                </c:pt>
                <c:pt idx="360">
                  <c:v>0</c:v>
                </c:pt>
                <c:pt idx="361">
                  <c:v>0</c:v>
                </c:pt>
                <c:pt idx="362">
                  <c:v>0</c:v>
                </c:pt>
                <c:pt idx="363">
                  <c:v>0</c:v>
                </c:pt>
                <c:pt idx="364">
                  <c:v>0</c:v>
                </c:pt>
                <c:pt idx="365">
                  <c:v>0</c:v>
                </c:pt>
                <c:pt idx="366">
                  <c:v>0</c:v>
                </c:pt>
                <c:pt idx="367">
                  <c:v>0</c:v>
                </c:pt>
                <c:pt idx="368">
                  <c:v>0</c:v>
                </c:pt>
                <c:pt idx="369">
                  <c:v>0</c:v>
                </c:pt>
                <c:pt idx="370">
                  <c:v>0</c:v>
                </c:pt>
                <c:pt idx="371">
                  <c:v>0</c:v>
                </c:pt>
                <c:pt idx="372">
                  <c:v>0</c:v>
                </c:pt>
                <c:pt idx="373">
                  <c:v>0</c:v>
                </c:pt>
                <c:pt idx="374">
                  <c:v>0</c:v>
                </c:pt>
                <c:pt idx="375">
                  <c:v>0</c:v>
                </c:pt>
                <c:pt idx="376">
                  <c:v>0</c:v>
                </c:pt>
                <c:pt idx="377">
                  <c:v>0</c:v>
                </c:pt>
                <c:pt idx="378">
                  <c:v>0</c:v>
                </c:pt>
                <c:pt idx="379">
                  <c:v>0</c:v>
                </c:pt>
                <c:pt idx="380">
                  <c:v>0</c:v>
                </c:pt>
                <c:pt idx="381">
                  <c:v>0</c:v>
                </c:pt>
                <c:pt idx="382">
                  <c:v>0</c:v>
                </c:pt>
                <c:pt idx="383">
                  <c:v>0</c:v>
                </c:pt>
                <c:pt idx="384">
                  <c:v>0</c:v>
                </c:pt>
                <c:pt idx="385">
                  <c:v>0</c:v>
                </c:pt>
                <c:pt idx="386">
                  <c:v>0</c:v>
                </c:pt>
                <c:pt idx="387">
                  <c:v>0</c:v>
                </c:pt>
                <c:pt idx="388">
                  <c:v>0</c:v>
                </c:pt>
                <c:pt idx="389">
                  <c:v>0</c:v>
                </c:pt>
                <c:pt idx="390">
                  <c:v>0</c:v>
                </c:pt>
                <c:pt idx="391">
                  <c:v>0</c:v>
                </c:pt>
                <c:pt idx="392">
                  <c:v>0</c:v>
                </c:pt>
                <c:pt idx="393">
                  <c:v>0</c:v>
                </c:pt>
                <c:pt idx="394">
                  <c:v>0</c:v>
                </c:pt>
                <c:pt idx="395">
                  <c:v>0</c:v>
                </c:pt>
                <c:pt idx="396">
                  <c:v>0</c:v>
                </c:pt>
                <c:pt idx="397">
                  <c:v>0</c:v>
                </c:pt>
                <c:pt idx="398">
                  <c:v>0</c:v>
                </c:pt>
                <c:pt idx="399">
                  <c:v>0</c:v>
                </c:pt>
                <c:pt idx="400">
                  <c:v>0</c:v>
                </c:pt>
                <c:pt idx="401">
                  <c:v>0</c:v>
                </c:pt>
                <c:pt idx="402">
                  <c:v>0</c:v>
                </c:pt>
                <c:pt idx="403">
                  <c:v>0</c:v>
                </c:pt>
                <c:pt idx="404">
                  <c:v>0</c:v>
                </c:pt>
                <c:pt idx="405">
                  <c:v>0</c:v>
                </c:pt>
                <c:pt idx="406">
                  <c:v>0</c:v>
                </c:pt>
                <c:pt idx="407">
                  <c:v>0</c:v>
                </c:pt>
                <c:pt idx="408">
                  <c:v>0</c:v>
                </c:pt>
                <c:pt idx="409">
                  <c:v>0</c:v>
                </c:pt>
                <c:pt idx="410">
                  <c:v>0</c:v>
                </c:pt>
                <c:pt idx="411">
                  <c:v>0</c:v>
                </c:pt>
                <c:pt idx="412">
                  <c:v>0</c:v>
                </c:pt>
                <c:pt idx="413">
                  <c:v>0</c:v>
                </c:pt>
                <c:pt idx="414">
                  <c:v>0</c:v>
                </c:pt>
                <c:pt idx="415">
                  <c:v>0</c:v>
                </c:pt>
                <c:pt idx="416">
                  <c:v>0</c:v>
                </c:pt>
                <c:pt idx="417">
                  <c:v>0</c:v>
                </c:pt>
                <c:pt idx="418">
                  <c:v>0</c:v>
                </c:pt>
                <c:pt idx="419">
                  <c:v>0</c:v>
                </c:pt>
                <c:pt idx="420">
                  <c:v>0</c:v>
                </c:pt>
                <c:pt idx="421">
                  <c:v>0</c:v>
                </c:pt>
                <c:pt idx="422">
                  <c:v>0</c:v>
                </c:pt>
                <c:pt idx="423">
                  <c:v>0</c:v>
                </c:pt>
                <c:pt idx="424">
                  <c:v>0</c:v>
                </c:pt>
                <c:pt idx="425">
                  <c:v>0</c:v>
                </c:pt>
                <c:pt idx="426">
                  <c:v>0</c:v>
                </c:pt>
                <c:pt idx="427">
                  <c:v>0</c:v>
                </c:pt>
                <c:pt idx="428">
                  <c:v>0</c:v>
                </c:pt>
                <c:pt idx="429">
                  <c:v>0</c:v>
                </c:pt>
                <c:pt idx="430">
                  <c:v>0</c:v>
                </c:pt>
                <c:pt idx="431">
                  <c:v>0</c:v>
                </c:pt>
                <c:pt idx="432">
                  <c:v>0</c:v>
                </c:pt>
                <c:pt idx="433">
                  <c:v>0</c:v>
                </c:pt>
                <c:pt idx="434">
                  <c:v>0</c:v>
                </c:pt>
                <c:pt idx="435">
                  <c:v>0</c:v>
                </c:pt>
                <c:pt idx="436">
                  <c:v>0</c:v>
                </c:pt>
                <c:pt idx="437">
                  <c:v>0</c:v>
                </c:pt>
                <c:pt idx="438">
                  <c:v>0</c:v>
                </c:pt>
                <c:pt idx="439">
                  <c:v>0</c:v>
                </c:pt>
                <c:pt idx="440">
                  <c:v>0</c:v>
                </c:pt>
                <c:pt idx="441">
                  <c:v>0</c:v>
                </c:pt>
                <c:pt idx="442">
                  <c:v>0</c:v>
                </c:pt>
                <c:pt idx="443">
                  <c:v>0</c:v>
                </c:pt>
                <c:pt idx="444">
                  <c:v>0</c:v>
                </c:pt>
                <c:pt idx="445">
                  <c:v>0</c:v>
                </c:pt>
                <c:pt idx="446">
                  <c:v>0</c:v>
                </c:pt>
                <c:pt idx="447">
                  <c:v>0</c:v>
                </c:pt>
                <c:pt idx="448">
                  <c:v>0</c:v>
                </c:pt>
                <c:pt idx="449">
                  <c:v>0</c:v>
                </c:pt>
                <c:pt idx="450">
                  <c:v>0</c:v>
                </c:pt>
                <c:pt idx="451">
                  <c:v>0</c:v>
                </c:pt>
                <c:pt idx="452">
                  <c:v>0</c:v>
                </c:pt>
                <c:pt idx="453">
                  <c:v>0</c:v>
                </c:pt>
                <c:pt idx="454">
                  <c:v>0</c:v>
                </c:pt>
                <c:pt idx="455">
                  <c:v>0</c:v>
                </c:pt>
                <c:pt idx="456">
                  <c:v>0</c:v>
                </c:pt>
                <c:pt idx="457">
                  <c:v>0</c:v>
                </c:pt>
                <c:pt idx="458">
                  <c:v>0</c:v>
                </c:pt>
                <c:pt idx="459">
                  <c:v>0</c:v>
                </c:pt>
                <c:pt idx="460">
                  <c:v>0</c:v>
                </c:pt>
                <c:pt idx="461">
                  <c:v>0</c:v>
                </c:pt>
                <c:pt idx="462">
                  <c:v>0</c:v>
                </c:pt>
                <c:pt idx="463">
                  <c:v>0</c:v>
                </c:pt>
                <c:pt idx="464">
                  <c:v>0</c:v>
                </c:pt>
                <c:pt idx="465">
                  <c:v>0</c:v>
                </c:pt>
                <c:pt idx="466">
                  <c:v>0</c:v>
                </c:pt>
                <c:pt idx="467">
                  <c:v>0</c:v>
                </c:pt>
                <c:pt idx="468">
                  <c:v>0</c:v>
                </c:pt>
                <c:pt idx="469">
                  <c:v>0</c:v>
                </c:pt>
                <c:pt idx="470">
                  <c:v>0</c:v>
                </c:pt>
                <c:pt idx="471">
                  <c:v>0</c:v>
                </c:pt>
                <c:pt idx="472">
                  <c:v>0</c:v>
                </c:pt>
                <c:pt idx="473">
                  <c:v>0</c:v>
                </c:pt>
                <c:pt idx="474">
                  <c:v>0</c:v>
                </c:pt>
                <c:pt idx="475">
                  <c:v>0</c:v>
                </c:pt>
                <c:pt idx="476">
                  <c:v>0</c:v>
                </c:pt>
                <c:pt idx="477">
                  <c:v>0</c:v>
                </c:pt>
                <c:pt idx="478">
                  <c:v>0</c:v>
                </c:pt>
                <c:pt idx="479">
                  <c:v>0</c:v>
                </c:pt>
                <c:pt idx="480">
                  <c:v>0</c:v>
                </c:pt>
                <c:pt idx="481">
                  <c:v>0</c:v>
                </c:pt>
                <c:pt idx="482">
                  <c:v>0</c:v>
                </c:pt>
                <c:pt idx="483">
                  <c:v>0</c:v>
                </c:pt>
                <c:pt idx="484">
                  <c:v>0</c:v>
                </c:pt>
                <c:pt idx="485">
                  <c:v>0</c:v>
                </c:pt>
                <c:pt idx="486">
                  <c:v>0</c:v>
                </c:pt>
                <c:pt idx="487">
                  <c:v>0</c:v>
                </c:pt>
                <c:pt idx="488">
                  <c:v>0</c:v>
                </c:pt>
                <c:pt idx="489">
                  <c:v>0</c:v>
                </c:pt>
                <c:pt idx="490">
                  <c:v>0</c:v>
                </c:pt>
                <c:pt idx="491">
                  <c:v>0</c:v>
                </c:pt>
                <c:pt idx="492">
                  <c:v>0</c:v>
                </c:pt>
                <c:pt idx="493">
                  <c:v>0</c:v>
                </c:pt>
                <c:pt idx="494">
                  <c:v>0</c:v>
                </c:pt>
                <c:pt idx="495">
                  <c:v>0</c:v>
                </c:pt>
                <c:pt idx="496">
                  <c:v>0</c:v>
                </c:pt>
                <c:pt idx="497">
                  <c:v>0</c:v>
                </c:pt>
                <c:pt idx="498">
                  <c:v>0</c:v>
                </c:pt>
                <c:pt idx="499">
                  <c:v>0</c:v>
                </c:pt>
                <c:pt idx="500">
                  <c:v>0</c:v>
                </c:pt>
                <c:pt idx="501">
                  <c:v>0</c:v>
                </c:pt>
                <c:pt idx="502">
                  <c:v>0</c:v>
                </c:pt>
                <c:pt idx="503">
                  <c:v>0</c:v>
                </c:pt>
                <c:pt idx="504">
                  <c:v>0</c:v>
                </c:pt>
                <c:pt idx="505">
                  <c:v>0</c:v>
                </c:pt>
                <c:pt idx="506">
                  <c:v>0</c:v>
                </c:pt>
                <c:pt idx="507">
                  <c:v>0</c:v>
                </c:pt>
                <c:pt idx="508">
                  <c:v>0</c:v>
                </c:pt>
                <c:pt idx="509">
                  <c:v>0</c:v>
                </c:pt>
                <c:pt idx="510">
                  <c:v>0</c:v>
                </c:pt>
                <c:pt idx="511">
                  <c:v>0</c:v>
                </c:pt>
                <c:pt idx="512">
                  <c:v>0</c:v>
                </c:pt>
                <c:pt idx="513">
                  <c:v>0</c:v>
                </c:pt>
                <c:pt idx="514">
                  <c:v>0</c:v>
                </c:pt>
                <c:pt idx="515">
                  <c:v>0</c:v>
                </c:pt>
                <c:pt idx="516">
                  <c:v>0</c:v>
                </c:pt>
                <c:pt idx="517">
                  <c:v>0</c:v>
                </c:pt>
                <c:pt idx="518">
                  <c:v>0</c:v>
                </c:pt>
                <c:pt idx="519">
                  <c:v>0</c:v>
                </c:pt>
                <c:pt idx="520">
                  <c:v>0</c:v>
                </c:pt>
                <c:pt idx="521">
                  <c:v>0</c:v>
                </c:pt>
                <c:pt idx="522">
                  <c:v>0</c:v>
                </c:pt>
                <c:pt idx="523">
                  <c:v>0</c:v>
                </c:pt>
                <c:pt idx="524">
                  <c:v>0</c:v>
                </c:pt>
                <c:pt idx="525">
                  <c:v>0</c:v>
                </c:pt>
                <c:pt idx="526">
                  <c:v>0</c:v>
                </c:pt>
                <c:pt idx="527">
                  <c:v>0</c:v>
                </c:pt>
                <c:pt idx="528">
                  <c:v>0</c:v>
                </c:pt>
                <c:pt idx="529">
                  <c:v>0</c:v>
                </c:pt>
                <c:pt idx="530">
                  <c:v>0</c:v>
                </c:pt>
                <c:pt idx="531">
                  <c:v>0</c:v>
                </c:pt>
                <c:pt idx="532">
                  <c:v>0</c:v>
                </c:pt>
                <c:pt idx="533">
                  <c:v>0</c:v>
                </c:pt>
                <c:pt idx="534">
                  <c:v>0</c:v>
                </c:pt>
                <c:pt idx="535">
                  <c:v>0</c:v>
                </c:pt>
                <c:pt idx="536">
                  <c:v>0</c:v>
                </c:pt>
                <c:pt idx="537">
                  <c:v>0</c:v>
                </c:pt>
                <c:pt idx="538">
                  <c:v>0</c:v>
                </c:pt>
                <c:pt idx="539">
                  <c:v>0</c:v>
                </c:pt>
                <c:pt idx="540">
                  <c:v>0</c:v>
                </c:pt>
                <c:pt idx="541">
                  <c:v>0</c:v>
                </c:pt>
                <c:pt idx="542">
                  <c:v>0</c:v>
                </c:pt>
                <c:pt idx="543">
                  <c:v>0</c:v>
                </c:pt>
                <c:pt idx="544">
                  <c:v>0</c:v>
                </c:pt>
                <c:pt idx="545">
                  <c:v>0</c:v>
                </c:pt>
                <c:pt idx="546">
                  <c:v>0</c:v>
                </c:pt>
                <c:pt idx="547">
                  <c:v>0</c:v>
                </c:pt>
                <c:pt idx="548">
                  <c:v>0</c:v>
                </c:pt>
                <c:pt idx="549">
                  <c:v>0</c:v>
                </c:pt>
                <c:pt idx="550">
                  <c:v>0</c:v>
                </c:pt>
                <c:pt idx="551">
                  <c:v>0</c:v>
                </c:pt>
                <c:pt idx="552">
                  <c:v>0</c:v>
                </c:pt>
                <c:pt idx="553">
                  <c:v>0</c:v>
                </c:pt>
                <c:pt idx="554">
                  <c:v>0</c:v>
                </c:pt>
                <c:pt idx="555">
                  <c:v>0</c:v>
                </c:pt>
                <c:pt idx="556">
                  <c:v>0</c:v>
                </c:pt>
                <c:pt idx="557">
                  <c:v>0</c:v>
                </c:pt>
                <c:pt idx="558">
                  <c:v>0</c:v>
                </c:pt>
                <c:pt idx="559">
                  <c:v>0</c:v>
                </c:pt>
                <c:pt idx="560">
                  <c:v>0</c:v>
                </c:pt>
                <c:pt idx="561">
                  <c:v>0</c:v>
                </c:pt>
                <c:pt idx="562">
                  <c:v>0</c:v>
                </c:pt>
                <c:pt idx="563">
                  <c:v>0</c:v>
                </c:pt>
                <c:pt idx="564">
                  <c:v>0</c:v>
                </c:pt>
                <c:pt idx="565">
                  <c:v>0</c:v>
                </c:pt>
                <c:pt idx="566">
                  <c:v>0</c:v>
                </c:pt>
                <c:pt idx="567">
                  <c:v>0</c:v>
                </c:pt>
                <c:pt idx="568">
                  <c:v>0</c:v>
                </c:pt>
                <c:pt idx="569">
                  <c:v>0</c:v>
                </c:pt>
                <c:pt idx="570">
                  <c:v>0</c:v>
                </c:pt>
                <c:pt idx="571">
                  <c:v>0</c:v>
                </c:pt>
                <c:pt idx="572">
                  <c:v>0</c:v>
                </c:pt>
                <c:pt idx="573">
                  <c:v>0</c:v>
                </c:pt>
                <c:pt idx="574">
                  <c:v>0</c:v>
                </c:pt>
                <c:pt idx="575">
                  <c:v>0</c:v>
                </c:pt>
                <c:pt idx="576">
                  <c:v>0</c:v>
                </c:pt>
                <c:pt idx="577">
                  <c:v>0</c:v>
                </c:pt>
                <c:pt idx="578">
                  <c:v>0</c:v>
                </c:pt>
                <c:pt idx="579">
                  <c:v>0</c:v>
                </c:pt>
                <c:pt idx="580">
                  <c:v>0</c:v>
                </c:pt>
                <c:pt idx="581">
                  <c:v>0</c:v>
                </c:pt>
                <c:pt idx="582">
                  <c:v>0</c:v>
                </c:pt>
                <c:pt idx="583">
                  <c:v>0</c:v>
                </c:pt>
                <c:pt idx="584">
                  <c:v>0</c:v>
                </c:pt>
                <c:pt idx="585">
                  <c:v>0</c:v>
                </c:pt>
                <c:pt idx="586">
                  <c:v>0</c:v>
                </c:pt>
                <c:pt idx="587">
                  <c:v>0</c:v>
                </c:pt>
                <c:pt idx="588">
                  <c:v>0</c:v>
                </c:pt>
                <c:pt idx="589">
                  <c:v>0</c:v>
                </c:pt>
                <c:pt idx="590">
                  <c:v>0</c:v>
                </c:pt>
                <c:pt idx="591">
                  <c:v>0</c:v>
                </c:pt>
                <c:pt idx="592">
                  <c:v>0</c:v>
                </c:pt>
                <c:pt idx="593">
                  <c:v>0</c:v>
                </c:pt>
                <c:pt idx="594">
                  <c:v>0</c:v>
                </c:pt>
                <c:pt idx="595">
                  <c:v>0</c:v>
                </c:pt>
                <c:pt idx="596">
                  <c:v>0</c:v>
                </c:pt>
                <c:pt idx="597">
                  <c:v>0</c:v>
                </c:pt>
                <c:pt idx="598">
                  <c:v>0</c:v>
                </c:pt>
                <c:pt idx="599">
                  <c:v>0</c:v>
                </c:pt>
                <c:pt idx="600">
                  <c:v>0</c:v>
                </c:pt>
                <c:pt idx="601">
                  <c:v>0</c:v>
                </c:pt>
                <c:pt idx="602">
                  <c:v>0</c:v>
                </c:pt>
                <c:pt idx="603">
                  <c:v>0</c:v>
                </c:pt>
                <c:pt idx="604">
                  <c:v>0</c:v>
                </c:pt>
                <c:pt idx="605">
                  <c:v>0</c:v>
                </c:pt>
                <c:pt idx="606">
                  <c:v>0</c:v>
                </c:pt>
                <c:pt idx="607">
                  <c:v>0</c:v>
                </c:pt>
                <c:pt idx="608">
                  <c:v>0</c:v>
                </c:pt>
                <c:pt idx="609">
                  <c:v>0</c:v>
                </c:pt>
                <c:pt idx="610">
                  <c:v>0</c:v>
                </c:pt>
                <c:pt idx="611">
                  <c:v>0</c:v>
                </c:pt>
                <c:pt idx="612">
                  <c:v>0</c:v>
                </c:pt>
                <c:pt idx="613">
                  <c:v>0</c:v>
                </c:pt>
                <c:pt idx="614">
                  <c:v>0</c:v>
                </c:pt>
                <c:pt idx="615">
                  <c:v>0</c:v>
                </c:pt>
                <c:pt idx="616">
                  <c:v>0</c:v>
                </c:pt>
                <c:pt idx="617">
                  <c:v>0</c:v>
                </c:pt>
                <c:pt idx="618">
                  <c:v>0</c:v>
                </c:pt>
                <c:pt idx="619">
                  <c:v>0</c:v>
                </c:pt>
                <c:pt idx="620">
                  <c:v>0</c:v>
                </c:pt>
                <c:pt idx="621">
                  <c:v>0</c:v>
                </c:pt>
                <c:pt idx="622">
                  <c:v>0</c:v>
                </c:pt>
                <c:pt idx="623">
                  <c:v>0</c:v>
                </c:pt>
                <c:pt idx="624">
                  <c:v>0</c:v>
                </c:pt>
                <c:pt idx="625">
                  <c:v>0</c:v>
                </c:pt>
                <c:pt idx="626">
                  <c:v>0</c:v>
                </c:pt>
                <c:pt idx="627">
                  <c:v>0</c:v>
                </c:pt>
                <c:pt idx="628">
                  <c:v>0</c:v>
                </c:pt>
                <c:pt idx="629">
                  <c:v>0</c:v>
                </c:pt>
                <c:pt idx="630">
                  <c:v>0</c:v>
                </c:pt>
                <c:pt idx="631">
                  <c:v>0</c:v>
                </c:pt>
                <c:pt idx="632">
                  <c:v>0</c:v>
                </c:pt>
                <c:pt idx="633">
                  <c:v>0</c:v>
                </c:pt>
                <c:pt idx="634">
                  <c:v>0</c:v>
                </c:pt>
                <c:pt idx="635">
                  <c:v>0</c:v>
                </c:pt>
                <c:pt idx="636">
                  <c:v>0</c:v>
                </c:pt>
                <c:pt idx="637">
                  <c:v>0</c:v>
                </c:pt>
                <c:pt idx="638">
                  <c:v>0</c:v>
                </c:pt>
                <c:pt idx="639">
                  <c:v>0</c:v>
                </c:pt>
                <c:pt idx="640">
                  <c:v>0</c:v>
                </c:pt>
                <c:pt idx="641">
                  <c:v>0</c:v>
                </c:pt>
                <c:pt idx="642">
                  <c:v>0</c:v>
                </c:pt>
                <c:pt idx="643">
                  <c:v>0</c:v>
                </c:pt>
                <c:pt idx="644">
                  <c:v>0</c:v>
                </c:pt>
                <c:pt idx="645">
                  <c:v>0</c:v>
                </c:pt>
                <c:pt idx="646">
                  <c:v>0</c:v>
                </c:pt>
                <c:pt idx="647">
                  <c:v>0</c:v>
                </c:pt>
                <c:pt idx="648">
                  <c:v>0</c:v>
                </c:pt>
                <c:pt idx="649">
                  <c:v>0</c:v>
                </c:pt>
                <c:pt idx="650">
                  <c:v>0</c:v>
                </c:pt>
                <c:pt idx="651">
                  <c:v>0</c:v>
                </c:pt>
                <c:pt idx="652">
                  <c:v>0</c:v>
                </c:pt>
                <c:pt idx="653">
                  <c:v>2.56725000000012E-4</c:v>
                </c:pt>
                <c:pt idx="654">
                  <c:v>7.9072750000009294E-4</c:v>
                </c:pt>
                <c:pt idx="655">
                  <c:v>2.0660274999999974E-3</c:v>
                </c:pt>
                <c:pt idx="656">
                  <c:v>4.3542774999997067E-3</c:v>
                </c:pt>
                <c:pt idx="657">
                  <c:v>8.8869175000006392E-3</c:v>
                </c:pt>
                <c:pt idx="658">
                  <c:v>1.6025061250000631E-2</c:v>
                </c:pt>
                <c:pt idx="659">
                  <c:v>2.8849341249998765E-2</c:v>
                </c:pt>
                <c:pt idx="660">
                  <c:v>5.1315426249998276E-2</c:v>
                </c:pt>
                <c:pt idx="661">
                  <c:v>8.9864777499999438E-2</c:v>
                </c:pt>
                <c:pt idx="662">
                  <c:v>0.15467387750000305</c:v>
                </c:pt>
                <c:pt idx="663">
                  <c:v>0.26186581500001144</c:v>
                </c:pt>
                <c:pt idx="664">
                  <c:v>0.42118641500000142</c:v>
                </c:pt>
                <c:pt idx="665">
                  <c:v>0.64628036499998387</c:v>
                </c:pt>
                <c:pt idx="666">
                  <c:v>0.96974498875000181</c:v>
                </c:pt>
                <c:pt idx="667">
                  <c:v>1.4083024862499793</c:v>
                </c:pt>
                <c:pt idx="668">
                  <c:v>1.9997443862499766</c:v>
                </c:pt>
                <c:pt idx="669">
                  <c:v>2.4277370237499949</c:v>
                </c:pt>
                <c:pt idx="670">
                  <c:v>2.9669731337500318</c:v>
                </c:pt>
                <c:pt idx="671">
                  <c:v>3.6522087662499283</c:v>
                </c:pt>
                <c:pt idx="672">
                  <c:v>4.5231951812500917</c:v>
                </c:pt>
                <c:pt idx="673">
                  <c:v>5.6314880562499647</c:v>
                </c:pt>
                <c:pt idx="674">
                  <c:v>7.0183649712499738</c:v>
                </c:pt>
                <c:pt idx="675">
                  <c:v>8.6194514375000626</c:v>
                </c:pt>
                <c:pt idx="676">
                  <c:v>10.478770677499899</c:v>
                </c:pt>
                <c:pt idx="677">
                  <c:v>12.605206190000079</c:v>
                </c:pt>
                <c:pt idx="678">
                  <c:v>14.989344658750085</c:v>
                </c:pt>
                <c:pt idx="679">
                  <c:v>17.537438168750157</c:v>
                </c:pt>
                <c:pt idx="680">
                  <c:v>20.213491103749845</c:v>
                </c:pt>
                <c:pt idx="681">
                  <c:v>23.051992942499805</c:v>
                </c:pt>
                <c:pt idx="682">
                  <c:v>26.089365192500036</c:v>
                </c:pt>
                <c:pt idx="683">
                  <c:v>29.399206441249955</c:v>
                </c:pt>
                <c:pt idx="684">
                  <c:v>33.02431181250023</c:v>
                </c:pt>
                <c:pt idx="685">
                  <c:v>36.929664397499764</c:v>
                </c:pt>
                <c:pt idx="686">
                  <c:v>41.043713602499963</c:v>
                </c:pt>
                <c:pt idx="687">
                  <c:v>45.174778964999938</c:v>
                </c:pt>
                <c:pt idx="688">
                  <c:v>49.355477565000193</c:v>
                </c:pt>
                <c:pt idx="689">
                  <c:v>53.711635710000209</c:v>
                </c:pt>
                <c:pt idx="690">
                  <c:v>58.238514799999976</c:v>
                </c:pt>
                <c:pt idx="691">
                  <c:v>63.082539947500187</c:v>
                </c:pt>
                <c:pt idx="692">
                  <c:v>68.178868587499835</c:v>
                </c:pt>
                <c:pt idx="693">
                  <c:v>73.232266577499928</c:v>
                </c:pt>
                <c:pt idx="694">
                  <c:v>78.347390732500287</c:v>
                </c:pt>
                <c:pt idx="695">
                  <c:v>83.478337652499846</c:v>
                </c:pt>
                <c:pt idx="696">
                  <c:v>88.665996997500102</c:v>
                </c:pt>
                <c:pt idx="697">
                  <c:v>94.032744097500427</c:v>
                </c:pt>
                <c:pt idx="698">
                  <c:v>99.767191929999882</c:v>
                </c:pt>
                <c:pt idx="699">
                  <c:v>105.60354301249996</c:v>
                </c:pt>
                <c:pt idx="700">
                  <c:v>111.64389257249992</c:v>
                </c:pt>
                <c:pt idx="701">
                  <c:v>117.41017442999996</c:v>
                </c:pt>
                <c:pt idx="702">
                  <c:v>123.00359089000003</c:v>
                </c:pt>
                <c:pt idx="703">
                  <c:v>128.53826506749996</c:v>
                </c:pt>
                <c:pt idx="704">
                  <c:v>134.21976086000052</c:v>
                </c:pt>
                <c:pt idx="705">
                  <c:v>139.97709757500019</c:v>
                </c:pt>
                <c:pt idx="706">
                  <c:v>145.81105543500021</c:v>
                </c:pt>
                <c:pt idx="707">
                  <c:v>151.67570455500015</c:v>
                </c:pt>
                <c:pt idx="708">
                  <c:v>157.73703157749986</c:v>
                </c:pt>
                <c:pt idx="709">
                  <c:v>163.98644020749964</c:v>
                </c:pt>
                <c:pt idx="710">
                  <c:v>170.47842874750023</c:v>
                </c:pt>
                <c:pt idx="711">
                  <c:v>176.20795254750041</c:v>
                </c:pt>
                <c:pt idx="712">
                  <c:v>182.54302316250008</c:v>
                </c:pt>
                <c:pt idx="713">
                  <c:v>189.15989584500016</c:v>
                </c:pt>
                <c:pt idx="714">
                  <c:v>195.83247673499989</c:v>
                </c:pt>
                <c:pt idx="715">
                  <c:v>202.70703969250022</c:v>
                </c:pt>
                <c:pt idx="716">
                  <c:v>209.96471318249942</c:v>
                </c:pt>
                <c:pt idx="717">
                  <c:v>217.60356578249986</c:v>
                </c:pt>
                <c:pt idx="718">
                  <c:v>225.3107193575002</c:v>
                </c:pt>
                <c:pt idx="719">
                  <c:v>233.24878655750007</c:v>
                </c:pt>
                <c:pt idx="720">
                  <c:v>241.06809069250011</c:v>
                </c:pt>
                <c:pt idx="721">
                  <c:v>246.08262952499993</c:v>
                </c:pt>
                <c:pt idx="722">
                  <c:v>251.61247891499977</c:v>
                </c:pt>
                <c:pt idx="723">
                  <c:v>256.8205851649995</c:v>
                </c:pt>
                <c:pt idx="724">
                  <c:v>262.55881132500008</c:v>
                </c:pt>
                <c:pt idx="725">
                  <c:v>267.81174961499983</c:v>
                </c:pt>
                <c:pt idx="726">
                  <c:v>273.59183590249972</c:v>
                </c:pt>
                <c:pt idx="727">
                  <c:v>278.86712094250021</c:v>
                </c:pt>
                <c:pt idx="728">
                  <c:v>284.70877494250067</c:v>
                </c:pt>
                <c:pt idx="729">
                  <c:v>291.13162984249976</c:v>
                </c:pt>
                <c:pt idx="730">
                  <c:v>298.17489074249966</c:v>
                </c:pt>
                <c:pt idx="731">
                  <c:v>305.8766673675002</c:v>
                </c:pt>
                <c:pt idx="732">
                  <c:v>314.39817911750026</c:v>
                </c:pt>
                <c:pt idx="733">
                  <c:v>323.73196099249986</c:v>
                </c:pt>
                <c:pt idx="734">
                  <c:v>333.20720239249982</c:v>
                </c:pt>
                <c:pt idx="735">
                  <c:v>342.1183849925003</c:v>
                </c:pt>
                <c:pt idx="736">
                  <c:v>345.6588630925001</c:v>
                </c:pt>
                <c:pt idx="737">
                  <c:v>349.56514196750049</c:v>
                </c:pt>
                <c:pt idx="738">
                  <c:v>353.38449851750033</c:v>
                </c:pt>
                <c:pt idx="739">
                  <c:v>357.24005891750011</c:v>
                </c:pt>
                <c:pt idx="740">
                  <c:v>361.04948771749997</c:v>
                </c:pt>
                <c:pt idx="741">
                  <c:v>365.22128516749967</c:v>
                </c:pt>
                <c:pt idx="742">
                  <c:v>369.83483221749981</c:v>
                </c:pt>
                <c:pt idx="743">
                  <c:v>374.88703861749963</c:v>
                </c:pt>
                <c:pt idx="744">
                  <c:v>380.04956956749987</c:v>
                </c:pt>
                <c:pt idx="745">
                  <c:v>385.68546009250042</c:v>
                </c:pt>
                <c:pt idx="746">
                  <c:v>391.87069164250039</c:v>
                </c:pt>
                <c:pt idx="747">
                  <c:v>398.67925379250028</c:v>
                </c:pt>
                <c:pt idx="748">
                  <c:v>402.25450394249981</c:v>
                </c:pt>
                <c:pt idx="749">
                  <c:v>406.14267376750001</c:v>
                </c:pt>
                <c:pt idx="750">
                  <c:v>409.94197076750038</c:v>
                </c:pt>
                <c:pt idx="751">
                  <c:v>414.0911521674999</c:v>
                </c:pt>
                <c:pt idx="752">
                  <c:v>417.91163776750017</c:v>
                </c:pt>
                <c:pt idx="753">
                  <c:v>422.15893321750013</c:v>
                </c:pt>
                <c:pt idx="754">
                  <c:v>426.03867726749951</c:v>
                </c:pt>
                <c:pt idx="755">
                  <c:v>430.3025415675001</c:v>
                </c:pt>
                <c:pt idx="756">
                  <c:v>434.27855554249993</c:v>
                </c:pt>
                <c:pt idx="757">
                  <c:v>438.20399054249987</c:v>
                </c:pt>
                <c:pt idx="758">
                  <c:v>442.31353041750003</c:v>
                </c:pt>
                <c:pt idx="759">
                  <c:v>446.0598080175003</c:v>
                </c:pt>
                <c:pt idx="760">
                  <c:v>449.05698296750023</c:v>
                </c:pt>
                <c:pt idx="761">
                  <c:v>452.31886886750021</c:v>
                </c:pt>
                <c:pt idx="762">
                  <c:v>455.92079141750008</c:v>
                </c:pt>
                <c:pt idx="763">
                  <c:v>459.85976111749983</c:v>
                </c:pt>
                <c:pt idx="764">
                  <c:v>464.17079231750006</c:v>
                </c:pt>
                <c:pt idx="765">
                  <c:v>468.88794686749998</c:v>
                </c:pt>
                <c:pt idx="766">
                  <c:v>474.08237846750006</c:v>
                </c:pt>
                <c:pt idx="767">
                  <c:v>479.74737336749968</c:v>
                </c:pt>
                <c:pt idx="768">
                  <c:v>485.95085376750001</c:v>
                </c:pt>
                <c:pt idx="769">
                  <c:v>492.7583044925002</c:v>
                </c:pt>
                <c:pt idx="770">
                  <c:v>500.19487976750014</c:v>
                </c:pt>
                <c:pt idx="771">
                  <c:v>508.28305581750038</c:v>
                </c:pt>
                <c:pt idx="772">
                  <c:v>512.19349916750048</c:v>
                </c:pt>
                <c:pt idx="773">
                  <c:v>516.49264661750021</c:v>
                </c:pt>
                <c:pt idx="774">
                  <c:v>521.21191489250032</c:v>
                </c:pt>
                <c:pt idx="775">
                  <c:v>526.38129709249995</c:v>
                </c:pt>
                <c:pt idx="776">
                  <c:v>531.99291321750036</c:v>
                </c:pt>
                <c:pt idx="777">
                  <c:v>538.14572406750005</c:v>
                </c:pt>
                <c:pt idx="778">
                  <c:v>544.89951621750015</c:v>
                </c:pt>
                <c:pt idx="779">
                  <c:v>552.23983454250003</c:v>
                </c:pt>
                <c:pt idx="780">
                  <c:v>560.01057576750009</c:v>
                </c:pt>
                <c:pt idx="781">
                  <c:v>567.74746446749998</c:v>
                </c:pt>
                <c:pt idx="782">
                  <c:v>575.89615506749999</c:v>
                </c:pt>
                <c:pt idx="783">
                  <c:v>581.30763136750011</c:v>
                </c:pt>
                <c:pt idx="784">
                  <c:v>587.2260847675002</c:v>
                </c:pt>
                <c:pt idx="785">
                  <c:v>592.49576086749994</c:v>
                </c:pt>
                <c:pt idx="786">
                  <c:v>596.52588286750006</c:v>
                </c:pt>
                <c:pt idx="787">
                  <c:v>600.93543856750046</c:v>
                </c:pt>
                <c:pt idx="788">
                  <c:v>605.02212586750034</c:v>
                </c:pt>
                <c:pt idx="789">
                  <c:v>609.48282624249987</c:v>
                </c:pt>
                <c:pt idx="790">
                  <c:v>614.37615014249957</c:v>
                </c:pt>
                <c:pt idx="791">
                  <c:v>619.30320086749964</c:v>
                </c:pt>
                <c:pt idx="792">
                  <c:v>624.65022799249982</c:v>
                </c:pt>
                <c:pt idx="793">
                  <c:v>630.50343444249984</c:v>
                </c:pt>
                <c:pt idx="794">
                  <c:v>636.91339479249962</c:v>
                </c:pt>
                <c:pt idx="795">
                  <c:v>643.86398679249965</c:v>
                </c:pt>
                <c:pt idx="796">
                  <c:v>648.37654719249974</c:v>
                </c:pt>
                <c:pt idx="797">
                  <c:v>653.01511834250005</c:v>
                </c:pt>
                <c:pt idx="798">
                  <c:v>656.57387671749996</c:v>
                </c:pt>
                <c:pt idx="799">
                  <c:v>660.48247316750019</c:v>
                </c:pt>
                <c:pt idx="800">
                  <c:v>664.1244800674998</c:v>
                </c:pt>
                <c:pt idx="801">
                  <c:v>668.08060431749982</c:v>
                </c:pt>
                <c:pt idx="802">
                  <c:v>671.68131821750001</c:v>
                </c:pt>
                <c:pt idx="803">
                  <c:v>675.6524194174998</c:v>
                </c:pt>
                <c:pt idx="804">
                  <c:v>679.95704381749988</c:v>
                </c:pt>
                <c:pt idx="805">
                  <c:v>684.67681571749995</c:v>
                </c:pt>
                <c:pt idx="806">
                  <c:v>687.30354836749962</c:v>
                </c:pt>
                <c:pt idx="807">
                  <c:v>690.18339841749969</c:v>
                </c:pt>
                <c:pt idx="808">
                  <c:v>693.31275786750018</c:v>
                </c:pt>
                <c:pt idx="809">
                  <c:v>696.77482189249986</c:v>
                </c:pt>
                <c:pt idx="810">
                  <c:v>700.53503614249985</c:v>
                </c:pt>
                <c:pt idx="811">
                  <c:v>704.6449061925</c:v>
                </c:pt>
                <c:pt idx="812">
                  <c:v>709.12542714249969</c:v>
                </c:pt>
                <c:pt idx="813">
                  <c:v>714.02450169249983</c:v>
                </c:pt>
                <c:pt idx="814">
                  <c:v>719.38756204249978</c:v>
                </c:pt>
                <c:pt idx="815">
                  <c:v>725.2012314425001</c:v>
                </c:pt>
                <c:pt idx="816">
                  <c:v>731.53301069250006</c:v>
                </c:pt>
                <c:pt idx="817">
                  <c:v>734.40076806750017</c:v>
                </c:pt>
                <c:pt idx="818">
                  <c:v>737.52537269249967</c:v>
                </c:pt>
                <c:pt idx="819">
                  <c:v>740.92930679249991</c:v>
                </c:pt>
                <c:pt idx="820">
                  <c:v>744.12543556750006</c:v>
                </c:pt>
                <c:pt idx="821">
                  <c:v>747.59630231750009</c:v>
                </c:pt>
                <c:pt idx="822">
                  <c:v>751.41584471750014</c:v>
                </c:pt>
                <c:pt idx="823">
                  <c:v>755.57659301749982</c:v>
                </c:pt>
                <c:pt idx="824">
                  <c:v>757.46223521750005</c:v>
                </c:pt>
                <c:pt idx="825">
                  <c:v>759.49770176749996</c:v>
                </c:pt>
                <c:pt idx="826">
                  <c:v>761.49961321749993</c:v>
                </c:pt>
                <c:pt idx="827">
                  <c:v>763.7009942174999</c:v>
                </c:pt>
                <c:pt idx="828">
                  <c:v>765.68744791749987</c:v>
                </c:pt>
                <c:pt idx="829">
                  <c:v>767.89742001750017</c:v>
                </c:pt>
                <c:pt idx="830">
                  <c:v>770.30259566749999</c:v>
                </c:pt>
                <c:pt idx="831">
                  <c:v>772.92559109250021</c:v>
                </c:pt>
                <c:pt idx="832">
                  <c:v>775.81360724250021</c:v>
                </c:pt>
                <c:pt idx="833">
                  <c:v>778.96215099250003</c:v>
                </c:pt>
                <c:pt idx="834">
                  <c:v>782.41623579249995</c:v>
                </c:pt>
                <c:pt idx="835">
                  <c:v>786.19436299249992</c:v>
                </c:pt>
                <c:pt idx="836">
                  <c:v>790.28899784250007</c:v>
                </c:pt>
                <c:pt idx="837">
                  <c:v>794.78954124250004</c:v>
                </c:pt>
                <c:pt idx="838">
                  <c:v>799.66051996749991</c:v>
                </c:pt>
                <c:pt idx="839">
                  <c:v>804.9857949174999</c:v>
                </c:pt>
                <c:pt idx="840">
                  <c:v>809.21469221749976</c:v>
                </c:pt>
                <c:pt idx="841">
                  <c:v>812.53897519249995</c:v>
                </c:pt>
                <c:pt idx="842">
                  <c:v>816.14403434249982</c:v>
                </c:pt>
                <c:pt idx="843">
                  <c:v>819.46769039249989</c:v>
                </c:pt>
                <c:pt idx="844">
                  <c:v>823.11359569249998</c:v>
                </c:pt>
                <c:pt idx="845">
                  <c:v>827.07412361750016</c:v>
                </c:pt>
                <c:pt idx="846">
                  <c:v>831.38607386749982</c:v>
                </c:pt>
                <c:pt idx="847">
                  <c:v>836.08395758000006</c:v>
                </c:pt>
                <c:pt idx="848">
                  <c:v>841.22192599250036</c:v>
                </c:pt>
                <c:pt idx="849">
                  <c:v>842.78973112999984</c:v>
                </c:pt>
                <c:pt idx="850">
                  <c:v>844.52794344250003</c:v>
                </c:pt>
                <c:pt idx="851">
                  <c:v>846.4346376174999</c:v>
                </c:pt>
                <c:pt idx="852">
                  <c:v>848.50764686750006</c:v>
                </c:pt>
                <c:pt idx="853">
                  <c:v>850.76624736749977</c:v>
                </c:pt>
                <c:pt idx="854">
                  <c:v>853.2722809175001</c:v>
                </c:pt>
                <c:pt idx="855">
                  <c:v>855.97870894250025</c:v>
                </c:pt>
                <c:pt idx="856">
                  <c:v>858.96686369250006</c:v>
                </c:pt>
                <c:pt idx="857">
                  <c:v>862.20984021750007</c:v>
                </c:pt>
                <c:pt idx="858">
                  <c:v>865.72272905500006</c:v>
                </c:pt>
                <c:pt idx="859">
                  <c:v>869.56114615499996</c:v>
                </c:pt>
                <c:pt idx="860">
                  <c:v>873.73672097999975</c:v>
                </c:pt>
                <c:pt idx="861">
                  <c:v>878.300343505</c:v>
                </c:pt>
                <c:pt idx="862">
                  <c:v>883.07799830500005</c:v>
                </c:pt>
                <c:pt idx="863">
                  <c:v>887.86254229249994</c:v>
                </c:pt>
                <c:pt idx="864">
                  <c:v>892.47549959250011</c:v>
                </c:pt>
                <c:pt idx="865">
                  <c:v>897.07719615500014</c:v>
                </c:pt>
                <c:pt idx="866">
                  <c:v>901.6284529049999</c:v>
                </c:pt>
                <c:pt idx="867">
                  <c:v>906.0917106175001</c:v>
                </c:pt>
                <c:pt idx="868">
                  <c:v>910.60077829249997</c:v>
                </c:pt>
                <c:pt idx="869">
                  <c:v>915.06021106749995</c:v>
                </c:pt>
                <c:pt idx="870">
                  <c:v>919.41551013000003</c:v>
                </c:pt>
                <c:pt idx="871">
                  <c:v>923.70566320500018</c:v>
                </c:pt>
                <c:pt idx="872">
                  <c:v>927.87787470500007</c:v>
                </c:pt>
                <c:pt idx="873">
                  <c:v>931.82796095499975</c:v>
                </c:pt>
                <c:pt idx="874">
                  <c:v>935.66796575499995</c:v>
                </c:pt>
                <c:pt idx="875">
                  <c:v>937.60905737999985</c:v>
                </c:pt>
                <c:pt idx="876">
                  <c:v>939.75061487999983</c:v>
                </c:pt>
                <c:pt idx="877">
                  <c:v>942.08926830499991</c:v>
                </c:pt>
                <c:pt idx="878">
                  <c:v>944.63857354249978</c:v>
                </c:pt>
                <c:pt idx="879">
                  <c:v>947.42848691749975</c:v>
                </c:pt>
                <c:pt idx="880">
                  <c:v>950.4705469674999</c:v>
                </c:pt>
                <c:pt idx="881">
                  <c:v>953.7921491674997</c:v>
                </c:pt>
                <c:pt idx="882">
                  <c:v>957.41899976749994</c:v>
                </c:pt>
                <c:pt idx="883">
                  <c:v>961.04403729250009</c:v>
                </c:pt>
                <c:pt idx="884">
                  <c:v>962.87623520499994</c:v>
                </c:pt>
                <c:pt idx="885">
                  <c:v>964.91231365499982</c:v>
                </c:pt>
                <c:pt idx="886">
                  <c:v>967.11628315499991</c:v>
                </c:pt>
                <c:pt idx="887">
                  <c:v>969.53347104250008</c:v>
                </c:pt>
                <c:pt idx="888">
                  <c:v>971.75801034250003</c:v>
                </c:pt>
                <c:pt idx="889">
                  <c:v>973.23348104249999</c:v>
                </c:pt>
                <c:pt idx="890">
                  <c:v>974.87825456750011</c:v>
                </c:pt>
                <c:pt idx="891">
                  <c:v>976.40453816749994</c:v>
                </c:pt>
                <c:pt idx="892">
                  <c:v>978.08230749249992</c:v>
                </c:pt>
                <c:pt idx="893">
                  <c:v>979.92513208000014</c:v>
                </c:pt>
                <c:pt idx="894">
                  <c:v>981.93039287999989</c:v>
                </c:pt>
                <c:pt idx="895">
                  <c:v>984.12630044249977</c:v>
                </c:pt>
                <c:pt idx="896">
                  <c:v>986.52463481749999</c:v>
                </c:pt>
                <c:pt idx="897">
                  <c:v>988.12475931749987</c:v>
                </c:pt>
                <c:pt idx="898">
                  <c:v>989.8704427424999</c:v>
                </c:pt>
                <c:pt idx="899">
                  <c:v>991.7898605925003</c:v>
                </c:pt>
                <c:pt idx="900">
                  <c:v>993.3662665925001</c:v>
                </c:pt>
                <c:pt idx="901">
                  <c:v>995.08609054250007</c:v>
                </c:pt>
                <c:pt idx="902">
                  <c:v>996.54276742999991</c:v>
                </c:pt>
                <c:pt idx="903">
                  <c:v>998.14255920499988</c:v>
                </c:pt>
                <c:pt idx="904">
                  <c:v>999.64590633000012</c:v>
                </c:pt>
                <c:pt idx="905">
                  <c:v>1001.290607205</c:v>
                </c:pt>
                <c:pt idx="906">
                  <c:v>1003.08929743</c:v>
                </c:pt>
                <c:pt idx="907">
                  <c:v>1005.0541143050001</c:v>
                </c:pt>
                <c:pt idx="908">
                  <c:v>1007.211201355</c:v>
                </c:pt>
                <c:pt idx="909">
                  <c:v>1009.4413581300001</c:v>
                </c:pt>
                <c:pt idx="910">
                  <c:v>1011.8863427550001</c:v>
                </c:pt>
                <c:pt idx="911">
                  <c:v>1014.5556134799999</c:v>
                </c:pt>
                <c:pt idx="912">
                  <c:v>1017.4577164799997</c:v>
                </c:pt>
                <c:pt idx="913">
                  <c:v>1020.5863897549999</c:v>
                </c:pt>
                <c:pt idx="914">
                  <c:v>1023.6030342425003</c:v>
                </c:pt>
                <c:pt idx="915">
                  <c:v>1026.5925564425002</c:v>
                </c:pt>
                <c:pt idx="916">
                  <c:v>1029.4737324299999</c:v>
                </c:pt>
                <c:pt idx="917">
                  <c:v>1030.61377098</c:v>
                </c:pt>
                <c:pt idx="918">
                  <c:v>1031.85789733</c:v>
                </c:pt>
                <c:pt idx="919">
                  <c:v>1033.0839118925003</c:v>
                </c:pt>
                <c:pt idx="920">
                  <c:v>1034.439373555</c:v>
                </c:pt>
                <c:pt idx="921">
                  <c:v>1035.9093310550002</c:v>
                </c:pt>
                <c:pt idx="922">
                  <c:v>1037.5187278550002</c:v>
                </c:pt>
                <c:pt idx="923">
                  <c:v>1039.2786686425002</c:v>
                </c:pt>
                <c:pt idx="924">
                  <c:v>1041.2129479300002</c:v>
                </c:pt>
                <c:pt idx="925">
                  <c:v>1043.3184435425003</c:v>
                </c:pt>
                <c:pt idx="926">
                  <c:v>1045.6176868175</c:v>
                </c:pt>
                <c:pt idx="927">
                  <c:v>1048.1452121675002</c:v>
                </c:pt>
                <c:pt idx="928">
                  <c:v>1050.8830666425004</c:v>
                </c:pt>
                <c:pt idx="929">
                  <c:v>1053.5229402425002</c:v>
                </c:pt>
                <c:pt idx="930">
                  <c:v>1056.0799434675002</c:v>
                </c:pt>
                <c:pt idx="931">
                  <c:v>1058.7680185925001</c:v>
                </c:pt>
                <c:pt idx="932">
                  <c:v>1061.3498003924999</c:v>
                </c:pt>
                <c:pt idx="933">
                  <c:v>1062.5477540300001</c:v>
                </c:pt>
                <c:pt idx="934">
                  <c:v>1063.8526471549999</c:v>
                </c:pt>
                <c:pt idx="935">
                  <c:v>1065.1165047924999</c:v>
                </c:pt>
                <c:pt idx="936">
                  <c:v>1066.4985880175</c:v>
                </c:pt>
                <c:pt idx="937">
                  <c:v>1067.4742950175003</c:v>
                </c:pt>
                <c:pt idx="938">
                  <c:v>1068.53284033</c:v>
                </c:pt>
                <c:pt idx="939">
                  <c:v>1069.6979335300002</c:v>
                </c:pt>
                <c:pt idx="940">
                  <c:v>1070.981009205</c:v>
                </c:pt>
                <c:pt idx="941">
                  <c:v>1072.393439055</c:v>
                </c:pt>
                <c:pt idx="942">
                  <c:v>1073.9345510549999</c:v>
                </c:pt>
                <c:pt idx="943">
                  <c:v>1075.62788703</c:v>
                </c:pt>
                <c:pt idx="944">
                  <c:v>1077.4732440050002</c:v>
                </c:pt>
                <c:pt idx="945">
                  <c:v>1079.5188678425</c:v>
                </c:pt>
                <c:pt idx="946">
                  <c:v>1081.7540180675003</c:v>
                </c:pt>
                <c:pt idx="947">
                  <c:v>1084.0499108675003</c:v>
                </c:pt>
                <c:pt idx="948">
                  <c:v>1086.5786509175002</c:v>
                </c:pt>
                <c:pt idx="949">
                  <c:v>1089.0948437175005</c:v>
                </c:pt>
                <c:pt idx="950">
                  <c:v>1091.8232471550004</c:v>
                </c:pt>
                <c:pt idx="951">
                  <c:v>1094.5428026550005</c:v>
                </c:pt>
                <c:pt idx="952">
                  <c:v>1097.0993811050002</c:v>
                </c:pt>
                <c:pt idx="953">
                  <c:v>1098.1277513050004</c:v>
                </c:pt>
                <c:pt idx="954">
                  <c:v>1099.2520816300005</c:v>
                </c:pt>
                <c:pt idx="955">
                  <c:v>1100.5008588800004</c:v>
                </c:pt>
                <c:pt idx="956">
                  <c:v>1101.8913926300006</c:v>
                </c:pt>
                <c:pt idx="957">
                  <c:v>1103.4428729800004</c:v>
                </c:pt>
                <c:pt idx="958">
                  <c:v>1104.4453538300006</c:v>
                </c:pt>
                <c:pt idx="959">
                  <c:v>1105.5515850925005</c:v>
                </c:pt>
                <c:pt idx="960">
                  <c:v>1106.7926409425004</c:v>
                </c:pt>
                <c:pt idx="961">
                  <c:v>1108.1743436675006</c:v>
                </c:pt>
                <c:pt idx="962">
                  <c:v>1109.7039582925004</c:v>
                </c:pt>
                <c:pt idx="963">
                  <c:v>1111.4329956675001</c:v>
                </c:pt>
                <c:pt idx="964">
                  <c:v>1113.3888520425003</c:v>
                </c:pt>
                <c:pt idx="965">
                  <c:v>1115.5733069550004</c:v>
                </c:pt>
                <c:pt idx="966">
                  <c:v>1118.0671539800003</c:v>
                </c:pt>
                <c:pt idx="967">
                  <c:v>1120.8826534050004</c:v>
                </c:pt>
                <c:pt idx="968">
                  <c:v>1124.1180705925003</c:v>
                </c:pt>
                <c:pt idx="969">
                  <c:v>1127.8179453925002</c:v>
                </c:pt>
                <c:pt idx="970">
                  <c:v>1131.9247798675001</c:v>
                </c:pt>
                <c:pt idx="971">
                  <c:v>1136.1531008050003</c:v>
                </c:pt>
                <c:pt idx="972">
                  <c:v>1140.4189573300002</c:v>
                </c:pt>
                <c:pt idx="973">
                  <c:v>1145.1254655174998</c:v>
                </c:pt>
                <c:pt idx="974">
                  <c:v>1149.5410703675002</c:v>
                </c:pt>
                <c:pt idx="975">
                  <c:v>1154.3336756800002</c:v>
                </c:pt>
                <c:pt idx="976">
                  <c:v>1159.4777708800002</c:v>
                </c:pt>
                <c:pt idx="977">
                  <c:v>1164.9641861800003</c:v>
                </c:pt>
                <c:pt idx="978">
                  <c:v>1170.3713053800002</c:v>
                </c:pt>
                <c:pt idx="979">
                  <c:v>1176.2647577800005</c:v>
                </c:pt>
                <c:pt idx="980">
                  <c:v>1182.4759601800006</c:v>
                </c:pt>
                <c:pt idx="981">
                  <c:v>1188.4521362050002</c:v>
                </c:pt>
                <c:pt idx="982">
                  <c:v>1193.8687811050004</c:v>
                </c:pt>
                <c:pt idx="983">
                  <c:v>1199.910192805</c:v>
                </c:pt>
                <c:pt idx="984">
                  <c:v>1205.600778405</c:v>
                </c:pt>
                <c:pt idx="985">
                  <c:v>1211.205108655</c:v>
                </c:pt>
                <c:pt idx="986">
                  <c:v>1217.1292884550001</c:v>
                </c:pt>
                <c:pt idx="987">
                  <c:v>1223.3756153050001</c:v>
                </c:pt>
                <c:pt idx="988">
                  <c:v>1227.2959161050003</c:v>
                </c:pt>
                <c:pt idx="989">
                  <c:v>1231.6148776050002</c:v>
                </c:pt>
                <c:pt idx="990">
                  <c:v>1236.400770255</c:v>
                </c:pt>
                <c:pt idx="991">
                  <c:v>1240.718096805</c:v>
                </c:pt>
                <c:pt idx="992">
                  <c:v>1245.501514005</c:v>
                </c:pt>
                <c:pt idx="993">
                  <c:v>1250.7868302050001</c:v>
                </c:pt>
                <c:pt idx="994">
                  <c:v>1256.6412686050001</c:v>
                </c:pt>
                <c:pt idx="995">
                  <c:v>1259.8988910550004</c:v>
                </c:pt>
                <c:pt idx="996">
                  <c:v>1263.4842462550005</c:v>
                </c:pt>
                <c:pt idx="997">
                  <c:v>1266.9164558300004</c:v>
                </c:pt>
                <c:pt idx="998">
                  <c:v>1270.6756482800008</c:v>
                </c:pt>
                <c:pt idx="999">
                  <c:v>1274.8586875300002</c:v>
                </c:pt>
                <c:pt idx="1000">
                  <c:v>1279.4345807300003</c:v>
                </c:pt>
                <c:pt idx="1001">
                  <c:v>1283.1453403550004</c:v>
                </c:pt>
                <c:pt idx="1002">
                  <c:v>1287.2152317050002</c:v>
                </c:pt>
                <c:pt idx="1003">
                  <c:v>1291.7102623549999</c:v>
                </c:pt>
                <c:pt idx="1004">
                  <c:v>1296.6312585550006</c:v>
                </c:pt>
                <c:pt idx="1005">
                  <c:v>1302.0735513550005</c:v>
                </c:pt>
                <c:pt idx="1006">
                  <c:v>1307.5813558549999</c:v>
                </c:pt>
                <c:pt idx="1007">
                  <c:v>1312.7960412050004</c:v>
                </c:pt>
                <c:pt idx="1008">
                  <c:v>1317.9724172050005</c:v>
                </c:pt>
                <c:pt idx="1009">
                  <c:v>1323.2028261550004</c:v>
                </c:pt>
                <c:pt idx="1010">
                  <c:v>1328.1303020799996</c:v>
                </c:pt>
                <c:pt idx="1011">
                  <c:v>1333.0116832800002</c:v>
                </c:pt>
                <c:pt idx="1012">
                  <c:v>1337.9102230799995</c:v>
                </c:pt>
                <c:pt idx="1013">
                  <c:v>1342.82528323</c:v>
                </c:pt>
                <c:pt idx="1014">
                  <c:v>1347.7562556049998</c:v>
                </c:pt>
                <c:pt idx="1015">
                  <c:v>1350.8971395050003</c:v>
                </c:pt>
                <c:pt idx="1016">
                  <c:v>1354.3476271550001</c:v>
                </c:pt>
                <c:pt idx="1017">
                  <c:v>1358.1374191550001</c:v>
                </c:pt>
                <c:pt idx="1018">
                  <c:v>1362.2952508549999</c:v>
                </c:pt>
                <c:pt idx="1019">
                  <c:v>1366.8800487050005</c:v>
                </c:pt>
                <c:pt idx="1020">
                  <c:v>1371.824121505</c:v>
                </c:pt>
                <c:pt idx="1021">
                  <c:v>1376.7177094549997</c:v>
                </c:pt>
                <c:pt idx="1022">
                  <c:v>1381.6532841049998</c:v>
                </c:pt>
                <c:pt idx="1023">
                  <c:v>1386.5676720050003</c:v>
                </c:pt>
                <c:pt idx="1024">
                  <c:v>1391.4601974049999</c:v>
                </c:pt>
                <c:pt idx="1025">
                  <c:v>1396.330423055</c:v>
                </c:pt>
                <c:pt idx="1026">
                  <c:v>1401.2388662799995</c:v>
                </c:pt>
                <c:pt idx="1027">
                  <c:v>1406.1540637300004</c:v>
                </c:pt>
                <c:pt idx="1028">
                  <c:v>1411.1357602300006</c:v>
                </c:pt>
                <c:pt idx="1029">
                  <c:v>1416.0628901300004</c:v>
                </c:pt>
                <c:pt idx="1030">
                  <c:v>1420.96578903</c:v>
                </c:pt>
                <c:pt idx="1031">
                  <c:v>1425.8742049050002</c:v>
                </c:pt>
                <c:pt idx="1032">
                  <c:v>1430.7581182799997</c:v>
                </c:pt>
                <c:pt idx="1033">
                  <c:v>1435.6468971299998</c:v>
                </c:pt>
                <c:pt idx="1034">
                  <c:v>1440.4816405050001</c:v>
                </c:pt>
                <c:pt idx="1035">
                  <c:v>1445.2918813799997</c:v>
                </c:pt>
                <c:pt idx="1036">
                  <c:v>1450.1065827299999</c:v>
                </c:pt>
                <c:pt idx="1037">
                  <c:v>1452.5046166550001</c:v>
                </c:pt>
                <c:pt idx="1038">
                  <c:v>1455.1554563550001</c:v>
                </c:pt>
                <c:pt idx="1039">
                  <c:v>1458.0856588049999</c:v>
                </c:pt>
                <c:pt idx="1040">
                  <c:v>1461.2639467800002</c:v>
                </c:pt>
                <c:pt idx="1041">
                  <c:v>1464.7446342300007</c:v>
                </c:pt>
                <c:pt idx="1042">
                  <c:v>1468.5810271050002</c:v>
                </c:pt>
                <c:pt idx="1043">
                  <c:v>1472.7686464050005</c:v>
                </c:pt>
                <c:pt idx="1044">
                  <c:v>1477.3588242050002</c:v>
                </c:pt>
                <c:pt idx="1045">
                  <c:v>1482.2336908549998</c:v>
                </c:pt>
                <c:pt idx="1046">
                  <c:v>1487.1663224300003</c:v>
                </c:pt>
                <c:pt idx="1047">
                  <c:v>1491.7962888800002</c:v>
                </c:pt>
                <c:pt idx="1048">
                  <c:v>1496.4307116800003</c:v>
                </c:pt>
                <c:pt idx="1049">
                  <c:v>1501.0693983300002</c:v>
                </c:pt>
                <c:pt idx="1050">
                  <c:v>1505.7394681800006</c:v>
                </c:pt>
                <c:pt idx="1051">
                  <c:v>1510.4404361049997</c:v>
                </c:pt>
                <c:pt idx="1052">
                  <c:v>1515.1448045049997</c:v>
                </c:pt>
                <c:pt idx="1053">
                  <c:v>1519.8255741550001</c:v>
                </c:pt>
                <c:pt idx="1054">
                  <c:v>1524.5364737550001</c:v>
                </c:pt>
                <c:pt idx="1055">
                  <c:v>1529.2240093549997</c:v>
                </c:pt>
                <c:pt idx="1056">
                  <c:v>1534.1000737550005</c:v>
                </c:pt>
                <c:pt idx="1057">
                  <c:v>1538.9251158050001</c:v>
                </c:pt>
                <c:pt idx="1058">
                  <c:v>1543.5167176800001</c:v>
                </c:pt>
                <c:pt idx="1059">
                  <c:v>1548.0346299799996</c:v>
                </c:pt>
                <c:pt idx="1060">
                  <c:v>1552.7652149300002</c:v>
                </c:pt>
                <c:pt idx="1061">
                  <c:v>1557.4733001299999</c:v>
                </c:pt>
                <c:pt idx="1062">
                  <c:v>1562.15931783</c:v>
                </c:pt>
                <c:pt idx="1063">
                  <c:v>1566.8492372549999</c:v>
                </c:pt>
                <c:pt idx="1064">
                  <c:v>1571.5431416550002</c:v>
                </c:pt>
                <c:pt idx="1065">
                  <c:v>1576.241096405</c:v>
                </c:pt>
                <c:pt idx="1066">
                  <c:v>1580.9431717549999</c:v>
                </c:pt>
                <c:pt idx="1067">
                  <c:v>1585.6746335549997</c:v>
                </c:pt>
                <c:pt idx="1068">
                  <c:v>1590.4102837050002</c:v>
                </c:pt>
                <c:pt idx="1069">
                  <c:v>1595.1502327050002</c:v>
                </c:pt>
                <c:pt idx="1070">
                  <c:v>1599.8945963050003</c:v>
                </c:pt>
                <c:pt idx="1071">
                  <c:v>1603.408755505</c:v>
                </c:pt>
                <c:pt idx="1072">
                  <c:v>1607.2568621049998</c:v>
                </c:pt>
                <c:pt idx="1073">
                  <c:v>1611.484746805</c:v>
                </c:pt>
                <c:pt idx="1074">
                  <c:v>1616.112855955</c:v>
                </c:pt>
                <c:pt idx="1075">
                  <c:v>1618.92003183</c:v>
                </c:pt>
                <c:pt idx="1076">
                  <c:v>1622.0125104049996</c:v>
                </c:pt>
                <c:pt idx="1077">
                  <c:v>1625.3881740549996</c:v>
                </c:pt>
                <c:pt idx="1078">
                  <c:v>1629.0931034800001</c:v>
                </c:pt>
                <c:pt idx="1079">
                  <c:v>1633.17269588</c:v>
                </c:pt>
                <c:pt idx="1080">
                  <c:v>1637.6234212549998</c:v>
                </c:pt>
                <c:pt idx="1081">
                  <c:v>1642.3697485549999</c:v>
                </c:pt>
                <c:pt idx="1082">
                  <c:v>1647.1465185550003</c:v>
                </c:pt>
                <c:pt idx="1083">
                  <c:v>1651.8349412550003</c:v>
                </c:pt>
                <c:pt idx="1084">
                  <c:v>1656.4362769050001</c:v>
                </c:pt>
                <c:pt idx="1085">
                  <c:v>1661.0224805550004</c:v>
                </c:pt>
                <c:pt idx="1086">
                  <c:v>1665.6410441550004</c:v>
                </c:pt>
                <c:pt idx="1087">
                  <c:v>1670.2685199800005</c:v>
                </c:pt>
                <c:pt idx="1088">
                  <c:v>1674.9051305299997</c:v>
                </c:pt>
                <c:pt idx="1089">
                  <c:v>1679.5277573299998</c:v>
                </c:pt>
                <c:pt idx="1090">
                  <c:v>1684.1367716300001</c:v>
                </c:pt>
                <c:pt idx="1091">
                  <c:v>1688.7326189300002</c:v>
                </c:pt>
                <c:pt idx="1092">
                  <c:v>1693.3157447300002</c:v>
                </c:pt>
                <c:pt idx="1093">
                  <c:v>1697.8634848050003</c:v>
                </c:pt>
                <c:pt idx="1094">
                  <c:v>1702.3994048800005</c:v>
                </c:pt>
                <c:pt idx="1095">
                  <c:v>1706.9238989550006</c:v>
                </c:pt>
                <c:pt idx="1096">
                  <c:v>1711.4373117799998</c:v>
                </c:pt>
                <c:pt idx="1097">
                  <c:v>1715.9398403549999</c:v>
                </c:pt>
                <c:pt idx="1098">
                  <c:v>1720.4771597550002</c:v>
                </c:pt>
                <c:pt idx="1099">
                  <c:v>1724.0719125550008</c:v>
                </c:pt>
                <c:pt idx="1100">
                  <c:v>1728.04554568</c:v>
                </c:pt>
                <c:pt idx="1101">
                  <c:v>1732.3960208800004</c:v>
                </c:pt>
                <c:pt idx="1102">
                  <c:v>1736.9632358300003</c:v>
                </c:pt>
                <c:pt idx="1103">
                  <c:v>1741.5206537800004</c:v>
                </c:pt>
                <c:pt idx="1104">
                  <c:v>1746.0910160800001</c:v>
                </c:pt>
                <c:pt idx="1105">
                  <c:v>1750.6295470300004</c:v>
                </c:pt>
                <c:pt idx="1106">
                  <c:v>1755.1588869800005</c:v>
                </c:pt>
                <c:pt idx="1107">
                  <c:v>1759.7014357425007</c:v>
                </c:pt>
                <c:pt idx="1108">
                  <c:v>1764.2571688425005</c:v>
                </c:pt>
                <c:pt idx="1109">
                  <c:v>1768.8260781550005</c:v>
                </c:pt>
                <c:pt idx="1110">
                  <c:v>1773.3859059675001</c:v>
                </c:pt>
                <c:pt idx="1111">
                  <c:v>1777.9811144925004</c:v>
                </c:pt>
                <c:pt idx="1112">
                  <c:v>1782.5672719425004</c:v>
                </c:pt>
                <c:pt idx="1113">
                  <c:v>1787.1665471425006</c:v>
                </c:pt>
                <c:pt idx="1114">
                  <c:v>1791.7789106675009</c:v>
                </c:pt>
                <c:pt idx="1115">
                  <c:v>1796.3822558425004</c:v>
                </c:pt>
                <c:pt idx="1116">
                  <c:v>1801.0424663425006</c:v>
                </c:pt>
                <c:pt idx="1117">
                  <c:v>1805.6933673925007</c:v>
                </c:pt>
                <c:pt idx="1118">
                  <c:v>1810.3786245425006</c:v>
                </c:pt>
                <c:pt idx="1119">
                  <c:v>1815.0760681675006</c:v>
                </c:pt>
                <c:pt idx="1120">
                  <c:v>1819.8072459300004</c:v>
                </c:pt>
                <c:pt idx="1121">
                  <c:v>1824.5500294050009</c:v>
                </c:pt>
                <c:pt idx="1122">
                  <c:v>1829.3041252050007</c:v>
                </c:pt>
                <c:pt idx="1123">
                  <c:v>1834.0908305050011</c:v>
                </c:pt>
                <c:pt idx="1124">
                  <c:v>1838.9096375050005</c:v>
                </c:pt>
                <c:pt idx="1125">
                  <c:v>1843.7385007050009</c:v>
                </c:pt>
                <c:pt idx="1126">
                  <c:v>1848.5985261800004</c:v>
                </c:pt>
                <c:pt idx="1127">
                  <c:v>1853.4891803300004</c:v>
                </c:pt>
                <c:pt idx="1128">
                  <c:v>1858.3884893425011</c:v>
                </c:pt>
                <c:pt idx="1129">
                  <c:v>1863.3387429425009</c:v>
                </c:pt>
                <c:pt idx="1130">
                  <c:v>1868.2968227550007</c:v>
                </c:pt>
                <c:pt idx="1131">
                  <c:v>1873.283505130001</c:v>
                </c:pt>
                <c:pt idx="1132">
                  <c:v>1878.3192816800006</c:v>
                </c:pt>
                <c:pt idx="1133">
                  <c:v>1883.3822046800008</c:v>
                </c:pt>
                <c:pt idx="1134">
                  <c:v>1888.4715312300009</c:v>
                </c:pt>
                <c:pt idx="1135">
                  <c:v>1892.2255483175004</c:v>
                </c:pt>
                <c:pt idx="1136">
                  <c:v>1896.3466381050005</c:v>
                </c:pt>
                <c:pt idx="1137">
                  <c:v>1900.8732553925004</c:v>
                </c:pt>
                <c:pt idx="1138">
                  <c:v>1905.8221143425008</c:v>
                </c:pt>
                <c:pt idx="1139">
                  <c:v>1909.1396043425011</c:v>
                </c:pt>
                <c:pt idx="1140">
                  <c:v>1912.7798761425015</c:v>
                </c:pt>
                <c:pt idx="1141">
                  <c:v>1916.7814025925011</c:v>
                </c:pt>
                <c:pt idx="1142">
                  <c:v>1921.161271005001</c:v>
                </c:pt>
                <c:pt idx="1143">
                  <c:v>1925.9562790800014</c:v>
                </c:pt>
                <c:pt idx="1144">
                  <c:v>1931.2224654300007</c:v>
                </c:pt>
                <c:pt idx="1145">
                  <c:v>1936.6694481800012</c:v>
                </c:pt>
                <c:pt idx="1146">
                  <c:v>1942.0315939925008</c:v>
                </c:pt>
                <c:pt idx="1147">
                  <c:v>1947.3695651800012</c:v>
                </c:pt>
                <c:pt idx="1148">
                  <c:v>1952.662923580001</c:v>
                </c:pt>
                <c:pt idx="1149">
                  <c:v>1957.9911488800005</c:v>
                </c:pt>
                <c:pt idx="1150">
                  <c:v>1963.3331694425008</c:v>
                </c:pt>
                <c:pt idx="1151">
                  <c:v>1968.707675242501</c:v>
                </c:pt>
                <c:pt idx="1152">
                  <c:v>1974.1721926675009</c:v>
                </c:pt>
                <c:pt idx="1153">
                  <c:v>1977.0303616675012</c:v>
                </c:pt>
                <c:pt idx="1154">
                  <c:v>1980.1727335050009</c:v>
                </c:pt>
                <c:pt idx="1155">
                  <c:v>1983.6158813175011</c:v>
                </c:pt>
                <c:pt idx="1156">
                  <c:v>1986.5436618425013</c:v>
                </c:pt>
                <c:pt idx="1157">
                  <c:v>1989.7520164675013</c:v>
                </c:pt>
                <c:pt idx="1158">
                  <c:v>1993.2571476425014</c:v>
                </c:pt>
                <c:pt idx="1159">
                  <c:v>1997.1129582800013</c:v>
                </c:pt>
                <c:pt idx="1160">
                  <c:v>2001.3339146300009</c:v>
                </c:pt>
                <c:pt idx="1161">
                  <c:v>2005.9525457675015</c:v>
                </c:pt>
                <c:pt idx="1162">
                  <c:v>2010.9999104300011</c:v>
                </c:pt>
                <c:pt idx="1163">
                  <c:v>2016.2993637050008</c:v>
                </c:pt>
                <c:pt idx="1164">
                  <c:v>2021.5476428550012</c:v>
                </c:pt>
                <c:pt idx="1165">
                  <c:v>2026.7818871550014</c:v>
                </c:pt>
                <c:pt idx="1166">
                  <c:v>2031.9831268800003</c:v>
                </c:pt>
                <c:pt idx="1167">
                  <c:v>2037.1694556300006</c:v>
                </c:pt>
                <c:pt idx="1168">
                  <c:v>2042.3403323800007</c:v>
                </c:pt>
                <c:pt idx="1169">
                  <c:v>2045.1119713675007</c:v>
                </c:pt>
                <c:pt idx="1170">
                  <c:v>2048.1439450675007</c:v>
                </c:pt>
                <c:pt idx="1171">
                  <c:v>2050.7691838425008</c:v>
                </c:pt>
                <c:pt idx="1172">
                  <c:v>2053.6358058425003</c:v>
                </c:pt>
                <c:pt idx="1173">
                  <c:v>2056.7587027175005</c:v>
                </c:pt>
                <c:pt idx="1174">
                  <c:v>2060.2054328175</c:v>
                </c:pt>
                <c:pt idx="1175">
                  <c:v>2063.971323405</c:v>
                </c:pt>
                <c:pt idx="1176">
                  <c:v>2068.0862514300006</c:v>
                </c:pt>
                <c:pt idx="1177">
                  <c:v>2069.3826972050001</c:v>
                </c:pt>
                <c:pt idx="1178">
                  <c:v>2070.8340580300005</c:v>
                </c:pt>
                <c:pt idx="1179">
                  <c:v>2072.4045287800004</c:v>
                </c:pt>
                <c:pt idx="1180">
                  <c:v>2074.1280606175001</c:v>
                </c:pt>
                <c:pt idx="1181">
                  <c:v>2076.0382243675003</c:v>
                </c:pt>
                <c:pt idx="1182">
                  <c:v>2078.1161938675</c:v>
                </c:pt>
                <c:pt idx="1183">
                  <c:v>2080.3948752175002</c:v>
                </c:pt>
                <c:pt idx="1184">
                  <c:v>2082.9065935175004</c:v>
                </c:pt>
                <c:pt idx="1185">
                  <c:v>2085.6487535175002</c:v>
                </c:pt>
                <c:pt idx="1186">
                  <c:v>2088.6525609175005</c:v>
                </c:pt>
                <c:pt idx="1187">
                  <c:v>2091.2701066175005</c:v>
                </c:pt>
                <c:pt idx="1188">
                  <c:v>2094.1310231175003</c:v>
                </c:pt>
                <c:pt idx="1189">
                  <c:v>2097.2657066925003</c:v>
                </c:pt>
                <c:pt idx="1190">
                  <c:v>2100.7036233174999</c:v>
                </c:pt>
                <c:pt idx="1191">
                  <c:v>2104.4564770675001</c:v>
                </c:pt>
                <c:pt idx="1192">
                  <c:v>2108.55159813</c:v>
                </c:pt>
                <c:pt idx="1193">
                  <c:v>2113.0478364675005</c:v>
                </c:pt>
                <c:pt idx="1194">
                  <c:v>2117.7734452549998</c:v>
                </c:pt>
                <c:pt idx="1195">
                  <c:v>2119.2866796425005</c:v>
                </c:pt>
                <c:pt idx="1196">
                  <c:v>2120.9584056925</c:v>
                </c:pt>
                <c:pt idx="1197">
                  <c:v>2122.7873417675005</c:v>
                </c:pt>
                <c:pt idx="1198">
                  <c:v>2124.7881763174996</c:v>
                </c:pt>
                <c:pt idx="1199">
                  <c:v>2126.9752467175003</c:v>
                </c:pt>
                <c:pt idx="1200">
                  <c:v>2129.3785035924998</c:v>
                </c:pt>
                <c:pt idx="1201">
                  <c:v>2130.7361937175001</c:v>
                </c:pt>
                <c:pt idx="1202">
                  <c:v>2132.2341565675001</c:v>
                </c:pt>
                <c:pt idx="1203">
                  <c:v>2133.8713492925003</c:v>
                </c:pt>
                <c:pt idx="1204">
                  <c:v>2135.6624416674999</c:v>
                </c:pt>
                <c:pt idx="1205">
                  <c:v>2137.6217997674999</c:v>
                </c:pt>
                <c:pt idx="1206">
                  <c:v>2139.7791901425003</c:v>
                </c:pt>
                <c:pt idx="1207">
                  <c:v>2142.1481102299999</c:v>
                </c:pt>
                <c:pt idx="1208">
                  <c:v>2144.7415759549999</c:v>
                </c:pt>
                <c:pt idx="1209">
                  <c:v>2147.5720513300007</c:v>
                </c:pt>
                <c:pt idx="1210">
                  <c:v>2150.66683883</c:v>
                </c:pt>
                <c:pt idx="1211">
                  <c:v>2154.0676531300001</c:v>
                </c:pt>
                <c:pt idx="1212">
                  <c:v>2157.7689100299999</c:v>
                </c:pt>
                <c:pt idx="1213">
                  <c:v>2161.8250772424994</c:v>
                </c:pt>
                <c:pt idx="1214">
                  <c:v>2166.1981974925002</c:v>
                </c:pt>
                <c:pt idx="1215">
                  <c:v>2170.5526123674995</c:v>
                </c:pt>
                <c:pt idx="1216">
                  <c:v>2174.87337673</c:v>
                </c:pt>
                <c:pt idx="1217">
                  <c:v>2179.1753579799997</c:v>
                </c:pt>
                <c:pt idx="1218">
                  <c:v>2183.4438687299998</c:v>
                </c:pt>
                <c:pt idx="1219">
                  <c:v>2187.67909513</c:v>
                </c:pt>
                <c:pt idx="1220">
                  <c:v>2191.8812269800005</c:v>
                </c:pt>
                <c:pt idx="1221">
                  <c:v>2196.05043583</c:v>
                </c:pt>
                <c:pt idx="1222">
                  <c:v>2200.1869771800002</c:v>
                </c:pt>
                <c:pt idx="1223">
                  <c:v>2204.2490961549997</c:v>
                </c:pt>
                <c:pt idx="1224">
                  <c:v>2208.1684806425001</c:v>
                </c:pt>
                <c:pt idx="1225">
                  <c:v>2211.9478278050001</c:v>
                </c:pt>
                <c:pt idx="1226">
                  <c:v>2215.6856416049995</c:v>
                </c:pt>
                <c:pt idx="1227">
                  <c:v>2219.3144900799998</c:v>
                </c:pt>
                <c:pt idx="1228">
                  <c:v>2222.8497611799999</c:v>
                </c:pt>
                <c:pt idx="1229">
                  <c:v>2225.2196033800001</c:v>
                </c:pt>
                <c:pt idx="1230">
                  <c:v>2227.8053932549997</c:v>
                </c:pt>
                <c:pt idx="1231">
                  <c:v>2230.6301528049999</c:v>
                </c:pt>
                <c:pt idx="1232">
                  <c:v>2233.7159698550004</c:v>
                </c:pt>
                <c:pt idx="1233">
                  <c:v>2236.9003208049999</c:v>
                </c:pt>
                <c:pt idx="1234">
                  <c:v>2240.0376998050001</c:v>
                </c:pt>
                <c:pt idx="1235">
                  <c:v>2243.2064332550003</c:v>
                </c:pt>
                <c:pt idx="1236">
                  <c:v>2246.2513023050001</c:v>
                </c:pt>
                <c:pt idx="1237">
                  <c:v>2249.1871710425007</c:v>
                </c:pt>
                <c:pt idx="1238">
                  <c:v>2252.1428278425005</c:v>
                </c:pt>
                <c:pt idx="1239">
                  <c:v>2255.0924330925004</c:v>
                </c:pt>
                <c:pt idx="1240">
                  <c:v>2258.0233400925008</c:v>
                </c:pt>
                <c:pt idx="1241">
                  <c:v>2260.8982509675006</c:v>
                </c:pt>
                <c:pt idx="1242">
                  <c:v>2263.6560515175006</c:v>
                </c:pt>
                <c:pt idx="1243">
                  <c:v>2266.5325064175004</c:v>
                </c:pt>
                <c:pt idx="1244">
                  <c:v>2269.2561134175007</c:v>
                </c:pt>
                <c:pt idx="1245">
                  <c:v>2271.8416097675008</c:v>
                </c:pt>
                <c:pt idx="1246">
                  <c:v>2274.5088320175009</c:v>
                </c:pt>
                <c:pt idx="1247">
                  <c:v>2277.1479681675009</c:v>
                </c:pt>
                <c:pt idx="1248">
                  <c:v>2279.878752667501</c:v>
                </c:pt>
                <c:pt idx="1249">
                  <c:v>2282.4263397425011</c:v>
                </c:pt>
                <c:pt idx="1250">
                  <c:v>2284.9589842675009</c:v>
                </c:pt>
                <c:pt idx="1251">
                  <c:v>2287.5002485675009</c:v>
                </c:pt>
                <c:pt idx="1252">
                  <c:v>2290.0614289300011</c:v>
                </c:pt>
                <c:pt idx="1253">
                  <c:v>2292.641956930001</c:v>
                </c:pt>
                <c:pt idx="1254">
                  <c:v>2295.0685069300011</c:v>
                </c:pt>
                <c:pt idx="1255">
                  <c:v>2297.5268640300005</c:v>
                </c:pt>
                <c:pt idx="1256">
                  <c:v>2299.9593506550009</c:v>
                </c:pt>
                <c:pt idx="1257">
                  <c:v>2302.4115554550008</c:v>
                </c:pt>
                <c:pt idx="1258">
                  <c:v>2304.8041980550006</c:v>
                </c:pt>
                <c:pt idx="1259">
                  <c:v>2307.1157549550003</c:v>
                </c:pt>
                <c:pt idx="1260">
                  <c:v>2309.4920628300001</c:v>
                </c:pt>
                <c:pt idx="1261">
                  <c:v>2311.84335483</c:v>
                </c:pt>
                <c:pt idx="1262">
                  <c:v>2314.1039257050002</c:v>
                </c:pt>
                <c:pt idx="1263">
                  <c:v>2316.406376205</c:v>
                </c:pt>
                <c:pt idx="1264">
                  <c:v>2318.7389708550004</c:v>
                </c:pt>
                <c:pt idx="1265">
                  <c:v>2320.9821729300002</c:v>
                </c:pt>
                <c:pt idx="1266">
                  <c:v>2323.2125746425004</c:v>
                </c:pt>
                <c:pt idx="1267">
                  <c:v>2325.4729859925001</c:v>
                </c:pt>
                <c:pt idx="1268">
                  <c:v>2327.6990188675004</c:v>
                </c:pt>
                <c:pt idx="1269">
                  <c:v>2329.2464363675003</c:v>
                </c:pt>
                <c:pt idx="1270">
                  <c:v>2330.9456323800005</c:v>
                </c:pt>
                <c:pt idx="1271">
                  <c:v>2332.7945167800008</c:v>
                </c:pt>
                <c:pt idx="1272">
                  <c:v>2334.8221005050004</c:v>
                </c:pt>
                <c:pt idx="1273">
                  <c:v>2336.9840031050007</c:v>
                </c:pt>
                <c:pt idx="1274">
                  <c:v>2339.2057109800007</c:v>
                </c:pt>
                <c:pt idx="1275">
                  <c:v>2341.4553392050007</c:v>
                </c:pt>
                <c:pt idx="1276">
                  <c:v>2343.6915153550008</c:v>
                </c:pt>
                <c:pt idx="1277">
                  <c:v>2345.8637357300008</c:v>
                </c:pt>
                <c:pt idx="1278">
                  <c:v>2348.0635819050012</c:v>
                </c:pt>
                <c:pt idx="1279">
                  <c:v>2350.3004475175012</c:v>
                </c:pt>
                <c:pt idx="1280">
                  <c:v>2351.5783035175009</c:v>
                </c:pt>
                <c:pt idx="1281">
                  <c:v>2352.970911517501</c:v>
                </c:pt>
                <c:pt idx="1282">
                  <c:v>2354.5066108300007</c:v>
                </c:pt>
                <c:pt idx="1283">
                  <c:v>2356.1737409050006</c:v>
                </c:pt>
                <c:pt idx="1284">
                  <c:v>2358.0096718425007</c:v>
                </c:pt>
                <c:pt idx="1285">
                  <c:v>2360.0216635425004</c:v>
                </c:pt>
                <c:pt idx="1286">
                  <c:v>2362.2165585925004</c:v>
                </c:pt>
                <c:pt idx="1287">
                  <c:v>2364.6200528800005</c:v>
                </c:pt>
                <c:pt idx="1288">
                  <c:v>2367.2473292800005</c:v>
                </c:pt>
                <c:pt idx="1289">
                  <c:v>2369.8282790800004</c:v>
                </c:pt>
                <c:pt idx="1290">
                  <c:v>2372.4962458300006</c:v>
                </c:pt>
                <c:pt idx="1291">
                  <c:v>2375.1844527800008</c:v>
                </c:pt>
                <c:pt idx="1292">
                  <c:v>2376.8209915300008</c:v>
                </c:pt>
                <c:pt idx="1293">
                  <c:v>2378.6096179300011</c:v>
                </c:pt>
                <c:pt idx="1294">
                  <c:v>2380.5673128550011</c:v>
                </c:pt>
                <c:pt idx="1295">
                  <c:v>2382.710818855001</c:v>
                </c:pt>
                <c:pt idx="1296">
                  <c:v>2385.0656636550011</c:v>
                </c:pt>
                <c:pt idx="1297">
                  <c:v>2387.638362667501</c:v>
                </c:pt>
                <c:pt idx="1298">
                  <c:v>2390.335229767501</c:v>
                </c:pt>
                <c:pt idx="1299">
                  <c:v>2391.1526772675011</c:v>
                </c:pt>
                <c:pt idx="1300">
                  <c:v>2392.041558092501</c:v>
                </c:pt>
                <c:pt idx="1301">
                  <c:v>2393.0197154425009</c:v>
                </c:pt>
                <c:pt idx="1302">
                  <c:v>2394.0958993800009</c:v>
                </c:pt>
                <c:pt idx="1303">
                  <c:v>2395.2788408425008</c:v>
                </c:pt>
                <c:pt idx="1304">
                  <c:v>2396.5772852425011</c:v>
                </c:pt>
                <c:pt idx="1305">
                  <c:v>2398.0000377175011</c:v>
                </c:pt>
                <c:pt idx="1306">
                  <c:v>2399.5651416175015</c:v>
                </c:pt>
                <c:pt idx="1307">
                  <c:v>2401.2910248175012</c:v>
                </c:pt>
                <c:pt idx="1308">
                  <c:v>2403.1785074425011</c:v>
                </c:pt>
                <c:pt idx="1309">
                  <c:v>2405.265150242501</c:v>
                </c:pt>
                <c:pt idx="1310">
                  <c:v>2407.5630572425011</c:v>
                </c:pt>
                <c:pt idx="1311">
                  <c:v>2410.1042877675009</c:v>
                </c:pt>
                <c:pt idx="1312">
                  <c:v>2412.8507474925009</c:v>
                </c:pt>
                <c:pt idx="1313">
                  <c:v>2415.416096992501</c:v>
                </c:pt>
                <c:pt idx="1314">
                  <c:v>2418.2276105925012</c:v>
                </c:pt>
                <c:pt idx="1315">
                  <c:v>2421.0819912175011</c:v>
                </c:pt>
                <c:pt idx="1316">
                  <c:v>2423.9772990300012</c:v>
                </c:pt>
                <c:pt idx="1317">
                  <c:v>2425.302682080001</c:v>
                </c:pt>
                <c:pt idx="1318">
                  <c:v>2426.7751725800008</c:v>
                </c:pt>
                <c:pt idx="1319">
                  <c:v>2428.4191092800006</c:v>
                </c:pt>
                <c:pt idx="1320">
                  <c:v>2430.2408150800011</c:v>
                </c:pt>
                <c:pt idx="1321">
                  <c:v>2432.2681603050005</c:v>
                </c:pt>
                <c:pt idx="1322">
                  <c:v>2434.5419491425005</c:v>
                </c:pt>
                <c:pt idx="1323">
                  <c:v>2437.0862404550007</c:v>
                </c:pt>
                <c:pt idx="1324">
                  <c:v>2439.9500055800004</c:v>
                </c:pt>
                <c:pt idx="1325">
                  <c:v>2443.1662971800001</c:v>
                </c:pt>
                <c:pt idx="1326">
                  <c:v>2446.6029881300005</c:v>
                </c:pt>
                <c:pt idx="1327">
                  <c:v>2450.1127163300007</c:v>
                </c:pt>
                <c:pt idx="1328">
                  <c:v>2453.6974273300007</c:v>
                </c:pt>
                <c:pt idx="1329">
                  <c:v>2457.4315692800005</c:v>
                </c:pt>
                <c:pt idx="1330">
                  <c:v>2461.2579366925006</c:v>
                </c:pt>
                <c:pt idx="1331">
                  <c:v>2465.1892558925006</c:v>
                </c:pt>
                <c:pt idx="1332">
                  <c:v>2469.2517136550009</c:v>
                </c:pt>
                <c:pt idx="1333">
                  <c:v>2473.3642879050008</c:v>
                </c:pt>
                <c:pt idx="1334">
                  <c:v>2477.5628889050008</c:v>
                </c:pt>
                <c:pt idx="1335">
                  <c:v>2481.9150059050007</c:v>
                </c:pt>
                <c:pt idx="1336">
                  <c:v>2486.3767380175004</c:v>
                </c:pt>
                <c:pt idx="1337">
                  <c:v>2490.8402461675005</c:v>
                </c:pt>
                <c:pt idx="1338">
                  <c:v>2495.4168092925006</c:v>
                </c:pt>
                <c:pt idx="1339">
                  <c:v>2500.0412634675008</c:v>
                </c:pt>
                <c:pt idx="1340">
                  <c:v>2504.7691256550006</c:v>
                </c:pt>
                <c:pt idx="1341">
                  <c:v>2509.6276137675004</c:v>
                </c:pt>
                <c:pt idx="1342">
                  <c:v>2514.4369486675005</c:v>
                </c:pt>
                <c:pt idx="1343">
                  <c:v>2519.3169378925004</c:v>
                </c:pt>
                <c:pt idx="1344">
                  <c:v>2524.2133763799998</c:v>
                </c:pt>
                <c:pt idx="1345">
                  <c:v>2529.1857389424999</c:v>
                </c:pt>
                <c:pt idx="1346">
                  <c:v>2534.2458888174997</c:v>
                </c:pt>
                <c:pt idx="1347">
                  <c:v>2539.3894062550003</c:v>
                </c:pt>
                <c:pt idx="1348">
                  <c:v>2544.4608346675004</c:v>
                </c:pt>
                <c:pt idx="1349">
                  <c:v>2549.5211751799998</c:v>
                </c:pt>
                <c:pt idx="1350">
                  <c:v>2554.6161605550001</c:v>
                </c:pt>
                <c:pt idx="1351">
                  <c:v>2559.7416668925002</c:v>
                </c:pt>
                <c:pt idx="1352">
                  <c:v>2564.9276516175</c:v>
                </c:pt>
                <c:pt idx="1353">
                  <c:v>2567.5570638674999</c:v>
                </c:pt>
                <c:pt idx="1354">
                  <c:v>2570.4588932550005</c:v>
                </c:pt>
                <c:pt idx="1355">
                  <c:v>2573.3611822049997</c:v>
                </c:pt>
                <c:pt idx="1356">
                  <c:v>2576.5348690675</c:v>
                </c:pt>
                <c:pt idx="1357">
                  <c:v>2580.0469682049998</c:v>
                </c:pt>
                <c:pt idx="1358">
                  <c:v>2583.8961334299997</c:v>
                </c:pt>
                <c:pt idx="1359">
                  <c:v>2588.13128968</c:v>
                </c:pt>
                <c:pt idx="1360">
                  <c:v>2592.7665853550002</c:v>
                </c:pt>
                <c:pt idx="1361">
                  <c:v>2597.8656741549999</c:v>
                </c:pt>
                <c:pt idx="1362">
                  <c:v>2603.00273578</c:v>
                </c:pt>
                <c:pt idx="1363">
                  <c:v>2605.4902624300003</c:v>
                </c:pt>
                <c:pt idx="1364">
                  <c:v>2608.2422316300003</c:v>
                </c:pt>
                <c:pt idx="1365">
                  <c:v>2610.5875273800002</c:v>
                </c:pt>
                <c:pt idx="1366">
                  <c:v>2613.1796485675</c:v>
                </c:pt>
                <c:pt idx="1367">
                  <c:v>2616.0170335674998</c:v>
                </c:pt>
                <c:pt idx="1368">
                  <c:v>2619.1477764175002</c:v>
                </c:pt>
                <c:pt idx="1369">
                  <c:v>2622.5528264175</c:v>
                </c:pt>
                <c:pt idx="1370">
                  <c:v>2626.3121961175002</c:v>
                </c:pt>
                <c:pt idx="1371">
                  <c:v>2630.4219660175004</c:v>
                </c:pt>
                <c:pt idx="1372">
                  <c:v>2634.9267589175006</c:v>
                </c:pt>
                <c:pt idx="1373">
                  <c:v>2636.2876165425005</c:v>
                </c:pt>
                <c:pt idx="1374">
                  <c:v>2637.7612281675006</c:v>
                </c:pt>
                <c:pt idx="1375">
                  <c:v>2639.3960856675003</c:v>
                </c:pt>
                <c:pt idx="1376">
                  <c:v>2641.1913832925002</c:v>
                </c:pt>
                <c:pt idx="1377">
                  <c:v>2643.1624778300006</c:v>
                </c:pt>
                <c:pt idx="1378">
                  <c:v>2645.3082153800001</c:v>
                </c:pt>
                <c:pt idx="1379">
                  <c:v>2647.6759375300003</c:v>
                </c:pt>
                <c:pt idx="1380">
                  <c:v>2650.2800642299999</c:v>
                </c:pt>
                <c:pt idx="1381">
                  <c:v>2653.1345675675002</c:v>
                </c:pt>
                <c:pt idx="1382">
                  <c:v>2656.2529259925004</c:v>
                </c:pt>
                <c:pt idx="1383">
                  <c:v>2659.6800931925004</c:v>
                </c:pt>
                <c:pt idx="1384">
                  <c:v>2663.4280729425009</c:v>
                </c:pt>
                <c:pt idx="1385">
                  <c:v>2667.5398209675004</c:v>
                </c:pt>
                <c:pt idx="1386">
                  <c:v>2672.0408900925004</c:v>
                </c:pt>
                <c:pt idx="1387">
                  <c:v>2676.8770059925005</c:v>
                </c:pt>
                <c:pt idx="1388">
                  <c:v>2681.6988235300009</c:v>
                </c:pt>
                <c:pt idx="1389">
                  <c:v>2686.5055440300007</c:v>
                </c:pt>
                <c:pt idx="1390">
                  <c:v>2691.2965573425004</c:v>
                </c:pt>
                <c:pt idx="1391">
                  <c:v>2696.0408205925</c:v>
                </c:pt>
                <c:pt idx="1392">
                  <c:v>2700.7385475925003</c:v>
                </c:pt>
                <c:pt idx="1393">
                  <c:v>2705.4050655925003</c:v>
                </c:pt>
                <c:pt idx="1394">
                  <c:v>2710.0702638550006</c:v>
                </c:pt>
                <c:pt idx="1395">
                  <c:v>2714.7187323550002</c:v>
                </c:pt>
                <c:pt idx="1396">
                  <c:v>2719.3058798550001</c:v>
                </c:pt>
                <c:pt idx="1397">
                  <c:v>2723.9055283175003</c:v>
                </c:pt>
                <c:pt idx="1398">
                  <c:v>2726.1568485424996</c:v>
                </c:pt>
                <c:pt idx="1399">
                  <c:v>2728.3422041675003</c:v>
                </c:pt>
                <c:pt idx="1400">
                  <c:v>2730.7375586674998</c:v>
                </c:pt>
                <c:pt idx="1401">
                  <c:v>2733.3693423675004</c:v>
                </c:pt>
                <c:pt idx="1402">
                  <c:v>2736.2344946174999</c:v>
                </c:pt>
                <c:pt idx="1403">
                  <c:v>2739.3868718675003</c:v>
                </c:pt>
                <c:pt idx="1404">
                  <c:v>2742.8219623550003</c:v>
                </c:pt>
                <c:pt idx="1405">
                  <c:v>2746.5913519300002</c:v>
                </c:pt>
                <c:pt idx="1406">
                  <c:v>2750.7167369925005</c:v>
                </c:pt>
                <c:pt idx="1407">
                  <c:v>2755.0790507925003</c:v>
                </c:pt>
                <c:pt idx="1408">
                  <c:v>2759.4098954925003</c:v>
                </c:pt>
                <c:pt idx="1409">
                  <c:v>2763.7231841675007</c:v>
                </c:pt>
                <c:pt idx="1410">
                  <c:v>2768.0596530300004</c:v>
                </c:pt>
                <c:pt idx="1411">
                  <c:v>2772.3776359050007</c:v>
                </c:pt>
                <c:pt idx="1412">
                  <c:v>2776.6501579425008</c:v>
                </c:pt>
                <c:pt idx="1413">
                  <c:v>2780.8643027550006</c:v>
                </c:pt>
                <c:pt idx="1414">
                  <c:v>2785.0472704425006</c:v>
                </c:pt>
                <c:pt idx="1415">
                  <c:v>2789.1861083675008</c:v>
                </c:pt>
                <c:pt idx="1416">
                  <c:v>2793.2942920425003</c:v>
                </c:pt>
                <c:pt idx="1417">
                  <c:v>2797.4625492675004</c:v>
                </c:pt>
                <c:pt idx="1418">
                  <c:v>2799.6314208675003</c:v>
                </c:pt>
                <c:pt idx="1419">
                  <c:v>2801.9969041675004</c:v>
                </c:pt>
                <c:pt idx="1420">
                  <c:v>2804.6074105675007</c:v>
                </c:pt>
                <c:pt idx="1421">
                  <c:v>2807.4465740925002</c:v>
                </c:pt>
                <c:pt idx="1422">
                  <c:v>2810.5610970675002</c:v>
                </c:pt>
                <c:pt idx="1423">
                  <c:v>2813.9710934550003</c:v>
                </c:pt>
                <c:pt idx="1424">
                  <c:v>2817.6955384299999</c:v>
                </c:pt>
                <c:pt idx="1425">
                  <c:v>2821.6408928800006</c:v>
                </c:pt>
                <c:pt idx="1426">
                  <c:v>2825.5441852050003</c:v>
                </c:pt>
                <c:pt idx="1427">
                  <c:v>2829.4180955925003</c:v>
                </c:pt>
                <c:pt idx="1428">
                  <c:v>2833.3232149925002</c:v>
                </c:pt>
                <c:pt idx="1429">
                  <c:v>2837.2103907925002</c:v>
                </c:pt>
                <c:pt idx="1430">
                  <c:v>2841.0676648675003</c:v>
                </c:pt>
                <c:pt idx="1431">
                  <c:v>2844.895251205</c:v>
                </c:pt>
                <c:pt idx="1432">
                  <c:v>2848.6933637925003</c:v>
                </c:pt>
                <c:pt idx="1433">
                  <c:v>2852.4622206550002</c:v>
                </c:pt>
                <c:pt idx="1434">
                  <c:v>2856.2020277050005</c:v>
                </c:pt>
                <c:pt idx="1435">
                  <c:v>2859.9244718050004</c:v>
                </c:pt>
                <c:pt idx="1436">
                  <c:v>2863.6067888924999</c:v>
                </c:pt>
                <c:pt idx="1437">
                  <c:v>2867.2606860175001</c:v>
                </c:pt>
                <c:pt idx="1438">
                  <c:v>2870.8863731300003</c:v>
                </c:pt>
                <c:pt idx="1439">
                  <c:v>2874.4840642175004</c:v>
                </c:pt>
                <c:pt idx="1440">
                  <c:v>2878.0650013175009</c:v>
                </c:pt>
                <c:pt idx="1441">
                  <c:v>2879.9437398425002</c:v>
                </c:pt>
                <c:pt idx="1442">
                  <c:v>2882.0003517425007</c:v>
                </c:pt>
                <c:pt idx="1443">
                  <c:v>2884.2540668300003</c:v>
                </c:pt>
                <c:pt idx="1444">
                  <c:v>2886.7234635800005</c:v>
                </c:pt>
                <c:pt idx="1445">
                  <c:v>2889.4263664925002</c:v>
                </c:pt>
                <c:pt idx="1446">
                  <c:v>2892.3797389925003</c:v>
                </c:pt>
                <c:pt idx="1447">
                  <c:v>2895.1864417925003</c:v>
                </c:pt>
                <c:pt idx="1448">
                  <c:v>2898.2596455050002</c:v>
                </c:pt>
                <c:pt idx="1449">
                  <c:v>2901.6144215050003</c:v>
                </c:pt>
                <c:pt idx="1450">
                  <c:v>2904.9953396300002</c:v>
                </c:pt>
                <c:pt idx="1451">
                  <c:v>2908.3396716800003</c:v>
                </c:pt>
                <c:pt idx="1452">
                  <c:v>2911.6682729300001</c:v>
                </c:pt>
                <c:pt idx="1453">
                  <c:v>2914.5355044050002</c:v>
                </c:pt>
                <c:pt idx="1454">
                  <c:v>2917.66506678</c:v>
                </c:pt>
                <c:pt idx="1455">
                  <c:v>2920.9211280299996</c:v>
                </c:pt>
                <c:pt idx="1456">
                  <c:v>2924.1518555299999</c:v>
                </c:pt>
                <c:pt idx="1457">
                  <c:v>2927.3671853799997</c:v>
                </c:pt>
                <c:pt idx="1458">
                  <c:v>2930.5572583799999</c:v>
                </c:pt>
                <c:pt idx="1459">
                  <c:v>2933.7221682549998</c:v>
                </c:pt>
                <c:pt idx="1460">
                  <c:v>2936.8620861549998</c:v>
                </c:pt>
                <c:pt idx="1461">
                  <c:v>2939.9768776049996</c:v>
                </c:pt>
                <c:pt idx="1462">
                  <c:v>2943.0663307049995</c:v>
                </c:pt>
                <c:pt idx="1463">
                  <c:v>2946.1306166049994</c:v>
                </c:pt>
                <c:pt idx="1464">
                  <c:v>2949.1699879549997</c:v>
                </c:pt>
                <c:pt idx="1465">
                  <c:v>2952.2030818549997</c:v>
                </c:pt>
                <c:pt idx="1466">
                  <c:v>2955.2204272174995</c:v>
                </c:pt>
                <c:pt idx="1467">
                  <c:v>2958.2030665174993</c:v>
                </c:pt>
                <c:pt idx="1468">
                  <c:v>2961.1698199049993</c:v>
                </c:pt>
                <c:pt idx="1469">
                  <c:v>2964.1037963049994</c:v>
                </c:pt>
                <c:pt idx="1470">
                  <c:v>2967.0227788924994</c:v>
                </c:pt>
                <c:pt idx="1471">
                  <c:v>2969.9090681924995</c:v>
                </c:pt>
                <c:pt idx="1472">
                  <c:v>2972.7803827924995</c:v>
                </c:pt>
                <c:pt idx="1473">
                  <c:v>2975.6208545924997</c:v>
                </c:pt>
                <c:pt idx="1474">
                  <c:v>2978.4591129174996</c:v>
                </c:pt>
                <c:pt idx="1475">
                  <c:v>2981.3104613299997</c:v>
                </c:pt>
                <c:pt idx="1476">
                  <c:v>2982.7563728299997</c:v>
                </c:pt>
                <c:pt idx="1477">
                  <c:v>2984.3766028049995</c:v>
                </c:pt>
                <c:pt idx="1478">
                  <c:v>2986.2089137799994</c:v>
                </c:pt>
                <c:pt idx="1479">
                  <c:v>2988.2855460299998</c:v>
                </c:pt>
                <c:pt idx="1480">
                  <c:v>2990.6846553799996</c:v>
                </c:pt>
                <c:pt idx="1481">
                  <c:v>2993.5123422424995</c:v>
                </c:pt>
                <c:pt idx="1482">
                  <c:v>2996.8915808299998</c:v>
                </c:pt>
                <c:pt idx="1483">
                  <c:v>3001.0266645799998</c:v>
                </c:pt>
                <c:pt idx="1484">
                  <c:v>3005.8447174174994</c:v>
                </c:pt>
                <c:pt idx="1485">
                  <c:v>3011.4331147925004</c:v>
                </c:pt>
                <c:pt idx="1486">
                  <c:v>3017.8761973300002</c:v>
                </c:pt>
                <c:pt idx="1487">
                  <c:v>3025.2923822050006</c:v>
                </c:pt>
                <c:pt idx="1488">
                  <c:v>3033.7043627050002</c:v>
                </c:pt>
                <c:pt idx="1489">
                  <c:v>3043.1195019550005</c:v>
                </c:pt>
                <c:pt idx="1490">
                  <c:v>3053.4938274550009</c:v>
                </c:pt>
                <c:pt idx="1491">
                  <c:v>3064.7218217050013</c:v>
                </c:pt>
                <c:pt idx="1492">
                  <c:v>3070.1452539050001</c:v>
                </c:pt>
                <c:pt idx="1493">
                  <c:v>3076.258514355</c:v>
                </c:pt>
                <c:pt idx="1494">
                  <c:v>3083.1262252800011</c:v>
                </c:pt>
                <c:pt idx="1495">
                  <c:v>3089.1450518549996</c:v>
                </c:pt>
                <c:pt idx="1496">
                  <c:v>3095.8572185549992</c:v>
                </c:pt>
                <c:pt idx="1497">
                  <c:v>3102.16005408</c:v>
                </c:pt>
                <c:pt idx="1498">
                  <c:v>3109.2330716800006</c:v>
                </c:pt>
                <c:pt idx="1499">
                  <c:v>3115.7410876800013</c:v>
                </c:pt>
                <c:pt idx="1500">
                  <c:v>3123.0154513800003</c:v>
                </c:pt>
                <c:pt idx="1501">
                  <c:v>3131.1068496300004</c:v>
                </c:pt>
                <c:pt idx="1502">
                  <c:v>3140.0632792799988</c:v>
                </c:pt>
                <c:pt idx="1503">
                  <c:v>3150.0135053799995</c:v>
                </c:pt>
                <c:pt idx="1504">
                  <c:v>3160.9979155299993</c:v>
                </c:pt>
                <c:pt idx="1505">
                  <c:v>3173.0886049299997</c:v>
                </c:pt>
                <c:pt idx="1506">
                  <c:v>3186.474220829999</c:v>
                </c:pt>
                <c:pt idx="1507">
                  <c:v>3200.6173295299996</c:v>
                </c:pt>
                <c:pt idx="1508">
                  <c:v>3214.7252462299998</c:v>
                </c:pt>
                <c:pt idx="1509">
                  <c:v>3228.7294755800003</c:v>
                </c:pt>
                <c:pt idx="1510">
                  <c:v>3242.6953792800005</c:v>
                </c:pt>
                <c:pt idx="1511">
                  <c:v>3256.5671194800007</c:v>
                </c:pt>
                <c:pt idx="1512">
                  <c:v>3270.3338231800008</c:v>
                </c:pt>
                <c:pt idx="1513">
                  <c:v>3283.9805503799998</c:v>
                </c:pt>
                <c:pt idx="1514">
                  <c:v>3297.5318521799986</c:v>
                </c:pt>
                <c:pt idx="1515">
                  <c:v>3310.8979978799989</c:v>
                </c:pt>
                <c:pt idx="1516">
                  <c:v>3324.1557601800005</c:v>
                </c:pt>
                <c:pt idx="1517">
                  <c:v>3337.2617577299993</c:v>
                </c:pt>
                <c:pt idx="1518">
                  <c:v>3350.2546833799993</c:v>
                </c:pt>
                <c:pt idx="1519">
                  <c:v>3363.0604398049995</c:v>
                </c:pt>
                <c:pt idx="1520">
                  <c:v>3375.7242549799985</c:v>
                </c:pt>
                <c:pt idx="1521">
                  <c:v>3388.3275747299999</c:v>
                </c:pt>
                <c:pt idx="1522">
                  <c:v>3400.7971876049987</c:v>
                </c:pt>
                <c:pt idx="1523">
                  <c:v>3413.1713032050002</c:v>
                </c:pt>
                <c:pt idx="1524">
                  <c:v>3425.377271079999</c:v>
                </c:pt>
                <c:pt idx="1525">
                  <c:v>3429.5732781799993</c:v>
                </c:pt>
                <c:pt idx="1526">
                  <c:v>3434.1850509800001</c:v>
                </c:pt>
                <c:pt idx="1527">
                  <c:v>3439.2430170799998</c:v>
                </c:pt>
                <c:pt idx="1528">
                  <c:v>3444.7764744549995</c:v>
                </c:pt>
                <c:pt idx="1529">
                  <c:v>3450.848936679999</c:v>
                </c:pt>
                <c:pt idx="1530">
                  <c:v>3457.4512708799989</c:v>
                </c:pt>
                <c:pt idx="1531">
                  <c:v>3464.7135243299995</c:v>
                </c:pt>
                <c:pt idx="1532">
                  <c:v>3472.5875281799995</c:v>
                </c:pt>
                <c:pt idx="1533">
                  <c:v>3481.232365679999</c:v>
                </c:pt>
                <c:pt idx="1534">
                  <c:v>3490.6645150549989</c:v>
                </c:pt>
                <c:pt idx="1535">
                  <c:v>3496.2517859549994</c:v>
                </c:pt>
                <c:pt idx="1536">
                  <c:v>3502.3523864549998</c:v>
                </c:pt>
                <c:pt idx="1537">
                  <c:v>3509.0252042549987</c:v>
                </c:pt>
                <c:pt idx="1538">
                  <c:v>3516.3270270549997</c:v>
                </c:pt>
                <c:pt idx="1539">
                  <c:v>3524.312241055</c:v>
                </c:pt>
                <c:pt idx="1540">
                  <c:v>3533.0653831800005</c:v>
                </c:pt>
                <c:pt idx="1541">
                  <c:v>3542.5686759300006</c:v>
                </c:pt>
                <c:pt idx="1542">
                  <c:v>3552.9323798299997</c:v>
                </c:pt>
                <c:pt idx="1543">
                  <c:v>3563.8766738299992</c:v>
                </c:pt>
                <c:pt idx="1544">
                  <c:v>3574.7180753299999</c:v>
                </c:pt>
                <c:pt idx="1545">
                  <c:v>3585.3012194549988</c:v>
                </c:pt>
                <c:pt idx="1546">
                  <c:v>3595.8817095049985</c:v>
                </c:pt>
                <c:pt idx="1547">
                  <c:v>3606.2737780049997</c:v>
                </c:pt>
                <c:pt idx="1548">
                  <c:v>3616.4515232299991</c:v>
                </c:pt>
                <c:pt idx="1549">
                  <c:v>3621.1872537300001</c:v>
                </c:pt>
                <c:pt idx="1550">
                  <c:v>3626.3898817050008</c:v>
                </c:pt>
                <c:pt idx="1551">
                  <c:v>3632.0835980049992</c:v>
                </c:pt>
                <c:pt idx="1552">
                  <c:v>3638.2914286049986</c:v>
                </c:pt>
                <c:pt idx="1553">
                  <c:v>3645.0950101799999</c:v>
                </c:pt>
                <c:pt idx="1554">
                  <c:v>3652.5436601799993</c:v>
                </c:pt>
                <c:pt idx="1555">
                  <c:v>3660.6843751799993</c:v>
                </c:pt>
                <c:pt idx="1556">
                  <c:v>3669.5909389799995</c:v>
                </c:pt>
                <c:pt idx="1557">
                  <c:v>3678.8103495799996</c:v>
                </c:pt>
                <c:pt idx="1558">
                  <c:v>3687.4406828800002</c:v>
                </c:pt>
                <c:pt idx="1559">
                  <c:v>3695.8380115800001</c:v>
                </c:pt>
                <c:pt idx="1560">
                  <c:v>3704.3199157800004</c:v>
                </c:pt>
                <c:pt idx="1561">
                  <c:v>3713.1667849799987</c:v>
                </c:pt>
                <c:pt idx="1562">
                  <c:v>3721.6129399800002</c:v>
                </c:pt>
                <c:pt idx="1563">
                  <c:v>3729.6941675049993</c:v>
                </c:pt>
                <c:pt idx="1564">
                  <c:v>3737.5836094049996</c:v>
                </c:pt>
                <c:pt idx="1565">
                  <c:v>3745.5598938049998</c:v>
                </c:pt>
                <c:pt idx="1566">
                  <c:v>3753.7576814549993</c:v>
                </c:pt>
                <c:pt idx="1567">
                  <c:v>3761.6293117300002</c:v>
                </c:pt>
                <c:pt idx="1568">
                  <c:v>3769.1807536299998</c:v>
                </c:pt>
                <c:pt idx="1569">
                  <c:v>3776.551723529999</c:v>
                </c:pt>
                <c:pt idx="1570">
                  <c:v>3783.9317151299997</c:v>
                </c:pt>
                <c:pt idx="1571">
                  <c:v>3791.6382041299998</c:v>
                </c:pt>
                <c:pt idx="1572">
                  <c:v>3799.2172929549993</c:v>
                </c:pt>
                <c:pt idx="1573">
                  <c:v>3806.4353485800002</c:v>
                </c:pt>
                <c:pt idx="1574">
                  <c:v>3813.4025400300006</c:v>
                </c:pt>
                <c:pt idx="1575">
                  <c:v>3820.3040031300002</c:v>
                </c:pt>
                <c:pt idx="1576">
                  <c:v>3827.2690851300003</c:v>
                </c:pt>
                <c:pt idx="1577">
                  <c:v>3834.4242424049989</c:v>
                </c:pt>
                <c:pt idx="1578">
                  <c:v>3841.3336516300001</c:v>
                </c:pt>
                <c:pt idx="1579">
                  <c:v>3848.026474029999</c:v>
                </c:pt>
                <c:pt idx="1580">
                  <c:v>3854.5814250300009</c:v>
                </c:pt>
                <c:pt idx="1581">
                  <c:v>3861.1755188299999</c:v>
                </c:pt>
                <c:pt idx="1582">
                  <c:v>3867.8077899299997</c:v>
                </c:pt>
                <c:pt idx="1583">
                  <c:v>3874.4278480050002</c:v>
                </c:pt>
                <c:pt idx="1584">
                  <c:v>3880.863416355</c:v>
                </c:pt>
                <c:pt idx="1585">
                  <c:v>3887.1904729050002</c:v>
                </c:pt>
                <c:pt idx="1586">
                  <c:v>3893.5078649300003</c:v>
                </c:pt>
                <c:pt idx="1587">
                  <c:v>3899.8154584299996</c:v>
                </c:pt>
                <c:pt idx="1588">
                  <c:v>3906.2092724300001</c:v>
                </c:pt>
                <c:pt idx="1589">
                  <c:v>3912.4482584300008</c:v>
                </c:pt>
                <c:pt idx="1590">
                  <c:v>3916.3663168300009</c:v>
                </c:pt>
                <c:pt idx="1591">
                  <c:v>3920.6750851800011</c:v>
                </c:pt>
                <c:pt idx="1592">
                  <c:v>3925.3937682050009</c:v>
                </c:pt>
                <c:pt idx="1593">
                  <c:v>3928.9848974050001</c:v>
                </c:pt>
                <c:pt idx="1594">
                  <c:v>3932.9408942049999</c:v>
                </c:pt>
                <c:pt idx="1595">
                  <c:v>3937.2813595799998</c:v>
                </c:pt>
                <c:pt idx="1596">
                  <c:v>3942.0250838800002</c:v>
                </c:pt>
                <c:pt idx="1597">
                  <c:v>3947.2132290549998</c:v>
                </c:pt>
                <c:pt idx="1598">
                  <c:v>3952.9087994049996</c:v>
                </c:pt>
                <c:pt idx="1599">
                  <c:v>3957.1040541050006</c:v>
                </c:pt>
                <c:pt idx="1600">
                  <c:v>3961.6731886300004</c:v>
                </c:pt>
                <c:pt idx="1601">
                  <c:v>3966.7027131300001</c:v>
                </c:pt>
                <c:pt idx="1602">
                  <c:v>3972.2089330799995</c:v>
                </c:pt>
                <c:pt idx="1603">
                  <c:v>3978.0264750299998</c:v>
                </c:pt>
                <c:pt idx="1604">
                  <c:v>3983.7234784300003</c:v>
                </c:pt>
                <c:pt idx="1605">
                  <c:v>3989.3908808300007</c:v>
                </c:pt>
                <c:pt idx="1606">
                  <c:v>3995.0733709550009</c:v>
                </c:pt>
                <c:pt idx="1607">
                  <c:v>4000.7703991800008</c:v>
                </c:pt>
                <c:pt idx="1608">
                  <c:v>4006.5034154300001</c:v>
                </c:pt>
                <c:pt idx="1609">
                  <c:v>4012.0527901675005</c:v>
                </c:pt>
                <c:pt idx="1610">
                  <c:v>4017.5516286175007</c:v>
                </c:pt>
                <c:pt idx="1611">
                  <c:v>4023.0437715924995</c:v>
                </c:pt>
                <c:pt idx="1612">
                  <c:v>4028.3567535175002</c:v>
                </c:pt>
                <c:pt idx="1613">
                  <c:v>4033.7930783675006</c:v>
                </c:pt>
                <c:pt idx="1614">
                  <c:v>4039.2226585675003</c:v>
                </c:pt>
                <c:pt idx="1615">
                  <c:v>4043.3932102675012</c:v>
                </c:pt>
                <c:pt idx="1616">
                  <c:v>4047.9488775175009</c:v>
                </c:pt>
                <c:pt idx="1617">
                  <c:v>4052.9475659800005</c:v>
                </c:pt>
                <c:pt idx="1618">
                  <c:v>4058.2361986300002</c:v>
                </c:pt>
                <c:pt idx="1619">
                  <c:v>4063.3727985550008</c:v>
                </c:pt>
                <c:pt idx="1620">
                  <c:v>4068.628810305001</c:v>
                </c:pt>
                <c:pt idx="1621">
                  <c:v>4072.1246936050002</c:v>
                </c:pt>
                <c:pt idx="1622">
                  <c:v>4075.9789622925</c:v>
                </c:pt>
                <c:pt idx="1623">
                  <c:v>4080.1874662300006</c:v>
                </c:pt>
                <c:pt idx="1624">
                  <c:v>4084.7864184175014</c:v>
                </c:pt>
                <c:pt idx="1625">
                  <c:v>4089.8312127175004</c:v>
                </c:pt>
                <c:pt idx="1626">
                  <c:v>4094.8911314675011</c:v>
                </c:pt>
                <c:pt idx="1627">
                  <c:v>4099.985808280001</c:v>
                </c:pt>
                <c:pt idx="1628">
                  <c:v>4105.0544925049999</c:v>
                </c:pt>
                <c:pt idx="1629">
                  <c:v>4110.0774762050005</c:v>
                </c:pt>
                <c:pt idx="1630">
                  <c:v>4114.1646810049997</c:v>
                </c:pt>
                <c:pt idx="1631">
                  <c:v>4118.6292601549994</c:v>
                </c:pt>
                <c:pt idx="1632">
                  <c:v>4123.5247713424997</c:v>
                </c:pt>
                <c:pt idx="1633">
                  <c:v>4128.4934653675</c:v>
                </c:pt>
                <c:pt idx="1634">
                  <c:v>4133.3981539674996</c:v>
                </c:pt>
                <c:pt idx="1635">
                  <c:v>4138.3168703174988</c:v>
                </c:pt>
                <c:pt idx="1636">
                  <c:v>4143.1915003799995</c:v>
                </c:pt>
                <c:pt idx="1637">
                  <c:v>4148.0607216549997</c:v>
                </c:pt>
                <c:pt idx="1638">
                  <c:v>4152.9435024549994</c:v>
                </c:pt>
                <c:pt idx="1639">
                  <c:v>4157.7447625175</c:v>
                </c:pt>
                <c:pt idx="1640">
                  <c:v>4162.4843296300005</c:v>
                </c:pt>
                <c:pt idx="1641">
                  <c:v>4167.2567007050011</c:v>
                </c:pt>
                <c:pt idx="1642">
                  <c:v>4172.0238906425002</c:v>
                </c:pt>
                <c:pt idx="1643">
                  <c:v>4176.7857850425007</c:v>
                </c:pt>
                <c:pt idx="1644">
                  <c:v>4181.5238394425005</c:v>
                </c:pt>
                <c:pt idx="1645">
                  <c:v>4186.2014653425003</c:v>
                </c:pt>
                <c:pt idx="1646">
                  <c:v>4190.8559423175002</c:v>
                </c:pt>
                <c:pt idx="1647">
                  <c:v>4195.4874259425014</c:v>
                </c:pt>
                <c:pt idx="1648">
                  <c:v>4200.1503921800004</c:v>
                </c:pt>
                <c:pt idx="1649">
                  <c:v>4204.8081984050013</c:v>
                </c:pt>
                <c:pt idx="1650">
                  <c:v>4209.4249174925017</c:v>
                </c:pt>
                <c:pt idx="1651">
                  <c:v>4213.9831699925016</c:v>
                </c:pt>
                <c:pt idx="1652">
                  <c:v>4218.5368499925007</c:v>
                </c:pt>
                <c:pt idx="1653">
                  <c:v>4223.0858849175011</c:v>
                </c:pt>
                <c:pt idx="1654">
                  <c:v>4227.5950529175007</c:v>
                </c:pt>
                <c:pt idx="1655">
                  <c:v>4232.1347013175009</c:v>
                </c:pt>
                <c:pt idx="1656">
                  <c:v>4236.6172053675009</c:v>
                </c:pt>
                <c:pt idx="1657">
                  <c:v>4239.2754197175009</c:v>
                </c:pt>
                <c:pt idx="1658">
                  <c:v>4242.1681060424999</c:v>
                </c:pt>
                <c:pt idx="1659">
                  <c:v>4245.3446797425004</c:v>
                </c:pt>
                <c:pt idx="1660">
                  <c:v>4248.8193044674999</c:v>
                </c:pt>
                <c:pt idx="1661">
                  <c:v>4252.6398240925</c:v>
                </c:pt>
                <c:pt idx="1662">
                  <c:v>4256.8188564675002</c:v>
                </c:pt>
                <c:pt idx="1663">
                  <c:v>4261.2328342175006</c:v>
                </c:pt>
                <c:pt idx="1664">
                  <c:v>4265.6254107175</c:v>
                </c:pt>
                <c:pt idx="1665">
                  <c:v>4270.0135091050006</c:v>
                </c:pt>
                <c:pt idx="1666">
                  <c:v>4274.3970900550003</c:v>
                </c:pt>
                <c:pt idx="1667">
                  <c:v>4278.7096375425008</c:v>
                </c:pt>
                <c:pt idx="1668">
                  <c:v>4283.0015880550009</c:v>
                </c:pt>
                <c:pt idx="1669">
                  <c:v>4287.2895015550002</c:v>
                </c:pt>
                <c:pt idx="1670">
                  <c:v>4291.5897042800016</c:v>
                </c:pt>
                <c:pt idx="1671">
                  <c:v>4295.8692941550007</c:v>
                </c:pt>
                <c:pt idx="1672">
                  <c:v>4300.1445958550012</c:v>
                </c:pt>
                <c:pt idx="1673">
                  <c:v>4304.3832744300007</c:v>
                </c:pt>
                <c:pt idx="1674">
                  <c:v>4308.5696156800004</c:v>
                </c:pt>
                <c:pt idx="1675">
                  <c:v>4312.7841347925005</c:v>
                </c:pt>
                <c:pt idx="1676">
                  <c:v>4316.9467618050003</c:v>
                </c:pt>
                <c:pt idx="1677">
                  <c:v>4321.0897485675005</c:v>
                </c:pt>
                <c:pt idx="1678">
                  <c:v>4325.2132223174995</c:v>
                </c:pt>
                <c:pt idx="1679">
                  <c:v>4329.3173037674997</c:v>
                </c:pt>
                <c:pt idx="1680">
                  <c:v>4333.4177380424999</c:v>
                </c:pt>
                <c:pt idx="1681">
                  <c:v>4337.4677937924998</c:v>
                </c:pt>
                <c:pt idx="1682">
                  <c:v>4341.5144487175003</c:v>
                </c:pt>
                <c:pt idx="1683">
                  <c:v>4345.6038028424991</c:v>
                </c:pt>
                <c:pt idx="1684">
                  <c:v>4349.6277789674996</c:v>
                </c:pt>
                <c:pt idx="1685">
                  <c:v>4353.6633918674997</c:v>
                </c:pt>
                <c:pt idx="1686">
                  <c:v>4357.6496596424995</c:v>
                </c:pt>
                <c:pt idx="1687">
                  <c:v>4361.6626606424998</c:v>
                </c:pt>
                <c:pt idx="1688">
                  <c:v>4363.7298570674993</c:v>
                </c:pt>
                <c:pt idx="1689">
                  <c:v>4366.0174722674992</c:v>
                </c:pt>
                <c:pt idx="1690">
                  <c:v>4368.5237038924997</c:v>
                </c:pt>
                <c:pt idx="1691">
                  <c:v>4371.2614822549995</c:v>
                </c:pt>
                <c:pt idx="1692">
                  <c:v>4374.2731431799994</c:v>
                </c:pt>
                <c:pt idx="1693">
                  <c:v>4377.5705091799991</c:v>
                </c:pt>
                <c:pt idx="1694">
                  <c:v>4381.1796260299989</c:v>
                </c:pt>
                <c:pt idx="1695">
                  <c:v>4385.081631779999</c:v>
                </c:pt>
                <c:pt idx="1696">
                  <c:v>4388.9945334674985</c:v>
                </c:pt>
                <c:pt idx="1697">
                  <c:v>4392.859777092498</c:v>
                </c:pt>
                <c:pt idx="1698">
                  <c:v>4396.7357827174983</c:v>
                </c:pt>
                <c:pt idx="1699">
                  <c:v>4400.6366583424988</c:v>
                </c:pt>
                <c:pt idx="1700">
                  <c:v>4404.4614324424983</c:v>
                </c:pt>
                <c:pt idx="1701">
                  <c:v>4408.253824254999</c:v>
                </c:pt>
                <c:pt idx="1702">
                  <c:v>4412.0425054799989</c:v>
                </c:pt>
                <c:pt idx="1703">
                  <c:v>4415.8556544549992</c:v>
                </c:pt>
                <c:pt idx="1704">
                  <c:v>4419.6082793799987</c:v>
                </c:pt>
                <c:pt idx="1705">
                  <c:v>4423.3710663799993</c:v>
                </c:pt>
                <c:pt idx="1706">
                  <c:v>4427.1158270299993</c:v>
                </c:pt>
                <c:pt idx="1707">
                  <c:v>4430.8426383799988</c:v>
                </c:pt>
                <c:pt idx="1708">
                  <c:v>4434.5239287549994</c:v>
                </c:pt>
                <c:pt idx="1709">
                  <c:v>4438.2288287674992</c:v>
                </c:pt>
                <c:pt idx="1710">
                  <c:v>4441.9157932049993</c:v>
                </c:pt>
                <c:pt idx="1711">
                  <c:v>4445.5576698674995</c:v>
                </c:pt>
                <c:pt idx="1712">
                  <c:v>4449.2090926799983</c:v>
                </c:pt>
                <c:pt idx="1713">
                  <c:v>4452.7888551174983</c:v>
                </c:pt>
                <c:pt idx="1714">
                  <c:v>4456.4318776299988</c:v>
                </c:pt>
                <c:pt idx="1715">
                  <c:v>4460.0436237549984</c:v>
                </c:pt>
                <c:pt idx="1716">
                  <c:v>4463.6376072549983</c:v>
                </c:pt>
                <c:pt idx="1717">
                  <c:v>4465.9840453674979</c:v>
                </c:pt>
                <c:pt idx="1718">
                  <c:v>4468.5603171174971</c:v>
                </c:pt>
                <c:pt idx="1719">
                  <c:v>4471.3770145424969</c:v>
                </c:pt>
                <c:pt idx="1720">
                  <c:v>4474.4704553424972</c:v>
                </c:pt>
                <c:pt idx="1721">
                  <c:v>4477.8499359049974</c:v>
                </c:pt>
                <c:pt idx="1722">
                  <c:v>4481.3169242299973</c:v>
                </c:pt>
                <c:pt idx="1723">
                  <c:v>4484.7797086799974</c:v>
                </c:pt>
                <c:pt idx="1724">
                  <c:v>4488.2765882799968</c:v>
                </c:pt>
                <c:pt idx="1725">
                  <c:v>4491.7685449299961</c:v>
                </c:pt>
                <c:pt idx="1726">
                  <c:v>4495.2554518049965</c:v>
                </c:pt>
                <c:pt idx="1727">
                  <c:v>4498.6866268424974</c:v>
                </c:pt>
                <c:pt idx="1728">
                  <c:v>4500.5782974674967</c:v>
                </c:pt>
                <c:pt idx="1729">
                  <c:v>4502.6529682799974</c:v>
                </c:pt>
                <c:pt idx="1730">
                  <c:v>4504.9339128549973</c:v>
                </c:pt>
                <c:pt idx="1731">
                  <c:v>4507.4189278424974</c:v>
                </c:pt>
                <c:pt idx="1732">
                  <c:v>4510.155268592498</c:v>
                </c:pt>
                <c:pt idx="1733">
                  <c:v>4513.1520574424976</c:v>
                </c:pt>
                <c:pt idx="1734">
                  <c:v>4516.4178081299979</c:v>
                </c:pt>
                <c:pt idx="1735">
                  <c:v>4519.8382190924976</c:v>
                </c:pt>
                <c:pt idx="1736">
                  <c:v>4523.2160194174976</c:v>
                </c:pt>
                <c:pt idx="1737">
                  <c:v>4526.5516216049973</c:v>
                </c:pt>
                <c:pt idx="1738">
                  <c:v>4529.8575309299977</c:v>
                </c:pt>
                <c:pt idx="1739">
                  <c:v>4533.2297206049971</c:v>
                </c:pt>
                <c:pt idx="1740">
                  <c:v>4536.5478347799972</c:v>
                </c:pt>
                <c:pt idx="1741">
                  <c:v>4539.8362195049967</c:v>
                </c:pt>
                <c:pt idx="1742">
                  <c:v>4543.0833541924967</c:v>
                </c:pt>
                <c:pt idx="1743">
                  <c:v>4546.3599162424971</c:v>
                </c:pt>
                <c:pt idx="1744">
                  <c:v>4549.6302322424963</c:v>
                </c:pt>
                <c:pt idx="1745">
                  <c:v>4552.8594003174967</c:v>
                </c:pt>
                <c:pt idx="1746">
                  <c:v>4556.0478282174963</c:v>
                </c:pt>
                <c:pt idx="1747">
                  <c:v>4559.2417806424965</c:v>
                </c:pt>
                <c:pt idx="1748">
                  <c:v>4562.4750945549968</c:v>
                </c:pt>
                <c:pt idx="1749">
                  <c:v>4565.6788507299962</c:v>
                </c:pt>
                <c:pt idx="1750">
                  <c:v>4568.8194862299961</c:v>
                </c:pt>
                <c:pt idx="1751">
                  <c:v>4571.9426320549965</c:v>
                </c:pt>
                <c:pt idx="1752">
                  <c:v>4575.1040250549959</c:v>
                </c:pt>
                <c:pt idx="1753">
                  <c:v>4578.2805984549959</c:v>
                </c:pt>
                <c:pt idx="1754">
                  <c:v>4581.4167749549961</c:v>
                </c:pt>
                <c:pt idx="1755">
                  <c:v>4584.5239699174963</c:v>
                </c:pt>
                <c:pt idx="1756">
                  <c:v>4587.7003913299968</c:v>
                </c:pt>
                <c:pt idx="1757">
                  <c:v>4590.8146893174962</c:v>
                </c:pt>
                <c:pt idx="1758">
                  <c:v>4593.9214821174965</c:v>
                </c:pt>
                <c:pt idx="1759">
                  <c:v>4597.0634163424966</c:v>
                </c:pt>
                <c:pt idx="1760">
                  <c:v>4600.1651926174964</c:v>
                </c:pt>
                <c:pt idx="1761">
                  <c:v>4603.1638181674962</c:v>
                </c:pt>
                <c:pt idx="1762">
                  <c:v>4606.1658442924963</c:v>
                </c:pt>
                <c:pt idx="1763">
                  <c:v>4609.1187508924968</c:v>
                </c:pt>
                <c:pt idx="1764">
                  <c:v>4612.0750133924967</c:v>
                </c:pt>
                <c:pt idx="1765">
                  <c:v>4614.9827487049961</c:v>
                </c:pt>
                <c:pt idx="1766">
                  <c:v>4618.1604506299964</c:v>
                </c:pt>
                <c:pt idx="1767">
                  <c:v>4621.0119143299962</c:v>
                </c:pt>
                <c:pt idx="1768">
                  <c:v>4623.9783131299964</c:v>
                </c:pt>
                <c:pt idx="1769">
                  <c:v>4626.9566552549959</c:v>
                </c:pt>
                <c:pt idx="1770">
                  <c:v>4629.8564198424956</c:v>
                </c:pt>
                <c:pt idx="1771">
                  <c:v>4632.7185416924958</c:v>
                </c:pt>
                <c:pt idx="1772">
                  <c:v>4635.6324050924959</c:v>
                </c:pt>
                <c:pt idx="1773">
                  <c:v>4638.4495265424957</c:v>
                </c:pt>
                <c:pt idx="1774">
                  <c:v>4641.3275733924957</c:v>
                </c:pt>
                <c:pt idx="1775">
                  <c:v>4644.1390882174965</c:v>
                </c:pt>
                <c:pt idx="1776">
                  <c:v>4646.8272092174966</c:v>
                </c:pt>
                <c:pt idx="1777">
                  <c:v>4649.6334752174962</c:v>
                </c:pt>
                <c:pt idx="1778">
                  <c:v>4652.3840912174956</c:v>
                </c:pt>
                <c:pt idx="1779">
                  <c:v>4655.0608986674961</c:v>
                </c:pt>
                <c:pt idx="1780">
                  <c:v>4657.7402611674961</c:v>
                </c:pt>
                <c:pt idx="1781">
                  <c:v>4660.5527649174965</c:v>
                </c:pt>
                <c:pt idx="1782">
                  <c:v>4663.040547429996</c:v>
                </c:pt>
                <c:pt idx="1783">
                  <c:v>4665.7632520299958</c:v>
                </c:pt>
                <c:pt idx="1784">
                  <c:v>4668.4135792299958</c:v>
                </c:pt>
                <c:pt idx="1785">
                  <c:v>4671.038244454995</c:v>
                </c:pt>
                <c:pt idx="1786">
                  <c:v>4673.7099437299948</c:v>
                </c:pt>
                <c:pt idx="1787">
                  <c:v>4676.3465431299956</c:v>
                </c:pt>
                <c:pt idx="1788">
                  <c:v>4677.7213552299954</c:v>
                </c:pt>
                <c:pt idx="1789">
                  <c:v>4679.2256734299954</c:v>
                </c:pt>
                <c:pt idx="1790">
                  <c:v>4680.8669143299958</c:v>
                </c:pt>
                <c:pt idx="1791">
                  <c:v>4682.6699552549953</c:v>
                </c:pt>
                <c:pt idx="1792">
                  <c:v>4684.6502356549954</c:v>
                </c:pt>
                <c:pt idx="1793">
                  <c:v>4686.8138394799953</c:v>
                </c:pt>
                <c:pt idx="1794">
                  <c:v>4689.1751008549954</c:v>
                </c:pt>
                <c:pt idx="1795">
                  <c:v>4691.7650151299958</c:v>
                </c:pt>
                <c:pt idx="1796">
                  <c:v>4694.5100785799959</c:v>
                </c:pt>
                <c:pt idx="1797">
                  <c:v>4697.141978067496</c:v>
                </c:pt>
                <c:pt idx="1798">
                  <c:v>4699.6797311674964</c:v>
                </c:pt>
                <c:pt idx="1799">
                  <c:v>4702.2935930674957</c:v>
                </c:pt>
                <c:pt idx="1800">
                  <c:v>4704.9399001924958</c:v>
                </c:pt>
                <c:pt idx="1801">
                  <c:v>4707.5761301924958</c:v>
                </c:pt>
                <c:pt idx="1802">
                  <c:v>4710.3095119424961</c:v>
                </c:pt>
                <c:pt idx="1803">
                  <c:v>4711.479552892496</c:v>
                </c:pt>
                <c:pt idx="1804">
                  <c:v>4712.7607145924958</c:v>
                </c:pt>
                <c:pt idx="1805">
                  <c:v>4714.0619507174952</c:v>
                </c:pt>
                <c:pt idx="1806">
                  <c:v>4715.4969623174957</c:v>
                </c:pt>
                <c:pt idx="1807">
                  <c:v>4717.0641512674956</c:v>
                </c:pt>
                <c:pt idx="1808">
                  <c:v>4718.7778824174957</c:v>
                </c:pt>
                <c:pt idx="1809">
                  <c:v>4720.6600965174957</c:v>
                </c:pt>
                <c:pt idx="1810">
                  <c:v>4722.7160643924954</c:v>
                </c:pt>
                <c:pt idx="1811">
                  <c:v>4724.9585213424953</c:v>
                </c:pt>
                <c:pt idx="1812">
                  <c:v>4727.4152930549953</c:v>
                </c:pt>
                <c:pt idx="1813">
                  <c:v>4729.9723637049947</c:v>
                </c:pt>
                <c:pt idx="1814">
                  <c:v>4732.5109094049949</c:v>
                </c:pt>
                <c:pt idx="1815">
                  <c:v>4734.9848134049944</c:v>
                </c:pt>
                <c:pt idx="1816">
                  <c:v>4737.4181727674941</c:v>
                </c:pt>
                <c:pt idx="1817">
                  <c:v>4738.5483673674944</c:v>
                </c:pt>
                <c:pt idx="1818">
                  <c:v>4739.7887851424939</c:v>
                </c:pt>
                <c:pt idx="1819">
                  <c:v>4741.1533358924944</c:v>
                </c:pt>
                <c:pt idx="1820">
                  <c:v>4742.640479042494</c:v>
                </c:pt>
                <c:pt idx="1821">
                  <c:v>4744.2785337674941</c:v>
                </c:pt>
                <c:pt idx="1822">
                  <c:v>4746.0652410049943</c:v>
                </c:pt>
                <c:pt idx="1823">
                  <c:v>4748.0203599924944</c:v>
                </c:pt>
                <c:pt idx="1824">
                  <c:v>4750.1555353424947</c:v>
                </c:pt>
                <c:pt idx="1825">
                  <c:v>4752.474418392494</c:v>
                </c:pt>
                <c:pt idx="1826">
                  <c:v>4754.6244300174949</c:v>
                </c:pt>
                <c:pt idx="1827">
                  <c:v>4756.7530929174945</c:v>
                </c:pt>
                <c:pt idx="1828">
                  <c:v>4758.9609870299946</c:v>
                </c:pt>
                <c:pt idx="1829">
                  <c:v>4760.1199613549952</c:v>
                </c:pt>
                <c:pt idx="1830">
                  <c:v>4761.3885740299957</c:v>
                </c:pt>
                <c:pt idx="1831">
                  <c:v>4762.7725475299949</c:v>
                </c:pt>
                <c:pt idx="1832">
                  <c:v>4764.2914660924953</c:v>
                </c:pt>
                <c:pt idx="1833">
                  <c:v>4765.9573598299949</c:v>
                </c:pt>
                <c:pt idx="1834">
                  <c:v>4767.7817694049954</c:v>
                </c:pt>
                <c:pt idx="1835">
                  <c:v>4769.7687329549954</c:v>
                </c:pt>
                <c:pt idx="1836">
                  <c:v>4771.8874857799956</c:v>
                </c:pt>
                <c:pt idx="1837">
                  <c:v>4773.9848901049954</c:v>
                </c:pt>
                <c:pt idx="1838">
                  <c:v>4776.1697244424959</c:v>
                </c:pt>
                <c:pt idx="1839">
                  <c:v>4778.4533918674961</c:v>
                </c:pt>
                <c:pt idx="1840">
                  <c:v>4780.619643854996</c:v>
                </c:pt>
                <c:pt idx="1841">
                  <c:v>4782.6707621549967</c:v>
                </c:pt>
                <c:pt idx="1842">
                  <c:v>4784.6352909299967</c:v>
                </c:pt>
                <c:pt idx="1843">
                  <c:v>4786.6326735299963</c:v>
                </c:pt>
                <c:pt idx="1844">
                  <c:v>4788.7660869299962</c:v>
                </c:pt>
                <c:pt idx="1845">
                  <c:v>4790.9678759299959</c:v>
                </c:pt>
                <c:pt idx="1846">
                  <c:v>4793.1658543549966</c:v>
                </c:pt>
                <c:pt idx="1847">
                  <c:v>4795.2581786549963</c:v>
                </c:pt>
                <c:pt idx="1848">
                  <c:v>4797.328967467497</c:v>
                </c:pt>
                <c:pt idx="1849">
                  <c:v>4799.3346121799968</c:v>
                </c:pt>
                <c:pt idx="1850">
                  <c:v>4801.3758483674974</c:v>
                </c:pt>
                <c:pt idx="1851">
                  <c:v>4803.4455378174971</c:v>
                </c:pt>
                <c:pt idx="1852">
                  <c:v>4805.3344243924967</c:v>
                </c:pt>
                <c:pt idx="1853">
                  <c:v>4806.3198892924966</c:v>
                </c:pt>
                <c:pt idx="1854">
                  <c:v>4807.3992485674971</c:v>
                </c:pt>
                <c:pt idx="1855">
                  <c:v>4808.5774275424965</c:v>
                </c:pt>
                <c:pt idx="1856">
                  <c:v>4809.8712153674969</c:v>
                </c:pt>
                <c:pt idx="1857">
                  <c:v>4811.2909500674969</c:v>
                </c:pt>
                <c:pt idx="1858">
                  <c:v>4812.840576204997</c:v>
                </c:pt>
                <c:pt idx="1859">
                  <c:v>4814.5355745174975</c:v>
                </c:pt>
                <c:pt idx="1860">
                  <c:v>4816.384884154998</c:v>
                </c:pt>
                <c:pt idx="1861">
                  <c:v>4818.2799776424981</c:v>
                </c:pt>
                <c:pt idx="1862">
                  <c:v>4820.1616989299982</c:v>
                </c:pt>
                <c:pt idx="1863">
                  <c:v>4822.0474500049977</c:v>
                </c:pt>
                <c:pt idx="1864">
                  <c:v>4823.8625540049979</c:v>
                </c:pt>
                <c:pt idx="1865">
                  <c:v>4825.6822456424979</c:v>
                </c:pt>
                <c:pt idx="1866">
                  <c:v>4827.4724132924985</c:v>
                </c:pt>
                <c:pt idx="1867">
                  <c:v>4829.2615409174987</c:v>
                </c:pt>
                <c:pt idx="1868">
                  <c:v>4831.0272383174988</c:v>
                </c:pt>
                <c:pt idx="1869">
                  <c:v>4831.9888047549985</c:v>
                </c:pt>
                <c:pt idx="1870">
                  <c:v>4833.0352103424984</c:v>
                </c:pt>
                <c:pt idx="1871">
                  <c:v>4834.1873959924988</c:v>
                </c:pt>
                <c:pt idx="1872">
                  <c:v>4835.443907542498</c:v>
                </c:pt>
                <c:pt idx="1873">
                  <c:v>4836.8194873424982</c:v>
                </c:pt>
                <c:pt idx="1874">
                  <c:v>4837.4990607799982</c:v>
                </c:pt>
                <c:pt idx="1875">
                  <c:v>4838.2472036299978</c:v>
                </c:pt>
                <c:pt idx="1876">
                  <c:v>4839.0633020049972</c:v>
                </c:pt>
                <c:pt idx="1877">
                  <c:v>4839.9628182799979</c:v>
                </c:pt>
                <c:pt idx="1878">
                  <c:v>4840.944846604998</c:v>
                </c:pt>
                <c:pt idx="1879">
                  <c:v>4842.0190584424981</c:v>
                </c:pt>
                <c:pt idx="1880">
                  <c:v>4843.2001733674988</c:v>
                </c:pt>
                <c:pt idx="1881">
                  <c:v>4844.4866366299984</c:v>
                </c:pt>
                <c:pt idx="1882">
                  <c:v>4845.8977638299984</c:v>
                </c:pt>
                <c:pt idx="1883">
                  <c:v>4847.4418196424986</c:v>
                </c:pt>
                <c:pt idx="1884">
                  <c:v>4849.0696113549984</c:v>
                </c:pt>
                <c:pt idx="1885">
                  <c:v>4850.6455006049982</c:v>
                </c:pt>
                <c:pt idx="1886">
                  <c:v>4852.2522508924985</c:v>
                </c:pt>
                <c:pt idx="1887">
                  <c:v>4853.8179931049981</c:v>
                </c:pt>
                <c:pt idx="1888">
                  <c:v>4855.3787600049982</c:v>
                </c:pt>
                <c:pt idx="1889">
                  <c:v>4856.9345479674985</c:v>
                </c:pt>
                <c:pt idx="1890">
                  <c:v>4858.4703922174986</c:v>
                </c:pt>
                <c:pt idx="1891">
                  <c:v>4859.9766658174985</c:v>
                </c:pt>
                <c:pt idx="1892">
                  <c:v>4861.4735388424988</c:v>
                </c:pt>
                <c:pt idx="1893">
                  <c:v>4862.9562078424988</c:v>
                </c:pt>
                <c:pt idx="1894">
                  <c:v>4864.4540263049985</c:v>
                </c:pt>
                <c:pt idx="1895">
                  <c:v>4865.7297012299987</c:v>
                </c:pt>
                <c:pt idx="1896">
                  <c:v>4866.9456138299984</c:v>
                </c:pt>
                <c:pt idx="1897">
                  <c:v>4868.1792523799986</c:v>
                </c:pt>
                <c:pt idx="1898">
                  <c:v>4869.4683910049989</c:v>
                </c:pt>
                <c:pt idx="1899">
                  <c:v>4870.655778504999</c:v>
                </c:pt>
                <c:pt idx="1900">
                  <c:v>4871.9597336049992</c:v>
                </c:pt>
                <c:pt idx="1901">
                  <c:v>4873.1018336049992</c:v>
                </c:pt>
                <c:pt idx="1902">
                  <c:v>4874.275748054999</c:v>
                </c:pt>
                <c:pt idx="1903">
                  <c:v>4875.5181057299988</c:v>
                </c:pt>
                <c:pt idx="1904">
                  <c:v>4876.8370322924984</c:v>
                </c:pt>
                <c:pt idx="1905">
                  <c:v>4878.1945042924981</c:v>
                </c:pt>
                <c:pt idx="1906">
                  <c:v>4879.4757597924981</c:v>
                </c:pt>
                <c:pt idx="1907">
                  <c:v>4880.650217717498</c:v>
                </c:pt>
                <c:pt idx="1908">
                  <c:v>4881.8052975924984</c:v>
                </c:pt>
                <c:pt idx="1909">
                  <c:v>4882.9862298424987</c:v>
                </c:pt>
                <c:pt idx="1910">
                  <c:v>4884.2149862674987</c:v>
                </c:pt>
                <c:pt idx="1911">
                  <c:v>4885.4952466299983</c:v>
                </c:pt>
                <c:pt idx="1912">
                  <c:v>4886.7111045049987</c:v>
                </c:pt>
                <c:pt idx="1913">
                  <c:v>4887.9075796674988</c:v>
                </c:pt>
                <c:pt idx="1914">
                  <c:v>4889.1243818049988</c:v>
                </c:pt>
                <c:pt idx="1915">
                  <c:v>4890.4004108549989</c:v>
                </c:pt>
                <c:pt idx="1916">
                  <c:v>4891.6696874049985</c:v>
                </c:pt>
                <c:pt idx="1917">
                  <c:v>4892.2888488049985</c:v>
                </c:pt>
                <c:pt idx="1918">
                  <c:v>4892.9668042424983</c:v>
                </c:pt>
                <c:pt idx="1919">
                  <c:v>4893.711657904998</c:v>
                </c:pt>
                <c:pt idx="1920">
                  <c:v>4894.5313702174981</c:v>
                </c:pt>
                <c:pt idx="1921">
                  <c:v>4895.4251848424983</c:v>
                </c:pt>
                <c:pt idx="1922">
                  <c:v>4896.4050365924986</c:v>
                </c:pt>
                <c:pt idx="1923">
                  <c:v>4897.4826030174981</c:v>
                </c:pt>
                <c:pt idx="1924">
                  <c:v>4898.6566039674981</c:v>
                </c:pt>
                <c:pt idx="1925">
                  <c:v>4899.8166630174983</c:v>
                </c:pt>
                <c:pt idx="1926">
                  <c:v>4900.9755029049984</c:v>
                </c:pt>
                <c:pt idx="1927">
                  <c:v>4902.1456114924986</c:v>
                </c:pt>
                <c:pt idx="1928">
                  <c:v>4903.2524099299981</c:v>
                </c:pt>
                <c:pt idx="1929">
                  <c:v>4904.3420468299983</c:v>
                </c:pt>
                <c:pt idx="1930">
                  <c:v>4905.4229439549981</c:v>
                </c:pt>
                <c:pt idx="1931">
                  <c:v>4906.4421258549983</c:v>
                </c:pt>
                <c:pt idx="1932">
                  <c:v>4907.4491880799987</c:v>
                </c:pt>
                <c:pt idx="1933">
                  <c:v>4908.3875216299984</c:v>
                </c:pt>
                <c:pt idx="1934">
                  <c:v>4909.2619139299986</c:v>
                </c:pt>
                <c:pt idx="1935">
                  <c:v>4910.1052446049989</c:v>
                </c:pt>
                <c:pt idx="1936">
                  <c:v>4910.9579748549986</c:v>
                </c:pt>
                <c:pt idx="1937">
                  <c:v>4911.8200227299985</c:v>
                </c:pt>
                <c:pt idx="1938">
                  <c:v>4912.5875379299987</c:v>
                </c:pt>
                <c:pt idx="1939">
                  <c:v>4913.1896428799992</c:v>
                </c:pt>
                <c:pt idx="1940">
                  <c:v>4913.8460623799992</c:v>
                </c:pt>
                <c:pt idx="1941">
                  <c:v>4914.5405630049991</c:v>
                </c:pt>
                <c:pt idx="1942">
                  <c:v>4915.2649616424987</c:v>
                </c:pt>
                <c:pt idx="1943">
                  <c:v>4916.0111454549988</c:v>
                </c:pt>
                <c:pt idx="1944">
                  <c:v>4916.7160340299988</c:v>
                </c:pt>
                <c:pt idx="1945">
                  <c:v>4917.3563978674993</c:v>
                </c:pt>
                <c:pt idx="1946">
                  <c:v>4918.0423125549996</c:v>
                </c:pt>
                <c:pt idx="1947">
                  <c:v>4918.7656533049994</c:v>
                </c:pt>
                <c:pt idx="1948">
                  <c:v>4919.5183629549992</c:v>
                </c:pt>
                <c:pt idx="1949">
                  <c:v>4920.2574962049994</c:v>
                </c:pt>
                <c:pt idx="1950">
                  <c:v>4920.9831637299994</c:v>
                </c:pt>
                <c:pt idx="1951">
                  <c:v>4921.7264077299997</c:v>
                </c:pt>
                <c:pt idx="1952">
                  <c:v>4922.5025441049993</c:v>
                </c:pt>
                <c:pt idx="1953">
                  <c:v>4923.2497908799996</c:v>
                </c:pt>
                <c:pt idx="1954">
                  <c:v>4923.9683734424998</c:v>
                </c:pt>
                <c:pt idx="1955">
                  <c:v>4924.7006292424994</c:v>
                </c:pt>
                <c:pt idx="1956">
                  <c:v>4925.4732262174994</c:v>
                </c:pt>
                <c:pt idx="1957">
                  <c:v>4926.3011381799997</c:v>
                </c:pt>
                <c:pt idx="1958">
                  <c:v>4927.0509349549993</c:v>
                </c:pt>
                <c:pt idx="1959">
                  <c:v>4927.761109529999</c:v>
                </c:pt>
                <c:pt idx="1960">
                  <c:v>4928.4735825299986</c:v>
                </c:pt>
                <c:pt idx="1961">
                  <c:v>4929.2110237799989</c:v>
                </c:pt>
                <c:pt idx="1962">
                  <c:v>4930.0034509049992</c:v>
                </c:pt>
                <c:pt idx="1963">
                  <c:v>4930.7452273174995</c:v>
                </c:pt>
                <c:pt idx="1964">
                  <c:v>4931.4592140674995</c:v>
                </c:pt>
                <c:pt idx="1965">
                  <c:v>4932.1680751049998</c:v>
                </c:pt>
                <c:pt idx="1966">
                  <c:v>4932.8980502924996</c:v>
                </c:pt>
                <c:pt idx="1967">
                  <c:v>4933.6639738549993</c:v>
                </c:pt>
                <c:pt idx="1968">
                  <c:v>4934.4805646299992</c:v>
                </c:pt>
                <c:pt idx="1969">
                  <c:v>4935.3661418049996</c:v>
                </c:pt>
                <c:pt idx="1970">
                  <c:v>4936.2424245550001</c:v>
                </c:pt>
                <c:pt idx="1971">
                  <c:v>4937.1317385550001</c:v>
                </c:pt>
                <c:pt idx="1972">
                  <c:v>4938.0562323049999</c:v>
                </c:pt>
                <c:pt idx="1973">
                  <c:v>4939.0452561550001</c:v>
                </c:pt>
                <c:pt idx="1974">
                  <c:v>4939.9991596299997</c:v>
                </c:pt>
                <c:pt idx="1975">
                  <c:v>4940.95495863</c:v>
                </c:pt>
                <c:pt idx="1976">
                  <c:v>4941.9493931300003</c:v>
                </c:pt>
                <c:pt idx="1977">
                  <c:v>4942.8359389550005</c:v>
                </c:pt>
                <c:pt idx="1978">
                  <c:v>4943.6297846300004</c:v>
                </c:pt>
                <c:pt idx="1979">
                  <c:v>4944.4153355050003</c:v>
                </c:pt>
                <c:pt idx="1980">
                  <c:v>4945.2400857800003</c:v>
                </c:pt>
                <c:pt idx="1981">
                  <c:v>4946.1258086300004</c:v>
                </c:pt>
                <c:pt idx="1982">
                  <c:v>4947.0759954425002</c:v>
                </c:pt>
                <c:pt idx="1983">
                  <c:v>4947.9087797050006</c:v>
                </c:pt>
                <c:pt idx="1984">
                  <c:v>4948.679047255001</c:v>
                </c:pt>
                <c:pt idx="1985">
                  <c:v>4949.4523331050013</c:v>
                </c:pt>
                <c:pt idx="1986">
                  <c:v>4950.2649491050015</c:v>
                </c:pt>
                <c:pt idx="1987">
                  <c:v>4951.1313659300013</c:v>
                </c:pt>
                <c:pt idx="1988">
                  <c:v>4951.7871470300015</c:v>
                </c:pt>
                <c:pt idx="1989">
                  <c:v>4952.5078180675018</c:v>
                </c:pt>
                <c:pt idx="1990">
                  <c:v>4953.293336367502</c:v>
                </c:pt>
                <c:pt idx="1991">
                  <c:v>4954.064084855002</c:v>
                </c:pt>
                <c:pt idx="1992">
                  <c:v>4954.8671532050021</c:v>
                </c:pt>
                <c:pt idx="1993">
                  <c:v>4955.7423552800019</c:v>
                </c:pt>
                <c:pt idx="1994">
                  <c:v>4956.6788766175014</c:v>
                </c:pt>
                <c:pt idx="1995">
                  <c:v>4957.7021020300017</c:v>
                </c:pt>
                <c:pt idx="1996">
                  <c:v>4958.7145225300019</c:v>
                </c:pt>
                <c:pt idx="1997">
                  <c:v>4959.6728585925021</c:v>
                </c:pt>
                <c:pt idx="1998">
                  <c:v>4960.6350736925024</c:v>
                </c:pt>
                <c:pt idx="1999">
                  <c:v>4961.6338486925024</c:v>
                </c:pt>
                <c:pt idx="2000">
                  <c:v>4962.716430517502</c:v>
                </c:pt>
                <c:pt idx="2001">
                  <c:v>4963.7961403925019</c:v>
                </c:pt>
                <c:pt idx="2002">
                  <c:v>4964.8404787925019</c:v>
                </c:pt>
                <c:pt idx="2003">
                  <c:v>4965.8712887425017</c:v>
                </c:pt>
                <c:pt idx="2004">
                  <c:v>4966.9250146175018</c:v>
                </c:pt>
                <c:pt idx="2005">
                  <c:v>4967.9945829425023</c:v>
                </c:pt>
                <c:pt idx="2006">
                  <c:v>4968.9817614175026</c:v>
                </c:pt>
                <c:pt idx="2007">
                  <c:v>4969.9666302925025</c:v>
                </c:pt>
                <c:pt idx="2008">
                  <c:v>4970.9309991925029</c:v>
                </c:pt>
                <c:pt idx="2009">
                  <c:v>4971.9004950675026</c:v>
                </c:pt>
                <c:pt idx="2010">
                  <c:v>4972.9119039675024</c:v>
                </c:pt>
                <c:pt idx="2011">
                  <c:v>4974.0059625425029</c:v>
                </c:pt>
                <c:pt idx="2012">
                  <c:v>4975.0175672300029</c:v>
                </c:pt>
                <c:pt idx="2013">
                  <c:v>4975.9684713800034</c:v>
                </c:pt>
                <c:pt idx="2014">
                  <c:v>4976.936024280003</c:v>
                </c:pt>
                <c:pt idx="2015">
                  <c:v>4977.9241145175029</c:v>
                </c:pt>
                <c:pt idx="2016">
                  <c:v>4978.9403839425031</c:v>
                </c:pt>
                <c:pt idx="2017">
                  <c:v>4980.0409341425029</c:v>
                </c:pt>
                <c:pt idx="2018">
                  <c:v>4981.1480833175028</c:v>
                </c:pt>
                <c:pt idx="2019">
                  <c:v>4982.1796091675033</c:v>
                </c:pt>
                <c:pt idx="2020">
                  <c:v>4983.1950122925027</c:v>
                </c:pt>
                <c:pt idx="2021">
                  <c:v>4984.2318304425025</c:v>
                </c:pt>
                <c:pt idx="2022">
                  <c:v>4985.271425842503</c:v>
                </c:pt>
                <c:pt idx="2023">
                  <c:v>4986.3895214425029</c:v>
                </c:pt>
                <c:pt idx="2024">
                  <c:v>4986.9952934425028</c:v>
                </c:pt>
                <c:pt idx="2025">
                  <c:v>4987.3061400675033</c:v>
                </c:pt>
                <c:pt idx="2026">
                  <c:v>4987.643824980003</c:v>
                </c:pt>
                <c:pt idx="2027">
                  <c:v>4988.0160277550031</c:v>
                </c:pt>
                <c:pt idx="2028">
                  <c:v>4988.4266626550034</c:v>
                </c:pt>
                <c:pt idx="2029">
                  <c:v>4988.8796733425033</c:v>
                </c:pt>
                <c:pt idx="2030">
                  <c:v>4989.3790404300034</c:v>
                </c:pt>
                <c:pt idx="2031">
                  <c:v>4989.9287856300034</c:v>
                </c:pt>
                <c:pt idx="2032">
                  <c:v>4990.5329796050037</c:v>
                </c:pt>
                <c:pt idx="2033">
                  <c:v>4991.199584480004</c:v>
                </c:pt>
                <c:pt idx="2034">
                  <c:v>4991.9328143800039</c:v>
                </c:pt>
                <c:pt idx="2035">
                  <c:v>4992.7446606175045</c:v>
                </c:pt>
                <c:pt idx="2036">
                  <c:v>4993.6357026925043</c:v>
                </c:pt>
                <c:pt idx="2037">
                  <c:v>4994.6220873175043</c:v>
                </c:pt>
                <c:pt idx="2038">
                  <c:v>4995.7085678175044</c:v>
                </c:pt>
                <c:pt idx="2039">
                  <c:v>4996.8532457925048</c:v>
                </c:pt>
                <c:pt idx="2040">
                  <c:v>4998.001933192505</c:v>
                </c:pt>
                <c:pt idx="2041">
                  <c:v>4999.1547145425047</c:v>
                </c:pt>
                <c:pt idx="2042">
                  <c:v>5000.2801567175047</c:v>
                </c:pt>
                <c:pt idx="2043">
                  <c:v>5001.4056715925044</c:v>
                </c:pt>
                <c:pt idx="2044">
                  <c:v>5002.5709699925046</c:v>
                </c:pt>
                <c:pt idx="2045">
                  <c:v>5003.1791201300048</c:v>
                </c:pt>
                <c:pt idx="2046">
                  <c:v>5003.8522407925047</c:v>
                </c:pt>
                <c:pt idx="2047">
                  <c:v>5004.5907469175045</c:v>
                </c:pt>
                <c:pt idx="2048">
                  <c:v>5005.4071115675042</c:v>
                </c:pt>
                <c:pt idx="2049">
                  <c:v>5006.305942367504</c:v>
                </c:pt>
                <c:pt idx="2050">
                  <c:v>5007.300012392504</c:v>
                </c:pt>
                <c:pt idx="2051">
                  <c:v>5008.3982735925038</c:v>
                </c:pt>
                <c:pt idx="2052">
                  <c:v>5009.5936467800038</c:v>
                </c:pt>
                <c:pt idx="2053">
                  <c:v>5010.7934375925042</c:v>
                </c:pt>
                <c:pt idx="2054">
                  <c:v>5011.9853706425038</c:v>
                </c:pt>
                <c:pt idx="2055">
                  <c:v>5013.1159563425035</c:v>
                </c:pt>
                <c:pt idx="2056">
                  <c:v>5014.299801942504</c:v>
                </c:pt>
                <c:pt idx="2057">
                  <c:v>5015.5250160425039</c:v>
                </c:pt>
                <c:pt idx="2058">
                  <c:v>5016.7256232925038</c:v>
                </c:pt>
                <c:pt idx="2059">
                  <c:v>5017.9262774050039</c:v>
                </c:pt>
                <c:pt idx="2060">
                  <c:v>5019.0767972050044</c:v>
                </c:pt>
                <c:pt idx="2061">
                  <c:v>5020.2562163800039</c:v>
                </c:pt>
                <c:pt idx="2062">
                  <c:v>5021.4857945425038</c:v>
                </c:pt>
                <c:pt idx="2063">
                  <c:v>5022.7027085175041</c:v>
                </c:pt>
                <c:pt idx="2064">
                  <c:v>5023.9194329175043</c:v>
                </c:pt>
                <c:pt idx="2065">
                  <c:v>5025.1698383550047</c:v>
                </c:pt>
                <c:pt idx="2066">
                  <c:v>5026.3349206050043</c:v>
                </c:pt>
                <c:pt idx="2067">
                  <c:v>5027.5548071300045</c:v>
                </c:pt>
                <c:pt idx="2068">
                  <c:v>5028.8256849800046</c:v>
                </c:pt>
                <c:pt idx="2069">
                  <c:v>5030.0362017050047</c:v>
                </c:pt>
                <c:pt idx="2070">
                  <c:v>5031.2332036800044</c:v>
                </c:pt>
                <c:pt idx="2071">
                  <c:v>5032.4381453925043</c:v>
                </c:pt>
                <c:pt idx="2072">
                  <c:v>5033.6423510425047</c:v>
                </c:pt>
                <c:pt idx="2073">
                  <c:v>5034.8892440675045</c:v>
                </c:pt>
                <c:pt idx="2074">
                  <c:v>5036.1136629300045</c:v>
                </c:pt>
                <c:pt idx="2075">
                  <c:v>5037.3503340175048</c:v>
                </c:pt>
                <c:pt idx="2076">
                  <c:v>5038.6080397675041</c:v>
                </c:pt>
                <c:pt idx="2077">
                  <c:v>5039.8208527675042</c:v>
                </c:pt>
                <c:pt idx="2078">
                  <c:v>5041.0633165675044</c:v>
                </c:pt>
                <c:pt idx="2079">
                  <c:v>5042.3753771800048</c:v>
                </c:pt>
                <c:pt idx="2080">
                  <c:v>5043.6111204925046</c:v>
                </c:pt>
                <c:pt idx="2081">
                  <c:v>5044.8098766175044</c:v>
                </c:pt>
                <c:pt idx="2082">
                  <c:v>5046.0826588425043</c:v>
                </c:pt>
                <c:pt idx="2083">
                  <c:v>5047.3048289925046</c:v>
                </c:pt>
                <c:pt idx="2084">
                  <c:v>5048.5117424925047</c:v>
                </c:pt>
                <c:pt idx="2085">
                  <c:v>5049.7928723425048</c:v>
                </c:pt>
                <c:pt idx="2086">
                  <c:v>5051.0317362925043</c:v>
                </c:pt>
                <c:pt idx="2087">
                  <c:v>5051.6026044675045</c:v>
                </c:pt>
                <c:pt idx="2088">
                  <c:v>5052.2324837175047</c:v>
                </c:pt>
                <c:pt idx="2089">
                  <c:v>5052.9260323425051</c:v>
                </c:pt>
                <c:pt idx="2090">
                  <c:v>5053.6879371550049</c:v>
                </c:pt>
                <c:pt idx="2091">
                  <c:v>5054.5274272300048</c:v>
                </c:pt>
                <c:pt idx="2092">
                  <c:v>5055.4492598800043</c:v>
                </c:pt>
                <c:pt idx="2093">
                  <c:v>5056.467278005005</c:v>
                </c:pt>
                <c:pt idx="2094">
                  <c:v>5057.5908575050044</c:v>
                </c:pt>
                <c:pt idx="2095">
                  <c:v>5058.8248909050044</c:v>
                </c:pt>
                <c:pt idx="2096">
                  <c:v>5060.1742918425043</c:v>
                </c:pt>
                <c:pt idx="2097">
                  <c:v>5061.4254352800044</c:v>
                </c:pt>
                <c:pt idx="2098">
                  <c:v>5062.1495292300042</c:v>
                </c:pt>
                <c:pt idx="2099">
                  <c:v>5062.9424994300043</c:v>
                </c:pt>
                <c:pt idx="2100">
                  <c:v>5063.8181586300043</c:v>
                </c:pt>
                <c:pt idx="2101">
                  <c:v>5064.7857902300047</c:v>
                </c:pt>
                <c:pt idx="2102">
                  <c:v>5065.8455604300043</c:v>
                </c:pt>
                <c:pt idx="2103">
                  <c:v>5067.015918830004</c:v>
                </c:pt>
                <c:pt idx="2104">
                  <c:v>5068.3016308175047</c:v>
                </c:pt>
                <c:pt idx="2105">
                  <c:v>5069.6020881175045</c:v>
                </c:pt>
                <c:pt idx="2106">
                  <c:v>5070.8942861425048</c:v>
                </c:pt>
                <c:pt idx="2107">
                  <c:v>5072.2193764300046</c:v>
                </c:pt>
                <c:pt idx="2108">
                  <c:v>5073.5681234800049</c:v>
                </c:pt>
                <c:pt idx="2109">
                  <c:v>5074.848632342505</c:v>
                </c:pt>
                <c:pt idx="2110">
                  <c:v>5076.1433718925055</c:v>
                </c:pt>
                <c:pt idx="2111">
                  <c:v>5077.4706224550055</c:v>
                </c:pt>
                <c:pt idx="2112">
                  <c:v>5078.7705758800057</c:v>
                </c:pt>
                <c:pt idx="2113">
                  <c:v>5079.4275089425055</c:v>
                </c:pt>
                <c:pt idx="2114">
                  <c:v>5080.1487846050049</c:v>
                </c:pt>
                <c:pt idx="2115">
                  <c:v>5080.9435768800049</c:v>
                </c:pt>
                <c:pt idx="2116">
                  <c:v>5081.8164582550044</c:v>
                </c:pt>
                <c:pt idx="2117">
                  <c:v>5082.7811693800049</c:v>
                </c:pt>
                <c:pt idx="2118">
                  <c:v>5083.8376427550047</c:v>
                </c:pt>
                <c:pt idx="2119">
                  <c:v>5084.9995610675051</c:v>
                </c:pt>
                <c:pt idx="2120">
                  <c:v>5086.2805546925056</c:v>
                </c:pt>
                <c:pt idx="2121">
                  <c:v>5087.611582192505</c:v>
                </c:pt>
                <c:pt idx="2122">
                  <c:v>5088.9145031925045</c:v>
                </c:pt>
                <c:pt idx="2123">
                  <c:v>5090.2167603425041</c:v>
                </c:pt>
                <c:pt idx="2124">
                  <c:v>5091.5640631175038</c:v>
                </c:pt>
                <c:pt idx="2125">
                  <c:v>5092.873817992504</c:v>
                </c:pt>
                <c:pt idx="2126">
                  <c:v>5094.182600467504</c:v>
                </c:pt>
                <c:pt idx="2127">
                  <c:v>5095.4948792675041</c:v>
                </c:pt>
                <c:pt idx="2128">
                  <c:v>5096.8151107425037</c:v>
                </c:pt>
                <c:pt idx="2129">
                  <c:v>5098.1203646925032</c:v>
                </c:pt>
                <c:pt idx="2130">
                  <c:v>5099.4288084550035</c:v>
                </c:pt>
                <c:pt idx="2131">
                  <c:v>5100.7585436050031</c:v>
                </c:pt>
                <c:pt idx="2132">
                  <c:v>5102.0775868550027</c:v>
                </c:pt>
                <c:pt idx="2133">
                  <c:v>5103.3677207550027</c:v>
                </c:pt>
                <c:pt idx="2134">
                  <c:v>5104.6879113675022</c:v>
                </c:pt>
                <c:pt idx="2135">
                  <c:v>5106.0017563675019</c:v>
                </c:pt>
                <c:pt idx="2136">
                  <c:v>5107.3047007675023</c:v>
                </c:pt>
                <c:pt idx="2137">
                  <c:v>5108.587677867502</c:v>
                </c:pt>
                <c:pt idx="2138">
                  <c:v>5109.895726492502</c:v>
                </c:pt>
                <c:pt idx="2139">
                  <c:v>5111.2015964925022</c:v>
                </c:pt>
                <c:pt idx="2140">
                  <c:v>5112.4916471425022</c:v>
                </c:pt>
                <c:pt idx="2141">
                  <c:v>5113.7971458925022</c:v>
                </c:pt>
                <c:pt idx="2142">
                  <c:v>5115.0999929050022</c:v>
                </c:pt>
                <c:pt idx="2143">
                  <c:v>5116.3689120050021</c:v>
                </c:pt>
                <c:pt idx="2144">
                  <c:v>5117.6664555425023</c:v>
                </c:pt>
                <c:pt idx="2145">
                  <c:v>5118.9657423925028</c:v>
                </c:pt>
                <c:pt idx="2146">
                  <c:v>5120.2533931425032</c:v>
                </c:pt>
                <c:pt idx="2147">
                  <c:v>5121.516121267503</c:v>
                </c:pt>
                <c:pt idx="2148">
                  <c:v>5122.8069912175033</c:v>
                </c:pt>
                <c:pt idx="2149">
                  <c:v>5124.0904758175029</c:v>
                </c:pt>
                <c:pt idx="2150">
                  <c:v>5125.3621480675029</c:v>
                </c:pt>
                <c:pt idx="2151">
                  <c:v>5126.6483301675025</c:v>
                </c:pt>
                <c:pt idx="2152">
                  <c:v>5127.9313478675022</c:v>
                </c:pt>
                <c:pt idx="2153">
                  <c:v>5129.1849638675021</c:v>
                </c:pt>
                <c:pt idx="2154">
                  <c:v>5130.4615355675023</c:v>
                </c:pt>
                <c:pt idx="2155">
                  <c:v>5131.7347670675026</c:v>
                </c:pt>
                <c:pt idx="2156">
                  <c:v>5132.9959428800021</c:v>
                </c:pt>
                <c:pt idx="2157">
                  <c:v>5134.2580216300021</c:v>
                </c:pt>
                <c:pt idx="2158">
                  <c:v>5135.5209175550017</c:v>
                </c:pt>
                <c:pt idx="2159">
                  <c:v>5136.771668292502</c:v>
                </c:pt>
                <c:pt idx="2160">
                  <c:v>5138.0274113550022</c:v>
                </c:pt>
                <c:pt idx="2161">
                  <c:v>5139.275218605002</c:v>
                </c:pt>
                <c:pt idx="2162">
                  <c:v>5140.5235927175017</c:v>
                </c:pt>
                <c:pt idx="2163">
                  <c:v>5141.7639722175018</c:v>
                </c:pt>
                <c:pt idx="2164">
                  <c:v>5143.0048089050015</c:v>
                </c:pt>
                <c:pt idx="2165">
                  <c:v>5144.2375891050015</c:v>
                </c:pt>
                <c:pt idx="2166">
                  <c:v>5145.4707198925016</c:v>
                </c:pt>
                <c:pt idx="2167">
                  <c:v>5146.6999427925011</c:v>
                </c:pt>
                <c:pt idx="2168">
                  <c:v>5147.9252211800012</c:v>
                </c:pt>
                <c:pt idx="2169">
                  <c:v>5149.1465184300014</c:v>
                </c:pt>
                <c:pt idx="2170">
                  <c:v>5150.3638015800016</c:v>
                </c:pt>
                <c:pt idx="2171">
                  <c:v>5151.5811820800018</c:v>
                </c:pt>
                <c:pt idx="2172">
                  <c:v>5152.7944723050023</c:v>
                </c:pt>
                <c:pt idx="2173">
                  <c:v>5154.0077519925026</c:v>
                </c:pt>
                <c:pt idx="2174">
                  <c:v>5155.2168648050028</c:v>
                </c:pt>
                <c:pt idx="2175">
                  <c:v>5156.4217812425031</c:v>
                </c:pt>
                <c:pt idx="2176">
                  <c:v>5157.6224754925033</c:v>
                </c:pt>
                <c:pt idx="2177">
                  <c:v>5158.822981192503</c:v>
                </c:pt>
                <c:pt idx="2178">
                  <c:v>5160.0232510050037</c:v>
                </c:pt>
                <c:pt idx="2179">
                  <c:v>5161.2151764050031</c:v>
                </c:pt>
                <c:pt idx="2180">
                  <c:v>5162.4067849550038</c:v>
                </c:pt>
                <c:pt idx="2181">
                  <c:v>5163.5980213300036</c:v>
                </c:pt>
                <c:pt idx="2182">
                  <c:v>5164.7808758050041</c:v>
                </c:pt>
                <c:pt idx="2183">
                  <c:v>5165.9632988300036</c:v>
                </c:pt>
                <c:pt idx="2184">
                  <c:v>5167.1452420925034</c:v>
                </c:pt>
                <c:pt idx="2185">
                  <c:v>5168.3187958925037</c:v>
                </c:pt>
                <c:pt idx="2186">
                  <c:v>5169.4918326925035</c:v>
                </c:pt>
                <c:pt idx="2187">
                  <c:v>5170.1020851925032</c:v>
                </c:pt>
                <c:pt idx="2188">
                  <c:v>5170.7735301925031</c:v>
                </c:pt>
                <c:pt idx="2189">
                  <c:v>5171.5057549425037</c:v>
                </c:pt>
                <c:pt idx="2190">
                  <c:v>5172.3138297425039</c:v>
                </c:pt>
                <c:pt idx="2191">
                  <c:v>5173.1971330925044</c:v>
                </c:pt>
                <c:pt idx="2192">
                  <c:v>5174.1665390175049</c:v>
                </c:pt>
                <c:pt idx="2193">
                  <c:v>5175.2288526675047</c:v>
                </c:pt>
                <c:pt idx="2194">
                  <c:v>5176.3792026675046</c:v>
                </c:pt>
                <c:pt idx="2195">
                  <c:v>5177.5250414175043</c:v>
                </c:pt>
                <c:pt idx="2196">
                  <c:v>5178.6663764175046</c:v>
                </c:pt>
                <c:pt idx="2197">
                  <c:v>5179.8070046300045</c:v>
                </c:pt>
                <c:pt idx="2198">
                  <c:v>5180.9393546300043</c:v>
                </c:pt>
                <c:pt idx="2199">
                  <c:v>5182.0709791800045</c:v>
                </c:pt>
                <c:pt idx="2200">
                  <c:v>5183.2018521550044</c:v>
                </c:pt>
                <c:pt idx="2201">
                  <c:v>5184.3282140050042</c:v>
                </c:pt>
                <c:pt idx="2202">
                  <c:v>5185.4500647300038</c:v>
                </c:pt>
                <c:pt idx="2203">
                  <c:v>5186.5674118800043</c:v>
                </c:pt>
                <c:pt idx="2204">
                  <c:v>5187.6839479425043</c:v>
                </c:pt>
                <c:pt idx="2205">
                  <c:v>5188.7886518050045</c:v>
                </c:pt>
                <c:pt idx="2206">
                  <c:v>5189.874335305004</c:v>
                </c:pt>
                <c:pt idx="2207">
                  <c:v>5190.9484671800046</c:v>
                </c:pt>
                <c:pt idx="2208">
                  <c:v>5191.9640761800047</c:v>
                </c:pt>
                <c:pt idx="2209">
                  <c:v>5192.9867037550048</c:v>
                </c:pt>
                <c:pt idx="2210">
                  <c:v>5193.9910863175046</c:v>
                </c:pt>
                <c:pt idx="2211">
                  <c:v>5194.9523420175046</c:v>
                </c:pt>
                <c:pt idx="2212">
                  <c:v>5195.9279962425044</c:v>
                </c:pt>
                <c:pt idx="2213">
                  <c:v>5196.8965406425041</c:v>
                </c:pt>
                <c:pt idx="2214">
                  <c:v>5197.8190758925039</c:v>
                </c:pt>
                <c:pt idx="2215">
                  <c:v>5198.7525402925039</c:v>
                </c:pt>
                <c:pt idx="2216">
                  <c:v>5199.6967880425045</c:v>
                </c:pt>
                <c:pt idx="2217">
                  <c:v>5200.5710768425042</c:v>
                </c:pt>
                <c:pt idx="2218">
                  <c:v>5201.4005531425046</c:v>
                </c:pt>
                <c:pt idx="2219">
                  <c:v>5202.2204622675044</c:v>
                </c:pt>
                <c:pt idx="2220">
                  <c:v>5203.0135146675048</c:v>
                </c:pt>
                <c:pt idx="2221">
                  <c:v>5203.7626215675045</c:v>
                </c:pt>
                <c:pt idx="2222">
                  <c:v>5204.5061426300044</c:v>
                </c:pt>
                <c:pt idx="2223">
                  <c:v>5205.2613367550039</c:v>
                </c:pt>
                <c:pt idx="2224">
                  <c:v>5205.9834611300039</c:v>
                </c:pt>
                <c:pt idx="2225">
                  <c:v>5206.6796344050035</c:v>
                </c:pt>
                <c:pt idx="2226">
                  <c:v>5207.3842213550033</c:v>
                </c:pt>
                <c:pt idx="2227">
                  <c:v>5208.1073772050031</c:v>
                </c:pt>
                <c:pt idx="2228">
                  <c:v>5208.7877947050029</c:v>
                </c:pt>
                <c:pt idx="2229">
                  <c:v>5209.4563043550024</c:v>
                </c:pt>
                <c:pt idx="2230">
                  <c:v>5210.1366592050026</c:v>
                </c:pt>
                <c:pt idx="2231">
                  <c:v>5210.8388802050022</c:v>
                </c:pt>
                <c:pt idx="2232">
                  <c:v>5211.5022555425021</c:v>
                </c:pt>
                <c:pt idx="2233">
                  <c:v>5212.1539112425025</c:v>
                </c:pt>
                <c:pt idx="2234">
                  <c:v>5212.8140065300022</c:v>
                </c:pt>
                <c:pt idx="2235">
                  <c:v>5213.4958255300016</c:v>
                </c:pt>
                <c:pt idx="2236">
                  <c:v>5214.1592392925022</c:v>
                </c:pt>
                <c:pt idx="2237">
                  <c:v>5214.6149886300018</c:v>
                </c:pt>
                <c:pt idx="2238">
                  <c:v>5215.116395455002</c:v>
                </c:pt>
                <c:pt idx="2239">
                  <c:v>5215.6665070050021</c:v>
                </c:pt>
                <c:pt idx="2240">
                  <c:v>5216.2683195800018</c:v>
                </c:pt>
                <c:pt idx="2241">
                  <c:v>5216.9313633050015</c:v>
                </c:pt>
                <c:pt idx="2242">
                  <c:v>5217.5598679050017</c:v>
                </c:pt>
                <c:pt idx="2243">
                  <c:v>5218.1966947300016</c:v>
                </c:pt>
                <c:pt idx="2244">
                  <c:v>5218.8548591800018</c:v>
                </c:pt>
                <c:pt idx="2245">
                  <c:v>5219.5374557925015</c:v>
                </c:pt>
                <c:pt idx="2246">
                  <c:v>5220.1662160175019</c:v>
                </c:pt>
                <c:pt idx="2247">
                  <c:v>5220.7837468925018</c:v>
                </c:pt>
                <c:pt idx="2248">
                  <c:v>5221.4225243175015</c:v>
                </c:pt>
                <c:pt idx="2249">
                  <c:v>5222.1017903175016</c:v>
                </c:pt>
                <c:pt idx="2250">
                  <c:v>5222.7439210300017</c:v>
                </c:pt>
                <c:pt idx="2251">
                  <c:v>5223.3588503050014</c:v>
                </c:pt>
                <c:pt idx="2252">
                  <c:v>5223.9852878050015</c:v>
                </c:pt>
                <c:pt idx="2253">
                  <c:v>5224.6423768675013</c:v>
                </c:pt>
                <c:pt idx="2254">
                  <c:v>5225.3299199925013</c:v>
                </c:pt>
                <c:pt idx="2255">
                  <c:v>5225.9489254925011</c:v>
                </c:pt>
                <c:pt idx="2256">
                  <c:v>5226.5634616175012</c:v>
                </c:pt>
                <c:pt idx="2257">
                  <c:v>5227.2053014675012</c:v>
                </c:pt>
                <c:pt idx="2258">
                  <c:v>5227.8932836925014</c:v>
                </c:pt>
                <c:pt idx="2259">
                  <c:v>5228.5291773425015</c:v>
                </c:pt>
                <c:pt idx="2260">
                  <c:v>5229.1417299175018</c:v>
                </c:pt>
                <c:pt idx="2261">
                  <c:v>5229.7720424175013</c:v>
                </c:pt>
                <c:pt idx="2262">
                  <c:v>5230.442049892501</c:v>
                </c:pt>
                <c:pt idx="2263">
                  <c:v>5230.9664883425012</c:v>
                </c:pt>
                <c:pt idx="2264">
                  <c:v>5231.5434778425015</c:v>
                </c:pt>
                <c:pt idx="2265">
                  <c:v>5232.1540496550015</c:v>
                </c:pt>
                <c:pt idx="2266">
                  <c:v>5232.7981060800012</c:v>
                </c:pt>
                <c:pt idx="2267">
                  <c:v>5233.4911595550011</c:v>
                </c:pt>
                <c:pt idx="2268">
                  <c:v>5234.1365105175009</c:v>
                </c:pt>
                <c:pt idx="2269">
                  <c:v>5234.7499832925014</c:v>
                </c:pt>
                <c:pt idx="2270">
                  <c:v>5235.3814959925012</c:v>
                </c:pt>
                <c:pt idx="2271">
                  <c:v>5236.0559374175009</c:v>
                </c:pt>
                <c:pt idx="2272">
                  <c:v>5236.7484862175006</c:v>
                </c:pt>
                <c:pt idx="2273">
                  <c:v>5237.3723650925012</c:v>
                </c:pt>
                <c:pt idx="2274">
                  <c:v>5237.9960404550011</c:v>
                </c:pt>
                <c:pt idx="2275">
                  <c:v>5238.653770455001</c:v>
                </c:pt>
                <c:pt idx="2276">
                  <c:v>5239.3643374175008</c:v>
                </c:pt>
                <c:pt idx="2277">
                  <c:v>5240.0100474175006</c:v>
                </c:pt>
                <c:pt idx="2278">
                  <c:v>5240.634551905001</c:v>
                </c:pt>
                <c:pt idx="2279">
                  <c:v>5241.2846855925009</c:v>
                </c:pt>
                <c:pt idx="2280">
                  <c:v>5241.9732470050003</c:v>
                </c:pt>
                <c:pt idx="2281">
                  <c:v>5242.6850858050002</c:v>
                </c:pt>
                <c:pt idx="2282">
                  <c:v>5243.3297782549998</c:v>
                </c:pt>
                <c:pt idx="2283">
                  <c:v>5243.9667592674996</c:v>
                </c:pt>
                <c:pt idx="2284">
                  <c:v>5244.6497993174999</c:v>
                </c:pt>
                <c:pt idx="2285">
                  <c:v>5245.3797102299995</c:v>
                </c:pt>
                <c:pt idx="2286">
                  <c:v>5246.0811421299995</c:v>
                </c:pt>
                <c:pt idx="2287">
                  <c:v>5246.3103892299996</c:v>
                </c:pt>
                <c:pt idx="2288">
                  <c:v>5246.5655682299994</c:v>
                </c:pt>
                <c:pt idx="2289">
                  <c:v>5246.8436495924989</c:v>
                </c:pt>
                <c:pt idx="2290">
                  <c:v>5247.1512311924989</c:v>
                </c:pt>
                <c:pt idx="2291">
                  <c:v>5247.4917932924991</c:v>
                </c:pt>
                <c:pt idx="2292">
                  <c:v>5247.8656830424989</c:v>
                </c:pt>
                <c:pt idx="2293">
                  <c:v>5248.2797982424991</c:v>
                </c:pt>
                <c:pt idx="2294">
                  <c:v>5248.7379759799987</c:v>
                </c:pt>
                <c:pt idx="2295">
                  <c:v>5249.2409765549992</c:v>
                </c:pt>
                <c:pt idx="2296">
                  <c:v>5249.802906067499</c:v>
                </c:pt>
                <c:pt idx="2297">
                  <c:v>5250.4218830799991</c:v>
                </c:pt>
                <c:pt idx="2298">
                  <c:v>5251.1063550174995</c:v>
                </c:pt>
                <c:pt idx="2299">
                  <c:v>5251.831536579999</c:v>
                </c:pt>
                <c:pt idx="2300">
                  <c:v>5252.6096008299992</c:v>
                </c:pt>
                <c:pt idx="2301">
                  <c:v>5253.3666236049994</c:v>
                </c:pt>
                <c:pt idx="2302">
                  <c:v>5254.1235578049991</c:v>
                </c:pt>
                <c:pt idx="2303">
                  <c:v>5254.8988584549988</c:v>
                </c:pt>
                <c:pt idx="2304">
                  <c:v>5255.7048668674988</c:v>
                </c:pt>
                <c:pt idx="2305">
                  <c:v>5256.5511604924986</c:v>
                </c:pt>
                <c:pt idx="2306">
                  <c:v>5257.4216302924988</c:v>
                </c:pt>
                <c:pt idx="2307">
                  <c:v>5258.3375350549986</c:v>
                </c:pt>
                <c:pt idx="2308">
                  <c:v>5259.3299844799985</c:v>
                </c:pt>
                <c:pt idx="2309">
                  <c:v>5260.4252876799983</c:v>
                </c:pt>
                <c:pt idx="2310">
                  <c:v>5261.6369124799985</c:v>
                </c:pt>
                <c:pt idx="2311">
                  <c:v>5262.9111018799986</c:v>
                </c:pt>
                <c:pt idx="2312">
                  <c:v>5264.2812398799988</c:v>
                </c:pt>
                <c:pt idx="2313">
                  <c:v>5264.8387082049985</c:v>
                </c:pt>
                <c:pt idx="2314">
                  <c:v>5265.4662219549982</c:v>
                </c:pt>
                <c:pt idx="2315">
                  <c:v>5266.1675680549979</c:v>
                </c:pt>
                <c:pt idx="2316">
                  <c:v>5266.9569994674976</c:v>
                </c:pt>
                <c:pt idx="2317">
                  <c:v>5267.8454928174979</c:v>
                </c:pt>
                <c:pt idx="2318">
                  <c:v>5268.855956117498</c:v>
                </c:pt>
                <c:pt idx="2319">
                  <c:v>5269.9987622049985</c:v>
                </c:pt>
                <c:pt idx="2320">
                  <c:v>5271.2977929799981</c:v>
                </c:pt>
                <c:pt idx="2321">
                  <c:v>5272.7929545549978</c:v>
                </c:pt>
                <c:pt idx="2322">
                  <c:v>5274.5080125549985</c:v>
                </c:pt>
                <c:pt idx="2323">
                  <c:v>5275.4918330049986</c:v>
                </c:pt>
                <c:pt idx="2324">
                  <c:v>5276.6004370299979</c:v>
                </c:pt>
                <c:pt idx="2325">
                  <c:v>5277.8642674299981</c:v>
                </c:pt>
                <c:pt idx="2326">
                  <c:v>5279.3046061799987</c:v>
                </c:pt>
                <c:pt idx="2327">
                  <c:v>5280.9537781799982</c:v>
                </c:pt>
                <c:pt idx="2328">
                  <c:v>5282.8498498049985</c:v>
                </c:pt>
                <c:pt idx="2329">
                  <c:v>5285.0458437299985</c:v>
                </c:pt>
                <c:pt idx="2330">
                  <c:v>5287.5888842299983</c:v>
                </c:pt>
                <c:pt idx="2331">
                  <c:v>5290.4091292799976</c:v>
                </c:pt>
                <c:pt idx="2332">
                  <c:v>5293.4134976299983</c:v>
                </c:pt>
                <c:pt idx="2333">
                  <c:v>5296.6029167174984</c:v>
                </c:pt>
                <c:pt idx="2334">
                  <c:v>5299.9864991799986</c:v>
                </c:pt>
                <c:pt idx="2335">
                  <c:v>5303.5837051299986</c:v>
                </c:pt>
                <c:pt idx="2336">
                  <c:v>5307.3931553799985</c:v>
                </c:pt>
                <c:pt idx="2337">
                  <c:v>5311.4361594424981</c:v>
                </c:pt>
                <c:pt idx="2338">
                  <c:v>5315.6947951924985</c:v>
                </c:pt>
                <c:pt idx="2339">
                  <c:v>5320.1883511924989</c:v>
                </c:pt>
                <c:pt idx="2340">
                  <c:v>5324.9235099424986</c:v>
                </c:pt>
                <c:pt idx="2341">
                  <c:v>5326.6635404424987</c:v>
                </c:pt>
                <c:pt idx="2342">
                  <c:v>5328.6378220424995</c:v>
                </c:pt>
                <c:pt idx="2343">
                  <c:v>5330.8427695424998</c:v>
                </c:pt>
                <c:pt idx="2344">
                  <c:v>5333.3234284925002</c:v>
                </c:pt>
                <c:pt idx="2345">
                  <c:v>5336.1122284674993</c:v>
                </c:pt>
                <c:pt idx="2346">
                  <c:v>5339.2619338675004</c:v>
                </c:pt>
                <c:pt idx="2347">
                  <c:v>5342.8307506800002</c:v>
                </c:pt>
                <c:pt idx="2348">
                  <c:v>5346.8831312550001</c:v>
                </c:pt>
                <c:pt idx="2349">
                  <c:v>5351.4720674549999</c:v>
                </c:pt>
                <c:pt idx="2350">
                  <c:v>5356.6760632550004</c:v>
                </c:pt>
                <c:pt idx="2351">
                  <c:v>5359.6022016175011</c:v>
                </c:pt>
                <c:pt idx="2352">
                  <c:v>5362.8637643800012</c:v>
                </c:pt>
                <c:pt idx="2353">
                  <c:v>5366.5385993800001</c:v>
                </c:pt>
                <c:pt idx="2354">
                  <c:v>5370.6690749050013</c:v>
                </c:pt>
                <c:pt idx="2355">
                  <c:v>5375.302198505</c:v>
                </c:pt>
                <c:pt idx="2356">
                  <c:v>5380.5558195049998</c:v>
                </c:pt>
                <c:pt idx="2357">
                  <c:v>5386.4685164675011</c:v>
                </c:pt>
                <c:pt idx="2358">
                  <c:v>5393.1526096174994</c:v>
                </c:pt>
                <c:pt idx="2359">
                  <c:v>5400.7557672674993</c:v>
                </c:pt>
                <c:pt idx="2360">
                  <c:v>5408.6683054675004</c:v>
                </c:pt>
                <c:pt idx="2361">
                  <c:v>5411.8287603175004</c:v>
                </c:pt>
                <c:pt idx="2362">
                  <c:v>5415.3810118174997</c:v>
                </c:pt>
                <c:pt idx="2363">
                  <c:v>5419.3113102425004</c:v>
                </c:pt>
                <c:pt idx="2364">
                  <c:v>5423.7110731425018</c:v>
                </c:pt>
                <c:pt idx="2365">
                  <c:v>5428.6242584924994</c:v>
                </c:pt>
                <c:pt idx="2366">
                  <c:v>5434.0983638924999</c:v>
                </c:pt>
                <c:pt idx="2367">
                  <c:v>5440.2396770175001</c:v>
                </c:pt>
                <c:pt idx="2368">
                  <c:v>5447.1061782175011</c:v>
                </c:pt>
                <c:pt idx="2369">
                  <c:v>5454.8169634174992</c:v>
                </c:pt>
                <c:pt idx="2370">
                  <c:v>5463.4705391925008</c:v>
                </c:pt>
                <c:pt idx="2371">
                  <c:v>5472.9611770425008</c:v>
                </c:pt>
                <c:pt idx="2372">
                  <c:v>5482.6806584924998</c:v>
                </c:pt>
                <c:pt idx="2373">
                  <c:v>5492.591448192501</c:v>
                </c:pt>
                <c:pt idx="2374">
                  <c:v>5502.6565957925013</c:v>
                </c:pt>
                <c:pt idx="2375">
                  <c:v>5512.9358742425002</c:v>
                </c:pt>
                <c:pt idx="2376">
                  <c:v>5523.3945066925016</c:v>
                </c:pt>
                <c:pt idx="2377">
                  <c:v>5534.0268581425025</c:v>
                </c:pt>
                <c:pt idx="2378">
                  <c:v>5544.8260458425011</c:v>
                </c:pt>
                <c:pt idx="2379">
                  <c:v>5555.7850662925021</c:v>
                </c:pt>
                <c:pt idx="2380">
                  <c:v>5566.9017862425007</c:v>
                </c:pt>
                <c:pt idx="2381">
                  <c:v>5578.1744749425015</c:v>
                </c:pt>
                <c:pt idx="2382">
                  <c:v>5589.5991476425024</c:v>
                </c:pt>
                <c:pt idx="2383">
                  <c:v>5601.2109491924994</c:v>
                </c:pt>
                <c:pt idx="2384">
                  <c:v>5612.9381408925001</c:v>
                </c:pt>
                <c:pt idx="2385">
                  <c:v>5624.8161493425014</c:v>
                </c:pt>
                <c:pt idx="2386">
                  <c:v>5636.8788992674981</c:v>
                </c:pt>
                <c:pt idx="2387">
                  <c:v>5649.0836884425007</c:v>
                </c:pt>
                <c:pt idx="2388">
                  <c:v>5661.3878236424989</c:v>
                </c:pt>
                <c:pt idx="2389">
                  <c:v>5667.1268156675005</c:v>
                </c:pt>
                <c:pt idx="2390">
                  <c:v>5673.4373565925007</c:v>
                </c:pt>
                <c:pt idx="2391">
                  <c:v>5680.4450220924982</c:v>
                </c:pt>
                <c:pt idx="2392">
                  <c:v>5688.2004791424997</c:v>
                </c:pt>
                <c:pt idx="2393">
                  <c:v>5696.796050192499</c:v>
                </c:pt>
                <c:pt idx="2394">
                  <c:v>5706.2876902174985</c:v>
                </c:pt>
                <c:pt idx="2395">
                  <c:v>5716.8544156174994</c:v>
                </c:pt>
                <c:pt idx="2396">
                  <c:v>5728.520182392499</c:v>
                </c:pt>
                <c:pt idx="2397">
                  <c:v>5741.5155964174992</c:v>
                </c:pt>
                <c:pt idx="2398">
                  <c:v>5754.7992863424988</c:v>
                </c:pt>
                <c:pt idx="2399">
                  <c:v>5768.2479107424997</c:v>
                </c:pt>
                <c:pt idx="2400">
                  <c:v>5781.7747792924993</c:v>
                </c:pt>
                <c:pt idx="2401">
                  <c:v>5795.4597616924975</c:v>
                </c:pt>
                <c:pt idx="2402">
                  <c:v>5809.2569695924985</c:v>
                </c:pt>
                <c:pt idx="2403">
                  <c:v>5823.1621504924997</c:v>
                </c:pt>
                <c:pt idx="2404">
                  <c:v>5837.1708088925006</c:v>
                </c:pt>
                <c:pt idx="2405">
                  <c:v>5851.2781657924988</c:v>
                </c:pt>
                <c:pt idx="2406">
                  <c:v>5865.4806571925001</c:v>
                </c:pt>
                <c:pt idx="2407">
                  <c:v>5879.8199334424999</c:v>
                </c:pt>
                <c:pt idx="2408">
                  <c:v>5894.2028118425014</c:v>
                </c:pt>
                <c:pt idx="2409">
                  <c:v>5908.6681077424992</c:v>
                </c:pt>
                <c:pt idx="2410">
                  <c:v>5923.2116091425005</c:v>
                </c:pt>
                <c:pt idx="2411">
                  <c:v>5937.827848542498</c:v>
                </c:pt>
                <c:pt idx="2412">
                  <c:v>5952.5107509424988</c:v>
                </c:pt>
                <c:pt idx="2413">
                  <c:v>5967.2540793424996</c:v>
                </c:pt>
                <c:pt idx="2414">
                  <c:v>5982.0514347424978</c:v>
                </c:pt>
                <c:pt idx="2415">
                  <c:v>5988.1857336424964</c:v>
                </c:pt>
                <c:pt idx="2416">
                  <c:v>5994.9696984425</c:v>
                </c:pt>
                <c:pt idx="2417">
                  <c:v>6002.4511294924969</c:v>
                </c:pt>
                <c:pt idx="2418">
                  <c:v>6010.6778755174955</c:v>
                </c:pt>
                <c:pt idx="2419">
                  <c:v>6019.7437367174953</c:v>
                </c:pt>
                <c:pt idx="2420">
                  <c:v>6029.6964983174985</c:v>
                </c:pt>
                <c:pt idx="2421">
                  <c:v>6040.7220702174973</c:v>
                </c:pt>
                <c:pt idx="2422">
                  <c:v>6052.821387417499</c:v>
                </c:pt>
                <c:pt idx="2423">
                  <c:v>6066.1327042174971</c:v>
                </c:pt>
                <c:pt idx="2424">
                  <c:v>6080.7931537924978</c:v>
                </c:pt>
                <c:pt idx="2425">
                  <c:v>6095.7812641924993</c:v>
                </c:pt>
                <c:pt idx="2426">
                  <c:v>6110.7669445924976</c:v>
                </c:pt>
                <c:pt idx="2427">
                  <c:v>6125.7449704924984</c:v>
                </c:pt>
                <c:pt idx="2428">
                  <c:v>6140.7114943924962</c:v>
                </c:pt>
                <c:pt idx="2429">
                  <c:v>6155.6164020674996</c:v>
                </c:pt>
                <c:pt idx="2430">
                  <c:v>6170.5475289674978</c:v>
                </c:pt>
                <c:pt idx="2431">
                  <c:v>6185.4985770925005</c:v>
                </c:pt>
                <c:pt idx="2432">
                  <c:v>6200.3704929924988</c:v>
                </c:pt>
                <c:pt idx="2433">
                  <c:v>6215.2032858925004</c:v>
                </c:pt>
                <c:pt idx="2434">
                  <c:v>6229.9923387924982</c:v>
                </c:pt>
                <c:pt idx="2435">
                  <c:v>6236.0951644425004</c:v>
                </c:pt>
                <c:pt idx="2436">
                  <c:v>6242.7347845424974</c:v>
                </c:pt>
                <c:pt idx="2437">
                  <c:v>6250.0444622674977</c:v>
                </c:pt>
                <c:pt idx="2438">
                  <c:v>6258.0654340925003</c:v>
                </c:pt>
                <c:pt idx="2439">
                  <c:v>6266.882744217497</c:v>
                </c:pt>
                <c:pt idx="2440">
                  <c:v>6276.580071967498</c:v>
                </c:pt>
                <c:pt idx="2441">
                  <c:v>6287.1944610674955</c:v>
                </c:pt>
                <c:pt idx="2442">
                  <c:v>6298.8055540924988</c:v>
                </c:pt>
                <c:pt idx="2443">
                  <c:v>6311.534822592499</c:v>
                </c:pt>
                <c:pt idx="2444">
                  <c:v>6325.5002394924977</c:v>
                </c:pt>
                <c:pt idx="2445">
                  <c:v>6339.9762351924974</c:v>
                </c:pt>
                <c:pt idx="2446">
                  <c:v>6354.380045642497</c:v>
                </c:pt>
                <c:pt idx="2447">
                  <c:v>6368.7073380924994</c:v>
                </c:pt>
                <c:pt idx="2448">
                  <c:v>6382.9976338924971</c:v>
                </c:pt>
                <c:pt idx="2449">
                  <c:v>6388.7250610924993</c:v>
                </c:pt>
                <c:pt idx="2450">
                  <c:v>6394.9571254924967</c:v>
                </c:pt>
                <c:pt idx="2451">
                  <c:v>6401.8616414924991</c:v>
                </c:pt>
                <c:pt idx="2452">
                  <c:v>6409.3890433674987</c:v>
                </c:pt>
                <c:pt idx="2453">
                  <c:v>6417.6607290424963</c:v>
                </c:pt>
                <c:pt idx="2454">
                  <c:v>6426.7101557424994</c:v>
                </c:pt>
                <c:pt idx="2455">
                  <c:v>6436.6113101674991</c:v>
                </c:pt>
                <c:pt idx="2456">
                  <c:v>6447.4772958674994</c:v>
                </c:pt>
                <c:pt idx="2457">
                  <c:v>6459.3331328174991</c:v>
                </c:pt>
                <c:pt idx="2458">
                  <c:v>6472.3260830424997</c:v>
                </c:pt>
                <c:pt idx="2459">
                  <c:v>6486.0589751424986</c:v>
                </c:pt>
                <c:pt idx="2460">
                  <c:v>6499.6916156175002</c:v>
                </c:pt>
                <c:pt idx="2461">
                  <c:v>6513.2633523175009</c:v>
                </c:pt>
                <c:pt idx="2462">
                  <c:v>6526.7321690174986</c:v>
                </c:pt>
                <c:pt idx="2463">
                  <c:v>6540.1377833174975</c:v>
                </c:pt>
                <c:pt idx="2464">
                  <c:v>6553.4791544674972</c:v>
                </c:pt>
                <c:pt idx="2465">
                  <c:v>6566.6365551674971</c:v>
                </c:pt>
                <c:pt idx="2466">
                  <c:v>6579.7287332174983</c:v>
                </c:pt>
                <c:pt idx="2467">
                  <c:v>6592.7156416424968</c:v>
                </c:pt>
                <c:pt idx="2468">
                  <c:v>6605.5584308424968</c:v>
                </c:pt>
                <c:pt idx="2469">
                  <c:v>6618.334009142498</c:v>
                </c:pt>
                <c:pt idx="2470">
                  <c:v>6631.0032771924971</c:v>
                </c:pt>
                <c:pt idx="2471">
                  <c:v>6643.5661933674983</c:v>
                </c:pt>
                <c:pt idx="2472">
                  <c:v>6656.0231322924974</c:v>
                </c:pt>
                <c:pt idx="2473">
                  <c:v>6668.4116849424972</c:v>
                </c:pt>
                <c:pt idx="2474">
                  <c:v>6680.6949440924973</c:v>
                </c:pt>
                <c:pt idx="2475">
                  <c:v>6692.8733689924975</c:v>
                </c:pt>
                <c:pt idx="2476">
                  <c:v>6704.9836524924985</c:v>
                </c:pt>
                <c:pt idx="2477">
                  <c:v>6716.9899603674976</c:v>
                </c:pt>
                <c:pt idx="2478">
                  <c:v>6728.9285779674974</c:v>
                </c:pt>
                <c:pt idx="2479">
                  <c:v>6740.7645055674975</c:v>
                </c:pt>
                <c:pt idx="2480">
                  <c:v>6744.197406367497</c:v>
                </c:pt>
                <c:pt idx="2481">
                  <c:v>6747.9356760674973</c:v>
                </c:pt>
                <c:pt idx="2482">
                  <c:v>6752.081097592496</c:v>
                </c:pt>
                <c:pt idx="2483">
                  <c:v>6756.5952143424975</c:v>
                </c:pt>
                <c:pt idx="2484">
                  <c:v>6761.543243142497</c:v>
                </c:pt>
                <c:pt idx="2485">
                  <c:v>6766.954617092495</c:v>
                </c:pt>
                <c:pt idx="2486">
                  <c:v>6772.8920160174948</c:v>
                </c:pt>
                <c:pt idx="2487">
                  <c:v>6779.4163563674974</c:v>
                </c:pt>
                <c:pt idx="2488">
                  <c:v>6786.5186413924966</c:v>
                </c:pt>
                <c:pt idx="2489">
                  <c:v>6794.2900768924956</c:v>
                </c:pt>
                <c:pt idx="2490">
                  <c:v>6802.8187237924949</c:v>
                </c:pt>
                <c:pt idx="2491">
                  <c:v>6812.122355442496</c:v>
                </c:pt>
                <c:pt idx="2492">
                  <c:v>6822.249188292496</c:v>
                </c:pt>
                <c:pt idx="2493">
                  <c:v>6833.342128592496</c:v>
                </c:pt>
                <c:pt idx="2494">
                  <c:v>6844.4356173174965</c:v>
                </c:pt>
                <c:pt idx="2495">
                  <c:v>6855.4959438674969</c:v>
                </c:pt>
                <c:pt idx="2496">
                  <c:v>6866.4588584174953</c:v>
                </c:pt>
                <c:pt idx="2497">
                  <c:v>6877.3251755924985</c:v>
                </c:pt>
                <c:pt idx="2498">
                  <c:v>6888.095881517499</c:v>
                </c:pt>
                <c:pt idx="2499">
                  <c:v>6898.7721766924969</c:v>
                </c:pt>
                <c:pt idx="2500">
                  <c:v>6909.2935952924972</c:v>
                </c:pt>
                <c:pt idx="2501">
                  <c:v>6915.4524815174946</c:v>
                </c:pt>
                <c:pt idx="2502">
                  <c:v>6922.1878929924951</c:v>
                </c:pt>
                <c:pt idx="2503">
                  <c:v>6929.5502401674939</c:v>
                </c:pt>
                <c:pt idx="2504">
                  <c:v>6937.5876009924959</c:v>
                </c:pt>
                <c:pt idx="2505">
                  <c:v>6946.3752536424963</c:v>
                </c:pt>
                <c:pt idx="2506">
                  <c:v>6955.984721042495</c:v>
                </c:pt>
                <c:pt idx="2507">
                  <c:v>6965.9559738174958</c:v>
                </c:pt>
                <c:pt idx="2508">
                  <c:v>6975.8724478174954</c:v>
                </c:pt>
                <c:pt idx="2509">
                  <c:v>6985.7057918174951</c:v>
                </c:pt>
                <c:pt idx="2510">
                  <c:v>6995.4856632924957</c:v>
                </c:pt>
                <c:pt idx="2511">
                  <c:v>7005.1842062674941</c:v>
                </c:pt>
                <c:pt idx="2512">
                  <c:v>7014.8024437424947</c:v>
                </c:pt>
                <c:pt idx="2513">
                  <c:v>7024.3414413424953</c:v>
                </c:pt>
                <c:pt idx="2514">
                  <c:v>7033.8300517924945</c:v>
                </c:pt>
                <c:pt idx="2515">
                  <c:v>7043.2413274924957</c:v>
                </c:pt>
                <c:pt idx="2516">
                  <c:v>7052.6035896674957</c:v>
                </c:pt>
                <c:pt idx="2517">
                  <c:v>7061.890391842494</c:v>
                </c:pt>
                <c:pt idx="2518">
                  <c:v>7071.1026772674923</c:v>
                </c:pt>
                <c:pt idx="2519">
                  <c:v>7076.2805324174933</c:v>
                </c:pt>
                <c:pt idx="2520">
                  <c:v>7081.912227617493</c:v>
                </c:pt>
                <c:pt idx="2521">
                  <c:v>7085.933041817495</c:v>
                </c:pt>
                <c:pt idx="2522">
                  <c:v>7090.3607616174922</c:v>
                </c:pt>
                <c:pt idx="2523">
                  <c:v>7095.1906420174919</c:v>
                </c:pt>
                <c:pt idx="2524">
                  <c:v>7100.4957881924938</c:v>
                </c:pt>
                <c:pt idx="2525">
                  <c:v>7106.2955387424927</c:v>
                </c:pt>
                <c:pt idx="2526">
                  <c:v>7112.6597678424923</c:v>
                </c:pt>
                <c:pt idx="2527">
                  <c:v>7119.6047010924922</c:v>
                </c:pt>
                <c:pt idx="2528">
                  <c:v>7127.1961250424938</c:v>
                </c:pt>
                <c:pt idx="2529">
                  <c:v>7135.4716676424923</c:v>
                </c:pt>
                <c:pt idx="2530">
                  <c:v>7144.2659354174939</c:v>
                </c:pt>
                <c:pt idx="2531">
                  <c:v>7152.9691022174929</c:v>
                </c:pt>
                <c:pt idx="2532">
                  <c:v>7161.6322768674909</c:v>
                </c:pt>
                <c:pt idx="2533">
                  <c:v>7170.2561806174936</c:v>
                </c:pt>
                <c:pt idx="2534">
                  <c:v>7178.8169968674929</c:v>
                </c:pt>
                <c:pt idx="2535">
                  <c:v>7182.8797895674925</c:v>
                </c:pt>
                <c:pt idx="2536">
                  <c:v>7187.3158422424913</c:v>
                </c:pt>
                <c:pt idx="2537">
                  <c:v>7191.2772581424924</c:v>
                </c:pt>
                <c:pt idx="2538">
                  <c:v>7195.610056142491</c:v>
                </c:pt>
                <c:pt idx="2539">
                  <c:v>7200.3580911924919</c:v>
                </c:pt>
                <c:pt idx="2540">
                  <c:v>7205.5641164924918</c:v>
                </c:pt>
                <c:pt idx="2541">
                  <c:v>7211.2697204924916</c:v>
                </c:pt>
                <c:pt idx="2542">
                  <c:v>7217.515161892492</c:v>
                </c:pt>
                <c:pt idx="2543">
                  <c:v>7224.3391808924925</c:v>
                </c:pt>
                <c:pt idx="2544">
                  <c:v>7231.825692892492</c:v>
                </c:pt>
                <c:pt idx="2545">
                  <c:v>7239.9863024924916</c:v>
                </c:pt>
                <c:pt idx="2546">
                  <c:v>7248.1409025424928</c:v>
                </c:pt>
                <c:pt idx="2547">
                  <c:v>7251.4755726674903</c:v>
                </c:pt>
                <c:pt idx="2548">
                  <c:v>7255.1452686674911</c:v>
                </c:pt>
                <c:pt idx="2549">
                  <c:v>7259.1471861674891</c:v>
                </c:pt>
                <c:pt idx="2550">
                  <c:v>7263.546543967489</c:v>
                </c:pt>
                <c:pt idx="2551">
                  <c:v>7268.38478039249</c:v>
                </c:pt>
                <c:pt idx="2552">
                  <c:v>7270.2879767924887</c:v>
                </c:pt>
                <c:pt idx="2553">
                  <c:v>7272.3919367174894</c:v>
                </c:pt>
                <c:pt idx="2554">
                  <c:v>7274.6957316674907</c:v>
                </c:pt>
                <c:pt idx="2555">
                  <c:v>7277.2208808674895</c:v>
                </c:pt>
                <c:pt idx="2556">
                  <c:v>7279.98863916749</c:v>
                </c:pt>
                <c:pt idx="2557">
                  <c:v>7283.0424409674906</c:v>
                </c:pt>
                <c:pt idx="2558">
                  <c:v>7286.3804488549886</c:v>
                </c:pt>
                <c:pt idx="2559">
                  <c:v>7290.045317904991</c:v>
                </c:pt>
                <c:pt idx="2560">
                  <c:v>7294.0791404674901</c:v>
                </c:pt>
                <c:pt idx="2561">
                  <c:v>7298.4789479674873</c:v>
                </c:pt>
                <c:pt idx="2562">
                  <c:v>7303.3301182549894</c:v>
                </c:pt>
                <c:pt idx="2563">
                  <c:v>7308.6285682549897</c:v>
                </c:pt>
                <c:pt idx="2564">
                  <c:v>7314.4362217549888</c:v>
                </c:pt>
                <c:pt idx="2565">
                  <c:v>7320.8143815799885</c:v>
                </c:pt>
                <c:pt idx="2566">
                  <c:v>7327.801785579989</c:v>
                </c:pt>
                <c:pt idx="2567">
                  <c:v>7331.1987596799891</c:v>
                </c:pt>
                <c:pt idx="2568">
                  <c:v>7334.9158123299876</c:v>
                </c:pt>
                <c:pt idx="2569">
                  <c:v>7339.0165807674884</c:v>
                </c:pt>
                <c:pt idx="2570">
                  <c:v>7343.4994400424894</c:v>
                </c:pt>
                <c:pt idx="2571">
                  <c:v>7348.4277455424899</c:v>
                </c:pt>
                <c:pt idx="2572">
                  <c:v>7353.8432054549903</c:v>
                </c:pt>
                <c:pt idx="2573">
                  <c:v>7359.7878556049891</c:v>
                </c:pt>
                <c:pt idx="2574">
                  <c:v>7366.3044879674899</c:v>
                </c:pt>
                <c:pt idx="2575">
                  <c:v>7373.4800228924887</c:v>
                </c:pt>
                <c:pt idx="2576">
                  <c:v>7381.3176770174914</c:v>
                </c:pt>
                <c:pt idx="2577">
                  <c:v>7389.1585203299892</c:v>
                </c:pt>
                <c:pt idx="2578">
                  <c:v>7397.0544656924903</c:v>
                </c:pt>
                <c:pt idx="2579">
                  <c:v>7404.9727292424914</c:v>
                </c:pt>
                <c:pt idx="2580">
                  <c:v>7412.8595854924915</c:v>
                </c:pt>
                <c:pt idx="2581">
                  <c:v>7418.5856083424915</c:v>
                </c:pt>
                <c:pt idx="2582">
                  <c:v>7424.9118508549918</c:v>
                </c:pt>
                <c:pt idx="2583">
                  <c:v>7428.2997911799921</c:v>
                </c:pt>
                <c:pt idx="2584">
                  <c:v>7432.0555416799925</c:v>
                </c:pt>
                <c:pt idx="2585">
                  <c:v>7436.2077901924904</c:v>
                </c:pt>
                <c:pt idx="2586">
                  <c:v>7440.8098018674928</c:v>
                </c:pt>
                <c:pt idx="2587">
                  <c:v>7445.8957623674905</c:v>
                </c:pt>
                <c:pt idx="2588">
                  <c:v>7451.5492077674926</c:v>
                </c:pt>
                <c:pt idx="2589">
                  <c:v>7457.8371584174929</c:v>
                </c:pt>
                <c:pt idx="2590">
                  <c:v>7464.8341216424924</c:v>
                </c:pt>
                <c:pt idx="2591">
                  <c:v>7472.2664206424906</c:v>
                </c:pt>
                <c:pt idx="2592">
                  <c:v>7480.5956264674924</c:v>
                </c:pt>
                <c:pt idx="2593">
                  <c:v>7489.5322317174914</c:v>
                </c:pt>
                <c:pt idx="2594">
                  <c:v>7498.689268067491</c:v>
                </c:pt>
                <c:pt idx="2595">
                  <c:v>7508.0560224174887</c:v>
                </c:pt>
                <c:pt idx="2596">
                  <c:v>7517.6440237674924</c:v>
                </c:pt>
                <c:pt idx="2597">
                  <c:v>7527.4895235924914</c:v>
                </c:pt>
                <c:pt idx="2598">
                  <c:v>7537.573344042492</c:v>
                </c:pt>
                <c:pt idx="2599">
                  <c:v>7541.2875319674904</c:v>
                </c:pt>
                <c:pt idx="2600">
                  <c:v>7545.4301904174899</c:v>
                </c:pt>
                <c:pt idx="2601">
                  <c:v>7550.0126690174902</c:v>
                </c:pt>
                <c:pt idx="2602">
                  <c:v>7555.1339915674907</c:v>
                </c:pt>
                <c:pt idx="2603">
                  <c:v>7560.8104123174908</c:v>
                </c:pt>
                <c:pt idx="2604">
                  <c:v>7567.14852631749</c:v>
                </c:pt>
                <c:pt idx="2605">
                  <c:v>7574.2006724174908</c:v>
                </c:pt>
                <c:pt idx="2606">
                  <c:v>7582.0833459174937</c:v>
                </c:pt>
                <c:pt idx="2607">
                  <c:v>7590.8886710174884</c:v>
                </c:pt>
                <c:pt idx="2608">
                  <c:v>7600.7452887674908</c:v>
                </c:pt>
                <c:pt idx="2609">
                  <c:v>7611.7566868674903</c:v>
                </c:pt>
                <c:pt idx="2610">
                  <c:v>7623.67141366749</c:v>
                </c:pt>
                <c:pt idx="2611">
                  <c:v>7635.7513929924908</c:v>
                </c:pt>
                <c:pt idx="2612">
                  <c:v>7648.0500817924931</c:v>
                </c:pt>
                <c:pt idx="2613">
                  <c:v>7660.5221905924909</c:v>
                </c:pt>
                <c:pt idx="2614">
                  <c:v>7673.1546553924909</c:v>
                </c:pt>
                <c:pt idx="2615">
                  <c:v>7677.9999468924916</c:v>
                </c:pt>
                <c:pt idx="2616">
                  <c:v>7683.3877623924927</c:v>
                </c:pt>
                <c:pt idx="2617">
                  <c:v>7689.2891747924923</c:v>
                </c:pt>
                <c:pt idx="2618">
                  <c:v>7695.8505326174882</c:v>
                </c:pt>
                <c:pt idx="2619">
                  <c:v>7703.0794424924898</c:v>
                </c:pt>
                <c:pt idx="2620">
                  <c:v>7711.0899785924912</c:v>
                </c:pt>
                <c:pt idx="2621">
                  <c:v>7719.9265223924886</c:v>
                </c:pt>
                <c:pt idx="2622">
                  <c:v>7729.7411955424886</c:v>
                </c:pt>
                <c:pt idx="2623">
                  <c:v>7740.5442255424914</c:v>
                </c:pt>
                <c:pt idx="2624">
                  <c:v>7752.5260862674904</c:v>
                </c:pt>
                <c:pt idx="2625">
                  <c:v>7756.884783267491</c:v>
                </c:pt>
                <c:pt idx="2626">
                  <c:v>7761.6874349674927</c:v>
                </c:pt>
                <c:pt idx="2627">
                  <c:v>7766.9722825924891</c:v>
                </c:pt>
                <c:pt idx="2628">
                  <c:v>7772.8139385924915</c:v>
                </c:pt>
                <c:pt idx="2629">
                  <c:v>7779.2509801924898</c:v>
                </c:pt>
                <c:pt idx="2630">
                  <c:v>7786.3591595924918</c:v>
                </c:pt>
                <c:pt idx="2631">
                  <c:v>7794.1407732924918</c:v>
                </c:pt>
                <c:pt idx="2632">
                  <c:v>7802.7447719424899</c:v>
                </c:pt>
                <c:pt idx="2633">
                  <c:v>7812.246357242494</c:v>
                </c:pt>
                <c:pt idx="2634">
                  <c:v>7822.6829302924889</c:v>
                </c:pt>
                <c:pt idx="2635">
                  <c:v>7834.1646926424919</c:v>
                </c:pt>
                <c:pt idx="2636">
                  <c:v>7846.8376765674902</c:v>
                </c:pt>
                <c:pt idx="2637">
                  <c:v>7852.2708112674918</c:v>
                </c:pt>
                <c:pt idx="2638">
                  <c:v>7858.2585702174911</c:v>
                </c:pt>
                <c:pt idx="2639">
                  <c:v>7864.8372232674919</c:v>
                </c:pt>
                <c:pt idx="2640">
                  <c:v>7872.0796143674906</c:v>
                </c:pt>
                <c:pt idx="2641">
                  <c:v>7880.021063992489</c:v>
                </c:pt>
                <c:pt idx="2642">
                  <c:v>7888.7700908174911</c:v>
                </c:pt>
                <c:pt idx="2643">
                  <c:v>7898.397362917488</c:v>
                </c:pt>
                <c:pt idx="2644">
                  <c:v>7908.972085992491</c:v>
                </c:pt>
                <c:pt idx="2645">
                  <c:v>7920.5615581174889</c:v>
                </c:pt>
                <c:pt idx="2646">
                  <c:v>7933.3037364424918</c:v>
                </c:pt>
                <c:pt idx="2647">
                  <c:v>7946.7846712424889</c:v>
                </c:pt>
                <c:pt idx="2648">
                  <c:v>7960.2287600424916</c:v>
                </c:pt>
                <c:pt idx="2649">
                  <c:v>7973.6319548424917</c:v>
                </c:pt>
                <c:pt idx="2650">
                  <c:v>7987.1713792674927</c:v>
                </c:pt>
                <c:pt idx="2651">
                  <c:v>8000.6248894674918</c:v>
                </c:pt>
                <c:pt idx="2652">
                  <c:v>8014.0249711674915</c:v>
                </c:pt>
                <c:pt idx="2653">
                  <c:v>8027.3661373674913</c:v>
                </c:pt>
                <c:pt idx="2654">
                  <c:v>8040.6435985674934</c:v>
                </c:pt>
                <c:pt idx="2655">
                  <c:v>8053.8545182674907</c:v>
                </c:pt>
                <c:pt idx="2656">
                  <c:v>8067.0306873174941</c:v>
                </c:pt>
                <c:pt idx="2657">
                  <c:v>8080.1338882424925</c:v>
                </c:pt>
                <c:pt idx="2658">
                  <c:v>8093.1654731674907</c:v>
                </c:pt>
                <c:pt idx="2659">
                  <c:v>8106.0897668674925</c:v>
                </c:pt>
                <c:pt idx="2660">
                  <c:v>8118.9369170674945</c:v>
                </c:pt>
                <c:pt idx="2661">
                  <c:v>8131.7040407674913</c:v>
                </c:pt>
                <c:pt idx="2662">
                  <c:v>8144.423611192492</c:v>
                </c:pt>
                <c:pt idx="2663">
                  <c:v>8149.0406547924931</c:v>
                </c:pt>
                <c:pt idx="2664">
                  <c:v>8154.1199697924931</c:v>
                </c:pt>
                <c:pt idx="2665">
                  <c:v>8159.6913762924933</c:v>
                </c:pt>
                <c:pt idx="2666">
                  <c:v>8165.7838091424919</c:v>
                </c:pt>
                <c:pt idx="2667">
                  <c:v>8172.4922291424909</c:v>
                </c:pt>
                <c:pt idx="2668">
                  <c:v>8179.8092874174945</c:v>
                </c:pt>
                <c:pt idx="2669">
                  <c:v>8187.859562617492</c:v>
                </c:pt>
                <c:pt idx="2670">
                  <c:v>8196.6320828674907</c:v>
                </c:pt>
                <c:pt idx="2671">
                  <c:v>8206.2789906674898</c:v>
                </c:pt>
                <c:pt idx="2672">
                  <c:v>8208.936122767489</c:v>
                </c:pt>
                <c:pt idx="2673">
                  <c:v>8211.8834967674884</c:v>
                </c:pt>
                <c:pt idx="2674">
                  <c:v>8215.1195320424886</c:v>
                </c:pt>
                <c:pt idx="2675">
                  <c:v>8218.6750684424878</c:v>
                </c:pt>
                <c:pt idx="2676">
                  <c:v>8222.5479502174876</c:v>
                </c:pt>
                <c:pt idx="2677">
                  <c:v>8226.833079417489</c:v>
                </c:pt>
                <c:pt idx="2678">
                  <c:v>8231.4947158174891</c:v>
                </c:pt>
                <c:pt idx="2679">
                  <c:v>8236.6260592174895</c:v>
                </c:pt>
                <c:pt idx="2680">
                  <c:v>8242.2545360924869</c:v>
                </c:pt>
                <c:pt idx="2681">
                  <c:v>8248.4386131424872</c:v>
                </c:pt>
                <c:pt idx="2682">
                  <c:v>8255.2032628424877</c:v>
                </c:pt>
                <c:pt idx="2683">
                  <c:v>8262.5720700424881</c:v>
                </c:pt>
                <c:pt idx="2684">
                  <c:v>8270.6933599924887</c:v>
                </c:pt>
                <c:pt idx="2685">
                  <c:v>8279.5543569424899</c:v>
                </c:pt>
                <c:pt idx="2686">
                  <c:v>8289.2342541924882</c:v>
                </c:pt>
                <c:pt idx="2687">
                  <c:v>8299.808314667489</c:v>
                </c:pt>
                <c:pt idx="2688">
                  <c:v>8311.2859349674909</c:v>
                </c:pt>
                <c:pt idx="2689">
                  <c:v>8322.7012938674907</c:v>
                </c:pt>
                <c:pt idx="2690">
                  <c:v>8334.0235735174901</c:v>
                </c:pt>
                <c:pt idx="2691">
                  <c:v>8339.8599859174901</c:v>
                </c:pt>
                <c:pt idx="2692">
                  <c:v>8346.23925071749</c:v>
                </c:pt>
                <c:pt idx="2693">
                  <c:v>8353.2425385924889</c:v>
                </c:pt>
                <c:pt idx="2694">
                  <c:v>8360.8892006424903</c:v>
                </c:pt>
                <c:pt idx="2695">
                  <c:v>8369.2556915424902</c:v>
                </c:pt>
                <c:pt idx="2696">
                  <c:v>8378.38581774249</c:v>
                </c:pt>
                <c:pt idx="2697">
                  <c:v>8388.3492302924878</c:v>
                </c:pt>
                <c:pt idx="2698">
                  <c:v>8399.1827208924897</c:v>
                </c:pt>
                <c:pt idx="2699">
                  <c:v>8409.9240444924908</c:v>
                </c:pt>
                <c:pt idx="2700">
                  <c:v>8420.5453476174916</c:v>
                </c:pt>
                <c:pt idx="2701">
                  <c:v>8426.4816427174901</c:v>
                </c:pt>
                <c:pt idx="2702">
                  <c:v>8432.9756939174913</c:v>
                </c:pt>
                <c:pt idx="2703">
                  <c:v>8440.1015435174922</c:v>
                </c:pt>
                <c:pt idx="2704">
                  <c:v>8447.8752258674904</c:v>
                </c:pt>
                <c:pt idx="2705">
                  <c:v>8456.3656883924905</c:v>
                </c:pt>
                <c:pt idx="2706">
                  <c:v>8465.6383723924901</c:v>
                </c:pt>
                <c:pt idx="2707">
                  <c:v>8475.7276400674891</c:v>
                </c:pt>
                <c:pt idx="2708">
                  <c:v>8485.8371683924888</c:v>
                </c:pt>
                <c:pt idx="2709">
                  <c:v>8495.8326489924893</c:v>
                </c:pt>
                <c:pt idx="2710">
                  <c:v>8505.7678619424878</c:v>
                </c:pt>
                <c:pt idx="2711">
                  <c:v>8515.6429134924874</c:v>
                </c:pt>
                <c:pt idx="2712">
                  <c:v>8525.4321590424897</c:v>
                </c:pt>
                <c:pt idx="2713">
                  <c:v>8535.1363545924887</c:v>
                </c:pt>
                <c:pt idx="2714">
                  <c:v>8544.7817056174863</c:v>
                </c:pt>
                <c:pt idx="2715">
                  <c:v>8554.3181164174894</c:v>
                </c:pt>
                <c:pt idx="2716">
                  <c:v>8563.7718869674882</c:v>
                </c:pt>
                <c:pt idx="2717">
                  <c:v>8573.1438677674869</c:v>
                </c:pt>
                <c:pt idx="2718">
                  <c:v>8582.4350038174871</c:v>
                </c:pt>
                <c:pt idx="2719">
                  <c:v>8591.6462401174886</c:v>
                </c:pt>
                <c:pt idx="2720">
                  <c:v>8600.754362192487</c:v>
                </c:pt>
                <c:pt idx="2721">
                  <c:v>8609.7607747924885</c:v>
                </c:pt>
                <c:pt idx="2722">
                  <c:v>8618.7143268674863</c:v>
                </c:pt>
                <c:pt idx="2723">
                  <c:v>8627.5449581174871</c:v>
                </c:pt>
                <c:pt idx="2724">
                  <c:v>8636.3245017174886</c:v>
                </c:pt>
                <c:pt idx="2725">
                  <c:v>8645.0071954674895</c:v>
                </c:pt>
                <c:pt idx="2726">
                  <c:v>8653.640240067487</c:v>
                </c:pt>
                <c:pt idx="2727">
                  <c:v>8662.1786056924866</c:v>
                </c:pt>
                <c:pt idx="2728">
                  <c:v>8665.4610939424892</c:v>
                </c:pt>
                <c:pt idx="2729">
                  <c:v>8667.8540677924866</c:v>
                </c:pt>
                <c:pt idx="2730">
                  <c:v>8670.4888609924874</c:v>
                </c:pt>
                <c:pt idx="2731">
                  <c:v>8673.3860252299855</c:v>
                </c:pt>
                <c:pt idx="2732">
                  <c:v>8676.5656768049885</c:v>
                </c:pt>
                <c:pt idx="2733">
                  <c:v>8680.0474135049863</c:v>
                </c:pt>
                <c:pt idx="2734">
                  <c:v>8683.8502547174867</c:v>
                </c:pt>
                <c:pt idx="2735">
                  <c:v>8688.0368622299866</c:v>
                </c:pt>
                <c:pt idx="2736">
                  <c:v>8692.6023998924866</c:v>
                </c:pt>
                <c:pt idx="2737">
                  <c:v>8697.6292332799858</c:v>
                </c:pt>
                <c:pt idx="2738">
                  <c:v>8703.1103547924868</c:v>
                </c:pt>
                <c:pt idx="2739">
                  <c:v>8709.1030634424878</c:v>
                </c:pt>
                <c:pt idx="2740">
                  <c:v>8715.6625322424861</c:v>
                </c:pt>
                <c:pt idx="2741">
                  <c:v>8722.820072917486</c:v>
                </c:pt>
                <c:pt idx="2742">
                  <c:v>8730.6259840049843</c:v>
                </c:pt>
                <c:pt idx="2743">
                  <c:v>8733.7354952174846</c:v>
                </c:pt>
                <c:pt idx="2744">
                  <c:v>8737.1511173924846</c:v>
                </c:pt>
                <c:pt idx="2745">
                  <c:v>8740.8696218924833</c:v>
                </c:pt>
                <c:pt idx="2746">
                  <c:v>8744.9501748299845</c:v>
                </c:pt>
                <c:pt idx="2747">
                  <c:v>8749.4298610799833</c:v>
                </c:pt>
                <c:pt idx="2748">
                  <c:v>8754.3446219174839</c:v>
                </c:pt>
                <c:pt idx="2749">
                  <c:v>8759.7084609174817</c:v>
                </c:pt>
                <c:pt idx="2750">
                  <c:v>8765.5752647174832</c:v>
                </c:pt>
                <c:pt idx="2751">
                  <c:v>8771.976496192483</c:v>
                </c:pt>
                <c:pt idx="2752">
                  <c:v>8778.9822306674832</c:v>
                </c:pt>
                <c:pt idx="2753">
                  <c:v>8782.7881307549833</c:v>
                </c:pt>
                <c:pt idx="2754">
                  <c:v>8786.9397149924844</c:v>
                </c:pt>
                <c:pt idx="2755">
                  <c:v>8791.492276492485</c:v>
                </c:pt>
                <c:pt idx="2756">
                  <c:v>8796.4798190549845</c:v>
                </c:pt>
                <c:pt idx="2757">
                  <c:v>8799.4879085549837</c:v>
                </c:pt>
                <c:pt idx="2758">
                  <c:v>8802.7625656549844</c:v>
                </c:pt>
                <c:pt idx="2759">
                  <c:v>8806.3795870549857</c:v>
                </c:pt>
                <c:pt idx="2760">
                  <c:v>8810.3156117674862</c:v>
                </c:pt>
                <c:pt idx="2761">
                  <c:v>8814.6445673674862</c:v>
                </c:pt>
                <c:pt idx="2762">
                  <c:v>8819.3805860174853</c:v>
                </c:pt>
                <c:pt idx="2763">
                  <c:v>8824.575507292484</c:v>
                </c:pt>
                <c:pt idx="2764">
                  <c:v>8830.2410855424841</c:v>
                </c:pt>
                <c:pt idx="2765">
                  <c:v>8836.4451364799861</c:v>
                </c:pt>
                <c:pt idx="2766">
                  <c:v>8843.215088129984</c:v>
                </c:pt>
                <c:pt idx="2767">
                  <c:v>8850.2013520299843</c:v>
                </c:pt>
                <c:pt idx="2768">
                  <c:v>8857.1195611549847</c:v>
                </c:pt>
                <c:pt idx="2769">
                  <c:v>8860.0404342924867</c:v>
                </c:pt>
                <c:pt idx="2770">
                  <c:v>8863.2304494924865</c:v>
                </c:pt>
                <c:pt idx="2771">
                  <c:v>8866.7423168674868</c:v>
                </c:pt>
                <c:pt idx="2772">
                  <c:v>8870.5725614674866</c:v>
                </c:pt>
                <c:pt idx="2773">
                  <c:v>8872.2803030299856</c:v>
                </c:pt>
                <c:pt idx="2774">
                  <c:v>8874.1499120299868</c:v>
                </c:pt>
                <c:pt idx="2775">
                  <c:v>8876.1987280299873</c:v>
                </c:pt>
                <c:pt idx="2776">
                  <c:v>8878.4621046799857</c:v>
                </c:pt>
                <c:pt idx="2777">
                  <c:v>8880.9385694799857</c:v>
                </c:pt>
                <c:pt idx="2778">
                  <c:v>8883.644625529987</c:v>
                </c:pt>
                <c:pt idx="2779">
                  <c:v>8886.6326311549856</c:v>
                </c:pt>
                <c:pt idx="2780">
                  <c:v>8889.9000341049868</c:v>
                </c:pt>
                <c:pt idx="2781">
                  <c:v>8893.4799495799853</c:v>
                </c:pt>
                <c:pt idx="2782">
                  <c:v>8897.4047389174866</c:v>
                </c:pt>
                <c:pt idx="2783">
                  <c:v>8901.7058990549849</c:v>
                </c:pt>
                <c:pt idx="2784">
                  <c:v>8906.4139486799868</c:v>
                </c:pt>
                <c:pt idx="2785">
                  <c:v>8911.5582903299874</c:v>
                </c:pt>
                <c:pt idx="2786">
                  <c:v>8917.2022327049872</c:v>
                </c:pt>
                <c:pt idx="2787">
                  <c:v>8923.3546075049871</c:v>
                </c:pt>
                <c:pt idx="2788">
                  <c:v>8929.7808091299848</c:v>
                </c:pt>
                <c:pt idx="2789">
                  <c:v>8931.8042773299858</c:v>
                </c:pt>
                <c:pt idx="2790">
                  <c:v>8934.0133029299868</c:v>
                </c:pt>
                <c:pt idx="2791">
                  <c:v>8936.4582482799851</c:v>
                </c:pt>
                <c:pt idx="2792">
                  <c:v>8939.1202279674853</c:v>
                </c:pt>
                <c:pt idx="2793">
                  <c:v>8942.0487910674838</c:v>
                </c:pt>
                <c:pt idx="2794">
                  <c:v>8945.2586443174841</c:v>
                </c:pt>
                <c:pt idx="2795">
                  <c:v>8948.7640381674828</c:v>
                </c:pt>
                <c:pt idx="2796">
                  <c:v>8952.6295672674823</c:v>
                </c:pt>
                <c:pt idx="2797">
                  <c:v>8956.8510797674844</c:v>
                </c:pt>
                <c:pt idx="2798">
                  <c:v>8961.4743694549834</c:v>
                </c:pt>
                <c:pt idx="2799">
                  <c:v>8964.8903469049856</c:v>
                </c:pt>
                <c:pt idx="2800">
                  <c:v>8968.6279381049844</c:v>
                </c:pt>
                <c:pt idx="2801">
                  <c:v>8972.7333189299843</c:v>
                </c:pt>
                <c:pt idx="2802">
                  <c:v>8977.2350447299832</c:v>
                </c:pt>
                <c:pt idx="2803">
                  <c:v>8982.1606847674848</c:v>
                </c:pt>
                <c:pt idx="2804">
                  <c:v>8987.536690867486</c:v>
                </c:pt>
                <c:pt idx="2805">
                  <c:v>8989.8879174674839</c:v>
                </c:pt>
                <c:pt idx="2806">
                  <c:v>8992.4777889674842</c:v>
                </c:pt>
                <c:pt idx="2807">
                  <c:v>8995.3044733424849</c:v>
                </c:pt>
                <c:pt idx="2808">
                  <c:v>8998.4145085424843</c:v>
                </c:pt>
                <c:pt idx="2809">
                  <c:v>9001.8214305924866</c:v>
                </c:pt>
                <c:pt idx="2810">
                  <c:v>9005.5543830924853</c:v>
                </c:pt>
                <c:pt idx="2811">
                  <c:v>9009.6417780924858</c:v>
                </c:pt>
                <c:pt idx="2812">
                  <c:v>9014.1271598049861</c:v>
                </c:pt>
                <c:pt idx="2813">
                  <c:v>9019.0370191674847</c:v>
                </c:pt>
                <c:pt idx="2814">
                  <c:v>9024.3967659549853</c:v>
                </c:pt>
                <c:pt idx="2815">
                  <c:v>9030.2777616799849</c:v>
                </c:pt>
                <c:pt idx="2816">
                  <c:v>9036.1255415299838</c:v>
                </c:pt>
                <c:pt idx="2817">
                  <c:v>9041.9405309299837</c:v>
                </c:pt>
                <c:pt idx="2818">
                  <c:v>9047.7385793674839</c:v>
                </c:pt>
                <c:pt idx="2819">
                  <c:v>9053.5045418674836</c:v>
                </c:pt>
                <c:pt idx="2820">
                  <c:v>9059.2235441674839</c:v>
                </c:pt>
                <c:pt idx="2821">
                  <c:v>9064.9265722924847</c:v>
                </c:pt>
                <c:pt idx="2822">
                  <c:v>9070.5987144799856</c:v>
                </c:pt>
                <c:pt idx="2823">
                  <c:v>9076.255380679986</c:v>
                </c:pt>
                <c:pt idx="2824">
                  <c:v>9081.8817976799855</c:v>
                </c:pt>
                <c:pt idx="2825">
                  <c:v>9087.4931834924864</c:v>
                </c:pt>
                <c:pt idx="2826">
                  <c:v>9093.0749041174859</c:v>
                </c:pt>
                <c:pt idx="2827">
                  <c:v>9098.6125757174868</c:v>
                </c:pt>
                <c:pt idx="2828">
                  <c:v>9103.3027397174865</c:v>
                </c:pt>
                <c:pt idx="2829">
                  <c:v>9108.4380589174853</c:v>
                </c:pt>
                <c:pt idx="2830">
                  <c:v>9113.9251636174868</c:v>
                </c:pt>
                <c:pt idx="2831">
                  <c:v>9119.3840742424873</c:v>
                </c:pt>
                <c:pt idx="2832">
                  <c:v>9123.2231237299875</c:v>
                </c:pt>
                <c:pt idx="2833">
                  <c:v>9127.4487258549871</c:v>
                </c:pt>
                <c:pt idx="2834">
                  <c:v>9132.0704886549865</c:v>
                </c:pt>
                <c:pt idx="2835">
                  <c:v>9137.1256797549868</c:v>
                </c:pt>
                <c:pt idx="2836">
                  <c:v>9141.3388670799868</c:v>
                </c:pt>
                <c:pt idx="2837">
                  <c:v>9145.9710637049884</c:v>
                </c:pt>
                <c:pt idx="2838">
                  <c:v>9151.0307314049878</c:v>
                </c:pt>
                <c:pt idx="2839">
                  <c:v>9156.3586525299888</c:v>
                </c:pt>
                <c:pt idx="2840">
                  <c:v>9160.4965278049895</c:v>
                </c:pt>
                <c:pt idx="2841">
                  <c:v>9164.7701793424894</c:v>
                </c:pt>
                <c:pt idx="2842">
                  <c:v>9169.4665293799899</c:v>
                </c:pt>
                <c:pt idx="2843">
                  <c:v>9174.5935644799902</c:v>
                </c:pt>
                <c:pt idx="2844">
                  <c:v>9179.8455852924908</c:v>
                </c:pt>
                <c:pt idx="2845">
                  <c:v>9185.085207192491</c:v>
                </c:pt>
                <c:pt idx="2846">
                  <c:v>9190.272005592491</c:v>
                </c:pt>
                <c:pt idx="2847">
                  <c:v>9195.4333543924913</c:v>
                </c:pt>
                <c:pt idx="2848">
                  <c:v>9200.582791954992</c:v>
                </c:pt>
                <c:pt idx="2849">
                  <c:v>9205.7070408924919</c:v>
                </c:pt>
                <c:pt idx="2850">
                  <c:v>9210.8194999174921</c:v>
                </c:pt>
                <c:pt idx="2851">
                  <c:v>9215.9070040424922</c:v>
                </c:pt>
                <c:pt idx="2852">
                  <c:v>9220.956601479993</c:v>
                </c:pt>
                <c:pt idx="2853">
                  <c:v>9225.9946879549934</c:v>
                </c:pt>
                <c:pt idx="2854">
                  <c:v>9231.0082779049935</c:v>
                </c:pt>
                <c:pt idx="2855">
                  <c:v>9235.9974919549932</c:v>
                </c:pt>
                <c:pt idx="2856">
                  <c:v>9240.9753084799941</c:v>
                </c:pt>
                <c:pt idx="2857">
                  <c:v>9245.9289133174934</c:v>
                </c:pt>
                <c:pt idx="2858">
                  <c:v>9250.8711457674926</c:v>
                </c:pt>
                <c:pt idx="2859">
                  <c:v>9255.7893076674936</c:v>
                </c:pt>
                <c:pt idx="2860">
                  <c:v>9257.469647954993</c:v>
                </c:pt>
                <c:pt idx="2861">
                  <c:v>9259.3235972549919</c:v>
                </c:pt>
                <c:pt idx="2862">
                  <c:v>9261.362766179991</c:v>
                </c:pt>
                <c:pt idx="2863">
                  <c:v>9263.5859990174904</c:v>
                </c:pt>
                <c:pt idx="2864">
                  <c:v>9266.0295830174909</c:v>
                </c:pt>
                <c:pt idx="2865">
                  <c:v>9268.7168465174909</c:v>
                </c:pt>
                <c:pt idx="2866">
                  <c:v>9271.6706871299921</c:v>
                </c:pt>
                <c:pt idx="2867">
                  <c:v>9274.9010831299911</c:v>
                </c:pt>
                <c:pt idx="2868">
                  <c:v>9278.442335129992</c:v>
                </c:pt>
                <c:pt idx="2869">
                  <c:v>9282.3156232549918</c:v>
                </c:pt>
                <c:pt idx="2870">
                  <c:v>9286.5659391549907</c:v>
                </c:pt>
                <c:pt idx="2871">
                  <c:v>9291.224845254992</c:v>
                </c:pt>
                <c:pt idx="2872">
                  <c:v>9295.9707113799905</c:v>
                </c:pt>
                <c:pt idx="2873">
                  <c:v>9300.6932847549906</c:v>
                </c:pt>
                <c:pt idx="2874">
                  <c:v>9305.4046832424901</c:v>
                </c:pt>
                <c:pt idx="2875">
                  <c:v>9310.0808904924907</c:v>
                </c:pt>
                <c:pt idx="2876">
                  <c:v>9314.7459701424905</c:v>
                </c:pt>
                <c:pt idx="2877">
                  <c:v>9319.3879905674912</c:v>
                </c:pt>
                <c:pt idx="2878">
                  <c:v>9324.0070104174902</c:v>
                </c:pt>
                <c:pt idx="2879">
                  <c:v>9328.6148430174908</c:v>
                </c:pt>
                <c:pt idx="2880">
                  <c:v>9333.1997338174915</c:v>
                </c:pt>
                <c:pt idx="2881">
                  <c:v>9337.7617612174909</c:v>
                </c:pt>
                <c:pt idx="2882">
                  <c:v>9342.3009987174901</c:v>
                </c:pt>
                <c:pt idx="2883">
                  <c:v>9346.8290219049904</c:v>
                </c:pt>
                <c:pt idx="2884">
                  <c:v>9351.33431004249</c:v>
                </c:pt>
                <c:pt idx="2885">
                  <c:v>9355.8169466424897</c:v>
                </c:pt>
                <c:pt idx="2886">
                  <c:v>9360.27702012999</c:v>
                </c:pt>
                <c:pt idx="2887">
                  <c:v>9364.7145992799906</c:v>
                </c:pt>
                <c:pt idx="2888">
                  <c:v>9369.1297430424911</c:v>
                </c:pt>
                <c:pt idx="2889">
                  <c:v>9373.5448654174907</c:v>
                </c:pt>
                <c:pt idx="2890">
                  <c:v>9377.9264458424914</c:v>
                </c:pt>
                <c:pt idx="2891">
                  <c:v>9382.2967949674912</c:v>
                </c:pt>
                <c:pt idx="2892">
                  <c:v>9386.6448759674913</c:v>
                </c:pt>
                <c:pt idx="2893">
                  <c:v>9390.9707727799905</c:v>
                </c:pt>
                <c:pt idx="2894">
                  <c:v>9395.2854551299915</c:v>
                </c:pt>
                <c:pt idx="2895">
                  <c:v>9399.5780307799905</c:v>
                </c:pt>
                <c:pt idx="2896">
                  <c:v>9401.9424807049909</c:v>
                </c:pt>
                <c:pt idx="2897">
                  <c:v>9404.5366770049895</c:v>
                </c:pt>
                <c:pt idx="2898">
                  <c:v>9407.3905511049888</c:v>
                </c:pt>
                <c:pt idx="2899">
                  <c:v>9410.5120201549889</c:v>
                </c:pt>
                <c:pt idx="2900">
                  <c:v>9413.9298114799876</c:v>
                </c:pt>
                <c:pt idx="2901">
                  <c:v>9415.8612682799885</c:v>
                </c:pt>
                <c:pt idx="2902">
                  <c:v>9417.9890341799892</c:v>
                </c:pt>
                <c:pt idx="2903">
                  <c:v>9420.3220869799898</c:v>
                </c:pt>
                <c:pt idx="2904">
                  <c:v>9422.8691037049903</c:v>
                </c:pt>
                <c:pt idx="2905">
                  <c:v>9425.6803768049904</c:v>
                </c:pt>
                <c:pt idx="2906">
                  <c:v>9428.7426406674895</c:v>
                </c:pt>
                <c:pt idx="2907">
                  <c:v>9432.1152498174906</c:v>
                </c:pt>
                <c:pt idx="2908">
                  <c:v>9435.7941547549908</c:v>
                </c:pt>
                <c:pt idx="2909">
                  <c:v>9439.8263520299915</c:v>
                </c:pt>
                <c:pt idx="2910">
                  <c:v>9443.9913893049907</c:v>
                </c:pt>
                <c:pt idx="2911">
                  <c:v>9448.1342589799915</c:v>
                </c:pt>
                <c:pt idx="2912">
                  <c:v>9452.2651919674918</c:v>
                </c:pt>
                <c:pt idx="2913">
                  <c:v>9456.3740452049915</c:v>
                </c:pt>
                <c:pt idx="2914">
                  <c:v>9460.470926204991</c:v>
                </c:pt>
                <c:pt idx="2915">
                  <c:v>9464.5458160049911</c:v>
                </c:pt>
                <c:pt idx="2916">
                  <c:v>9468.5987911049924</c:v>
                </c:pt>
                <c:pt idx="2917">
                  <c:v>9472.6398133549919</c:v>
                </c:pt>
                <c:pt idx="2918">
                  <c:v>9476.629626104992</c:v>
                </c:pt>
                <c:pt idx="2919">
                  <c:v>9478.4796478799908</c:v>
                </c:pt>
                <c:pt idx="2920">
                  <c:v>9479.866567204992</c:v>
                </c:pt>
                <c:pt idx="2921">
                  <c:v>9481.3969541424922</c:v>
                </c:pt>
                <c:pt idx="2922">
                  <c:v>9483.0698992424932</c:v>
                </c:pt>
                <c:pt idx="2923">
                  <c:v>9484.9134882424933</c:v>
                </c:pt>
                <c:pt idx="2924">
                  <c:v>9486.9264108424923</c:v>
                </c:pt>
                <c:pt idx="2925">
                  <c:v>9489.1457814674923</c:v>
                </c:pt>
                <c:pt idx="2926">
                  <c:v>9491.5696812674923</c:v>
                </c:pt>
                <c:pt idx="2927">
                  <c:v>9494.2342834674928</c:v>
                </c:pt>
                <c:pt idx="2928">
                  <c:v>9497.1463967799937</c:v>
                </c:pt>
                <c:pt idx="2929">
                  <c:v>9500.3408789799942</c:v>
                </c:pt>
                <c:pt idx="2930">
                  <c:v>9503.8327213674929</c:v>
                </c:pt>
                <c:pt idx="2931">
                  <c:v>9505.8123231174923</c:v>
                </c:pt>
                <c:pt idx="2932">
                  <c:v>9507.974133367492</c:v>
                </c:pt>
                <c:pt idx="2933">
                  <c:v>9510.3538530174919</c:v>
                </c:pt>
                <c:pt idx="2934">
                  <c:v>9512.9585586549929</c:v>
                </c:pt>
                <c:pt idx="2935">
                  <c:v>9515.8135243424931</c:v>
                </c:pt>
                <c:pt idx="2936">
                  <c:v>9518.9340727299932</c:v>
                </c:pt>
                <c:pt idx="2937">
                  <c:v>9522.3532922049926</c:v>
                </c:pt>
                <c:pt idx="2938">
                  <c:v>9526.1031780299927</c:v>
                </c:pt>
                <c:pt idx="2939">
                  <c:v>9529.8417015299929</c:v>
                </c:pt>
                <c:pt idx="2940">
                  <c:v>9533.5597199049935</c:v>
                </c:pt>
                <c:pt idx="2941">
                  <c:v>9537.2753573549926</c:v>
                </c:pt>
                <c:pt idx="2942">
                  <c:v>9540.9616163549927</c:v>
                </c:pt>
                <c:pt idx="2943">
                  <c:v>9544.6454421299932</c:v>
                </c:pt>
                <c:pt idx="2944">
                  <c:v>9548.300077829992</c:v>
                </c:pt>
                <c:pt idx="2945">
                  <c:v>9551.9433057049919</c:v>
                </c:pt>
                <c:pt idx="2946">
                  <c:v>9555.5488186174916</c:v>
                </c:pt>
                <c:pt idx="2947">
                  <c:v>9559.1430963174917</c:v>
                </c:pt>
                <c:pt idx="2948">
                  <c:v>9562.7261087924908</c:v>
                </c:pt>
                <c:pt idx="2949">
                  <c:v>9566.2892146674913</c:v>
                </c:pt>
                <c:pt idx="2950">
                  <c:v>9569.84107074249</c:v>
                </c:pt>
                <c:pt idx="2951">
                  <c:v>9573.3731169174898</c:v>
                </c:pt>
                <c:pt idx="2952">
                  <c:v>9576.8939042924903</c:v>
                </c:pt>
                <c:pt idx="2953">
                  <c:v>9580.4033946924901</c:v>
                </c:pt>
                <c:pt idx="2954">
                  <c:v>9583.8931666924909</c:v>
                </c:pt>
                <c:pt idx="2955">
                  <c:v>9587.3799763924908</c:v>
                </c:pt>
                <c:pt idx="2956">
                  <c:v>9590.8470826174907</c:v>
                </c:pt>
                <c:pt idx="2957">
                  <c:v>9594.3027746424905</c:v>
                </c:pt>
                <c:pt idx="2958">
                  <c:v>9597.7388627049895</c:v>
                </c:pt>
                <c:pt idx="2959">
                  <c:v>9601.14734442999</c:v>
                </c:pt>
                <c:pt idx="2960">
                  <c:v>9604.5284898924892</c:v>
                </c:pt>
                <c:pt idx="2961">
                  <c:v>9607.8906305799901</c:v>
                </c:pt>
                <c:pt idx="2962">
                  <c:v>9611.22592617999</c:v>
                </c:pt>
                <c:pt idx="2963">
                  <c:v>9614.5346589299897</c:v>
                </c:pt>
                <c:pt idx="2964">
                  <c:v>9617.8092017049894</c:v>
                </c:pt>
                <c:pt idx="2965">
                  <c:v>9621.0578114049895</c:v>
                </c:pt>
                <c:pt idx="2966">
                  <c:v>9624.2729135299887</c:v>
                </c:pt>
                <c:pt idx="2967">
                  <c:v>9627.4704881549878</c:v>
                </c:pt>
                <c:pt idx="2968">
                  <c:v>9630.6197692549867</c:v>
                </c:pt>
                <c:pt idx="2969">
                  <c:v>9633.7522216549878</c:v>
                </c:pt>
                <c:pt idx="2970">
                  <c:v>9636.8450501924872</c:v>
                </c:pt>
                <c:pt idx="2971">
                  <c:v>9639.9139684424881</c:v>
                </c:pt>
                <c:pt idx="2972">
                  <c:v>9642.9592526674878</c:v>
                </c:pt>
                <c:pt idx="2973">
                  <c:v>9645.9736029049873</c:v>
                </c:pt>
                <c:pt idx="2974">
                  <c:v>9648.9648515049867</c:v>
                </c:pt>
                <c:pt idx="2975">
                  <c:v>9651.9332453174866</c:v>
                </c:pt>
                <c:pt idx="2976">
                  <c:v>9654.8790299174852</c:v>
                </c:pt>
                <c:pt idx="2977">
                  <c:v>9657.795063317486</c:v>
                </c:pt>
                <c:pt idx="2978">
                  <c:v>9660.6964005174868</c:v>
                </c:pt>
                <c:pt idx="2979">
                  <c:v>9663.5685453174865</c:v>
                </c:pt>
                <c:pt idx="2980">
                  <c:v>9666.4191063799863</c:v>
                </c:pt>
                <c:pt idx="2981">
                  <c:v>9669.2410971549853</c:v>
                </c:pt>
                <c:pt idx="2982">
                  <c:v>9672.0348549924856</c:v>
                </c:pt>
                <c:pt idx="2983">
                  <c:v>9674.7935157924858</c:v>
                </c:pt>
                <c:pt idx="2984">
                  <c:v>9677.5317647174852</c:v>
                </c:pt>
                <c:pt idx="2985">
                  <c:v>9680.2427368799854</c:v>
                </c:pt>
                <c:pt idx="2986">
                  <c:v>9682.9267438174866</c:v>
                </c:pt>
                <c:pt idx="2987">
                  <c:v>9685.584094292486</c:v>
                </c:pt>
                <c:pt idx="2988">
                  <c:v>9688.2150989799866</c:v>
                </c:pt>
                <c:pt idx="2989">
                  <c:v>9689.3968695049862</c:v>
                </c:pt>
                <c:pt idx="2990">
                  <c:v>9690.7017297924867</c:v>
                </c:pt>
                <c:pt idx="2991">
                  <c:v>9691.7880552924853</c:v>
                </c:pt>
                <c:pt idx="2992">
                  <c:v>9692.9904096174851</c:v>
                </c:pt>
                <c:pt idx="2993">
                  <c:v>9694.3011175299853</c:v>
                </c:pt>
                <c:pt idx="2994">
                  <c:v>9695.7470709674853</c:v>
                </c:pt>
                <c:pt idx="2995">
                  <c:v>9697.3272654299853</c:v>
                </c:pt>
                <c:pt idx="2996">
                  <c:v>9699.0680793674856</c:v>
                </c:pt>
                <c:pt idx="2997">
                  <c:v>9700.570739654986</c:v>
                </c:pt>
                <c:pt idx="2998">
                  <c:v>9702.226679104986</c:v>
                </c:pt>
                <c:pt idx="2999">
                  <c:v>9704.0413843049864</c:v>
                </c:pt>
                <c:pt idx="3000">
                  <c:v>9706.0269295549861</c:v>
                </c:pt>
                <c:pt idx="3001">
                  <c:v>9708.2085681049866</c:v>
                </c:pt>
                <c:pt idx="3002">
                  <c:v>9710.5974751549857</c:v>
                </c:pt>
                <c:pt idx="3003">
                  <c:v>9713.016661654985</c:v>
                </c:pt>
                <c:pt idx="3004">
                  <c:v>9715.4256286549844</c:v>
                </c:pt>
                <c:pt idx="3005">
                  <c:v>9717.8178116924846</c:v>
                </c:pt>
                <c:pt idx="3006">
                  <c:v>9720.1999965799841</c:v>
                </c:pt>
                <c:pt idx="3007">
                  <c:v>9722.5590391924834</c:v>
                </c:pt>
                <c:pt idx="3008">
                  <c:v>9724.9082955424838</c:v>
                </c:pt>
                <c:pt idx="3009">
                  <c:v>9727.2413370924842</c:v>
                </c:pt>
                <c:pt idx="3010">
                  <c:v>9729.5518065924844</c:v>
                </c:pt>
                <c:pt idx="3011">
                  <c:v>9731.8463992549841</c:v>
                </c:pt>
                <c:pt idx="3012">
                  <c:v>9734.1187776424849</c:v>
                </c:pt>
                <c:pt idx="3013">
                  <c:v>9736.3755776424841</c:v>
                </c:pt>
                <c:pt idx="3014">
                  <c:v>9738.6169385299854</c:v>
                </c:pt>
                <c:pt idx="3015">
                  <c:v>9740.8429988299849</c:v>
                </c:pt>
                <c:pt idx="3016">
                  <c:v>9743.0475075549839</c:v>
                </c:pt>
                <c:pt idx="3017">
                  <c:v>9745.2433273549832</c:v>
                </c:pt>
                <c:pt idx="3018">
                  <c:v>9747.4178889549821</c:v>
                </c:pt>
                <c:pt idx="3019">
                  <c:v>9749.5839494549818</c:v>
                </c:pt>
                <c:pt idx="3020">
                  <c:v>9751.7352969049825</c:v>
                </c:pt>
                <c:pt idx="3021">
                  <c:v>9753.8720445049821</c:v>
                </c:pt>
                <c:pt idx="3022">
                  <c:v>9755.9943091549812</c:v>
                </c:pt>
                <c:pt idx="3023">
                  <c:v>9758.1021986549822</c:v>
                </c:pt>
                <c:pt idx="3024">
                  <c:v>9760.2019961549813</c:v>
                </c:pt>
                <c:pt idx="3025">
                  <c:v>9762.287604667481</c:v>
                </c:pt>
                <c:pt idx="3026">
                  <c:v>9764.3591221674815</c:v>
                </c:pt>
                <c:pt idx="3027">
                  <c:v>9766.4227600424801</c:v>
                </c:pt>
                <c:pt idx="3028">
                  <c:v>9768.4724867174809</c:v>
                </c:pt>
                <c:pt idx="3029">
                  <c:v>9770.5144581799814</c:v>
                </c:pt>
                <c:pt idx="3030">
                  <c:v>9772.5487291924819</c:v>
                </c:pt>
                <c:pt idx="3031">
                  <c:v>9774.5753460924825</c:v>
                </c:pt>
                <c:pt idx="3032">
                  <c:v>9776.5823855299823</c:v>
                </c:pt>
                <c:pt idx="3033">
                  <c:v>9777.3532459924827</c:v>
                </c:pt>
                <c:pt idx="3034">
                  <c:v>9778.2005120674821</c:v>
                </c:pt>
                <c:pt idx="3035">
                  <c:v>9779.1297709174833</c:v>
                </c:pt>
                <c:pt idx="3036">
                  <c:v>9780.1465305049824</c:v>
                </c:pt>
                <c:pt idx="3037">
                  <c:v>9781.2680730424818</c:v>
                </c:pt>
                <c:pt idx="3038">
                  <c:v>9782.4996540424818</c:v>
                </c:pt>
                <c:pt idx="3039">
                  <c:v>9783.8464015924819</c:v>
                </c:pt>
                <c:pt idx="3040">
                  <c:v>9785.3250802424809</c:v>
                </c:pt>
                <c:pt idx="3041">
                  <c:v>9786.9463111424811</c:v>
                </c:pt>
                <c:pt idx="3042">
                  <c:v>9788.7263147424819</c:v>
                </c:pt>
                <c:pt idx="3043">
                  <c:v>9790.6576583674814</c:v>
                </c:pt>
                <c:pt idx="3044">
                  <c:v>9792.5761999924816</c:v>
                </c:pt>
                <c:pt idx="3045">
                  <c:v>9794.4878239924819</c:v>
                </c:pt>
                <c:pt idx="3046">
                  <c:v>9796.3867996549834</c:v>
                </c:pt>
                <c:pt idx="3047">
                  <c:v>9798.2789650174818</c:v>
                </c:pt>
                <c:pt idx="3048">
                  <c:v>9800.1643653174815</c:v>
                </c:pt>
                <c:pt idx="3049">
                  <c:v>9802.0430416799827</c:v>
                </c:pt>
                <c:pt idx="3050">
                  <c:v>9803.9093411799822</c:v>
                </c:pt>
                <c:pt idx="3051">
                  <c:v>9805.7746807049825</c:v>
                </c:pt>
                <c:pt idx="3052">
                  <c:v>9807.633407329984</c:v>
                </c:pt>
                <c:pt idx="3053">
                  <c:v>9809.4799284299843</c:v>
                </c:pt>
                <c:pt idx="3054">
                  <c:v>9811.3255444049846</c:v>
                </c:pt>
                <c:pt idx="3055">
                  <c:v>9813.164658517484</c:v>
                </c:pt>
                <c:pt idx="3056">
                  <c:v>9814.9917374174838</c:v>
                </c:pt>
                <c:pt idx="3057">
                  <c:v>9816.8179588424846</c:v>
                </c:pt>
                <c:pt idx="3058">
                  <c:v>9818.6377853299837</c:v>
                </c:pt>
                <c:pt idx="3059">
                  <c:v>9820.4512497799842</c:v>
                </c:pt>
                <c:pt idx="3060">
                  <c:v>9822.2583850924839</c:v>
                </c:pt>
                <c:pt idx="3061">
                  <c:v>9824.0592282799844</c:v>
                </c:pt>
                <c:pt idx="3062">
                  <c:v>9825.8538122424834</c:v>
                </c:pt>
                <c:pt idx="3063">
                  <c:v>9826.865624342483</c:v>
                </c:pt>
                <c:pt idx="3064">
                  <c:v>9827.9730791424827</c:v>
                </c:pt>
                <c:pt idx="3065">
                  <c:v>9829.1863695424836</c:v>
                </c:pt>
                <c:pt idx="3066">
                  <c:v>9830.5209290674829</c:v>
                </c:pt>
                <c:pt idx="3067">
                  <c:v>9831.9811854674826</c:v>
                </c:pt>
                <c:pt idx="3068">
                  <c:v>9833.5875069049816</c:v>
                </c:pt>
                <c:pt idx="3069">
                  <c:v>9835.3438526049813</c:v>
                </c:pt>
                <c:pt idx="3070">
                  <c:v>9837.1101720424813</c:v>
                </c:pt>
                <c:pt idx="3071">
                  <c:v>9838.8704093549823</c:v>
                </c:pt>
                <c:pt idx="3072">
                  <c:v>9840.6298931549827</c:v>
                </c:pt>
                <c:pt idx="3073">
                  <c:v>9842.383330404984</c:v>
                </c:pt>
                <c:pt idx="3074">
                  <c:v>9844.1307460049829</c:v>
                </c:pt>
                <c:pt idx="3075">
                  <c:v>9845.8774142549828</c:v>
                </c:pt>
                <c:pt idx="3076">
                  <c:v>9847.6128695549833</c:v>
                </c:pt>
                <c:pt idx="3077">
                  <c:v>9849.3528008049834</c:v>
                </c:pt>
                <c:pt idx="3078">
                  <c:v>9851.0815911174832</c:v>
                </c:pt>
                <c:pt idx="3079">
                  <c:v>9852.809648667484</c:v>
                </c:pt>
                <c:pt idx="3080">
                  <c:v>9854.5318069424848</c:v>
                </c:pt>
                <c:pt idx="3081">
                  <c:v>9856.2532337549856</c:v>
                </c:pt>
                <c:pt idx="3082">
                  <c:v>9857.9687980674844</c:v>
                </c:pt>
                <c:pt idx="3083">
                  <c:v>9859.6785250049852</c:v>
                </c:pt>
                <c:pt idx="3084">
                  <c:v>9861.3875302049855</c:v>
                </c:pt>
                <c:pt idx="3085">
                  <c:v>9862.503381204986</c:v>
                </c:pt>
                <c:pt idx="3086">
                  <c:v>9863.7229014549848</c:v>
                </c:pt>
                <c:pt idx="3087">
                  <c:v>9865.0654899049841</c:v>
                </c:pt>
                <c:pt idx="3088">
                  <c:v>9866.5351770049838</c:v>
                </c:pt>
                <c:pt idx="3089">
                  <c:v>9868.1458506799845</c:v>
                </c:pt>
                <c:pt idx="3090">
                  <c:v>9869.8412235799842</c:v>
                </c:pt>
                <c:pt idx="3091">
                  <c:v>9871.5308631424832</c:v>
                </c:pt>
                <c:pt idx="3092">
                  <c:v>9873.2147905549828</c:v>
                </c:pt>
                <c:pt idx="3093">
                  <c:v>9874.8979775549833</c:v>
                </c:pt>
                <c:pt idx="3094">
                  <c:v>9876.580416142484</c:v>
                </c:pt>
                <c:pt idx="3095">
                  <c:v>9878.2571813424838</c:v>
                </c:pt>
                <c:pt idx="3096">
                  <c:v>9879.9331993674841</c:v>
                </c:pt>
                <c:pt idx="3097">
                  <c:v>9881.603574392484</c:v>
                </c:pt>
                <c:pt idx="3098">
                  <c:v>9883.273191204984</c:v>
                </c:pt>
                <c:pt idx="3099">
                  <c:v>9884.9420384049845</c:v>
                </c:pt>
                <c:pt idx="3100">
                  <c:v>9886.6101090924858</c:v>
                </c:pt>
                <c:pt idx="3101">
                  <c:v>9888.2773922674842</c:v>
                </c:pt>
                <c:pt idx="3102">
                  <c:v>9889.9390702424844</c:v>
                </c:pt>
                <c:pt idx="3103">
                  <c:v>9891.5999510424845</c:v>
                </c:pt>
                <c:pt idx="3104">
                  <c:v>9893.2600284924847</c:v>
                </c:pt>
                <c:pt idx="3105">
                  <c:v>9894.9192966424853</c:v>
                </c:pt>
                <c:pt idx="3106">
                  <c:v>9896.5730069674846</c:v>
                </c:pt>
                <c:pt idx="3107">
                  <c:v>9898.2258994674849</c:v>
                </c:pt>
                <c:pt idx="3108">
                  <c:v>9899.8779687174847</c:v>
                </c:pt>
                <c:pt idx="3109">
                  <c:v>9901.5292095174846</c:v>
                </c:pt>
                <c:pt idx="3110">
                  <c:v>9903.1749415174854</c:v>
                </c:pt>
                <c:pt idx="3111">
                  <c:v>9904.8198465049863</c:v>
                </c:pt>
                <c:pt idx="3112">
                  <c:v>9906.4639065799856</c:v>
                </c:pt>
                <c:pt idx="3113">
                  <c:v>9908.1024840799855</c:v>
                </c:pt>
                <c:pt idx="3114">
                  <c:v>9909.7356144049863</c:v>
                </c:pt>
                <c:pt idx="3115">
                  <c:v>9911.3679354674859</c:v>
                </c:pt>
                <c:pt idx="3116">
                  <c:v>9912.9902864924861</c:v>
                </c:pt>
                <c:pt idx="3117">
                  <c:v>9914.6073009674856</c:v>
                </c:pt>
                <c:pt idx="3118">
                  <c:v>9916.2235227799847</c:v>
                </c:pt>
                <c:pt idx="3119">
                  <c:v>9917.834397404984</c:v>
                </c:pt>
                <c:pt idx="3120">
                  <c:v>9919.4354774549847</c:v>
                </c:pt>
                <c:pt idx="3121">
                  <c:v>9921.0268632299849</c:v>
                </c:pt>
                <c:pt idx="3122">
                  <c:v>9922.6131437424847</c:v>
                </c:pt>
                <c:pt idx="3123">
                  <c:v>9924.1898969424856</c:v>
                </c:pt>
                <c:pt idx="3124">
                  <c:v>9925.7616649424854</c:v>
                </c:pt>
                <c:pt idx="3125">
                  <c:v>9927.3195936924858</c:v>
                </c:pt>
                <c:pt idx="3126">
                  <c:v>9928.8727536924853</c:v>
                </c:pt>
                <c:pt idx="3127">
                  <c:v>9930.4212499424848</c:v>
                </c:pt>
                <c:pt idx="3128">
                  <c:v>9931.9607980049859</c:v>
                </c:pt>
                <c:pt idx="3129">
                  <c:v>9933.4959181299855</c:v>
                </c:pt>
                <c:pt idx="3130">
                  <c:v>9935.0221721799862</c:v>
                </c:pt>
                <c:pt idx="3131">
                  <c:v>9936.5439544299861</c:v>
                </c:pt>
                <c:pt idx="3132">
                  <c:v>9938.0613170799861</c:v>
                </c:pt>
                <c:pt idx="3133">
                  <c:v>9939.5700383799867</c:v>
                </c:pt>
                <c:pt idx="3134">
                  <c:v>9941.0757017424876</c:v>
                </c:pt>
                <c:pt idx="3135">
                  <c:v>9942.5817468049881</c:v>
                </c:pt>
                <c:pt idx="3136">
                  <c:v>9944.0937125549881</c:v>
                </c:pt>
                <c:pt idx="3137">
                  <c:v>9945.6192113049874</c:v>
                </c:pt>
                <c:pt idx="3138">
                  <c:v>9947.163781254987</c:v>
                </c:pt>
                <c:pt idx="3139">
                  <c:v>9948.7487167674863</c:v>
                </c:pt>
                <c:pt idx="3140">
                  <c:v>9950.3793412424857</c:v>
                </c:pt>
                <c:pt idx="3141">
                  <c:v>9952.0717171799861</c:v>
                </c:pt>
                <c:pt idx="3142">
                  <c:v>9953.8537253049872</c:v>
                </c:pt>
                <c:pt idx="3143">
                  <c:v>9955.0778880674879</c:v>
                </c:pt>
                <c:pt idx="3144">
                  <c:v>9956.4853505674873</c:v>
                </c:pt>
                <c:pt idx="3145">
                  <c:v>9958.1132199424883</c:v>
                </c:pt>
                <c:pt idx="3146">
                  <c:v>9960.0127837549899</c:v>
                </c:pt>
                <c:pt idx="3147">
                  <c:v>9962.2383333049893</c:v>
                </c:pt>
                <c:pt idx="3148">
                  <c:v>9964.7337916174893</c:v>
                </c:pt>
                <c:pt idx="3149">
                  <c:v>9967.4367113674907</c:v>
                </c:pt>
                <c:pt idx="3150">
                  <c:v>9970.3568026674893</c:v>
                </c:pt>
                <c:pt idx="3151">
                  <c:v>9973.5252309174884</c:v>
                </c:pt>
                <c:pt idx="3152">
                  <c:v>9976.9336431174888</c:v>
                </c:pt>
                <c:pt idx="3153">
                  <c:v>9980.5972646174887</c:v>
                </c:pt>
                <c:pt idx="3154">
                  <c:v>9984.5184561174883</c:v>
                </c:pt>
                <c:pt idx="3155">
                  <c:v>9988.7083689924893</c:v>
                </c:pt>
                <c:pt idx="3156">
                  <c:v>9993.1381601924895</c:v>
                </c:pt>
                <c:pt idx="3157">
                  <c:v>9997.808278392491</c:v>
                </c:pt>
                <c:pt idx="3158">
                  <c:v>10002.71528670499</c:v>
                </c:pt>
                <c:pt idx="3159">
                  <c:v>10007.812248704988</c:v>
                </c:pt>
                <c:pt idx="3160">
                  <c:v>10013.11056895499</c:v>
                </c:pt>
                <c:pt idx="3161">
                  <c:v>10018.578072892489</c:v>
                </c:pt>
                <c:pt idx="3162">
                  <c:v>10024.198558454991</c:v>
                </c:pt>
                <c:pt idx="3163">
                  <c:v>10029.95701382999</c:v>
                </c:pt>
                <c:pt idx="3164">
                  <c:v>10035.856577654989</c:v>
                </c:pt>
                <c:pt idx="3165">
                  <c:v>10041.85031440499</c:v>
                </c:pt>
                <c:pt idx="3166">
                  <c:v>10047.960929579989</c:v>
                </c:pt>
                <c:pt idx="3167">
                  <c:v>10054.159792054988</c:v>
                </c:pt>
                <c:pt idx="3168">
                  <c:v>10060.436629954987</c:v>
                </c:pt>
                <c:pt idx="3169">
                  <c:v>10063.124811604988</c:v>
                </c:pt>
                <c:pt idx="3170">
                  <c:v>10066.100545054987</c:v>
                </c:pt>
                <c:pt idx="3171">
                  <c:v>10069.385219104988</c:v>
                </c:pt>
                <c:pt idx="3172">
                  <c:v>10073.019046854988</c:v>
                </c:pt>
                <c:pt idx="3173">
                  <c:v>10077.042705654987</c:v>
                </c:pt>
                <c:pt idx="3174">
                  <c:v>10081.478560592488</c:v>
                </c:pt>
                <c:pt idx="3175">
                  <c:v>10086.386610129988</c:v>
                </c:pt>
                <c:pt idx="3176">
                  <c:v>10091.789400379988</c:v>
                </c:pt>
                <c:pt idx="3177">
                  <c:v>10097.784955279987</c:v>
                </c:pt>
                <c:pt idx="3178">
                  <c:v>10104.395396367487</c:v>
                </c:pt>
                <c:pt idx="3179">
                  <c:v>10111.029073442487</c:v>
                </c:pt>
                <c:pt idx="3180">
                  <c:v>10117.681449479987</c:v>
                </c:pt>
                <c:pt idx="3181">
                  <c:v>10124.367647429985</c:v>
                </c:pt>
                <c:pt idx="3182">
                  <c:v>10131.045645079985</c:v>
                </c:pt>
                <c:pt idx="3183">
                  <c:v>10135.437931129985</c:v>
                </c:pt>
                <c:pt idx="3184">
                  <c:v>10140.256637379987</c:v>
                </c:pt>
                <c:pt idx="3185">
                  <c:v>10145.539905379987</c:v>
                </c:pt>
                <c:pt idx="3186">
                  <c:v>10151.383445967485</c:v>
                </c:pt>
                <c:pt idx="3187">
                  <c:v>10157.805363454985</c:v>
                </c:pt>
                <c:pt idx="3188">
                  <c:v>10164.533939492487</c:v>
                </c:pt>
                <c:pt idx="3189">
                  <c:v>10171.258864117486</c:v>
                </c:pt>
                <c:pt idx="3190">
                  <c:v>10177.997733492486</c:v>
                </c:pt>
                <c:pt idx="3191">
                  <c:v>10184.748999117488</c:v>
                </c:pt>
                <c:pt idx="3192">
                  <c:v>10191.472954117487</c:v>
                </c:pt>
                <c:pt idx="3193">
                  <c:v>10198.206893504988</c:v>
                </c:pt>
                <c:pt idx="3194">
                  <c:v>10204.930531042488</c:v>
                </c:pt>
                <c:pt idx="3195">
                  <c:v>10211.642818117489</c:v>
                </c:pt>
                <c:pt idx="3196">
                  <c:v>10218.36171491749</c:v>
                </c:pt>
                <c:pt idx="3197">
                  <c:v>10225.067024517488</c:v>
                </c:pt>
                <c:pt idx="3198">
                  <c:v>10231.757783317489</c:v>
                </c:pt>
                <c:pt idx="3199">
                  <c:v>10238.452128267487</c:v>
                </c:pt>
                <c:pt idx="3200">
                  <c:v>10245.130354354988</c:v>
                </c:pt>
                <c:pt idx="3201">
                  <c:v>10251.810697204986</c:v>
                </c:pt>
                <c:pt idx="3202">
                  <c:v>10258.473556879986</c:v>
                </c:pt>
                <c:pt idx="3203">
                  <c:v>10265.118521854987</c:v>
                </c:pt>
                <c:pt idx="3204">
                  <c:v>10271.764126292486</c:v>
                </c:pt>
                <c:pt idx="3205">
                  <c:v>10278.372669092485</c:v>
                </c:pt>
                <c:pt idx="3206">
                  <c:v>10284.981233717484</c:v>
                </c:pt>
                <c:pt idx="3207">
                  <c:v>10291.552354292484</c:v>
                </c:pt>
                <c:pt idx="3208">
                  <c:v>10298.122978292486</c:v>
                </c:pt>
                <c:pt idx="3209">
                  <c:v>10304.674396792485</c:v>
                </c:pt>
                <c:pt idx="3210">
                  <c:v>10311.206476667485</c:v>
                </c:pt>
                <c:pt idx="3211">
                  <c:v>10317.719089229984</c:v>
                </c:pt>
                <c:pt idx="3212">
                  <c:v>10324.211839542484</c:v>
                </c:pt>
                <c:pt idx="3213">
                  <c:v>10330.702578392484</c:v>
                </c:pt>
                <c:pt idx="3214">
                  <c:v>10337.173065292483</c:v>
                </c:pt>
                <c:pt idx="3215">
                  <c:v>10343.605319167484</c:v>
                </c:pt>
                <c:pt idx="3216">
                  <c:v>10350.035649267484</c:v>
                </c:pt>
                <c:pt idx="3217">
                  <c:v>10356.446012217484</c:v>
                </c:pt>
                <c:pt idx="3218">
                  <c:v>10362.854438892482</c:v>
                </c:pt>
                <c:pt idx="3219">
                  <c:v>10369.225121192483</c:v>
                </c:pt>
                <c:pt idx="3220">
                  <c:v>10375.593974417485</c:v>
                </c:pt>
                <c:pt idx="3221">
                  <c:v>10381.943237267484</c:v>
                </c:pt>
                <c:pt idx="3222">
                  <c:v>10388.290756267485</c:v>
                </c:pt>
                <c:pt idx="3223">
                  <c:v>10394.618679242483</c:v>
                </c:pt>
                <c:pt idx="3224">
                  <c:v>10400.944488104982</c:v>
                </c:pt>
                <c:pt idx="3225">
                  <c:v>10407.250475679983</c:v>
                </c:pt>
                <c:pt idx="3226">
                  <c:v>10413.536619529983</c:v>
                </c:pt>
                <c:pt idx="3227">
                  <c:v>10418.547790204986</c:v>
                </c:pt>
                <c:pt idx="3228">
                  <c:v>10424.033341954984</c:v>
                </c:pt>
                <c:pt idx="3229">
                  <c:v>10430.058641279984</c:v>
                </c:pt>
                <c:pt idx="3230">
                  <c:v>10436.307664092485</c:v>
                </c:pt>
                <c:pt idx="3231">
                  <c:v>10442.537057529982</c:v>
                </c:pt>
                <c:pt idx="3232">
                  <c:v>10448.746970504983</c:v>
                </c:pt>
                <c:pt idx="3233">
                  <c:v>10454.954786329981</c:v>
                </c:pt>
                <c:pt idx="3234">
                  <c:v>10461.143556429983</c:v>
                </c:pt>
                <c:pt idx="3235">
                  <c:v>10467.330492129982</c:v>
                </c:pt>
                <c:pt idx="3236">
                  <c:v>10473.498628967482</c:v>
                </c:pt>
                <c:pt idx="3237">
                  <c:v>10479.665039217482</c:v>
                </c:pt>
                <c:pt idx="3238">
                  <c:v>10485.812871817481</c:v>
                </c:pt>
                <c:pt idx="3239">
                  <c:v>10491.942258717481</c:v>
                </c:pt>
                <c:pt idx="3240">
                  <c:v>10498.070125092481</c:v>
                </c:pt>
                <c:pt idx="3241">
                  <c:v>10504.196516742481</c:v>
                </c:pt>
                <c:pt idx="3242">
                  <c:v>10510.304791392482</c:v>
                </c:pt>
                <c:pt idx="3243">
                  <c:v>10516.39509544248</c:v>
                </c:pt>
                <c:pt idx="3244">
                  <c:v>10522.484189704979</c:v>
                </c:pt>
                <c:pt idx="3245">
                  <c:v>10528.555640442481</c:v>
                </c:pt>
                <c:pt idx="3246">
                  <c:v>10534.62617764248</c:v>
                </c:pt>
                <c:pt idx="3247">
                  <c:v>10540.67951544248</c:v>
                </c:pt>
                <c:pt idx="3248">
                  <c:v>10546.73231930498</c:v>
                </c:pt>
                <c:pt idx="3249">
                  <c:v>10549.531587167479</c:v>
                </c:pt>
                <c:pt idx="3250">
                  <c:v>10552.621394604979</c:v>
                </c:pt>
                <c:pt idx="3251">
                  <c:v>10556.000553167478</c:v>
                </c:pt>
                <c:pt idx="3252">
                  <c:v>10559.716631117479</c:v>
                </c:pt>
                <c:pt idx="3253">
                  <c:v>10563.800529754977</c:v>
                </c:pt>
                <c:pt idx="3254">
                  <c:v>10568.282787004979</c:v>
                </c:pt>
                <c:pt idx="3255">
                  <c:v>10573.193538304979</c:v>
                </c:pt>
                <c:pt idx="3256">
                  <c:v>10578.594827654979</c:v>
                </c:pt>
                <c:pt idx="3257">
                  <c:v>10584.515734992481</c:v>
                </c:pt>
                <c:pt idx="3258">
                  <c:v>10590.51876435498</c:v>
                </c:pt>
                <c:pt idx="3259">
                  <c:v>10596.50740057998</c:v>
                </c:pt>
                <c:pt idx="3260">
                  <c:v>10602.498053104979</c:v>
                </c:pt>
                <c:pt idx="3261">
                  <c:v>10608.491087479981</c:v>
                </c:pt>
                <c:pt idx="3262">
                  <c:v>10614.45503172998</c:v>
                </c:pt>
                <c:pt idx="3263">
                  <c:v>10620.438230429982</c:v>
                </c:pt>
                <c:pt idx="3264">
                  <c:v>10626.409260829982</c:v>
                </c:pt>
                <c:pt idx="3265">
                  <c:v>10632.368592929981</c:v>
                </c:pt>
                <c:pt idx="3266">
                  <c:v>10638.221914304979</c:v>
                </c:pt>
                <c:pt idx="3267">
                  <c:v>10644.175484167481</c:v>
                </c:pt>
                <c:pt idx="3268">
                  <c:v>10650.02478146748</c:v>
                </c:pt>
                <c:pt idx="3269">
                  <c:v>10655.94408836748</c:v>
                </c:pt>
                <c:pt idx="3270">
                  <c:v>10661.902432642479</c:v>
                </c:pt>
                <c:pt idx="3271">
                  <c:v>10667.696479867482</c:v>
                </c:pt>
                <c:pt idx="3272">
                  <c:v>10673.64120382998</c:v>
                </c:pt>
                <c:pt idx="3273">
                  <c:v>10679.282997829981</c:v>
                </c:pt>
                <c:pt idx="3274">
                  <c:v>10684.811220517482</c:v>
                </c:pt>
                <c:pt idx="3275">
                  <c:v>10690.680181454982</c:v>
                </c:pt>
                <c:pt idx="3276">
                  <c:v>10696.639550092481</c:v>
                </c:pt>
                <c:pt idx="3277">
                  <c:v>10702.59628506748</c:v>
                </c:pt>
                <c:pt idx="3278">
                  <c:v>10708.27022009248</c:v>
                </c:pt>
                <c:pt idx="3279">
                  <c:v>10714.16270652998</c:v>
                </c:pt>
                <c:pt idx="3280">
                  <c:v>10719.962299104982</c:v>
                </c:pt>
                <c:pt idx="3281">
                  <c:v>10725.654522004979</c:v>
                </c:pt>
                <c:pt idx="3282">
                  <c:v>10731.444480879978</c:v>
                </c:pt>
                <c:pt idx="3283">
                  <c:v>10737.460191279979</c:v>
                </c:pt>
                <c:pt idx="3284">
                  <c:v>10743.40665390498</c:v>
                </c:pt>
                <c:pt idx="3285">
                  <c:v>10749.207066379979</c:v>
                </c:pt>
                <c:pt idx="3286">
                  <c:v>10755.25687597998</c:v>
                </c:pt>
                <c:pt idx="3287">
                  <c:v>10761.212250729977</c:v>
                </c:pt>
                <c:pt idx="3288">
                  <c:v>10767.328695754977</c:v>
                </c:pt>
                <c:pt idx="3289">
                  <c:v>10773.275819354978</c:v>
                </c:pt>
                <c:pt idx="3290">
                  <c:v>10779.469768904979</c:v>
                </c:pt>
                <c:pt idx="3291">
                  <c:v>10785.610714304978</c:v>
                </c:pt>
                <c:pt idx="3292">
                  <c:v>10791.490864304978</c:v>
                </c:pt>
                <c:pt idx="3293">
                  <c:v>10797.596421717477</c:v>
                </c:pt>
                <c:pt idx="3294">
                  <c:v>10803.73848686748</c:v>
                </c:pt>
                <c:pt idx="3295">
                  <c:v>10810.13538386748</c:v>
                </c:pt>
                <c:pt idx="3296">
                  <c:v>10816.365558629977</c:v>
                </c:pt>
                <c:pt idx="3297">
                  <c:v>10822.881070217478</c:v>
                </c:pt>
                <c:pt idx="3298">
                  <c:v>10829.288699642479</c:v>
                </c:pt>
                <c:pt idx="3299">
                  <c:v>10830.726715829978</c:v>
                </c:pt>
                <c:pt idx="3300">
                  <c:v>10832.320922929977</c:v>
                </c:pt>
                <c:pt idx="3301">
                  <c:v>10834.089628829977</c:v>
                </c:pt>
                <c:pt idx="3302">
                  <c:v>10836.034468829976</c:v>
                </c:pt>
                <c:pt idx="3303">
                  <c:v>10838.174507892476</c:v>
                </c:pt>
                <c:pt idx="3304">
                  <c:v>10840.546574367476</c:v>
                </c:pt>
                <c:pt idx="3305">
                  <c:v>10843.171167867475</c:v>
                </c:pt>
                <c:pt idx="3306">
                  <c:v>10846.069678317477</c:v>
                </c:pt>
                <c:pt idx="3307">
                  <c:v>10849.264588392474</c:v>
                </c:pt>
                <c:pt idx="3308">
                  <c:v>10852.814874742475</c:v>
                </c:pt>
                <c:pt idx="3309">
                  <c:v>10856.746533592475</c:v>
                </c:pt>
                <c:pt idx="3310">
                  <c:v>10861.123431029975</c:v>
                </c:pt>
                <c:pt idx="3311">
                  <c:v>10865.959266579974</c:v>
                </c:pt>
                <c:pt idx="3312">
                  <c:v>10871.362110179976</c:v>
                </c:pt>
                <c:pt idx="3313">
                  <c:v>10877.373131429977</c:v>
                </c:pt>
                <c:pt idx="3314">
                  <c:v>10884.095288479975</c:v>
                </c:pt>
                <c:pt idx="3315">
                  <c:v>10891.448490104975</c:v>
                </c:pt>
                <c:pt idx="3316">
                  <c:v>10898.799177329973</c:v>
                </c:pt>
                <c:pt idx="3317">
                  <c:v>10906.445354829973</c:v>
                </c:pt>
                <c:pt idx="3318">
                  <c:v>10914.095337179975</c:v>
                </c:pt>
                <c:pt idx="3319">
                  <c:v>10921.931278454975</c:v>
                </c:pt>
                <c:pt idx="3320">
                  <c:v>10929.894116704974</c:v>
                </c:pt>
                <c:pt idx="3321">
                  <c:v>10938.027380854974</c:v>
                </c:pt>
                <c:pt idx="3322">
                  <c:v>10946.201644354973</c:v>
                </c:pt>
                <c:pt idx="3323">
                  <c:v>10954.344969154976</c:v>
                </c:pt>
                <c:pt idx="3324">
                  <c:v>10962.857146429973</c:v>
                </c:pt>
                <c:pt idx="3325">
                  <c:v>10971.426225079975</c:v>
                </c:pt>
                <c:pt idx="3326">
                  <c:v>10979.976903029974</c:v>
                </c:pt>
                <c:pt idx="3327">
                  <c:v>10988.906798354974</c:v>
                </c:pt>
                <c:pt idx="3328">
                  <c:v>10997.669088254974</c:v>
                </c:pt>
                <c:pt idx="3329">
                  <c:v>11006.643008954972</c:v>
                </c:pt>
                <c:pt idx="3330">
                  <c:v>11015.856552804975</c:v>
                </c:pt>
                <c:pt idx="3331">
                  <c:v>11025.034394204971</c:v>
                </c:pt>
                <c:pt idx="3332">
                  <c:v>11034.477510104973</c:v>
                </c:pt>
                <c:pt idx="3333">
                  <c:v>11043.981697454974</c:v>
                </c:pt>
                <c:pt idx="3334">
                  <c:v>11053.622585804973</c:v>
                </c:pt>
                <c:pt idx="3335">
                  <c:v>11058.574249904974</c:v>
                </c:pt>
                <c:pt idx="3336">
                  <c:v>11064.072370404974</c:v>
                </c:pt>
                <c:pt idx="3337">
                  <c:v>11070.155858529977</c:v>
                </c:pt>
                <c:pt idx="3338">
                  <c:v>11076.920331329973</c:v>
                </c:pt>
                <c:pt idx="3339">
                  <c:v>11084.410422529976</c:v>
                </c:pt>
                <c:pt idx="3340">
                  <c:v>11092.757165029976</c:v>
                </c:pt>
                <c:pt idx="3341">
                  <c:v>11102.041459279977</c:v>
                </c:pt>
                <c:pt idx="3342">
                  <c:v>11112.062626479978</c:v>
                </c:pt>
                <c:pt idx="3343">
                  <c:v>11122.204485679978</c:v>
                </c:pt>
                <c:pt idx="3344">
                  <c:v>11132.817624579975</c:v>
                </c:pt>
                <c:pt idx="3345">
                  <c:v>11142.755914654977</c:v>
                </c:pt>
                <c:pt idx="3346">
                  <c:v>11152.770974254976</c:v>
                </c:pt>
                <c:pt idx="3347">
                  <c:v>11163.344884354976</c:v>
                </c:pt>
                <c:pt idx="3348">
                  <c:v>11174.031070579977</c:v>
                </c:pt>
                <c:pt idx="3349">
                  <c:v>11184.363944179979</c:v>
                </c:pt>
                <c:pt idx="3350">
                  <c:v>11194.671083379977</c:v>
                </c:pt>
                <c:pt idx="3351">
                  <c:v>11205.261206429977</c:v>
                </c:pt>
                <c:pt idx="3352">
                  <c:v>11216.390777629978</c:v>
                </c:pt>
                <c:pt idx="3353">
                  <c:v>11226.915418129978</c:v>
                </c:pt>
                <c:pt idx="3354">
                  <c:v>11237.589500329976</c:v>
                </c:pt>
                <c:pt idx="3355">
                  <c:v>11248.444329454976</c:v>
                </c:pt>
                <c:pt idx="3356">
                  <c:v>11259.70839832998</c:v>
                </c:pt>
                <c:pt idx="3357">
                  <c:v>11270.561141329976</c:v>
                </c:pt>
                <c:pt idx="3358">
                  <c:v>11281.455556854975</c:v>
                </c:pt>
                <c:pt idx="3359">
                  <c:v>11292.756706629976</c:v>
                </c:pt>
                <c:pt idx="3360">
                  <c:v>11304.334035504979</c:v>
                </c:pt>
                <c:pt idx="3361">
                  <c:v>11315.612873154974</c:v>
                </c:pt>
                <c:pt idx="3362">
                  <c:v>11326.788583679978</c:v>
                </c:pt>
                <c:pt idx="3363">
                  <c:v>11338.267343279975</c:v>
                </c:pt>
                <c:pt idx="3364">
                  <c:v>11350.256749679977</c:v>
                </c:pt>
                <c:pt idx="3365">
                  <c:v>11362.032366279975</c:v>
                </c:pt>
                <c:pt idx="3366">
                  <c:v>11373.551014979972</c:v>
                </c:pt>
                <c:pt idx="3367">
                  <c:v>11385.259304579975</c:v>
                </c:pt>
                <c:pt idx="3368">
                  <c:v>11397.331406579973</c:v>
                </c:pt>
                <c:pt idx="3369">
                  <c:v>11409.521421154974</c:v>
                </c:pt>
                <c:pt idx="3370">
                  <c:v>11421.332089029975</c:v>
                </c:pt>
                <c:pt idx="3371">
                  <c:v>11433.357710529972</c:v>
                </c:pt>
                <c:pt idx="3372">
                  <c:v>11445.667700354978</c:v>
                </c:pt>
                <c:pt idx="3373">
                  <c:v>11458.189519554973</c:v>
                </c:pt>
                <c:pt idx="3374">
                  <c:v>11470.206973254977</c:v>
                </c:pt>
                <c:pt idx="3375">
                  <c:v>11482.464798554973</c:v>
                </c:pt>
                <c:pt idx="3376">
                  <c:v>11495.140246454976</c:v>
                </c:pt>
                <c:pt idx="3377">
                  <c:v>11507.872933829974</c:v>
                </c:pt>
                <c:pt idx="3378">
                  <c:v>11520.120323929972</c:v>
                </c:pt>
                <c:pt idx="3379">
                  <c:v>11532.560788529976</c:v>
                </c:pt>
                <c:pt idx="3380">
                  <c:v>11545.263175829974</c:v>
                </c:pt>
                <c:pt idx="3381">
                  <c:v>11558.403896704975</c:v>
                </c:pt>
                <c:pt idx="3382">
                  <c:v>11570.863218304974</c:v>
                </c:pt>
                <c:pt idx="3383">
                  <c:v>11575.220470654975</c:v>
                </c:pt>
                <c:pt idx="3384">
                  <c:v>11580.045639804972</c:v>
                </c:pt>
                <c:pt idx="3385">
                  <c:v>11585.338499754973</c:v>
                </c:pt>
                <c:pt idx="3386">
                  <c:v>11591.134696979971</c:v>
                </c:pt>
                <c:pt idx="3387">
                  <c:v>11597.541758029973</c:v>
                </c:pt>
                <c:pt idx="3388">
                  <c:v>11604.594984629972</c:v>
                </c:pt>
                <c:pt idx="3389">
                  <c:v>11612.329362379973</c:v>
                </c:pt>
                <c:pt idx="3390">
                  <c:v>11620.85146170497</c:v>
                </c:pt>
                <c:pt idx="3391">
                  <c:v>11630.195432704973</c:v>
                </c:pt>
                <c:pt idx="3392">
                  <c:v>11640.466543554972</c:v>
                </c:pt>
                <c:pt idx="3393">
                  <c:v>11651.768893179969</c:v>
                </c:pt>
                <c:pt idx="3394">
                  <c:v>11664.169265029974</c:v>
                </c:pt>
                <c:pt idx="3395">
                  <c:v>11677.089085004971</c:v>
                </c:pt>
                <c:pt idx="3396">
                  <c:v>11680.914639954972</c:v>
                </c:pt>
                <c:pt idx="3397">
                  <c:v>11685.095515029974</c:v>
                </c:pt>
                <c:pt idx="3398">
                  <c:v>11689.702440429975</c:v>
                </c:pt>
                <c:pt idx="3399">
                  <c:v>11694.770186129976</c:v>
                </c:pt>
                <c:pt idx="3400">
                  <c:v>11700.333259229972</c:v>
                </c:pt>
                <c:pt idx="3401">
                  <c:v>11706.461485929973</c:v>
                </c:pt>
                <c:pt idx="3402">
                  <c:v>11713.188605454974</c:v>
                </c:pt>
                <c:pt idx="3403">
                  <c:v>11720.583468254972</c:v>
                </c:pt>
                <c:pt idx="3404">
                  <c:v>11728.678773554973</c:v>
                </c:pt>
                <c:pt idx="3405">
                  <c:v>11737.577407529972</c:v>
                </c:pt>
                <c:pt idx="3406">
                  <c:v>11747.381053854971</c:v>
                </c:pt>
                <c:pt idx="3407">
                  <c:v>11758.119314254976</c:v>
                </c:pt>
                <c:pt idx="3408">
                  <c:v>11769.926255254974</c:v>
                </c:pt>
                <c:pt idx="3409">
                  <c:v>11782.863240054978</c:v>
                </c:pt>
                <c:pt idx="3410">
                  <c:v>11796.394363904974</c:v>
                </c:pt>
                <c:pt idx="3411">
                  <c:v>11809.710018629974</c:v>
                </c:pt>
                <c:pt idx="3412">
                  <c:v>11822.671326329979</c:v>
                </c:pt>
                <c:pt idx="3413">
                  <c:v>11835.800060129975</c:v>
                </c:pt>
                <c:pt idx="3414">
                  <c:v>11849.231155429974</c:v>
                </c:pt>
                <c:pt idx="3415">
                  <c:v>11862.305651079976</c:v>
                </c:pt>
                <c:pt idx="3416">
                  <c:v>11874.957159879976</c:v>
                </c:pt>
                <c:pt idx="3417">
                  <c:v>11887.770110029978</c:v>
                </c:pt>
                <c:pt idx="3418">
                  <c:v>11901.150334229977</c:v>
                </c:pt>
                <c:pt idx="3419">
                  <c:v>11913.223342854977</c:v>
                </c:pt>
                <c:pt idx="3420">
                  <c:v>11917.701604554977</c:v>
                </c:pt>
                <c:pt idx="3421">
                  <c:v>11922.647916654978</c:v>
                </c:pt>
                <c:pt idx="3422">
                  <c:v>11928.026306304979</c:v>
                </c:pt>
                <c:pt idx="3423">
                  <c:v>11933.96953590498</c:v>
                </c:pt>
                <c:pt idx="3424">
                  <c:v>11940.474475454981</c:v>
                </c:pt>
                <c:pt idx="3425">
                  <c:v>11947.638405629979</c:v>
                </c:pt>
                <c:pt idx="3426">
                  <c:v>11955.456714804977</c:v>
                </c:pt>
                <c:pt idx="3427">
                  <c:v>11964.091645854978</c:v>
                </c:pt>
                <c:pt idx="3428">
                  <c:v>11973.503106804978</c:v>
                </c:pt>
                <c:pt idx="3429">
                  <c:v>11983.849758029981</c:v>
                </c:pt>
                <c:pt idx="3430">
                  <c:v>11995.221099829982</c:v>
                </c:pt>
                <c:pt idx="3431">
                  <c:v>12007.011819154979</c:v>
                </c:pt>
                <c:pt idx="3432">
                  <c:v>12018.690866529978</c:v>
                </c:pt>
                <c:pt idx="3433">
                  <c:v>12030.81478602998</c:v>
                </c:pt>
                <c:pt idx="3434">
                  <c:v>12043.11680497998</c:v>
                </c:pt>
                <c:pt idx="3435">
                  <c:v>12054.750677279979</c:v>
                </c:pt>
                <c:pt idx="3436">
                  <c:v>12066.337562079978</c:v>
                </c:pt>
                <c:pt idx="3437">
                  <c:v>12077.780800704977</c:v>
                </c:pt>
                <c:pt idx="3438">
                  <c:v>12089.882349904981</c:v>
                </c:pt>
                <c:pt idx="3439">
                  <c:v>12101.995417304979</c:v>
                </c:pt>
                <c:pt idx="3440">
                  <c:v>12113.48409790498</c:v>
                </c:pt>
                <c:pt idx="3441">
                  <c:v>12125.051440654981</c:v>
                </c:pt>
                <c:pt idx="3442">
                  <c:v>12136.727382654979</c:v>
                </c:pt>
                <c:pt idx="3443">
                  <c:v>12144.493920979978</c:v>
                </c:pt>
                <c:pt idx="3444">
                  <c:v>12153.020740179976</c:v>
                </c:pt>
                <c:pt idx="3445">
                  <c:v>12162.362838204979</c:v>
                </c:pt>
                <c:pt idx="3446">
                  <c:v>12172.604599979979</c:v>
                </c:pt>
                <c:pt idx="3447">
                  <c:v>12183.828129429978</c:v>
                </c:pt>
                <c:pt idx="3448">
                  <c:v>12195.650946854979</c:v>
                </c:pt>
                <c:pt idx="3449">
                  <c:v>12207.328574854979</c:v>
                </c:pt>
                <c:pt idx="3450">
                  <c:v>12219.228658629983</c:v>
                </c:pt>
                <c:pt idx="3451">
                  <c:v>12230.98297622998</c:v>
                </c:pt>
                <c:pt idx="3452">
                  <c:v>12242.744168029978</c:v>
                </c:pt>
                <c:pt idx="3453">
                  <c:v>12254.421254479979</c:v>
                </c:pt>
                <c:pt idx="3454">
                  <c:v>12265.984816104979</c:v>
                </c:pt>
                <c:pt idx="3455">
                  <c:v>12277.734278154978</c:v>
                </c:pt>
                <c:pt idx="3456">
                  <c:v>12289.54774760498</c:v>
                </c:pt>
                <c:pt idx="3457">
                  <c:v>12301.246452729976</c:v>
                </c:pt>
                <c:pt idx="3458">
                  <c:v>12312.890351604978</c:v>
                </c:pt>
                <c:pt idx="3459">
                  <c:v>12324.508932204975</c:v>
                </c:pt>
                <c:pt idx="3460">
                  <c:v>12336.160270854976</c:v>
                </c:pt>
                <c:pt idx="3461">
                  <c:v>12347.727334904976</c:v>
                </c:pt>
                <c:pt idx="3462">
                  <c:v>12359.26844980498</c:v>
                </c:pt>
                <c:pt idx="3463">
                  <c:v>12370.754752079976</c:v>
                </c:pt>
                <c:pt idx="3464">
                  <c:v>12382.215092079978</c:v>
                </c:pt>
                <c:pt idx="3465">
                  <c:v>12393.620782079975</c:v>
                </c:pt>
                <c:pt idx="3466">
                  <c:v>12405.000249804974</c:v>
                </c:pt>
                <c:pt idx="3467">
                  <c:v>12416.353322754974</c:v>
                </c:pt>
                <c:pt idx="3468">
                  <c:v>12427.623718479977</c:v>
                </c:pt>
                <c:pt idx="3469">
                  <c:v>12438.867849429977</c:v>
                </c:pt>
                <c:pt idx="3470">
                  <c:v>12450.029975154976</c:v>
                </c:pt>
                <c:pt idx="3471">
                  <c:v>12461.221219554976</c:v>
                </c:pt>
                <c:pt idx="3472">
                  <c:v>12472.358075454978</c:v>
                </c:pt>
                <c:pt idx="3473">
                  <c:v>12483.385980654979</c:v>
                </c:pt>
                <c:pt idx="3474">
                  <c:v>12494.442166779978</c:v>
                </c:pt>
                <c:pt idx="3475">
                  <c:v>12505.444336029976</c:v>
                </c:pt>
                <c:pt idx="3476">
                  <c:v>12516.31169247998</c:v>
                </c:pt>
                <c:pt idx="3477">
                  <c:v>12527.206587354978</c:v>
                </c:pt>
                <c:pt idx="3478">
                  <c:v>12538.047920979976</c:v>
                </c:pt>
                <c:pt idx="3479">
                  <c:v>12548.835895854978</c:v>
                </c:pt>
                <c:pt idx="3480">
                  <c:v>12559.570613229977</c:v>
                </c:pt>
                <c:pt idx="3481">
                  <c:v>12562.846659129977</c:v>
                </c:pt>
                <c:pt idx="3482">
                  <c:v>12566.434029729975</c:v>
                </c:pt>
                <c:pt idx="3483">
                  <c:v>12570.357438129975</c:v>
                </c:pt>
                <c:pt idx="3484">
                  <c:v>12574.667497529976</c:v>
                </c:pt>
                <c:pt idx="3485">
                  <c:v>12579.414218004977</c:v>
                </c:pt>
                <c:pt idx="3486">
                  <c:v>12584.620799279975</c:v>
                </c:pt>
                <c:pt idx="3487">
                  <c:v>12590.335927304979</c:v>
                </c:pt>
                <c:pt idx="3488">
                  <c:v>12596.607373904977</c:v>
                </c:pt>
                <c:pt idx="3489">
                  <c:v>12603.455923304977</c:v>
                </c:pt>
                <c:pt idx="3490">
                  <c:v>12611.004809504977</c:v>
                </c:pt>
                <c:pt idx="3491">
                  <c:v>12619.246281504977</c:v>
                </c:pt>
                <c:pt idx="3492">
                  <c:v>12628.299751929979</c:v>
                </c:pt>
                <c:pt idx="3493">
                  <c:v>12638.17956200498</c:v>
                </c:pt>
                <c:pt idx="3494">
                  <c:v>12648.594474254978</c:v>
                </c:pt>
                <c:pt idx="3495">
                  <c:v>12659.056813154977</c:v>
                </c:pt>
                <c:pt idx="3496">
                  <c:v>12669.464814554976</c:v>
                </c:pt>
                <c:pt idx="3497">
                  <c:v>12679.768615254978</c:v>
                </c:pt>
                <c:pt idx="3498">
                  <c:v>12690.118008854979</c:v>
                </c:pt>
                <c:pt idx="3499">
                  <c:v>12700.388107229979</c:v>
                </c:pt>
                <c:pt idx="3500">
                  <c:v>12710.554763029977</c:v>
                </c:pt>
                <c:pt idx="3501">
                  <c:v>12720.71659827998</c:v>
                </c:pt>
                <c:pt idx="3502">
                  <c:v>12730.824379779977</c:v>
                </c:pt>
                <c:pt idx="3503">
                  <c:v>12740.87815940498</c:v>
                </c:pt>
                <c:pt idx="3504">
                  <c:v>12750.853996554979</c:v>
                </c:pt>
                <c:pt idx="3505">
                  <c:v>12760.800291179979</c:v>
                </c:pt>
                <c:pt idx="3506">
                  <c:v>12770.693102679979</c:v>
                </c:pt>
                <c:pt idx="3507">
                  <c:v>12780.508825329978</c:v>
                </c:pt>
                <c:pt idx="3508">
                  <c:v>12790.295085579981</c:v>
                </c:pt>
                <c:pt idx="3509">
                  <c:v>12800.00492772998</c:v>
                </c:pt>
                <c:pt idx="3510">
                  <c:v>12809.662088379979</c:v>
                </c:pt>
                <c:pt idx="3511">
                  <c:v>12819.266774529979</c:v>
                </c:pt>
                <c:pt idx="3512">
                  <c:v>12828.842318529982</c:v>
                </c:pt>
                <c:pt idx="3513">
                  <c:v>12838.342780179977</c:v>
                </c:pt>
                <c:pt idx="3514">
                  <c:v>12847.79144007998</c:v>
                </c:pt>
                <c:pt idx="3515">
                  <c:v>12857.18855697998</c:v>
                </c:pt>
                <c:pt idx="3516">
                  <c:v>12866.534337879983</c:v>
                </c:pt>
                <c:pt idx="3517">
                  <c:v>12875.829041529978</c:v>
                </c:pt>
                <c:pt idx="3518">
                  <c:v>12885.09524971748</c:v>
                </c:pt>
                <c:pt idx="3519">
                  <c:v>12894.288523367479</c:v>
                </c:pt>
                <c:pt idx="3520">
                  <c:v>12903.431439092481</c:v>
                </c:pt>
                <c:pt idx="3521">
                  <c:v>12912.546193029977</c:v>
                </c:pt>
                <c:pt idx="3522">
                  <c:v>12921.61092390498</c:v>
                </c:pt>
                <c:pt idx="3523">
                  <c:v>12930.625854779977</c:v>
                </c:pt>
                <c:pt idx="3524">
                  <c:v>12939.612785979978</c:v>
                </c:pt>
                <c:pt idx="3525">
                  <c:v>12948.571666104979</c:v>
                </c:pt>
                <c:pt idx="3526">
                  <c:v>12957.502450329977</c:v>
                </c:pt>
                <c:pt idx="3527">
                  <c:v>12966.405084742481</c:v>
                </c:pt>
                <c:pt idx="3528">
                  <c:v>12975.23732546748</c:v>
                </c:pt>
                <c:pt idx="3529">
                  <c:v>12984.04173580498</c:v>
                </c:pt>
                <c:pt idx="3530">
                  <c:v>12992.79740596748</c:v>
                </c:pt>
                <c:pt idx="3531">
                  <c:v>13001.50460306748</c:v>
                </c:pt>
                <c:pt idx="3532">
                  <c:v>13010.18432306748</c:v>
                </c:pt>
                <c:pt idx="3533">
                  <c:v>13018.795532504981</c:v>
                </c:pt>
                <c:pt idx="3534">
                  <c:v>13027.379634254981</c:v>
                </c:pt>
                <c:pt idx="3535">
                  <c:v>13035.87578207998</c:v>
                </c:pt>
                <c:pt idx="3536">
                  <c:v>13044.345390467483</c:v>
                </c:pt>
                <c:pt idx="3537">
                  <c:v>13046.963689592481</c:v>
                </c:pt>
                <c:pt idx="3538">
                  <c:v>13049.838618792483</c:v>
                </c:pt>
                <c:pt idx="3539">
                  <c:v>13053.008797942482</c:v>
                </c:pt>
                <c:pt idx="3540">
                  <c:v>13056.492375817481</c:v>
                </c:pt>
                <c:pt idx="3541">
                  <c:v>13060.307111379983</c:v>
                </c:pt>
                <c:pt idx="3542">
                  <c:v>13064.49023787998</c:v>
                </c:pt>
                <c:pt idx="3543">
                  <c:v>13069.07831945498</c:v>
                </c:pt>
                <c:pt idx="3544">
                  <c:v>13074.107141629984</c:v>
                </c:pt>
                <c:pt idx="3545">
                  <c:v>13079.631310629982</c:v>
                </c:pt>
                <c:pt idx="3546">
                  <c:v>13085.664854542481</c:v>
                </c:pt>
                <c:pt idx="3547">
                  <c:v>13088.466975292482</c:v>
                </c:pt>
                <c:pt idx="3548">
                  <c:v>13091.537398779981</c:v>
                </c:pt>
                <c:pt idx="3549">
                  <c:v>13094.913435392482</c:v>
                </c:pt>
                <c:pt idx="3550">
                  <c:v>13098.612433767481</c:v>
                </c:pt>
                <c:pt idx="3551">
                  <c:v>13102.670738292483</c:v>
                </c:pt>
                <c:pt idx="3552">
                  <c:v>13107.124041417483</c:v>
                </c:pt>
                <c:pt idx="3553">
                  <c:v>13112.007282967483</c:v>
                </c:pt>
                <c:pt idx="3554">
                  <c:v>13117.354539992482</c:v>
                </c:pt>
                <c:pt idx="3555">
                  <c:v>13123.21805844248</c:v>
                </c:pt>
                <c:pt idx="3556">
                  <c:v>13129.64870929248</c:v>
                </c:pt>
                <c:pt idx="3557">
                  <c:v>13136.695780092481</c:v>
                </c:pt>
                <c:pt idx="3558">
                  <c:v>13144.387912204982</c:v>
                </c:pt>
                <c:pt idx="3559">
                  <c:v>13152.264782242482</c:v>
                </c:pt>
                <c:pt idx="3560">
                  <c:v>13160.080561917481</c:v>
                </c:pt>
                <c:pt idx="3561">
                  <c:v>13167.891527667482</c:v>
                </c:pt>
                <c:pt idx="3562">
                  <c:v>13175.642090154981</c:v>
                </c:pt>
                <c:pt idx="3563">
                  <c:v>13183.369523154981</c:v>
                </c:pt>
                <c:pt idx="3564">
                  <c:v>13191.073838942482</c:v>
                </c:pt>
                <c:pt idx="3565">
                  <c:v>13198.736833579984</c:v>
                </c:pt>
                <c:pt idx="3566">
                  <c:v>13206.376811254982</c:v>
                </c:pt>
                <c:pt idx="3567">
                  <c:v>13213.975749429981</c:v>
                </c:pt>
                <c:pt idx="3568">
                  <c:v>13221.55175345498</c:v>
                </c:pt>
                <c:pt idx="3569">
                  <c:v>13225.048361604982</c:v>
                </c:pt>
                <c:pt idx="3570">
                  <c:v>13228.891776504981</c:v>
                </c:pt>
                <c:pt idx="3571">
                  <c:v>13233.114562904981</c:v>
                </c:pt>
                <c:pt idx="3572">
                  <c:v>13237.74863550498</c:v>
                </c:pt>
                <c:pt idx="3573">
                  <c:v>13242.825146704981</c:v>
                </c:pt>
                <c:pt idx="3574">
                  <c:v>13248.374280504981</c:v>
                </c:pt>
                <c:pt idx="3575">
                  <c:v>13254.460069704981</c:v>
                </c:pt>
                <c:pt idx="3576">
                  <c:v>13261.12738157998</c:v>
                </c:pt>
                <c:pt idx="3577">
                  <c:v>13268.436732804981</c:v>
                </c:pt>
                <c:pt idx="3578">
                  <c:v>13275.724853604981</c:v>
                </c:pt>
                <c:pt idx="3579">
                  <c:v>13282.991736604981</c:v>
                </c:pt>
                <c:pt idx="3580">
                  <c:v>13290.237455354982</c:v>
                </c:pt>
                <c:pt idx="3581">
                  <c:v>13297.46218637998</c:v>
                </c:pt>
                <c:pt idx="3582">
                  <c:v>13304.632313567481</c:v>
                </c:pt>
                <c:pt idx="3583">
                  <c:v>13311.765115129981</c:v>
                </c:pt>
                <c:pt idx="3584">
                  <c:v>13318.87772295498</c:v>
                </c:pt>
                <c:pt idx="3585">
                  <c:v>13325.93717482998</c:v>
                </c:pt>
                <c:pt idx="3586">
                  <c:v>13332.97706977998</c:v>
                </c:pt>
                <c:pt idx="3587">
                  <c:v>13339.98113280498</c:v>
                </c:pt>
                <c:pt idx="3588">
                  <c:v>13346.949731329982</c:v>
                </c:pt>
                <c:pt idx="3589">
                  <c:v>13353.883270054981</c:v>
                </c:pt>
                <c:pt idx="3590">
                  <c:v>13360.798316217481</c:v>
                </c:pt>
                <c:pt idx="3591">
                  <c:v>13367.67894617998</c:v>
                </c:pt>
                <c:pt idx="3592">
                  <c:v>13374.54157307998</c:v>
                </c:pt>
                <c:pt idx="3593">
                  <c:v>13381.370457529982</c:v>
                </c:pt>
                <c:pt idx="3594">
                  <c:v>13388.165974029982</c:v>
                </c:pt>
                <c:pt idx="3595">
                  <c:v>13394.928534529981</c:v>
                </c:pt>
                <c:pt idx="3596">
                  <c:v>13401.658540279981</c:v>
                </c:pt>
                <c:pt idx="3597">
                  <c:v>13408.356365779979</c:v>
                </c:pt>
                <c:pt idx="3598">
                  <c:v>13415.037949617479</c:v>
                </c:pt>
                <c:pt idx="3599">
                  <c:v>13421.67252206748</c:v>
                </c:pt>
                <c:pt idx="3600">
                  <c:v>13428.322221729981</c:v>
                </c:pt>
                <c:pt idx="3601">
                  <c:v>13434.940819354981</c:v>
                </c:pt>
                <c:pt idx="3602">
                  <c:v>13441.54397175498</c:v>
                </c:pt>
                <c:pt idx="3603">
                  <c:v>13448.131828604981</c:v>
                </c:pt>
                <c:pt idx="3604">
                  <c:v>13454.71972416748</c:v>
                </c:pt>
                <c:pt idx="3605">
                  <c:v>13461.277648229981</c:v>
                </c:pt>
                <c:pt idx="3606">
                  <c:v>13467.821059929982</c:v>
                </c:pt>
                <c:pt idx="3607">
                  <c:v>13474.260744067482</c:v>
                </c:pt>
                <c:pt idx="3608">
                  <c:v>13480.657381067484</c:v>
                </c:pt>
                <c:pt idx="3609">
                  <c:v>13487.041019042483</c:v>
                </c:pt>
                <c:pt idx="3610">
                  <c:v>13493.397062242482</c:v>
                </c:pt>
                <c:pt idx="3611">
                  <c:v>13499.769863992484</c:v>
                </c:pt>
                <c:pt idx="3612">
                  <c:v>13506.100843592483</c:v>
                </c:pt>
                <c:pt idx="3613">
                  <c:v>13512.419558092482</c:v>
                </c:pt>
                <c:pt idx="3614">
                  <c:v>13518.711679242484</c:v>
                </c:pt>
                <c:pt idx="3615">
                  <c:v>13524.977510842486</c:v>
                </c:pt>
                <c:pt idx="3616">
                  <c:v>13531.203017054984</c:v>
                </c:pt>
                <c:pt idx="3617">
                  <c:v>13533.955409054986</c:v>
                </c:pt>
                <c:pt idx="3618">
                  <c:v>13536.974650254984</c:v>
                </c:pt>
                <c:pt idx="3619">
                  <c:v>13540.287772654985</c:v>
                </c:pt>
                <c:pt idx="3620">
                  <c:v>13543.935673454987</c:v>
                </c:pt>
                <c:pt idx="3621">
                  <c:v>13547.930246517486</c:v>
                </c:pt>
                <c:pt idx="3622">
                  <c:v>13552.311271692486</c:v>
                </c:pt>
                <c:pt idx="3623">
                  <c:v>13557.117792192485</c:v>
                </c:pt>
                <c:pt idx="3624">
                  <c:v>13562.388008517486</c:v>
                </c:pt>
                <c:pt idx="3625">
                  <c:v>13568.159188317484</c:v>
                </c:pt>
                <c:pt idx="3626">
                  <c:v>13574.160549754984</c:v>
                </c:pt>
                <c:pt idx="3627">
                  <c:v>13580.139238542484</c:v>
                </c:pt>
                <c:pt idx="3628">
                  <c:v>13586.081767092484</c:v>
                </c:pt>
                <c:pt idx="3629">
                  <c:v>13592.002456942484</c:v>
                </c:pt>
                <c:pt idx="3630">
                  <c:v>13597.874121442484</c:v>
                </c:pt>
                <c:pt idx="3631">
                  <c:v>13599.922884479984</c:v>
                </c:pt>
                <c:pt idx="3632">
                  <c:v>13602.175049329984</c:v>
                </c:pt>
                <c:pt idx="3633">
                  <c:v>13604.643515329983</c:v>
                </c:pt>
                <c:pt idx="3634">
                  <c:v>13607.368392479984</c:v>
                </c:pt>
                <c:pt idx="3635">
                  <c:v>13610.348460654985</c:v>
                </c:pt>
                <c:pt idx="3636">
                  <c:v>13613.623287654984</c:v>
                </c:pt>
                <c:pt idx="3637">
                  <c:v>13617.218403354986</c:v>
                </c:pt>
                <c:pt idx="3638">
                  <c:v>13621.172525904985</c:v>
                </c:pt>
                <c:pt idx="3639">
                  <c:v>13625.496710467485</c:v>
                </c:pt>
                <c:pt idx="3640">
                  <c:v>13630.242160267486</c:v>
                </c:pt>
                <c:pt idx="3641">
                  <c:v>13635.459200842486</c:v>
                </c:pt>
                <c:pt idx="3642">
                  <c:v>13641.130005192485</c:v>
                </c:pt>
                <c:pt idx="3643">
                  <c:v>13646.795513854984</c:v>
                </c:pt>
                <c:pt idx="3644">
                  <c:v>13652.429277154984</c:v>
                </c:pt>
                <c:pt idx="3645">
                  <c:v>13658.045021054984</c:v>
                </c:pt>
                <c:pt idx="3646">
                  <c:v>13663.643019854986</c:v>
                </c:pt>
                <c:pt idx="3647">
                  <c:v>13665.522757279985</c:v>
                </c:pt>
                <c:pt idx="3648">
                  <c:v>13667.598772204987</c:v>
                </c:pt>
                <c:pt idx="3649">
                  <c:v>13669.870384804984</c:v>
                </c:pt>
                <c:pt idx="3650">
                  <c:v>13672.376406429985</c:v>
                </c:pt>
                <c:pt idx="3651">
                  <c:v>13675.129046154987</c:v>
                </c:pt>
                <c:pt idx="3652">
                  <c:v>13678.140333179985</c:v>
                </c:pt>
                <c:pt idx="3653">
                  <c:v>13681.461476829987</c:v>
                </c:pt>
                <c:pt idx="3654">
                  <c:v>13685.103930129986</c:v>
                </c:pt>
                <c:pt idx="3655">
                  <c:v>13689.091946192486</c:v>
                </c:pt>
                <c:pt idx="3656">
                  <c:v>13693.475473592485</c:v>
                </c:pt>
                <c:pt idx="3657">
                  <c:v>13698.290801592486</c:v>
                </c:pt>
                <c:pt idx="3658">
                  <c:v>13703.560610542485</c:v>
                </c:pt>
                <c:pt idx="3659">
                  <c:v>13709.022720067484</c:v>
                </c:pt>
                <c:pt idx="3660">
                  <c:v>13714.456456554983</c:v>
                </c:pt>
                <c:pt idx="3661">
                  <c:v>13719.874931792483</c:v>
                </c:pt>
                <c:pt idx="3662">
                  <c:v>13725.278308917485</c:v>
                </c:pt>
                <c:pt idx="3663">
                  <c:v>13730.653972917486</c:v>
                </c:pt>
                <c:pt idx="3664">
                  <c:v>13736.027722167486</c:v>
                </c:pt>
                <c:pt idx="3665">
                  <c:v>13741.374243417486</c:v>
                </c:pt>
                <c:pt idx="3666">
                  <c:v>13746.706526667484</c:v>
                </c:pt>
                <c:pt idx="3667">
                  <c:v>13752.037460217483</c:v>
                </c:pt>
                <c:pt idx="3668">
                  <c:v>13757.341939467484</c:v>
                </c:pt>
                <c:pt idx="3669">
                  <c:v>13762.645439604985</c:v>
                </c:pt>
                <c:pt idx="3670">
                  <c:v>13767.935557204984</c:v>
                </c:pt>
                <c:pt idx="3671">
                  <c:v>13773.212534342485</c:v>
                </c:pt>
                <c:pt idx="3672">
                  <c:v>13778.489111567485</c:v>
                </c:pt>
                <c:pt idx="3673">
                  <c:v>13783.740518217484</c:v>
                </c:pt>
                <c:pt idx="3674">
                  <c:v>13785.297321342485</c:v>
                </c:pt>
                <c:pt idx="3675">
                  <c:v>13786.989892342484</c:v>
                </c:pt>
                <c:pt idx="3676">
                  <c:v>13788.867650954984</c:v>
                </c:pt>
                <c:pt idx="3677">
                  <c:v>13790.917724392484</c:v>
                </c:pt>
                <c:pt idx="3678">
                  <c:v>13793.176874467485</c:v>
                </c:pt>
                <c:pt idx="3679">
                  <c:v>13795.656889467484</c:v>
                </c:pt>
                <c:pt idx="3680">
                  <c:v>13798.394214804983</c:v>
                </c:pt>
                <c:pt idx="3681">
                  <c:v>13801.387966554983</c:v>
                </c:pt>
                <c:pt idx="3682">
                  <c:v>13804.674220329982</c:v>
                </c:pt>
                <c:pt idx="3683">
                  <c:v>13808.288778204984</c:v>
                </c:pt>
                <c:pt idx="3684">
                  <c:v>13812.267140942482</c:v>
                </c:pt>
                <c:pt idx="3685">
                  <c:v>13816.619880692482</c:v>
                </c:pt>
                <c:pt idx="3686">
                  <c:v>13821.406414067482</c:v>
                </c:pt>
                <c:pt idx="3687">
                  <c:v>13826.453094767481</c:v>
                </c:pt>
                <c:pt idx="3688">
                  <c:v>13831.575359292483</c:v>
                </c:pt>
                <c:pt idx="3689">
                  <c:v>13836.468195879983</c:v>
                </c:pt>
                <c:pt idx="3690">
                  <c:v>13841.534607879983</c:v>
                </c:pt>
                <c:pt idx="3691">
                  <c:v>13846.494464979984</c:v>
                </c:pt>
                <c:pt idx="3692">
                  <c:v>13851.348524979983</c:v>
                </c:pt>
                <c:pt idx="3693">
                  <c:v>13856.388021779983</c:v>
                </c:pt>
                <c:pt idx="3694">
                  <c:v>13861.177201229984</c:v>
                </c:pt>
                <c:pt idx="3695">
                  <c:v>13865.970827354984</c:v>
                </c:pt>
                <c:pt idx="3696">
                  <c:v>13870.781106517485</c:v>
                </c:pt>
                <c:pt idx="3697">
                  <c:v>13875.548020867484</c:v>
                </c:pt>
                <c:pt idx="3698">
                  <c:v>13878.686040179984</c:v>
                </c:pt>
                <c:pt idx="3699">
                  <c:v>13882.121261254984</c:v>
                </c:pt>
                <c:pt idx="3700">
                  <c:v>13885.900820254985</c:v>
                </c:pt>
                <c:pt idx="3701">
                  <c:v>13890.047651879984</c:v>
                </c:pt>
                <c:pt idx="3702">
                  <c:v>13891.987585679984</c:v>
                </c:pt>
                <c:pt idx="3703">
                  <c:v>13894.117943079984</c:v>
                </c:pt>
                <c:pt idx="3704">
                  <c:v>13896.462333379983</c:v>
                </c:pt>
                <c:pt idx="3705">
                  <c:v>13899.044289379983</c:v>
                </c:pt>
                <c:pt idx="3706">
                  <c:v>13901.875316592483</c:v>
                </c:pt>
                <c:pt idx="3707">
                  <c:v>13904.978787092483</c:v>
                </c:pt>
                <c:pt idx="3708">
                  <c:v>13908.401821742484</c:v>
                </c:pt>
                <c:pt idx="3709">
                  <c:v>13912.167542392483</c:v>
                </c:pt>
                <c:pt idx="3710">
                  <c:v>13916.298959092484</c:v>
                </c:pt>
                <c:pt idx="3711">
                  <c:v>13920.842772692484</c:v>
                </c:pt>
                <c:pt idx="3712">
                  <c:v>13925.679153692485</c:v>
                </c:pt>
                <c:pt idx="3713">
                  <c:v>13930.344594242484</c:v>
                </c:pt>
                <c:pt idx="3714">
                  <c:v>13935.278390642485</c:v>
                </c:pt>
                <c:pt idx="3715">
                  <c:v>13939.887831554985</c:v>
                </c:pt>
                <c:pt idx="3716">
                  <c:v>13944.635521179984</c:v>
                </c:pt>
                <c:pt idx="3717">
                  <c:v>13949.343970629983</c:v>
                </c:pt>
                <c:pt idx="3718">
                  <c:v>13953.966328642484</c:v>
                </c:pt>
                <c:pt idx="3719">
                  <c:v>13958.798433579985</c:v>
                </c:pt>
                <c:pt idx="3720">
                  <c:v>13963.438943192485</c:v>
                </c:pt>
                <c:pt idx="3721">
                  <c:v>13968.159888192484</c:v>
                </c:pt>
                <c:pt idx="3722">
                  <c:v>13972.843550279986</c:v>
                </c:pt>
                <c:pt idx="3723">
                  <c:v>13977.395976379987</c:v>
                </c:pt>
                <c:pt idx="3724">
                  <c:v>13982.112346379985</c:v>
                </c:pt>
                <c:pt idx="3725">
                  <c:v>13985.766901504985</c:v>
                </c:pt>
                <c:pt idx="3726">
                  <c:v>13989.798243604984</c:v>
                </c:pt>
              </c:numCache>
            </c:numRef>
          </c:yVal>
          <c:smooth val="0"/>
        </c:ser>
        <c:dLbls>
          <c:showLegendKey val="0"/>
          <c:showVal val="0"/>
          <c:showCatName val="0"/>
          <c:showSerName val="0"/>
          <c:showPercent val="0"/>
          <c:showBubbleSize val="0"/>
        </c:dLbls>
        <c:axId val="354755232"/>
        <c:axId val="354754840"/>
      </c:scatterChart>
      <c:valAx>
        <c:axId val="354754056"/>
        <c:scaling>
          <c:orientation val="minMax"/>
          <c:max val="25"/>
          <c:min val="0"/>
        </c:scaling>
        <c:delete val="0"/>
        <c:axPos val="b"/>
        <c:title>
          <c:tx>
            <c:rich>
              <a:bodyPr/>
              <a:lstStyle/>
              <a:p>
                <a:pPr>
                  <a:defRPr/>
                </a:pPr>
                <a:r>
                  <a:rPr lang="en-US">
                    <a:solidFill>
                      <a:srgbClr val="0000FF"/>
                    </a:solidFill>
                    <a:latin typeface="Arial" panose="020B0604020202020204" pitchFamily="34" charset="0"/>
                    <a:cs typeface="Arial" panose="020B0604020202020204" pitchFamily="34" charset="0"/>
                  </a:rPr>
                  <a:t>Time (ms)</a:t>
                </a:r>
              </a:p>
            </c:rich>
          </c:tx>
          <c:layout>
            <c:manualLayout>
              <c:xMode val="edge"/>
              <c:yMode val="edge"/>
              <c:x val="0.38417671567277867"/>
              <c:y val="0.90481550630913399"/>
            </c:manualLayout>
          </c:layout>
          <c:overlay val="0"/>
        </c:title>
        <c:numFmt formatCode="0" sourceLinked="0"/>
        <c:majorTickMark val="out"/>
        <c:minorTickMark val="none"/>
        <c:tickLblPos val="nextTo"/>
        <c:spPr>
          <a:ln>
            <a:solidFill>
              <a:schemeClr val="tx1"/>
            </a:solidFill>
          </a:ln>
        </c:spPr>
        <c:crossAx val="354754448"/>
        <c:crosses val="autoZero"/>
        <c:crossBetween val="midCat"/>
        <c:majorUnit val="5"/>
      </c:valAx>
      <c:valAx>
        <c:axId val="354754448"/>
        <c:scaling>
          <c:orientation val="minMax"/>
          <c:max val="10000"/>
          <c:min val="-2000"/>
        </c:scaling>
        <c:delete val="0"/>
        <c:axPos val="l"/>
        <c:title>
          <c:tx>
            <c:rich>
              <a:bodyPr rot="-5400000" vert="horz"/>
              <a:lstStyle/>
              <a:p>
                <a:pPr>
                  <a:defRPr/>
                </a:pPr>
                <a:r>
                  <a:rPr lang="en-US">
                    <a:solidFill>
                      <a:srgbClr val="0000FF"/>
                    </a:solidFill>
                    <a:latin typeface="Arial" panose="020B0604020202020204" pitchFamily="34" charset="0"/>
                    <a:cs typeface="Arial" panose="020B0604020202020204" pitchFamily="34" charset="0"/>
                  </a:rPr>
                  <a:t>P (Mpa)</a:t>
                </a:r>
              </a:p>
            </c:rich>
          </c:tx>
          <c:layout>
            <c:manualLayout>
              <c:xMode val="edge"/>
              <c:yMode val="edge"/>
              <c:x val="0"/>
              <c:y val="0.13005091288020978"/>
            </c:manualLayout>
          </c:layout>
          <c:overlay val="0"/>
        </c:title>
        <c:numFmt formatCode="0" sourceLinked="0"/>
        <c:majorTickMark val="out"/>
        <c:minorTickMark val="none"/>
        <c:tickLblPos val="nextTo"/>
        <c:spPr>
          <a:ln>
            <a:solidFill>
              <a:schemeClr val="tx1"/>
            </a:solidFill>
          </a:ln>
        </c:spPr>
        <c:crossAx val="354754056"/>
        <c:crosses val="autoZero"/>
        <c:crossBetween val="midCat"/>
        <c:majorUnit val="2000"/>
        <c:minorUnit val="400"/>
        <c:dispUnits>
          <c:builtInUnit val="thousands"/>
        </c:dispUnits>
      </c:valAx>
      <c:valAx>
        <c:axId val="354754840"/>
        <c:scaling>
          <c:orientation val="minMax"/>
          <c:max val="24000"/>
          <c:min val="-4000"/>
        </c:scaling>
        <c:delete val="0"/>
        <c:axPos val="r"/>
        <c:title>
          <c:tx>
            <c:rich>
              <a:bodyPr rot="-5400000" vert="horz"/>
              <a:lstStyle/>
              <a:p>
                <a:pPr>
                  <a:defRPr/>
                </a:pPr>
                <a:r>
                  <a:rPr lang="en-US">
                    <a:solidFill>
                      <a:srgbClr val="0000FF"/>
                    </a:solidFill>
                    <a:latin typeface="Arial" panose="020B0604020202020204" pitchFamily="34" charset="0"/>
                    <a:cs typeface="Arial" panose="020B0604020202020204" pitchFamily="34" charset="0"/>
                  </a:rPr>
                  <a:t>I (Mpa-ms)</a:t>
                </a:r>
              </a:p>
            </c:rich>
          </c:tx>
          <c:layout>
            <c:manualLayout>
              <c:xMode val="edge"/>
              <c:yMode val="edge"/>
              <c:x val="0.92704402515723272"/>
              <c:y val="6.7132072408474727E-2"/>
            </c:manualLayout>
          </c:layout>
          <c:overlay val="0"/>
        </c:title>
        <c:numFmt formatCode="0" sourceLinked="0"/>
        <c:majorTickMark val="out"/>
        <c:minorTickMark val="none"/>
        <c:tickLblPos val="nextTo"/>
        <c:spPr>
          <a:ln>
            <a:solidFill>
              <a:schemeClr val="tx1"/>
            </a:solidFill>
          </a:ln>
        </c:spPr>
        <c:crossAx val="354755232"/>
        <c:crosses val="max"/>
        <c:crossBetween val="midCat"/>
        <c:majorUnit val="4000"/>
        <c:dispUnits>
          <c:builtInUnit val="thousands"/>
        </c:dispUnits>
      </c:valAx>
      <c:valAx>
        <c:axId val="354755232"/>
        <c:scaling>
          <c:orientation val="minMax"/>
        </c:scaling>
        <c:delete val="1"/>
        <c:axPos val="b"/>
        <c:numFmt formatCode="0.000" sourceLinked="1"/>
        <c:majorTickMark val="out"/>
        <c:minorTickMark val="none"/>
        <c:tickLblPos val="nextTo"/>
        <c:crossAx val="354754840"/>
        <c:crosses val="autoZero"/>
        <c:crossBetween val="midCat"/>
      </c:valAx>
    </c:plotArea>
    <c:legend>
      <c:legendPos val="r"/>
      <c:layout>
        <c:manualLayout>
          <c:xMode val="edge"/>
          <c:yMode val="edge"/>
          <c:x val="0.1703469519140296"/>
          <c:y val="0.16275707244427898"/>
          <c:w val="0.37561253899866293"/>
          <c:h val="0.22422162825977029"/>
        </c:manualLayout>
      </c:layout>
      <c:overlay val="0"/>
      <c:txPr>
        <a:bodyPr/>
        <a:lstStyle/>
        <a:p>
          <a:pPr>
            <a:defRPr sz="800" baseline="0">
              <a:latin typeface="Arial" panose="020B0604020202020204" pitchFamily="34" charset="0"/>
            </a:defRPr>
          </a:pPr>
          <a:endParaRPr lang="en-US"/>
        </a:p>
      </c:txPr>
    </c:legend>
    <c:plotVisOnly val="1"/>
    <c:dispBlanksAs val="gap"/>
    <c:showDLblsOverMax val="0"/>
  </c:chart>
  <c:spPr>
    <a:ln>
      <a:noFill/>
    </a:ln>
  </c:spPr>
  <c:txPr>
    <a:bodyPr/>
    <a:lstStyle/>
    <a:p>
      <a:pPr>
        <a:defRPr sz="1000" b="0">
          <a:latin typeface="Times New Roman" panose="02020603050405020304" pitchFamily="18" charset="0"/>
          <a:cs typeface="Times New Roman" panose="02020603050405020304" pitchFamily="18" charset="0"/>
        </a:defRPr>
      </a:pPr>
      <a:endParaRPr lang="en-US"/>
    </a:p>
  </c:txPr>
  <c:externalData r:id="rId1">
    <c:autoUpdate val="0"/>
  </c:externalData>
</c:chartSpace>
</file>

<file path=word/charts/chart40.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96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en-GB" sz="1000" b="1">
                <a:solidFill>
                  <a:srgbClr val="0000FF"/>
                </a:solidFill>
              </a:rPr>
              <a:t>C-1</a:t>
            </a:r>
          </a:p>
        </c:rich>
      </c:tx>
      <c:layout>
        <c:manualLayout>
          <c:xMode val="edge"/>
          <c:yMode val="edge"/>
          <c:x val="0.10782552918537523"/>
          <c:y val="0.69916613213598455"/>
        </c:manualLayout>
      </c:layout>
      <c:overlay val="0"/>
      <c:spPr>
        <a:solidFill>
          <a:schemeClr val="bg1"/>
        </a:solidFill>
        <a:ln>
          <a:noFill/>
        </a:ln>
        <a:effectLst/>
      </c:spPr>
      <c:txPr>
        <a:bodyPr rot="0" spcFirstLastPara="1" vertOverflow="ellipsis" vert="horz" wrap="square" anchor="ctr" anchorCtr="1"/>
        <a:lstStyle/>
        <a:p>
          <a:pPr>
            <a:defRPr sz="96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en-US"/>
        </a:p>
      </c:txPr>
    </c:title>
    <c:autoTitleDeleted val="0"/>
    <c:plotArea>
      <c:layout>
        <c:manualLayout>
          <c:layoutTarget val="inner"/>
          <c:xMode val="edge"/>
          <c:yMode val="edge"/>
          <c:x val="8.9449263443339866E-2"/>
          <c:y val="7.7628793225123505E-2"/>
          <c:w val="0.68115181791408042"/>
          <c:h val="0.74409559955323157"/>
        </c:manualLayout>
      </c:layout>
      <c:scatterChart>
        <c:scatterStyle val="lineMarker"/>
        <c:varyColors val="0"/>
        <c:ser>
          <c:idx val="0"/>
          <c:order val="0"/>
          <c:spPr>
            <a:ln w="19050" cap="rnd">
              <a:solidFill>
                <a:srgbClr val="0000FF"/>
              </a:solidFill>
              <a:prstDash val="sysDash"/>
              <a:round/>
            </a:ln>
            <a:effectLst/>
          </c:spPr>
          <c:marker>
            <c:symbol val="none"/>
          </c:marker>
          <c:xVal>
            <c:numRef>
              <c:f>Sheet1!$B$1:$B$73</c:f>
              <c:numCache>
                <c:formatCode>General</c:formatCode>
                <c:ptCount val="73"/>
                <c:pt idx="0">
                  <c:v>22.474741399999999</c:v>
                </c:pt>
                <c:pt idx="1">
                  <c:v>22.325067099999998</c:v>
                </c:pt>
                <c:pt idx="2">
                  <c:v>22.172176100000001</c:v>
                </c:pt>
                <c:pt idx="3">
                  <c:v>22.0833333</c:v>
                </c:pt>
                <c:pt idx="4">
                  <c:v>22.017166400000001</c:v>
                </c:pt>
                <c:pt idx="5">
                  <c:v>21.860394899999999</c:v>
                </c:pt>
                <c:pt idx="6">
                  <c:v>21.700239400000001</c:v>
                </c:pt>
                <c:pt idx="7">
                  <c:v>21.5366231</c:v>
                </c:pt>
                <c:pt idx="8">
                  <c:v>21.369468099999999</c:v>
                </c:pt>
                <c:pt idx="9">
                  <c:v>21.198695399999998</c:v>
                </c:pt>
                <c:pt idx="10">
                  <c:v>21.024225300000001</c:v>
                </c:pt>
                <c:pt idx="11">
                  <c:v>20.8459769</c:v>
                </c:pt>
                <c:pt idx="12">
                  <c:v>20.663868900000001</c:v>
                </c:pt>
                <c:pt idx="13">
                  <c:v>20.477819199999999</c:v>
                </c:pt>
                <c:pt idx="14">
                  <c:v>20.2877452</c:v>
                </c:pt>
                <c:pt idx="15">
                  <c:v>20.093563799999998</c:v>
                </c:pt>
                <c:pt idx="16">
                  <c:v>19.895192099999999</c:v>
                </c:pt>
                <c:pt idx="17">
                  <c:v>19.6925466</c:v>
                </c:pt>
                <c:pt idx="18">
                  <c:v>19.485544399999998</c:v>
                </c:pt>
                <c:pt idx="19">
                  <c:v>19.274102899999999</c:v>
                </c:pt>
                <c:pt idx="20">
                  <c:v>19.0581399</c:v>
                </c:pt>
                <c:pt idx="21">
                  <c:v>18.8375743</c:v>
                </c:pt>
                <c:pt idx="22">
                  <c:v>18.612326100000001</c:v>
                </c:pt>
                <c:pt idx="23">
                  <c:v>18.382316800000002</c:v>
                </c:pt>
                <c:pt idx="24">
                  <c:v>18.147469699999998</c:v>
                </c:pt>
                <c:pt idx="25">
                  <c:v>18.055555600000002</c:v>
                </c:pt>
                <c:pt idx="26">
                  <c:v>17.910800200000001</c:v>
                </c:pt>
                <c:pt idx="27">
                  <c:v>17.671171699999999</c:v>
                </c:pt>
                <c:pt idx="28">
                  <c:v>17.426596</c:v>
                </c:pt>
                <c:pt idx="29">
                  <c:v>17.177009099999999</c:v>
                </c:pt>
                <c:pt idx="30">
                  <c:v>16.922351299999999</c:v>
                </c:pt>
                <c:pt idx="31">
                  <c:v>16.662567200000002</c:v>
                </c:pt>
                <c:pt idx="32">
                  <c:v>16.3976066</c:v>
                </c:pt>
                <c:pt idx="33">
                  <c:v>16.1274251</c:v>
                </c:pt>
                <c:pt idx="34">
                  <c:v>15.8519848</c:v>
                </c:pt>
                <c:pt idx="35">
                  <c:v>15.5712548</c:v>
                </c:pt>
                <c:pt idx="36">
                  <c:v>15.2852125</c:v>
                </c:pt>
                <c:pt idx="37">
                  <c:v>14.9938439</c:v>
                </c:pt>
                <c:pt idx="38">
                  <c:v>14.6971446</c:v>
                </c:pt>
                <c:pt idx="39">
                  <c:v>14.395121</c:v>
                </c:pt>
                <c:pt idx="40">
                  <c:v>14.0877912</c:v>
                </c:pt>
                <c:pt idx="41">
                  <c:v>14.027777800000001</c:v>
                </c:pt>
                <c:pt idx="42">
                  <c:v>13.781793499999999</c:v>
                </c:pt>
                <c:pt idx="43">
                  <c:v>13.472271299999999</c:v>
                </c:pt>
                <c:pt idx="44">
                  <c:v>13.157712399999999</c:v>
                </c:pt>
                <c:pt idx="45">
                  <c:v>12.8381899</c:v>
                </c:pt>
                <c:pt idx="46">
                  <c:v>12.5137942</c:v>
                </c:pt>
                <c:pt idx="47">
                  <c:v>12.1846335</c:v>
                </c:pt>
                <c:pt idx="48">
                  <c:v>11.850835399999999</c:v>
                </c:pt>
                <c:pt idx="49">
                  <c:v>11.5125481</c:v>
                </c:pt>
                <c:pt idx="50">
                  <c:v>11.169942000000001</c:v>
                </c:pt>
                <c:pt idx="51">
                  <c:v>10.8232105</c:v>
                </c:pt>
                <c:pt idx="52">
                  <c:v>10.4725717</c:v>
                </c:pt>
                <c:pt idx="53">
                  <c:v>10.1182699</c:v>
                </c:pt>
                <c:pt idx="54">
                  <c:v>10</c:v>
                </c:pt>
                <c:pt idx="55">
                  <c:v>10</c:v>
                </c:pt>
              </c:numCache>
            </c:numRef>
          </c:xVal>
          <c:yVal>
            <c:numRef>
              <c:f>Sheet1!$C$1:$C$73</c:f>
              <c:numCache>
                <c:formatCode>General</c:formatCode>
                <c:ptCount val="73"/>
                <c:pt idx="0">
                  <c:v>4.5</c:v>
                </c:pt>
                <c:pt idx="1">
                  <c:v>4.45</c:v>
                </c:pt>
                <c:pt idx="2">
                  <c:v>4.4000000000000004</c:v>
                </c:pt>
                <c:pt idx="3">
                  <c:v>4.3716375000000003</c:v>
                </c:pt>
                <c:pt idx="4">
                  <c:v>4.3499999999999996</c:v>
                </c:pt>
                <c:pt idx="5">
                  <c:v>4.3</c:v>
                </c:pt>
                <c:pt idx="6">
                  <c:v>4.25</c:v>
                </c:pt>
                <c:pt idx="7">
                  <c:v>4.2</c:v>
                </c:pt>
                <c:pt idx="8">
                  <c:v>4.1500000000000004</c:v>
                </c:pt>
                <c:pt idx="9">
                  <c:v>4.0999999999999996</c:v>
                </c:pt>
                <c:pt idx="10">
                  <c:v>4.05</c:v>
                </c:pt>
                <c:pt idx="11">
                  <c:v>4</c:v>
                </c:pt>
                <c:pt idx="12">
                  <c:v>3.95</c:v>
                </c:pt>
                <c:pt idx="13">
                  <c:v>3.9</c:v>
                </c:pt>
                <c:pt idx="14">
                  <c:v>3.85</c:v>
                </c:pt>
                <c:pt idx="15">
                  <c:v>3.8</c:v>
                </c:pt>
                <c:pt idx="16">
                  <c:v>3.75</c:v>
                </c:pt>
                <c:pt idx="17">
                  <c:v>3.7</c:v>
                </c:pt>
                <c:pt idx="18">
                  <c:v>3.65</c:v>
                </c:pt>
                <c:pt idx="19">
                  <c:v>3.6</c:v>
                </c:pt>
                <c:pt idx="20">
                  <c:v>3.55</c:v>
                </c:pt>
                <c:pt idx="21">
                  <c:v>3.5</c:v>
                </c:pt>
                <c:pt idx="22">
                  <c:v>3.45</c:v>
                </c:pt>
                <c:pt idx="23">
                  <c:v>3.4</c:v>
                </c:pt>
                <c:pt idx="24">
                  <c:v>3.35</c:v>
                </c:pt>
                <c:pt idx="25">
                  <c:v>3.3309763999999999</c:v>
                </c:pt>
                <c:pt idx="26">
                  <c:v>3.3</c:v>
                </c:pt>
                <c:pt idx="27">
                  <c:v>3.25</c:v>
                </c:pt>
                <c:pt idx="28">
                  <c:v>3.2</c:v>
                </c:pt>
                <c:pt idx="29">
                  <c:v>3.15</c:v>
                </c:pt>
                <c:pt idx="30">
                  <c:v>3.1</c:v>
                </c:pt>
                <c:pt idx="31">
                  <c:v>3.05</c:v>
                </c:pt>
                <c:pt idx="32">
                  <c:v>3</c:v>
                </c:pt>
                <c:pt idx="33">
                  <c:v>2.95</c:v>
                </c:pt>
                <c:pt idx="34">
                  <c:v>2.9</c:v>
                </c:pt>
                <c:pt idx="35">
                  <c:v>2.85</c:v>
                </c:pt>
                <c:pt idx="36">
                  <c:v>2.8</c:v>
                </c:pt>
                <c:pt idx="37">
                  <c:v>2.75</c:v>
                </c:pt>
                <c:pt idx="38">
                  <c:v>2.7</c:v>
                </c:pt>
                <c:pt idx="39">
                  <c:v>2.65</c:v>
                </c:pt>
                <c:pt idx="40">
                  <c:v>2.6</c:v>
                </c:pt>
                <c:pt idx="41">
                  <c:v>2.5905608</c:v>
                </c:pt>
                <c:pt idx="42">
                  <c:v>2.5499999999999998</c:v>
                </c:pt>
                <c:pt idx="43">
                  <c:v>2.5</c:v>
                </c:pt>
                <c:pt idx="44">
                  <c:v>2.4500000000000002</c:v>
                </c:pt>
                <c:pt idx="45">
                  <c:v>2.4</c:v>
                </c:pt>
                <c:pt idx="46">
                  <c:v>2.35</c:v>
                </c:pt>
                <c:pt idx="47">
                  <c:v>2.2999999999999998</c:v>
                </c:pt>
                <c:pt idx="48">
                  <c:v>2.25</c:v>
                </c:pt>
                <c:pt idx="49">
                  <c:v>2.2000000000000002</c:v>
                </c:pt>
                <c:pt idx="50">
                  <c:v>2.15</c:v>
                </c:pt>
                <c:pt idx="51">
                  <c:v>2.1</c:v>
                </c:pt>
                <c:pt idx="52">
                  <c:v>2.0499999999999998</c:v>
                </c:pt>
                <c:pt idx="53">
                  <c:v>2</c:v>
                </c:pt>
                <c:pt idx="54">
                  <c:v>1.9838355999999999</c:v>
                </c:pt>
                <c:pt idx="55">
                  <c:v>2</c:v>
                </c:pt>
              </c:numCache>
            </c:numRef>
          </c:yVal>
          <c:smooth val="0"/>
        </c:ser>
        <c:ser>
          <c:idx val="1"/>
          <c:order val="1"/>
          <c:spPr>
            <a:ln w="19050" cap="rnd">
              <a:solidFill>
                <a:srgbClr val="FF00FF"/>
              </a:solidFill>
              <a:round/>
            </a:ln>
            <a:effectLst/>
          </c:spPr>
          <c:marker>
            <c:symbol val="none"/>
          </c:marker>
          <c:xVal>
            <c:numRef>
              <c:f>Sheet1!$E$1:$E$93</c:f>
              <c:numCache>
                <c:formatCode>General</c:formatCode>
                <c:ptCount val="93"/>
                <c:pt idx="0">
                  <c:v>47.798687100000002</c:v>
                </c:pt>
                <c:pt idx="1">
                  <c:v>47.478066099999999</c:v>
                </c:pt>
                <c:pt idx="2">
                  <c:v>47.150554800000002</c:v>
                </c:pt>
                <c:pt idx="3">
                  <c:v>46.815993499999998</c:v>
                </c:pt>
                <c:pt idx="4">
                  <c:v>46.4742198</c:v>
                </c:pt>
                <c:pt idx="5">
                  <c:v>46.25</c:v>
                </c:pt>
                <c:pt idx="6">
                  <c:v>46.126156999999999</c:v>
                </c:pt>
                <c:pt idx="7">
                  <c:v>45.772568</c:v>
                </c:pt>
                <c:pt idx="8">
                  <c:v>45.411331500000003</c:v>
                </c:pt>
                <c:pt idx="9">
                  <c:v>45.042276999999999</c:v>
                </c:pt>
                <c:pt idx="10">
                  <c:v>44.665231900000002</c:v>
                </c:pt>
                <c:pt idx="11">
                  <c:v>44.2800218</c:v>
                </c:pt>
                <c:pt idx="12">
                  <c:v>43.886470699999997</c:v>
                </c:pt>
                <c:pt idx="13">
                  <c:v>43.484401200000001</c:v>
                </c:pt>
                <c:pt idx="14">
                  <c:v>43.073634800000001</c:v>
                </c:pt>
                <c:pt idx="15">
                  <c:v>42.653992199999998</c:v>
                </c:pt>
                <c:pt idx="16">
                  <c:v>42.225293600000001</c:v>
                </c:pt>
                <c:pt idx="17">
                  <c:v>42.222222199999997</c:v>
                </c:pt>
                <c:pt idx="18">
                  <c:v>41.791490799999998</c:v>
                </c:pt>
                <c:pt idx="19">
                  <c:v>41.348391300000003</c:v>
                </c:pt>
                <c:pt idx="20">
                  <c:v>40.895789100000002</c:v>
                </c:pt>
                <c:pt idx="21">
                  <c:v>40.433508500000002</c:v>
                </c:pt>
                <c:pt idx="22">
                  <c:v>39.961375799999999</c:v>
                </c:pt>
                <c:pt idx="23">
                  <c:v>39.479219700000002</c:v>
                </c:pt>
                <c:pt idx="24">
                  <c:v>38.986872200000001</c:v>
                </c:pt>
                <c:pt idx="25">
                  <c:v>38.484169199999997</c:v>
                </c:pt>
                <c:pt idx="26">
                  <c:v>38.194444400000002</c:v>
                </c:pt>
                <c:pt idx="27">
                  <c:v>37.9732865</c:v>
                </c:pt>
                <c:pt idx="28">
                  <c:v>37.454873999999997</c:v>
                </c:pt>
                <c:pt idx="29">
                  <c:v>36.925758500000001</c:v>
                </c:pt>
                <c:pt idx="30">
                  <c:v>36.385801999999998</c:v>
                </c:pt>
                <c:pt idx="31">
                  <c:v>35.834874999999997</c:v>
                </c:pt>
                <c:pt idx="32">
                  <c:v>35.272857700000003</c:v>
                </c:pt>
                <c:pt idx="33">
                  <c:v>34.6996416</c:v>
                </c:pt>
                <c:pt idx="34">
                  <c:v>34.1666667</c:v>
                </c:pt>
                <c:pt idx="35">
                  <c:v>34.115728900000001</c:v>
                </c:pt>
                <c:pt idx="36">
                  <c:v>33.526758000000001</c:v>
                </c:pt>
                <c:pt idx="37">
                  <c:v>32.926476399999999</c:v>
                </c:pt>
                <c:pt idx="38">
                  <c:v>32.3148354</c:v>
                </c:pt>
                <c:pt idx="39">
                  <c:v>31.691805200000001</c:v>
                </c:pt>
                <c:pt idx="40">
                  <c:v>31.0573765</c:v>
                </c:pt>
                <c:pt idx="41">
                  <c:v>30.411563000000001</c:v>
                </c:pt>
                <c:pt idx="42">
                  <c:v>30.138888900000001</c:v>
                </c:pt>
                <c:pt idx="43">
                  <c:v>29.759423200000001</c:v>
                </c:pt>
                <c:pt idx="44">
                  <c:v>29.099710099999999</c:v>
                </c:pt>
                <c:pt idx="45">
                  <c:v>28.428956899999999</c:v>
                </c:pt>
                <c:pt idx="46">
                  <c:v>27.747288699999999</c:v>
                </c:pt>
                <c:pt idx="47">
                  <c:v>27.054864299999998</c:v>
                </c:pt>
                <c:pt idx="48">
                  <c:v>26.3518793</c:v>
                </c:pt>
                <c:pt idx="49">
                  <c:v>26.111111099999999</c:v>
                </c:pt>
                <c:pt idx="50">
                  <c:v>25.645618899999999</c:v>
                </c:pt>
                <c:pt idx="51">
                  <c:v>24.9330514</c:v>
                </c:pt>
                <c:pt idx="52">
                  <c:v>24.210900800000001</c:v>
                </c:pt>
                <c:pt idx="53">
                  <c:v>23.4795306</c:v>
                </c:pt>
                <c:pt idx="54">
                  <c:v>22.739353900000001</c:v>
                </c:pt>
                <c:pt idx="55">
                  <c:v>22.0833333</c:v>
                </c:pt>
                <c:pt idx="56">
                  <c:v>21.9924465</c:v>
                </c:pt>
                <c:pt idx="57">
                  <c:v>21.249275900000001</c:v>
                </c:pt>
                <c:pt idx="58">
                  <c:v>20.498990899999999</c:v>
                </c:pt>
                <c:pt idx="59">
                  <c:v>19.742220100000001</c:v>
                </c:pt>
                <c:pt idx="60">
                  <c:v>18.979654799999999</c:v>
                </c:pt>
                <c:pt idx="61">
                  <c:v>18.212050699999999</c:v>
                </c:pt>
                <c:pt idx="62">
                  <c:v>18.055555600000002</c:v>
                </c:pt>
                <c:pt idx="63">
                  <c:v>17.453089800000001</c:v>
                </c:pt>
                <c:pt idx="64">
                  <c:v>16.694143700000001</c:v>
                </c:pt>
                <c:pt idx="65">
                  <c:v>15.932882899999999</c:v>
                </c:pt>
                <c:pt idx="66">
                  <c:v>15.1703185</c:v>
                </c:pt>
                <c:pt idx="67">
                  <c:v>14.407532399999999</c:v>
                </c:pt>
                <c:pt idx="68">
                  <c:v>14.027777800000001</c:v>
                </c:pt>
                <c:pt idx="69">
                  <c:v>13.6556734</c:v>
                </c:pt>
                <c:pt idx="70">
                  <c:v>12.9158475</c:v>
                </c:pt>
                <c:pt idx="71">
                  <c:v>12.1793806</c:v>
                </c:pt>
                <c:pt idx="72">
                  <c:v>11.4475997</c:v>
                </c:pt>
                <c:pt idx="73">
                  <c:v>10.721896900000001</c:v>
                </c:pt>
                <c:pt idx="74">
                  <c:v>10.003726800000001</c:v>
                </c:pt>
                <c:pt idx="75">
                  <c:v>10</c:v>
                </c:pt>
                <c:pt idx="76">
                  <c:v>10</c:v>
                </c:pt>
              </c:numCache>
            </c:numRef>
          </c:xVal>
          <c:yVal>
            <c:numRef>
              <c:f>Sheet1!$F$1:$F$93</c:f>
              <c:numCache>
                <c:formatCode>General</c:formatCode>
                <c:ptCount val="93"/>
                <c:pt idx="0">
                  <c:v>4.5</c:v>
                </c:pt>
                <c:pt idx="1">
                  <c:v>4.45</c:v>
                </c:pt>
                <c:pt idx="2">
                  <c:v>4.4000000000000004</c:v>
                </c:pt>
                <c:pt idx="3">
                  <c:v>4.3499999999999996</c:v>
                </c:pt>
                <c:pt idx="4">
                  <c:v>4.3</c:v>
                </c:pt>
                <c:pt idx="5">
                  <c:v>4.2679695999999998</c:v>
                </c:pt>
                <c:pt idx="6">
                  <c:v>4.25</c:v>
                </c:pt>
                <c:pt idx="7">
                  <c:v>4.2</c:v>
                </c:pt>
                <c:pt idx="8">
                  <c:v>4.1500000000000004</c:v>
                </c:pt>
                <c:pt idx="9">
                  <c:v>4.0999999999999996</c:v>
                </c:pt>
                <c:pt idx="10">
                  <c:v>4.05</c:v>
                </c:pt>
                <c:pt idx="11">
                  <c:v>4</c:v>
                </c:pt>
                <c:pt idx="12">
                  <c:v>3.95</c:v>
                </c:pt>
                <c:pt idx="13">
                  <c:v>3.9</c:v>
                </c:pt>
                <c:pt idx="14">
                  <c:v>3.85</c:v>
                </c:pt>
                <c:pt idx="15">
                  <c:v>3.8</c:v>
                </c:pt>
                <c:pt idx="16">
                  <c:v>3.75</c:v>
                </c:pt>
                <c:pt idx="17">
                  <c:v>3.7496526000000001</c:v>
                </c:pt>
                <c:pt idx="18">
                  <c:v>3.7</c:v>
                </c:pt>
                <c:pt idx="19">
                  <c:v>3.65</c:v>
                </c:pt>
                <c:pt idx="20">
                  <c:v>3.6</c:v>
                </c:pt>
                <c:pt idx="21">
                  <c:v>3.55</c:v>
                </c:pt>
                <c:pt idx="22">
                  <c:v>3.5</c:v>
                </c:pt>
                <c:pt idx="23">
                  <c:v>3.45</c:v>
                </c:pt>
                <c:pt idx="24">
                  <c:v>3.4</c:v>
                </c:pt>
                <c:pt idx="25">
                  <c:v>3.35</c:v>
                </c:pt>
                <c:pt idx="26">
                  <c:v>3.3219242000000002</c:v>
                </c:pt>
                <c:pt idx="27">
                  <c:v>3.3</c:v>
                </c:pt>
                <c:pt idx="28">
                  <c:v>3.25</c:v>
                </c:pt>
                <c:pt idx="29">
                  <c:v>3.2</c:v>
                </c:pt>
                <c:pt idx="30">
                  <c:v>3.15</c:v>
                </c:pt>
                <c:pt idx="31">
                  <c:v>3.1</c:v>
                </c:pt>
                <c:pt idx="32">
                  <c:v>3.05</c:v>
                </c:pt>
                <c:pt idx="33">
                  <c:v>3</c:v>
                </c:pt>
                <c:pt idx="34">
                  <c:v>2.9544712</c:v>
                </c:pt>
                <c:pt idx="35">
                  <c:v>2.95</c:v>
                </c:pt>
                <c:pt idx="36">
                  <c:v>2.9</c:v>
                </c:pt>
                <c:pt idx="37">
                  <c:v>2.85</c:v>
                </c:pt>
                <c:pt idx="38">
                  <c:v>2.8</c:v>
                </c:pt>
                <c:pt idx="39">
                  <c:v>2.75</c:v>
                </c:pt>
                <c:pt idx="40">
                  <c:v>2.7</c:v>
                </c:pt>
                <c:pt idx="41">
                  <c:v>2.65</c:v>
                </c:pt>
                <c:pt idx="42">
                  <c:v>2.6294955</c:v>
                </c:pt>
                <c:pt idx="43">
                  <c:v>2.6</c:v>
                </c:pt>
                <c:pt idx="44">
                  <c:v>2.5499999999999998</c:v>
                </c:pt>
                <c:pt idx="45">
                  <c:v>2.5</c:v>
                </c:pt>
                <c:pt idx="46">
                  <c:v>2.4500000000000002</c:v>
                </c:pt>
                <c:pt idx="47">
                  <c:v>2.4</c:v>
                </c:pt>
                <c:pt idx="48">
                  <c:v>2.35</c:v>
                </c:pt>
                <c:pt idx="49">
                  <c:v>2.3334028</c:v>
                </c:pt>
                <c:pt idx="50">
                  <c:v>2.2999999999999998</c:v>
                </c:pt>
                <c:pt idx="51">
                  <c:v>2.25</c:v>
                </c:pt>
                <c:pt idx="52">
                  <c:v>2.2000000000000002</c:v>
                </c:pt>
                <c:pt idx="53">
                  <c:v>2.15</c:v>
                </c:pt>
                <c:pt idx="54">
                  <c:v>2.1</c:v>
                </c:pt>
                <c:pt idx="55">
                  <c:v>2.0563471</c:v>
                </c:pt>
                <c:pt idx="56">
                  <c:v>2.0499999999999998</c:v>
                </c:pt>
                <c:pt idx="57">
                  <c:v>2</c:v>
                </c:pt>
                <c:pt idx="58">
                  <c:v>1.95</c:v>
                </c:pt>
                <c:pt idx="59">
                  <c:v>1.9</c:v>
                </c:pt>
                <c:pt idx="60">
                  <c:v>1.85</c:v>
                </c:pt>
                <c:pt idx="61">
                  <c:v>1.8</c:v>
                </c:pt>
                <c:pt idx="62">
                  <c:v>1.7901799</c:v>
                </c:pt>
                <c:pt idx="63">
                  <c:v>1.75</c:v>
                </c:pt>
                <c:pt idx="64">
                  <c:v>1.7</c:v>
                </c:pt>
                <c:pt idx="65">
                  <c:v>1.65</c:v>
                </c:pt>
                <c:pt idx="66">
                  <c:v>1.6</c:v>
                </c:pt>
                <c:pt idx="67">
                  <c:v>1.55</c:v>
                </c:pt>
                <c:pt idx="68">
                  <c:v>1.5257042000000001</c:v>
                </c:pt>
                <c:pt idx="69">
                  <c:v>1.5</c:v>
                </c:pt>
                <c:pt idx="70">
                  <c:v>1.45</c:v>
                </c:pt>
                <c:pt idx="71">
                  <c:v>1.4</c:v>
                </c:pt>
                <c:pt idx="72">
                  <c:v>1.35</c:v>
                </c:pt>
                <c:pt idx="73">
                  <c:v>1.3</c:v>
                </c:pt>
                <c:pt idx="74">
                  <c:v>1.25</c:v>
                </c:pt>
                <c:pt idx="75">
                  <c:v>1.2497545000000001</c:v>
                </c:pt>
                <c:pt idx="76">
                  <c:v>1.25</c:v>
                </c:pt>
              </c:numCache>
            </c:numRef>
          </c:yVal>
          <c:smooth val="0"/>
        </c:ser>
        <c:ser>
          <c:idx val="2"/>
          <c:order val="2"/>
          <c:spPr>
            <a:ln w="19050" cap="rnd">
              <a:solidFill>
                <a:srgbClr val="FF3300"/>
              </a:solidFill>
              <a:prstDash val="lgDash"/>
              <a:round/>
            </a:ln>
            <a:effectLst/>
          </c:spPr>
          <c:marker>
            <c:symbol val="none"/>
          </c:marker>
          <c:xVal>
            <c:numRef>
              <c:f>Sheet1!$H$1:$H$110</c:f>
              <c:numCache>
                <c:formatCode>General</c:formatCode>
                <c:ptCount val="110"/>
                <c:pt idx="0">
                  <c:v>102.45723270000001</c:v>
                </c:pt>
                <c:pt idx="1">
                  <c:v>101.7662004</c:v>
                </c:pt>
                <c:pt idx="2">
                  <c:v>101.06031780000001</c:v>
                </c:pt>
                <c:pt idx="3">
                  <c:v>100.3392403</c:v>
                </c:pt>
                <c:pt idx="4">
                  <c:v>99.602618000000007</c:v>
                </c:pt>
                <c:pt idx="5">
                  <c:v>98.850095300000007</c:v>
                </c:pt>
                <c:pt idx="6">
                  <c:v>98.611111100000002</c:v>
                </c:pt>
                <c:pt idx="7">
                  <c:v>98.083529200000001</c:v>
                </c:pt>
                <c:pt idx="8">
                  <c:v>97.301405900000006</c:v>
                </c:pt>
                <c:pt idx="9">
                  <c:v>96.502355499999993</c:v>
                </c:pt>
                <c:pt idx="10">
                  <c:v>95.686004400000002</c:v>
                </c:pt>
                <c:pt idx="11">
                  <c:v>94.851974999999996</c:v>
                </c:pt>
                <c:pt idx="12">
                  <c:v>94.583333300000007</c:v>
                </c:pt>
                <c:pt idx="13">
                  <c:v>94.002430599999997</c:v>
                </c:pt>
                <c:pt idx="14">
                  <c:v>93.135694599999994</c:v>
                </c:pt>
                <c:pt idx="15">
                  <c:v>92.250210800000005</c:v>
                </c:pt>
                <c:pt idx="16">
                  <c:v>91.345592699999997</c:v>
                </c:pt>
                <c:pt idx="17">
                  <c:v>90.555555600000005</c:v>
                </c:pt>
                <c:pt idx="18">
                  <c:v>90.4220629</c:v>
                </c:pt>
                <c:pt idx="19">
                  <c:v>89.482309000000001</c:v>
                </c:pt>
                <c:pt idx="20">
                  <c:v>88.522351200000003</c:v>
                </c:pt>
                <c:pt idx="21">
                  <c:v>87.541805999999994</c:v>
                </c:pt>
                <c:pt idx="22">
                  <c:v>86.540292899999997</c:v>
                </c:pt>
                <c:pt idx="23">
                  <c:v>86.527777799999996</c:v>
                </c:pt>
                <c:pt idx="24">
                  <c:v>85.522241300000005</c:v>
                </c:pt>
                <c:pt idx="25">
                  <c:v>84.482637299999993</c:v>
                </c:pt>
                <c:pt idx="26">
                  <c:v>83.421059</c:v>
                </c:pt>
                <c:pt idx="27">
                  <c:v>82.5</c:v>
                </c:pt>
                <c:pt idx="28">
                  <c:v>82.337963999999999</c:v>
                </c:pt>
                <c:pt idx="29">
                  <c:v>81.236899399999999</c:v>
                </c:pt>
                <c:pt idx="30">
                  <c:v>80.112946100000002</c:v>
                </c:pt>
                <c:pt idx="31">
                  <c:v>78.965788099999997</c:v>
                </c:pt>
                <c:pt idx="32">
                  <c:v>78.472222200000004</c:v>
                </c:pt>
                <c:pt idx="33">
                  <c:v>77.798668199999994</c:v>
                </c:pt>
                <c:pt idx="34">
                  <c:v>76.610469800000004</c:v>
                </c:pt>
                <c:pt idx="35">
                  <c:v>75.398352799999998</c:v>
                </c:pt>
                <c:pt idx="36">
                  <c:v>74.444444399999995</c:v>
                </c:pt>
                <c:pt idx="37">
                  <c:v>74.163637699999995</c:v>
                </c:pt>
                <c:pt idx="38">
                  <c:v>72.9099492</c:v>
                </c:pt>
                <c:pt idx="39">
                  <c:v>71.631858699999995</c:v>
                </c:pt>
                <c:pt idx="40">
                  <c:v>70.416666699999993</c:v>
                </c:pt>
                <c:pt idx="41">
                  <c:v>70.329731800000005</c:v>
                </c:pt>
                <c:pt idx="42">
                  <c:v>69.010159799999997</c:v>
                </c:pt>
                <c:pt idx="43">
                  <c:v>67.666016299999995</c:v>
                </c:pt>
                <c:pt idx="44">
                  <c:v>66.388888899999998</c:v>
                </c:pt>
                <c:pt idx="45">
                  <c:v>66.297845100000004</c:v>
                </c:pt>
                <c:pt idx="46">
                  <c:v>64.913120800000002</c:v>
                </c:pt>
                <c:pt idx="47">
                  <c:v>63.504067900000003</c:v>
                </c:pt>
                <c:pt idx="48">
                  <c:v>62.361111100000002</c:v>
                </c:pt>
                <c:pt idx="49">
                  <c:v>62.072724299999997</c:v>
                </c:pt>
                <c:pt idx="50">
                  <c:v>60.625023599999999</c:v>
                </c:pt>
                <c:pt idx="51">
                  <c:v>59.153764700000004</c:v>
                </c:pt>
                <c:pt idx="52">
                  <c:v>58.3333333</c:v>
                </c:pt>
                <c:pt idx="53">
                  <c:v>57.6639895</c:v>
                </c:pt>
                <c:pt idx="54">
                  <c:v>56.157299500000001</c:v>
                </c:pt>
                <c:pt idx="55">
                  <c:v>54.628477799999999</c:v>
                </c:pt>
                <c:pt idx="56">
                  <c:v>54.305555599999998</c:v>
                </c:pt>
                <c:pt idx="57">
                  <c:v>53.087284099999998</c:v>
                </c:pt>
                <c:pt idx="58">
                  <c:v>51.527807500000002</c:v>
                </c:pt>
                <c:pt idx="59">
                  <c:v>50.277777800000003</c:v>
                </c:pt>
                <c:pt idx="60">
                  <c:v>49.951069799999999</c:v>
                </c:pt>
                <c:pt idx="61">
                  <c:v>48.365519599999999</c:v>
                </c:pt>
                <c:pt idx="62">
                  <c:v>46.762102400000003</c:v>
                </c:pt>
                <c:pt idx="63">
                  <c:v>46.25</c:v>
                </c:pt>
                <c:pt idx="64">
                  <c:v>45.151585900000001</c:v>
                </c:pt>
                <c:pt idx="65">
                  <c:v>43.530155000000001</c:v>
                </c:pt>
                <c:pt idx="66">
                  <c:v>42.222222199999997</c:v>
                </c:pt>
                <c:pt idx="67">
                  <c:v>41.897819599999998</c:v>
                </c:pt>
                <c:pt idx="68">
                  <c:v>40.265506899999998</c:v>
                </c:pt>
                <c:pt idx="69">
                  <c:v>38.622408299999996</c:v>
                </c:pt>
                <c:pt idx="70">
                  <c:v>38.194444400000002</c:v>
                </c:pt>
                <c:pt idx="71">
                  <c:v>36.983075399999997</c:v>
                </c:pt>
                <c:pt idx="72">
                  <c:v>35.341170499999997</c:v>
                </c:pt>
                <c:pt idx="73">
                  <c:v>34.1666667</c:v>
                </c:pt>
                <c:pt idx="74">
                  <c:v>33.699741600000003</c:v>
                </c:pt>
                <c:pt idx="75">
                  <c:v>32.069158899999998</c:v>
                </c:pt>
                <c:pt idx="76">
                  <c:v>30.438102000000001</c:v>
                </c:pt>
                <c:pt idx="77">
                  <c:v>30.138888900000001</c:v>
                </c:pt>
                <c:pt idx="78">
                  <c:v>28.826400100000001</c:v>
                </c:pt>
                <c:pt idx="79">
                  <c:v>27.223153</c:v>
                </c:pt>
                <c:pt idx="80">
                  <c:v>26.111111099999999</c:v>
                </c:pt>
                <c:pt idx="81">
                  <c:v>25.634405399999999</c:v>
                </c:pt>
                <c:pt idx="82">
                  <c:v>24.072253700000001</c:v>
                </c:pt>
                <c:pt idx="83">
                  <c:v>22.523077199999999</c:v>
                </c:pt>
                <c:pt idx="84">
                  <c:v>22.0833333</c:v>
                </c:pt>
                <c:pt idx="85">
                  <c:v>21.0090146</c:v>
                </c:pt>
                <c:pt idx="86">
                  <c:v>19.521581399999999</c:v>
                </c:pt>
                <c:pt idx="87">
                  <c:v>18.056410700000001</c:v>
                </c:pt>
                <c:pt idx="88">
                  <c:v>18.055555600000002</c:v>
                </c:pt>
                <c:pt idx="89">
                  <c:v>16.646961000000001</c:v>
                </c:pt>
                <c:pt idx="90">
                  <c:v>15.266057500000001</c:v>
                </c:pt>
                <c:pt idx="91">
                  <c:v>14.027777800000001</c:v>
                </c:pt>
                <c:pt idx="92">
                  <c:v>13.920061</c:v>
                </c:pt>
              </c:numCache>
            </c:numRef>
          </c:xVal>
          <c:yVal>
            <c:numRef>
              <c:f>Sheet1!$I$1:$I$110</c:f>
              <c:numCache>
                <c:formatCode>General</c:formatCode>
                <c:ptCount val="110"/>
                <c:pt idx="0">
                  <c:v>4.5</c:v>
                </c:pt>
                <c:pt idx="1">
                  <c:v>4.45</c:v>
                </c:pt>
                <c:pt idx="2">
                  <c:v>4.4000000000000004</c:v>
                </c:pt>
                <c:pt idx="3">
                  <c:v>4.3499999999999996</c:v>
                </c:pt>
                <c:pt idx="4">
                  <c:v>4.3</c:v>
                </c:pt>
                <c:pt idx="5">
                  <c:v>4.25</c:v>
                </c:pt>
                <c:pt idx="6">
                  <c:v>4.2345325000000003</c:v>
                </c:pt>
                <c:pt idx="7">
                  <c:v>4.2</c:v>
                </c:pt>
                <c:pt idx="8">
                  <c:v>4.1500000000000004</c:v>
                </c:pt>
                <c:pt idx="9">
                  <c:v>4.0999999999999996</c:v>
                </c:pt>
                <c:pt idx="10">
                  <c:v>4.05</c:v>
                </c:pt>
                <c:pt idx="11">
                  <c:v>4</c:v>
                </c:pt>
                <c:pt idx="12">
                  <c:v>3.9843242000000001</c:v>
                </c:pt>
                <c:pt idx="13">
                  <c:v>3.95</c:v>
                </c:pt>
                <c:pt idx="14">
                  <c:v>3.9</c:v>
                </c:pt>
                <c:pt idx="15">
                  <c:v>3.85</c:v>
                </c:pt>
                <c:pt idx="16">
                  <c:v>3.8</c:v>
                </c:pt>
                <c:pt idx="17">
                  <c:v>3.7573127999999998</c:v>
                </c:pt>
                <c:pt idx="18">
                  <c:v>3.75</c:v>
                </c:pt>
                <c:pt idx="19">
                  <c:v>3.7</c:v>
                </c:pt>
                <c:pt idx="20">
                  <c:v>3.65</c:v>
                </c:pt>
                <c:pt idx="21">
                  <c:v>3.6</c:v>
                </c:pt>
                <c:pt idx="22">
                  <c:v>3.55</c:v>
                </c:pt>
                <c:pt idx="23">
                  <c:v>3.5493947000000001</c:v>
                </c:pt>
                <c:pt idx="24">
                  <c:v>3.5</c:v>
                </c:pt>
                <c:pt idx="25">
                  <c:v>3.45</c:v>
                </c:pt>
                <c:pt idx="26">
                  <c:v>3.4</c:v>
                </c:pt>
                <c:pt idx="27">
                  <c:v>3.3575879999999998</c:v>
                </c:pt>
                <c:pt idx="28">
                  <c:v>3.35</c:v>
                </c:pt>
                <c:pt idx="29">
                  <c:v>3.3</c:v>
                </c:pt>
                <c:pt idx="30">
                  <c:v>3.25</c:v>
                </c:pt>
                <c:pt idx="31">
                  <c:v>3.2</c:v>
                </c:pt>
                <c:pt idx="32">
                  <c:v>3.1790840999999999</c:v>
                </c:pt>
                <c:pt idx="33">
                  <c:v>3.15</c:v>
                </c:pt>
                <c:pt idx="34">
                  <c:v>3.1</c:v>
                </c:pt>
                <c:pt idx="35">
                  <c:v>3.05</c:v>
                </c:pt>
                <c:pt idx="36">
                  <c:v>3.0115523999999998</c:v>
                </c:pt>
                <c:pt idx="37">
                  <c:v>3</c:v>
                </c:pt>
                <c:pt idx="38">
                  <c:v>2.95</c:v>
                </c:pt>
                <c:pt idx="39">
                  <c:v>2.9</c:v>
                </c:pt>
                <c:pt idx="40">
                  <c:v>2.8534088999999998</c:v>
                </c:pt>
                <c:pt idx="41">
                  <c:v>2.85</c:v>
                </c:pt>
                <c:pt idx="42">
                  <c:v>2.8</c:v>
                </c:pt>
                <c:pt idx="43">
                  <c:v>2.75</c:v>
                </c:pt>
                <c:pt idx="44">
                  <c:v>2.7034047999999999</c:v>
                </c:pt>
                <c:pt idx="45">
                  <c:v>2.7</c:v>
                </c:pt>
                <c:pt idx="46">
                  <c:v>2.65</c:v>
                </c:pt>
                <c:pt idx="47">
                  <c:v>2.6</c:v>
                </c:pt>
                <c:pt idx="48">
                  <c:v>2.5602952000000001</c:v>
                </c:pt>
                <c:pt idx="49">
                  <c:v>2.5499999999999998</c:v>
                </c:pt>
                <c:pt idx="50">
                  <c:v>2.5</c:v>
                </c:pt>
                <c:pt idx="51">
                  <c:v>2.4500000000000002</c:v>
                </c:pt>
                <c:pt idx="52">
                  <c:v>2.4228390000000002</c:v>
                </c:pt>
                <c:pt idx="53">
                  <c:v>2.4</c:v>
                </c:pt>
                <c:pt idx="54">
                  <c:v>2.35</c:v>
                </c:pt>
                <c:pt idx="55">
                  <c:v>2.2999999999999998</c:v>
                </c:pt>
                <c:pt idx="56">
                  <c:v>2.2897994000000002</c:v>
                </c:pt>
                <c:pt idx="57">
                  <c:v>2.25</c:v>
                </c:pt>
                <c:pt idx="58">
                  <c:v>2.2000000000000002</c:v>
                </c:pt>
                <c:pt idx="59">
                  <c:v>2.1606622999999998</c:v>
                </c:pt>
                <c:pt idx="60">
                  <c:v>2.15</c:v>
                </c:pt>
                <c:pt idx="61">
                  <c:v>2.1</c:v>
                </c:pt>
                <c:pt idx="62">
                  <c:v>2.0499999999999998</c:v>
                </c:pt>
                <c:pt idx="63">
                  <c:v>2.0345404</c:v>
                </c:pt>
                <c:pt idx="64">
                  <c:v>2</c:v>
                </c:pt>
                <c:pt idx="65">
                  <c:v>1.95</c:v>
                </c:pt>
                <c:pt idx="66">
                  <c:v>1.9102954000000001</c:v>
                </c:pt>
                <c:pt idx="67">
                  <c:v>1.9</c:v>
                </c:pt>
                <c:pt idx="68">
                  <c:v>1.85</c:v>
                </c:pt>
                <c:pt idx="69">
                  <c:v>1.8</c:v>
                </c:pt>
                <c:pt idx="70">
                  <c:v>1.7874264</c:v>
                </c:pt>
                <c:pt idx="71">
                  <c:v>1.75</c:v>
                </c:pt>
                <c:pt idx="72">
                  <c:v>1.7</c:v>
                </c:pt>
                <c:pt idx="73">
                  <c:v>1.6647921000000001</c:v>
                </c:pt>
                <c:pt idx="74">
                  <c:v>1.65</c:v>
                </c:pt>
                <c:pt idx="75">
                  <c:v>1.6</c:v>
                </c:pt>
                <c:pt idx="76">
                  <c:v>1.55</c:v>
                </c:pt>
                <c:pt idx="77">
                  <c:v>1.5411866999999999</c:v>
                </c:pt>
                <c:pt idx="78">
                  <c:v>1.5</c:v>
                </c:pt>
                <c:pt idx="79">
                  <c:v>1.45</c:v>
                </c:pt>
                <c:pt idx="80">
                  <c:v>1.4157519999999999</c:v>
                </c:pt>
                <c:pt idx="81">
                  <c:v>1.4</c:v>
                </c:pt>
                <c:pt idx="82">
                  <c:v>1.35</c:v>
                </c:pt>
                <c:pt idx="83">
                  <c:v>1.3</c:v>
                </c:pt>
                <c:pt idx="84">
                  <c:v>1.2863097999999999</c:v>
                </c:pt>
                <c:pt idx="85">
                  <c:v>1.25</c:v>
                </c:pt>
                <c:pt idx="86">
                  <c:v>1.2</c:v>
                </c:pt>
                <c:pt idx="87">
                  <c:v>1.1499999999999999</c:v>
                </c:pt>
                <c:pt idx="88">
                  <c:v>1.1499725000000001</c:v>
                </c:pt>
                <c:pt idx="89">
                  <c:v>1.1000000000000001</c:v>
                </c:pt>
                <c:pt idx="90">
                  <c:v>1.05</c:v>
                </c:pt>
                <c:pt idx="91">
                  <c:v>1.0044344000000001</c:v>
                </c:pt>
                <c:pt idx="92">
                  <c:v>1</c:v>
                </c:pt>
              </c:numCache>
            </c:numRef>
          </c:yVal>
          <c:smooth val="0"/>
        </c:ser>
        <c:ser>
          <c:idx val="3"/>
          <c:order val="3"/>
          <c:spPr>
            <a:ln w="19050" cap="rnd">
              <a:solidFill>
                <a:srgbClr val="00CC00"/>
              </a:solidFill>
              <a:prstDash val="lgDashDot"/>
              <a:round/>
            </a:ln>
            <a:effectLst/>
          </c:spPr>
          <c:marker>
            <c:symbol val="none"/>
          </c:marker>
          <c:xVal>
            <c:numRef>
              <c:f>Sheet1!$K$1:$K$133</c:f>
              <c:numCache>
                <c:formatCode>General</c:formatCode>
                <c:ptCount val="133"/>
                <c:pt idx="0">
                  <c:v>220.73058409999999</c:v>
                </c:pt>
                <c:pt idx="1">
                  <c:v>219.44444440000001</c:v>
                </c:pt>
                <c:pt idx="2">
                  <c:v>219.23149330000001</c:v>
                </c:pt>
                <c:pt idx="3">
                  <c:v>217.70268899999999</c:v>
                </c:pt>
                <c:pt idx="4">
                  <c:v>216.14097580000001</c:v>
                </c:pt>
                <c:pt idx="5">
                  <c:v>215.41666670000001</c:v>
                </c:pt>
                <c:pt idx="6">
                  <c:v>214.54728539999999</c:v>
                </c:pt>
                <c:pt idx="7">
                  <c:v>212.92062960000001</c:v>
                </c:pt>
                <c:pt idx="8">
                  <c:v>211.38888890000001</c:v>
                </c:pt>
                <c:pt idx="9">
                  <c:v>211.25908029999999</c:v>
                </c:pt>
                <c:pt idx="10">
                  <c:v>209.56468770000001</c:v>
                </c:pt>
                <c:pt idx="11">
                  <c:v>207.8336243</c:v>
                </c:pt>
                <c:pt idx="12">
                  <c:v>207.36111109999999</c:v>
                </c:pt>
                <c:pt idx="13">
                  <c:v>206.06769159999999</c:v>
                </c:pt>
                <c:pt idx="14">
                  <c:v>204.26448980000001</c:v>
                </c:pt>
                <c:pt idx="15">
                  <c:v>203.33333329999999</c:v>
                </c:pt>
                <c:pt idx="16">
                  <c:v>202.42411440000001</c:v>
                </c:pt>
                <c:pt idx="17">
                  <c:v>200.54585800000001</c:v>
                </c:pt>
                <c:pt idx="18">
                  <c:v>199.30555559999999</c:v>
                </c:pt>
                <c:pt idx="19">
                  <c:v>198.62839600000001</c:v>
                </c:pt>
                <c:pt idx="20">
                  <c:v>196.67215429999999</c:v>
                </c:pt>
                <c:pt idx="21">
                  <c:v>195.2777778</c:v>
                </c:pt>
                <c:pt idx="22">
                  <c:v>194.67498810000001</c:v>
                </c:pt>
                <c:pt idx="23">
                  <c:v>192.63784050000001</c:v>
                </c:pt>
                <c:pt idx="24">
                  <c:v>191.25</c:v>
                </c:pt>
                <c:pt idx="25">
                  <c:v>190.5584083</c:v>
                </c:pt>
                <c:pt idx="26">
                  <c:v>188.43747400000001</c:v>
                </c:pt>
                <c:pt idx="27">
                  <c:v>187.2222222</c:v>
                </c:pt>
                <c:pt idx="28">
                  <c:v>186.27330549999999</c:v>
                </c:pt>
                <c:pt idx="29">
                  <c:v>184.0657803</c:v>
                </c:pt>
                <c:pt idx="30">
                  <c:v>183.19444440000001</c:v>
                </c:pt>
                <c:pt idx="31">
                  <c:v>181.81453870000001</c:v>
                </c:pt>
                <c:pt idx="32">
                  <c:v>179.5177382</c:v>
                </c:pt>
                <c:pt idx="33">
                  <c:v>179.16666670000001</c:v>
                </c:pt>
                <c:pt idx="34">
                  <c:v>177.17727060000001</c:v>
                </c:pt>
                <c:pt idx="35">
                  <c:v>175.13888890000001</c:v>
                </c:pt>
                <c:pt idx="36">
                  <c:v>174.7895158</c:v>
                </c:pt>
                <c:pt idx="37">
                  <c:v>172.35707780000001</c:v>
                </c:pt>
                <c:pt idx="38">
                  <c:v>171.11111109999999</c:v>
                </c:pt>
                <c:pt idx="39">
                  <c:v>169.87743320000001</c:v>
                </c:pt>
                <c:pt idx="40">
                  <c:v>167.35008020000001</c:v>
                </c:pt>
                <c:pt idx="41">
                  <c:v>167.08333329999999</c:v>
                </c:pt>
                <c:pt idx="42">
                  <c:v>164.777143</c:v>
                </c:pt>
                <c:pt idx="43">
                  <c:v>163.05555559999999</c:v>
                </c:pt>
                <c:pt idx="44">
                  <c:v>162.15539609999999</c:v>
                </c:pt>
                <c:pt idx="45">
                  <c:v>159.48589340000001</c:v>
                </c:pt>
                <c:pt idx="46">
                  <c:v>159.0277778</c:v>
                </c:pt>
                <c:pt idx="47">
                  <c:v>156.7697173</c:v>
                </c:pt>
                <c:pt idx="48">
                  <c:v>155</c:v>
                </c:pt>
                <c:pt idx="49">
                  <c:v>154.0045762</c:v>
                </c:pt>
                <c:pt idx="50">
                  <c:v>151.1911763</c:v>
                </c:pt>
                <c:pt idx="51">
                  <c:v>150.9722222</c:v>
                </c:pt>
                <c:pt idx="52">
                  <c:v>148.33183399999999</c:v>
                </c:pt>
                <c:pt idx="53">
                  <c:v>146.94444440000001</c:v>
                </c:pt>
                <c:pt idx="54">
                  <c:v>145.4241778</c:v>
                </c:pt>
                <c:pt idx="55">
                  <c:v>142.91666670000001</c:v>
                </c:pt>
                <c:pt idx="56">
                  <c:v>142.4686313</c:v>
                </c:pt>
                <c:pt idx="57">
                  <c:v>139.46747210000001</c:v>
                </c:pt>
                <c:pt idx="58">
                  <c:v>138.88888890000001</c:v>
                </c:pt>
                <c:pt idx="59">
                  <c:v>136.42099039999999</c:v>
                </c:pt>
                <c:pt idx="60">
                  <c:v>134.86111109999999</c:v>
                </c:pt>
                <c:pt idx="61">
                  <c:v>133.3287066</c:v>
                </c:pt>
                <c:pt idx="62">
                  <c:v>130.83333329999999</c:v>
                </c:pt>
                <c:pt idx="63">
                  <c:v>130.1916014</c:v>
                </c:pt>
                <c:pt idx="64">
                  <c:v>127.011493</c:v>
                </c:pt>
                <c:pt idx="65">
                  <c:v>126.80555560000001</c:v>
                </c:pt>
                <c:pt idx="66">
                  <c:v>123.7911007</c:v>
                </c:pt>
                <c:pt idx="67">
                  <c:v>122.7777778</c:v>
                </c:pt>
                <c:pt idx="68">
                  <c:v>120.5298932</c:v>
                </c:pt>
                <c:pt idx="69">
                  <c:v>118.75</c:v>
                </c:pt>
                <c:pt idx="70">
                  <c:v>117.2295792</c:v>
                </c:pt>
                <c:pt idx="71">
                  <c:v>114.7222222</c:v>
                </c:pt>
                <c:pt idx="72">
                  <c:v>113.8920751</c:v>
                </c:pt>
                <c:pt idx="73">
                  <c:v>110.69444439999999</c:v>
                </c:pt>
                <c:pt idx="74">
                  <c:v>110.51951560000001</c:v>
                </c:pt>
                <c:pt idx="75">
                  <c:v>107.11600610000001</c:v>
                </c:pt>
                <c:pt idx="76">
                  <c:v>106.66666669999999</c:v>
                </c:pt>
                <c:pt idx="77">
                  <c:v>103.6831265</c:v>
                </c:pt>
                <c:pt idx="78">
                  <c:v>102.6388889</c:v>
                </c:pt>
                <c:pt idx="79">
                  <c:v>100.2230892</c:v>
                </c:pt>
                <c:pt idx="80">
                  <c:v>98.611111100000002</c:v>
                </c:pt>
                <c:pt idx="81">
                  <c:v>96.739023299999999</c:v>
                </c:pt>
                <c:pt idx="82">
                  <c:v>94.583333300000007</c:v>
                </c:pt>
                <c:pt idx="83">
                  <c:v>93.234325400000003</c:v>
                </c:pt>
                <c:pt idx="84">
                  <c:v>90.555555600000005</c:v>
                </c:pt>
                <c:pt idx="85">
                  <c:v>89.712666400000003</c:v>
                </c:pt>
                <c:pt idx="86">
                  <c:v>86.527777799999996</c:v>
                </c:pt>
                <c:pt idx="87">
                  <c:v>86.177995699999997</c:v>
                </c:pt>
                <c:pt idx="88">
                  <c:v>82.635217699999998</c:v>
                </c:pt>
                <c:pt idx="89">
                  <c:v>82.5</c:v>
                </c:pt>
                <c:pt idx="90">
                  <c:v>79.090054899999998</c:v>
                </c:pt>
                <c:pt idx="91">
                  <c:v>78.472222200000004</c:v>
                </c:pt>
                <c:pt idx="92">
                  <c:v>75.545684699999995</c:v>
                </c:pt>
                <c:pt idx="93">
                  <c:v>74.444444399999995</c:v>
                </c:pt>
                <c:pt idx="94">
                  <c:v>72.007240199999998</c:v>
                </c:pt>
                <c:pt idx="95">
                  <c:v>70.416666699999993</c:v>
                </c:pt>
                <c:pt idx="96">
                  <c:v>68.480130200000005</c:v>
                </c:pt>
                <c:pt idx="97">
                  <c:v>66.388888899999998</c:v>
                </c:pt>
                <c:pt idx="98">
                  <c:v>64.970024600000002</c:v>
                </c:pt>
                <c:pt idx="99">
                  <c:v>62.361111100000002</c:v>
                </c:pt>
                <c:pt idx="100">
                  <c:v>61.4828337</c:v>
                </c:pt>
                <c:pt idx="101">
                  <c:v>58.3333333</c:v>
                </c:pt>
                <c:pt idx="102">
                  <c:v>58.0246785</c:v>
                </c:pt>
                <c:pt idx="103">
                  <c:v>54.604080099999997</c:v>
                </c:pt>
                <c:pt idx="104">
                  <c:v>54.305555599999998</c:v>
                </c:pt>
                <c:pt idx="105">
                  <c:v>51.228400499999999</c:v>
                </c:pt>
                <c:pt idx="106">
                  <c:v>50.277777800000003</c:v>
                </c:pt>
                <c:pt idx="107">
                  <c:v>47.902228399999998</c:v>
                </c:pt>
                <c:pt idx="108">
                  <c:v>46.25</c:v>
                </c:pt>
                <c:pt idx="109">
                  <c:v>44.632360400000003</c:v>
                </c:pt>
                <c:pt idx="110">
                  <c:v>42.222222199999997</c:v>
                </c:pt>
                <c:pt idx="111">
                  <c:v>41.4255304</c:v>
                </c:pt>
                <c:pt idx="112">
                  <c:v>38.289252400000002</c:v>
                </c:pt>
                <c:pt idx="113">
                  <c:v>38.194444400000002</c:v>
                </c:pt>
                <c:pt idx="114">
                  <c:v>35.239095300000002</c:v>
                </c:pt>
                <c:pt idx="115">
                  <c:v>34.1666667</c:v>
                </c:pt>
                <c:pt idx="116">
                  <c:v>32.273876399999999</c:v>
                </c:pt>
                <c:pt idx="117">
                  <c:v>30.138888900000001</c:v>
                </c:pt>
                <c:pt idx="118">
                  <c:v>29.399344200000002</c:v>
                </c:pt>
              </c:numCache>
            </c:numRef>
          </c:xVal>
          <c:yVal>
            <c:numRef>
              <c:f>Sheet1!$L$1:$L$133</c:f>
              <c:numCache>
                <c:formatCode>General</c:formatCode>
                <c:ptCount val="133"/>
                <c:pt idx="0">
                  <c:v>4.5</c:v>
                </c:pt>
                <c:pt idx="1">
                  <c:v>4.4571518000000001</c:v>
                </c:pt>
                <c:pt idx="2">
                  <c:v>4.45</c:v>
                </c:pt>
                <c:pt idx="3">
                  <c:v>4.4000000000000004</c:v>
                </c:pt>
                <c:pt idx="4">
                  <c:v>4.3499999999999996</c:v>
                </c:pt>
                <c:pt idx="5">
                  <c:v>4.3273824000000003</c:v>
                </c:pt>
                <c:pt idx="6">
                  <c:v>4.3</c:v>
                </c:pt>
                <c:pt idx="7">
                  <c:v>4.25</c:v>
                </c:pt>
                <c:pt idx="8">
                  <c:v>4.2039388999999998</c:v>
                </c:pt>
                <c:pt idx="9">
                  <c:v>4.2</c:v>
                </c:pt>
                <c:pt idx="10">
                  <c:v>4.1500000000000004</c:v>
                </c:pt>
                <c:pt idx="11">
                  <c:v>4.0999999999999996</c:v>
                </c:pt>
                <c:pt idx="12">
                  <c:v>4.0867164000000002</c:v>
                </c:pt>
                <c:pt idx="13">
                  <c:v>4.05</c:v>
                </c:pt>
                <c:pt idx="14">
                  <c:v>4</c:v>
                </c:pt>
                <c:pt idx="15">
                  <c:v>3.9748296999999999</c:v>
                </c:pt>
                <c:pt idx="16">
                  <c:v>3.95</c:v>
                </c:pt>
                <c:pt idx="17">
                  <c:v>3.9</c:v>
                </c:pt>
                <c:pt idx="18">
                  <c:v>3.8677807999999998</c:v>
                </c:pt>
                <c:pt idx="19">
                  <c:v>3.85</c:v>
                </c:pt>
                <c:pt idx="20">
                  <c:v>3.8</c:v>
                </c:pt>
                <c:pt idx="21">
                  <c:v>3.7652109</c:v>
                </c:pt>
                <c:pt idx="22">
                  <c:v>3.75</c:v>
                </c:pt>
                <c:pt idx="23">
                  <c:v>3.7</c:v>
                </c:pt>
                <c:pt idx="24">
                  <c:v>3.6667624999999999</c:v>
                </c:pt>
                <c:pt idx="25">
                  <c:v>3.65</c:v>
                </c:pt>
                <c:pt idx="26">
                  <c:v>3.6</c:v>
                </c:pt>
                <c:pt idx="27">
                  <c:v>3.5720792000000001</c:v>
                </c:pt>
                <c:pt idx="28">
                  <c:v>3.55</c:v>
                </c:pt>
                <c:pt idx="29">
                  <c:v>3.5</c:v>
                </c:pt>
                <c:pt idx="30">
                  <c:v>3.4808061000000001</c:v>
                </c:pt>
                <c:pt idx="31">
                  <c:v>3.45</c:v>
                </c:pt>
                <c:pt idx="32">
                  <c:v>3.4</c:v>
                </c:pt>
                <c:pt idx="33">
                  <c:v>3.3925898999999999</c:v>
                </c:pt>
                <c:pt idx="34">
                  <c:v>3.35</c:v>
                </c:pt>
                <c:pt idx="35">
                  <c:v>3.3074077000000002</c:v>
                </c:pt>
                <c:pt idx="36">
                  <c:v>3.3</c:v>
                </c:pt>
                <c:pt idx="37">
                  <c:v>3.25</c:v>
                </c:pt>
                <c:pt idx="38">
                  <c:v>3.2250700000000001</c:v>
                </c:pt>
                <c:pt idx="39">
                  <c:v>3.2</c:v>
                </c:pt>
                <c:pt idx="40">
                  <c:v>3.15</c:v>
                </c:pt>
                <c:pt idx="41">
                  <c:v>3.1448923999999998</c:v>
                </c:pt>
                <c:pt idx="42">
                  <c:v>3.1</c:v>
                </c:pt>
                <c:pt idx="43">
                  <c:v>3.0673596999999999</c:v>
                </c:pt>
                <c:pt idx="44">
                  <c:v>3.05</c:v>
                </c:pt>
                <c:pt idx="45">
                  <c:v>3</c:v>
                </c:pt>
                <c:pt idx="46">
                  <c:v>2.9916933000000001</c:v>
                </c:pt>
                <c:pt idx="47">
                  <c:v>2.95</c:v>
                </c:pt>
                <c:pt idx="48">
                  <c:v>2.9182161</c:v>
                </c:pt>
                <c:pt idx="49">
                  <c:v>2.9</c:v>
                </c:pt>
                <c:pt idx="50">
                  <c:v>2.85</c:v>
                </c:pt>
                <c:pt idx="51">
                  <c:v>2.8462413999999998</c:v>
                </c:pt>
                <c:pt idx="52">
                  <c:v>2.8</c:v>
                </c:pt>
                <c:pt idx="53">
                  <c:v>2.7764006999999999</c:v>
                </c:pt>
                <c:pt idx="54">
                  <c:v>2.75</c:v>
                </c:pt>
                <c:pt idx="55">
                  <c:v>2.7077186000000002</c:v>
                </c:pt>
                <c:pt idx="56">
                  <c:v>2.7</c:v>
                </c:pt>
                <c:pt idx="57">
                  <c:v>2.65</c:v>
                </c:pt>
                <c:pt idx="58">
                  <c:v>2.6406793999999998</c:v>
                </c:pt>
                <c:pt idx="59">
                  <c:v>2.6</c:v>
                </c:pt>
                <c:pt idx="60">
                  <c:v>2.5750753999999998</c:v>
                </c:pt>
                <c:pt idx="61">
                  <c:v>2.5499999999999998</c:v>
                </c:pt>
                <c:pt idx="62">
                  <c:v>2.5104305</c:v>
                </c:pt>
                <c:pt idx="63">
                  <c:v>2.5</c:v>
                </c:pt>
                <c:pt idx="64">
                  <c:v>2.4500000000000002</c:v>
                </c:pt>
                <c:pt idx="65">
                  <c:v>2.4468809999999999</c:v>
                </c:pt>
                <c:pt idx="66">
                  <c:v>2.4</c:v>
                </c:pt>
                <c:pt idx="67">
                  <c:v>2.3847573</c:v>
                </c:pt>
                <c:pt idx="68">
                  <c:v>2.35</c:v>
                </c:pt>
                <c:pt idx="69">
                  <c:v>2.3233902999999998</c:v>
                </c:pt>
                <c:pt idx="70">
                  <c:v>2.2999999999999998</c:v>
                </c:pt>
                <c:pt idx="71">
                  <c:v>2.2627166000000001</c:v>
                </c:pt>
                <c:pt idx="72">
                  <c:v>2.25</c:v>
                </c:pt>
                <c:pt idx="73">
                  <c:v>2.2026705999999998</c:v>
                </c:pt>
                <c:pt idx="74">
                  <c:v>2.2000000000000002</c:v>
                </c:pt>
                <c:pt idx="75">
                  <c:v>2.15</c:v>
                </c:pt>
                <c:pt idx="76">
                  <c:v>2.1436429000000001</c:v>
                </c:pt>
                <c:pt idx="77">
                  <c:v>2.1</c:v>
                </c:pt>
                <c:pt idx="78">
                  <c:v>2.0852738999999998</c:v>
                </c:pt>
                <c:pt idx="79">
                  <c:v>2.0499999999999998</c:v>
                </c:pt>
                <c:pt idx="80">
                  <c:v>2.0273164000000001</c:v>
                </c:pt>
                <c:pt idx="81">
                  <c:v>2</c:v>
                </c:pt>
                <c:pt idx="82">
                  <c:v>1.9696952000000001</c:v>
                </c:pt>
                <c:pt idx="83">
                  <c:v>1.95</c:v>
                </c:pt>
                <c:pt idx="84">
                  <c:v>1.9123300999999999</c:v>
                </c:pt>
                <c:pt idx="85">
                  <c:v>1.9</c:v>
                </c:pt>
                <c:pt idx="86">
                  <c:v>1.8551347</c:v>
                </c:pt>
                <c:pt idx="87">
                  <c:v>1.85</c:v>
                </c:pt>
                <c:pt idx="88">
                  <c:v>1.8</c:v>
                </c:pt>
                <c:pt idx="89">
                  <c:v>1.7981734</c:v>
                </c:pt>
                <c:pt idx="90">
                  <c:v>1.75</c:v>
                </c:pt>
                <c:pt idx="91">
                  <c:v>1.7416166</c:v>
                </c:pt>
                <c:pt idx="92">
                  <c:v>1.7</c:v>
                </c:pt>
                <c:pt idx="93">
                  <c:v>1.6849603</c:v>
                </c:pt>
                <c:pt idx="94">
                  <c:v>1.65</c:v>
                </c:pt>
                <c:pt idx="95">
                  <c:v>1.6280877</c:v>
                </c:pt>
                <c:pt idx="96">
                  <c:v>1.6</c:v>
                </c:pt>
                <c:pt idx="97">
                  <c:v>1.5708648000000001</c:v>
                </c:pt>
                <c:pt idx="98">
                  <c:v>1.55</c:v>
                </c:pt>
                <c:pt idx="99">
                  <c:v>1.5131349999999999</c:v>
                </c:pt>
                <c:pt idx="100">
                  <c:v>1.5</c:v>
                </c:pt>
                <c:pt idx="101">
                  <c:v>1.4547113</c:v>
                </c:pt>
                <c:pt idx="102">
                  <c:v>1.45</c:v>
                </c:pt>
                <c:pt idx="103">
                  <c:v>1.4</c:v>
                </c:pt>
                <c:pt idx="104">
                  <c:v>1.3958360999999999</c:v>
                </c:pt>
                <c:pt idx="105">
                  <c:v>1.35</c:v>
                </c:pt>
                <c:pt idx="106">
                  <c:v>1.3364073000000001</c:v>
                </c:pt>
                <c:pt idx="107">
                  <c:v>1.3</c:v>
                </c:pt>
                <c:pt idx="108">
                  <c:v>1.2756521999999999</c:v>
                </c:pt>
                <c:pt idx="109">
                  <c:v>1.25</c:v>
                </c:pt>
                <c:pt idx="110">
                  <c:v>1.2131613000000001</c:v>
                </c:pt>
                <c:pt idx="111">
                  <c:v>1.2</c:v>
                </c:pt>
                <c:pt idx="112">
                  <c:v>1.1499999999999999</c:v>
                </c:pt>
                <c:pt idx="113">
                  <c:v>1.1485711999999999</c:v>
                </c:pt>
                <c:pt idx="114">
                  <c:v>1.1000000000000001</c:v>
                </c:pt>
                <c:pt idx="115">
                  <c:v>1.0829690999999999</c:v>
                </c:pt>
                <c:pt idx="116">
                  <c:v>1.05</c:v>
                </c:pt>
                <c:pt idx="117">
                  <c:v>1.0138305999999999</c:v>
                </c:pt>
                <c:pt idx="118">
                  <c:v>1</c:v>
                </c:pt>
              </c:numCache>
            </c:numRef>
          </c:yVal>
          <c:smooth val="0"/>
        </c:ser>
        <c:dLbls>
          <c:showLegendKey val="0"/>
          <c:showVal val="0"/>
          <c:showCatName val="0"/>
          <c:showSerName val="0"/>
          <c:showPercent val="0"/>
          <c:showBubbleSize val="0"/>
        </c:dLbls>
        <c:axId val="352223480"/>
        <c:axId val="352223872"/>
      </c:scatterChart>
      <c:valAx>
        <c:axId val="352223480"/>
        <c:scaling>
          <c:orientation val="maxMin"/>
          <c:max val="300"/>
        </c:scaling>
        <c:delete val="0"/>
        <c:axPos val="b"/>
        <c:majorGridlines>
          <c:spPr>
            <a:ln w="3175" cap="flat" cmpd="sng" algn="ctr">
              <a:solidFill>
                <a:schemeClr val="bg1">
                  <a:lumMod val="75000"/>
                </a:schemeClr>
              </a:solidFill>
              <a:prstDash val="dash"/>
              <a:round/>
            </a:ln>
            <a:effectLst/>
          </c:spPr>
        </c:majorGridlines>
        <c:title>
          <c:tx>
            <c:rich>
              <a:bodyPr rot="0" spcFirstLastPara="1" vertOverflow="ellipsis" vert="horz" wrap="square" anchor="ctr" anchorCtr="1"/>
              <a:lstStyle/>
              <a:p>
                <a:pPr>
                  <a:defRPr sz="800" b="0"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en-GB">
                    <a:solidFill>
                      <a:srgbClr val="0000FF"/>
                    </a:solidFill>
                  </a:rPr>
                  <a:t>M (kg)</a:t>
                </a:r>
              </a:p>
            </c:rich>
          </c:tx>
          <c:layout>
            <c:manualLayout>
              <c:xMode val="edge"/>
              <c:yMode val="edge"/>
              <c:x val="0.35770456531291511"/>
              <c:y val="0.9203522346749633"/>
            </c:manualLayout>
          </c:layout>
          <c:overlay val="0"/>
          <c:spPr>
            <a:noFill/>
            <a:ln>
              <a:noFill/>
            </a:ln>
            <a:effectLst/>
          </c:spPr>
          <c:txPr>
            <a:bodyPr rot="0" spcFirstLastPara="1" vertOverflow="ellipsis" vert="horz" wrap="square" anchor="ctr" anchorCtr="1"/>
            <a:lstStyle/>
            <a:p>
              <a:pPr>
                <a:defRPr sz="8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title>
        <c:numFmt formatCode="General" sourceLinked="1"/>
        <c:majorTickMark val="out"/>
        <c:minorTickMark val="in"/>
        <c:tickLblPos val="nextTo"/>
        <c:spPr>
          <a:noFill/>
          <a:ln w="9525" cap="flat" cmpd="sng" algn="ctr">
            <a:solidFill>
              <a:schemeClr val="tx1"/>
            </a:solidFill>
            <a:round/>
          </a:ln>
          <a:effectLst/>
        </c:spPr>
        <c:txPr>
          <a:bodyPr rot="-60000000" spcFirstLastPara="1" vertOverflow="ellipsis" vert="horz" wrap="square" anchor="ctr" anchorCtr="1"/>
          <a:lstStyle/>
          <a:p>
            <a:pPr>
              <a:defRPr sz="8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352223872"/>
        <c:crosses val="autoZero"/>
        <c:crossBetween val="midCat"/>
        <c:majorUnit val="50"/>
      </c:valAx>
      <c:valAx>
        <c:axId val="352223872"/>
        <c:scaling>
          <c:orientation val="minMax"/>
          <c:max val="4.5"/>
          <c:min val="1"/>
        </c:scaling>
        <c:delete val="0"/>
        <c:axPos val="r"/>
        <c:majorGridlines>
          <c:spPr>
            <a:ln w="3175" cap="flat" cmpd="sng" algn="ctr">
              <a:solidFill>
                <a:schemeClr val="bg1">
                  <a:lumMod val="75000"/>
                </a:schemeClr>
              </a:solidFill>
              <a:prstDash val="dash"/>
              <a:round/>
            </a:ln>
            <a:effectLst/>
          </c:spPr>
        </c:majorGridlines>
        <c:title>
          <c:tx>
            <c:rich>
              <a:bodyPr rot="0" spcFirstLastPara="1" vertOverflow="ellipsis" wrap="square" anchor="ctr" anchorCtr="1"/>
              <a:lstStyle/>
              <a:p>
                <a:pPr>
                  <a:defRPr sz="800" b="0"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en-GB">
                    <a:solidFill>
                      <a:srgbClr val="0000FF"/>
                    </a:solidFill>
                  </a:rPr>
                  <a:t>R(m)</a:t>
                </a:r>
              </a:p>
            </c:rich>
          </c:tx>
          <c:layout>
            <c:manualLayout>
              <c:xMode val="edge"/>
              <c:yMode val="edge"/>
              <c:x val="0.84753046824887746"/>
              <c:y val="0.16087134393640179"/>
            </c:manualLayout>
          </c:layout>
          <c:overlay val="0"/>
          <c:spPr>
            <a:noFill/>
            <a:ln>
              <a:noFill/>
            </a:ln>
            <a:effectLst/>
          </c:spPr>
          <c:txPr>
            <a:bodyPr rot="0" spcFirstLastPara="1" vertOverflow="ellipsis" wrap="square" anchor="ctr" anchorCtr="1"/>
            <a:lstStyle/>
            <a:p>
              <a:pPr>
                <a:defRPr sz="8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title>
        <c:numFmt formatCode="General" sourceLinked="1"/>
        <c:majorTickMark val="out"/>
        <c:minorTickMark val="in"/>
        <c:tickLblPos val="nextTo"/>
        <c:spPr>
          <a:noFill/>
          <a:ln w="9525" cap="flat" cmpd="sng" algn="ctr">
            <a:solidFill>
              <a:schemeClr val="tx1"/>
            </a:solidFill>
            <a:round/>
          </a:ln>
          <a:effectLst/>
        </c:spPr>
        <c:txPr>
          <a:bodyPr rot="-60000000" spcFirstLastPara="1" vertOverflow="ellipsis" vert="horz" wrap="square" anchor="ctr" anchorCtr="1"/>
          <a:lstStyle/>
          <a:p>
            <a:pPr>
              <a:defRPr sz="8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352223480"/>
        <c:crosses val="autoZero"/>
        <c:crossBetween val="midCat"/>
        <c:majorUnit val="0.5"/>
      </c:valAx>
      <c:spPr>
        <a:noFill/>
        <a:ln w="6350">
          <a:solidFill>
            <a:schemeClr val="tx1"/>
          </a:solidFill>
        </a:ln>
        <a:effectLst/>
      </c:spPr>
    </c:plotArea>
    <c:plotVisOnly val="1"/>
    <c:dispBlanksAs val="gap"/>
    <c:showDLblsOverMax val="0"/>
  </c:chart>
  <c:spPr>
    <a:solidFill>
      <a:schemeClr val="bg1"/>
    </a:solidFill>
    <a:ln w="9525" cap="flat" cmpd="sng" algn="ctr">
      <a:noFill/>
      <a:round/>
    </a:ln>
    <a:effectLst/>
  </c:spPr>
  <c:txPr>
    <a:bodyPr/>
    <a:lstStyle/>
    <a:p>
      <a:pPr>
        <a:defRPr sz="800">
          <a:solidFill>
            <a:sysClr val="windowText" lastClr="000000"/>
          </a:solidFill>
          <a:latin typeface="Arial" panose="020B0604020202020204" pitchFamily="34" charset="0"/>
          <a:cs typeface="Arial" panose="020B0604020202020204" pitchFamily="34" charset="0"/>
        </a:defRPr>
      </a:pPr>
      <a:endParaRPr lang="en-US"/>
    </a:p>
  </c:txPr>
  <c:externalData r:id="rId3">
    <c:autoUpdate val="0"/>
  </c:externalData>
  <c:userShapes r:id="rId4"/>
</c:chartSpace>
</file>

<file path=word/charts/chart4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96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en-GB" sz="1000" b="1">
                <a:solidFill>
                  <a:srgbClr val="0000FF"/>
                </a:solidFill>
              </a:rPr>
              <a:t>C-2</a:t>
            </a:r>
          </a:p>
        </c:rich>
      </c:tx>
      <c:layout>
        <c:manualLayout>
          <c:xMode val="edge"/>
          <c:yMode val="edge"/>
          <c:x val="0.10782552918537523"/>
          <c:y val="0.69916613213598455"/>
        </c:manualLayout>
      </c:layout>
      <c:overlay val="0"/>
      <c:spPr>
        <a:solidFill>
          <a:schemeClr val="bg1"/>
        </a:solidFill>
        <a:ln>
          <a:noFill/>
        </a:ln>
        <a:effectLst/>
      </c:spPr>
      <c:txPr>
        <a:bodyPr rot="0" spcFirstLastPara="1" vertOverflow="ellipsis" vert="horz" wrap="square" anchor="ctr" anchorCtr="1"/>
        <a:lstStyle/>
        <a:p>
          <a:pPr>
            <a:defRPr sz="96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en-US"/>
        </a:p>
      </c:txPr>
    </c:title>
    <c:autoTitleDeleted val="0"/>
    <c:plotArea>
      <c:layout>
        <c:manualLayout>
          <c:layoutTarget val="inner"/>
          <c:xMode val="edge"/>
          <c:yMode val="edge"/>
          <c:x val="8.9449263443339866E-2"/>
          <c:y val="7.7628793225123505E-2"/>
          <c:w val="0.68115181791408042"/>
          <c:h val="0.74409559955323157"/>
        </c:manualLayout>
      </c:layout>
      <c:scatterChart>
        <c:scatterStyle val="lineMarker"/>
        <c:varyColors val="0"/>
        <c:ser>
          <c:idx val="0"/>
          <c:order val="0"/>
          <c:spPr>
            <a:ln w="19050" cap="rnd">
              <a:solidFill>
                <a:srgbClr val="0000FF"/>
              </a:solidFill>
              <a:prstDash val="sysDash"/>
              <a:round/>
            </a:ln>
            <a:effectLst/>
          </c:spPr>
          <c:marker>
            <c:symbol val="none"/>
          </c:marker>
          <c:xVal>
            <c:numRef>
              <c:f>Sheet1!$B$1:$B$73</c:f>
              <c:numCache>
                <c:formatCode>General</c:formatCode>
                <c:ptCount val="73"/>
                <c:pt idx="0">
                  <c:v>21.333582400000001</c:v>
                </c:pt>
                <c:pt idx="1">
                  <c:v>21.193454899999999</c:v>
                </c:pt>
                <c:pt idx="2">
                  <c:v>21.050315999999999</c:v>
                </c:pt>
                <c:pt idx="3">
                  <c:v>20.904095900000002</c:v>
                </c:pt>
                <c:pt idx="4">
                  <c:v>20.754723599999998</c:v>
                </c:pt>
                <c:pt idx="5">
                  <c:v>20.602127100000001</c:v>
                </c:pt>
                <c:pt idx="6">
                  <c:v>20.446233100000001</c:v>
                </c:pt>
                <c:pt idx="7">
                  <c:v>20.286967300000001</c:v>
                </c:pt>
                <c:pt idx="8">
                  <c:v>20.124254700000002</c:v>
                </c:pt>
                <c:pt idx="9">
                  <c:v>19.958019100000001</c:v>
                </c:pt>
                <c:pt idx="10">
                  <c:v>19.7881836</c:v>
                </c:pt>
                <c:pt idx="11">
                  <c:v>19.6146706</c:v>
                </c:pt>
                <c:pt idx="12">
                  <c:v>19.437401999999999</c:v>
                </c:pt>
                <c:pt idx="13">
                  <c:v>19.256298999999999</c:v>
                </c:pt>
                <c:pt idx="14">
                  <c:v>19.071282499999999</c:v>
                </c:pt>
                <c:pt idx="15">
                  <c:v>18.882273399999999</c:v>
                </c:pt>
                <c:pt idx="16">
                  <c:v>18.689192299999998</c:v>
                </c:pt>
                <c:pt idx="17">
                  <c:v>18.4919601</c:v>
                </c:pt>
                <c:pt idx="18">
                  <c:v>18.290497999999999</c:v>
                </c:pt>
                <c:pt idx="19">
                  <c:v>18.084727900000001</c:v>
                </c:pt>
                <c:pt idx="20">
                  <c:v>18.055555600000002</c:v>
                </c:pt>
                <c:pt idx="21">
                  <c:v>17.8783548</c:v>
                </c:pt>
                <c:pt idx="22">
                  <c:v>17.668223099999999</c:v>
                </c:pt>
                <c:pt idx="23">
                  <c:v>17.4536497</c:v>
                </c:pt>
                <c:pt idx="24">
                  <c:v>17.234563300000001</c:v>
                </c:pt>
                <c:pt idx="25">
                  <c:v>17.010894199999999</c:v>
                </c:pt>
                <c:pt idx="26">
                  <c:v>16.782575600000001</c:v>
                </c:pt>
                <c:pt idx="27">
                  <c:v>16.549543199999999</c:v>
                </c:pt>
                <c:pt idx="28">
                  <c:v>16.311736199999999</c:v>
                </c:pt>
                <c:pt idx="29">
                  <c:v>16.069097599999999</c:v>
                </c:pt>
                <c:pt idx="30">
                  <c:v>15.8215746</c:v>
                </c:pt>
                <c:pt idx="31">
                  <c:v>15.569119499999999</c:v>
                </c:pt>
                <c:pt idx="32">
                  <c:v>15.3116898</c:v>
                </c:pt>
                <c:pt idx="33">
                  <c:v>15.0492496</c:v>
                </c:pt>
                <c:pt idx="34">
                  <c:v>14.7817694</c:v>
                </c:pt>
                <c:pt idx="35">
                  <c:v>14.509227599999999</c:v>
                </c:pt>
                <c:pt idx="36">
                  <c:v>14.2316108</c:v>
                </c:pt>
                <c:pt idx="37">
                  <c:v>14.027777800000001</c:v>
                </c:pt>
                <c:pt idx="38">
                  <c:v>13.950977999999999</c:v>
                </c:pt>
                <c:pt idx="39">
                  <c:v>13.6707374</c:v>
                </c:pt>
                <c:pt idx="40">
                  <c:v>13.3855731</c:v>
                </c:pt>
                <c:pt idx="41">
                  <c:v>13.0955136</c:v>
                </c:pt>
                <c:pt idx="42">
                  <c:v>12.8006001</c:v>
                </c:pt>
                <c:pt idx="43">
                  <c:v>12.500887499999999</c:v>
                </c:pt>
                <c:pt idx="44">
                  <c:v>12.1964457</c:v>
                </c:pt>
                <c:pt idx="45">
                  <c:v>11.8873607</c:v>
                </c:pt>
                <c:pt idx="46">
                  <c:v>11.5737355</c:v>
                </c:pt>
                <c:pt idx="47">
                  <c:v>11.255691799999999</c:v>
                </c:pt>
                <c:pt idx="48">
                  <c:v>10.933370800000001</c:v>
                </c:pt>
                <c:pt idx="49">
                  <c:v>10.606934799999999</c:v>
                </c:pt>
                <c:pt idx="50">
                  <c:v>10.2765682</c:v>
                </c:pt>
                <c:pt idx="51">
                  <c:v>10</c:v>
                </c:pt>
                <c:pt idx="52">
                  <c:v>10</c:v>
                </c:pt>
              </c:numCache>
            </c:numRef>
          </c:xVal>
          <c:yVal>
            <c:numRef>
              <c:f>Sheet1!$C$1:$C$73</c:f>
              <c:numCache>
                <c:formatCode>General</c:formatCode>
                <c:ptCount val="73"/>
                <c:pt idx="0">
                  <c:v>4.5</c:v>
                </c:pt>
                <c:pt idx="1">
                  <c:v>4.45</c:v>
                </c:pt>
                <c:pt idx="2">
                  <c:v>4.4000000000000004</c:v>
                </c:pt>
                <c:pt idx="3">
                  <c:v>4.3499999999999996</c:v>
                </c:pt>
                <c:pt idx="4">
                  <c:v>4.3</c:v>
                </c:pt>
                <c:pt idx="5">
                  <c:v>4.25</c:v>
                </c:pt>
                <c:pt idx="6">
                  <c:v>4.2</c:v>
                </c:pt>
                <c:pt idx="7">
                  <c:v>4.1500000000000004</c:v>
                </c:pt>
                <c:pt idx="8">
                  <c:v>4.0999999999999996</c:v>
                </c:pt>
                <c:pt idx="9">
                  <c:v>4.05</c:v>
                </c:pt>
                <c:pt idx="10">
                  <c:v>4</c:v>
                </c:pt>
                <c:pt idx="11">
                  <c:v>3.95</c:v>
                </c:pt>
                <c:pt idx="12">
                  <c:v>3.9</c:v>
                </c:pt>
                <c:pt idx="13">
                  <c:v>3.85</c:v>
                </c:pt>
                <c:pt idx="14">
                  <c:v>3.8</c:v>
                </c:pt>
                <c:pt idx="15">
                  <c:v>3.75</c:v>
                </c:pt>
                <c:pt idx="16">
                  <c:v>3.7</c:v>
                </c:pt>
                <c:pt idx="17">
                  <c:v>3.65</c:v>
                </c:pt>
                <c:pt idx="18">
                  <c:v>3.6</c:v>
                </c:pt>
                <c:pt idx="19">
                  <c:v>3.55</c:v>
                </c:pt>
                <c:pt idx="20">
                  <c:v>3.5431233999999998</c:v>
                </c:pt>
                <c:pt idx="21">
                  <c:v>3.5</c:v>
                </c:pt>
                <c:pt idx="22">
                  <c:v>3.45</c:v>
                </c:pt>
                <c:pt idx="23">
                  <c:v>3.4</c:v>
                </c:pt>
                <c:pt idx="24">
                  <c:v>3.35</c:v>
                </c:pt>
                <c:pt idx="25">
                  <c:v>3.3</c:v>
                </c:pt>
                <c:pt idx="26">
                  <c:v>3.25</c:v>
                </c:pt>
                <c:pt idx="27">
                  <c:v>3.2</c:v>
                </c:pt>
                <c:pt idx="28">
                  <c:v>3.15</c:v>
                </c:pt>
                <c:pt idx="29">
                  <c:v>3.1</c:v>
                </c:pt>
                <c:pt idx="30">
                  <c:v>3.05</c:v>
                </c:pt>
                <c:pt idx="31">
                  <c:v>3</c:v>
                </c:pt>
                <c:pt idx="32">
                  <c:v>2.95</c:v>
                </c:pt>
                <c:pt idx="33">
                  <c:v>2.9</c:v>
                </c:pt>
                <c:pt idx="34">
                  <c:v>2.85</c:v>
                </c:pt>
                <c:pt idx="35">
                  <c:v>2.8</c:v>
                </c:pt>
                <c:pt idx="36">
                  <c:v>2.75</c:v>
                </c:pt>
                <c:pt idx="37">
                  <c:v>2.7141356000000001</c:v>
                </c:pt>
                <c:pt idx="38">
                  <c:v>2.7</c:v>
                </c:pt>
                <c:pt idx="39">
                  <c:v>2.65</c:v>
                </c:pt>
                <c:pt idx="40">
                  <c:v>2.6</c:v>
                </c:pt>
                <c:pt idx="41">
                  <c:v>2.5499999999999998</c:v>
                </c:pt>
                <c:pt idx="42">
                  <c:v>2.5</c:v>
                </c:pt>
                <c:pt idx="43">
                  <c:v>2.4500000000000002</c:v>
                </c:pt>
                <c:pt idx="44">
                  <c:v>2.4</c:v>
                </c:pt>
                <c:pt idx="45">
                  <c:v>2.35</c:v>
                </c:pt>
                <c:pt idx="46">
                  <c:v>2.2999999999999998</c:v>
                </c:pt>
                <c:pt idx="47">
                  <c:v>2.25</c:v>
                </c:pt>
                <c:pt idx="48">
                  <c:v>2.2000000000000002</c:v>
                </c:pt>
                <c:pt idx="49">
                  <c:v>2.15</c:v>
                </c:pt>
                <c:pt idx="50">
                  <c:v>2.1</c:v>
                </c:pt>
                <c:pt idx="51">
                  <c:v>2.0588299999999999</c:v>
                </c:pt>
                <c:pt idx="52">
                  <c:v>2.1</c:v>
                </c:pt>
              </c:numCache>
            </c:numRef>
          </c:yVal>
          <c:smooth val="0"/>
        </c:ser>
        <c:ser>
          <c:idx val="1"/>
          <c:order val="1"/>
          <c:spPr>
            <a:ln w="19050" cap="rnd">
              <a:solidFill>
                <a:srgbClr val="FF00FF"/>
              </a:solidFill>
              <a:round/>
            </a:ln>
            <a:effectLst/>
          </c:spPr>
          <c:marker>
            <c:symbol val="none"/>
          </c:marker>
          <c:xVal>
            <c:numRef>
              <c:f>Sheet1!$E$1:$E$93</c:f>
              <c:numCache>
                <c:formatCode>General</c:formatCode>
                <c:ptCount val="93"/>
                <c:pt idx="0">
                  <c:v>45.333779399999997</c:v>
                </c:pt>
                <c:pt idx="1">
                  <c:v>45.030951700000003</c:v>
                </c:pt>
                <c:pt idx="2">
                  <c:v>44.7216162</c:v>
                </c:pt>
                <c:pt idx="3">
                  <c:v>44.405622000000001</c:v>
                </c:pt>
                <c:pt idx="4">
                  <c:v>44.082815699999998</c:v>
                </c:pt>
                <c:pt idx="5">
                  <c:v>43.7530413</c:v>
                </c:pt>
                <c:pt idx="6">
                  <c:v>43.416140900000002</c:v>
                </c:pt>
                <c:pt idx="7">
                  <c:v>43.071953800000003</c:v>
                </c:pt>
                <c:pt idx="8">
                  <c:v>42.720317799999997</c:v>
                </c:pt>
                <c:pt idx="9">
                  <c:v>42.361068199999998</c:v>
                </c:pt>
                <c:pt idx="10">
                  <c:v>42.222222199999997</c:v>
                </c:pt>
                <c:pt idx="11">
                  <c:v>41.996206999999998</c:v>
                </c:pt>
                <c:pt idx="12">
                  <c:v>41.624792999999997</c:v>
                </c:pt>
                <c:pt idx="13">
                  <c:v>41.245339800000004</c:v>
                </c:pt>
                <c:pt idx="14">
                  <c:v>40.857678900000003</c:v>
                </c:pt>
                <c:pt idx="15">
                  <c:v>40.461641</c:v>
                </c:pt>
                <c:pt idx="16">
                  <c:v>40.057056600000003</c:v>
                </c:pt>
                <c:pt idx="17">
                  <c:v>39.643755900000002</c:v>
                </c:pt>
                <c:pt idx="18">
                  <c:v>39.221569600000002</c:v>
                </c:pt>
                <c:pt idx="19">
                  <c:v>38.790329100000001</c:v>
                </c:pt>
                <c:pt idx="20">
                  <c:v>38.349867000000003</c:v>
                </c:pt>
                <c:pt idx="21">
                  <c:v>38.194444400000002</c:v>
                </c:pt>
                <c:pt idx="22">
                  <c:v>37.903094099999997</c:v>
                </c:pt>
                <c:pt idx="23">
                  <c:v>37.448494799999999</c:v>
                </c:pt>
                <c:pt idx="24">
                  <c:v>36.984286599999997</c:v>
                </c:pt>
                <c:pt idx="25">
                  <c:v>36.510314700000002</c:v>
                </c:pt>
                <c:pt idx="26">
                  <c:v>36.026428799999998</c:v>
                </c:pt>
                <c:pt idx="27">
                  <c:v>35.532483999999997</c:v>
                </c:pt>
                <c:pt idx="28">
                  <c:v>35.028341400000002</c:v>
                </c:pt>
                <c:pt idx="29">
                  <c:v>34.513869499999998</c:v>
                </c:pt>
                <c:pt idx="30">
                  <c:v>34.1666667</c:v>
                </c:pt>
                <c:pt idx="31">
                  <c:v>33.991007799999998</c:v>
                </c:pt>
                <c:pt idx="32">
                  <c:v>33.461732300000001</c:v>
                </c:pt>
                <c:pt idx="33">
                  <c:v>32.921910400000002</c:v>
                </c:pt>
                <c:pt idx="34">
                  <c:v>32.3714516</c:v>
                </c:pt>
                <c:pt idx="35">
                  <c:v>31.8102786</c:v>
                </c:pt>
                <c:pt idx="36">
                  <c:v>31.2383287</c:v>
                </c:pt>
                <c:pt idx="37">
                  <c:v>30.655555700000001</c:v>
                </c:pt>
                <c:pt idx="38">
                  <c:v>30.138888900000001</c:v>
                </c:pt>
                <c:pt idx="39">
                  <c:v>30.062935700000001</c:v>
                </c:pt>
                <c:pt idx="40">
                  <c:v>29.466343200000001</c:v>
                </c:pt>
                <c:pt idx="41">
                  <c:v>28.859044799999999</c:v>
                </c:pt>
                <c:pt idx="42">
                  <c:v>28.2410766</c:v>
                </c:pt>
                <c:pt idx="43">
                  <c:v>27.612500300000001</c:v>
                </c:pt>
                <c:pt idx="44">
                  <c:v>26.973404899999998</c:v>
                </c:pt>
                <c:pt idx="45">
                  <c:v>26.323909700000002</c:v>
                </c:pt>
                <c:pt idx="46">
                  <c:v>26.111111099999999</c:v>
                </c:pt>
                <c:pt idx="47">
                  <c:v>25.670834800000002</c:v>
                </c:pt>
                <c:pt idx="48">
                  <c:v>25.0110229</c:v>
                </c:pt>
                <c:pt idx="49">
                  <c:v>24.341519099999999</c:v>
                </c:pt>
                <c:pt idx="50">
                  <c:v>23.662583000000001</c:v>
                </c:pt>
                <c:pt idx="51">
                  <c:v>22.974516099999999</c:v>
                </c:pt>
                <c:pt idx="52">
                  <c:v>22.277664699999999</c:v>
                </c:pt>
                <c:pt idx="53">
                  <c:v>22.0833333</c:v>
                </c:pt>
                <c:pt idx="54">
                  <c:v>21.581316600000001</c:v>
                </c:pt>
                <c:pt idx="55">
                  <c:v>20.880542800000001</c:v>
                </c:pt>
                <c:pt idx="56">
                  <c:v>20.172447999999999</c:v>
                </c:pt>
                <c:pt idx="57">
                  <c:v>19.457574399999999</c:v>
                </c:pt>
                <c:pt idx="58">
                  <c:v>18.7365213</c:v>
                </c:pt>
                <c:pt idx="59">
                  <c:v>18.055555600000002</c:v>
                </c:pt>
                <c:pt idx="60">
                  <c:v>18.010900299999999</c:v>
                </c:pt>
                <c:pt idx="61">
                  <c:v>17.294810200000001</c:v>
                </c:pt>
                <c:pt idx="62">
                  <c:v>16.574786599999999</c:v>
                </c:pt>
                <c:pt idx="63">
                  <c:v>15.851660799999999</c:v>
                </c:pt>
                <c:pt idx="64">
                  <c:v>15.1263296</c:v>
                </c:pt>
                <c:pt idx="65">
                  <c:v>14.3997563</c:v>
                </c:pt>
                <c:pt idx="66">
                  <c:v>14.027777800000001</c:v>
                </c:pt>
                <c:pt idx="67">
                  <c:v>13.682253599999999</c:v>
                </c:pt>
                <c:pt idx="68">
                  <c:v>12.975346</c:v>
                </c:pt>
                <c:pt idx="69">
                  <c:v>12.2704381</c:v>
                </c:pt>
                <c:pt idx="70">
                  <c:v>11.568730499999999</c:v>
                </c:pt>
                <c:pt idx="71">
                  <c:v>10.871487800000001</c:v>
                </c:pt>
                <c:pt idx="72">
                  <c:v>10.180036400000001</c:v>
                </c:pt>
                <c:pt idx="73">
                  <c:v>10</c:v>
                </c:pt>
                <c:pt idx="74">
                  <c:v>10</c:v>
                </c:pt>
              </c:numCache>
            </c:numRef>
          </c:xVal>
          <c:yVal>
            <c:numRef>
              <c:f>Sheet1!$F$1:$F$93</c:f>
              <c:numCache>
                <c:formatCode>General</c:formatCode>
                <c:ptCount val="93"/>
                <c:pt idx="0">
                  <c:v>4.5</c:v>
                </c:pt>
                <c:pt idx="1">
                  <c:v>4.45</c:v>
                </c:pt>
                <c:pt idx="2">
                  <c:v>4.4000000000000004</c:v>
                </c:pt>
                <c:pt idx="3">
                  <c:v>4.3499999999999996</c:v>
                </c:pt>
                <c:pt idx="4">
                  <c:v>4.3</c:v>
                </c:pt>
                <c:pt idx="5">
                  <c:v>4.25</c:v>
                </c:pt>
                <c:pt idx="6">
                  <c:v>4.2</c:v>
                </c:pt>
                <c:pt idx="7">
                  <c:v>4.1500000000000004</c:v>
                </c:pt>
                <c:pt idx="8">
                  <c:v>4.0999999999999996</c:v>
                </c:pt>
                <c:pt idx="9">
                  <c:v>4.05</c:v>
                </c:pt>
                <c:pt idx="10">
                  <c:v>4.0311782000000003</c:v>
                </c:pt>
                <c:pt idx="11">
                  <c:v>4</c:v>
                </c:pt>
                <c:pt idx="12">
                  <c:v>3.95</c:v>
                </c:pt>
                <c:pt idx="13">
                  <c:v>3.9</c:v>
                </c:pt>
                <c:pt idx="14">
                  <c:v>3.85</c:v>
                </c:pt>
                <c:pt idx="15">
                  <c:v>3.8</c:v>
                </c:pt>
                <c:pt idx="16">
                  <c:v>3.75</c:v>
                </c:pt>
                <c:pt idx="17">
                  <c:v>3.7</c:v>
                </c:pt>
                <c:pt idx="18">
                  <c:v>3.65</c:v>
                </c:pt>
                <c:pt idx="19">
                  <c:v>3.6</c:v>
                </c:pt>
                <c:pt idx="20">
                  <c:v>3.55</c:v>
                </c:pt>
                <c:pt idx="21">
                  <c:v>3.5328463999999999</c:v>
                </c:pt>
                <c:pt idx="22">
                  <c:v>3.5</c:v>
                </c:pt>
                <c:pt idx="23">
                  <c:v>3.45</c:v>
                </c:pt>
                <c:pt idx="24">
                  <c:v>3.4</c:v>
                </c:pt>
                <c:pt idx="25">
                  <c:v>3.35</c:v>
                </c:pt>
                <c:pt idx="26">
                  <c:v>3.3</c:v>
                </c:pt>
                <c:pt idx="27">
                  <c:v>3.25</c:v>
                </c:pt>
                <c:pt idx="28">
                  <c:v>3.2</c:v>
                </c:pt>
                <c:pt idx="29">
                  <c:v>3.15</c:v>
                </c:pt>
                <c:pt idx="30">
                  <c:v>3.1170852999999998</c:v>
                </c:pt>
                <c:pt idx="31">
                  <c:v>3.1</c:v>
                </c:pt>
                <c:pt idx="32">
                  <c:v>3.05</c:v>
                </c:pt>
                <c:pt idx="33">
                  <c:v>3</c:v>
                </c:pt>
                <c:pt idx="34">
                  <c:v>2.95</c:v>
                </c:pt>
                <c:pt idx="35">
                  <c:v>2.9</c:v>
                </c:pt>
                <c:pt idx="36">
                  <c:v>2.85</c:v>
                </c:pt>
                <c:pt idx="37">
                  <c:v>2.8</c:v>
                </c:pt>
                <c:pt idx="38">
                  <c:v>2.7565835999999999</c:v>
                </c:pt>
                <c:pt idx="39">
                  <c:v>2.75</c:v>
                </c:pt>
                <c:pt idx="40">
                  <c:v>2.7</c:v>
                </c:pt>
                <c:pt idx="41">
                  <c:v>2.65</c:v>
                </c:pt>
                <c:pt idx="42">
                  <c:v>2.6</c:v>
                </c:pt>
                <c:pt idx="43">
                  <c:v>2.5499999999999998</c:v>
                </c:pt>
                <c:pt idx="44">
                  <c:v>2.5</c:v>
                </c:pt>
                <c:pt idx="45">
                  <c:v>2.4500000000000002</c:v>
                </c:pt>
                <c:pt idx="46">
                  <c:v>2.4341254000000001</c:v>
                </c:pt>
                <c:pt idx="47">
                  <c:v>2.4</c:v>
                </c:pt>
                <c:pt idx="48">
                  <c:v>2.35</c:v>
                </c:pt>
                <c:pt idx="49">
                  <c:v>2.2999999999999998</c:v>
                </c:pt>
                <c:pt idx="50">
                  <c:v>2.25</c:v>
                </c:pt>
                <c:pt idx="51">
                  <c:v>2.2000000000000002</c:v>
                </c:pt>
                <c:pt idx="52">
                  <c:v>2.15</c:v>
                </c:pt>
                <c:pt idx="53">
                  <c:v>2.1365148</c:v>
                </c:pt>
                <c:pt idx="54">
                  <c:v>2.1</c:v>
                </c:pt>
                <c:pt idx="55">
                  <c:v>2.0499999999999998</c:v>
                </c:pt>
                <c:pt idx="56">
                  <c:v>2</c:v>
                </c:pt>
                <c:pt idx="57">
                  <c:v>1.95</c:v>
                </c:pt>
                <c:pt idx="58">
                  <c:v>1.9</c:v>
                </c:pt>
                <c:pt idx="59">
                  <c:v>1.8532474999999999</c:v>
                </c:pt>
                <c:pt idx="60">
                  <c:v>1.85</c:v>
                </c:pt>
                <c:pt idx="61">
                  <c:v>1.8</c:v>
                </c:pt>
                <c:pt idx="62">
                  <c:v>1.75</c:v>
                </c:pt>
                <c:pt idx="63">
                  <c:v>1.7</c:v>
                </c:pt>
                <c:pt idx="64">
                  <c:v>1.65</c:v>
                </c:pt>
                <c:pt idx="65">
                  <c:v>1.6</c:v>
                </c:pt>
                <c:pt idx="66">
                  <c:v>1.5750073</c:v>
                </c:pt>
                <c:pt idx="67">
                  <c:v>1.55</c:v>
                </c:pt>
                <c:pt idx="68">
                  <c:v>1.5</c:v>
                </c:pt>
                <c:pt idx="69">
                  <c:v>1.45</c:v>
                </c:pt>
                <c:pt idx="70">
                  <c:v>1.4</c:v>
                </c:pt>
                <c:pt idx="71">
                  <c:v>1.35</c:v>
                </c:pt>
                <c:pt idx="72">
                  <c:v>1.3</c:v>
                </c:pt>
                <c:pt idx="73">
                  <c:v>1.2874612999999999</c:v>
                </c:pt>
                <c:pt idx="74">
                  <c:v>1.3</c:v>
                </c:pt>
              </c:numCache>
            </c:numRef>
          </c:yVal>
          <c:smooth val="0"/>
        </c:ser>
        <c:ser>
          <c:idx val="2"/>
          <c:order val="2"/>
          <c:spPr>
            <a:ln w="19050" cap="rnd">
              <a:solidFill>
                <a:srgbClr val="FF3300"/>
              </a:solidFill>
              <a:prstDash val="lgDash"/>
              <a:round/>
            </a:ln>
            <a:effectLst/>
          </c:spPr>
          <c:marker>
            <c:symbol val="none"/>
          </c:marker>
          <c:xVal>
            <c:numRef>
              <c:f>Sheet1!$H$1:$H$110</c:f>
              <c:numCache>
                <c:formatCode>General</c:formatCode>
                <c:ptCount val="110"/>
                <c:pt idx="0">
                  <c:v>97.133495499999995</c:v>
                </c:pt>
                <c:pt idx="1">
                  <c:v>96.477834700000002</c:v>
                </c:pt>
                <c:pt idx="2">
                  <c:v>95.808083600000003</c:v>
                </c:pt>
                <c:pt idx="3">
                  <c:v>95.123915600000004</c:v>
                </c:pt>
                <c:pt idx="4">
                  <c:v>94.583333300000007</c:v>
                </c:pt>
                <c:pt idx="5">
                  <c:v>94.425688800000003</c:v>
                </c:pt>
                <c:pt idx="6">
                  <c:v>93.714798599999995</c:v>
                </c:pt>
                <c:pt idx="7">
                  <c:v>92.988546600000006</c:v>
                </c:pt>
                <c:pt idx="8">
                  <c:v>92.246587199999993</c:v>
                </c:pt>
                <c:pt idx="9">
                  <c:v>91.488569900000002</c:v>
                </c:pt>
                <c:pt idx="10">
                  <c:v>90.714140299999997</c:v>
                </c:pt>
                <c:pt idx="11">
                  <c:v>90.555555600000005</c:v>
                </c:pt>
                <c:pt idx="12">
                  <c:v>89.925818800000002</c:v>
                </c:pt>
                <c:pt idx="13">
                  <c:v>89.121164800000003</c:v>
                </c:pt>
                <c:pt idx="14">
                  <c:v>88.299093999999997</c:v>
                </c:pt>
                <c:pt idx="15">
                  <c:v>87.459241599999999</c:v>
                </c:pt>
                <c:pt idx="16">
                  <c:v>86.601240899999993</c:v>
                </c:pt>
                <c:pt idx="17">
                  <c:v>86.527777799999996</c:v>
                </c:pt>
                <c:pt idx="18">
                  <c:v>85.728544200000002</c:v>
                </c:pt>
                <c:pt idx="19">
                  <c:v>84.837403199999997</c:v>
                </c:pt>
                <c:pt idx="20">
                  <c:v>83.927103399999993</c:v>
                </c:pt>
                <c:pt idx="21">
                  <c:v>82.997281299999997</c:v>
                </c:pt>
                <c:pt idx="22">
                  <c:v>82.5</c:v>
                </c:pt>
                <c:pt idx="23">
                  <c:v>82.049830200000002</c:v>
                </c:pt>
                <c:pt idx="24">
                  <c:v>81.084717600000005</c:v>
                </c:pt>
                <c:pt idx="25">
                  <c:v>80.099115699999999</c:v>
                </c:pt>
                <c:pt idx="26">
                  <c:v>79.092680999999999</c:v>
                </c:pt>
                <c:pt idx="27">
                  <c:v>78.472222200000004</c:v>
                </c:pt>
                <c:pt idx="28">
                  <c:v>78.0672079</c:v>
                </c:pt>
                <c:pt idx="29">
                  <c:v>77.023598800000002</c:v>
                </c:pt>
                <c:pt idx="30">
                  <c:v>75.958295399999997</c:v>
                </c:pt>
                <c:pt idx="31">
                  <c:v>74.870998299999997</c:v>
                </c:pt>
                <c:pt idx="32">
                  <c:v>74.444444399999995</c:v>
                </c:pt>
                <c:pt idx="33">
                  <c:v>73.765184399999995</c:v>
                </c:pt>
                <c:pt idx="34">
                  <c:v>72.639299500000007</c:v>
                </c:pt>
                <c:pt idx="35">
                  <c:v>71.490750300000002</c:v>
                </c:pt>
                <c:pt idx="36">
                  <c:v>70.416666699999993</c:v>
                </c:pt>
                <c:pt idx="37">
                  <c:v>70.319880900000001</c:v>
                </c:pt>
                <c:pt idx="38">
                  <c:v>69.132305099999996</c:v>
                </c:pt>
                <c:pt idx="39">
                  <c:v>67.921614300000002</c:v>
                </c:pt>
                <c:pt idx="40">
                  <c:v>66.687673099999998</c:v>
                </c:pt>
                <c:pt idx="41">
                  <c:v>66.388888899999998</c:v>
                </c:pt>
                <c:pt idx="42">
                  <c:v>65.436278900000005</c:v>
                </c:pt>
                <c:pt idx="43">
                  <c:v>64.163455299999995</c:v>
                </c:pt>
                <c:pt idx="44">
                  <c:v>62.867345100000001</c:v>
                </c:pt>
                <c:pt idx="45">
                  <c:v>62.361111100000002</c:v>
                </c:pt>
                <c:pt idx="46">
                  <c:v>61.553291299999998</c:v>
                </c:pt>
                <c:pt idx="47">
                  <c:v>60.219517600000003</c:v>
                </c:pt>
                <c:pt idx="48">
                  <c:v>58.862848</c:v>
                </c:pt>
                <c:pt idx="49">
                  <c:v>58.3333333</c:v>
                </c:pt>
                <c:pt idx="50">
                  <c:v>57.4893997</c:v>
                </c:pt>
                <c:pt idx="51">
                  <c:v>56.097352999999998</c:v>
                </c:pt>
                <c:pt idx="52">
                  <c:v>54.683340999999999</c:v>
                </c:pt>
                <c:pt idx="53">
                  <c:v>54.305555599999998</c:v>
                </c:pt>
                <c:pt idx="54">
                  <c:v>53.255662800000003</c:v>
                </c:pt>
                <c:pt idx="55">
                  <c:v>51.8098764</c:v>
                </c:pt>
                <c:pt idx="56">
                  <c:v>50.343720900000001</c:v>
                </c:pt>
                <c:pt idx="57">
                  <c:v>50.277777800000003</c:v>
                </c:pt>
                <c:pt idx="58">
                  <c:v>48.869266199999998</c:v>
                </c:pt>
                <c:pt idx="59">
                  <c:v>47.3765243</c:v>
                </c:pt>
                <c:pt idx="60">
                  <c:v>46.25</c:v>
                </c:pt>
                <c:pt idx="61">
                  <c:v>45.8691545</c:v>
                </c:pt>
                <c:pt idx="62">
                  <c:v>44.354721699999999</c:v>
                </c:pt>
                <c:pt idx="63">
                  <c:v>42.824467599999998</c:v>
                </c:pt>
                <c:pt idx="64">
                  <c:v>42.222222199999997</c:v>
                </c:pt>
                <c:pt idx="65">
                  <c:v>41.288519899999997</c:v>
                </c:pt>
                <c:pt idx="66">
                  <c:v>39.745066299999998</c:v>
                </c:pt>
                <c:pt idx="67">
                  <c:v>38.194444400000002</c:v>
                </c:pt>
                <c:pt idx="68">
                  <c:v>38.189843199999999</c:v>
                </c:pt>
                <c:pt idx="69">
                  <c:v>36.640653</c:v>
                </c:pt>
                <c:pt idx="70">
                  <c:v>35.082953099999997</c:v>
                </c:pt>
                <c:pt idx="71">
                  <c:v>34.1666667</c:v>
                </c:pt>
                <c:pt idx="72">
                  <c:v>33.526065299999999</c:v>
                </c:pt>
                <c:pt idx="73">
                  <c:v>31.9750978</c:v>
                </c:pt>
                <c:pt idx="74">
                  <c:v>30.421474499999999</c:v>
                </c:pt>
                <c:pt idx="75">
                  <c:v>30.138888900000001</c:v>
                </c:pt>
                <c:pt idx="76">
                  <c:v>28.884001099999999</c:v>
                </c:pt>
                <c:pt idx="77">
                  <c:v>27.352089899999999</c:v>
                </c:pt>
                <c:pt idx="78">
                  <c:v>26.111111099999999</c:v>
                </c:pt>
                <c:pt idx="79">
                  <c:v>25.828788200000002</c:v>
                </c:pt>
                <c:pt idx="80">
                  <c:v>24.330834800000002</c:v>
                </c:pt>
                <c:pt idx="81">
                  <c:v>22.842412700000001</c:v>
                </c:pt>
                <c:pt idx="82">
                  <c:v>22.0833333</c:v>
                </c:pt>
                <c:pt idx="83">
                  <c:v>21.3788351</c:v>
                </c:pt>
                <c:pt idx="84">
                  <c:v>19.943526299999998</c:v>
                </c:pt>
                <c:pt idx="85">
                  <c:v>18.526296200000001</c:v>
                </c:pt>
                <c:pt idx="86">
                  <c:v>18.055555600000002</c:v>
                </c:pt>
                <c:pt idx="87">
                  <c:v>17.1496152</c:v>
                </c:pt>
                <c:pt idx="88">
                  <c:v>15.806704999999999</c:v>
                </c:pt>
                <c:pt idx="89">
                  <c:v>14.4909766</c:v>
                </c:pt>
                <c:pt idx="90">
                  <c:v>14.027777800000001</c:v>
                </c:pt>
                <c:pt idx="91">
                  <c:v>13.227255299999999</c:v>
                </c:pt>
              </c:numCache>
            </c:numRef>
          </c:xVal>
          <c:yVal>
            <c:numRef>
              <c:f>Sheet1!$I$1:$I$110</c:f>
              <c:numCache>
                <c:formatCode>General</c:formatCode>
                <c:ptCount val="110"/>
                <c:pt idx="0">
                  <c:v>4.5</c:v>
                </c:pt>
                <c:pt idx="1">
                  <c:v>4.45</c:v>
                </c:pt>
                <c:pt idx="2">
                  <c:v>4.4000000000000004</c:v>
                </c:pt>
                <c:pt idx="3">
                  <c:v>4.3499999999999996</c:v>
                </c:pt>
                <c:pt idx="4">
                  <c:v>4.3113856999999998</c:v>
                </c:pt>
                <c:pt idx="5">
                  <c:v>4.3</c:v>
                </c:pt>
                <c:pt idx="6">
                  <c:v>4.25</c:v>
                </c:pt>
                <c:pt idx="7">
                  <c:v>4.2</c:v>
                </c:pt>
                <c:pt idx="8">
                  <c:v>4.1500000000000004</c:v>
                </c:pt>
                <c:pt idx="9">
                  <c:v>4.0999999999999996</c:v>
                </c:pt>
                <c:pt idx="10">
                  <c:v>4.05</c:v>
                </c:pt>
                <c:pt idx="11">
                  <c:v>4.0400415000000001</c:v>
                </c:pt>
                <c:pt idx="12">
                  <c:v>4</c:v>
                </c:pt>
                <c:pt idx="13">
                  <c:v>3.95</c:v>
                </c:pt>
                <c:pt idx="14">
                  <c:v>3.9</c:v>
                </c:pt>
                <c:pt idx="15">
                  <c:v>3.85</c:v>
                </c:pt>
                <c:pt idx="16">
                  <c:v>3.8</c:v>
                </c:pt>
                <c:pt idx="17">
                  <c:v>3.7958446000000001</c:v>
                </c:pt>
                <c:pt idx="18">
                  <c:v>3.75</c:v>
                </c:pt>
                <c:pt idx="19">
                  <c:v>3.7</c:v>
                </c:pt>
                <c:pt idx="20">
                  <c:v>3.65</c:v>
                </c:pt>
                <c:pt idx="21">
                  <c:v>3.6</c:v>
                </c:pt>
                <c:pt idx="22">
                  <c:v>3.5739491000000001</c:v>
                </c:pt>
                <c:pt idx="23">
                  <c:v>3.55</c:v>
                </c:pt>
                <c:pt idx="24">
                  <c:v>3.5</c:v>
                </c:pt>
                <c:pt idx="25">
                  <c:v>3.45</c:v>
                </c:pt>
                <c:pt idx="26">
                  <c:v>3.4</c:v>
                </c:pt>
                <c:pt idx="27">
                  <c:v>3.3699522000000002</c:v>
                </c:pt>
                <c:pt idx="28">
                  <c:v>3.35</c:v>
                </c:pt>
                <c:pt idx="29">
                  <c:v>3.3</c:v>
                </c:pt>
                <c:pt idx="30">
                  <c:v>3.25</c:v>
                </c:pt>
                <c:pt idx="31">
                  <c:v>3.2</c:v>
                </c:pt>
                <c:pt idx="32">
                  <c:v>3.1809381999999999</c:v>
                </c:pt>
                <c:pt idx="33">
                  <c:v>3.15</c:v>
                </c:pt>
                <c:pt idx="34">
                  <c:v>3.1</c:v>
                </c:pt>
                <c:pt idx="35">
                  <c:v>3.05</c:v>
                </c:pt>
                <c:pt idx="36">
                  <c:v>3.0042127000000001</c:v>
                </c:pt>
                <c:pt idx="37">
                  <c:v>3</c:v>
                </c:pt>
                <c:pt idx="38">
                  <c:v>2.95</c:v>
                </c:pt>
                <c:pt idx="39">
                  <c:v>2.9</c:v>
                </c:pt>
                <c:pt idx="40">
                  <c:v>2.85</c:v>
                </c:pt>
                <c:pt idx="41">
                  <c:v>2.8382735000000001</c:v>
                </c:pt>
                <c:pt idx="42">
                  <c:v>2.8</c:v>
                </c:pt>
                <c:pt idx="43">
                  <c:v>2.75</c:v>
                </c:pt>
                <c:pt idx="44">
                  <c:v>2.7</c:v>
                </c:pt>
                <c:pt idx="45">
                  <c:v>2.6810421999999998</c:v>
                </c:pt>
                <c:pt idx="46">
                  <c:v>2.65</c:v>
                </c:pt>
                <c:pt idx="47">
                  <c:v>2.6</c:v>
                </c:pt>
                <c:pt idx="48">
                  <c:v>2.5499999999999998</c:v>
                </c:pt>
                <c:pt idx="49">
                  <c:v>2.5310598</c:v>
                </c:pt>
                <c:pt idx="50">
                  <c:v>2.5</c:v>
                </c:pt>
                <c:pt idx="51">
                  <c:v>2.4500000000000002</c:v>
                </c:pt>
                <c:pt idx="52">
                  <c:v>2.4</c:v>
                </c:pt>
                <c:pt idx="53">
                  <c:v>2.3870748000000002</c:v>
                </c:pt>
                <c:pt idx="54">
                  <c:v>2.35</c:v>
                </c:pt>
                <c:pt idx="55">
                  <c:v>2.2999999999999998</c:v>
                </c:pt>
                <c:pt idx="56">
                  <c:v>2.25</c:v>
                </c:pt>
                <c:pt idx="57">
                  <c:v>2.2478379999999998</c:v>
                </c:pt>
                <c:pt idx="58">
                  <c:v>2.2000000000000002</c:v>
                </c:pt>
                <c:pt idx="59">
                  <c:v>2.15</c:v>
                </c:pt>
                <c:pt idx="60">
                  <c:v>2.1129973</c:v>
                </c:pt>
                <c:pt idx="61">
                  <c:v>2.1</c:v>
                </c:pt>
                <c:pt idx="62">
                  <c:v>2.0499999999999998</c:v>
                </c:pt>
                <c:pt idx="63">
                  <c:v>2</c:v>
                </c:pt>
                <c:pt idx="64">
                  <c:v>1.9809048</c:v>
                </c:pt>
                <c:pt idx="65">
                  <c:v>1.95</c:v>
                </c:pt>
                <c:pt idx="66">
                  <c:v>1.9</c:v>
                </c:pt>
                <c:pt idx="67">
                  <c:v>1.850155</c:v>
                </c:pt>
                <c:pt idx="68">
                  <c:v>1.85</c:v>
                </c:pt>
                <c:pt idx="69">
                  <c:v>1.8</c:v>
                </c:pt>
                <c:pt idx="70">
                  <c:v>1.75</c:v>
                </c:pt>
                <c:pt idx="71">
                  <c:v>1.7212216</c:v>
                </c:pt>
                <c:pt idx="72">
                  <c:v>1.7</c:v>
                </c:pt>
                <c:pt idx="73">
                  <c:v>1.65</c:v>
                </c:pt>
                <c:pt idx="74">
                  <c:v>1.6</c:v>
                </c:pt>
                <c:pt idx="75">
                  <c:v>1.5912588000000001</c:v>
                </c:pt>
                <c:pt idx="76">
                  <c:v>1.55</c:v>
                </c:pt>
                <c:pt idx="77">
                  <c:v>1.5</c:v>
                </c:pt>
                <c:pt idx="78">
                  <c:v>1.459789</c:v>
                </c:pt>
                <c:pt idx="79">
                  <c:v>1.45</c:v>
                </c:pt>
                <c:pt idx="80">
                  <c:v>1.4</c:v>
                </c:pt>
                <c:pt idx="81">
                  <c:v>1.35</c:v>
                </c:pt>
                <c:pt idx="82">
                  <c:v>1.3250529</c:v>
                </c:pt>
                <c:pt idx="83">
                  <c:v>1.3</c:v>
                </c:pt>
                <c:pt idx="84">
                  <c:v>1.25</c:v>
                </c:pt>
                <c:pt idx="85">
                  <c:v>1.2</c:v>
                </c:pt>
                <c:pt idx="86">
                  <c:v>1.1839348999999999</c:v>
                </c:pt>
                <c:pt idx="87">
                  <c:v>1.1499999999999999</c:v>
                </c:pt>
                <c:pt idx="88">
                  <c:v>1.1000000000000001</c:v>
                </c:pt>
                <c:pt idx="89">
                  <c:v>1.05</c:v>
                </c:pt>
                <c:pt idx="90">
                  <c:v>1.0329554000000001</c:v>
                </c:pt>
                <c:pt idx="91">
                  <c:v>1</c:v>
                </c:pt>
              </c:numCache>
            </c:numRef>
          </c:yVal>
          <c:smooth val="0"/>
        </c:ser>
        <c:ser>
          <c:idx val="3"/>
          <c:order val="3"/>
          <c:spPr>
            <a:ln w="19050" cap="rnd">
              <a:solidFill>
                <a:srgbClr val="00CC00"/>
              </a:solidFill>
              <a:prstDash val="lgDashDot"/>
              <a:round/>
            </a:ln>
            <a:effectLst/>
          </c:spPr>
          <c:marker>
            <c:symbol val="none"/>
          </c:marker>
          <c:xVal>
            <c:numRef>
              <c:f>Sheet1!$K$1:$K$133</c:f>
              <c:numCache>
                <c:formatCode>General</c:formatCode>
                <c:ptCount val="133"/>
                <c:pt idx="0">
                  <c:v>209.20092650000001</c:v>
                </c:pt>
                <c:pt idx="1">
                  <c:v>207.78050250000001</c:v>
                </c:pt>
                <c:pt idx="2">
                  <c:v>207.36111109999999</c:v>
                </c:pt>
                <c:pt idx="3">
                  <c:v>206.33163139999999</c:v>
                </c:pt>
                <c:pt idx="4">
                  <c:v>204.85243510000001</c:v>
                </c:pt>
                <c:pt idx="5">
                  <c:v>203.3413506</c:v>
                </c:pt>
                <c:pt idx="6">
                  <c:v>203.33333329999999</c:v>
                </c:pt>
                <c:pt idx="7">
                  <c:v>201.80080269999999</c:v>
                </c:pt>
                <c:pt idx="8">
                  <c:v>200.22698170000001</c:v>
                </c:pt>
                <c:pt idx="9">
                  <c:v>199.30555559999999</c:v>
                </c:pt>
                <c:pt idx="10">
                  <c:v>198.6205598</c:v>
                </c:pt>
                <c:pt idx="11">
                  <c:v>196.98134329999999</c:v>
                </c:pt>
                <c:pt idx="12">
                  <c:v>195.30663519999999</c:v>
                </c:pt>
                <c:pt idx="13">
                  <c:v>195.2777778</c:v>
                </c:pt>
                <c:pt idx="14">
                  <c:v>193.5992569</c:v>
                </c:pt>
                <c:pt idx="15">
                  <c:v>191.8549715</c:v>
                </c:pt>
                <c:pt idx="16">
                  <c:v>191.25</c:v>
                </c:pt>
                <c:pt idx="17">
                  <c:v>190.07549969999999</c:v>
                </c:pt>
                <c:pt idx="18">
                  <c:v>188.25888610000001</c:v>
                </c:pt>
                <c:pt idx="19">
                  <c:v>187.2222222</c:v>
                </c:pt>
                <c:pt idx="20">
                  <c:v>186.40484319999999</c:v>
                </c:pt>
                <c:pt idx="21">
                  <c:v>184.51315</c:v>
                </c:pt>
                <c:pt idx="22">
                  <c:v>183.19444440000001</c:v>
                </c:pt>
                <c:pt idx="23">
                  <c:v>182.58210009999999</c:v>
                </c:pt>
                <c:pt idx="24">
                  <c:v>180.61260150000001</c:v>
                </c:pt>
                <c:pt idx="25">
                  <c:v>179.16666670000001</c:v>
                </c:pt>
                <c:pt idx="26">
                  <c:v>178.60218180000001</c:v>
                </c:pt>
                <c:pt idx="27">
                  <c:v>176.552209</c:v>
                </c:pt>
                <c:pt idx="28">
                  <c:v>175.13888890000001</c:v>
                </c:pt>
                <c:pt idx="29">
                  <c:v>174.4601668</c:v>
                </c:pt>
                <c:pt idx="30">
                  <c:v>172.3271464</c:v>
                </c:pt>
                <c:pt idx="31">
                  <c:v>171.11111109999999</c:v>
                </c:pt>
                <c:pt idx="32">
                  <c:v>170.15138329999999</c:v>
                </c:pt>
                <c:pt idx="33">
                  <c:v>167.9328817</c:v>
                </c:pt>
                <c:pt idx="34">
                  <c:v>167.08333329999999</c:v>
                </c:pt>
                <c:pt idx="35">
                  <c:v>165.67150570000001</c:v>
                </c:pt>
                <c:pt idx="36">
                  <c:v>163.36528300000001</c:v>
                </c:pt>
                <c:pt idx="37">
                  <c:v>163.05555559999999</c:v>
                </c:pt>
                <c:pt idx="38">
                  <c:v>161.01666879999999</c:v>
                </c:pt>
                <c:pt idx="39">
                  <c:v>159.0277778</c:v>
                </c:pt>
                <c:pt idx="40">
                  <c:v>158.6218069</c:v>
                </c:pt>
                <c:pt idx="41">
                  <c:v>156.18360060000001</c:v>
                </c:pt>
                <c:pt idx="42">
                  <c:v>155</c:v>
                </c:pt>
                <c:pt idx="43">
                  <c:v>153.69981369999999</c:v>
                </c:pt>
                <c:pt idx="44">
                  <c:v>151.1697763</c:v>
                </c:pt>
                <c:pt idx="45">
                  <c:v>150.9722222</c:v>
                </c:pt>
                <c:pt idx="46">
                  <c:v>148.59645130000001</c:v>
                </c:pt>
                <c:pt idx="47">
                  <c:v>146.94444440000001</c:v>
                </c:pt>
                <c:pt idx="48">
                  <c:v>145.97634170000001</c:v>
                </c:pt>
                <c:pt idx="49">
                  <c:v>143.3106804</c:v>
                </c:pt>
                <c:pt idx="50">
                  <c:v>142.91666670000001</c:v>
                </c:pt>
                <c:pt idx="51">
                  <c:v>140.60133020000001</c:v>
                </c:pt>
                <c:pt idx="52">
                  <c:v>138.88888890000001</c:v>
                </c:pt>
                <c:pt idx="53">
                  <c:v>137.84582700000001</c:v>
                </c:pt>
                <c:pt idx="54">
                  <c:v>135.0451285</c:v>
                </c:pt>
                <c:pt idx="55">
                  <c:v>134.86111109999999</c:v>
                </c:pt>
                <c:pt idx="56">
                  <c:v>132.20238459999999</c:v>
                </c:pt>
                <c:pt idx="57">
                  <c:v>130.83333329999999</c:v>
                </c:pt>
                <c:pt idx="58">
                  <c:v>129.31510510000001</c:v>
                </c:pt>
                <c:pt idx="59">
                  <c:v>126.80555560000001</c:v>
                </c:pt>
                <c:pt idx="60">
                  <c:v>126.3840639</c:v>
                </c:pt>
                <c:pt idx="61">
                  <c:v>123.41232100000001</c:v>
                </c:pt>
                <c:pt idx="62">
                  <c:v>122.7777778</c:v>
                </c:pt>
                <c:pt idx="63">
                  <c:v>120.40027619999999</c:v>
                </c:pt>
                <c:pt idx="64">
                  <c:v>118.75</c:v>
                </c:pt>
                <c:pt idx="65">
                  <c:v>117.34779140000001</c:v>
                </c:pt>
                <c:pt idx="66">
                  <c:v>114.7222222</c:v>
                </c:pt>
                <c:pt idx="67">
                  <c:v>114.25628570000001</c:v>
                </c:pt>
                <c:pt idx="68">
                  <c:v>111.1289864</c:v>
                </c:pt>
                <c:pt idx="69">
                  <c:v>110.69444439999999</c:v>
                </c:pt>
                <c:pt idx="70">
                  <c:v>107.96785989999999</c:v>
                </c:pt>
                <c:pt idx="71">
                  <c:v>106.66666669999999</c:v>
                </c:pt>
                <c:pt idx="72">
                  <c:v>104.77323629999999</c:v>
                </c:pt>
                <c:pt idx="73">
                  <c:v>102.6388889</c:v>
                </c:pt>
                <c:pt idx="74">
                  <c:v>101.5473482</c:v>
                </c:pt>
                <c:pt idx="75">
                  <c:v>98.611111100000002</c:v>
                </c:pt>
                <c:pt idx="76">
                  <c:v>98.292651500000005</c:v>
                </c:pt>
                <c:pt idx="77">
                  <c:v>95.013709800000001</c:v>
                </c:pt>
                <c:pt idx="78">
                  <c:v>94.583333300000007</c:v>
                </c:pt>
                <c:pt idx="79">
                  <c:v>91.713084199999997</c:v>
                </c:pt>
                <c:pt idx="80">
                  <c:v>90.555555600000005</c:v>
                </c:pt>
                <c:pt idx="81">
                  <c:v>88.392642100000003</c:v>
                </c:pt>
                <c:pt idx="82">
                  <c:v>86.527777799999996</c:v>
                </c:pt>
                <c:pt idx="83">
                  <c:v>85.055844300000004</c:v>
                </c:pt>
                <c:pt idx="84">
                  <c:v>82.5</c:v>
                </c:pt>
                <c:pt idx="85">
                  <c:v>81.7064089</c:v>
                </c:pt>
                <c:pt idx="86">
                  <c:v>78.472222200000004</c:v>
                </c:pt>
                <c:pt idx="87">
                  <c:v>78.348311699999996</c:v>
                </c:pt>
                <c:pt idx="88">
                  <c:v>74.988780599999998</c:v>
                </c:pt>
                <c:pt idx="89">
                  <c:v>74.444444399999995</c:v>
                </c:pt>
                <c:pt idx="90">
                  <c:v>71.630355600000001</c:v>
                </c:pt>
                <c:pt idx="91">
                  <c:v>70.416666699999993</c:v>
                </c:pt>
                <c:pt idx="92">
                  <c:v>68.277200100000002</c:v>
                </c:pt>
                <c:pt idx="93">
                  <c:v>66.388888899999998</c:v>
                </c:pt>
                <c:pt idx="94">
                  <c:v>64.934372600000003</c:v>
                </c:pt>
                <c:pt idx="95">
                  <c:v>62.361111100000002</c:v>
                </c:pt>
                <c:pt idx="96">
                  <c:v>61.607154999999999</c:v>
                </c:pt>
                <c:pt idx="97">
                  <c:v>58.3333333</c:v>
                </c:pt>
                <c:pt idx="98">
                  <c:v>58.301025500000002</c:v>
                </c:pt>
                <c:pt idx="99">
                  <c:v>55.027006399999998</c:v>
                </c:pt>
                <c:pt idx="100">
                  <c:v>54.305555599999998</c:v>
                </c:pt>
                <c:pt idx="101">
                  <c:v>51.786803800000001</c:v>
                </c:pt>
                <c:pt idx="102">
                  <c:v>50.277777800000003</c:v>
                </c:pt>
                <c:pt idx="103">
                  <c:v>48.586284499999998</c:v>
                </c:pt>
                <c:pt idx="104">
                  <c:v>46.25</c:v>
                </c:pt>
                <c:pt idx="105">
                  <c:v>45.431574400000002</c:v>
                </c:pt>
                <c:pt idx="106">
                  <c:v>42.329748100000003</c:v>
                </c:pt>
                <c:pt idx="107">
                  <c:v>42.222222199999997</c:v>
                </c:pt>
                <c:pt idx="108">
                  <c:v>39.295068000000001</c:v>
                </c:pt>
                <c:pt idx="109">
                  <c:v>38.194444400000002</c:v>
                </c:pt>
                <c:pt idx="110">
                  <c:v>36.3265381</c:v>
                </c:pt>
                <c:pt idx="111">
                  <c:v>34.1666667</c:v>
                </c:pt>
                <c:pt idx="112">
                  <c:v>33.4299368</c:v>
                </c:pt>
                <c:pt idx="113">
                  <c:v>30.616529799999999</c:v>
                </c:pt>
                <c:pt idx="114">
                  <c:v>30.138888900000001</c:v>
                </c:pt>
                <c:pt idx="115">
                  <c:v>27.8979924</c:v>
                </c:pt>
              </c:numCache>
            </c:numRef>
          </c:xVal>
          <c:yVal>
            <c:numRef>
              <c:f>Sheet1!$L$1:$L$133</c:f>
              <c:numCache>
                <c:formatCode>General</c:formatCode>
                <c:ptCount val="133"/>
                <c:pt idx="0">
                  <c:v>4.5</c:v>
                </c:pt>
                <c:pt idx="1">
                  <c:v>4.45</c:v>
                </c:pt>
                <c:pt idx="2">
                  <c:v>4.4356124000000001</c:v>
                </c:pt>
                <c:pt idx="3">
                  <c:v>4.4000000000000004</c:v>
                </c:pt>
                <c:pt idx="4">
                  <c:v>4.3499999999999996</c:v>
                </c:pt>
                <c:pt idx="5">
                  <c:v>4.3</c:v>
                </c:pt>
                <c:pt idx="6">
                  <c:v>4.2997420999999996</c:v>
                </c:pt>
                <c:pt idx="7">
                  <c:v>4.25</c:v>
                </c:pt>
                <c:pt idx="8">
                  <c:v>4.2</c:v>
                </c:pt>
                <c:pt idx="9">
                  <c:v>4.1714351000000001</c:v>
                </c:pt>
                <c:pt idx="10">
                  <c:v>4.1500000000000004</c:v>
                </c:pt>
                <c:pt idx="11">
                  <c:v>4.0999999999999996</c:v>
                </c:pt>
                <c:pt idx="12">
                  <c:v>4.05</c:v>
                </c:pt>
                <c:pt idx="13">
                  <c:v>4.0491631999999997</c:v>
                </c:pt>
                <c:pt idx="14">
                  <c:v>4</c:v>
                </c:pt>
                <c:pt idx="15">
                  <c:v>3.95</c:v>
                </c:pt>
                <c:pt idx="16">
                  <c:v>3.9331200000000002</c:v>
                </c:pt>
                <c:pt idx="17">
                  <c:v>3.9</c:v>
                </c:pt>
                <c:pt idx="18">
                  <c:v>3.85</c:v>
                </c:pt>
                <c:pt idx="19">
                  <c:v>3.8221807000000001</c:v>
                </c:pt>
                <c:pt idx="20">
                  <c:v>3.8</c:v>
                </c:pt>
                <c:pt idx="21">
                  <c:v>3.75</c:v>
                </c:pt>
                <c:pt idx="22">
                  <c:v>3.7159829000000002</c:v>
                </c:pt>
                <c:pt idx="23">
                  <c:v>3.7</c:v>
                </c:pt>
                <c:pt idx="24">
                  <c:v>3.65</c:v>
                </c:pt>
                <c:pt idx="25">
                  <c:v>3.6141648000000002</c:v>
                </c:pt>
                <c:pt idx="26">
                  <c:v>3.6</c:v>
                </c:pt>
                <c:pt idx="27">
                  <c:v>3.55</c:v>
                </c:pt>
                <c:pt idx="28">
                  <c:v>3.5163658</c:v>
                </c:pt>
                <c:pt idx="29">
                  <c:v>3.5</c:v>
                </c:pt>
                <c:pt idx="30">
                  <c:v>3.45</c:v>
                </c:pt>
                <c:pt idx="31">
                  <c:v>3.4222264999999998</c:v>
                </c:pt>
                <c:pt idx="32">
                  <c:v>3.4</c:v>
                </c:pt>
                <c:pt idx="33">
                  <c:v>3.35</c:v>
                </c:pt>
                <c:pt idx="34">
                  <c:v>3.3313885999999999</c:v>
                </c:pt>
                <c:pt idx="35">
                  <c:v>3.3</c:v>
                </c:pt>
                <c:pt idx="36">
                  <c:v>3.25</c:v>
                </c:pt>
                <c:pt idx="37">
                  <c:v>3.2434951000000001</c:v>
                </c:pt>
                <c:pt idx="38">
                  <c:v>3.2</c:v>
                </c:pt>
                <c:pt idx="39">
                  <c:v>3.1585901000000001</c:v>
                </c:pt>
                <c:pt idx="40">
                  <c:v>3.15</c:v>
                </c:pt>
                <c:pt idx="41">
                  <c:v>3.1</c:v>
                </c:pt>
                <c:pt idx="42">
                  <c:v>3.0763874000000002</c:v>
                </c:pt>
                <c:pt idx="43">
                  <c:v>3.05</c:v>
                </c:pt>
                <c:pt idx="44">
                  <c:v>3</c:v>
                </c:pt>
                <c:pt idx="45">
                  <c:v>2.9962257999999999</c:v>
                </c:pt>
                <c:pt idx="46">
                  <c:v>2.95</c:v>
                </c:pt>
                <c:pt idx="47">
                  <c:v>2.9186952000000002</c:v>
                </c:pt>
                <c:pt idx="48">
                  <c:v>2.9</c:v>
                </c:pt>
                <c:pt idx="49">
                  <c:v>2.85</c:v>
                </c:pt>
                <c:pt idx="50">
                  <c:v>2.8428529999999999</c:v>
                </c:pt>
                <c:pt idx="51">
                  <c:v>2.8</c:v>
                </c:pt>
                <c:pt idx="52">
                  <c:v>2.7691731000000002</c:v>
                </c:pt>
                <c:pt idx="53">
                  <c:v>2.75</c:v>
                </c:pt>
                <c:pt idx="54">
                  <c:v>2.7</c:v>
                </c:pt>
                <c:pt idx="55">
                  <c:v>2.6968302999999998</c:v>
                </c:pt>
                <c:pt idx="56">
                  <c:v>2.65</c:v>
                </c:pt>
                <c:pt idx="57">
                  <c:v>2.6265798999999999</c:v>
                </c:pt>
                <c:pt idx="58">
                  <c:v>2.6</c:v>
                </c:pt>
                <c:pt idx="59">
                  <c:v>2.5573391000000001</c:v>
                </c:pt>
                <c:pt idx="60">
                  <c:v>2.5499999999999998</c:v>
                </c:pt>
                <c:pt idx="61">
                  <c:v>2.5</c:v>
                </c:pt>
                <c:pt idx="62">
                  <c:v>2.4896788999999999</c:v>
                </c:pt>
                <c:pt idx="63">
                  <c:v>2.4500000000000002</c:v>
                </c:pt>
                <c:pt idx="64">
                  <c:v>2.4233004999999999</c:v>
                </c:pt>
                <c:pt idx="65">
                  <c:v>2.4</c:v>
                </c:pt>
                <c:pt idx="66">
                  <c:v>2.3577151999999999</c:v>
                </c:pt>
                <c:pt idx="67">
                  <c:v>2.35</c:v>
                </c:pt>
                <c:pt idx="68">
                  <c:v>2.2999999999999998</c:v>
                </c:pt>
                <c:pt idx="69">
                  <c:v>2.2933020000000002</c:v>
                </c:pt>
                <c:pt idx="70">
                  <c:v>2.25</c:v>
                </c:pt>
                <c:pt idx="71">
                  <c:v>2.2300087</c:v>
                </c:pt>
                <c:pt idx="72">
                  <c:v>2.2000000000000002</c:v>
                </c:pt>
                <c:pt idx="73">
                  <c:v>2.1672823999999999</c:v>
                </c:pt>
                <c:pt idx="74">
                  <c:v>2.15</c:v>
                </c:pt>
                <c:pt idx="75">
                  <c:v>2.1050430000000002</c:v>
                </c:pt>
                <c:pt idx="76">
                  <c:v>2.1</c:v>
                </c:pt>
                <c:pt idx="77">
                  <c:v>2.0499999999999998</c:v>
                </c:pt>
                <c:pt idx="78">
                  <c:v>2.0436841000000001</c:v>
                </c:pt>
                <c:pt idx="79">
                  <c:v>2</c:v>
                </c:pt>
                <c:pt idx="80">
                  <c:v>1.9829985999999999</c:v>
                </c:pt>
                <c:pt idx="81">
                  <c:v>1.95</c:v>
                </c:pt>
                <c:pt idx="82">
                  <c:v>1.9225460999999999</c:v>
                </c:pt>
                <c:pt idx="83">
                  <c:v>1.9</c:v>
                </c:pt>
                <c:pt idx="84">
                  <c:v>1.8622253</c:v>
                </c:pt>
                <c:pt idx="85">
                  <c:v>1.85</c:v>
                </c:pt>
                <c:pt idx="86">
                  <c:v>1.8019235</c:v>
                </c:pt>
                <c:pt idx="87">
                  <c:v>1.8</c:v>
                </c:pt>
                <c:pt idx="88">
                  <c:v>1.75</c:v>
                </c:pt>
                <c:pt idx="89">
                  <c:v>1.7422111</c:v>
                </c:pt>
                <c:pt idx="90">
                  <c:v>1.7</c:v>
                </c:pt>
                <c:pt idx="91">
                  <c:v>1.6824688999999999</c:v>
                </c:pt>
                <c:pt idx="92">
                  <c:v>1.65</c:v>
                </c:pt>
                <c:pt idx="93">
                  <c:v>1.6223946</c:v>
                </c:pt>
                <c:pt idx="94">
                  <c:v>1.6</c:v>
                </c:pt>
                <c:pt idx="95">
                  <c:v>1.5618139</c:v>
                </c:pt>
                <c:pt idx="96">
                  <c:v>1.55</c:v>
                </c:pt>
                <c:pt idx="97">
                  <c:v>1.5005170999999999</c:v>
                </c:pt>
                <c:pt idx="98">
                  <c:v>1.5</c:v>
                </c:pt>
                <c:pt idx="99">
                  <c:v>1.45</c:v>
                </c:pt>
                <c:pt idx="100">
                  <c:v>1.4394016999999999</c:v>
                </c:pt>
                <c:pt idx="101">
                  <c:v>1.4</c:v>
                </c:pt>
                <c:pt idx="102">
                  <c:v>1.3772494</c:v>
                </c:pt>
                <c:pt idx="103">
                  <c:v>1.35</c:v>
                </c:pt>
                <c:pt idx="104">
                  <c:v>1.3136555999999999</c:v>
                </c:pt>
                <c:pt idx="105">
                  <c:v>1.3</c:v>
                </c:pt>
                <c:pt idx="106">
                  <c:v>1.25</c:v>
                </c:pt>
                <c:pt idx="107">
                  <c:v>1.2483565000000001</c:v>
                </c:pt>
                <c:pt idx="108">
                  <c:v>1.2</c:v>
                </c:pt>
                <c:pt idx="109">
                  <c:v>1.1824136999999999</c:v>
                </c:pt>
                <c:pt idx="110">
                  <c:v>1.1499999999999999</c:v>
                </c:pt>
                <c:pt idx="111">
                  <c:v>1.1135682</c:v>
                </c:pt>
                <c:pt idx="112">
                  <c:v>1.1000000000000001</c:v>
                </c:pt>
                <c:pt idx="113">
                  <c:v>1.05</c:v>
                </c:pt>
                <c:pt idx="114">
                  <c:v>1.0419082</c:v>
                </c:pt>
                <c:pt idx="115">
                  <c:v>1</c:v>
                </c:pt>
              </c:numCache>
            </c:numRef>
          </c:yVal>
          <c:smooth val="0"/>
        </c:ser>
        <c:dLbls>
          <c:showLegendKey val="0"/>
          <c:showVal val="0"/>
          <c:showCatName val="0"/>
          <c:showSerName val="0"/>
          <c:showPercent val="0"/>
          <c:showBubbleSize val="0"/>
        </c:dLbls>
        <c:axId val="352225440"/>
        <c:axId val="352225832"/>
      </c:scatterChart>
      <c:valAx>
        <c:axId val="352225440"/>
        <c:scaling>
          <c:orientation val="maxMin"/>
          <c:max val="300"/>
        </c:scaling>
        <c:delete val="0"/>
        <c:axPos val="b"/>
        <c:majorGridlines>
          <c:spPr>
            <a:ln w="3175" cap="flat" cmpd="sng" algn="ctr">
              <a:solidFill>
                <a:schemeClr val="bg1">
                  <a:lumMod val="75000"/>
                </a:schemeClr>
              </a:solidFill>
              <a:prstDash val="dash"/>
              <a:round/>
            </a:ln>
            <a:effectLst/>
          </c:spPr>
        </c:majorGridlines>
        <c:title>
          <c:tx>
            <c:rich>
              <a:bodyPr rot="0" spcFirstLastPara="1" vertOverflow="ellipsis" vert="horz" wrap="square" anchor="ctr" anchorCtr="1"/>
              <a:lstStyle/>
              <a:p>
                <a:pPr>
                  <a:defRPr sz="800" b="0"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en-GB">
                    <a:solidFill>
                      <a:srgbClr val="0000FF"/>
                    </a:solidFill>
                  </a:rPr>
                  <a:t>M (kg)</a:t>
                </a:r>
              </a:p>
            </c:rich>
          </c:tx>
          <c:layout>
            <c:manualLayout>
              <c:xMode val="edge"/>
              <c:yMode val="edge"/>
              <c:x val="0.35770456531291511"/>
              <c:y val="0.9203522346749633"/>
            </c:manualLayout>
          </c:layout>
          <c:overlay val="0"/>
          <c:spPr>
            <a:noFill/>
            <a:ln>
              <a:noFill/>
            </a:ln>
            <a:effectLst/>
          </c:spPr>
          <c:txPr>
            <a:bodyPr rot="0" spcFirstLastPara="1" vertOverflow="ellipsis" vert="horz" wrap="square" anchor="ctr" anchorCtr="1"/>
            <a:lstStyle/>
            <a:p>
              <a:pPr>
                <a:defRPr sz="8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title>
        <c:numFmt formatCode="General" sourceLinked="1"/>
        <c:majorTickMark val="out"/>
        <c:minorTickMark val="in"/>
        <c:tickLblPos val="nextTo"/>
        <c:spPr>
          <a:noFill/>
          <a:ln w="9525" cap="flat" cmpd="sng" algn="ctr">
            <a:solidFill>
              <a:schemeClr val="tx1"/>
            </a:solidFill>
            <a:round/>
          </a:ln>
          <a:effectLst/>
        </c:spPr>
        <c:txPr>
          <a:bodyPr rot="-60000000" spcFirstLastPara="1" vertOverflow="ellipsis" vert="horz" wrap="square" anchor="ctr" anchorCtr="1"/>
          <a:lstStyle/>
          <a:p>
            <a:pPr>
              <a:defRPr sz="8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352225832"/>
        <c:crosses val="autoZero"/>
        <c:crossBetween val="midCat"/>
        <c:majorUnit val="50"/>
      </c:valAx>
      <c:valAx>
        <c:axId val="352225832"/>
        <c:scaling>
          <c:orientation val="minMax"/>
          <c:max val="4.5"/>
          <c:min val="1"/>
        </c:scaling>
        <c:delete val="0"/>
        <c:axPos val="r"/>
        <c:majorGridlines>
          <c:spPr>
            <a:ln w="3175" cap="flat" cmpd="sng" algn="ctr">
              <a:solidFill>
                <a:schemeClr val="bg1">
                  <a:lumMod val="75000"/>
                </a:schemeClr>
              </a:solidFill>
              <a:prstDash val="dash"/>
              <a:round/>
            </a:ln>
            <a:effectLst/>
          </c:spPr>
        </c:majorGridlines>
        <c:title>
          <c:tx>
            <c:rich>
              <a:bodyPr rot="0" spcFirstLastPara="1" vertOverflow="ellipsis" wrap="square" anchor="ctr" anchorCtr="1"/>
              <a:lstStyle/>
              <a:p>
                <a:pPr>
                  <a:defRPr sz="800" b="0"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en-GB">
                    <a:solidFill>
                      <a:srgbClr val="0000FF"/>
                    </a:solidFill>
                  </a:rPr>
                  <a:t>R(m)</a:t>
                </a:r>
              </a:p>
            </c:rich>
          </c:tx>
          <c:layout>
            <c:manualLayout>
              <c:xMode val="edge"/>
              <c:yMode val="edge"/>
              <c:x val="0.84753046824887746"/>
              <c:y val="0.16087134393640179"/>
            </c:manualLayout>
          </c:layout>
          <c:overlay val="0"/>
          <c:spPr>
            <a:noFill/>
            <a:ln>
              <a:noFill/>
            </a:ln>
            <a:effectLst/>
          </c:spPr>
          <c:txPr>
            <a:bodyPr rot="0" spcFirstLastPara="1" vertOverflow="ellipsis" wrap="square" anchor="ctr" anchorCtr="1"/>
            <a:lstStyle/>
            <a:p>
              <a:pPr>
                <a:defRPr sz="8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title>
        <c:numFmt formatCode="General" sourceLinked="1"/>
        <c:majorTickMark val="out"/>
        <c:minorTickMark val="in"/>
        <c:tickLblPos val="nextTo"/>
        <c:spPr>
          <a:noFill/>
          <a:ln w="9525" cap="flat" cmpd="sng" algn="ctr">
            <a:solidFill>
              <a:schemeClr val="tx1"/>
            </a:solidFill>
            <a:round/>
          </a:ln>
          <a:effectLst/>
        </c:spPr>
        <c:txPr>
          <a:bodyPr rot="-60000000" spcFirstLastPara="1" vertOverflow="ellipsis" vert="horz" wrap="square" anchor="ctr" anchorCtr="1"/>
          <a:lstStyle/>
          <a:p>
            <a:pPr>
              <a:defRPr sz="8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352225440"/>
        <c:crosses val="autoZero"/>
        <c:crossBetween val="midCat"/>
        <c:majorUnit val="0.5"/>
      </c:valAx>
      <c:spPr>
        <a:noFill/>
        <a:ln w="6350">
          <a:solidFill>
            <a:schemeClr val="tx1"/>
          </a:solidFill>
        </a:ln>
        <a:effectLst/>
      </c:spPr>
    </c:plotArea>
    <c:plotVisOnly val="1"/>
    <c:dispBlanksAs val="gap"/>
    <c:showDLblsOverMax val="0"/>
  </c:chart>
  <c:spPr>
    <a:solidFill>
      <a:schemeClr val="bg1"/>
    </a:solidFill>
    <a:ln w="9525" cap="flat" cmpd="sng" algn="ctr">
      <a:noFill/>
      <a:round/>
    </a:ln>
    <a:effectLst/>
  </c:spPr>
  <c:txPr>
    <a:bodyPr/>
    <a:lstStyle/>
    <a:p>
      <a:pPr>
        <a:defRPr sz="800">
          <a:solidFill>
            <a:sysClr val="windowText" lastClr="000000"/>
          </a:solidFill>
          <a:latin typeface="Arial" panose="020B0604020202020204" pitchFamily="34" charset="0"/>
          <a:cs typeface="Arial" panose="020B0604020202020204" pitchFamily="34" charset="0"/>
        </a:defRPr>
      </a:pPr>
      <a:endParaRPr lang="en-US"/>
    </a:p>
  </c:txPr>
  <c:externalData r:id="rId3">
    <c:autoUpdate val="0"/>
  </c:externalData>
  <c:userShapes r:id="rId4"/>
</c:chartSpace>
</file>

<file path=word/charts/chart4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96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en-GB" sz="1000" b="1">
                <a:solidFill>
                  <a:srgbClr val="0000FF"/>
                </a:solidFill>
              </a:rPr>
              <a:t>C-3</a:t>
            </a:r>
          </a:p>
        </c:rich>
      </c:tx>
      <c:layout>
        <c:manualLayout>
          <c:xMode val="edge"/>
          <c:yMode val="edge"/>
          <c:x val="0.10782552918537523"/>
          <c:y val="0.69916613213598455"/>
        </c:manualLayout>
      </c:layout>
      <c:overlay val="0"/>
      <c:spPr>
        <a:solidFill>
          <a:schemeClr val="bg1"/>
        </a:solidFill>
        <a:ln>
          <a:noFill/>
        </a:ln>
        <a:effectLst/>
      </c:spPr>
      <c:txPr>
        <a:bodyPr rot="0" spcFirstLastPara="1" vertOverflow="ellipsis" vert="horz" wrap="square" anchor="ctr" anchorCtr="1"/>
        <a:lstStyle/>
        <a:p>
          <a:pPr>
            <a:defRPr sz="96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en-US"/>
        </a:p>
      </c:txPr>
    </c:title>
    <c:autoTitleDeleted val="0"/>
    <c:plotArea>
      <c:layout>
        <c:manualLayout>
          <c:layoutTarget val="inner"/>
          <c:xMode val="edge"/>
          <c:yMode val="edge"/>
          <c:x val="8.9449263443339866E-2"/>
          <c:y val="7.7628793225123505E-2"/>
          <c:w val="0.68115181791408042"/>
          <c:h val="0.74409559955323157"/>
        </c:manualLayout>
      </c:layout>
      <c:scatterChart>
        <c:scatterStyle val="lineMarker"/>
        <c:varyColors val="0"/>
        <c:ser>
          <c:idx val="0"/>
          <c:order val="0"/>
          <c:spPr>
            <a:ln w="19050" cap="rnd">
              <a:solidFill>
                <a:srgbClr val="0000FF"/>
              </a:solidFill>
              <a:prstDash val="sysDash"/>
              <a:round/>
            </a:ln>
            <a:effectLst/>
          </c:spPr>
          <c:marker>
            <c:symbol val="none"/>
          </c:marker>
          <c:xVal>
            <c:numRef>
              <c:f>Sheet1!$B$1:$B$73</c:f>
              <c:numCache>
                <c:formatCode>General</c:formatCode>
                <c:ptCount val="73"/>
                <c:pt idx="0">
                  <c:v>19.543469999999999</c:v>
                </c:pt>
                <c:pt idx="1">
                  <c:v>19.4142966</c:v>
                </c:pt>
                <c:pt idx="2">
                  <c:v>19.282347099999999</c:v>
                </c:pt>
                <c:pt idx="3">
                  <c:v>19.147557299999999</c:v>
                </c:pt>
                <c:pt idx="4">
                  <c:v>19.009861799999999</c:v>
                </c:pt>
                <c:pt idx="5">
                  <c:v>18.869194</c:v>
                </c:pt>
                <c:pt idx="6">
                  <c:v>18.725486499999999</c:v>
                </c:pt>
                <c:pt idx="7">
                  <c:v>18.578670899999999</c:v>
                </c:pt>
                <c:pt idx="8">
                  <c:v>18.428677799999999</c:v>
                </c:pt>
                <c:pt idx="9">
                  <c:v>18.275437100000001</c:v>
                </c:pt>
                <c:pt idx="10">
                  <c:v>18.118877999999999</c:v>
                </c:pt>
                <c:pt idx="11">
                  <c:v>18.055555600000002</c:v>
                </c:pt>
                <c:pt idx="12">
                  <c:v>17.960948299999998</c:v>
                </c:pt>
                <c:pt idx="13">
                  <c:v>17.800952200000001</c:v>
                </c:pt>
                <c:pt idx="14">
                  <c:v>17.637495399999999</c:v>
                </c:pt>
                <c:pt idx="15">
                  <c:v>17.470506400000001</c:v>
                </c:pt>
                <c:pt idx="16">
                  <c:v>17.299913799999999</c:v>
                </c:pt>
                <c:pt idx="17">
                  <c:v>17.125646</c:v>
                </c:pt>
                <c:pt idx="18">
                  <c:v>16.9476315</c:v>
                </c:pt>
                <c:pt idx="19">
                  <c:v>16.765799399999999</c:v>
                </c:pt>
                <c:pt idx="20">
                  <c:v>16.580079000000001</c:v>
                </c:pt>
                <c:pt idx="21">
                  <c:v>16.390400499999998</c:v>
                </c:pt>
                <c:pt idx="22">
                  <c:v>16.196695099999999</c:v>
                </c:pt>
                <c:pt idx="23">
                  <c:v>15.998895299999999</c:v>
                </c:pt>
                <c:pt idx="24">
                  <c:v>15.796935299999999</c:v>
                </c:pt>
                <c:pt idx="25">
                  <c:v>15.5907509</c:v>
                </c:pt>
                <c:pt idx="26">
                  <c:v>15.380280300000001</c:v>
                </c:pt>
                <c:pt idx="27">
                  <c:v>15.165464500000001</c:v>
                </c:pt>
                <c:pt idx="28">
                  <c:v>14.946247400000001</c:v>
                </c:pt>
                <c:pt idx="29">
                  <c:v>14.7225763</c:v>
                </c:pt>
                <c:pt idx="30">
                  <c:v>14.494402600000001</c:v>
                </c:pt>
                <c:pt idx="31">
                  <c:v>14.2616824</c:v>
                </c:pt>
                <c:pt idx="32">
                  <c:v>14.027777800000001</c:v>
                </c:pt>
                <c:pt idx="33">
                  <c:v>14.0244655</c:v>
                </c:pt>
                <c:pt idx="34">
                  <c:v>13.7888696</c:v>
                </c:pt>
                <c:pt idx="35">
                  <c:v>13.5487492</c:v>
                </c:pt>
                <c:pt idx="36">
                  <c:v>13.304085000000001</c:v>
                </c:pt>
                <c:pt idx="37">
                  <c:v>13.054864800000001</c:v>
                </c:pt>
                <c:pt idx="38">
                  <c:v>12.801085199999999</c:v>
                </c:pt>
                <c:pt idx="39">
                  <c:v>12.5427515</c:v>
                </c:pt>
                <c:pt idx="40">
                  <c:v>12.2798791</c:v>
                </c:pt>
                <c:pt idx="41">
                  <c:v>12.0124941</c:v>
                </c:pt>
                <c:pt idx="42">
                  <c:v>11.740634500000001</c:v>
                </c:pt>
                <c:pt idx="43">
                  <c:v>11.4643511</c:v>
                </c:pt>
                <c:pt idx="44">
                  <c:v>11.1837081</c:v>
                </c:pt>
                <c:pt idx="45">
                  <c:v>10.8987848</c:v>
                </c:pt>
                <c:pt idx="46">
                  <c:v>10.6096763</c:v>
                </c:pt>
                <c:pt idx="47">
                  <c:v>10.3164946</c:v>
                </c:pt>
                <c:pt idx="48">
                  <c:v>10.0193701</c:v>
                </c:pt>
                <c:pt idx="49">
                  <c:v>10</c:v>
                </c:pt>
                <c:pt idx="50">
                  <c:v>10</c:v>
                </c:pt>
              </c:numCache>
            </c:numRef>
          </c:xVal>
          <c:yVal>
            <c:numRef>
              <c:f>Sheet1!$C$1:$C$73</c:f>
              <c:numCache>
                <c:formatCode>General</c:formatCode>
                <c:ptCount val="73"/>
                <c:pt idx="0">
                  <c:v>4.5</c:v>
                </c:pt>
                <c:pt idx="1">
                  <c:v>4.45</c:v>
                </c:pt>
                <c:pt idx="2">
                  <c:v>4.4000000000000004</c:v>
                </c:pt>
                <c:pt idx="3">
                  <c:v>4.3499999999999996</c:v>
                </c:pt>
                <c:pt idx="4">
                  <c:v>4.3</c:v>
                </c:pt>
                <c:pt idx="5">
                  <c:v>4.25</c:v>
                </c:pt>
                <c:pt idx="6">
                  <c:v>4.2</c:v>
                </c:pt>
                <c:pt idx="7">
                  <c:v>4.1500000000000004</c:v>
                </c:pt>
                <c:pt idx="8">
                  <c:v>4.0999999999999996</c:v>
                </c:pt>
                <c:pt idx="9">
                  <c:v>4.05</c:v>
                </c:pt>
                <c:pt idx="10">
                  <c:v>4</c:v>
                </c:pt>
                <c:pt idx="11">
                  <c:v>3.9803028999999999</c:v>
                </c:pt>
                <c:pt idx="12">
                  <c:v>3.95</c:v>
                </c:pt>
                <c:pt idx="13">
                  <c:v>3.9</c:v>
                </c:pt>
                <c:pt idx="14">
                  <c:v>3.85</c:v>
                </c:pt>
                <c:pt idx="15">
                  <c:v>3.8</c:v>
                </c:pt>
                <c:pt idx="16">
                  <c:v>3.75</c:v>
                </c:pt>
                <c:pt idx="17">
                  <c:v>3.7</c:v>
                </c:pt>
                <c:pt idx="18">
                  <c:v>3.65</c:v>
                </c:pt>
                <c:pt idx="19">
                  <c:v>3.6</c:v>
                </c:pt>
                <c:pt idx="20">
                  <c:v>3.55</c:v>
                </c:pt>
                <c:pt idx="21">
                  <c:v>3.5</c:v>
                </c:pt>
                <c:pt idx="22">
                  <c:v>3.45</c:v>
                </c:pt>
                <c:pt idx="23">
                  <c:v>3.4</c:v>
                </c:pt>
                <c:pt idx="24">
                  <c:v>3.35</c:v>
                </c:pt>
                <c:pt idx="25">
                  <c:v>3.3</c:v>
                </c:pt>
                <c:pt idx="26">
                  <c:v>3.25</c:v>
                </c:pt>
                <c:pt idx="27">
                  <c:v>3.2</c:v>
                </c:pt>
                <c:pt idx="28">
                  <c:v>3.15</c:v>
                </c:pt>
                <c:pt idx="29">
                  <c:v>3.1</c:v>
                </c:pt>
                <c:pt idx="30">
                  <c:v>3.05</c:v>
                </c:pt>
                <c:pt idx="31">
                  <c:v>3</c:v>
                </c:pt>
                <c:pt idx="32">
                  <c:v>2.9507276999999998</c:v>
                </c:pt>
                <c:pt idx="33">
                  <c:v>2.95</c:v>
                </c:pt>
                <c:pt idx="34">
                  <c:v>2.9</c:v>
                </c:pt>
                <c:pt idx="35">
                  <c:v>2.85</c:v>
                </c:pt>
                <c:pt idx="36">
                  <c:v>2.8</c:v>
                </c:pt>
                <c:pt idx="37">
                  <c:v>2.75</c:v>
                </c:pt>
                <c:pt idx="38">
                  <c:v>2.7</c:v>
                </c:pt>
                <c:pt idx="39">
                  <c:v>2.65</c:v>
                </c:pt>
                <c:pt idx="40">
                  <c:v>2.6</c:v>
                </c:pt>
                <c:pt idx="41">
                  <c:v>2.5499999999999998</c:v>
                </c:pt>
                <c:pt idx="42">
                  <c:v>2.5</c:v>
                </c:pt>
                <c:pt idx="43">
                  <c:v>2.4500000000000002</c:v>
                </c:pt>
                <c:pt idx="44">
                  <c:v>2.4</c:v>
                </c:pt>
                <c:pt idx="45">
                  <c:v>2.35</c:v>
                </c:pt>
                <c:pt idx="46">
                  <c:v>2.2999999999999998</c:v>
                </c:pt>
                <c:pt idx="47">
                  <c:v>2.25</c:v>
                </c:pt>
                <c:pt idx="48">
                  <c:v>2.2000000000000002</c:v>
                </c:pt>
                <c:pt idx="49">
                  <c:v>2.1968657</c:v>
                </c:pt>
                <c:pt idx="50">
                  <c:v>2.2000000000000002</c:v>
                </c:pt>
              </c:numCache>
            </c:numRef>
          </c:yVal>
          <c:smooth val="0"/>
        </c:ser>
        <c:ser>
          <c:idx val="1"/>
          <c:order val="1"/>
          <c:spPr>
            <a:ln w="19050" cap="rnd">
              <a:solidFill>
                <a:srgbClr val="FF00FF"/>
              </a:solidFill>
              <a:round/>
            </a:ln>
            <a:effectLst/>
          </c:spPr>
          <c:marker>
            <c:symbol val="none"/>
          </c:marker>
          <c:xVal>
            <c:numRef>
              <c:f>Sheet1!$E$1:$E$93</c:f>
              <c:numCache>
                <c:formatCode>General</c:formatCode>
                <c:ptCount val="93"/>
                <c:pt idx="0">
                  <c:v>41.4723842</c:v>
                </c:pt>
                <c:pt idx="1">
                  <c:v>41.195881300000003</c:v>
                </c:pt>
                <c:pt idx="2">
                  <c:v>40.913436300000001</c:v>
                </c:pt>
                <c:pt idx="3">
                  <c:v>40.624911400000002</c:v>
                </c:pt>
                <c:pt idx="4">
                  <c:v>40.330166599999998</c:v>
                </c:pt>
                <c:pt idx="5">
                  <c:v>40.029059500000002</c:v>
                </c:pt>
                <c:pt idx="6">
                  <c:v>39.721445799999998</c:v>
                </c:pt>
                <c:pt idx="7">
                  <c:v>39.407178899999998</c:v>
                </c:pt>
                <c:pt idx="8">
                  <c:v>39.086110499999997</c:v>
                </c:pt>
                <c:pt idx="9">
                  <c:v>38.758090500000002</c:v>
                </c:pt>
                <c:pt idx="10">
                  <c:v>38.422967100000001</c:v>
                </c:pt>
                <c:pt idx="11">
                  <c:v>38.194444400000002</c:v>
                </c:pt>
                <c:pt idx="12">
                  <c:v>38.081776900000001</c:v>
                </c:pt>
                <c:pt idx="13">
                  <c:v>37.735641200000003</c:v>
                </c:pt>
                <c:pt idx="14">
                  <c:v>37.382018500000001</c:v>
                </c:pt>
                <c:pt idx="15">
                  <c:v>37.020754400000001</c:v>
                </c:pt>
                <c:pt idx="16">
                  <c:v>36.6516941</c:v>
                </c:pt>
                <c:pt idx="17">
                  <c:v>36.274682900000002</c:v>
                </c:pt>
                <c:pt idx="18">
                  <c:v>35.889566199999997</c:v>
                </c:pt>
                <c:pt idx="19">
                  <c:v>35.496190300000002</c:v>
                </c:pt>
                <c:pt idx="20">
                  <c:v>35.094402600000002</c:v>
                </c:pt>
                <c:pt idx="21">
                  <c:v>34.6840519</c:v>
                </c:pt>
                <c:pt idx="22">
                  <c:v>34.264989499999999</c:v>
                </c:pt>
                <c:pt idx="23">
                  <c:v>34.1666667</c:v>
                </c:pt>
                <c:pt idx="24">
                  <c:v>33.840895199999999</c:v>
                </c:pt>
                <c:pt idx="25">
                  <c:v>33.4090463</c:v>
                </c:pt>
                <c:pt idx="26">
                  <c:v>32.968164600000001</c:v>
                </c:pt>
                <c:pt idx="27">
                  <c:v>32.518117799999999</c:v>
                </c:pt>
                <c:pt idx="28">
                  <c:v>32.058779600000001</c:v>
                </c:pt>
                <c:pt idx="29">
                  <c:v>31.5900301</c:v>
                </c:pt>
                <c:pt idx="30">
                  <c:v>31.111756700000001</c:v>
                </c:pt>
                <c:pt idx="31">
                  <c:v>30.6238557</c:v>
                </c:pt>
                <c:pt idx="32">
                  <c:v>30.138888900000001</c:v>
                </c:pt>
                <c:pt idx="33">
                  <c:v>30.126397900000001</c:v>
                </c:pt>
                <c:pt idx="34">
                  <c:v>29.625595000000001</c:v>
                </c:pt>
                <c:pt idx="35">
                  <c:v>29.115044399999999</c:v>
                </c:pt>
                <c:pt idx="36">
                  <c:v>28.5946891</c:v>
                </c:pt>
                <c:pt idx="37">
                  <c:v>28.064486899999999</c:v>
                </c:pt>
                <c:pt idx="38">
                  <c:v>27.5244119</c:v>
                </c:pt>
                <c:pt idx="39">
                  <c:v>26.974456199999999</c:v>
                </c:pt>
                <c:pt idx="40">
                  <c:v>26.414631400000001</c:v>
                </c:pt>
                <c:pt idx="41">
                  <c:v>26.111111099999999</c:v>
                </c:pt>
                <c:pt idx="42">
                  <c:v>25.848942099999999</c:v>
                </c:pt>
                <c:pt idx="43">
                  <c:v>25.2781485</c:v>
                </c:pt>
                <c:pt idx="44">
                  <c:v>24.697802800000002</c:v>
                </c:pt>
                <c:pt idx="45">
                  <c:v>24.1080133</c:v>
                </c:pt>
                <c:pt idx="46">
                  <c:v>23.508917400000001</c:v>
                </c:pt>
                <c:pt idx="47">
                  <c:v>22.900684300000002</c:v>
                </c:pt>
                <c:pt idx="48">
                  <c:v>22.283516899999999</c:v>
                </c:pt>
                <c:pt idx="49">
                  <c:v>22.0833333</c:v>
                </c:pt>
                <c:pt idx="50">
                  <c:v>21.665064900000001</c:v>
                </c:pt>
                <c:pt idx="51">
                  <c:v>21.041827399999999</c:v>
                </c:pt>
                <c:pt idx="52">
                  <c:v>20.410633099999998</c:v>
                </c:pt>
                <c:pt idx="53">
                  <c:v>19.7718384</c:v>
                </c:pt>
                <c:pt idx="54">
                  <c:v>19.125845399999999</c:v>
                </c:pt>
                <c:pt idx="55">
                  <c:v>18.473103699999999</c:v>
                </c:pt>
                <c:pt idx="56">
                  <c:v>18.055555600000002</c:v>
                </c:pt>
                <c:pt idx="57">
                  <c:v>17.8191591</c:v>
                </c:pt>
                <c:pt idx="58">
                  <c:v>17.1683634</c:v>
                </c:pt>
                <c:pt idx="59">
                  <c:v>16.5125846</c:v>
                </c:pt>
                <c:pt idx="60">
                  <c:v>15.8524726</c:v>
                </c:pt>
                <c:pt idx="61">
                  <c:v>15.1887346</c:v>
                </c:pt>
                <c:pt idx="62">
                  <c:v>14.522137000000001</c:v>
                </c:pt>
                <c:pt idx="63">
                  <c:v>14.027777800000001</c:v>
                </c:pt>
                <c:pt idx="64">
                  <c:v>13.8580653</c:v>
                </c:pt>
                <c:pt idx="65">
                  <c:v>13.205811199999999</c:v>
                </c:pt>
                <c:pt idx="66">
                  <c:v>12.5533675</c:v>
                </c:pt>
                <c:pt idx="67">
                  <c:v>11.9017202</c:v>
                </c:pt>
                <c:pt idx="68">
                  <c:v>11.2519163</c:v>
                </c:pt>
                <c:pt idx="69">
                  <c:v>10.605062500000001</c:v>
                </c:pt>
                <c:pt idx="70">
                  <c:v>10</c:v>
                </c:pt>
                <c:pt idx="71">
                  <c:v>10</c:v>
                </c:pt>
              </c:numCache>
            </c:numRef>
          </c:xVal>
          <c:yVal>
            <c:numRef>
              <c:f>Sheet1!$F$1:$F$93</c:f>
              <c:numCache>
                <c:formatCode>General</c:formatCode>
                <c:ptCount val="93"/>
                <c:pt idx="0">
                  <c:v>4.5</c:v>
                </c:pt>
                <c:pt idx="1">
                  <c:v>4.45</c:v>
                </c:pt>
                <c:pt idx="2">
                  <c:v>4.4000000000000004</c:v>
                </c:pt>
                <c:pt idx="3">
                  <c:v>4.3499999999999996</c:v>
                </c:pt>
                <c:pt idx="4">
                  <c:v>4.3</c:v>
                </c:pt>
                <c:pt idx="5">
                  <c:v>4.25</c:v>
                </c:pt>
                <c:pt idx="6">
                  <c:v>4.2</c:v>
                </c:pt>
                <c:pt idx="7">
                  <c:v>4.1500000000000004</c:v>
                </c:pt>
                <c:pt idx="8">
                  <c:v>4.0999999999999996</c:v>
                </c:pt>
                <c:pt idx="9">
                  <c:v>4.05</c:v>
                </c:pt>
                <c:pt idx="10">
                  <c:v>4</c:v>
                </c:pt>
                <c:pt idx="11">
                  <c:v>3.9667180000000002</c:v>
                </c:pt>
                <c:pt idx="12">
                  <c:v>3.95</c:v>
                </c:pt>
                <c:pt idx="13">
                  <c:v>3.9</c:v>
                </c:pt>
                <c:pt idx="14">
                  <c:v>3.85</c:v>
                </c:pt>
                <c:pt idx="15">
                  <c:v>3.8</c:v>
                </c:pt>
                <c:pt idx="16">
                  <c:v>3.75</c:v>
                </c:pt>
                <c:pt idx="17">
                  <c:v>3.7</c:v>
                </c:pt>
                <c:pt idx="18">
                  <c:v>3.65</c:v>
                </c:pt>
                <c:pt idx="19">
                  <c:v>3.6</c:v>
                </c:pt>
                <c:pt idx="20">
                  <c:v>3.55</c:v>
                </c:pt>
                <c:pt idx="21">
                  <c:v>3.5</c:v>
                </c:pt>
                <c:pt idx="22">
                  <c:v>3.45</c:v>
                </c:pt>
                <c:pt idx="23">
                  <c:v>3.4386127000000002</c:v>
                </c:pt>
                <c:pt idx="24">
                  <c:v>3.4</c:v>
                </c:pt>
                <c:pt idx="25">
                  <c:v>3.35</c:v>
                </c:pt>
                <c:pt idx="26">
                  <c:v>3.3</c:v>
                </c:pt>
                <c:pt idx="27">
                  <c:v>3.25</c:v>
                </c:pt>
                <c:pt idx="28">
                  <c:v>3.2</c:v>
                </c:pt>
                <c:pt idx="29">
                  <c:v>3.15</c:v>
                </c:pt>
                <c:pt idx="30">
                  <c:v>3.1</c:v>
                </c:pt>
                <c:pt idx="31">
                  <c:v>3.05</c:v>
                </c:pt>
                <c:pt idx="32">
                  <c:v>3.0012903999999998</c:v>
                </c:pt>
                <c:pt idx="33">
                  <c:v>3</c:v>
                </c:pt>
                <c:pt idx="34">
                  <c:v>2.95</c:v>
                </c:pt>
                <c:pt idx="35">
                  <c:v>2.9</c:v>
                </c:pt>
                <c:pt idx="36">
                  <c:v>2.85</c:v>
                </c:pt>
                <c:pt idx="37">
                  <c:v>2.8</c:v>
                </c:pt>
                <c:pt idx="38">
                  <c:v>2.75</c:v>
                </c:pt>
                <c:pt idx="39">
                  <c:v>2.7</c:v>
                </c:pt>
                <c:pt idx="40">
                  <c:v>2.65</c:v>
                </c:pt>
                <c:pt idx="41">
                  <c:v>2.6236081000000002</c:v>
                </c:pt>
                <c:pt idx="42">
                  <c:v>2.6</c:v>
                </c:pt>
                <c:pt idx="43">
                  <c:v>2.5499999999999998</c:v>
                </c:pt>
                <c:pt idx="44">
                  <c:v>2.5</c:v>
                </c:pt>
                <c:pt idx="45">
                  <c:v>2.4500000000000002</c:v>
                </c:pt>
                <c:pt idx="46">
                  <c:v>2.4</c:v>
                </c:pt>
                <c:pt idx="47">
                  <c:v>2.35</c:v>
                </c:pt>
                <c:pt idx="48">
                  <c:v>2.2999999999999998</c:v>
                </c:pt>
                <c:pt idx="49">
                  <c:v>2.2842902</c:v>
                </c:pt>
                <c:pt idx="50">
                  <c:v>2.25</c:v>
                </c:pt>
                <c:pt idx="51">
                  <c:v>2.2000000000000002</c:v>
                </c:pt>
                <c:pt idx="52">
                  <c:v>2.15</c:v>
                </c:pt>
                <c:pt idx="53">
                  <c:v>2.1</c:v>
                </c:pt>
                <c:pt idx="54">
                  <c:v>2.0499999999999998</c:v>
                </c:pt>
                <c:pt idx="55">
                  <c:v>2</c:v>
                </c:pt>
                <c:pt idx="56">
                  <c:v>1.9687089</c:v>
                </c:pt>
                <c:pt idx="57">
                  <c:v>1.95</c:v>
                </c:pt>
                <c:pt idx="58">
                  <c:v>1.9</c:v>
                </c:pt>
                <c:pt idx="59">
                  <c:v>1.85</c:v>
                </c:pt>
                <c:pt idx="60">
                  <c:v>1.8</c:v>
                </c:pt>
                <c:pt idx="61">
                  <c:v>1.75</c:v>
                </c:pt>
                <c:pt idx="62">
                  <c:v>1.7</c:v>
                </c:pt>
                <c:pt idx="63">
                  <c:v>1.6634563</c:v>
                </c:pt>
                <c:pt idx="64">
                  <c:v>1.65</c:v>
                </c:pt>
                <c:pt idx="65">
                  <c:v>1.6</c:v>
                </c:pt>
                <c:pt idx="66">
                  <c:v>1.55</c:v>
                </c:pt>
                <c:pt idx="67">
                  <c:v>1.5</c:v>
                </c:pt>
                <c:pt idx="68">
                  <c:v>1.45</c:v>
                </c:pt>
                <c:pt idx="69">
                  <c:v>1.4</c:v>
                </c:pt>
                <c:pt idx="70">
                  <c:v>1.3530956999999999</c:v>
                </c:pt>
                <c:pt idx="71">
                  <c:v>1.4</c:v>
                </c:pt>
              </c:numCache>
            </c:numRef>
          </c:yVal>
          <c:smooth val="0"/>
        </c:ser>
        <c:ser>
          <c:idx val="2"/>
          <c:order val="2"/>
          <c:spPr>
            <a:ln w="19050" cap="rnd">
              <a:solidFill>
                <a:srgbClr val="FF3300"/>
              </a:solidFill>
              <a:prstDash val="lgDash"/>
              <a:round/>
            </a:ln>
            <a:effectLst/>
          </c:spPr>
          <c:marker>
            <c:symbol val="none"/>
          </c:marker>
          <c:xVal>
            <c:numRef>
              <c:f>Sheet1!$H$1:$H$110</c:f>
              <c:numCache>
                <c:formatCode>General</c:formatCode>
                <c:ptCount val="110"/>
                <c:pt idx="0">
                  <c:v>88.790976999999998</c:v>
                </c:pt>
                <c:pt idx="1">
                  <c:v>88.191944199999995</c:v>
                </c:pt>
                <c:pt idx="2">
                  <c:v>87.580038000000002</c:v>
                </c:pt>
                <c:pt idx="3">
                  <c:v>86.95496</c:v>
                </c:pt>
                <c:pt idx="4">
                  <c:v>86.527777799999996</c:v>
                </c:pt>
                <c:pt idx="5">
                  <c:v>86.317412099999999</c:v>
                </c:pt>
                <c:pt idx="6">
                  <c:v>85.668178100000006</c:v>
                </c:pt>
                <c:pt idx="7">
                  <c:v>85.004914600000006</c:v>
                </c:pt>
                <c:pt idx="8">
                  <c:v>84.327305999999993</c:v>
                </c:pt>
                <c:pt idx="9">
                  <c:v>83.635032300000006</c:v>
                </c:pt>
                <c:pt idx="10">
                  <c:v>82.927769699999999</c:v>
                </c:pt>
                <c:pt idx="11">
                  <c:v>82.5</c:v>
                </c:pt>
                <c:pt idx="12">
                  <c:v>82.206660200000002</c:v>
                </c:pt>
                <c:pt idx="13">
                  <c:v>81.472113899999997</c:v>
                </c:pt>
                <c:pt idx="14">
                  <c:v>80.721668399999999</c:v>
                </c:pt>
                <c:pt idx="15">
                  <c:v>79.954990499999994</c:v>
                </c:pt>
                <c:pt idx="16">
                  <c:v>79.171745599999994</c:v>
                </c:pt>
                <c:pt idx="17">
                  <c:v>78.472222200000004</c:v>
                </c:pt>
                <c:pt idx="18">
                  <c:v>78.372124499999998</c:v>
                </c:pt>
                <c:pt idx="19">
                  <c:v>77.5590148</c:v>
                </c:pt>
                <c:pt idx="20">
                  <c:v>76.728423800000002</c:v>
                </c:pt>
                <c:pt idx="21">
                  <c:v>75.880020000000002</c:v>
                </c:pt>
                <c:pt idx="22">
                  <c:v>75.013474000000002</c:v>
                </c:pt>
                <c:pt idx="23">
                  <c:v>74.444444399999995</c:v>
                </c:pt>
                <c:pt idx="24">
                  <c:v>74.130200099999996</c:v>
                </c:pt>
                <c:pt idx="25">
                  <c:v>73.231373899999994</c:v>
                </c:pt>
                <c:pt idx="26">
                  <c:v>72.313549100000003</c:v>
                </c:pt>
                <c:pt idx="27">
                  <c:v>71.3764197</c:v>
                </c:pt>
                <c:pt idx="28">
                  <c:v>70.419688699999995</c:v>
                </c:pt>
                <c:pt idx="29">
                  <c:v>70.416666699999993</c:v>
                </c:pt>
                <c:pt idx="30">
                  <c:v>69.448727199999993</c:v>
                </c:pt>
                <c:pt idx="31">
                  <c:v>68.457737699999996</c:v>
                </c:pt>
                <c:pt idx="32">
                  <c:v>67.446443799999997</c:v>
                </c:pt>
                <c:pt idx="33">
                  <c:v>66.414603</c:v>
                </c:pt>
                <c:pt idx="34">
                  <c:v>66.388888899999998</c:v>
                </c:pt>
                <c:pt idx="35">
                  <c:v>65.368309199999999</c:v>
                </c:pt>
                <c:pt idx="36">
                  <c:v>64.301328299999994</c:v>
                </c:pt>
                <c:pt idx="37">
                  <c:v>63.213323199999998</c:v>
                </c:pt>
                <c:pt idx="38">
                  <c:v>62.361111100000002</c:v>
                </c:pt>
                <c:pt idx="39">
                  <c:v>62.105820600000001</c:v>
                </c:pt>
                <c:pt idx="40">
                  <c:v>60.982726800000002</c:v>
                </c:pt>
                <c:pt idx="41">
                  <c:v>59.838380299999997</c:v>
                </c:pt>
                <c:pt idx="42">
                  <c:v>58.672725</c:v>
                </c:pt>
                <c:pt idx="43">
                  <c:v>58.3333333</c:v>
                </c:pt>
                <c:pt idx="44">
                  <c:v>57.491652799999997</c:v>
                </c:pt>
                <c:pt idx="45">
                  <c:v>56.291794600000003</c:v>
                </c:pt>
                <c:pt idx="46">
                  <c:v>55.070855899999998</c:v>
                </c:pt>
                <c:pt idx="47">
                  <c:v>54.305555599999998</c:v>
                </c:pt>
                <c:pt idx="48">
                  <c:v>53.832517600000003</c:v>
                </c:pt>
                <c:pt idx="49">
                  <c:v>52.579267299999998</c:v>
                </c:pt>
                <c:pt idx="50">
                  <c:v>51.305622999999997</c:v>
                </c:pt>
                <c:pt idx="51">
                  <c:v>50.277777800000003</c:v>
                </c:pt>
                <c:pt idx="52">
                  <c:v>50.014020000000002</c:v>
                </c:pt>
                <c:pt idx="53">
                  <c:v>48.711109399999998</c:v>
                </c:pt>
                <c:pt idx="54">
                  <c:v>47.389060399999998</c:v>
                </c:pt>
                <c:pt idx="55">
                  <c:v>46.25</c:v>
                </c:pt>
                <c:pt idx="56">
                  <c:v>46.050141799999999</c:v>
                </c:pt>
                <c:pt idx="57">
                  <c:v>44.703271700000002</c:v>
                </c:pt>
                <c:pt idx="58">
                  <c:v>43.3392062</c:v>
                </c:pt>
                <c:pt idx="59">
                  <c:v>42.222222199999997</c:v>
                </c:pt>
                <c:pt idx="60">
                  <c:v>41.961219300000003</c:v>
                </c:pt>
                <c:pt idx="61">
                  <c:v>40.578435900000002</c:v>
                </c:pt>
                <c:pt idx="62">
                  <c:v>39.181206500000002</c:v>
                </c:pt>
                <c:pt idx="63">
                  <c:v>38.194444400000002</c:v>
                </c:pt>
                <c:pt idx="64">
                  <c:v>37.775030000000001</c:v>
                </c:pt>
                <c:pt idx="65">
                  <c:v>36.367097800000003</c:v>
                </c:pt>
                <c:pt idx="66">
                  <c:v>34.948385199999997</c:v>
                </c:pt>
                <c:pt idx="67">
                  <c:v>34.1666667</c:v>
                </c:pt>
                <c:pt idx="68">
                  <c:v>33.527801099999998</c:v>
                </c:pt>
                <c:pt idx="69">
                  <c:v>32.108537800000001</c:v>
                </c:pt>
                <c:pt idx="70">
                  <c:v>30.683159700000001</c:v>
                </c:pt>
                <c:pt idx="71">
                  <c:v>30.138888900000001</c:v>
                </c:pt>
                <c:pt idx="72">
                  <c:v>29.264995599999999</c:v>
                </c:pt>
                <c:pt idx="73">
                  <c:v>27.8515218</c:v>
                </c:pt>
                <c:pt idx="74">
                  <c:v>26.437636900000001</c:v>
                </c:pt>
                <c:pt idx="75">
                  <c:v>26.111111099999999</c:v>
                </c:pt>
                <c:pt idx="76">
                  <c:v>25.041676599999999</c:v>
                </c:pt>
                <c:pt idx="77">
                  <c:v>23.654523300000001</c:v>
                </c:pt>
                <c:pt idx="78">
                  <c:v>22.273667799999998</c:v>
                </c:pt>
                <c:pt idx="79">
                  <c:v>22.0833333</c:v>
                </c:pt>
                <c:pt idx="80">
                  <c:v>20.9221708</c:v>
                </c:pt>
                <c:pt idx="81">
                  <c:v>19.585185299999999</c:v>
                </c:pt>
                <c:pt idx="82">
                  <c:v>18.262077300000001</c:v>
                </c:pt>
                <c:pt idx="83">
                  <c:v>18.055555600000002</c:v>
                </c:pt>
                <c:pt idx="84">
                  <c:v>16.978622000000001</c:v>
                </c:pt>
                <c:pt idx="85">
                  <c:v>15.7186278</c:v>
                </c:pt>
                <c:pt idx="86">
                  <c:v>14.4806954</c:v>
                </c:pt>
                <c:pt idx="87">
                  <c:v>14.027777800000001</c:v>
                </c:pt>
                <c:pt idx="88">
                  <c:v>13.2877008</c:v>
                </c:pt>
                <c:pt idx="89">
                  <c:v>12.133937299999999</c:v>
                </c:pt>
              </c:numCache>
            </c:numRef>
          </c:xVal>
          <c:yVal>
            <c:numRef>
              <c:f>Sheet1!$I$1:$I$110</c:f>
              <c:numCache>
                <c:formatCode>General</c:formatCode>
                <c:ptCount val="110"/>
                <c:pt idx="0">
                  <c:v>4.5</c:v>
                </c:pt>
                <c:pt idx="1">
                  <c:v>4.45</c:v>
                </c:pt>
                <c:pt idx="2">
                  <c:v>4.4000000000000004</c:v>
                </c:pt>
                <c:pt idx="3">
                  <c:v>4.3499999999999996</c:v>
                </c:pt>
                <c:pt idx="4">
                  <c:v>4.3166247000000002</c:v>
                </c:pt>
                <c:pt idx="5">
                  <c:v>4.3</c:v>
                </c:pt>
                <c:pt idx="6">
                  <c:v>4.25</c:v>
                </c:pt>
                <c:pt idx="7">
                  <c:v>4.2</c:v>
                </c:pt>
                <c:pt idx="8">
                  <c:v>4.1500000000000004</c:v>
                </c:pt>
                <c:pt idx="9">
                  <c:v>4.0999999999999996</c:v>
                </c:pt>
                <c:pt idx="10">
                  <c:v>4.05</c:v>
                </c:pt>
                <c:pt idx="11">
                  <c:v>4.0204955</c:v>
                </c:pt>
                <c:pt idx="12">
                  <c:v>4</c:v>
                </c:pt>
                <c:pt idx="13">
                  <c:v>3.95</c:v>
                </c:pt>
                <c:pt idx="14">
                  <c:v>3.9</c:v>
                </c:pt>
                <c:pt idx="15">
                  <c:v>3.85</c:v>
                </c:pt>
                <c:pt idx="16">
                  <c:v>3.8</c:v>
                </c:pt>
                <c:pt idx="17">
                  <c:v>3.7563385999999999</c:v>
                </c:pt>
                <c:pt idx="18">
                  <c:v>3.75</c:v>
                </c:pt>
                <c:pt idx="19">
                  <c:v>3.7</c:v>
                </c:pt>
                <c:pt idx="20">
                  <c:v>3.65</c:v>
                </c:pt>
                <c:pt idx="21">
                  <c:v>3.6</c:v>
                </c:pt>
                <c:pt idx="22">
                  <c:v>3.55</c:v>
                </c:pt>
                <c:pt idx="23">
                  <c:v>3.5179754999999999</c:v>
                </c:pt>
                <c:pt idx="24">
                  <c:v>3.5</c:v>
                </c:pt>
                <c:pt idx="25">
                  <c:v>3.45</c:v>
                </c:pt>
                <c:pt idx="26">
                  <c:v>3.4</c:v>
                </c:pt>
                <c:pt idx="27">
                  <c:v>3.35</c:v>
                </c:pt>
                <c:pt idx="28">
                  <c:v>3.3</c:v>
                </c:pt>
                <c:pt idx="29">
                  <c:v>3.2998471999999999</c:v>
                </c:pt>
                <c:pt idx="30">
                  <c:v>3.25</c:v>
                </c:pt>
                <c:pt idx="31">
                  <c:v>3.2</c:v>
                </c:pt>
                <c:pt idx="32">
                  <c:v>3.15</c:v>
                </c:pt>
                <c:pt idx="33">
                  <c:v>3.1</c:v>
                </c:pt>
                <c:pt idx="34">
                  <c:v>3.0987957000000002</c:v>
                </c:pt>
                <c:pt idx="35">
                  <c:v>3.05</c:v>
                </c:pt>
                <c:pt idx="36">
                  <c:v>3</c:v>
                </c:pt>
                <c:pt idx="37">
                  <c:v>2.95</c:v>
                </c:pt>
                <c:pt idx="38">
                  <c:v>2.9117274000000002</c:v>
                </c:pt>
                <c:pt idx="39">
                  <c:v>2.9</c:v>
                </c:pt>
                <c:pt idx="40">
                  <c:v>2.85</c:v>
                </c:pt>
                <c:pt idx="41">
                  <c:v>2.8</c:v>
                </c:pt>
                <c:pt idx="42">
                  <c:v>2.75</c:v>
                </c:pt>
                <c:pt idx="43">
                  <c:v>2.7358921</c:v>
                </c:pt>
                <c:pt idx="44">
                  <c:v>2.7</c:v>
                </c:pt>
                <c:pt idx="45">
                  <c:v>2.65</c:v>
                </c:pt>
                <c:pt idx="46">
                  <c:v>2.6</c:v>
                </c:pt>
                <c:pt idx="47">
                  <c:v>2.5694338999999999</c:v>
                </c:pt>
                <c:pt idx="48">
                  <c:v>2.5499999999999998</c:v>
                </c:pt>
                <c:pt idx="49">
                  <c:v>2.5</c:v>
                </c:pt>
                <c:pt idx="50">
                  <c:v>2.4500000000000002</c:v>
                </c:pt>
                <c:pt idx="51">
                  <c:v>2.4104671999999998</c:v>
                </c:pt>
                <c:pt idx="52">
                  <c:v>2.4</c:v>
                </c:pt>
                <c:pt idx="53">
                  <c:v>2.35</c:v>
                </c:pt>
                <c:pt idx="54">
                  <c:v>2.2999999999999998</c:v>
                </c:pt>
                <c:pt idx="55">
                  <c:v>2.2576876000000001</c:v>
                </c:pt>
                <c:pt idx="56">
                  <c:v>2.25</c:v>
                </c:pt>
                <c:pt idx="57">
                  <c:v>2.2000000000000002</c:v>
                </c:pt>
                <c:pt idx="58">
                  <c:v>2.15</c:v>
                </c:pt>
                <c:pt idx="59">
                  <c:v>2.1097738000000001</c:v>
                </c:pt>
                <c:pt idx="60">
                  <c:v>2.1</c:v>
                </c:pt>
                <c:pt idx="61">
                  <c:v>2.0499999999999998</c:v>
                </c:pt>
                <c:pt idx="62">
                  <c:v>2</c:v>
                </c:pt>
                <c:pt idx="63">
                  <c:v>1.9653772</c:v>
                </c:pt>
                <c:pt idx="64">
                  <c:v>1.95</c:v>
                </c:pt>
                <c:pt idx="65">
                  <c:v>1.9</c:v>
                </c:pt>
                <c:pt idx="66">
                  <c:v>1.85</c:v>
                </c:pt>
                <c:pt idx="67">
                  <c:v>1.8231029999999999</c:v>
                </c:pt>
                <c:pt idx="68">
                  <c:v>1.8</c:v>
                </c:pt>
                <c:pt idx="69">
                  <c:v>1.75</c:v>
                </c:pt>
                <c:pt idx="70">
                  <c:v>1.7</c:v>
                </c:pt>
                <c:pt idx="71">
                  <c:v>1.6814769000000001</c:v>
                </c:pt>
                <c:pt idx="72">
                  <c:v>1.65</c:v>
                </c:pt>
                <c:pt idx="73">
                  <c:v>1.6</c:v>
                </c:pt>
                <c:pt idx="74">
                  <c:v>1.55</c:v>
                </c:pt>
                <c:pt idx="75">
                  <c:v>1.5388788</c:v>
                </c:pt>
                <c:pt idx="76">
                  <c:v>1.5</c:v>
                </c:pt>
                <c:pt idx="77">
                  <c:v>1.45</c:v>
                </c:pt>
                <c:pt idx="78">
                  <c:v>1.4</c:v>
                </c:pt>
                <c:pt idx="79">
                  <c:v>1.3934044999999999</c:v>
                </c:pt>
                <c:pt idx="80">
                  <c:v>1.35</c:v>
                </c:pt>
                <c:pt idx="81">
                  <c:v>1.3</c:v>
                </c:pt>
                <c:pt idx="82">
                  <c:v>1.25</c:v>
                </c:pt>
                <c:pt idx="83">
                  <c:v>1.2425390999999999</c:v>
                </c:pt>
                <c:pt idx="84">
                  <c:v>1.2</c:v>
                </c:pt>
                <c:pt idx="85">
                  <c:v>1.1499999999999999</c:v>
                </c:pt>
                <c:pt idx="86">
                  <c:v>1.1000000000000001</c:v>
                </c:pt>
                <c:pt idx="87">
                  <c:v>1.0822632999999999</c:v>
                </c:pt>
                <c:pt idx="88">
                  <c:v>1.05</c:v>
                </c:pt>
                <c:pt idx="89">
                  <c:v>1</c:v>
                </c:pt>
              </c:numCache>
            </c:numRef>
          </c:yVal>
          <c:smooth val="0"/>
        </c:ser>
        <c:ser>
          <c:idx val="3"/>
          <c:order val="3"/>
          <c:spPr>
            <a:ln w="19050" cap="rnd">
              <a:solidFill>
                <a:srgbClr val="00CC00"/>
              </a:solidFill>
              <a:prstDash val="lgDashDot"/>
              <a:round/>
            </a:ln>
            <a:effectLst/>
          </c:spPr>
          <c:marker>
            <c:symbol val="none"/>
          </c:marker>
          <c:xVal>
            <c:numRef>
              <c:f>Sheet1!$K$1:$K$133</c:f>
              <c:numCache>
                <c:formatCode>General</c:formatCode>
                <c:ptCount val="133"/>
                <c:pt idx="0">
                  <c:v>191.13945000000001</c:v>
                </c:pt>
                <c:pt idx="1">
                  <c:v>189.84373289999999</c:v>
                </c:pt>
                <c:pt idx="2">
                  <c:v>188.52017050000001</c:v>
                </c:pt>
                <c:pt idx="3">
                  <c:v>187.2222222</c:v>
                </c:pt>
                <c:pt idx="4">
                  <c:v>187.16823779999999</c:v>
                </c:pt>
                <c:pt idx="5">
                  <c:v>185.79011539999999</c:v>
                </c:pt>
                <c:pt idx="6">
                  <c:v>184.38224550000001</c:v>
                </c:pt>
                <c:pt idx="7">
                  <c:v>183.19444440000001</c:v>
                </c:pt>
                <c:pt idx="8">
                  <c:v>182.944523</c:v>
                </c:pt>
                <c:pt idx="9">
                  <c:v>181.4784683</c:v>
                </c:pt>
                <c:pt idx="10">
                  <c:v>179.98068459999999</c:v>
                </c:pt>
                <c:pt idx="11">
                  <c:v>179.16666670000001</c:v>
                </c:pt>
                <c:pt idx="12">
                  <c:v>178.45213860000001</c:v>
                </c:pt>
                <c:pt idx="13">
                  <c:v>176.8924274</c:v>
                </c:pt>
                <c:pt idx="14">
                  <c:v>175.29894340000001</c:v>
                </c:pt>
                <c:pt idx="15">
                  <c:v>175.13888890000001</c:v>
                </c:pt>
                <c:pt idx="16">
                  <c:v>173.67446290000001</c:v>
                </c:pt>
                <c:pt idx="17">
                  <c:v>172.0152334</c:v>
                </c:pt>
                <c:pt idx="18">
                  <c:v>171.11111109999999</c:v>
                </c:pt>
                <c:pt idx="19">
                  <c:v>170.32207650000001</c:v>
                </c:pt>
                <c:pt idx="20">
                  <c:v>168.59463070000001</c:v>
                </c:pt>
                <c:pt idx="21">
                  <c:v>167.08333329999999</c:v>
                </c:pt>
                <c:pt idx="22">
                  <c:v>166.8306011</c:v>
                </c:pt>
                <c:pt idx="23">
                  <c:v>165.03249589999999</c:v>
                </c:pt>
                <c:pt idx="24">
                  <c:v>163.19582840000001</c:v>
                </c:pt>
                <c:pt idx="25">
                  <c:v>163.05555559999999</c:v>
                </c:pt>
                <c:pt idx="26">
                  <c:v>161.3243195</c:v>
                </c:pt>
                <c:pt idx="27">
                  <c:v>159.41329089999999</c:v>
                </c:pt>
                <c:pt idx="28">
                  <c:v>159.0277778</c:v>
                </c:pt>
                <c:pt idx="29">
                  <c:v>157.46579170000001</c:v>
                </c:pt>
                <c:pt idx="30">
                  <c:v>155.4781586</c:v>
                </c:pt>
                <c:pt idx="31">
                  <c:v>155</c:v>
                </c:pt>
                <c:pt idx="32">
                  <c:v>153.4528852</c:v>
                </c:pt>
                <c:pt idx="33">
                  <c:v>151.3865605</c:v>
                </c:pt>
                <c:pt idx="34">
                  <c:v>150.9722222</c:v>
                </c:pt>
                <c:pt idx="35">
                  <c:v>149.28195239999999</c:v>
                </c:pt>
                <c:pt idx="36">
                  <c:v>147.13505910000001</c:v>
                </c:pt>
                <c:pt idx="37">
                  <c:v>146.94444440000001</c:v>
                </c:pt>
                <c:pt idx="38">
                  <c:v>144.94983930000001</c:v>
                </c:pt>
                <c:pt idx="39">
                  <c:v>142.91666670000001</c:v>
                </c:pt>
                <c:pt idx="40">
                  <c:v>142.72134170000001</c:v>
                </c:pt>
                <c:pt idx="41">
                  <c:v>140.45401720000001</c:v>
                </c:pt>
                <c:pt idx="42">
                  <c:v>138.88888890000001</c:v>
                </c:pt>
                <c:pt idx="43">
                  <c:v>138.14374979999999</c:v>
                </c:pt>
                <c:pt idx="44">
                  <c:v>135.79273480000001</c:v>
                </c:pt>
                <c:pt idx="45">
                  <c:v>134.86111109999999</c:v>
                </c:pt>
                <c:pt idx="46">
                  <c:v>133.40047150000001</c:v>
                </c:pt>
                <c:pt idx="47">
                  <c:v>130.965191</c:v>
                </c:pt>
                <c:pt idx="48">
                  <c:v>130.83333329999999</c:v>
                </c:pt>
                <c:pt idx="49">
                  <c:v>128.49128139999999</c:v>
                </c:pt>
                <c:pt idx="50">
                  <c:v>126.80555560000001</c:v>
                </c:pt>
                <c:pt idx="51">
                  <c:v>125.97445980000001</c:v>
                </c:pt>
                <c:pt idx="52">
                  <c:v>123.41720909999999</c:v>
                </c:pt>
                <c:pt idx="53">
                  <c:v>122.7777778</c:v>
                </c:pt>
                <c:pt idx="54">
                  <c:v>120.8207005</c:v>
                </c:pt>
                <c:pt idx="55">
                  <c:v>118.75</c:v>
                </c:pt>
                <c:pt idx="56">
                  <c:v>118.1827572</c:v>
                </c:pt>
                <c:pt idx="57">
                  <c:v>115.50688049999999</c:v>
                </c:pt>
                <c:pt idx="58">
                  <c:v>114.7222222</c:v>
                </c:pt>
                <c:pt idx="59">
                  <c:v>112.7932126</c:v>
                </c:pt>
                <c:pt idx="60">
                  <c:v>110.69444439999999</c:v>
                </c:pt>
                <c:pt idx="61">
                  <c:v>110.04071759999999</c:v>
                </c:pt>
                <c:pt idx="62">
                  <c:v>107.2527609</c:v>
                </c:pt>
                <c:pt idx="63">
                  <c:v>106.66666669999999</c:v>
                </c:pt>
                <c:pt idx="64">
                  <c:v>104.4309842</c:v>
                </c:pt>
                <c:pt idx="65">
                  <c:v>102.6388889</c:v>
                </c:pt>
                <c:pt idx="66">
                  <c:v>101.5743672</c:v>
                </c:pt>
                <c:pt idx="67">
                  <c:v>98.684820799999997</c:v>
                </c:pt>
                <c:pt idx="68">
                  <c:v>98.611111100000002</c:v>
                </c:pt>
                <c:pt idx="69">
                  <c:v>95.768365399999993</c:v>
                </c:pt>
                <c:pt idx="70">
                  <c:v>94.583333300000007</c:v>
                </c:pt>
                <c:pt idx="71">
                  <c:v>92.822699499999999</c:v>
                </c:pt>
                <c:pt idx="72">
                  <c:v>90.555555600000005</c:v>
                </c:pt>
                <c:pt idx="73">
                  <c:v>89.850019200000006</c:v>
                </c:pt>
                <c:pt idx="74">
                  <c:v>86.854272499999993</c:v>
                </c:pt>
                <c:pt idx="75">
                  <c:v>86.527777799999996</c:v>
                </c:pt>
                <c:pt idx="76">
                  <c:v>83.840074299999998</c:v>
                </c:pt>
                <c:pt idx="77">
                  <c:v>82.5</c:v>
                </c:pt>
                <c:pt idx="78">
                  <c:v>80.807065899999998</c:v>
                </c:pt>
                <c:pt idx="79">
                  <c:v>78.472222200000004</c:v>
                </c:pt>
                <c:pt idx="80">
                  <c:v>77.758328399999996</c:v>
                </c:pt>
                <c:pt idx="81">
                  <c:v>74.698554700000003</c:v>
                </c:pt>
                <c:pt idx="82">
                  <c:v>74.444444399999995</c:v>
                </c:pt>
                <c:pt idx="83">
                  <c:v>71.634122399999995</c:v>
                </c:pt>
                <c:pt idx="84">
                  <c:v>70.416666699999993</c:v>
                </c:pt>
                <c:pt idx="85">
                  <c:v>68.565087399999996</c:v>
                </c:pt>
                <c:pt idx="86">
                  <c:v>66.388888899999998</c:v>
                </c:pt>
                <c:pt idx="87">
                  <c:v>65.495466199999996</c:v>
                </c:pt>
                <c:pt idx="88">
                  <c:v>62.429913200000001</c:v>
                </c:pt>
                <c:pt idx="89">
                  <c:v>62.361111100000002</c:v>
                </c:pt>
                <c:pt idx="90">
                  <c:v>59.378733099999998</c:v>
                </c:pt>
                <c:pt idx="91">
                  <c:v>58.3333333</c:v>
                </c:pt>
                <c:pt idx="92">
                  <c:v>56.341101600000002</c:v>
                </c:pt>
                <c:pt idx="93">
                  <c:v>54.305555599999998</c:v>
                </c:pt>
                <c:pt idx="94">
                  <c:v>53.321859099999998</c:v>
                </c:pt>
                <c:pt idx="95">
                  <c:v>50.326316200000001</c:v>
                </c:pt>
                <c:pt idx="96">
                  <c:v>50.277777800000003</c:v>
                </c:pt>
                <c:pt idx="97">
                  <c:v>47.367962499999997</c:v>
                </c:pt>
                <c:pt idx="98">
                  <c:v>46.25</c:v>
                </c:pt>
                <c:pt idx="99">
                  <c:v>44.444683400000002</c:v>
                </c:pt>
                <c:pt idx="100">
                  <c:v>42.222222199999997</c:v>
                </c:pt>
                <c:pt idx="101">
                  <c:v>41.561677899999999</c:v>
                </c:pt>
                <c:pt idx="102">
                  <c:v>38.729492999999998</c:v>
                </c:pt>
                <c:pt idx="103">
                  <c:v>38.194444400000002</c:v>
                </c:pt>
                <c:pt idx="104">
                  <c:v>35.956611199999998</c:v>
                </c:pt>
                <c:pt idx="105">
                  <c:v>34.1666667</c:v>
                </c:pt>
                <c:pt idx="106">
                  <c:v>33.241602399999998</c:v>
                </c:pt>
                <c:pt idx="107">
                  <c:v>30.594545700000001</c:v>
                </c:pt>
                <c:pt idx="108">
                  <c:v>30.138888900000001</c:v>
                </c:pt>
                <c:pt idx="109">
                  <c:v>28.0289815</c:v>
                </c:pt>
                <c:pt idx="110">
                  <c:v>26.111111099999999</c:v>
                </c:pt>
                <c:pt idx="111">
                  <c:v>25.537396300000001</c:v>
                </c:pt>
              </c:numCache>
            </c:numRef>
          </c:xVal>
          <c:yVal>
            <c:numRef>
              <c:f>Sheet1!$L$1:$L$133</c:f>
              <c:numCache>
                <c:formatCode>General</c:formatCode>
                <c:ptCount val="133"/>
                <c:pt idx="0">
                  <c:v>4.5</c:v>
                </c:pt>
                <c:pt idx="1">
                  <c:v>4.45</c:v>
                </c:pt>
                <c:pt idx="2">
                  <c:v>4.4000000000000004</c:v>
                </c:pt>
                <c:pt idx="3">
                  <c:v>4.3520133000000003</c:v>
                </c:pt>
                <c:pt idx="4">
                  <c:v>4.3499999999999996</c:v>
                </c:pt>
                <c:pt idx="5">
                  <c:v>4.3</c:v>
                </c:pt>
                <c:pt idx="6">
                  <c:v>4.25</c:v>
                </c:pt>
                <c:pt idx="7">
                  <c:v>4.2087588</c:v>
                </c:pt>
                <c:pt idx="8">
                  <c:v>4.2</c:v>
                </c:pt>
                <c:pt idx="9">
                  <c:v>4.1500000000000004</c:v>
                </c:pt>
                <c:pt idx="10">
                  <c:v>4.0999999999999996</c:v>
                </c:pt>
                <c:pt idx="11">
                  <c:v>4.0734975999999996</c:v>
                </c:pt>
                <c:pt idx="12">
                  <c:v>4.05</c:v>
                </c:pt>
                <c:pt idx="13">
                  <c:v>4</c:v>
                </c:pt>
                <c:pt idx="14">
                  <c:v>3.95</c:v>
                </c:pt>
                <c:pt idx="15">
                  <c:v>3.9451214000000001</c:v>
                </c:pt>
                <c:pt idx="16">
                  <c:v>3.9</c:v>
                </c:pt>
                <c:pt idx="17">
                  <c:v>3.85</c:v>
                </c:pt>
                <c:pt idx="18">
                  <c:v>3.8234420999999998</c:v>
                </c:pt>
                <c:pt idx="19">
                  <c:v>3.8</c:v>
                </c:pt>
                <c:pt idx="20">
                  <c:v>3.75</c:v>
                </c:pt>
                <c:pt idx="21">
                  <c:v>3.7072373999999999</c:v>
                </c:pt>
                <c:pt idx="22">
                  <c:v>3.7</c:v>
                </c:pt>
                <c:pt idx="23">
                  <c:v>3.65</c:v>
                </c:pt>
                <c:pt idx="24">
                  <c:v>3.6</c:v>
                </c:pt>
                <c:pt idx="25">
                  <c:v>3.5962971000000001</c:v>
                </c:pt>
                <c:pt idx="26">
                  <c:v>3.55</c:v>
                </c:pt>
                <c:pt idx="27">
                  <c:v>3.5</c:v>
                </c:pt>
                <c:pt idx="28">
                  <c:v>3.4902107999999998</c:v>
                </c:pt>
                <c:pt idx="29">
                  <c:v>3.45</c:v>
                </c:pt>
                <c:pt idx="30">
                  <c:v>3.4</c:v>
                </c:pt>
                <c:pt idx="31">
                  <c:v>3.3883257000000002</c:v>
                </c:pt>
                <c:pt idx="32">
                  <c:v>3.35</c:v>
                </c:pt>
                <c:pt idx="33">
                  <c:v>3.3</c:v>
                </c:pt>
                <c:pt idx="34">
                  <c:v>3.2902776</c:v>
                </c:pt>
                <c:pt idx="35">
                  <c:v>3.25</c:v>
                </c:pt>
                <c:pt idx="36">
                  <c:v>3.2</c:v>
                </c:pt>
                <c:pt idx="37">
                  <c:v>3.1957032000000001</c:v>
                </c:pt>
                <c:pt idx="38">
                  <c:v>3.15</c:v>
                </c:pt>
                <c:pt idx="39">
                  <c:v>3.1044505</c:v>
                </c:pt>
                <c:pt idx="40">
                  <c:v>3.1</c:v>
                </c:pt>
                <c:pt idx="41">
                  <c:v>3.05</c:v>
                </c:pt>
                <c:pt idx="42">
                  <c:v>3.0163237000000001</c:v>
                </c:pt>
                <c:pt idx="43">
                  <c:v>3</c:v>
                </c:pt>
                <c:pt idx="44">
                  <c:v>2.95</c:v>
                </c:pt>
                <c:pt idx="45">
                  <c:v>2.9307555999999999</c:v>
                </c:pt>
                <c:pt idx="46">
                  <c:v>2.9</c:v>
                </c:pt>
                <c:pt idx="47">
                  <c:v>2.85</c:v>
                </c:pt>
                <c:pt idx="48">
                  <c:v>2.8473861</c:v>
                </c:pt>
                <c:pt idx="49">
                  <c:v>2.8</c:v>
                </c:pt>
                <c:pt idx="50">
                  <c:v>2.7667456000000001</c:v>
                </c:pt>
                <c:pt idx="51">
                  <c:v>2.75</c:v>
                </c:pt>
                <c:pt idx="52">
                  <c:v>2.7</c:v>
                </c:pt>
                <c:pt idx="53">
                  <c:v>2.6878953999999999</c:v>
                </c:pt>
                <c:pt idx="54">
                  <c:v>2.65</c:v>
                </c:pt>
                <c:pt idx="55">
                  <c:v>2.6109509000000002</c:v>
                </c:pt>
                <c:pt idx="56">
                  <c:v>2.6</c:v>
                </c:pt>
                <c:pt idx="57">
                  <c:v>2.5499999999999998</c:v>
                </c:pt>
                <c:pt idx="58">
                  <c:v>2.5357994000000001</c:v>
                </c:pt>
                <c:pt idx="59">
                  <c:v>2.5</c:v>
                </c:pt>
                <c:pt idx="60">
                  <c:v>2.4621130999999998</c:v>
                </c:pt>
                <c:pt idx="61">
                  <c:v>2.4500000000000002</c:v>
                </c:pt>
                <c:pt idx="62">
                  <c:v>2.4</c:v>
                </c:pt>
                <c:pt idx="63">
                  <c:v>2.3898435999999998</c:v>
                </c:pt>
                <c:pt idx="64">
                  <c:v>2.35</c:v>
                </c:pt>
                <c:pt idx="65">
                  <c:v>2.3189744999999999</c:v>
                </c:pt>
                <c:pt idx="66">
                  <c:v>2.2999999999999998</c:v>
                </c:pt>
                <c:pt idx="67">
                  <c:v>2.25</c:v>
                </c:pt>
                <c:pt idx="68">
                  <c:v>2.2487743999999998</c:v>
                </c:pt>
                <c:pt idx="69">
                  <c:v>2.2000000000000002</c:v>
                </c:pt>
                <c:pt idx="70">
                  <c:v>2.1802769</c:v>
                </c:pt>
                <c:pt idx="71">
                  <c:v>2.15</c:v>
                </c:pt>
                <c:pt idx="72">
                  <c:v>2.1121780000000001</c:v>
                </c:pt>
                <c:pt idx="73">
                  <c:v>2.1</c:v>
                </c:pt>
                <c:pt idx="74">
                  <c:v>2.0499999999999998</c:v>
                </c:pt>
                <c:pt idx="75">
                  <c:v>2.0447592999999999</c:v>
                </c:pt>
                <c:pt idx="76">
                  <c:v>2</c:v>
                </c:pt>
                <c:pt idx="77">
                  <c:v>1.9783812999999999</c:v>
                </c:pt>
                <c:pt idx="78">
                  <c:v>1.95</c:v>
                </c:pt>
                <c:pt idx="79">
                  <c:v>1.9120718000000001</c:v>
                </c:pt>
                <c:pt idx="80">
                  <c:v>1.9</c:v>
                </c:pt>
                <c:pt idx="81">
                  <c:v>1.85</c:v>
                </c:pt>
                <c:pt idx="82">
                  <c:v>1.8460167000000001</c:v>
                </c:pt>
                <c:pt idx="83">
                  <c:v>1.8</c:v>
                </c:pt>
                <c:pt idx="84">
                  <c:v>1.7807089</c:v>
                </c:pt>
                <c:pt idx="85">
                  <c:v>1.75</c:v>
                </c:pt>
                <c:pt idx="86">
                  <c:v>1.7150508</c:v>
                </c:pt>
                <c:pt idx="87">
                  <c:v>1.7</c:v>
                </c:pt>
                <c:pt idx="88">
                  <c:v>1.65</c:v>
                </c:pt>
                <c:pt idx="89">
                  <c:v>1.6489286999999999</c:v>
                </c:pt>
                <c:pt idx="90">
                  <c:v>1.6</c:v>
                </c:pt>
                <c:pt idx="91">
                  <c:v>1.5834060999999999</c:v>
                </c:pt>
                <c:pt idx="92">
                  <c:v>1.55</c:v>
                </c:pt>
                <c:pt idx="93">
                  <c:v>1.5169303000000001</c:v>
                </c:pt>
                <c:pt idx="94">
                  <c:v>1.5</c:v>
                </c:pt>
                <c:pt idx="95">
                  <c:v>1.45</c:v>
                </c:pt>
                <c:pt idx="96">
                  <c:v>1.4492293000000001</c:v>
                </c:pt>
                <c:pt idx="97">
                  <c:v>1.4</c:v>
                </c:pt>
                <c:pt idx="98">
                  <c:v>1.3816626999999999</c:v>
                </c:pt>
                <c:pt idx="99">
                  <c:v>1.35</c:v>
                </c:pt>
                <c:pt idx="100">
                  <c:v>1.3120934</c:v>
                </c:pt>
                <c:pt idx="101">
                  <c:v>1.3</c:v>
                </c:pt>
                <c:pt idx="102">
                  <c:v>1.25</c:v>
                </c:pt>
                <c:pt idx="103">
                  <c:v>1.2409498999999999</c:v>
                </c:pt>
                <c:pt idx="104">
                  <c:v>1.2</c:v>
                </c:pt>
                <c:pt idx="105">
                  <c:v>1.1679881999999999</c:v>
                </c:pt>
                <c:pt idx="106">
                  <c:v>1.1499999999999999</c:v>
                </c:pt>
                <c:pt idx="107">
                  <c:v>1.1000000000000001</c:v>
                </c:pt>
                <c:pt idx="108">
                  <c:v>1.0917848000000001</c:v>
                </c:pt>
                <c:pt idx="109">
                  <c:v>1.05</c:v>
                </c:pt>
                <c:pt idx="110">
                  <c:v>1.0124299999999999</c:v>
                </c:pt>
                <c:pt idx="111">
                  <c:v>1</c:v>
                </c:pt>
              </c:numCache>
            </c:numRef>
          </c:yVal>
          <c:smooth val="0"/>
        </c:ser>
        <c:dLbls>
          <c:showLegendKey val="0"/>
          <c:showVal val="0"/>
          <c:showCatName val="0"/>
          <c:showSerName val="0"/>
          <c:showPercent val="0"/>
          <c:showBubbleSize val="0"/>
        </c:dLbls>
        <c:axId val="352227400"/>
        <c:axId val="352227792"/>
      </c:scatterChart>
      <c:valAx>
        <c:axId val="352227400"/>
        <c:scaling>
          <c:orientation val="maxMin"/>
          <c:max val="300"/>
        </c:scaling>
        <c:delete val="0"/>
        <c:axPos val="b"/>
        <c:majorGridlines>
          <c:spPr>
            <a:ln w="3175" cap="flat" cmpd="sng" algn="ctr">
              <a:solidFill>
                <a:schemeClr val="bg1">
                  <a:lumMod val="75000"/>
                </a:schemeClr>
              </a:solidFill>
              <a:prstDash val="dash"/>
              <a:round/>
            </a:ln>
            <a:effectLst/>
          </c:spPr>
        </c:majorGridlines>
        <c:title>
          <c:tx>
            <c:rich>
              <a:bodyPr rot="0" spcFirstLastPara="1" vertOverflow="ellipsis" vert="horz" wrap="square" anchor="ctr" anchorCtr="1"/>
              <a:lstStyle/>
              <a:p>
                <a:pPr>
                  <a:defRPr sz="800" b="0"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en-GB">
                    <a:solidFill>
                      <a:srgbClr val="0000FF"/>
                    </a:solidFill>
                  </a:rPr>
                  <a:t>M (kg)</a:t>
                </a:r>
              </a:p>
            </c:rich>
          </c:tx>
          <c:layout>
            <c:manualLayout>
              <c:xMode val="edge"/>
              <c:yMode val="edge"/>
              <c:x val="0.35770456531291511"/>
              <c:y val="0.9203522346749633"/>
            </c:manualLayout>
          </c:layout>
          <c:overlay val="0"/>
          <c:spPr>
            <a:noFill/>
            <a:ln>
              <a:noFill/>
            </a:ln>
            <a:effectLst/>
          </c:spPr>
          <c:txPr>
            <a:bodyPr rot="0" spcFirstLastPara="1" vertOverflow="ellipsis" vert="horz" wrap="square" anchor="ctr" anchorCtr="1"/>
            <a:lstStyle/>
            <a:p>
              <a:pPr>
                <a:defRPr sz="8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title>
        <c:numFmt formatCode="General" sourceLinked="1"/>
        <c:majorTickMark val="out"/>
        <c:minorTickMark val="in"/>
        <c:tickLblPos val="nextTo"/>
        <c:spPr>
          <a:noFill/>
          <a:ln w="9525" cap="flat" cmpd="sng" algn="ctr">
            <a:solidFill>
              <a:schemeClr val="tx1"/>
            </a:solidFill>
            <a:round/>
          </a:ln>
          <a:effectLst/>
        </c:spPr>
        <c:txPr>
          <a:bodyPr rot="-60000000" spcFirstLastPara="1" vertOverflow="ellipsis" vert="horz" wrap="square" anchor="ctr" anchorCtr="1"/>
          <a:lstStyle/>
          <a:p>
            <a:pPr>
              <a:defRPr sz="8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352227792"/>
        <c:crosses val="autoZero"/>
        <c:crossBetween val="midCat"/>
        <c:majorUnit val="50"/>
      </c:valAx>
      <c:valAx>
        <c:axId val="352227792"/>
        <c:scaling>
          <c:orientation val="minMax"/>
          <c:max val="4.5"/>
          <c:min val="1"/>
        </c:scaling>
        <c:delete val="0"/>
        <c:axPos val="r"/>
        <c:majorGridlines>
          <c:spPr>
            <a:ln w="3175" cap="flat" cmpd="sng" algn="ctr">
              <a:solidFill>
                <a:schemeClr val="bg1">
                  <a:lumMod val="75000"/>
                </a:schemeClr>
              </a:solidFill>
              <a:prstDash val="dash"/>
              <a:round/>
            </a:ln>
            <a:effectLst/>
          </c:spPr>
        </c:majorGridlines>
        <c:title>
          <c:tx>
            <c:rich>
              <a:bodyPr rot="0" spcFirstLastPara="1" vertOverflow="ellipsis" wrap="square" anchor="ctr" anchorCtr="1"/>
              <a:lstStyle/>
              <a:p>
                <a:pPr>
                  <a:defRPr sz="800" b="0"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en-GB">
                    <a:solidFill>
                      <a:srgbClr val="0000FF"/>
                    </a:solidFill>
                  </a:rPr>
                  <a:t>R(m)</a:t>
                </a:r>
              </a:p>
            </c:rich>
          </c:tx>
          <c:layout>
            <c:manualLayout>
              <c:xMode val="edge"/>
              <c:yMode val="edge"/>
              <c:x val="0.84753046824887746"/>
              <c:y val="0.16087134393640179"/>
            </c:manualLayout>
          </c:layout>
          <c:overlay val="0"/>
          <c:spPr>
            <a:noFill/>
            <a:ln>
              <a:noFill/>
            </a:ln>
            <a:effectLst/>
          </c:spPr>
          <c:txPr>
            <a:bodyPr rot="0" spcFirstLastPara="1" vertOverflow="ellipsis" wrap="square" anchor="ctr" anchorCtr="1"/>
            <a:lstStyle/>
            <a:p>
              <a:pPr>
                <a:defRPr sz="8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title>
        <c:numFmt formatCode="General" sourceLinked="1"/>
        <c:majorTickMark val="out"/>
        <c:minorTickMark val="in"/>
        <c:tickLblPos val="nextTo"/>
        <c:spPr>
          <a:noFill/>
          <a:ln w="9525" cap="flat" cmpd="sng" algn="ctr">
            <a:solidFill>
              <a:schemeClr val="tx1"/>
            </a:solidFill>
            <a:round/>
          </a:ln>
          <a:effectLst/>
        </c:spPr>
        <c:txPr>
          <a:bodyPr rot="-60000000" spcFirstLastPara="1" vertOverflow="ellipsis" vert="horz" wrap="square" anchor="ctr" anchorCtr="1"/>
          <a:lstStyle/>
          <a:p>
            <a:pPr>
              <a:defRPr sz="8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352227400"/>
        <c:crosses val="autoZero"/>
        <c:crossBetween val="midCat"/>
        <c:majorUnit val="0.5"/>
      </c:valAx>
      <c:spPr>
        <a:noFill/>
        <a:ln w="6350">
          <a:solidFill>
            <a:schemeClr val="tx1"/>
          </a:solidFill>
        </a:ln>
        <a:effectLst/>
      </c:spPr>
    </c:plotArea>
    <c:plotVisOnly val="1"/>
    <c:dispBlanksAs val="gap"/>
    <c:showDLblsOverMax val="0"/>
  </c:chart>
  <c:spPr>
    <a:solidFill>
      <a:schemeClr val="bg1"/>
    </a:solidFill>
    <a:ln w="9525" cap="flat" cmpd="sng" algn="ctr">
      <a:noFill/>
      <a:round/>
    </a:ln>
    <a:effectLst/>
  </c:spPr>
  <c:txPr>
    <a:bodyPr/>
    <a:lstStyle/>
    <a:p>
      <a:pPr>
        <a:defRPr sz="800">
          <a:solidFill>
            <a:sysClr val="windowText" lastClr="000000"/>
          </a:solidFill>
          <a:latin typeface="Arial" panose="020B0604020202020204" pitchFamily="34" charset="0"/>
          <a:cs typeface="Arial" panose="020B0604020202020204" pitchFamily="34" charset="0"/>
        </a:defRPr>
      </a:pPr>
      <a:endParaRPr lang="en-US"/>
    </a:p>
  </c:txPr>
  <c:externalData r:id="rId3">
    <c:autoUpdate val="0"/>
  </c:externalData>
  <c:userShapes r:id="rId4"/>
</c:chartSpace>
</file>

<file path=word/charts/chart4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96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en-GB" sz="1000" b="1">
                <a:solidFill>
                  <a:srgbClr val="0000FF"/>
                </a:solidFill>
              </a:rPr>
              <a:t>C-4</a:t>
            </a:r>
          </a:p>
        </c:rich>
      </c:tx>
      <c:layout>
        <c:manualLayout>
          <c:xMode val="edge"/>
          <c:yMode val="edge"/>
          <c:x val="0.10782552918537523"/>
          <c:y val="0.69916613213598455"/>
        </c:manualLayout>
      </c:layout>
      <c:overlay val="0"/>
      <c:spPr>
        <a:solidFill>
          <a:schemeClr val="bg1"/>
        </a:solidFill>
        <a:ln>
          <a:noFill/>
        </a:ln>
        <a:effectLst/>
      </c:spPr>
      <c:txPr>
        <a:bodyPr rot="0" spcFirstLastPara="1" vertOverflow="ellipsis" vert="horz" wrap="square" anchor="ctr" anchorCtr="1"/>
        <a:lstStyle/>
        <a:p>
          <a:pPr>
            <a:defRPr sz="96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en-US"/>
        </a:p>
      </c:txPr>
    </c:title>
    <c:autoTitleDeleted val="0"/>
    <c:plotArea>
      <c:layout>
        <c:manualLayout>
          <c:layoutTarget val="inner"/>
          <c:xMode val="edge"/>
          <c:yMode val="edge"/>
          <c:x val="8.9449263443339866E-2"/>
          <c:y val="7.7628793225123505E-2"/>
          <c:w val="0.68115181791408042"/>
          <c:h val="0.74409559955323157"/>
        </c:manualLayout>
      </c:layout>
      <c:scatterChart>
        <c:scatterStyle val="lineMarker"/>
        <c:varyColors val="0"/>
        <c:ser>
          <c:idx val="0"/>
          <c:order val="0"/>
          <c:spPr>
            <a:ln w="19050" cap="rnd">
              <a:solidFill>
                <a:srgbClr val="0000FF"/>
              </a:solidFill>
              <a:prstDash val="sysDash"/>
              <a:round/>
            </a:ln>
            <a:effectLst/>
          </c:spPr>
          <c:marker>
            <c:symbol val="none"/>
          </c:marker>
          <c:xVal>
            <c:numRef>
              <c:f>Sheet1!$B$1:$B$73</c:f>
              <c:numCache>
                <c:formatCode>General</c:formatCode>
                <c:ptCount val="73"/>
                <c:pt idx="0">
                  <c:v>17.742284000000001</c:v>
                </c:pt>
                <c:pt idx="1">
                  <c:v>17.626641599999999</c:v>
                </c:pt>
                <c:pt idx="2">
                  <c:v>17.508514099999999</c:v>
                </c:pt>
                <c:pt idx="3">
                  <c:v>17.387843700000001</c:v>
                </c:pt>
                <c:pt idx="4">
                  <c:v>17.264572000000001</c:v>
                </c:pt>
                <c:pt idx="5">
                  <c:v>17.138639399999999</c:v>
                </c:pt>
                <c:pt idx="6">
                  <c:v>17.009985400000001</c:v>
                </c:pt>
                <c:pt idx="7">
                  <c:v>16.878549</c:v>
                </c:pt>
                <c:pt idx="8">
                  <c:v>16.744267900000001</c:v>
                </c:pt>
                <c:pt idx="9">
                  <c:v>16.6070794</c:v>
                </c:pt>
                <c:pt idx="10">
                  <c:v>16.466920099999999</c:v>
                </c:pt>
                <c:pt idx="11">
                  <c:v>16.323725899999999</c:v>
                </c:pt>
                <c:pt idx="12">
                  <c:v>16.177432199999998</c:v>
                </c:pt>
                <c:pt idx="13">
                  <c:v>16.027974199999999</c:v>
                </c:pt>
                <c:pt idx="14">
                  <c:v>15.875286600000001</c:v>
                </c:pt>
                <c:pt idx="15">
                  <c:v>15.7193039</c:v>
                </c:pt>
                <c:pt idx="16">
                  <c:v>15.559960800000001</c:v>
                </c:pt>
                <c:pt idx="17">
                  <c:v>15.397191899999999</c:v>
                </c:pt>
                <c:pt idx="18">
                  <c:v>15.230932299999999</c:v>
                </c:pt>
                <c:pt idx="19">
                  <c:v>15.061117400000001</c:v>
                </c:pt>
                <c:pt idx="20">
                  <c:v>14.8876834</c:v>
                </c:pt>
                <c:pt idx="21">
                  <c:v>14.7105674</c:v>
                </c:pt>
                <c:pt idx="22">
                  <c:v>14.529707699999999</c:v>
                </c:pt>
                <c:pt idx="23">
                  <c:v>14.3450439</c:v>
                </c:pt>
                <c:pt idx="24">
                  <c:v>14.156517600000001</c:v>
                </c:pt>
                <c:pt idx="25">
                  <c:v>14.027777800000001</c:v>
                </c:pt>
                <c:pt idx="26">
                  <c:v>13.9657388</c:v>
                </c:pt>
                <c:pt idx="27">
                  <c:v>13.7744587</c:v>
                </c:pt>
                <c:pt idx="28">
                  <c:v>13.579259499999999</c:v>
                </c:pt>
                <c:pt idx="29">
                  <c:v>13.3800943</c:v>
                </c:pt>
                <c:pt idx="30">
                  <c:v>13.1769199</c:v>
                </c:pt>
                <c:pt idx="31">
                  <c:v>12.969697</c:v>
                </c:pt>
                <c:pt idx="32">
                  <c:v>12.758391</c:v>
                </c:pt>
                <c:pt idx="33">
                  <c:v>12.542972000000001</c:v>
                </c:pt>
                <c:pt idx="34">
                  <c:v>12.323416099999999</c:v>
                </c:pt>
                <c:pt idx="35">
                  <c:v>12.099705500000001</c:v>
                </c:pt>
                <c:pt idx="36">
                  <c:v>11.871829099999999</c:v>
                </c:pt>
                <c:pt idx="37">
                  <c:v>11.6397838</c:v>
                </c:pt>
                <c:pt idx="38">
                  <c:v>11.4035744</c:v>
                </c:pt>
                <c:pt idx="39">
                  <c:v>11.1632149</c:v>
                </c:pt>
                <c:pt idx="40">
                  <c:v>10.9187294</c:v>
                </c:pt>
                <c:pt idx="41">
                  <c:v>10.6701525</c:v>
                </c:pt>
                <c:pt idx="42">
                  <c:v>10.417530599999999</c:v>
                </c:pt>
                <c:pt idx="43">
                  <c:v>10.1609225</c:v>
                </c:pt>
                <c:pt idx="44">
                  <c:v>10</c:v>
                </c:pt>
                <c:pt idx="45">
                  <c:v>10</c:v>
                </c:pt>
              </c:numCache>
            </c:numRef>
          </c:xVal>
          <c:yVal>
            <c:numRef>
              <c:f>Sheet1!$C$1:$C$73</c:f>
              <c:numCache>
                <c:formatCode>General</c:formatCode>
                <c:ptCount val="73"/>
                <c:pt idx="0">
                  <c:v>4.5</c:v>
                </c:pt>
                <c:pt idx="1">
                  <c:v>4.45</c:v>
                </c:pt>
                <c:pt idx="2">
                  <c:v>4.4000000000000004</c:v>
                </c:pt>
                <c:pt idx="3">
                  <c:v>4.3499999999999996</c:v>
                </c:pt>
                <c:pt idx="4">
                  <c:v>4.3</c:v>
                </c:pt>
                <c:pt idx="5">
                  <c:v>4.25</c:v>
                </c:pt>
                <c:pt idx="6">
                  <c:v>4.2</c:v>
                </c:pt>
                <c:pt idx="7">
                  <c:v>4.1500000000000004</c:v>
                </c:pt>
                <c:pt idx="8">
                  <c:v>4.0999999999999996</c:v>
                </c:pt>
                <c:pt idx="9">
                  <c:v>4.05</c:v>
                </c:pt>
                <c:pt idx="10">
                  <c:v>4</c:v>
                </c:pt>
                <c:pt idx="11">
                  <c:v>3.95</c:v>
                </c:pt>
                <c:pt idx="12">
                  <c:v>3.9</c:v>
                </c:pt>
                <c:pt idx="13">
                  <c:v>3.85</c:v>
                </c:pt>
                <c:pt idx="14">
                  <c:v>3.8</c:v>
                </c:pt>
                <c:pt idx="15">
                  <c:v>3.75</c:v>
                </c:pt>
                <c:pt idx="16">
                  <c:v>3.7</c:v>
                </c:pt>
                <c:pt idx="17">
                  <c:v>3.65</c:v>
                </c:pt>
                <c:pt idx="18">
                  <c:v>3.6</c:v>
                </c:pt>
                <c:pt idx="19">
                  <c:v>3.55</c:v>
                </c:pt>
                <c:pt idx="20">
                  <c:v>3.5</c:v>
                </c:pt>
                <c:pt idx="21">
                  <c:v>3.45</c:v>
                </c:pt>
                <c:pt idx="22">
                  <c:v>3.4</c:v>
                </c:pt>
                <c:pt idx="23">
                  <c:v>3.35</c:v>
                </c:pt>
                <c:pt idx="24">
                  <c:v>3.3</c:v>
                </c:pt>
                <c:pt idx="25">
                  <c:v>3.2666919000000001</c:v>
                </c:pt>
                <c:pt idx="26">
                  <c:v>3.25</c:v>
                </c:pt>
                <c:pt idx="27">
                  <c:v>3.2</c:v>
                </c:pt>
                <c:pt idx="28">
                  <c:v>3.15</c:v>
                </c:pt>
                <c:pt idx="29">
                  <c:v>3.1</c:v>
                </c:pt>
                <c:pt idx="30">
                  <c:v>3.05</c:v>
                </c:pt>
                <c:pt idx="31">
                  <c:v>3</c:v>
                </c:pt>
                <c:pt idx="32">
                  <c:v>2.95</c:v>
                </c:pt>
                <c:pt idx="33">
                  <c:v>2.9</c:v>
                </c:pt>
                <c:pt idx="34">
                  <c:v>2.85</c:v>
                </c:pt>
                <c:pt idx="35">
                  <c:v>2.8</c:v>
                </c:pt>
                <c:pt idx="36">
                  <c:v>2.75</c:v>
                </c:pt>
                <c:pt idx="37">
                  <c:v>2.7</c:v>
                </c:pt>
                <c:pt idx="38">
                  <c:v>2.65</c:v>
                </c:pt>
                <c:pt idx="39">
                  <c:v>2.6</c:v>
                </c:pt>
                <c:pt idx="40">
                  <c:v>2.5499999999999998</c:v>
                </c:pt>
                <c:pt idx="41">
                  <c:v>2.5</c:v>
                </c:pt>
                <c:pt idx="42">
                  <c:v>2.4500000000000002</c:v>
                </c:pt>
                <c:pt idx="43">
                  <c:v>2.4</c:v>
                </c:pt>
                <c:pt idx="44">
                  <c:v>2.3694012999999998</c:v>
                </c:pt>
                <c:pt idx="45">
                  <c:v>2.4</c:v>
                </c:pt>
              </c:numCache>
            </c:numRef>
          </c:yVal>
          <c:smooth val="0"/>
        </c:ser>
        <c:ser>
          <c:idx val="1"/>
          <c:order val="1"/>
          <c:spPr>
            <a:ln w="19050" cap="rnd">
              <a:solidFill>
                <a:srgbClr val="FF00FF"/>
              </a:solidFill>
              <a:round/>
            </a:ln>
            <a:effectLst/>
          </c:spPr>
          <c:marker>
            <c:symbol val="none"/>
          </c:marker>
          <c:xVal>
            <c:numRef>
              <c:f>Sheet1!$E$1:$E$93</c:f>
              <c:numCache>
                <c:formatCode>General</c:formatCode>
                <c:ptCount val="93"/>
                <c:pt idx="0">
                  <c:v>37.608718199999998</c:v>
                </c:pt>
                <c:pt idx="1">
                  <c:v>37.358537400000003</c:v>
                </c:pt>
                <c:pt idx="2">
                  <c:v>37.102980199999998</c:v>
                </c:pt>
                <c:pt idx="3">
                  <c:v>36.841921800000001</c:v>
                </c:pt>
                <c:pt idx="4">
                  <c:v>36.575235599999999</c:v>
                </c:pt>
                <c:pt idx="5">
                  <c:v>36.302792799999999</c:v>
                </c:pt>
                <c:pt idx="6">
                  <c:v>36.024462800000002</c:v>
                </c:pt>
                <c:pt idx="7">
                  <c:v>35.7401129</c:v>
                </c:pt>
                <c:pt idx="8">
                  <c:v>35.449609100000004</c:v>
                </c:pt>
                <c:pt idx="9">
                  <c:v>35.152815400000001</c:v>
                </c:pt>
                <c:pt idx="10">
                  <c:v>34.849594600000003</c:v>
                </c:pt>
                <c:pt idx="11">
                  <c:v>34.539808000000001</c:v>
                </c:pt>
                <c:pt idx="12">
                  <c:v>34.223316199999999</c:v>
                </c:pt>
                <c:pt idx="13">
                  <c:v>34.1666667</c:v>
                </c:pt>
                <c:pt idx="14">
                  <c:v>33.903074199999999</c:v>
                </c:pt>
                <c:pt idx="15">
                  <c:v>33.576583999999997</c:v>
                </c:pt>
                <c:pt idx="16">
                  <c:v>33.243048000000002</c:v>
                </c:pt>
                <c:pt idx="17">
                  <c:v>32.9023264</c:v>
                </c:pt>
                <c:pt idx="18">
                  <c:v>32.554279600000001</c:v>
                </c:pt>
                <c:pt idx="19">
                  <c:v>32.1987685</c:v>
                </c:pt>
                <c:pt idx="20">
                  <c:v>31.835655299999999</c:v>
                </c:pt>
                <c:pt idx="21">
                  <c:v>31.464803400000001</c:v>
                </c:pt>
                <c:pt idx="22">
                  <c:v>31.0860783</c:v>
                </c:pt>
                <c:pt idx="23">
                  <c:v>30.699348000000001</c:v>
                </c:pt>
                <c:pt idx="24">
                  <c:v>30.304483699999999</c:v>
                </c:pt>
                <c:pt idx="25">
                  <c:v>30.138888900000001</c:v>
                </c:pt>
                <c:pt idx="26">
                  <c:v>29.904461399999999</c:v>
                </c:pt>
                <c:pt idx="27">
                  <c:v>29.4983307</c:v>
                </c:pt>
                <c:pt idx="28">
                  <c:v>29.0838152</c:v>
                </c:pt>
                <c:pt idx="29">
                  <c:v>28.660806699999998</c:v>
                </c:pt>
                <c:pt idx="30">
                  <c:v>28.229203800000001</c:v>
                </c:pt>
                <c:pt idx="31">
                  <c:v>27.7889126</c:v>
                </c:pt>
                <c:pt idx="32">
                  <c:v>27.339848199999999</c:v>
                </c:pt>
                <c:pt idx="33">
                  <c:v>26.881935200000001</c:v>
                </c:pt>
                <c:pt idx="34">
                  <c:v>26.415109300000001</c:v>
                </c:pt>
                <c:pt idx="35">
                  <c:v>26.111111099999999</c:v>
                </c:pt>
                <c:pt idx="36">
                  <c:v>25.9418817</c:v>
                </c:pt>
                <c:pt idx="37">
                  <c:v>25.464320799999999</c:v>
                </c:pt>
                <c:pt idx="38">
                  <c:v>24.9778673</c:v>
                </c:pt>
                <c:pt idx="39">
                  <c:v>24.4825141</c:v>
                </c:pt>
                <c:pt idx="40">
                  <c:v>23.978271700000001</c:v>
                </c:pt>
                <c:pt idx="41">
                  <c:v>23.465170199999999</c:v>
                </c:pt>
                <c:pt idx="42">
                  <c:v>22.9432607</c:v>
                </c:pt>
                <c:pt idx="43">
                  <c:v>22.412617099999999</c:v>
                </c:pt>
                <c:pt idx="44">
                  <c:v>22.0833333</c:v>
                </c:pt>
                <c:pt idx="45">
                  <c:v>21.8769943</c:v>
                </c:pt>
                <c:pt idx="46">
                  <c:v>21.338742499999999</c:v>
                </c:pt>
                <c:pt idx="47">
                  <c:v>20.792281500000001</c:v>
                </c:pt>
                <c:pt idx="48">
                  <c:v>20.2377936</c:v>
                </c:pt>
                <c:pt idx="49">
                  <c:v>19.675493800000002</c:v>
                </c:pt>
                <c:pt idx="50">
                  <c:v>19.1056317</c:v>
                </c:pt>
                <c:pt idx="51">
                  <c:v>18.528494299999998</c:v>
                </c:pt>
                <c:pt idx="52">
                  <c:v>18.055555600000002</c:v>
                </c:pt>
                <c:pt idx="53">
                  <c:v>17.9467304</c:v>
                </c:pt>
                <c:pt idx="54">
                  <c:v>17.368406100000001</c:v>
                </c:pt>
                <c:pt idx="55">
                  <c:v>16.784040099999999</c:v>
                </c:pt>
                <c:pt idx="56">
                  <c:v>16.194079800000001</c:v>
                </c:pt>
                <c:pt idx="57">
                  <c:v>15.599019800000001</c:v>
                </c:pt>
                <c:pt idx="58">
                  <c:v>14.9994034</c:v>
                </c:pt>
                <c:pt idx="59">
                  <c:v>14.395824899999999</c:v>
                </c:pt>
                <c:pt idx="60">
                  <c:v>14.027777800000001</c:v>
                </c:pt>
                <c:pt idx="61">
                  <c:v>13.795179299999999</c:v>
                </c:pt>
                <c:pt idx="62">
                  <c:v>13.2016156</c:v>
                </c:pt>
                <c:pt idx="63">
                  <c:v>12.606241600000001</c:v>
                </c:pt>
                <c:pt idx="64">
                  <c:v>12.009848099999999</c:v>
                </c:pt>
                <c:pt idx="65">
                  <c:v>11.4132812</c:v>
                </c:pt>
                <c:pt idx="66">
                  <c:v>10.8174425</c:v>
                </c:pt>
                <c:pt idx="67">
                  <c:v>10.223289299999999</c:v>
                </c:pt>
                <c:pt idx="68">
                  <c:v>10</c:v>
                </c:pt>
                <c:pt idx="69">
                  <c:v>10</c:v>
                </c:pt>
              </c:numCache>
            </c:numRef>
          </c:xVal>
          <c:yVal>
            <c:numRef>
              <c:f>Sheet1!$F$1:$F$93</c:f>
              <c:numCache>
                <c:formatCode>General</c:formatCode>
                <c:ptCount val="93"/>
                <c:pt idx="0">
                  <c:v>4.5</c:v>
                </c:pt>
                <c:pt idx="1">
                  <c:v>4.45</c:v>
                </c:pt>
                <c:pt idx="2">
                  <c:v>4.4000000000000004</c:v>
                </c:pt>
                <c:pt idx="3">
                  <c:v>4.3499999999999996</c:v>
                </c:pt>
                <c:pt idx="4">
                  <c:v>4.3</c:v>
                </c:pt>
                <c:pt idx="5">
                  <c:v>4.25</c:v>
                </c:pt>
                <c:pt idx="6">
                  <c:v>4.2</c:v>
                </c:pt>
                <c:pt idx="7">
                  <c:v>4.1500000000000004</c:v>
                </c:pt>
                <c:pt idx="8">
                  <c:v>4.0999999999999996</c:v>
                </c:pt>
                <c:pt idx="9">
                  <c:v>4.05</c:v>
                </c:pt>
                <c:pt idx="10">
                  <c:v>4</c:v>
                </c:pt>
                <c:pt idx="11">
                  <c:v>3.95</c:v>
                </c:pt>
                <c:pt idx="12">
                  <c:v>3.9</c:v>
                </c:pt>
                <c:pt idx="13">
                  <c:v>3.8913023</c:v>
                </c:pt>
                <c:pt idx="14">
                  <c:v>3.85</c:v>
                </c:pt>
                <c:pt idx="15">
                  <c:v>3.8</c:v>
                </c:pt>
                <c:pt idx="16">
                  <c:v>3.75</c:v>
                </c:pt>
                <c:pt idx="17">
                  <c:v>3.7</c:v>
                </c:pt>
                <c:pt idx="18">
                  <c:v>3.65</c:v>
                </c:pt>
                <c:pt idx="19">
                  <c:v>3.6</c:v>
                </c:pt>
                <c:pt idx="20">
                  <c:v>3.55</c:v>
                </c:pt>
                <c:pt idx="21">
                  <c:v>3.5</c:v>
                </c:pt>
                <c:pt idx="22">
                  <c:v>3.45</c:v>
                </c:pt>
                <c:pt idx="23">
                  <c:v>3.4</c:v>
                </c:pt>
                <c:pt idx="24">
                  <c:v>3.35</c:v>
                </c:pt>
                <c:pt idx="25">
                  <c:v>3.329609</c:v>
                </c:pt>
                <c:pt idx="26">
                  <c:v>3.3</c:v>
                </c:pt>
                <c:pt idx="27">
                  <c:v>3.25</c:v>
                </c:pt>
                <c:pt idx="28">
                  <c:v>3.2</c:v>
                </c:pt>
                <c:pt idx="29">
                  <c:v>3.15</c:v>
                </c:pt>
                <c:pt idx="30">
                  <c:v>3.1</c:v>
                </c:pt>
                <c:pt idx="31">
                  <c:v>3.05</c:v>
                </c:pt>
                <c:pt idx="32">
                  <c:v>3</c:v>
                </c:pt>
                <c:pt idx="33">
                  <c:v>2.95</c:v>
                </c:pt>
                <c:pt idx="34">
                  <c:v>2.9</c:v>
                </c:pt>
                <c:pt idx="35">
                  <c:v>2.8682458</c:v>
                </c:pt>
                <c:pt idx="36">
                  <c:v>2.85</c:v>
                </c:pt>
                <c:pt idx="37">
                  <c:v>2.8</c:v>
                </c:pt>
                <c:pt idx="38">
                  <c:v>2.75</c:v>
                </c:pt>
                <c:pt idx="39">
                  <c:v>2.7</c:v>
                </c:pt>
                <c:pt idx="40">
                  <c:v>2.65</c:v>
                </c:pt>
                <c:pt idx="41">
                  <c:v>2.6</c:v>
                </c:pt>
                <c:pt idx="42">
                  <c:v>2.5499999999999998</c:v>
                </c:pt>
                <c:pt idx="43">
                  <c:v>2.5</c:v>
                </c:pt>
                <c:pt idx="44">
                  <c:v>2.4697363000000001</c:v>
                </c:pt>
                <c:pt idx="45">
                  <c:v>2.4500000000000002</c:v>
                </c:pt>
                <c:pt idx="46">
                  <c:v>2.4</c:v>
                </c:pt>
                <c:pt idx="47">
                  <c:v>2.35</c:v>
                </c:pt>
                <c:pt idx="48">
                  <c:v>2.2999999999999998</c:v>
                </c:pt>
                <c:pt idx="49">
                  <c:v>2.25</c:v>
                </c:pt>
                <c:pt idx="50">
                  <c:v>2.2000000000000002</c:v>
                </c:pt>
                <c:pt idx="51">
                  <c:v>2.15</c:v>
                </c:pt>
                <c:pt idx="52">
                  <c:v>2.1097440000000001</c:v>
                </c:pt>
                <c:pt idx="53">
                  <c:v>2.1</c:v>
                </c:pt>
                <c:pt idx="54">
                  <c:v>2.0499999999999998</c:v>
                </c:pt>
                <c:pt idx="55">
                  <c:v>2</c:v>
                </c:pt>
                <c:pt idx="56">
                  <c:v>1.95</c:v>
                </c:pt>
                <c:pt idx="57">
                  <c:v>1.9</c:v>
                </c:pt>
                <c:pt idx="58">
                  <c:v>1.85</c:v>
                </c:pt>
                <c:pt idx="59">
                  <c:v>1.8</c:v>
                </c:pt>
                <c:pt idx="60">
                  <c:v>1.7701548</c:v>
                </c:pt>
                <c:pt idx="61">
                  <c:v>1.75</c:v>
                </c:pt>
                <c:pt idx="62">
                  <c:v>1.7</c:v>
                </c:pt>
                <c:pt idx="63">
                  <c:v>1.65</c:v>
                </c:pt>
                <c:pt idx="64">
                  <c:v>1.6</c:v>
                </c:pt>
                <c:pt idx="65">
                  <c:v>1.55</c:v>
                </c:pt>
                <c:pt idx="66">
                  <c:v>1.5</c:v>
                </c:pt>
                <c:pt idx="67">
                  <c:v>1.45</c:v>
                </c:pt>
                <c:pt idx="68">
                  <c:v>1.4317697</c:v>
                </c:pt>
                <c:pt idx="69">
                  <c:v>1.45</c:v>
                </c:pt>
              </c:numCache>
            </c:numRef>
          </c:yVal>
          <c:smooth val="0"/>
        </c:ser>
        <c:ser>
          <c:idx val="2"/>
          <c:order val="2"/>
          <c:spPr>
            <a:ln w="19050" cap="rnd">
              <a:solidFill>
                <a:srgbClr val="FF3300"/>
              </a:solidFill>
              <a:prstDash val="lgDash"/>
              <a:round/>
            </a:ln>
            <a:effectLst/>
          </c:spPr>
          <c:marker>
            <c:symbol val="none"/>
          </c:marker>
          <c:xVal>
            <c:numRef>
              <c:f>Sheet1!$H$1:$H$110</c:f>
              <c:numCache>
                <c:formatCode>General</c:formatCode>
                <c:ptCount val="110"/>
                <c:pt idx="0">
                  <c:v>80.446490800000007</c:v>
                </c:pt>
                <c:pt idx="1">
                  <c:v>79.904082000000002</c:v>
                </c:pt>
                <c:pt idx="2">
                  <c:v>79.350016600000004</c:v>
                </c:pt>
                <c:pt idx="3">
                  <c:v>78.784024500000001</c:v>
                </c:pt>
                <c:pt idx="4">
                  <c:v>78.472222200000004</c:v>
                </c:pt>
                <c:pt idx="5">
                  <c:v>78.207224499999995</c:v>
                </c:pt>
                <c:pt idx="6">
                  <c:v>77.619640200000006</c:v>
                </c:pt>
                <c:pt idx="7">
                  <c:v>77.019358600000004</c:v>
                </c:pt>
                <c:pt idx="8">
                  <c:v>76.406094100000004</c:v>
                </c:pt>
                <c:pt idx="9">
                  <c:v>75.779556999999997</c:v>
                </c:pt>
                <c:pt idx="10">
                  <c:v>75.139454499999999</c:v>
                </c:pt>
                <c:pt idx="11">
                  <c:v>74.485490299999995</c:v>
                </c:pt>
                <c:pt idx="12">
                  <c:v>74.444444399999995</c:v>
                </c:pt>
                <c:pt idx="13">
                  <c:v>73.820818599999996</c:v>
                </c:pt>
                <c:pt idx="14">
                  <c:v>73.141990899999996</c:v>
                </c:pt>
                <c:pt idx="15">
                  <c:v>72.448480000000004</c:v>
                </c:pt>
                <c:pt idx="16">
                  <c:v>71.739983100000003</c:v>
                </c:pt>
                <c:pt idx="17">
                  <c:v>71.016196699999995</c:v>
                </c:pt>
                <c:pt idx="18">
                  <c:v>70.416666699999993</c:v>
                </c:pt>
                <c:pt idx="19">
                  <c:v>70.277630000000002</c:v>
                </c:pt>
                <c:pt idx="20">
                  <c:v>69.526743699999997</c:v>
                </c:pt>
                <c:pt idx="21">
                  <c:v>68.759753799999999</c:v>
                </c:pt>
                <c:pt idx="22">
                  <c:v>67.976362699999996</c:v>
                </c:pt>
                <c:pt idx="23">
                  <c:v>67.176276000000001</c:v>
                </c:pt>
                <c:pt idx="24">
                  <c:v>66.388888899999998</c:v>
                </c:pt>
                <c:pt idx="25">
                  <c:v>66.359386200000003</c:v>
                </c:pt>
                <c:pt idx="26">
                  <c:v>65.530176499999996</c:v>
                </c:pt>
                <c:pt idx="27">
                  <c:v>64.683526099999995</c:v>
                </c:pt>
                <c:pt idx="28">
                  <c:v>63.819166500000001</c:v>
                </c:pt>
                <c:pt idx="29">
                  <c:v>62.936838799999997</c:v>
                </c:pt>
                <c:pt idx="30">
                  <c:v>62.361111100000002</c:v>
                </c:pt>
                <c:pt idx="31">
                  <c:v>62.038418100000001</c:v>
                </c:pt>
                <c:pt idx="32">
                  <c:v>61.1254299</c:v>
                </c:pt>
                <c:pt idx="33">
                  <c:v>60.193892200000001</c:v>
                </c:pt>
                <c:pt idx="34">
                  <c:v>59.243602500000001</c:v>
                </c:pt>
                <c:pt idx="35">
                  <c:v>58.3333333</c:v>
                </c:pt>
                <c:pt idx="36">
                  <c:v>58.274788200000003</c:v>
                </c:pt>
                <c:pt idx="37">
                  <c:v>57.293354899999997</c:v>
                </c:pt>
                <c:pt idx="38">
                  <c:v>56.292818799999999</c:v>
                </c:pt>
                <c:pt idx="39">
                  <c:v>55.273068299999998</c:v>
                </c:pt>
                <c:pt idx="40">
                  <c:v>54.305555599999998</c:v>
                </c:pt>
                <c:pt idx="41">
                  <c:v>54.234554799999998</c:v>
                </c:pt>
                <c:pt idx="42">
                  <c:v>53.184063600000002</c:v>
                </c:pt>
                <c:pt idx="43">
                  <c:v>52.1143535</c:v>
                </c:pt>
                <c:pt idx="44">
                  <c:v>51.025447399999997</c:v>
                </c:pt>
                <c:pt idx="45">
                  <c:v>50.277777800000003</c:v>
                </c:pt>
                <c:pt idx="46">
                  <c:v>49.9203081</c:v>
                </c:pt>
                <c:pt idx="47">
                  <c:v>48.802313300000002</c:v>
                </c:pt>
                <c:pt idx="48">
                  <c:v>47.665609199999999</c:v>
                </c:pt>
                <c:pt idx="49">
                  <c:v>46.510407700000002</c:v>
                </c:pt>
                <c:pt idx="50">
                  <c:v>46.25</c:v>
                </c:pt>
                <c:pt idx="51">
                  <c:v>45.344931000000003</c:v>
                </c:pt>
                <c:pt idx="52">
                  <c:v>44.163981499999998</c:v>
                </c:pt>
                <c:pt idx="53">
                  <c:v>42.965685200000003</c:v>
                </c:pt>
                <c:pt idx="54">
                  <c:v>42.222222199999997</c:v>
                </c:pt>
                <c:pt idx="55">
                  <c:v>41.7549882</c:v>
                </c:pt>
                <c:pt idx="56">
                  <c:v>40.535167399999999</c:v>
                </c:pt>
                <c:pt idx="57">
                  <c:v>39.299773199999997</c:v>
                </c:pt>
                <c:pt idx="58">
                  <c:v>38.194444400000002</c:v>
                </c:pt>
                <c:pt idx="59">
                  <c:v>38.051017999999999</c:v>
                </c:pt>
                <c:pt idx="60">
                  <c:v>36.799870499999997</c:v>
                </c:pt>
                <c:pt idx="61">
                  <c:v>35.535652399999996</c:v>
                </c:pt>
                <c:pt idx="62">
                  <c:v>34.259331600000003</c:v>
                </c:pt>
                <c:pt idx="63">
                  <c:v>34.1666667</c:v>
                </c:pt>
                <c:pt idx="64">
                  <c:v>32.985845900000001</c:v>
                </c:pt>
                <c:pt idx="65">
                  <c:v>31.703693000000001</c:v>
                </c:pt>
                <c:pt idx="66">
                  <c:v>30.413067999999999</c:v>
                </c:pt>
                <c:pt idx="67">
                  <c:v>30.138888900000001</c:v>
                </c:pt>
                <c:pt idx="68">
                  <c:v>29.128717999999999</c:v>
                </c:pt>
                <c:pt idx="69">
                  <c:v>27.8424297</c:v>
                </c:pt>
                <c:pt idx="70">
                  <c:v>26.5522183</c:v>
                </c:pt>
                <c:pt idx="71">
                  <c:v>26.111111099999999</c:v>
                </c:pt>
                <c:pt idx="72">
                  <c:v>25.272500000000001</c:v>
                </c:pt>
                <c:pt idx="73">
                  <c:v>23.998992999999999</c:v>
                </c:pt>
                <c:pt idx="74">
                  <c:v>22.727040800000001</c:v>
                </c:pt>
                <c:pt idx="75">
                  <c:v>22.0833333</c:v>
                </c:pt>
                <c:pt idx="76">
                  <c:v>21.469560699999999</c:v>
                </c:pt>
                <c:pt idx="77">
                  <c:v>20.228944800000001</c:v>
                </c:pt>
                <c:pt idx="78">
                  <c:v>18.996222800000002</c:v>
                </c:pt>
                <c:pt idx="79">
                  <c:v>18.055555600000002</c:v>
                </c:pt>
                <c:pt idx="80">
                  <c:v>17.779629499999999</c:v>
                </c:pt>
                <c:pt idx="81">
                  <c:v>16.595119</c:v>
                </c:pt>
                <c:pt idx="82">
                  <c:v>15.4255283</c:v>
                </c:pt>
                <c:pt idx="83">
                  <c:v>14.273442899999999</c:v>
                </c:pt>
                <c:pt idx="84">
                  <c:v>14.027777800000001</c:v>
                </c:pt>
                <c:pt idx="85">
                  <c:v>13.164714500000001</c:v>
                </c:pt>
                <c:pt idx="86">
                  <c:v>12.0847245</c:v>
                </c:pt>
                <c:pt idx="87">
                  <c:v>11.0297719</c:v>
                </c:pt>
              </c:numCache>
            </c:numRef>
          </c:xVal>
          <c:yVal>
            <c:numRef>
              <c:f>Sheet1!$I$1:$I$110</c:f>
              <c:numCache>
                <c:formatCode>General</c:formatCode>
                <c:ptCount val="110"/>
                <c:pt idx="0">
                  <c:v>4.5</c:v>
                </c:pt>
                <c:pt idx="1">
                  <c:v>4.45</c:v>
                </c:pt>
                <c:pt idx="2">
                  <c:v>4.4000000000000004</c:v>
                </c:pt>
                <c:pt idx="3">
                  <c:v>4.3499999999999996</c:v>
                </c:pt>
                <c:pt idx="4">
                  <c:v>4.3231194000000004</c:v>
                </c:pt>
                <c:pt idx="5">
                  <c:v>4.3</c:v>
                </c:pt>
                <c:pt idx="6">
                  <c:v>4.25</c:v>
                </c:pt>
                <c:pt idx="7">
                  <c:v>4.2</c:v>
                </c:pt>
                <c:pt idx="8">
                  <c:v>4.1500000000000004</c:v>
                </c:pt>
                <c:pt idx="9">
                  <c:v>4.0999999999999996</c:v>
                </c:pt>
                <c:pt idx="10">
                  <c:v>4.05</c:v>
                </c:pt>
                <c:pt idx="11">
                  <c:v>4</c:v>
                </c:pt>
                <c:pt idx="12">
                  <c:v>3.9969516999999999</c:v>
                </c:pt>
                <c:pt idx="13">
                  <c:v>3.95</c:v>
                </c:pt>
                <c:pt idx="14">
                  <c:v>3.9</c:v>
                </c:pt>
                <c:pt idx="15">
                  <c:v>3.85</c:v>
                </c:pt>
                <c:pt idx="16">
                  <c:v>3.8</c:v>
                </c:pt>
                <c:pt idx="17">
                  <c:v>3.75</c:v>
                </c:pt>
                <c:pt idx="18">
                  <c:v>3.7095302000000001</c:v>
                </c:pt>
                <c:pt idx="19">
                  <c:v>3.7</c:v>
                </c:pt>
                <c:pt idx="20">
                  <c:v>3.65</c:v>
                </c:pt>
                <c:pt idx="21">
                  <c:v>3.6</c:v>
                </c:pt>
                <c:pt idx="22">
                  <c:v>3.55</c:v>
                </c:pt>
                <c:pt idx="23">
                  <c:v>3.5</c:v>
                </c:pt>
                <c:pt idx="24">
                  <c:v>3.4518361</c:v>
                </c:pt>
                <c:pt idx="25">
                  <c:v>3.45</c:v>
                </c:pt>
                <c:pt idx="26">
                  <c:v>3.4</c:v>
                </c:pt>
                <c:pt idx="27">
                  <c:v>3.35</c:v>
                </c:pt>
                <c:pt idx="28">
                  <c:v>3.3</c:v>
                </c:pt>
                <c:pt idx="29">
                  <c:v>3.25</c:v>
                </c:pt>
                <c:pt idx="30">
                  <c:v>3.2181855000000001</c:v>
                </c:pt>
                <c:pt idx="31">
                  <c:v>3.2</c:v>
                </c:pt>
                <c:pt idx="32">
                  <c:v>3.15</c:v>
                </c:pt>
                <c:pt idx="33">
                  <c:v>3.1</c:v>
                </c:pt>
                <c:pt idx="34">
                  <c:v>3.05</c:v>
                </c:pt>
                <c:pt idx="35">
                  <c:v>3.0030844999999999</c:v>
                </c:pt>
                <c:pt idx="36">
                  <c:v>3</c:v>
                </c:pt>
                <c:pt idx="37">
                  <c:v>2.95</c:v>
                </c:pt>
                <c:pt idx="38">
                  <c:v>2.9</c:v>
                </c:pt>
                <c:pt idx="39">
                  <c:v>2.85</c:v>
                </c:pt>
                <c:pt idx="40">
                  <c:v>2.8034979999999998</c:v>
                </c:pt>
                <c:pt idx="41">
                  <c:v>2.8</c:v>
                </c:pt>
                <c:pt idx="42">
                  <c:v>2.75</c:v>
                </c:pt>
                <c:pt idx="43">
                  <c:v>2.7</c:v>
                </c:pt>
                <c:pt idx="44">
                  <c:v>2.65</c:v>
                </c:pt>
                <c:pt idx="45">
                  <c:v>2.6164812999999998</c:v>
                </c:pt>
                <c:pt idx="46">
                  <c:v>2.6</c:v>
                </c:pt>
                <c:pt idx="47">
                  <c:v>2.5499999999999998</c:v>
                </c:pt>
                <c:pt idx="48">
                  <c:v>2.5</c:v>
                </c:pt>
                <c:pt idx="49">
                  <c:v>2.4500000000000002</c:v>
                </c:pt>
                <c:pt idx="50">
                  <c:v>2.4391031999999999</c:v>
                </c:pt>
                <c:pt idx="51">
                  <c:v>2.4</c:v>
                </c:pt>
                <c:pt idx="52">
                  <c:v>2.35</c:v>
                </c:pt>
                <c:pt idx="53">
                  <c:v>2.2999999999999998</c:v>
                </c:pt>
                <c:pt idx="54">
                  <c:v>2.2697205</c:v>
                </c:pt>
                <c:pt idx="55">
                  <c:v>2.25</c:v>
                </c:pt>
                <c:pt idx="56">
                  <c:v>2.2000000000000002</c:v>
                </c:pt>
                <c:pt idx="57">
                  <c:v>2.15</c:v>
                </c:pt>
                <c:pt idx="58">
                  <c:v>2.1059492999999998</c:v>
                </c:pt>
                <c:pt idx="59">
                  <c:v>2.1</c:v>
                </c:pt>
                <c:pt idx="60">
                  <c:v>2.0499999999999998</c:v>
                </c:pt>
                <c:pt idx="61">
                  <c:v>2</c:v>
                </c:pt>
                <c:pt idx="62">
                  <c:v>1.95</c:v>
                </c:pt>
                <c:pt idx="63">
                  <c:v>1.9465158</c:v>
                </c:pt>
                <c:pt idx="64">
                  <c:v>1.9</c:v>
                </c:pt>
                <c:pt idx="65">
                  <c:v>1.85</c:v>
                </c:pt>
                <c:pt idx="66">
                  <c:v>1.8</c:v>
                </c:pt>
                <c:pt idx="67">
                  <c:v>1.7897639000000001</c:v>
                </c:pt>
                <c:pt idx="68">
                  <c:v>1.75</c:v>
                </c:pt>
                <c:pt idx="69">
                  <c:v>1.7</c:v>
                </c:pt>
                <c:pt idx="70">
                  <c:v>1.65</c:v>
                </c:pt>
                <c:pt idx="71">
                  <c:v>1.6334442</c:v>
                </c:pt>
                <c:pt idx="72">
                  <c:v>1.6</c:v>
                </c:pt>
                <c:pt idx="73">
                  <c:v>1.55</c:v>
                </c:pt>
                <c:pt idx="74">
                  <c:v>1.5</c:v>
                </c:pt>
                <c:pt idx="75">
                  <c:v>1.4752829000000001</c:v>
                </c:pt>
                <c:pt idx="76">
                  <c:v>1.45</c:v>
                </c:pt>
                <c:pt idx="77">
                  <c:v>1.4</c:v>
                </c:pt>
                <c:pt idx="78">
                  <c:v>1.35</c:v>
                </c:pt>
                <c:pt idx="79">
                  <c:v>1.3120788999999999</c:v>
                </c:pt>
                <c:pt idx="80">
                  <c:v>1.3</c:v>
                </c:pt>
                <c:pt idx="81">
                  <c:v>1.25</c:v>
                </c:pt>
                <c:pt idx="82">
                  <c:v>1.2</c:v>
                </c:pt>
                <c:pt idx="83">
                  <c:v>1.1499999999999999</c:v>
                </c:pt>
                <c:pt idx="84">
                  <c:v>1.1397816000000001</c:v>
                </c:pt>
                <c:pt idx="85">
                  <c:v>1.1000000000000001</c:v>
                </c:pt>
                <c:pt idx="86">
                  <c:v>1.05</c:v>
                </c:pt>
                <c:pt idx="87">
                  <c:v>1</c:v>
                </c:pt>
              </c:numCache>
            </c:numRef>
          </c:yVal>
          <c:smooth val="0"/>
        </c:ser>
        <c:ser>
          <c:idx val="3"/>
          <c:order val="3"/>
          <c:spPr>
            <a:ln w="19050" cap="rnd">
              <a:solidFill>
                <a:srgbClr val="00CC00"/>
              </a:solidFill>
              <a:prstDash val="lgDashDot"/>
              <a:round/>
            </a:ln>
            <a:effectLst/>
          </c:spPr>
          <c:marker>
            <c:symbol val="none"/>
          </c:marker>
          <c:xVal>
            <c:numRef>
              <c:f>Sheet1!$K$1:$K$133</c:f>
              <c:numCache>
                <c:formatCode>General</c:formatCode>
                <c:ptCount val="133"/>
                <c:pt idx="0">
                  <c:v>173.0789288</c:v>
                </c:pt>
                <c:pt idx="1">
                  <c:v>171.90505820000001</c:v>
                </c:pt>
                <c:pt idx="2">
                  <c:v>171.11111109999999</c:v>
                </c:pt>
                <c:pt idx="3">
                  <c:v>170.70694760000001</c:v>
                </c:pt>
                <c:pt idx="4">
                  <c:v>169.48502199999999</c:v>
                </c:pt>
                <c:pt idx="5">
                  <c:v>168.23675449999999</c:v>
                </c:pt>
                <c:pt idx="6">
                  <c:v>167.08333329999999</c:v>
                </c:pt>
                <c:pt idx="7">
                  <c:v>166.96184600000001</c:v>
                </c:pt>
                <c:pt idx="8">
                  <c:v>165.6623262</c:v>
                </c:pt>
                <c:pt idx="9">
                  <c:v>164.33470019999999</c:v>
                </c:pt>
                <c:pt idx="10">
                  <c:v>163.05555559999999</c:v>
                </c:pt>
                <c:pt idx="11">
                  <c:v>162.9785383</c:v>
                </c:pt>
                <c:pt idx="12">
                  <c:v>161.59635159999999</c:v>
                </c:pt>
                <c:pt idx="13">
                  <c:v>160.18423340000001</c:v>
                </c:pt>
                <c:pt idx="14">
                  <c:v>159.0277778</c:v>
                </c:pt>
                <c:pt idx="15">
                  <c:v>158.74228790000001</c:v>
                </c:pt>
                <c:pt idx="16">
                  <c:v>157.2722248</c:v>
                </c:pt>
                <c:pt idx="17">
                  <c:v>155.77036380000001</c:v>
                </c:pt>
                <c:pt idx="18">
                  <c:v>155</c:v>
                </c:pt>
                <c:pt idx="19">
                  <c:v>154.2381006</c:v>
                </c:pt>
                <c:pt idx="20">
                  <c:v>152.67488420000001</c:v>
                </c:pt>
                <c:pt idx="21">
                  <c:v>151.07799030000001</c:v>
                </c:pt>
                <c:pt idx="22">
                  <c:v>150.9722222</c:v>
                </c:pt>
                <c:pt idx="23">
                  <c:v>149.45096839999999</c:v>
                </c:pt>
                <c:pt idx="24">
                  <c:v>147.78935100000001</c:v>
                </c:pt>
                <c:pt idx="25">
                  <c:v>146.94444440000001</c:v>
                </c:pt>
                <c:pt idx="26">
                  <c:v>146.09461379999999</c:v>
                </c:pt>
                <c:pt idx="27">
                  <c:v>144.36620070000001</c:v>
                </c:pt>
                <c:pt idx="28">
                  <c:v>142.91666670000001</c:v>
                </c:pt>
                <c:pt idx="29">
                  <c:v>142.60201140000001</c:v>
                </c:pt>
                <c:pt idx="30">
                  <c:v>140.80483760000001</c:v>
                </c:pt>
                <c:pt idx="31">
                  <c:v>138.96986390000001</c:v>
                </c:pt>
                <c:pt idx="32">
                  <c:v>138.88888890000001</c:v>
                </c:pt>
                <c:pt idx="33">
                  <c:v>137.10187099999999</c:v>
                </c:pt>
                <c:pt idx="34">
                  <c:v>135.1952938</c:v>
                </c:pt>
                <c:pt idx="35">
                  <c:v>134.86111109999999</c:v>
                </c:pt>
                <c:pt idx="36">
                  <c:v>133.25431800000001</c:v>
                </c:pt>
                <c:pt idx="37">
                  <c:v>131.2746238</c:v>
                </c:pt>
                <c:pt idx="38">
                  <c:v>130.83333329999999</c:v>
                </c:pt>
                <c:pt idx="39">
                  <c:v>129.25971609999999</c:v>
                </c:pt>
                <c:pt idx="40">
                  <c:v>127.2056764</c:v>
                </c:pt>
                <c:pt idx="41">
                  <c:v>126.80555560000001</c:v>
                </c:pt>
                <c:pt idx="42">
                  <c:v>125.116253</c:v>
                </c:pt>
                <c:pt idx="43">
                  <c:v>122.98699379999999</c:v>
                </c:pt>
                <c:pt idx="44">
                  <c:v>122.7777778</c:v>
                </c:pt>
                <c:pt idx="45">
                  <c:v>120.8229149</c:v>
                </c:pt>
                <c:pt idx="46">
                  <c:v>118.75</c:v>
                </c:pt>
                <c:pt idx="47">
                  <c:v>118.6184576</c:v>
                </c:pt>
                <c:pt idx="48">
                  <c:v>116.37965509999999</c:v>
                </c:pt>
                <c:pt idx="49">
                  <c:v>114.7222222</c:v>
                </c:pt>
                <c:pt idx="50">
                  <c:v>114.10141350000001</c:v>
                </c:pt>
                <c:pt idx="51">
                  <c:v>111.78758379999999</c:v>
                </c:pt>
                <c:pt idx="52">
                  <c:v>110.69444439999999</c:v>
                </c:pt>
                <c:pt idx="53">
                  <c:v>109.4369512</c:v>
                </c:pt>
                <c:pt idx="54">
                  <c:v>107.0491785</c:v>
                </c:pt>
                <c:pt idx="55">
                  <c:v>106.66666669999999</c:v>
                </c:pt>
                <c:pt idx="56">
                  <c:v>104.6283498</c:v>
                </c:pt>
                <c:pt idx="57">
                  <c:v>102.6388889</c:v>
                </c:pt>
                <c:pt idx="58">
                  <c:v>102.17041070000001</c:v>
                </c:pt>
                <c:pt idx="59">
                  <c:v>99.680613500000007</c:v>
                </c:pt>
                <c:pt idx="60">
                  <c:v>98.611111100000002</c:v>
                </c:pt>
                <c:pt idx="61">
                  <c:v>97.157640099999995</c:v>
                </c:pt>
                <c:pt idx="62">
                  <c:v>94.600732800000003</c:v>
                </c:pt>
                <c:pt idx="63">
                  <c:v>94.583333300000007</c:v>
                </c:pt>
                <c:pt idx="64">
                  <c:v>92.017505200000002</c:v>
                </c:pt>
                <c:pt idx="65">
                  <c:v>90.555555600000005</c:v>
                </c:pt>
                <c:pt idx="66">
                  <c:v>89.403227700000002</c:v>
                </c:pt>
                <c:pt idx="67">
                  <c:v>86.760532999999995</c:v>
                </c:pt>
                <c:pt idx="68">
                  <c:v>86.527777799999996</c:v>
                </c:pt>
                <c:pt idx="69">
                  <c:v>84.095722600000002</c:v>
                </c:pt>
                <c:pt idx="70">
                  <c:v>82.5</c:v>
                </c:pt>
                <c:pt idx="71">
                  <c:v>81.405426500000004</c:v>
                </c:pt>
                <c:pt idx="72">
                  <c:v>78.692854600000004</c:v>
                </c:pt>
                <c:pt idx="73">
                  <c:v>78.472222200000004</c:v>
                </c:pt>
                <c:pt idx="74">
                  <c:v>75.965128699999994</c:v>
                </c:pt>
                <c:pt idx="75">
                  <c:v>74.444444399999995</c:v>
                </c:pt>
                <c:pt idx="76">
                  <c:v>73.219238599999997</c:v>
                </c:pt>
                <c:pt idx="77">
                  <c:v>70.458057800000006</c:v>
                </c:pt>
                <c:pt idx="78">
                  <c:v>70.416666699999993</c:v>
                </c:pt>
                <c:pt idx="79">
                  <c:v>67.691663500000004</c:v>
                </c:pt>
                <c:pt idx="80">
                  <c:v>66.388888899999998</c:v>
                </c:pt>
                <c:pt idx="81">
                  <c:v>64.916347799999997</c:v>
                </c:pt>
                <c:pt idx="82">
                  <c:v>62.361111100000002</c:v>
                </c:pt>
                <c:pt idx="83">
                  <c:v>62.135332599999998</c:v>
                </c:pt>
                <c:pt idx="84">
                  <c:v>59.359109500000002</c:v>
                </c:pt>
                <c:pt idx="85">
                  <c:v>58.3333333</c:v>
                </c:pt>
                <c:pt idx="86">
                  <c:v>56.586681200000001</c:v>
                </c:pt>
                <c:pt idx="87">
                  <c:v>54.305555599999998</c:v>
                </c:pt>
                <c:pt idx="88">
                  <c:v>53.820319699999999</c:v>
                </c:pt>
                <c:pt idx="89">
                  <c:v>51.070194899999997</c:v>
                </c:pt>
                <c:pt idx="90">
                  <c:v>50.277777800000003</c:v>
                </c:pt>
                <c:pt idx="91">
                  <c:v>48.3391436</c:v>
                </c:pt>
                <c:pt idx="92">
                  <c:v>46.25</c:v>
                </c:pt>
                <c:pt idx="93">
                  <c:v>45.627640399999997</c:v>
                </c:pt>
                <c:pt idx="94">
                  <c:v>42.946562200000002</c:v>
                </c:pt>
                <c:pt idx="95">
                  <c:v>42.222222199999997</c:v>
                </c:pt>
                <c:pt idx="96">
                  <c:v>40.300971599999997</c:v>
                </c:pt>
                <c:pt idx="97">
                  <c:v>38.194444400000002</c:v>
                </c:pt>
                <c:pt idx="98">
                  <c:v>37.689511500000002</c:v>
                </c:pt>
                <c:pt idx="99">
                  <c:v>35.126940300000001</c:v>
                </c:pt>
                <c:pt idx="100">
                  <c:v>34.1666667</c:v>
                </c:pt>
                <c:pt idx="101">
                  <c:v>32.614871000000001</c:v>
                </c:pt>
                <c:pt idx="102">
                  <c:v>30.15138</c:v>
                </c:pt>
                <c:pt idx="103">
                  <c:v>30.138888900000001</c:v>
                </c:pt>
                <c:pt idx="104">
                  <c:v>27.7624627</c:v>
                </c:pt>
                <c:pt idx="105">
                  <c:v>26.111111099999999</c:v>
                </c:pt>
                <c:pt idx="106">
                  <c:v>25.4323406</c:v>
                </c:pt>
                <c:pt idx="107">
                  <c:v>23.1803059</c:v>
                </c:pt>
                <c:pt idx="108">
                  <c:v>22.0833333</c:v>
                </c:pt>
              </c:numCache>
            </c:numRef>
          </c:xVal>
          <c:yVal>
            <c:numRef>
              <c:f>Sheet1!$L$1:$L$133</c:f>
              <c:numCache>
                <c:formatCode>General</c:formatCode>
                <c:ptCount val="133"/>
                <c:pt idx="0">
                  <c:v>4.5</c:v>
                </c:pt>
                <c:pt idx="1">
                  <c:v>4.45</c:v>
                </c:pt>
                <c:pt idx="2">
                  <c:v>4.4169646</c:v>
                </c:pt>
                <c:pt idx="3">
                  <c:v>4.4000000000000004</c:v>
                </c:pt>
                <c:pt idx="4">
                  <c:v>4.3499999999999996</c:v>
                </c:pt>
                <c:pt idx="5">
                  <c:v>4.3</c:v>
                </c:pt>
                <c:pt idx="6">
                  <c:v>4.2548050000000002</c:v>
                </c:pt>
                <c:pt idx="7">
                  <c:v>4.25</c:v>
                </c:pt>
                <c:pt idx="8">
                  <c:v>4.2</c:v>
                </c:pt>
                <c:pt idx="9">
                  <c:v>4.1500000000000004</c:v>
                </c:pt>
                <c:pt idx="10">
                  <c:v>4.1028665000000002</c:v>
                </c:pt>
                <c:pt idx="11">
                  <c:v>4.0999999999999996</c:v>
                </c:pt>
                <c:pt idx="12">
                  <c:v>4.05</c:v>
                </c:pt>
                <c:pt idx="13">
                  <c:v>4</c:v>
                </c:pt>
                <c:pt idx="14">
                  <c:v>3.9599853</c:v>
                </c:pt>
                <c:pt idx="15">
                  <c:v>3.95</c:v>
                </c:pt>
                <c:pt idx="16">
                  <c:v>3.9</c:v>
                </c:pt>
                <c:pt idx="17">
                  <c:v>3.85</c:v>
                </c:pt>
                <c:pt idx="18">
                  <c:v>3.8250071000000001</c:v>
                </c:pt>
                <c:pt idx="19">
                  <c:v>3.8</c:v>
                </c:pt>
                <c:pt idx="20">
                  <c:v>3.75</c:v>
                </c:pt>
                <c:pt idx="21">
                  <c:v>3.7</c:v>
                </c:pt>
                <c:pt idx="22">
                  <c:v>3.6967876</c:v>
                </c:pt>
                <c:pt idx="23">
                  <c:v>3.65</c:v>
                </c:pt>
                <c:pt idx="24">
                  <c:v>3.6</c:v>
                </c:pt>
                <c:pt idx="25">
                  <c:v>3.5752383000000001</c:v>
                </c:pt>
                <c:pt idx="26">
                  <c:v>3.55</c:v>
                </c:pt>
                <c:pt idx="27">
                  <c:v>3.5</c:v>
                </c:pt>
                <c:pt idx="28">
                  <c:v>3.4590209999999999</c:v>
                </c:pt>
                <c:pt idx="29">
                  <c:v>3.45</c:v>
                </c:pt>
                <c:pt idx="30">
                  <c:v>3.4</c:v>
                </c:pt>
                <c:pt idx="31">
                  <c:v>3.35</c:v>
                </c:pt>
                <c:pt idx="32">
                  <c:v>3.3478639000000001</c:v>
                </c:pt>
                <c:pt idx="33">
                  <c:v>3.3</c:v>
                </c:pt>
                <c:pt idx="34">
                  <c:v>3.25</c:v>
                </c:pt>
                <c:pt idx="35">
                  <c:v>3.2415058999999999</c:v>
                </c:pt>
                <c:pt idx="36">
                  <c:v>3.2</c:v>
                </c:pt>
                <c:pt idx="37">
                  <c:v>3.15</c:v>
                </c:pt>
                <c:pt idx="38">
                  <c:v>3.1391955</c:v>
                </c:pt>
                <c:pt idx="39">
                  <c:v>3.1</c:v>
                </c:pt>
                <c:pt idx="40">
                  <c:v>3.05</c:v>
                </c:pt>
                <c:pt idx="41">
                  <c:v>3.0405655999999999</c:v>
                </c:pt>
                <c:pt idx="42">
                  <c:v>3</c:v>
                </c:pt>
                <c:pt idx="43">
                  <c:v>2.95</c:v>
                </c:pt>
                <c:pt idx="44">
                  <c:v>2.9452503999999999</c:v>
                </c:pt>
                <c:pt idx="45">
                  <c:v>2.9</c:v>
                </c:pt>
                <c:pt idx="46">
                  <c:v>2.8530405999999999</c:v>
                </c:pt>
                <c:pt idx="47">
                  <c:v>2.85</c:v>
                </c:pt>
                <c:pt idx="48">
                  <c:v>2.8</c:v>
                </c:pt>
                <c:pt idx="49">
                  <c:v>2.7638389000000001</c:v>
                </c:pt>
                <c:pt idx="50">
                  <c:v>2.75</c:v>
                </c:pt>
                <c:pt idx="51">
                  <c:v>2.7</c:v>
                </c:pt>
                <c:pt idx="52">
                  <c:v>2.6770336000000001</c:v>
                </c:pt>
                <c:pt idx="53">
                  <c:v>2.65</c:v>
                </c:pt>
                <c:pt idx="54">
                  <c:v>2.6</c:v>
                </c:pt>
                <c:pt idx="55">
                  <c:v>2.5922619</c:v>
                </c:pt>
                <c:pt idx="56">
                  <c:v>2.5499999999999998</c:v>
                </c:pt>
                <c:pt idx="57">
                  <c:v>2.5097285</c:v>
                </c:pt>
                <c:pt idx="58">
                  <c:v>2.5</c:v>
                </c:pt>
                <c:pt idx="59">
                  <c:v>2.4500000000000002</c:v>
                </c:pt>
                <c:pt idx="60">
                  <c:v>2.4291388999999999</c:v>
                </c:pt>
                <c:pt idx="61">
                  <c:v>2.4</c:v>
                </c:pt>
                <c:pt idx="62">
                  <c:v>2.35</c:v>
                </c:pt>
                <c:pt idx="63">
                  <c:v>2.3496728999999998</c:v>
                </c:pt>
                <c:pt idx="64">
                  <c:v>2.2999999999999998</c:v>
                </c:pt>
                <c:pt idx="65">
                  <c:v>2.272418</c:v>
                </c:pt>
                <c:pt idx="66">
                  <c:v>2.25</c:v>
                </c:pt>
                <c:pt idx="67">
                  <c:v>2.2000000000000002</c:v>
                </c:pt>
                <c:pt idx="68">
                  <c:v>2.1957629000000001</c:v>
                </c:pt>
                <c:pt idx="69">
                  <c:v>2.15</c:v>
                </c:pt>
                <c:pt idx="70">
                  <c:v>2.1207604999999998</c:v>
                </c:pt>
                <c:pt idx="71">
                  <c:v>2.1</c:v>
                </c:pt>
                <c:pt idx="72">
                  <c:v>2.0499999999999998</c:v>
                </c:pt>
                <c:pt idx="73">
                  <c:v>2.0460921999999999</c:v>
                </c:pt>
                <c:pt idx="74">
                  <c:v>2</c:v>
                </c:pt>
                <c:pt idx="75">
                  <c:v>1.9727920999999999</c:v>
                </c:pt>
                <c:pt idx="76">
                  <c:v>1.95</c:v>
                </c:pt>
                <c:pt idx="77">
                  <c:v>1.9</c:v>
                </c:pt>
                <c:pt idx="78">
                  <c:v>1.8992823999999999</c:v>
                </c:pt>
                <c:pt idx="79">
                  <c:v>1.85</c:v>
                </c:pt>
                <c:pt idx="80">
                  <c:v>1.8270795</c:v>
                </c:pt>
                <c:pt idx="81">
                  <c:v>1.8</c:v>
                </c:pt>
                <c:pt idx="82">
                  <c:v>1.7542355999999999</c:v>
                </c:pt>
                <c:pt idx="83">
                  <c:v>1.75</c:v>
                </c:pt>
                <c:pt idx="84">
                  <c:v>1.7</c:v>
                </c:pt>
                <c:pt idx="85">
                  <c:v>1.6820858999999999</c:v>
                </c:pt>
                <c:pt idx="86">
                  <c:v>1.65</c:v>
                </c:pt>
                <c:pt idx="87">
                  <c:v>1.6091613</c:v>
                </c:pt>
                <c:pt idx="88">
                  <c:v>1.6</c:v>
                </c:pt>
                <c:pt idx="89">
                  <c:v>1.55</c:v>
                </c:pt>
                <c:pt idx="90">
                  <c:v>1.5360851</c:v>
                </c:pt>
                <c:pt idx="91">
                  <c:v>1.5</c:v>
                </c:pt>
                <c:pt idx="92">
                  <c:v>1.4620285</c:v>
                </c:pt>
                <c:pt idx="93">
                  <c:v>1.45</c:v>
                </c:pt>
                <c:pt idx="94">
                  <c:v>1.4</c:v>
                </c:pt>
                <c:pt idx="95">
                  <c:v>1.3869737</c:v>
                </c:pt>
                <c:pt idx="96">
                  <c:v>1.35</c:v>
                </c:pt>
                <c:pt idx="97">
                  <c:v>1.3102399</c:v>
                </c:pt>
                <c:pt idx="98">
                  <c:v>1.3</c:v>
                </c:pt>
                <c:pt idx="99">
                  <c:v>1.25</c:v>
                </c:pt>
                <c:pt idx="100">
                  <c:v>1.2318201</c:v>
                </c:pt>
                <c:pt idx="101">
                  <c:v>1.2</c:v>
                </c:pt>
                <c:pt idx="102">
                  <c:v>1.1499999999999999</c:v>
                </c:pt>
                <c:pt idx="103">
                  <c:v>1.1497607999999999</c:v>
                </c:pt>
                <c:pt idx="104">
                  <c:v>1.1000000000000001</c:v>
                </c:pt>
                <c:pt idx="105">
                  <c:v>1.0655730999999999</c:v>
                </c:pt>
                <c:pt idx="106">
                  <c:v>1.05</c:v>
                </c:pt>
                <c:pt idx="107">
                  <c:v>1</c:v>
                </c:pt>
                <c:pt idx="108">
                  <c:v>1</c:v>
                </c:pt>
              </c:numCache>
            </c:numRef>
          </c:yVal>
          <c:smooth val="0"/>
        </c:ser>
        <c:dLbls>
          <c:showLegendKey val="0"/>
          <c:showVal val="0"/>
          <c:showCatName val="0"/>
          <c:showSerName val="0"/>
          <c:showPercent val="0"/>
          <c:showBubbleSize val="0"/>
        </c:dLbls>
        <c:axId val="352229360"/>
        <c:axId val="352229752"/>
      </c:scatterChart>
      <c:valAx>
        <c:axId val="352229360"/>
        <c:scaling>
          <c:orientation val="maxMin"/>
          <c:max val="300"/>
        </c:scaling>
        <c:delete val="0"/>
        <c:axPos val="b"/>
        <c:majorGridlines>
          <c:spPr>
            <a:ln w="3175" cap="flat" cmpd="sng" algn="ctr">
              <a:solidFill>
                <a:schemeClr val="bg1">
                  <a:lumMod val="75000"/>
                </a:schemeClr>
              </a:solidFill>
              <a:prstDash val="dash"/>
              <a:round/>
            </a:ln>
            <a:effectLst/>
          </c:spPr>
        </c:majorGridlines>
        <c:title>
          <c:tx>
            <c:rich>
              <a:bodyPr rot="0" spcFirstLastPara="1" vertOverflow="ellipsis" vert="horz" wrap="square" anchor="ctr" anchorCtr="1"/>
              <a:lstStyle/>
              <a:p>
                <a:pPr>
                  <a:defRPr sz="800" b="0"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en-GB">
                    <a:solidFill>
                      <a:srgbClr val="0000FF"/>
                    </a:solidFill>
                  </a:rPr>
                  <a:t>M (kg)</a:t>
                </a:r>
              </a:p>
            </c:rich>
          </c:tx>
          <c:layout>
            <c:manualLayout>
              <c:xMode val="edge"/>
              <c:yMode val="edge"/>
              <c:x val="0.35770456531291511"/>
              <c:y val="0.9203522346749633"/>
            </c:manualLayout>
          </c:layout>
          <c:overlay val="0"/>
          <c:spPr>
            <a:noFill/>
            <a:ln>
              <a:noFill/>
            </a:ln>
            <a:effectLst/>
          </c:spPr>
          <c:txPr>
            <a:bodyPr rot="0" spcFirstLastPara="1" vertOverflow="ellipsis" vert="horz" wrap="square" anchor="ctr" anchorCtr="1"/>
            <a:lstStyle/>
            <a:p>
              <a:pPr>
                <a:defRPr sz="8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title>
        <c:numFmt formatCode="General" sourceLinked="1"/>
        <c:majorTickMark val="out"/>
        <c:minorTickMark val="in"/>
        <c:tickLblPos val="nextTo"/>
        <c:spPr>
          <a:noFill/>
          <a:ln w="9525" cap="flat" cmpd="sng" algn="ctr">
            <a:solidFill>
              <a:schemeClr val="tx1"/>
            </a:solidFill>
            <a:round/>
          </a:ln>
          <a:effectLst/>
        </c:spPr>
        <c:txPr>
          <a:bodyPr rot="-60000000" spcFirstLastPara="1" vertOverflow="ellipsis" vert="horz" wrap="square" anchor="ctr" anchorCtr="1"/>
          <a:lstStyle/>
          <a:p>
            <a:pPr>
              <a:defRPr sz="8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352229752"/>
        <c:crosses val="autoZero"/>
        <c:crossBetween val="midCat"/>
        <c:majorUnit val="50"/>
      </c:valAx>
      <c:valAx>
        <c:axId val="352229752"/>
        <c:scaling>
          <c:orientation val="minMax"/>
          <c:max val="4.5"/>
          <c:min val="1"/>
        </c:scaling>
        <c:delete val="0"/>
        <c:axPos val="r"/>
        <c:majorGridlines>
          <c:spPr>
            <a:ln w="3175" cap="flat" cmpd="sng" algn="ctr">
              <a:solidFill>
                <a:schemeClr val="bg1">
                  <a:lumMod val="75000"/>
                </a:schemeClr>
              </a:solidFill>
              <a:prstDash val="dash"/>
              <a:round/>
            </a:ln>
            <a:effectLst/>
          </c:spPr>
        </c:majorGridlines>
        <c:title>
          <c:tx>
            <c:rich>
              <a:bodyPr rot="0" spcFirstLastPara="1" vertOverflow="ellipsis" wrap="square" anchor="ctr" anchorCtr="1"/>
              <a:lstStyle/>
              <a:p>
                <a:pPr>
                  <a:defRPr sz="800" b="0"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en-GB">
                    <a:solidFill>
                      <a:srgbClr val="0000FF"/>
                    </a:solidFill>
                  </a:rPr>
                  <a:t>R(m)</a:t>
                </a:r>
              </a:p>
            </c:rich>
          </c:tx>
          <c:layout>
            <c:manualLayout>
              <c:xMode val="edge"/>
              <c:yMode val="edge"/>
              <c:x val="0.84753046824887746"/>
              <c:y val="0.16087134393640179"/>
            </c:manualLayout>
          </c:layout>
          <c:overlay val="0"/>
          <c:spPr>
            <a:noFill/>
            <a:ln>
              <a:noFill/>
            </a:ln>
            <a:effectLst/>
          </c:spPr>
          <c:txPr>
            <a:bodyPr rot="0" spcFirstLastPara="1" vertOverflow="ellipsis" wrap="square" anchor="ctr" anchorCtr="1"/>
            <a:lstStyle/>
            <a:p>
              <a:pPr>
                <a:defRPr sz="8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title>
        <c:numFmt formatCode="General" sourceLinked="1"/>
        <c:majorTickMark val="out"/>
        <c:minorTickMark val="in"/>
        <c:tickLblPos val="nextTo"/>
        <c:spPr>
          <a:noFill/>
          <a:ln w="9525" cap="flat" cmpd="sng" algn="ctr">
            <a:solidFill>
              <a:schemeClr val="tx1"/>
            </a:solidFill>
            <a:round/>
          </a:ln>
          <a:effectLst/>
        </c:spPr>
        <c:txPr>
          <a:bodyPr rot="-60000000" spcFirstLastPara="1" vertOverflow="ellipsis" vert="horz" wrap="square" anchor="ctr" anchorCtr="1"/>
          <a:lstStyle/>
          <a:p>
            <a:pPr>
              <a:defRPr sz="8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352229360"/>
        <c:crosses val="autoZero"/>
        <c:crossBetween val="midCat"/>
        <c:majorUnit val="0.5"/>
      </c:valAx>
      <c:spPr>
        <a:noFill/>
        <a:ln w="6350">
          <a:solidFill>
            <a:schemeClr val="tx1"/>
          </a:solidFill>
        </a:ln>
        <a:effectLst/>
      </c:spPr>
    </c:plotArea>
    <c:plotVisOnly val="1"/>
    <c:dispBlanksAs val="gap"/>
    <c:showDLblsOverMax val="0"/>
  </c:chart>
  <c:spPr>
    <a:solidFill>
      <a:schemeClr val="bg1"/>
    </a:solidFill>
    <a:ln w="9525" cap="flat" cmpd="sng" algn="ctr">
      <a:noFill/>
      <a:round/>
    </a:ln>
    <a:effectLst/>
  </c:spPr>
  <c:txPr>
    <a:bodyPr/>
    <a:lstStyle/>
    <a:p>
      <a:pPr>
        <a:defRPr sz="800">
          <a:solidFill>
            <a:sysClr val="windowText" lastClr="000000"/>
          </a:solidFill>
          <a:latin typeface="Arial" panose="020B0604020202020204" pitchFamily="34" charset="0"/>
          <a:cs typeface="Arial" panose="020B0604020202020204" pitchFamily="34" charset="0"/>
        </a:defRPr>
      </a:pPr>
      <a:endParaRPr lang="en-US"/>
    </a:p>
  </c:txPr>
  <c:externalData r:id="rId3">
    <c:autoUpdate val="0"/>
  </c:externalData>
  <c:userShapes r:id="rId4"/>
</c:chartSpace>
</file>

<file path=word/charts/chart4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96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en-GB" sz="1000" b="1">
                <a:solidFill>
                  <a:srgbClr val="0000FF"/>
                </a:solidFill>
              </a:rPr>
              <a:t>C-5</a:t>
            </a:r>
          </a:p>
        </c:rich>
      </c:tx>
      <c:layout>
        <c:manualLayout>
          <c:xMode val="edge"/>
          <c:yMode val="edge"/>
          <c:x val="0.10782552918537523"/>
          <c:y val="0.69916613213598455"/>
        </c:manualLayout>
      </c:layout>
      <c:overlay val="0"/>
      <c:spPr>
        <a:solidFill>
          <a:schemeClr val="bg1"/>
        </a:solidFill>
        <a:ln>
          <a:noFill/>
        </a:ln>
        <a:effectLst/>
      </c:spPr>
      <c:txPr>
        <a:bodyPr rot="0" spcFirstLastPara="1" vertOverflow="ellipsis" vert="horz" wrap="square" anchor="ctr" anchorCtr="1"/>
        <a:lstStyle/>
        <a:p>
          <a:pPr>
            <a:defRPr sz="96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en-US"/>
        </a:p>
      </c:txPr>
    </c:title>
    <c:autoTitleDeleted val="0"/>
    <c:plotArea>
      <c:layout>
        <c:manualLayout>
          <c:layoutTarget val="inner"/>
          <c:xMode val="edge"/>
          <c:yMode val="edge"/>
          <c:x val="8.9449263443339866E-2"/>
          <c:y val="7.7628793225123505E-2"/>
          <c:w val="0.68115181791408042"/>
          <c:h val="0.74409559955323157"/>
        </c:manualLayout>
      </c:layout>
      <c:scatterChart>
        <c:scatterStyle val="lineMarker"/>
        <c:varyColors val="0"/>
        <c:ser>
          <c:idx val="0"/>
          <c:order val="0"/>
          <c:spPr>
            <a:ln w="19050" cap="rnd">
              <a:solidFill>
                <a:srgbClr val="0000FF"/>
              </a:solidFill>
              <a:prstDash val="sysDash"/>
              <a:round/>
            </a:ln>
            <a:effectLst/>
          </c:spPr>
          <c:marker>
            <c:symbol val="none"/>
          </c:marker>
          <c:xVal>
            <c:numRef>
              <c:f>Sheet1!$B$1:$B$73</c:f>
              <c:numCache>
                <c:formatCode>General</c:formatCode>
                <c:ptCount val="73"/>
                <c:pt idx="0">
                  <c:v>16.589458</c:v>
                </c:pt>
                <c:pt idx="1">
                  <c:v>16.480869999999999</c:v>
                </c:pt>
                <c:pt idx="2">
                  <c:v>16.369948399999998</c:v>
                </c:pt>
                <c:pt idx="3">
                  <c:v>16.256639199999999</c:v>
                </c:pt>
                <c:pt idx="4">
                  <c:v>16.140887200000002</c:v>
                </c:pt>
                <c:pt idx="5">
                  <c:v>16.0226367</c:v>
                </c:pt>
                <c:pt idx="6">
                  <c:v>15.901830800000001</c:v>
                </c:pt>
                <c:pt idx="7">
                  <c:v>15.7784122</c:v>
                </c:pt>
                <c:pt idx="8">
                  <c:v>15.652322399999999</c:v>
                </c:pt>
                <c:pt idx="9">
                  <c:v>15.5235027</c:v>
                </c:pt>
                <c:pt idx="10">
                  <c:v>15.3918933</c:v>
                </c:pt>
                <c:pt idx="11">
                  <c:v>15.257434099999999</c:v>
                </c:pt>
                <c:pt idx="12">
                  <c:v>15.120064599999999</c:v>
                </c:pt>
                <c:pt idx="13">
                  <c:v>14.9797238</c:v>
                </c:pt>
                <c:pt idx="14">
                  <c:v>14.836350299999999</c:v>
                </c:pt>
                <c:pt idx="15">
                  <c:v>14.689882799999999</c:v>
                </c:pt>
                <c:pt idx="16">
                  <c:v>14.540259799999999</c:v>
                </c:pt>
                <c:pt idx="17">
                  <c:v>14.3874201</c:v>
                </c:pt>
                <c:pt idx="18">
                  <c:v>14.231302599999999</c:v>
                </c:pt>
                <c:pt idx="19">
                  <c:v>14.071846600000001</c:v>
                </c:pt>
                <c:pt idx="20">
                  <c:v>14.027777800000001</c:v>
                </c:pt>
                <c:pt idx="21">
                  <c:v>13.912099899999999</c:v>
                </c:pt>
                <c:pt idx="22">
                  <c:v>13.750139000000001</c:v>
                </c:pt>
                <c:pt idx="23">
                  <c:v>13.5847547</c:v>
                </c:pt>
                <c:pt idx="24">
                  <c:v>13.415891999999999</c:v>
                </c:pt>
                <c:pt idx="25">
                  <c:v>13.243497100000001</c:v>
                </c:pt>
                <c:pt idx="26">
                  <c:v>13.0675186</c:v>
                </c:pt>
                <c:pt idx="27">
                  <c:v>12.887906900000001</c:v>
                </c:pt>
                <c:pt idx="28">
                  <c:v>12.7046151</c:v>
                </c:pt>
                <c:pt idx="29">
                  <c:v>12.517599300000001</c:v>
                </c:pt>
                <c:pt idx="30">
                  <c:v>12.3268188</c:v>
                </c:pt>
                <c:pt idx="31">
                  <c:v>12.132236799999999</c:v>
                </c:pt>
                <c:pt idx="32">
                  <c:v>11.933820799999999</c:v>
                </c:pt>
                <c:pt idx="33">
                  <c:v>11.7315427</c:v>
                </c:pt>
                <c:pt idx="34">
                  <c:v>11.52538</c:v>
                </c:pt>
                <c:pt idx="35">
                  <c:v>11.3153161</c:v>
                </c:pt>
                <c:pt idx="36">
                  <c:v>11.101340499999999</c:v>
                </c:pt>
                <c:pt idx="37">
                  <c:v>10.8834503</c:v>
                </c:pt>
                <c:pt idx="38">
                  <c:v>10.66165</c:v>
                </c:pt>
                <c:pt idx="39">
                  <c:v>10.4359529</c:v>
                </c:pt>
                <c:pt idx="40">
                  <c:v>10.2063813</c:v>
                </c:pt>
                <c:pt idx="41">
                  <c:v>10</c:v>
                </c:pt>
                <c:pt idx="42">
                  <c:v>10</c:v>
                </c:pt>
              </c:numCache>
            </c:numRef>
          </c:xVal>
          <c:yVal>
            <c:numRef>
              <c:f>Sheet1!$C$1:$C$73</c:f>
              <c:numCache>
                <c:formatCode>General</c:formatCode>
                <c:ptCount val="73"/>
                <c:pt idx="0">
                  <c:v>4.5</c:v>
                </c:pt>
                <c:pt idx="1">
                  <c:v>4.45</c:v>
                </c:pt>
                <c:pt idx="2">
                  <c:v>4.4000000000000004</c:v>
                </c:pt>
                <c:pt idx="3">
                  <c:v>4.3499999999999996</c:v>
                </c:pt>
                <c:pt idx="4">
                  <c:v>4.3</c:v>
                </c:pt>
                <c:pt idx="5">
                  <c:v>4.25</c:v>
                </c:pt>
                <c:pt idx="6">
                  <c:v>4.2</c:v>
                </c:pt>
                <c:pt idx="7">
                  <c:v>4.1500000000000004</c:v>
                </c:pt>
                <c:pt idx="8">
                  <c:v>4.0999999999999996</c:v>
                </c:pt>
                <c:pt idx="9">
                  <c:v>4.05</c:v>
                </c:pt>
                <c:pt idx="10">
                  <c:v>4</c:v>
                </c:pt>
                <c:pt idx="11">
                  <c:v>3.95</c:v>
                </c:pt>
                <c:pt idx="12">
                  <c:v>3.9</c:v>
                </c:pt>
                <c:pt idx="13">
                  <c:v>3.85</c:v>
                </c:pt>
                <c:pt idx="14">
                  <c:v>3.8</c:v>
                </c:pt>
                <c:pt idx="15">
                  <c:v>3.75</c:v>
                </c:pt>
                <c:pt idx="16">
                  <c:v>3.7</c:v>
                </c:pt>
                <c:pt idx="17">
                  <c:v>3.65</c:v>
                </c:pt>
                <c:pt idx="18">
                  <c:v>3.6</c:v>
                </c:pt>
                <c:pt idx="19">
                  <c:v>3.55</c:v>
                </c:pt>
                <c:pt idx="20">
                  <c:v>3.5365757000000002</c:v>
                </c:pt>
                <c:pt idx="21">
                  <c:v>3.5</c:v>
                </c:pt>
                <c:pt idx="22">
                  <c:v>3.45</c:v>
                </c:pt>
                <c:pt idx="23">
                  <c:v>3.4</c:v>
                </c:pt>
                <c:pt idx="24">
                  <c:v>3.35</c:v>
                </c:pt>
                <c:pt idx="25">
                  <c:v>3.3</c:v>
                </c:pt>
                <c:pt idx="26">
                  <c:v>3.25</c:v>
                </c:pt>
                <c:pt idx="27">
                  <c:v>3.2</c:v>
                </c:pt>
                <c:pt idx="28">
                  <c:v>3.15</c:v>
                </c:pt>
                <c:pt idx="29">
                  <c:v>3.1</c:v>
                </c:pt>
                <c:pt idx="30">
                  <c:v>3.05</c:v>
                </c:pt>
                <c:pt idx="31">
                  <c:v>3</c:v>
                </c:pt>
                <c:pt idx="32">
                  <c:v>2.95</c:v>
                </c:pt>
                <c:pt idx="33">
                  <c:v>2.9</c:v>
                </c:pt>
                <c:pt idx="34">
                  <c:v>2.85</c:v>
                </c:pt>
                <c:pt idx="35">
                  <c:v>2.8</c:v>
                </c:pt>
                <c:pt idx="36">
                  <c:v>2.75</c:v>
                </c:pt>
                <c:pt idx="37">
                  <c:v>2.7</c:v>
                </c:pt>
                <c:pt idx="38">
                  <c:v>2.65</c:v>
                </c:pt>
                <c:pt idx="39">
                  <c:v>2.6</c:v>
                </c:pt>
                <c:pt idx="40">
                  <c:v>2.5499999999999998</c:v>
                </c:pt>
                <c:pt idx="41">
                  <c:v>2.5059016999999999</c:v>
                </c:pt>
                <c:pt idx="42">
                  <c:v>2.5499999999999998</c:v>
                </c:pt>
              </c:numCache>
            </c:numRef>
          </c:yVal>
          <c:smooth val="0"/>
        </c:ser>
        <c:ser>
          <c:idx val="1"/>
          <c:order val="1"/>
          <c:spPr>
            <a:ln w="19050" cap="rnd">
              <a:solidFill>
                <a:srgbClr val="FF00FF"/>
              </a:solidFill>
              <a:round/>
            </a:ln>
            <a:effectLst/>
          </c:spPr>
          <c:marker>
            <c:symbol val="none"/>
          </c:marker>
          <c:xVal>
            <c:numRef>
              <c:f>Sheet1!$E$1:$E$93</c:f>
              <c:numCache>
                <c:formatCode>General</c:formatCode>
                <c:ptCount val="93"/>
                <c:pt idx="0">
                  <c:v>35.114693299999999</c:v>
                </c:pt>
                <c:pt idx="1">
                  <c:v>34.879773900000004</c:v>
                </c:pt>
                <c:pt idx="2">
                  <c:v>34.639806</c:v>
                </c:pt>
                <c:pt idx="3">
                  <c:v>34.3946726</c:v>
                </c:pt>
                <c:pt idx="4">
                  <c:v>34.1666667</c:v>
                </c:pt>
                <c:pt idx="5">
                  <c:v>34.144514800000003</c:v>
                </c:pt>
                <c:pt idx="6">
                  <c:v>33.891660999999999</c:v>
                </c:pt>
                <c:pt idx="7">
                  <c:v>33.6333433</c:v>
                </c:pt>
                <c:pt idx="8">
                  <c:v>33.369438600000002</c:v>
                </c:pt>
                <c:pt idx="9">
                  <c:v>33.0998223</c:v>
                </c:pt>
                <c:pt idx="10">
                  <c:v>32.824368499999999</c:v>
                </c:pt>
                <c:pt idx="11">
                  <c:v>32.542949700000001</c:v>
                </c:pt>
                <c:pt idx="12">
                  <c:v>32.255437200000003</c:v>
                </c:pt>
                <c:pt idx="13">
                  <c:v>31.961701600000001</c:v>
                </c:pt>
                <c:pt idx="14">
                  <c:v>31.661612300000002</c:v>
                </c:pt>
                <c:pt idx="15">
                  <c:v>31.355038400000002</c:v>
                </c:pt>
                <c:pt idx="16">
                  <c:v>31.041848699999999</c:v>
                </c:pt>
                <c:pt idx="17">
                  <c:v>30.721911599999999</c:v>
                </c:pt>
                <c:pt idx="18">
                  <c:v>30.395096200000001</c:v>
                </c:pt>
                <c:pt idx="19">
                  <c:v>30.138888900000001</c:v>
                </c:pt>
                <c:pt idx="20">
                  <c:v>30.062285299999999</c:v>
                </c:pt>
                <c:pt idx="21">
                  <c:v>29.725774399999999</c:v>
                </c:pt>
                <c:pt idx="22">
                  <c:v>29.382091800000001</c:v>
                </c:pt>
                <c:pt idx="23">
                  <c:v>29.0311129</c:v>
                </c:pt>
                <c:pt idx="24">
                  <c:v>28.6727153</c:v>
                </c:pt>
                <c:pt idx="25">
                  <c:v>28.3067794</c:v>
                </c:pt>
                <c:pt idx="26">
                  <c:v>27.9331894</c:v>
                </c:pt>
                <c:pt idx="27">
                  <c:v>27.551833299999998</c:v>
                </c:pt>
                <c:pt idx="28">
                  <c:v>27.162603900000001</c:v>
                </c:pt>
                <c:pt idx="29">
                  <c:v>26.765399599999999</c:v>
                </c:pt>
                <c:pt idx="30">
                  <c:v>26.360125</c:v>
                </c:pt>
                <c:pt idx="31">
                  <c:v>26.111111099999999</c:v>
                </c:pt>
                <c:pt idx="32">
                  <c:v>25.949145600000001</c:v>
                </c:pt>
                <c:pt idx="33">
                  <c:v>25.533766400000001</c:v>
                </c:pt>
                <c:pt idx="34">
                  <c:v>25.110202399999999</c:v>
                </c:pt>
                <c:pt idx="35">
                  <c:v>24.6783942</c:v>
                </c:pt>
                <c:pt idx="36">
                  <c:v>24.2382934</c:v>
                </c:pt>
                <c:pt idx="37">
                  <c:v>23.789864399999999</c:v>
                </c:pt>
                <c:pt idx="38">
                  <c:v>23.3330853</c:v>
                </c:pt>
                <c:pt idx="39">
                  <c:v>22.867949400000001</c:v>
                </c:pt>
                <c:pt idx="40">
                  <c:v>22.394466600000001</c:v>
                </c:pt>
                <c:pt idx="41">
                  <c:v>22.0833333</c:v>
                </c:pt>
                <c:pt idx="42">
                  <c:v>21.9156361</c:v>
                </c:pt>
                <c:pt idx="43">
                  <c:v>21.434095299999999</c:v>
                </c:pt>
                <c:pt idx="44">
                  <c:v>20.944496099999999</c:v>
                </c:pt>
                <c:pt idx="45">
                  <c:v>20.446929699999998</c:v>
                </c:pt>
                <c:pt idx="46">
                  <c:v>19.941512100000001</c:v>
                </c:pt>
                <c:pt idx="47">
                  <c:v>19.428386</c:v>
                </c:pt>
                <c:pt idx="48">
                  <c:v>18.907722700000001</c:v>
                </c:pt>
                <c:pt idx="49">
                  <c:v>18.379724</c:v>
                </c:pt>
                <c:pt idx="50">
                  <c:v>18.055555600000002</c:v>
                </c:pt>
                <c:pt idx="51">
                  <c:v>17.849032699999999</c:v>
                </c:pt>
                <c:pt idx="52">
                  <c:v>17.318427400000001</c:v>
                </c:pt>
                <c:pt idx="53">
                  <c:v>16.781433</c:v>
                </c:pt>
                <c:pt idx="54">
                  <c:v>16.238387299999999</c:v>
                </c:pt>
                <c:pt idx="55">
                  <c:v>15.6896685</c:v>
                </c:pt>
                <c:pt idx="56">
                  <c:v>15.1356967</c:v>
                </c:pt>
                <c:pt idx="57">
                  <c:v>14.5769362</c:v>
                </c:pt>
                <c:pt idx="58">
                  <c:v>14.027777800000001</c:v>
                </c:pt>
                <c:pt idx="59">
                  <c:v>14.0142604</c:v>
                </c:pt>
                <c:pt idx="60">
                  <c:v>13.462327800000001</c:v>
                </c:pt>
                <c:pt idx="61">
                  <c:v>12.907363399999999</c:v>
                </c:pt>
                <c:pt idx="62">
                  <c:v>12.350008000000001</c:v>
                </c:pt>
                <c:pt idx="63">
                  <c:v>11.7909527</c:v>
                </c:pt>
                <c:pt idx="64">
                  <c:v>11.2309401</c:v>
                </c:pt>
                <c:pt idx="65">
                  <c:v>10.670764699999999</c:v>
                </c:pt>
                <c:pt idx="66">
                  <c:v>10.1112731</c:v>
                </c:pt>
                <c:pt idx="67">
                  <c:v>10</c:v>
                </c:pt>
                <c:pt idx="68">
                  <c:v>10</c:v>
                </c:pt>
              </c:numCache>
            </c:numRef>
          </c:xVal>
          <c:yVal>
            <c:numRef>
              <c:f>Sheet1!$F$1:$F$93</c:f>
              <c:numCache>
                <c:formatCode>General</c:formatCode>
                <c:ptCount val="93"/>
                <c:pt idx="0">
                  <c:v>4.5</c:v>
                </c:pt>
                <c:pt idx="1">
                  <c:v>4.45</c:v>
                </c:pt>
                <c:pt idx="2">
                  <c:v>4.4000000000000004</c:v>
                </c:pt>
                <c:pt idx="3">
                  <c:v>4.3499999999999996</c:v>
                </c:pt>
                <c:pt idx="4">
                  <c:v>4.3045021999999999</c:v>
                </c:pt>
                <c:pt idx="5">
                  <c:v>4.3</c:v>
                </c:pt>
                <c:pt idx="6">
                  <c:v>4.25</c:v>
                </c:pt>
                <c:pt idx="7">
                  <c:v>4.2</c:v>
                </c:pt>
                <c:pt idx="8">
                  <c:v>4.1500000000000004</c:v>
                </c:pt>
                <c:pt idx="9">
                  <c:v>4.0999999999999996</c:v>
                </c:pt>
                <c:pt idx="10">
                  <c:v>4.05</c:v>
                </c:pt>
                <c:pt idx="11">
                  <c:v>4</c:v>
                </c:pt>
                <c:pt idx="12">
                  <c:v>3.95</c:v>
                </c:pt>
                <c:pt idx="13">
                  <c:v>3.9</c:v>
                </c:pt>
                <c:pt idx="14">
                  <c:v>3.85</c:v>
                </c:pt>
                <c:pt idx="15">
                  <c:v>3.8</c:v>
                </c:pt>
                <c:pt idx="16">
                  <c:v>3.75</c:v>
                </c:pt>
                <c:pt idx="17">
                  <c:v>3.7</c:v>
                </c:pt>
                <c:pt idx="18">
                  <c:v>3.65</c:v>
                </c:pt>
                <c:pt idx="19">
                  <c:v>3.6117157</c:v>
                </c:pt>
                <c:pt idx="20">
                  <c:v>3.6</c:v>
                </c:pt>
                <c:pt idx="21">
                  <c:v>3.55</c:v>
                </c:pt>
                <c:pt idx="22">
                  <c:v>3.5</c:v>
                </c:pt>
                <c:pt idx="23">
                  <c:v>3.45</c:v>
                </c:pt>
                <c:pt idx="24">
                  <c:v>3.4</c:v>
                </c:pt>
                <c:pt idx="25">
                  <c:v>3.35</c:v>
                </c:pt>
                <c:pt idx="26">
                  <c:v>3.3</c:v>
                </c:pt>
                <c:pt idx="27">
                  <c:v>3.25</c:v>
                </c:pt>
                <c:pt idx="28">
                  <c:v>3.2</c:v>
                </c:pt>
                <c:pt idx="29">
                  <c:v>3.15</c:v>
                </c:pt>
                <c:pt idx="30">
                  <c:v>3.1</c:v>
                </c:pt>
                <c:pt idx="31">
                  <c:v>3.0700582000000001</c:v>
                </c:pt>
                <c:pt idx="32">
                  <c:v>3.05</c:v>
                </c:pt>
                <c:pt idx="33">
                  <c:v>3</c:v>
                </c:pt>
                <c:pt idx="34">
                  <c:v>2.95</c:v>
                </c:pt>
                <c:pt idx="35">
                  <c:v>2.9</c:v>
                </c:pt>
                <c:pt idx="36">
                  <c:v>2.85</c:v>
                </c:pt>
                <c:pt idx="37">
                  <c:v>2.8</c:v>
                </c:pt>
                <c:pt idx="38">
                  <c:v>2.75</c:v>
                </c:pt>
                <c:pt idx="39">
                  <c:v>2.7</c:v>
                </c:pt>
                <c:pt idx="40">
                  <c:v>2.65</c:v>
                </c:pt>
                <c:pt idx="41">
                  <c:v>2.6179404000000002</c:v>
                </c:pt>
                <c:pt idx="42">
                  <c:v>2.6</c:v>
                </c:pt>
                <c:pt idx="43">
                  <c:v>2.5499999999999998</c:v>
                </c:pt>
                <c:pt idx="44">
                  <c:v>2.5</c:v>
                </c:pt>
                <c:pt idx="45">
                  <c:v>2.4500000000000002</c:v>
                </c:pt>
                <c:pt idx="46">
                  <c:v>2.4</c:v>
                </c:pt>
                <c:pt idx="47">
                  <c:v>2.35</c:v>
                </c:pt>
                <c:pt idx="48">
                  <c:v>2.2999999999999998</c:v>
                </c:pt>
                <c:pt idx="49">
                  <c:v>2.25</c:v>
                </c:pt>
                <c:pt idx="50">
                  <c:v>2.2200351</c:v>
                </c:pt>
                <c:pt idx="51">
                  <c:v>2.2000000000000002</c:v>
                </c:pt>
                <c:pt idx="52">
                  <c:v>2.15</c:v>
                </c:pt>
                <c:pt idx="53">
                  <c:v>2.1</c:v>
                </c:pt>
                <c:pt idx="54">
                  <c:v>2.0499999999999998</c:v>
                </c:pt>
                <c:pt idx="55">
                  <c:v>2</c:v>
                </c:pt>
                <c:pt idx="56">
                  <c:v>1.95</c:v>
                </c:pt>
                <c:pt idx="57">
                  <c:v>1.9</c:v>
                </c:pt>
                <c:pt idx="58">
                  <c:v>1.8512772</c:v>
                </c:pt>
                <c:pt idx="59">
                  <c:v>1.85</c:v>
                </c:pt>
                <c:pt idx="60">
                  <c:v>1.8</c:v>
                </c:pt>
                <c:pt idx="61">
                  <c:v>1.75</c:v>
                </c:pt>
                <c:pt idx="62">
                  <c:v>1.7</c:v>
                </c:pt>
                <c:pt idx="63">
                  <c:v>1.65</c:v>
                </c:pt>
                <c:pt idx="64">
                  <c:v>1.6</c:v>
                </c:pt>
                <c:pt idx="65">
                  <c:v>1.55</c:v>
                </c:pt>
                <c:pt idx="66">
                  <c:v>1.5</c:v>
                </c:pt>
                <c:pt idx="67">
                  <c:v>1.4904417000000001</c:v>
                </c:pt>
                <c:pt idx="68">
                  <c:v>1.5</c:v>
                </c:pt>
              </c:numCache>
            </c:numRef>
          </c:yVal>
          <c:smooth val="0"/>
        </c:ser>
        <c:ser>
          <c:idx val="2"/>
          <c:order val="2"/>
          <c:spPr>
            <a:ln w="19050" cap="rnd">
              <a:solidFill>
                <a:srgbClr val="FF3300"/>
              </a:solidFill>
              <a:prstDash val="lgDash"/>
              <a:round/>
            </a:ln>
            <a:effectLst/>
          </c:spPr>
          <c:marker>
            <c:symbol val="none"/>
          </c:marker>
          <c:xVal>
            <c:numRef>
              <c:f>Sheet1!$H$1:$H$110</c:f>
              <c:numCache>
                <c:formatCode>General</c:formatCode>
                <c:ptCount val="110"/>
                <c:pt idx="0">
                  <c:v>75.057235500000004</c:v>
                </c:pt>
                <c:pt idx="1">
                  <c:v>74.550578799999997</c:v>
                </c:pt>
                <c:pt idx="2">
                  <c:v>74.444444399999995</c:v>
                </c:pt>
                <c:pt idx="3">
                  <c:v>74.035299199999997</c:v>
                </c:pt>
                <c:pt idx="4">
                  <c:v>73.509524799999994</c:v>
                </c:pt>
                <c:pt idx="5">
                  <c:v>72.972415799999993</c:v>
                </c:pt>
                <c:pt idx="6">
                  <c:v>72.423712899999998</c:v>
                </c:pt>
                <c:pt idx="7">
                  <c:v>71.863153100000005</c:v>
                </c:pt>
                <c:pt idx="8">
                  <c:v>71.290469299999998</c:v>
                </c:pt>
                <c:pt idx="9">
                  <c:v>70.705391300000002</c:v>
                </c:pt>
                <c:pt idx="10">
                  <c:v>70.416666699999993</c:v>
                </c:pt>
                <c:pt idx="11">
                  <c:v>70.1094413</c:v>
                </c:pt>
                <c:pt idx="12">
                  <c:v>69.502300099999999</c:v>
                </c:pt>
                <c:pt idx="13">
                  <c:v>68.882012399999994</c:v>
                </c:pt>
                <c:pt idx="14">
                  <c:v>68.248298599999998</c:v>
                </c:pt>
                <c:pt idx="15">
                  <c:v>67.600877299999993</c:v>
                </c:pt>
                <c:pt idx="16">
                  <c:v>66.939465999999996</c:v>
                </c:pt>
                <c:pt idx="17">
                  <c:v>66.388888899999998</c:v>
                </c:pt>
                <c:pt idx="18">
                  <c:v>66.264551100000006</c:v>
                </c:pt>
                <c:pt idx="19">
                  <c:v>65.578556399999997</c:v>
                </c:pt>
                <c:pt idx="20">
                  <c:v>64.877813399999994</c:v>
                </c:pt>
                <c:pt idx="21">
                  <c:v>64.162042299999996</c:v>
                </c:pt>
                <c:pt idx="22">
                  <c:v>63.430965100000002</c:v>
                </c:pt>
                <c:pt idx="23">
                  <c:v>62.6843073</c:v>
                </c:pt>
                <c:pt idx="24">
                  <c:v>62.361111100000002</c:v>
                </c:pt>
                <c:pt idx="25">
                  <c:v>61.9246695</c:v>
                </c:pt>
                <c:pt idx="26">
                  <c:v>61.1511323</c:v>
                </c:pt>
                <c:pt idx="27">
                  <c:v>60.361325399999998</c:v>
                </c:pt>
                <c:pt idx="28">
                  <c:v>59.5549982</c:v>
                </c:pt>
                <c:pt idx="29">
                  <c:v>58.731909199999997</c:v>
                </c:pt>
                <c:pt idx="30">
                  <c:v>58.3333333</c:v>
                </c:pt>
                <c:pt idx="31">
                  <c:v>57.894905100000003</c:v>
                </c:pt>
                <c:pt idx="32">
                  <c:v>57.043587100000003</c:v>
                </c:pt>
                <c:pt idx="33">
                  <c:v>56.174972400000001</c:v>
                </c:pt>
                <c:pt idx="34">
                  <c:v>55.288872499999997</c:v>
                </c:pt>
                <c:pt idx="35">
                  <c:v>54.385116099999998</c:v>
                </c:pt>
                <c:pt idx="36">
                  <c:v>54.305555599999998</c:v>
                </c:pt>
                <c:pt idx="37">
                  <c:v>53.469839899999997</c:v>
                </c:pt>
                <c:pt idx="38">
                  <c:v>52.537354499999999</c:v>
                </c:pt>
                <c:pt idx="39">
                  <c:v>51.586961600000002</c:v>
                </c:pt>
                <c:pt idx="40">
                  <c:v>50.618583899999997</c:v>
                </c:pt>
                <c:pt idx="41">
                  <c:v>50.277777800000003</c:v>
                </c:pt>
                <c:pt idx="42">
                  <c:v>49.637365899999999</c:v>
                </c:pt>
                <c:pt idx="43">
                  <c:v>48.640987199999998</c:v>
                </c:pt>
                <c:pt idx="44">
                  <c:v>47.626728399999998</c:v>
                </c:pt>
                <c:pt idx="45">
                  <c:v>46.5946499</c:v>
                </c:pt>
                <c:pt idx="46">
                  <c:v>46.25</c:v>
                </c:pt>
                <c:pt idx="47">
                  <c:v>45.550996499999997</c:v>
                </c:pt>
                <c:pt idx="48">
                  <c:v>44.492930299999998</c:v>
                </c:pt>
                <c:pt idx="49">
                  <c:v>43.417646300000001</c:v>
                </c:pt>
                <c:pt idx="50">
                  <c:v>42.325395200000003</c:v>
                </c:pt>
                <c:pt idx="51">
                  <c:v>42.222222199999997</c:v>
                </c:pt>
                <c:pt idx="52">
                  <c:v>41.226040599999997</c:v>
                </c:pt>
                <c:pt idx="53">
                  <c:v>40.1115323</c:v>
                </c:pt>
                <c:pt idx="54">
                  <c:v>38.981322200000001</c:v>
                </c:pt>
                <c:pt idx="55">
                  <c:v>38.194444400000002</c:v>
                </c:pt>
                <c:pt idx="56">
                  <c:v>37.8396586</c:v>
                </c:pt>
                <c:pt idx="57">
                  <c:v>36.6917464</c:v>
                </c:pt>
                <c:pt idx="58">
                  <c:v>35.5300121</c:v>
                </c:pt>
                <c:pt idx="59">
                  <c:v>34.355186500000002</c:v>
                </c:pt>
                <c:pt idx="60">
                  <c:v>34.1666667</c:v>
                </c:pt>
                <c:pt idx="61">
                  <c:v>33.179679</c:v>
                </c:pt>
                <c:pt idx="62">
                  <c:v>31.995127400000001</c:v>
                </c:pt>
                <c:pt idx="63">
                  <c:v>30.800336300000001</c:v>
                </c:pt>
                <c:pt idx="64">
                  <c:v>30.138888900000001</c:v>
                </c:pt>
                <c:pt idx="65">
                  <c:v>29.603480000000001</c:v>
                </c:pt>
                <c:pt idx="66">
                  <c:v>28.407408700000001</c:v>
                </c:pt>
                <c:pt idx="67">
                  <c:v>27.204767499999999</c:v>
                </c:pt>
                <c:pt idx="68">
                  <c:v>26.111111099999999</c:v>
                </c:pt>
                <c:pt idx="69">
                  <c:v>25.998648200000002</c:v>
                </c:pt>
                <c:pt idx="70">
                  <c:v>24.805218400000001</c:v>
                </c:pt>
                <c:pt idx="71">
                  <c:v>23.609744899999999</c:v>
                </c:pt>
                <c:pt idx="72">
                  <c:v>22.4139239</c:v>
                </c:pt>
                <c:pt idx="73">
                  <c:v>22.0833333</c:v>
                </c:pt>
                <c:pt idx="74">
                  <c:v>21.234599599999999</c:v>
                </c:pt>
                <c:pt idx="75">
                  <c:v>20.0643502</c:v>
                </c:pt>
                <c:pt idx="76">
                  <c:v>18.8994137</c:v>
                </c:pt>
                <c:pt idx="77">
                  <c:v>18.055555600000002</c:v>
                </c:pt>
                <c:pt idx="78">
                  <c:v>17.748444899999999</c:v>
                </c:pt>
                <c:pt idx="79">
                  <c:v>16.6245254</c:v>
                </c:pt>
                <c:pt idx="80">
                  <c:v>15.5122719</c:v>
                </c:pt>
                <c:pt idx="81">
                  <c:v>14.414028</c:v>
                </c:pt>
                <c:pt idx="82">
                  <c:v>14.027777800000001</c:v>
                </c:pt>
                <c:pt idx="83">
                  <c:v>13.3504176</c:v>
                </c:pt>
                <c:pt idx="84">
                  <c:v>12.3153579</c:v>
                </c:pt>
                <c:pt idx="85">
                  <c:v>11.301249</c:v>
                </c:pt>
                <c:pt idx="86">
                  <c:v>10.3106501</c:v>
                </c:pt>
              </c:numCache>
            </c:numRef>
          </c:xVal>
          <c:yVal>
            <c:numRef>
              <c:f>Sheet1!$I$1:$I$110</c:f>
              <c:numCache>
                <c:formatCode>General</c:formatCode>
                <c:ptCount val="110"/>
                <c:pt idx="0">
                  <c:v>4.5</c:v>
                </c:pt>
                <c:pt idx="1">
                  <c:v>4.45</c:v>
                </c:pt>
                <c:pt idx="2">
                  <c:v>4.4397976999999997</c:v>
                </c:pt>
                <c:pt idx="3">
                  <c:v>4.4000000000000004</c:v>
                </c:pt>
                <c:pt idx="4">
                  <c:v>4.3499999999999996</c:v>
                </c:pt>
                <c:pt idx="5">
                  <c:v>4.3</c:v>
                </c:pt>
                <c:pt idx="6">
                  <c:v>4.25</c:v>
                </c:pt>
                <c:pt idx="7">
                  <c:v>4.2</c:v>
                </c:pt>
                <c:pt idx="8">
                  <c:v>4.1500000000000004</c:v>
                </c:pt>
                <c:pt idx="9">
                  <c:v>4.0999999999999996</c:v>
                </c:pt>
                <c:pt idx="10">
                  <c:v>4.0759448999999996</c:v>
                </c:pt>
                <c:pt idx="11">
                  <c:v>4.05</c:v>
                </c:pt>
                <c:pt idx="12">
                  <c:v>4</c:v>
                </c:pt>
                <c:pt idx="13">
                  <c:v>3.95</c:v>
                </c:pt>
                <c:pt idx="14">
                  <c:v>3.9</c:v>
                </c:pt>
                <c:pt idx="15">
                  <c:v>3.85</c:v>
                </c:pt>
                <c:pt idx="16">
                  <c:v>3.8</c:v>
                </c:pt>
                <c:pt idx="17">
                  <c:v>3.7593274000000001</c:v>
                </c:pt>
                <c:pt idx="18">
                  <c:v>3.75</c:v>
                </c:pt>
                <c:pt idx="19">
                  <c:v>3.7</c:v>
                </c:pt>
                <c:pt idx="20">
                  <c:v>3.65</c:v>
                </c:pt>
                <c:pt idx="21">
                  <c:v>3.6</c:v>
                </c:pt>
                <c:pt idx="22">
                  <c:v>3.55</c:v>
                </c:pt>
                <c:pt idx="23">
                  <c:v>3.5</c:v>
                </c:pt>
                <c:pt idx="24">
                  <c:v>3.4789425</c:v>
                </c:pt>
                <c:pt idx="25">
                  <c:v>3.45</c:v>
                </c:pt>
                <c:pt idx="26">
                  <c:v>3.4</c:v>
                </c:pt>
                <c:pt idx="27">
                  <c:v>3.35</c:v>
                </c:pt>
                <c:pt idx="28">
                  <c:v>3.3</c:v>
                </c:pt>
                <c:pt idx="29">
                  <c:v>3.25</c:v>
                </c:pt>
                <c:pt idx="30">
                  <c:v>3.2264404999999998</c:v>
                </c:pt>
                <c:pt idx="31">
                  <c:v>3.2</c:v>
                </c:pt>
                <c:pt idx="32">
                  <c:v>3.15</c:v>
                </c:pt>
                <c:pt idx="33">
                  <c:v>3.1</c:v>
                </c:pt>
                <c:pt idx="34">
                  <c:v>3.05</c:v>
                </c:pt>
                <c:pt idx="35">
                  <c:v>3</c:v>
                </c:pt>
                <c:pt idx="36">
                  <c:v>2.9957441999999999</c:v>
                </c:pt>
                <c:pt idx="37">
                  <c:v>2.95</c:v>
                </c:pt>
                <c:pt idx="38">
                  <c:v>2.9</c:v>
                </c:pt>
                <c:pt idx="39">
                  <c:v>2.85</c:v>
                </c:pt>
                <c:pt idx="40">
                  <c:v>2.8</c:v>
                </c:pt>
                <c:pt idx="41">
                  <c:v>2.7829264999999999</c:v>
                </c:pt>
                <c:pt idx="42">
                  <c:v>2.75</c:v>
                </c:pt>
                <c:pt idx="43">
                  <c:v>2.7</c:v>
                </c:pt>
                <c:pt idx="44">
                  <c:v>2.65</c:v>
                </c:pt>
                <c:pt idx="45">
                  <c:v>2.6</c:v>
                </c:pt>
                <c:pt idx="46">
                  <c:v>2.5838125000000001</c:v>
                </c:pt>
                <c:pt idx="47">
                  <c:v>2.5499999999999998</c:v>
                </c:pt>
                <c:pt idx="48">
                  <c:v>2.5</c:v>
                </c:pt>
                <c:pt idx="49">
                  <c:v>2.4500000000000002</c:v>
                </c:pt>
                <c:pt idx="50">
                  <c:v>2.4</c:v>
                </c:pt>
                <c:pt idx="51">
                  <c:v>2.3954488999999999</c:v>
                </c:pt>
                <c:pt idx="52">
                  <c:v>2.35</c:v>
                </c:pt>
                <c:pt idx="53">
                  <c:v>2.2999999999999998</c:v>
                </c:pt>
                <c:pt idx="54">
                  <c:v>2.25</c:v>
                </c:pt>
                <c:pt idx="55">
                  <c:v>2.2159447000000001</c:v>
                </c:pt>
                <c:pt idx="56">
                  <c:v>2.2000000000000002</c:v>
                </c:pt>
                <c:pt idx="57">
                  <c:v>2.15</c:v>
                </c:pt>
                <c:pt idx="58">
                  <c:v>2.1</c:v>
                </c:pt>
                <c:pt idx="59">
                  <c:v>2.0499999999999998</c:v>
                </c:pt>
                <c:pt idx="60">
                  <c:v>2.0422714000000002</c:v>
                </c:pt>
                <c:pt idx="61">
                  <c:v>2</c:v>
                </c:pt>
                <c:pt idx="62">
                  <c:v>1.95</c:v>
                </c:pt>
                <c:pt idx="63">
                  <c:v>1.9</c:v>
                </c:pt>
                <c:pt idx="64">
                  <c:v>1.8729817</c:v>
                </c:pt>
                <c:pt idx="65">
                  <c:v>1.85</c:v>
                </c:pt>
                <c:pt idx="66">
                  <c:v>1.8</c:v>
                </c:pt>
                <c:pt idx="67">
                  <c:v>1.75</c:v>
                </c:pt>
                <c:pt idx="68">
                  <c:v>1.7049072999999999</c:v>
                </c:pt>
                <c:pt idx="69">
                  <c:v>1.7</c:v>
                </c:pt>
                <c:pt idx="70">
                  <c:v>1.65</c:v>
                </c:pt>
                <c:pt idx="71">
                  <c:v>1.6</c:v>
                </c:pt>
                <c:pt idx="72">
                  <c:v>1.55</c:v>
                </c:pt>
                <c:pt idx="73">
                  <c:v>1.5366569999999999</c:v>
                </c:pt>
                <c:pt idx="74">
                  <c:v>1.5</c:v>
                </c:pt>
                <c:pt idx="75">
                  <c:v>1.45</c:v>
                </c:pt>
                <c:pt idx="76">
                  <c:v>1.4</c:v>
                </c:pt>
                <c:pt idx="77">
                  <c:v>1.3641316999999999</c:v>
                </c:pt>
                <c:pt idx="78">
                  <c:v>1.35</c:v>
                </c:pt>
                <c:pt idx="79">
                  <c:v>1.3</c:v>
                </c:pt>
                <c:pt idx="80">
                  <c:v>1.25</c:v>
                </c:pt>
                <c:pt idx="81">
                  <c:v>1.2</c:v>
                </c:pt>
                <c:pt idx="82">
                  <c:v>1.1829657</c:v>
                </c:pt>
                <c:pt idx="83">
                  <c:v>1.1499999999999999</c:v>
                </c:pt>
                <c:pt idx="84">
                  <c:v>1.1000000000000001</c:v>
                </c:pt>
                <c:pt idx="85">
                  <c:v>1.05</c:v>
                </c:pt>
                <c:pt idx="86">
                  <c:v>1</c:v>
                </c:pt>
              </c:numCache>
            </c:numRef>
          </c:yVal>
          <c:smooth val="0"/>
        </c:ser>
        <c:ser>
          <c:idx val="3"/>
          <c:order val="3"/>
          <c:spPr>
            <a:ln w="19050" cap="rnd">
              <a:solidFill>
                <a:srgbClr val="00CC00"/>
              </a:solidFill>
              <a:prstDash val="lgDashDot"/>
              <a:round/>
            </a:ln>
            <a:effectLst/>
          </c:spPr>
          <c:marker>
            <c:symbol val="none"/>
          </c:marker>
          <c:xVal>
            <c:numRef>
              <c:f>Sheet1!$K$1:$K$133</c:f>
              <c:numCache>
                <c:formatCode>General</c:formatCode>
                <c:ptCount val="133"/>
                <c:pt idx="0">
                  <c:v>161.4188145</c:v>
                </c:pt>
                <c:pt idx="1">
                  <c:v>160.32478040000001</c:v>
                </c:pt>
                <c:pt idx="2">
                  <c:v>159.20723509999999</c:v>
                </c:pt>
                <c:pt idx="3">
                  <c:v>159.0277778</c:v>
                </c:pt>
                <c:pt idx="4">
                  <c:v>158.06815270000001</c:v>
                </c:pt>
                <c:pt idx="5">
                  <c:v>156.9049943</c:v>
                </c:pt>
                <c:pt idx="6">
                  <c:v>155.71672839999999</c:v>
                </c:pt>
                <c:pt idx="7">
                  <c:v>155</c:v>
                </c:pt>
                <c:pt idx="8">
                  <c:v>154.50412009999999</c:v>
                </c:pt>
                <c:pt idx="9">
                  <c:v>153.26725160000001</c:v>
                </c:pt>
                <c:pt idx="10">
                  <c:v>152.00361419999999</c:v>
                </c:pt>
                <c:pt idx="11">
                  <c:v>150.9722222</c:v>
                </c:pt>
                <c:pt idx="12">
                  <c:v>150.7133326</c:v>
                </c:pt>
                <c:pt idx="13">
                  <c:v>149.39801349999999</c:v>
                </c:pt>
                <c:pt idx="14">
                  <c:v>148.05421369999999</c:v>
                </c:pt>
                <c:pt idx="15">
                  <c:v>146.94444440000001</c:v>
                </c:pt>
                <c:pt idx="16">
                  <c:v>146.68207200000001</c:v>
                </c:pt>
                <c:pt idx="17">
                  <c:v>145.2834593</c:v>
                </c:pt>
                <c:pt idx="18">
                  <c:v>143.85462419999999</c:v>
                </c:pt>
                <c:pt idx="19">
                  <c:v>142.91666670000001</c:v>
                </c:pt>
                <c:pt idx="20">
                  <c:v>142.39647199999999</c:v>
                </c:pt>
                <c:pt idx="21">
                  <c:v>140.909693</c:v>
                </c:pt>
                <c:pt idx="22">
                  <c:v>139.39094929999999</c:v>
                </c:pt>
                <c:pt idx="23">
                  <c:v>138.88888890000001</c:v>
                </c:pt>
                <c:pt idx="24">
                  <c:v>137.84277370000001</c:v>
                </c:pt>
                <c:pt idx="25">
                  <c:v>136.26302630000001</c:v>
                </c:pt>
                <c:pt idx="26">
                  <c:v>134.86111109999999</c:v>
                </c:pt>
                <c:pt idx="27">
                  <c:v>134.65026270000001</c:v>
                </c:pt>
                <c:pt idx="28">
                  <c:v>133.0076693</c:v>
                </c:pt>
                <c:pt idx="29">
                  <c:v>131.33035609999999</c:v>
                </c:pt>
                <c:pt idx="30">
                  <c:v>130.83333329999999</c:v>
                </c:pt>
                <c:pt idx="31">
                  <c:v>129.62162090000001</c:v>
                </c:pt>
                <c:pt idx="32">
                  <c:v>127.87875440000001</c:v>
                </c:pt>
                <c:pt idx="33">
                  <c:v>126.80555560000001</c:v>
                </c:pt>
                <c:pt idx="34">
                  <c:v>126.1019672</c:v>
                </c:pt>
                <c:pt idx="35">
                  <c:v>124.2920812</c:v>
                </c:pt>
                <c:pt idx="36">
                  <c:v>122.7777778</c:v>
                </c:pt>
                <c:pt idx="37">
                  <c:v>122.4462359</c:v>
                </c:pt>
                <c:pt idx="38">
                  <c:v>120.568106</c:v>
                </c:pt>
                <c:pt idx="39">
                  <c:v>118.75</c:v>
                </c:pt>
                <c:pt idx="40">
                  <c:v>118.6525104</c:v>
                </c:pt>
                <c:pt idx="41">
                  <c:v>116.7052156</c:v>
                </c:pt>
                <c:pt idx="42">
                  <c:v>114.7222222</c:v>
                </c:pt>
                <c:pt idx="43">
                  <c:v>114.7195602</c:v>
                </c:pt>
                <c:pt idx="44">
                  <c:v>112.70255349999999</c:v>
                </c:pt>
                <c:pt idx="45">
                  <c:v>110.69444439999999</c:v>
                </c:pt>
                <c:pt idx="46">
                  <c:v>110.64699</c:v>
                </c:pt>
                <c:pt idx="47">
                  <c:v>108.56017780000001</c:v>
                </c:pt>
                <c:pt idx="48">
                  <c:v>106.66666669999999</c:v>
                </c:pt>
                <c:pt idx="49">
                  <c:v>106.4354075</c:v>
                </c:pt>
                <c:pt idx="50">
                  <c:v>104.27923939999999</c:v>
                </c:pt>
                <c:pt idx="51">
                  <c:v>102.6388889</c:v>
                </c:pt>
                <c:pt idx="52">
                  <c:v>102.08661119999999</c:v>
                </c:pt>
                <c:pt idx="53">
                  <c:v>99.862179999999995</c:v>
                </c:pt>
                <c:pt idx="54">
                  <c:v>98.611111100000002</c:v>
                </c:pt>
                <c:pt idx="55">
                  <c:v>97.603798499999996</c:v>
                </c:pt>
                <c:pt idx="56">
                  <c:v>95.312949099999997</c:v>
                </c:pt>
                <c:pt idx="57">
                  <c:v>94.583333300000007</c:v>
                </c:pt>
                <c:pt idx="58">
                  <c:v>92.991791800000001</c:v>
                </c:pt>
                <c:pt idx="59">
                  <c:v>90.637240500000004</c:v>
                </c:pt>
                <c:pt idx="60">
                  <c:v>90.555555600000005</c:v>
                </c:pt>
                <c:pt idx="61">
                  <c:v>88.257283099999995</c:v>
                </c:pt>
                <c:pt idx="62">
                  <c:v>86.527777799999996</c:v>
                </c:pt>
                <c:pt idx="63">
                  <c:v>85.846002299999995</c:v>
                </c:pt>
                <c:pt idx="64">
                  <c:v>83.409092299999998</c:v>
                </c:pt>
                <c:pt idx="65">
                  <c:v>82.5</c:v>
                </c:pt>
                <c:pt idx="66">
                  <c:v>80.947185000000005</c:v>
                </c:pt>
                <c:pt idx="67">
                  <c:v>78.472222200000004</c:v>
                </c:pt>
                <c:pt idx="68">
                  <c:v>78.458506299999996</c:v>
                </c:pt>
                <c:pt idx="69">
                  <c:v>75.952964199999997</c:v>
                </c:pt>
                <c:pt idx="70">
                  <c:v>74.444444399999995</c:v>
                </c:pt>
                <c:pt idx="71">
                  <c:v>73.424833000000007</c:v>
                </c:pt>
                <c:pt idx="72">
                  <c:v>70.8786834</c:v>
                </c:pt>
                <c:pt idx="73">
                  <c:v>70.416666699999993</c:v>
                </c:pt>
                <c:pt idx="74">
                  <c:v>68.320412500000003</c:v>
                </c:pt>
                <c:pt idx="75">
                  <c:v>66.388888899999998</c:v>
                </c:pt>
                <c:pt idx="76">
                  <c:v>65.746711000000005</c:v>
                </c:pt>
                <c:pt idx="77">
                  <c:v>63.165277799999998</c:v>
                </c:pt>
                <c:pt idx="78">
                  <c:v>62.361111100000002</c:v>
                </c:pt>
                <c:pt idx="79">
                  <c:v>60.578515600000003</c:v>
                </c:pt>
                <c:pt idx="80">
                  <c:v>58.3333333</c:v>
                </c:pt>
                <c:pt idx="81">
                  <c:v>57.985273200000002</c:v>
                </c:pt>
                <c:pt idx="82">
                  <c:v>55.396577299999997</c:v>
                </c:pt>
                <c:pt idx="83">
                  <c:v>54.305555599999998</c:v>
                </c:pt>
                <c:pt idx="84">
                  <c:v>52.811230100000003</c:v>
                </c:pt>
                <c:pt idx="85">
                  <c:v>50.277777800000003</c:v>
                </c:pt>
                <c:pt idx="86">
                  <c:v>50.230004999999998</c:v>
                </c:pt>
                <c:pt idx="87">
                  <c:v>47.668408300000003</c:v>
                </c:pt>
                <c:pt idx="88">
                  <c:v>46.25</c:v>
                </c:pt>
                <c:pt idx="89">
                  <c:v>45.119869100000003</c:v>
                </c:pt>
                <c:pt idx="90">
                  <c:v>42.590858900000001</c:v>
                </c:pt>
                <c:pt idx="91">
                  <c:v>42.222222199999997</c:v>
                </c:pt>
                <c:pt idx="92">
                  <c:v>40.093746400000001</c:v>
                </c:pt>
                <c:pt idx="93">
                  <c:v>38.194444400000002</c:v>
                </c:pt>
                <c:pt idx="94">
                  <c:v>37.6220468</c:v>
                </c:pt>
                <c:pt idx="95">
                  <c:v>35.190558099999997</c:v>
                </c:pt>
                <c:pt idx="96">
                  <c:v>34.1666667</c:v>
                </c:pt>
                <c:pt idx="97">
                  <c:v>32.800353899999998</c:v>
                </c:pt>
                <c:pt idx="98">
                  <c:v>30.451991499999998</c:v>
                </c:pt>
                <c:pt idx="99">
                  <c:v>30.138888900000001</c:v>
                </c:pt>
                <c:pt idx="100">
                  <c:v>28.164892399999999</c:v>
                </c:pt>
                <c:pt idx="101">
                  <c:v>26.111111099999999</c:v>
                </c:pt>
                <c:pt idx="102">
                  <c:v>25.924679699999999</c:v>
                </c:pt>
                <c:pt idx="103">
                  <c:v>23.759834999999999</c:v>
                </c:pt>
                <c:pt idx="104">
                  <c:v>22.0833333</c:v>
                </c:pt>
                <c:pt idx="105">
                  <c:v>21.652805600000001</c:v>
                </c:pt>
              </c:numCache>
            </c:numRef>
          </c:xVal>
          <c:yVal>
            <c:numRef>
              <c:f>Sheet1!$L$1:$L$133</c:f>
              <c:numCache>
                <c:formatCode>General</c:formatCode>
                <c:ptCount val="133"/>
                <c:pt idx="0">
                  <c:v>4.5</c:v>
                </c:pt>
                <c:pt idx="1">
                  <c:v>4.45</c:v>
                </c:pt>
                <c:pt idx="2">
                  <c:v>4.4000000000000004</c:v>
                </c:pt>
                <c:pt idx="3">
                  <c:v>4.3921830000000002</c:v>
                </c:pt>
                <c:pt idx="4">
                  <c:v>4.3499999999999996</c:v>
                </c:pt>
                <c:pt idx="5">
                  <c:v>4.3</c:v>
                </c:pt>
                <c:pt idx="6">
                  <c:v>4.25</c:v>
                </c:pt>
                <c:pt idx="7">
                  <c:v>4.2205646999999997</c:v>
                </c:pt>
                <c:pt idx="8">
                  <c:v>4.2</c:v>
                </c:pt>
                <c:pt idx="9">
                  <c:v>4.1500000000000004</c:v>
                </c:pt>
                <c:pt idx="10">
                  <c:v>4.0999999999999996</c:v>
                </c:pt>
                <c:pt idx="11">
                  <c:v>4.0601164000000001</c:v>
                </c:pt>
                <c:pt idx="12">
                  <c:v>4.05</c:v>
                </c:pt>
                <c:pt idx="13">
                  <c:v>4</c:v>
                </c:pt>
                <c:pt idx="14">
                  <c:v>3.95</c:v>
                </c:pt>
                <c:pt idx="15">
                  <c:v>3.9096479</c:v>
                </c:pt>
                <c:pt idx="16">
                  <c:v>3.9</c:v>
                </c:pt>
                <c:pt idx="17">
                  <c:v>3.85</c:v>
                </c:pt>
                <c:pt idx="18">
                  <c:v>3.8</c:v>
                </c:pt>
                <c:pt idx="19">
                  <c:v>3.7679767000000002</c:v>
                </c:pt>
                <c:pt idx="20">
                  <c:v>3.75</c:v>
                </c:pt>
                <c:pt idx="21">
                  <c:v>3.7</c:v>
                </c:pt>
                <c:pt idx="22">
                  <c:v>3.65</c:v>
                </c:pt>
                <c:pt idx="23">
                  <c:v>3.6339285000000001</c:v>
                </c:pt>
                <c:pt idx="24">
                  <c:v>3.6</c:v>
                </c:pt>
                <c:pt idx="25">
                  <c:v>3.55</c:v>
                </c:pt>
                <c:pt idx="26">
                  <c:v>3.5066158999999999</c:v>
                </c:pt>
                <c:pt idx="27">
                  <c:v>3.5</c:v>
                </c:pt>
                <c:pt idx="28">
                  <c:v>3.45</c:v>
                </c:pt>
                <c:pt idx="29">
                  <c:v>3.4</c:v>
                </c:pt>
                <c:pt idx="30">
                  <c:v>3.3856107999999998</c:v>
                </c:pt>
                <c:pt idx="31">
                  <c:v>3.35</c:v>
                </c:pt>
                <c:pt idx="32">
                  <c:v>3.3</c:v>
                </c:pt>
                <c:pt idx="33">
                  <c:v>3.2699902000000001</c:v>
                </c:pt>
                <c:pt idx="34">
                  <c:v>3.25</c:v>
                </c:pt>
                <c:pt idx="35">
                  <c:v>3.2</c:v>
                </c:pt>
                <c:pt idx="36">
                  <c:v>3.159106</c:v>
                </c:pt>
                <c:pt idx="37">
                  <c:v>3.15</c:v>
                </c:pt>
                <c:pt idx="38">
                  <c:v>3.1</c:v>
                </c:pt>
                <c:pt idx="39">
                  <c:v>3.0525883999999999</c:v>
                </c:pt>
                <c:pt idx="40">
                  <c:v>3.05</c:v>
                </c:pt>
                <c:pt idx="41">
                  <c:v>3</c:v>
                </c:pt>
                <c:pt idx="42">
                  <c:v>2.9500682999999999</c:v>
                </c:pt>
                <c:pt idx="43">
                  <c:v>2.95</c:v>
                </c:pt>
                <c:pt idx="44">
                  <c:v>2.9</c:v>
                </c:pt>
                <c:pt idx="45">
                  <c:v>2.8511774999999999</c:v>
                </c:pt>
                <c:pt idx="46">
                  <c:v>2.85</c:v>
                </c:pt>
                <c:pt idx="47">
                  <c:v>2.8</c:v>
                </c:pt>
                <c:pt idx="48">
                  <c:v>2.7555483999999999</c:v>
                </c:pt>
                <c:pt idx="49">
                  <c:v>2.75</c:v>
                </c:pt>
                <c:pt idx="50">
                  <c:v>2.7</c:v>
                </c:pt>
                <c:pt idx="51">
                  <c:v>2.6628145000000001</c:v>
                </c:pt>
                <c:pt idx="52">
                  <c:v>2.65</c:v>
                </c:pt>
                <c:pt idx="53">
                  <c:v>2.6</c:v>
                </c:pt>
                <c:pt idx="54">
                  <c:v>2.5726098999999998</c:v>
                </c:pt>
                <c:pt idx="55">
                  <c:v>2.5499999999999998</c:v>
                </c:pt>
                <c:pt idx="56">
                  <c:v>2.5</c:v>
                </c:pt>
                <c:pt idx="57">
                  <c:v>2.4845698999999999</c:v>
                </c:pt>
                <c:pt idx="58">
                  <c:v>2.4500000000000002</c:v>
                </c:pt>
                <c:pt idx="59">
                  <c:v>2.4</c:v>
                </c:pt>
                <c:pt idx="60">
                  <c:v>2.3983308000000001</c:v>
                </c:pt>
                <c:pt idx="61">
                  <c:v>2.35</c:v>
                </c:pt>
                <c:pt idx="62">
                  <c:v>2.3144421999999998</c:v>
                </c:pt>
                <c:pt idx="63">
                  <c:v>2.2999999999999998</c:v>
                </c:pt>
                <c:pt idx="64">
                  <c:v>2.25</c:v>
                </c:pt>
                <c:pt idx="65">
                  <c:v>2.2319100999999999</c:v>
                </c:pt>
                <c:pt idx="66">
                  <c:v>2.2000000000000002</c:v>
                </c:pt>
                <c:pt idx="67">
                  <c:v>2.1502848999999999</c:v>
                </c:pt>
                <c:pt idx="68">
                  <c:v>2.15</c:v>
                </c:pt>
                <c:pt idx="69">
                  <c:v>2.1</c:v>
                </c:pt>
                <c:pt idx="70">
                  <c:v>2.0706031</c:v>
                </c:pt>
                <c:pt idx="71">
                  <c:v>2.0499999999999998</c:v>
                </c:pt>
                <c:pt idx="72">
                  <c:v>2</c:v>
                </c:pt>
                <c:pt idx="73">
                  <c:v>1.9912570000000001</c:v>
                </c:pt>
                <c:pt idx="74">
                  <c:v>1.95</c:v>
                </c:pt>
                <c:pt idx="75">
                  <c:v>1.9128642</c:v>
                </c:pt>
                <c:pt idx="76">
                  <c:v>1.9</c:v>
                </c:pt>
                <c:pt idx="77">
                  <c:v>1.85</c:v>
                </c:pt>
                <c:pt idx="78">
                  <c:v>1.8349301</c:v>
                </c:pt>
                <c:pt idx="79">
                  <c:v>1.8</c:v>
                </c:pt>
                <c:pt idx="80">
                  <c:v>1.7569874999999999</c:v>
                </c:pt>
                <c:pt idx="81">
                  <c:v>1.75</c:v>
                </c:pt>
                <c:pt idx="82">
                  <c:v>1.7</c:v>
                </c:pt>
                <c:pt idx="83">
                  <c:v>1.6795203000000001</c:v>
                </c:pt>
                <c:pt idx="84">
                  <c:v>1.65</c:v>
                </c:pt>
                <c:pt idx="85">
                  <c:v>1.6009755000000001</c:v>
                </c:pt>
                <c:pt idx="86">
                  <c:v>1.6</c:v>
                </c:pt>
                <c:pt idx="87">
                  <c:v>1.55</c:v>
                </c:pt>
                <c:pt idx="88">
                  <c:v>1.5229017</c:v>
                </c:pt>
                <c:pt idx="89">
                  <c:v>1.5</c:v>
                </c:pt>
                <c:pt idx="90">
                  <c:v>1.45</c:v>
                </c:pt>
                <c:pt idx="91">
                  <c:v>1.4430178</c:v>
                </c:pt>
                <c:pt idx="92">
                  <c:v>1.4</c:v>
                </c:pt>
                <c:pt idx="93">
                  <c:v>1.3622018</c:v>
                </c:pt>
                <c:pt idx="94">
                  <c:v>1.35</c:v>
                </c:pt>
                <c:pt idx="95">
                  <c:v>1.3</c:v>
                </c:pt>
                <c:pt idx="96">
                  <c:v>1.2795098</c:v>
                </c:pt>
                <c:pt idx="97">
                  <c:v>1.25</c:v>
                </c:pt>
                <c:pt idx="98">
                  <c:v>1.2</c:v>
                </c:pt>
                <c:pt idx="99">
                  <c:v>1.1936427000000001</c:v>
                </c:pt>
                <c:pt idx="100">
                  <c:v>1.1499999999999999</c:v>
                </c:pt>
                <c:pt idx="101">
                  <c:v>1.1045225000000001</c:v>
                </c:pt>
                <c:pt idx="102">
                  <c:v>1.1000000000000001</c:v>
                </c:pt>
                <c:pt idx="103">
                  <c:v>1.05</c:v>
                </c:pt>
                <c:pt idx="104">
                  <c:v>1.0110816</c:v>
                </c:pt>
                <c:pt idx="105">
                  <c:v>1</c:v>
                </c:pt>
              </c:numCache>
            </c:numRef>
          </c:yVal>
          <c:smooth val="0"/>
        </c:ser>
        <c:dLbls>
          <c:showLegendKey val="0"/>
          <c:showVal val="0"/>
          <c:showCatName val="0"/>
          <c:showSerName val="0"/>
          <c:showPercent val="0"/>
          <c:showBubbleSize val="0"/>
        </c:dLbls>
        <c:axId val="352231320"/>
        <c:axId val="352231712"/>
      </c:scatterChart>
      <c:valAx>
        <c:axId val="352231320"/>
        <c:scaling>
          <c:orientation val="maxMin"/>
          <c:max val="300"/>
        </c:scaling>
        <c:delete val="0"/>
        <c:axPos val="b"/>
        <c:majorGridlines>
          <c:spPr>
            <a:ln w="3175" cap="flat" cmpd="sng" algn="ctr">
              <a:solidFill>
                <a:schemeClr val="bg1">
                  <a:lumMod val="75000"/>
                </a:schemeClr>
              </a:solidFill>
              <a:prstDash val="dash"/>
              <a:round/>
            </a:ln>
            <a:effectLst/>
          </c:spPr>
        </c:majorGridlines>
        <c:title>
          <c:tx>
            <c:rich>
              <a:bodyPr rot="0" spcFirstLastPara="1" vertOverflow="ellipsis" vert="horz" wrap="square" anchor="ctr" anchorCtr="1"/>
              <a:lstStyle/>
              <a:p>
                <a:pPr>
                  <a:defRPr sz="800" b="0"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en-GB">
                    <a:solidFill>
                      <a:srgbClr val="0000FF"/>
                    </a:solidFill>
                  </a:rPr>
                  <a:t>M (kg)</a:t>
                </a:r>
              </a:p>
            </c:rich>
          </c:tx>
          <c:layout>
            <c:manualLayout>
              <c:xMode val="edge"/>
              <c:yMode val="edge"/>
              <c:x val="0.35770456531291511"/>
              <c:y val="0.9203522346749633"/>
            </c:manualLayout>
          </c:layout>
          <c:overlay val="0"/>
          <c:spPr>
            <a:noFill/>
            <a:ln>
              <a:noFill/>
            </a:ln>
            <a:effectLst/>
          </c:spPr>
          <c:txPr>
            <a:bodyPr rot="0" spcFirstLastPara="1" vertOverflow="ellipsis" vert="horz" wrap="square" anchor="ctr" anchorCtr="1"/>
            <a:lstStyle/>
            <a:p>
              <a:pPr>
                <a:defRPr sz="8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title>
        <c:numFmt formatCode="General" sourceLinked="1"/>
        <c:majorTickMark val="out"/>
        <c:minorTickMark val="in"/>
        <c:tickLblPos val="nextTo"/>
        <c:spPr>
          <a:noFill/>
          <a:ln w="9525" cap="flat" cmpd="sng" algn="ctr">
            <a:solidFill>
              <a:schemeClr val="tx1"/>
            </a:solidFill>
            <a:round/>
          </a:ln>
          <a:effectLst/>
        </c:spPr>
        <c:txPr>
          <a:bodyPr rot="-60000000" spcFirstLastPara="1" vertOverflow="ellipsis" vert="horz" wrap="square" anchor="ctr" anchorCtr="1"/>
          <a:lstStyle/>
          <a:p>
            <a:pPr>
              <a:defRPr sz="8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352231712"/>
        <c:crosses val="autoZero"/>
        <c:crossBetween val="midCat"/>
        <c:majorUnit val="50"/>
      </c:valAx>
      <c:valAx>
        <c:axId val="352231712"/>
        <c:scaling>
          <c:orientation val="minMax"/>
          <c:max val="4.5"/>
          <c:min val="1"/>
        </c:scaling>
        <c:delete val="0"/>
        <c:axPos val="r"/>
        <c:majorGridlines>
          <c:spPr>
            <a:ln w="3175" cap="flat" cmpd="sng" algn="ctr">
              <a:solidFill>
                <a:schemeClr val="bg1">
                  <a:lumMod val="75000"/>
                </a:schemeClr>
              </a:solidFill>
              <a:prstDash val="dash"/>
              <a:round/>
            </a:ln>
            <a:effectLst/>
          </c:spPr>
        </c:majorGridlines>
        <c:title>
          <c:tx>
            <c:rich>
              <a:bodyPr rot="0" spcFirstLastPara="1" vertOverflow="ellipsis" wrap="square" anchor="ctr" anchorCtr="1"/>
              <a:lstStyle/>
              <a:p>
                <a:pPr>
                  <a:defRPr sz="800" b="0"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en-GB">
                    <a:solidFill>
                      <a:srgbClr val="0000FF"/>
                    </a:solidFill>
                  </a:rPr>
                  <a:t>R(m)</a:t>
                </a:r>
              </a:p>
            </c:rich>
          </c:tx>
          <c:layout>
            <c:manualLayout>
              <c:xMode val="edge"/>
              <c:yMode val="edge"/>
              <c:x val="0.84753046824887746"/>
              <c:y val="0.16087134393640179"/>
            </c:manualLayout>
          </c:layout>
          <c:overlay val="0"/>
          <c:spPr>
            <a:noFill/>
            <a:ln>
              <a:noFill/>
            </a:ln>
            <a:effectLst/>
          </c:spPr>
          <c:txPr>
            <a:bodyPr rot="0" spcFirstLastPara="1" vertOverflow="ellipsis" wrap="square" anchor="ctr" anchorCtr="1"/>
            <a:lstStyle/>
            <a:p>
              <a:pPr>
                <a:defRPr sz="8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title>
        <c:numFmt formatCode="General" sourceLinked="1"/>
        <c:majorTickMark val="out"/>
        <c:minorTickMark val="in"/>
        <c:tickLblPos val="nextTo"/>
        <c:spPr>
          <a:noFill/>
          <a:ln w="9525" cap="flat" cmpd="sng" algn="ctr">
            <a:solidFill>
              <a:schemeClr val="tx1"/>
            </a:solidFill>
            <a:round/>
          </a:ln>
          <a:effectLst/>
        </c:spPr>
        <c:txPr>
          <a:bodyPr rot="-60000000" spcFirstLastPara="1" vertOverflow="ellipsis" vert="horz" wrap="square" anchor="ctr" anchorCtr="1"/>
          <a:lstStyle/>
          <a:p>
            <a:pPr>
              <a:defRPr sz="8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352231320"/>
        <c:crosses val="autoZero"/>
        <c:crossBetween val="midCat"/>
        <c:majorUnit val="0.5"/>
      </c:valAx>
      <c:spPr>
        <a:noFill/>
        <a:ln w="6350">
          <a:solidFill>
            <a:schemeClr val="tx1"/>
          </a:solidFill>
        </a:ln>
        <a:effectLst/>
      </c:spPr>
    </c:plotArea>
    <c:plotVisOnly val="1"/>
    <c:dispBlanksAs val="gap"/>
    <c:showDLblsOverMax val="0"/>
  </c:chart>
  <c:spPr>
    <a:solidFill>
      <a:schemeClr val="bg1"/>
    </a:solidFill>
    <a:ln w="9525" cap="flat" cmpd="sng" algn="ctr">
      <a:noFill/>
      <a:round/>
    </a:ln>
    <a:effectLst/>
  </c:spPr>
  <c:txPr>
    <a:bodyPr/>
    <a:lstStyle/>
    <a:p>
      <a:pPr>
        <a:defRPr sz="800">
          <a:solidFill>
            <a:sysClr val="windowText" lastClr="000000"/>
          </a:solidFill>
          <a:latin typeface="Arial" panose="020B0604020202020204" pitchFamily="34" charset="0"/>
          <a:cs typeface="Arial" panose="020B0604020202020204" pitchFamily="34" charset="0"/>
        </a:defRPr>
      </a:pPr>
      <a:endParaRPr lang="en-US"/>
    </a:p>
  </c:txPr>
  <c:externalData r:id="rId3">
    <c:autoUpdate val="0"/>
  </c:externalData>
  <c:userShapes r:id="rId4"/>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000" b="1"/>
            </a:pPr>
            <a:r>
              <a:rPr lang="en-GB" sz="1000" b="1" i="1">
                <a:latin typeface="Arial" panose="020B0604020202020204" pitchFamily="34" charset="0"/>
                <a:cs typeface="Arial" panose="020B0604020202020204" pitchFamily="34" charset="0"/>
              </a:rPr>
              <a:t>f</a:t>
            </a:r>
            <a:r>
              <a:rPr lang="en-GB" sz="1000" b="1" i="1" baseline="-25000">
                <a:latin typeface="Arial" panose="020B0604020202020204" pitchFamily="34" charset="0"/>
                <a:cs typeface="Arial" panose="020B0604020202020204" pitchFamily="34" charset="0"/>
              </a:rPr>
              <a:t>ck</a:t>
            </a:r>
            <a:r>
              <a:rPr lang="en-GB" sz="1000" b="1" baseline="-25000">
                <a:latin typeface="Arial" panose="020B0604020202020204" pitchFamily="34" charset="0"/>
                <a:cs typeface="Arial" panose="020B0604020202020204" pitchFamily="34" charset="0"/>
              </a:rPr>
              <a:t> </a:t>
            </a:r>
            <a:r>
              <a:rPr lang="en-GB" sz="1000" b="1">
                <a:latin typeface="Arial" panose="020B0604020202020204" pitchFamily="34" charset="0"/>
                <a:cs typeface="Arial" panose="020B0604020202020204" pitchFamily="34" charset="0"/>
              </a:rPr>
              <a:t>= 30MPa</a:t>
            </a:r>
          </a:p>
        </c:rich>
      </c:tx>
      <c:layout>
        <c:manualLayout>
          <c:xMode val="edge"/>
          <c:yMode val="edge"/>
          <c:x val="0.34570348431216741"/>
          <c:y val="0"/>
        </c:manualLayout>
      </c:layout>
      <c:overlay val="0"/>
    </c:title>
    <c:autoTitleDeleted val="0"/>
    <c:plotArea>
      <c:layout>
        <c:manualLayout>
          <c:layoutTarget val="inner"/>
          <c:xMode val="edge"/>
          <c:yMode val="edge"/>
          <c:x val="0.22824580413686824"/>
          <c:y val="3.6392443675034879E-2"/>
          <c:w val="0.6840477738447831"/>
          <c:h val="0.72743280507658059"/>
        </c:manualLayout>
      </c:layout>
      <c:scatterChart>
        <c:scatterStyle val="lineMarker"/>
        <c:varyColors val="0"/>
        <c:ser>
          <c:idx val="0"/>
          <c:order val="0"/>
          <c:spPr>
            <a:ln w="28575">
              <a:noFill/>
            </a:ln>
          </c:spPr>
          <c:marker>
            <c:symbol val="square"/>
            <c:size val="4"/>
            <c:spPr>
              <a:solidFill>
                <a:schemeClr val="tx1"/>
              </a:solidFill>
              <a:ln>
                <a:solidFill>
                  <a:schemeClr val="tx1"/>
                </a:solidFill>
              </a:ln>
            </c:spPr>
          </c:marker>
          <c:xVal>
            <c:numRef>
              <c:f>Sheet1!$Q$2:$Q$31</c:f>
              <c:numCache>
                <c:formatCode>General</c:formatCode>
                <c:ptCount val="30"/>
                <c:pt idx="0">
                  <c:v>5</c:v>
                </c:pt>
                <c:pt idx="1">
                  <c:v>10</c:v>
                </c:pt>
                <c:pt idx="2">
                  <c:v>12</c:v>
                </c:pt>
                <c:pt idx="3">
                  <c:v>4.5</c:v>
                </c:pt>
                <c:pt idx="4">
                  <c:v>2.5</c:v>
                </c:pt>
                <c:pt idx="5">
                  <c:v>50</c:v>
                </c:pt>
                <c:pt idx="6">
                  <c:v>7</c:v>
                </c:pt>
                <c:pt idx="7">
                  <c:v>4</c:v>
                </c:pt>
                <c:pt idx="8">
                  <c:v>65</c:v>
                </c:pt>
                <c:pt idx="9">
                  <c:v>40</c:v>
                </c:pt>
                <c:pt idx="10">
                  <c:v>26</c:v>
                </c:pt>
                <c:pt idx="11">
                  <c:v>1.5</c:v>
                </c:pt>
                <c:pt idx="12">
                  <c:v>20</c:v>
                </c:pt>
                <c:pt idx="13">
                  <c:v>24</c:v>
                </c:pt>
                <c:pt idx="14">
                  <c:v>6</c:v>
                </c:pt>
                <c:pt idx="15">
                  <c:v>80</c:v>
                </c:pt>
                <c:pt idx="16">
                  <c:v>18</c:v>
                </c:pt>
                <c:pt idx="17">
                  <c:v>2</c:v>
                </c:pt>
                <c:pt idx="18">
                  <c:v>60</c:v>
                </c:pt>
                <c:pt idx="19">
                  <c:v>22</c:v>
                </c:pt>
                <c:pt idx="20">
                  <c:v>1</c:v>
                </c:pt>
                <c:pt idx="21">
                  <c:v>80</c:v>
                </c:pt>
                <c:pt idx="22">
                  <c:v>3</c:v>
                </c:pt>
                <c:pt idx="23">
                  <c:v>50</c:v>
                </c:pt>
                <c:pt idx="24">
                  <c:v>65</c:v>
                </c:pt>
                <c:pt idx="25">
                  <c:v>2</c:v>
                </c:pt>
                <c:pt idx="26">
                  <c:v>6.5</c:v>
                </c:pt>
                <c:pt idx="27">
                  <c:v>7.5</c:v>
                </c:pt>
                <c:pt idx="28">
                  <c:v>38</c:v>
                </c:pt>
                <c:pt idx="29">
                  <c:v>45</c:v>
                </c:pt>
              </c:numCache>
            </c:numRef>
          </c:xVal>
          <c:yVal>
            <c:numRef>
              <c:f>Sheet1!$X$2:$X$31</c:f>
              <c:numCache>
                <c:formatCode>General</c:formatCode>
                <c:ptCount val="30"/>
                <c:pt idx="0">
                  <c:v>5.8055572040811461</c:v>
                </c:pt>
                <c:pt idx="1">
                  <c:v>19.658751183236415</c:v>
                </c:pt>
                <c:pt idx="2">
                  <c:v>13.752244719217044</c:v>
                </c:pt>
                <c:pt idx="3">
                  <c:v>9.0465445827198891</c:v>
                </c:pt>
                <c:pt idx="4">
                  <c:v>0.78639818254902683</c:v>
                </c:pt>
                <c:pt idx="5">
                  <c:v>42</c:v>
                </c:pt>
                <c:pt idx="6">
                  <c:v>7.6958652094973132</c:v>
                </c:pt>
                <c:pt idx="7">
                  <c:v>3.0922069853509093</c:v>
                </c:pt>
                <c:pt idx="8">
                  <c:v>67.349903145390442</c:v>
                </c:pt>
                <c:pt idx="9">
                  <c:v>36.70891583159505</c:v>
                </c:pt>
                <c:pt idx="10">
                  <c:v>34.540949007411676</c:v>
                </c:pt>
                <c:pt idx="11">
                  <c:v>0.42912715727470757</c:v>
                </c:pt>
                <c:pt idx="12">
                  <c:v>26.098569453492292</c:v>
                </c:pt>
                <c:pt idx="13">
                  <c:v>31.689955981094993</c:v>
                </c:pt>
                <c:pt idx="14">
                  <c:v>11.951078414786185</c:v>
                </c:pt>
                <c:pt idx="15">
                  <c:v>78.870705744381297</c:v>
                </c:pt>
                <c:pt idx="16">
                  <c:v>18.113772173353482</c:v>
                </c:pt>
                <c:pt idx="17">
                  <c:v>2.5291990941742011</c:v>
                </c:pt>
                <c:pt idx="18">
                  <c:v>66.478551082232201</c:v>
                </c:pt>
                <c:pt idx="19">
                  <c:v>19.799683315815376</c:v>
                </c:pt>
                <c:pt idx="20">
                  <c:v>0.37438875039972747</c:v>
                </c:pt>
                <c:pt idx="21">
                  <c:v>70.095939509981903</c:v>
                </c:pt>
                <c:pt idx="22">
                  <c:v>3.2941596839744154</c:v>
                </c:pt>
                <c:pt idx="23">
                  <c:v>44.670286827295826</c:v>
                </c:pt>
                <c:pt idx="24">
                  <c:v>74.53373800629285</c:v>
                </c:pt>
                <c:pt idx="25">
                  <c:v>0.880734661861584</c:v>
                </c:pt>
                <c:pt idx="26">
                  <c:v>8.1670073160530379</c:v>
                </c:pt>
                <c:pt idx="27">
                  <c:v>12.189683475214704</c:v>
                </c:pt>
                <c:pt idx="28">
                  <c:v>26.842052519270954</c:v>
                </c:pt>
                <c:pt idx="29">
                  <c:v>35.301520242067504</c:v>
                </c:pt>
              </c:numCache>
            </c:numRef>
          </c:yVal>
          <c:smooth val="0"/>
        </c:ser>
        <c:ser>
          <c:idx val="1"/>
          <c:order val="1"/>
          <c:spPr>
            <a:ln w="15875">
              <a:solidFill>
                <a:srgbClr val="0000FF"/>
              </a:solidFill>
            </a:ln>
          </c:spPr>
          <c:marker>
            <c:symbol val="none"/>
          </c:marker>
          <c:trendline>
            <c:trendlineType val="linear"/>
            <c:dispRSqr val="0"/>
            <c:dispEq val="0"/>
          </c:trendline>
          <c:xVal>
            <c:numRef>
              <c:f>Sheet2!$H$5:$H$10</c:f>
              <c:numCache>
                <c:formatCode>General</c:formatCode>
                <c:ptCount val="6"/>
                <c:pt idx="0">
                  <c:v>0</c:v>
                </c:pt>
                <c:pt idx="1">
                  <c:v>20</c:v>
                </c:pt>
                <c:pt idx="2">
                  <c:v>40</c:v>
                </c:pt>
                <c:pt idx="3">
                  <c:v>60</c:v>
                </c:pt>
                <c:pt idx="4">
                  <c:v>80</c:v>
                </c:pt>
                <c:pt idx="5">
                  <c:v>100</c:v>
                </c:pt>
              </c:numCache>
            </c:numRef>
          </c:xVal>
          <c:yVal>
            <c:numRef>
              <c:f>Sheet2!$K$5:$K$10</c:f>
              <c:numCache>
                <c:formatCode>General</c:formatCode>
                <c:ptCount val="6"/>
                <c:pt idx="0">
                  <c:v>0</c:v>
                </c:pt>
                <c:pt idx="1">
                  <c:v>16</c:v>
                </c:pt>
                <c:pt idx="2">
                  <c:v>32</c:v>
                </c:pt>
                <c:pt idx="3">
                  <c:v>48</c:v>
                </c:pt>
                <c:pt idx="4">
                  <c:v>64</c:v>
                </c:pt>
                <c:pt idx="5">
                  <c:v>80</c:v>
                </c:pt>
              </c:numCache>
            </c:numRef>
          </c:yVal>
          <c:smooth val="0"/>
        </c:ser>
        <c:ser>
          <c:idx val="2"/>
          <c:order val="2"/>
          <c:spPr>
            <a:ln w="15875">
              <a:solidFill>
                <a:srgbClr val="FF0000"/>
              </a:solidFill>
              <a:prstDash val="sysDash"/>
            </a:ln>
          </c:spPr>
          <c:marker>
            <c:symbol val="none"/>
          </c:marker>
          <c:xVal>
            <c:numRef>
              <c:f>Sheet2!$H$5:$H$9</c:f>
              <c:numCache>
                <c:formatCode>General</c:formatCode>
                <c:ptCount val="5"/>
                <c:pt idx="0">
                  <c:v>0</c:v>
                </c:pt>
                <c:pt idx="1">
                  <c:v>20</c:v>
                </c:pt>
                <c:pt idx="2">
                  <c:v>40</c:v>
                </c:pt>
                <c:pt idx="3">
                  <c:v>60</c:v>
                </c:pt>
                <c:pt idx="4">
                  <c:v>80</c:v>
                </c:pt>
              </c:numCache>
            </c:numRef>
          </c:xVal>
          <c:yVal>
            <c:numRef>
              <c:f>Sheet2!$N$5:$N$9</c:f>
              <c:numCache>
                <c:formatCode>General</c:formatCode>
                <c:ptCount val="5"/>
                <c:pt idx="0">
                  <c:v>0</c:v>
                </c:pt>
                <c:pt idx="1">
                  <c:v>28</c:v>
                </c:pt>
                <c:pt idx="2">
                  <c:v>56</c:v>
                </c:pt>
                <c:pt idx="3">
                  <c:v>84</c:v>
                </c:pt>
                <c:pt idx="4">
                  <c:v>112</c:v>
                </c:pt>
              </c:numCache>
            </c:numRef>
          </c:yVal>
          <c:smooth val="0"/>
        </c:ser>
        <c:dLbls>
          <c:showLegendKey val="0"/>
          <c:showVal val="0"/>
          <c:showCatName val="0"/>
          <c:showSerName val="0"/>
          <c:showPercent val="0"/>
          <c:showBubbleSize val="0"/>
        </c:dLbls>
        <c:axId val="354756016"/>
        <c:axId val="354756408"/>
      </c:scatterChart>
      <c:valAx>
        <c:axId val="354756016"/>
        <c:scaling>
          <c:orientation val="minMax"/>
          <c:max val="100"/>
        </c:scaling>
        <c:delete val="0"/>
        <c:axPos val="b"/>
        <c:title>
          <c:tx>
            <c:rich>
              <a:bodyPr/>
              <a:lstStyle/>
              <a:p>
                <a:pPr>
                  <a:defRPr>
                    <a:solidFill>
                      <a:srgbClr val="0000FF"/>
                    </a:solidFill>
                  </a:defRPr>
                </a:pPr>
                <a:r>
                  <a:rPr lang="el-GR">
                    <a:solidFill>
                      <a:srgbClr val="0000FF"/>
                    </a:solidFill>
                  </a:rPr>
                  <a:t>η</a:t>
                </a:r>
                <a:r>
                  <a:rPr lang="en-GB" baseline="-25000">
                    <a:solidFill>
                      <a:srgbClr val="0000FF"/>
                    </a:solidFill>
                  </a:rPr>
                  <a:t>a</a:t>
                </a:r>
                <a:endParaRPr lang="el-GR">
                  <a:solidFill>
                    <a:srgbClr val="0000FF"/>
                  </a:solidFill>
                </a:endParaRPr>
              </a:p>
            </c:rich>
          </c:tx>
          <c:layout>
            <c:manualLayout>
              <c:xMode val="edge"/>
              <c:yMode val="edge"/>
              <c:x val="0.64784993618916897"/>
              <c:y val="0.87763684084943927"/>
            </c:manualLayout>
          </c:layout>
          <c:overlay val="0"/>
        </c:title>
        <c:numFmt formatCode="General" sourceLinked="1"/>
        <c:majorTickMark val="out"/>
        <c:minorTickMark val="none"/>
        <c:tickLblPos val="nextTo"/>
        <c:spPr>
          <a:ln>
            <a:solidFill>
              <a:schemeClr val="tx1"/>
            </a:solidFill>
          </a:ln>
        </c:spPr>
        <c:crossAx val="354756408"/>
        <c:crosses val="autoZero"/>
        <c:crossBetween val="midCat"/>
        <c:majorUnit val="20"/>
      </c:valAx>
      <c:valAx>
        <c:axId val="354756408"/>
        <c:scaling>
          <c:orientation val="minMax"/>
          <c:max val="120"/>
          <c:min val="0"/>
        </c:scaling>
        <c:delete val="0"/>
        <c:axPos val="l"/>
        <c:title>
          <c:tx>
            <c:rich>
              <a:bodyPr rot="0" vert="horz"/>
              <a:lstStyle/>
              <a:p>
                <a:pPr>
                  <a:defRPr/>
                </a:pPr>
                <a:r>
                  <a:rPr lang="el-GR">
                    <a:solidFill>
                      <a:srgbClr val="0000FF"/>
                    </a:solidFill>
                  </a:rPr>
                  <a:t>η</a:t>
                </a:r>
                <a:r>
                  <a:rPr lang="en-GB" baseline="-25000">
                    <a:solidFill>
                      <a:srgbClr val="0000FF"/>
                    </a:solidFill>
                  </a:rPr>
                  <a:t>p</a:t>
                </a:r>
                <a:endParaRPr lang="el-GR">
                  <a:solidFill>
                    <a:srgbClr val="0000FF"/>
                  </a:solidFill>
                </a:endParaRPr>
              </a:p>
            </c:rich>
          </c:tx>
          <c:layout>
            <c:manualLayout>
              <c:xMode val="edge"/>
              <c:yMode val="edge"/>
              <c:x val="1.4033566905054299E-3"/>
              <c:y val="0.14873713513083592"/>
            </c:manualLayout>
          </c:layout>
          <c:overlay val="0"/>
        </c:title>
        <c:numFmt formatCode="General" sourceLinked="1"/>
        <c:majorTickMark val="out"/>
        <c:minorTickMark val="none"/>
        <c:tickLblPos val="nextTo"/>
        <c:spPr>
          <a:ln>
            <a:solidFill>
              <a:schemeClr val="tx1"/>
            </a:solidFill>
          </a:ln>
        </c:spPr>
        <c:crossAx val="354756016"/>
        <c:crosses val="autoZero"/>
        <c:crossBetween val="midCat"/>
        <c:majorUnit val="20"/>
      </c:valAx>
    </c:plotArea>
    <c:plotVisOnly val="1"/>
    <c:dispBlanksAs val="gap"/>
    <c:showDLblsOverMax val="0"/>
  </c:chart>
  <c:spPr>
    <a:ln>
      <a:noFill/>
    </a:ln>
  </c:spPr>
  <c:txPr>
    <a:bodyPr/>
    <a:lstStyle/>
    <a:p>
      <a:pPr>
        <a:defRPr sz="1000" b="0">
          <a:latin typeface="Arial" panose="020B0604020202020204" pitchFamily="34" charset="0"/>
          <a:cs typeface="Arial" panose="020B0604020202020204" pitchFamily="34" charset="0"/>
        </a:defRPr>
      </a:pPr>
      <a:endParaRPr lang="en-US"/>
    </a:p>
  </c:txPr>
  <c:externalData r:id="rId1">
    <c:autoUpdate val="0"/>
  </c:externalData>
  <c:userShapes r:id="rId2"/>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000" b="1"/>
            </a:pPr>
            <a:r>
              <a:rPr lang="en-GB" sz="1000" b="1" i="1">
                <a:latin typeface="Arial" panose="020B0604020202020204" pitchFamily="34" charset="0"/>
                <a:cs typeface="Arial" panose="020B0604020202020204" pitchFamily="34" charset="0"/>
              </a:rPr>
              <a:t>f</a:t>
            </a:r>
            <a:r>
              <a:rPr lang="en-GB" sz="1000" b="1" i="1" baseline="-25000">
                <a:latin typeface="Arial" panose="020B0604020202020204" pitchFamily="34" charset="0"/>
                <a:cs typeface="Arial" panose="020B0604020202020204" pitchFamily="34" charset="0"/>
              </a:rPr>
              <a:t>ck</a:t>
            </a:r>
            <a:r>
              <a:rPr lang="en-GB" sz="1000" b="1" baseline="-25000">
                <a:latin typeface="Arial" panose="020B0604020202020204" pitchFamily="34" charset="0"/>
                <a:cs typeface="Arial" panose="020B0604020202020204" pitchFamily="34" charset="0"/>
              </a:rPr>
              <a:t> </a:t>
            </a:r>
            <a:r>
              <a:rPr lang="en-GB" sz="1000" b="1">
                <a:latin typeface="Arial" panose="020B0604020202020204" pitchFamily="34" charset="0"/>
                <a:cs typeface="Arial" panose="020B0604020202020204" pitchFamily="34" charset="0"/>
              </a:rPr>
              <a:t>= 40MPa</a:t>
            </a:r>
          </a:p>
        </c:rich>
      </c:tx>
      <c:layout>
        <c:manualLayout>
          <c:xMode val="edge"/>
          <c:yMode val="edge"/>
          <c:x val="0.25396254573464278"/>
          <c:y val="0"/>
        </c:manualLayout>
      </c:layout>
      <c:overlay val="0"/>
    </c:title>
    <c:autoTitleDeleted val="0"/>
    <c:plotArea>
      <c:layout>
        <c:manualLayout>
          <c:layoutTarget val="inner"/>
          <c:xMode val="edge"/>
          <c:yMode val="edge"/>
          <c:x val="0.2115032846011497"/>
          <c:y val="3.6392443675034879E-2"/>
          <c:w val="0.70082186834514371"/>
          <c:h val="0.72743280507658059"/>
        </c:manualLayout>
      </c:layout>
      <c:scatterChart>
        <c:scatterStyle val="lineMarker"/>
        <c:varyColors val="0"/>
        <c:ser>
          <c:idx val="0"/>
          <c:order val="0"/>
          <c:spPr>
            <a:ln w="28575">
              <a:noFill/>
            </a:ln>
          </c:spPr>
          <c:marker>
            <c:symbol val="square"/>
            <c:size val="4"/>
            <c:spPr>
              <a:solidFill>
                <a:sysClr val="windowText" lastClr="000000"/>
              </a:solidFill>
              <a:ln>
                <a:solidFill>
                  <a:schemeClr val="tx1"/>
                </a:solidFill>
              </a:ln>
            </c:spPr>
          </c:marker>
          <c:xVal>
            <c:numRef>
              <c:f>Sheet1!$S$2:$S$31</c:f>
              <c:numCache>
                <c:formatCode>General</c:formatCode>
                <c:ptCount val="30"/>
                <c:pt idx="0">
                  <c:v>5</c:v>
                </c:pt>
                <c:pt idx="1">
                  <c:v>8</c:v>
                </c:pt>
                <c:pt idx="2">
                  <c:v>10</c:v>
                </c:pt>
                <c:pt idx="3">
                  <c:v>4</c:v>
                </c:pt>
                <c:pt idx="4">
                  <c:v>2</c:v>
                </c:pt>
                <c:pt idx="5">
                  <c:v>48</c:v>
                </c:pt>
                <c:pt idx="6">
                  <c:v>6</c:v>
                </c:pt>
                <c:pt idx="7">
                  <c:v>3</c:v>
                </c:pt>
                <c:pt idx="8">
                  <c:v>63</c:v>
                </c:pt>
                <c:pt idx="9">
                  <c:v>42</c:v>
                </c:pt>
                <c:pt idx="10">
                  <c:v>26</c:v>
                </c:pt>
                <c:pt idx="11">
                  <c:v>1.5</c:v>
                </c:pt>
                <c:pt idx="12">
                  <c:v>17</c:v>
                </c:pt>
                <c:pt idx="13">
                  <c:v>20</c:v>
                </c:pt>
                <c:pt idx="14">
                  <c:v>5</c:v>
                </c:pt>
                <c:pt idx="15">
                  <c:v>75</c:v>
                </c:pt>
                <c:pt idx="16">
                  <c:v>15</c:v>
                </c:pt>
                <c:pt idx="17">
                  <c:v>2</c:v>
                </c:pt>
                <c:pt idx="18">
                  <c:v>58</c:v>
                </c:pt>
                <c:pt idx="19">
                  <c:v>24</c:v>
                </c:pt>
                <c:pt idx="20">
                  <c:v>1</c:v>
                </c:pt>
                <c:pt idx="21">
                  <c:v>78</c:v>
                </c:pt>
                <c:pt idx="22">
                  <c:v>2.5</c:v>
                </c:pt>
                <c:pt idx="23">
                  <c:v>50</c:v>
                </c:pt>
                <c:pt idx="24">
                  <c:v>62</c:v>
                </c:pt>
                <c:pt idx="25">
                  <c:v>2</c:v>
                </c:pt>
                <c:pt idx="26">
                  <c:v>5</c:v>
                </c:pt>
                <c:pt idx="27">
                  <c:v>7</c:v>
                </c:pt>
                <c:pt idx="28">
                  <c:v>36</c:v>
                </c:pt>
                <c:pt idx="29">
                  <c:v>45</c:v>
                </c:pt>
              </c:numCache>
            </c:numRef>
          </c:xVal>
          <c:yVal>
            <c:numRef>
              <c:f>Sheet1!$X$2:$X$31</c:f>
              <c:numCache>
                <c:formatCode>General</c:formatCode>
                <c:ptCount val="30"/>
                <c:pt idx="0">
                  <c:v>5.2278058552152524</c:v>
                </c:pt>
                <c:pt idx="1">
                  <c:v>18.785038186492187</c:v>
                </c:pt>
                <c:pt idx="2">
                  <c:v>12.168908943324814</c:v>
                </c:pt>
                <c:pt idx="3">
                  <c:v>8.2919910231591878</c:v>
                </c:pt>
                <c:pt idx="4">
                  <c:v>0.74291707247015559</c:v>
                </c:pt>
                <c:pt idx="5">
                  <c:v>39</c:v>
                </c:pt>
                <c:pt idx="6">
                  <c:v>7.0904000706015866</c:v>
                </c:pt>
                <c:pt idx="7">
                  <c:v>2.6195899786916668</c:v>
                </c:pt>
                <c:pt idx="8">
                  <c:v>62.244786751666219</c:v>
                </c:pt>
                <c:pt idx="9">
                  <c:v>35.424236966335741</c:v>
                </c:pt>
                <c:pt idx="10">
                  <c:v>31.332394780389276</c:v>
                </c:pt>
                <c:pt idx="11">
                  <c:v>0.49027182429043509</c:v>
                </c:pt>
                <c:pt idx="12">
                  <c:v>22.817449904006608</c:v>
                </c:pt>
                <c:pt idx="13">
                  <c:v>28.253963266643254</c:v>
                </c:pt>
                <c:pt idx="14">
                  <c:v>9.8605372345056868</c:v>
                </c:pt>
                <c:pt idx="15">
                  <c:v>74.173974314493051</c:v>
                </c:pt>
                <c:pt idx="16">
                  <c:v>16.210698179945734</c:v>
                </c:pt>
                <c:pt idx="17">
                  <c:v>2.0459764574851911</c:v>
                </c:pt>
                <c:pt idx="18">
                  <c:v>59.065455428382997</c:v>
                </c:pt>
                <c:pt idx="19">
                  <c:v>16.854540469488128</c:v>
                </c:pt>
                <c:pt idx="20">
                  <c:v>0.38333717668014794</c:v>
                </c:pt>
                <c:pt idx="21">
                  <c:v>62.044393855885374</c:v>
                </c:pt>
                <c:pt idx="22">
                  <c:v>2.7836687399031259</c:v>
                </c:pt>
                <c:pt idx="23">
                  <c:v>40.801339073283678</c:v>
                </c:pt>
                <c:pt idx="24">
                  <c:v>67.855514759520062</c:v>
                </c:pt>
                <c:pt idx="25">
                  <c:v>0.88241887687822107</c:v>
                </c:pt>
                <c:pt idx="26">
                  <c:v>7.0586808028789356</c:v>
                </c:pt>
                <c:pt idx="27">
                  <c:v>11.157664394117468</c:v>
                </c:pt>
                <c:pt idx="28">
                  <c:v>24.393554890450098</c:v>
                </c:pt>
                <c:pt idx="29">
                  <c:v>31.338825903144667</c:v>
                </c:pt>
              </c:numCache>
            </c:numRef>
          </c:yVal>
          <c:smooth val="0"/>
        </c:ser>
        <c:ser>
          <c:idx val="1"/>
          <c:order val="1"/>
          <c:spPr>
            <a:ln w="15875">
              <a:solidFill>
                <a:srgbClr val="0000FF"/>
              </a:solidFill>
              <a:prstDash val="solid"/>
            </a:ln>
          </c:spPr>
          <c:marker>
            <c:symbol val="none"/>
          </c:marker>
          <c:xVal>
            <c:numRef>
              <c:f>Sheet2!$F$3:$F$8</c:f>
              <c:numCache>
                <c:formatCode>General</c:formatCode>
                <c:ptCount val="6"/>
                <c:pt idx="0">
                  <c:v>0</c:v>
                </c:pt>
                <c:pt idx="1">
                  <c:v>20</c:v>
                </c:pt>
                <c:pt idx="2">
                  <c:v>40</c:v>
                </c:pt>
                <c:pt idx="3">
                  <c:v>60</c:v>
                </c:pt>
                <c:pt idx="4">
                  <c:v>80</c:v>
                </c:pt>
                <c:pt idx="5">
                  <c:v>100</c:v>
                </c:pt>
              </c:numCache>
            </c:numRef>
          </c:xVal>
          <c:yVal>
            <c:numRef>
              <c:f>Sheet2!$I$3:$I$8</c:f>
              <c:numCache>
                <c:formatCode>General</c:formatCode>
                <c:ptCount val="6"/>
                <c:pt idx="0">
                  <c:v>0</c:v>
                </c:pt>
                <c:pt idx="1">
                  <c:v>16</c:v>
                </c:pt>
                <c:pt idx="2">
                  <c:v>32</c:v>
                </c:pt>
                <c:pt idx="3">
                  <c:v>48</c:v>
                </c:pt>
                <c:pt idx="4">
                  <c:v>64</c:v>
                </c:pt>
                <c:pt idx="5">
                  <c:v>80</c:v>
                </c:pt>
              </c:numCache>
            </c:numRef>
          </c:yVal>
          <c:smooth val="0"/>
        </c:ser>
        <c:ser>
          <c:idx val="2"/>
          <c:order val="2"/>
          <c:spPr>
            <a:ln w="15875">
              <a:solidFill>
                <a:srgbClr val="FF0000"/>
              </a:solidFill>
              <a:prstDash val="sysDash"/>
            </a:ln>
          </c:spPr>
          <c:marker>
            <c:symbol val="none"/>
          </c:marker>
          <c:xVal>
            <c:numRef>
              <c:f>Sheet2!$F$3:$F$7</c:f>
              <c:numCache>
                <c:formatCode>General</c:formatCode>
                <c:ptCount val="5"/>
                <c:pt idx="0">
                  <c:v>0</c:v>
                </c:pt>
                <c:pt idx="1">
                  <c:v>20</c:v>
                </c:pt>
                <c:pt idx="2">
                  <c:v>40</c:v>
                </c:pt>
                <c:pt idx="3">
                  <c:v>60</c:v>
                </c:pt>
                <c:pt idx="4">
                  <c:v>80</c:v>
                </c:pt>
              </c:numCache>
            </c:numRef>
          </c:xVal>
          <c:yVal>
            <c:numRef>
              <c:f>Sheet2!$L$3:$L$7</c:f>
              <c:numCache>
                <c:formatCode>General</c:formatCode>
                <c:ptCount val="5"/>
                <c:pt idx="0">
                  <c:v>0</c:v>
                </c:pt>
                <c:pt idx="1">
                  <c:v>28</c:v>
                </c:pt>
                <c:pt idx="2">
                  <c:v>56</c:v>
                </c:pt>
                <c:pt idx="3">
                  <c:v>84</c:v>
                </c:pt>
                <c:pt idx="4">
                  <c:v>112</c:v>
                </c:pt>
              </c:numCache>
            </c:numRef>
          </c:yVal>
          <c:smooth val="0"/>
        </c:ser>
        <c:dLbls>
          <c:showLegendKey val="0"/>
          <c:showVal val="0"/>
          <c:showCatName val="0"/>
          <c:showSerName val="0"/>
          <c:showPercent val="0"/>
          <c:showBubbleSize val="0"/>
        </c:dLbls>
        <c:axId val="354757192"/>
        <c:axId val="354757584"/>
      </c:scatterChart>
      <c:valAx>
        <c:axId val="354757192"/>
        <c:scaling>
          <c:orientation val="minMax"/>
          <c:max val="100"/>
        </c:scaling>
        <c:delete val="0"/>
        <c:axPos val="b"/>
        <c:title>
          <c:tx>
            <c:rich>
              <a:bodyPr/>
              <a:lstStyle/>
              <a:p>
                <a:pPr>
                  <a:defRPr/>
                </a:pPr>
                <a:r>
                  <a:rPr lang="el-GR" sz="1000" b="0" i="0" baseline="0">
                    <a:solidFill>
                      <a:srgbClr val="0000FF"/>
                    </a:solidFill>
                    <a:effectLst/>
                  </a:rPr>
                  <a:t>η</a:t>
                </a:r>
                <a:r>
                  <a:rPr lang="en-GB" sz="1000" b="0" i="0" baseline="-25000">
                    <a:solidFill>
                      <a:srgbClr val="0000FF"/>
                    </a:solidFill>
                    <a:effectLst/>
                  </a:rPr>
                  <a:t>a</a:t>
                </a:r>
                <a:endParaRPr lang="en-GB" sz="1000">
                  <a:solidFill>
                    <a:srgbClr val="0000FF"/>
                  </a:solidFill>
                  <a:effectLst/>
                </a:endParaRPr>
              </a:p>
            </c:rich>
          </c:tx>
          <c:layout>
            <c:manualLayout>
              <c:xMode val="edge"/>
              <c:yMode val="edge"/>
              <c:x val="0.62942807625649921"/>
              <c:y val="0.877637299771167"/>
            </c:manualLayout>
          </c:layout>
          <c:overlay val="0"/>
        </c:title>
        <c:numFmt formatCode="General" sourceLinked="1"/>
        <c:majorTickMark val="out"/>
        <c:minorTickMark val="none"/>
        <c:tickLblPos val="nextTo"/>
        <c:spPr>
          <a:ln>
            <a:solidFill>
              <a:schemeClr val="tx1"/>
            </a:solidFill>
          </a:ln>
        </c:spPr>
        <c:crossAx val="354757584"/>
        <c:crosses val="autoZero"/>
        <c:crossBetween val="midCat"/>
        <c:majorUnit val="20"/>
      </c:valAx>
      <c:valAx>
        <c:axId val="354757584"/>
        <c:scaling>
          <c:orientation val="minMax"/>
          <c:max val="100"/>
          <c:min val="0"/>
        </c:scaling>
        <c:delete val="0"/>
        <c:axPos val="l"/>
        <c:title>
          <c:tx>
            <c:rich>
              <a:bodyPr rot="0" vert="horz"/>
              <a:lstStyle/>
              <a:p>
                <a:pPr marL="0" marR="0" indent="0" algn="ctr" defTabSz="914400" rtl="0" eaLnBrk="1" fontAlgn="auto" latinLnBrk="0" hangingPunct="1">
                  <a:lnSpc>
                    <a:spcPct val="100000"/>
                  </a:lnSpc>
                  <a:spcBef>
                    <a:spcPts val="0"/>
                  </a:spcBef>
                  <a:spcAft>
                    <a:spcPts val="0"/>
                  </a:spcAft>
                  <a:buClrTx/>
                  <a:buSzTx/>
                  <a:buFontTx/>
                  <a:buNone/>
                  <a:tabLst/>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el-GR" sz="1000" b="0" i="0" baseline="0">
                    <a:solidFill>
                      <a:srgbClr val="0000FF"/>
                    </a:solidFill>
                    <a:effectLst/>
                  </a:rPr>
                  <a:t>η</a:t>
                </a:r>
                <a:r>
                  <a:rPr lang="en-GB" sz="1000" b="0" i="0" baseline="-25000">
                    <a:solidFill>
                      <a:srgbClr val="0000FF"/>
                    </a:solidFill>
                    <a:effectLst/>
                  </a:rPr>
                  <a:t>p</a:t>
                </a:r>
                <a:endParaRPr lang="en-GB" sz="1000">
                  <a:solidFill>
                    <a:srgbClr val="0000FF"/>
                  </a:solidFill>
                  <a:effectLst/>
                </a:endParaRPr>
              </a:p>
              <a:p>
                <a:pPr marL="0" marR="0" indent="0" algn="ctr" defTabSz="914400" rtl="0" eaLnBrk="1" fontAlgn="auto" latinLnBrk="0" hangingPunct="1">
                  <a:lnSpc>
                    <a:spcPct val="100000"/>
                  </a:lnSpc>
                  <a:spcBef>
                    <a:spcPts val="0"/>
                  </a:spcBef>
                  <a:spcAft>
                    <a:spcPts val="0"/>
                  </a:spcAft>
                  <a:buClrTx/>
                  <a:buSzTx/>
                  <a:buFontTx/>
                  <a:buNone/>
                  <a:tabLst/>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l-GR" sz="1000">
                  <a:solidFill>
                    <a:srgbClr val="0000FF"/>
                  </a:solidFill>
                </a:endParaRPr>
              </a:p>
            </c:rich>
          </c:tx>
          <c:layout>
            <c:manualLayout>
              <c:xMode val="edge"/>
              <c:yMode val="edge"/>
              <c:x val="1.4033314076641631E-3"/>
              <c:y val="5.1767098906687008E-2"/>
            </c:manualLayout>
          </c:layout>
          <c:overlay val="0"/>
        </c:title>
        <c:numFmt formatCode="General" sourceLinked="1"/>
        <c:majorTickMark val="out"/>
        <c:minorTickMark val="none"/>
        <c:tickLblPos val="nextTo"/>
        <c:spPr>
          <a:ln>
            <a:solidFill>
              <a:schemeClr val="tx1"/>
            </a:solidFill>
          </a:ln>
        </c:spPr>
        <c:crossAx val="354757192"/>
        <c:crosses val="autoZero"/>
        <c:crossBetween val="midCat"/>
        <c:majorUnit val="20"/>
      </c:valAx>
    </c:plotArea>
    <c:plotVisOnly val="1"/>
    <c:dispBlanksAs val="gap"/>
    <c:showDLblsOverMax val="0"/>
  </c:chart>
  <c:spPr>
    <a:ln>
      <a:noFill/>
    </a:ln>
  </c:spPr>
  <c:txPr>
    <a:bodyPr/>
    <a:lstStyle/>
    <a:p>
      <a:pPr>
        <a:defRPr sz="1000" b="0">
          <a:latin typeface="Arial" panose="020B0604020202020204" pitchFamily="34" charset="0"/>
          <a:cs typeface="Arial" panose="020B0604020202020204" pitchFamily="34" charset="0"/>
        </a:defRPr>
      </a:pPr>
      <a:endParaRPr lang="en-US"/>
    </a:p>
  </c:txPr>
  <c:externalData r:id="rId1">
    <c:autoUpdate val="0"/>
  </c:externalData>
  <c:userShapes r:id="rId2"/>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GB" sz="1000" b="1" i="1">
                <a:latin typeface="Arial" panose="020B0604020202020204" pitchFamily="34" charset="0"/>
                <a:cs typeface="Arial" panose="020B0604020202020204" pitchFamily="34" charset="0"/>
              </a:rPr>
              <a:t>f</a:t>
            </a:r>
            <a:r>
              <a:rPr lang="en-GB" sz="1000" b="1" i="1" baseline="-25000">
                <a:latin typeface="Arial" panose="020B0604020202020204" pitchFamily="34" charset="0"/>
                <a:cs typeface="Arial" panose="020B0604020202020204" pitchFamily="34" charset="0"/>
              </a:rPr>
              <a:t>ck</a:t>
            </a:r>
            <a:r>
              <a:rPr lang="en-GB" sz="1000" b="1" baseline="-25000">
                <a:latin typeface="Arial" panose="020B0604020202020204" pitchFamily="34" charset="0"/>
                <a:cs typeface="Arial" panose="020B0604020202020204" pitchFamily="34" charset="0"/>
              </a:rPr>
              <a:t> </a:t>
            </a:r>
            <a:r>
              <a:rPr lang="en-GB" sz="1000" b="1">
                <a:latin typeface="Arial" panose="020B0604020202020204" pitchFamily="34" charset="0"/>
                <a:cs typeface="Arial" panose="020B0604020202020204" pitchFamily="34" charset="0"/>
              </a:rPr>
              <a:t>= 50MPa</a:t>
            </a:r>
          </a:p>
        </c:rich>
      </c:tx>
      <c:layout>
        <c:manualLayout>
          <c:xMode val="edge"/>
          <c:yMode val="edge"/>
          <c:x val="0.31510254188330444"/>
          <c:y val="0"/>
        </c:manualLayout>
      </c:layout>
      <c:overlay val="0"/>
    </c:title>
    <c:autoTitleDeleted val="0"/>
    <c:plotArea>
      <c:layout>
        <c:manualLayout>
          <c:layoutTarget val="inner"/>
          <c:xMode val="edge"/>
          <c:yMode val="edge"/>
          <c:x val="0.22409049220421887"/>
          <c:y val="3.6392443675034879E-2"/>
          <c:w val="0.69741633106011547"/>
          <c:h val="0.72743280507658059"/>
        </c:manualLayout>
      </c:layout>
      <c:scatterChart>
        <c:scatterStyle val="lineMarker"/>
        <c:varyColors val="0"/>
        <c:ser>
          <c:idx val="0"/>
          <c:order val="0"/>
          <c:spPr>
            <a:ln w="28575">
              <a:noFill/>
            </a:ln>
          </c:spPr>
          <c:marker>
            <c:symbol val="square"/>
            <c:size val="4"/>
            <c:spPr>
              <a:solidFill>
                <a:schemeClr val="tx1"/>
              </a:solidFill>
              <a:ln>
                <a:solidFill>
                  <a:schemeClr val="tx1"/>
                </a:solidFill>
              </a:ln>
            </c:spPr>
          </c:marker>
          <c:xVal>
            <c:numRef>
              <c:f>Sheet1!$T$2:$T$31</c:f>
              <c:numCache>
                <c:formatCode>General</c:formatCode>
                <c:ptCount val="30"/>
                <c:pt idx="0">
                  <c:v>4</c:v>
                </c:pt>
                <c:pt idx="1">
                  <c:v>6</c:v>
                </c:pt>
                <c:pt idx="2">
                  <c:v>8</c:v>
                </c:pt>
                <c:pt idx="3">
                  <c:v>3.5</c:v>
                </c:pt>
                <c:pt idx="4">
                  <c:v>1.5</c:v>
                </c:pt>
                <c:pt idx="5">
                  <c:v>40</c:v>
                </c:pt>
                <c:pt idx="6">
                  <c:v>4</c:v>
                </c:pt>
                <c:pt idx="7">
                  <c:v>2</c:v>
                </c:pt>
                <c:pt idx="8">
                  <c:v>56</c:v>
                </c:pt>
                <c:pt idx="9">
                  <c:v>37</c:v>
                </c:pt>
                <c:pt idx="10">
                  <c:v>22</c:v>
                </c:pt>
                <c:pt idx="11">
                  <c:v>1</c:v>
                </c:pt>
                <c:pt idx="12">
                  <c:v>14</c:v>
                </c:pt>
                <c:pt idx="13">
                  <c:v>16</c:v>
                </c:pt>
                <c:pt idx="14">
                  <c:v>4</c:v>
                </c:pt>
                <c:pt idx="15">
                  <c:v>69</c:v>
                </c:pt>
                <c:pt idx="16">
                  <c:v>11</c:v>
                </c:pt>
                <c:pt idx="17">
                  <c:v>1.5</c:v>
                </c:pt>
                <c:pt idx="18">
                  <c:v>51</c:v>
                </c:pt>
                <c:pt idx="19">
                  <c:v>19</c:v>
                </c:pt>
                <c:pt idx="20">
                  <c:v>0.5</c:v>
                </c:pt>
                <c:pt idx="21">
                  <c:v>65</c:v>
                </c:pt>
                <c:pt idx="22">
                  <c:v>1.8</c:v>
                </c:pt>
                <c:pt idx="23">
                  <c:v>39</c:v>
                </c:pt>
                <c:pt idx="24">
                  <c:v>54</c:v>
                </c:pt>
                <c:pt idx="25">
                  <c:v>1</c:v>
                </c:pt>
                <c:pt idx="26">
                  <c:v>4</c:v>
                </c:pt>
                <c:pt idx="27">
                  <c:v>6</c:v>
                </c:pt>
                <c:pt idx="28">
                  <c:v>31</c:v>
                </c:pt>
                <c:pt idx="29">
                  <c:v>36</c:v>
                </c:pt>
              </c:numCache>
            </c:numRef>
          </c:xVal>
          <c:yVal>
            <c:numRef>
              <c:f>Sheet1!$W$2:$W$31</c:f>
              <c:numCache>
                <c:formatCode>General</c:formatCode>
                <c:ptCount val="30"/>
                <c:pt idx="0">
                  <c:v>3.936495771109874</c:v>
                </c:pt>
                <c:pt idx="1">
                  <c:v>16.804794685898219</c:v>
                </c:pt>
                <c:pt idx="2">
                  <c:v>10.272463851867446</c:v>
                </c:pt>
                <c:pt idx="3">
                  <c:v>6.9079827590753453</c:v>
                </c:pt>
                <c:pt idx="4">
                  <c:v>0.31547827259971795</c:v>
                </c:pt>
                <c:pt idx="5">
                  <c:v>30</c:v>
                </c:pt>
                <c:pt idx="6">
                  <c:v>5.721754421590644</c:v>
                </c:pt>
                <c:pt idx="7">
                  <c:v>1.8277934072664073</c:v>
                </c:pt>
                <c:pt idx="8">
                  <c:v>57.407384150606731</c:v>
                </c:pt>
                <c:pt idx="9">
                  <c:v>32.132474734748413</c:v>
                </c:pt>
                <c:pt idx="10">
                  <c:v>28.30776138060358</c:v>
                </c:pt>
                <c:pt idx="11">
                  <c:v>9.2626472587587438E-2</c:v>
                </c:pt>
                <c:pt idx="12">
                  <c:v>20.331236713731975</c:v>
                </c:pt>
                <c:pt idx="13">
                  <c:v>25.06189638582714</c:v>
                </c:pt>
                <c:pt idx="14">
                  <c:v>8.1046241197503655</c:v>
                </c:pt>
                <c:pt idx="15">
                  <c:v>68.023616039776996</c:v>
                </c:pt>
                <c:pt idx="16">
                  <c:v>14.306481836726563</c:v>
                </c:pt>
                <c:pt idx="17">
                  <c:v>1.4331993852201217</c:v>
                </c:pt>
                <c:pt idx="18">
                  <c:v>54.073963672585712</c:v>
                </c:pt>
                <c:pt idx="19">
                  <c:v>14.099831102102732</c:v>
                </c:pt>
                <c:pt idx="20">
                  <c:v>0.11883304384629416</c:v>
                </c:pt>
                <c:pt idx="21">
                  <c:v>57.721401725262972</c:v>
                </c:pt>
                <c:pt idx="22">
                  <c:v>2.0514051539797369</c:v>
                </c:pt>
                <c:pt idx="23">
                  <c:v>36.98173979525064</c:v>
                </c:pt>
                <c:pt idx="24">
                  <c:v>61.194752686855338</c:v>
                </c:pt>
                <c:pt idx="25">
                  <c:v>0.26851463688867333</c:v>
                </c:pt>
                <c:pt idx="26">
                  <c:v>5.5328331781011757</c:v>
                </c:pt>
                <c:pt idx="27">
                  <c:v>9.3235456018700926</c:v>
                </c:pt>
                <c:pt idx="28">
                  <c:v>21.388454606089969</c:v>
                </c:pt>
                <c:pt idx="29">
                  <c:v>28.564419145970287</c:v>
                </c:pt>
              </c:numCache>
            </c:numRef>
          </c:yVal>
          <c:smooth val="0"/>
        </c:ser>
        <c:ser>
          <c:idx val="1"/>
          <c:order val="1"/>
          <c:spPr>
            <a:ln w="15875">
              <a:solidFill>
                <a:srgbClr val="0000FF"/>
              </a:solidFill>
            </a:ln>
          </c:spPr>
          <c:marker>
            <c:symbol val="none"/>
          </c:marker>
          <c:xVal>
            <c:numRef>
              <c:f>Sheet2!$I$4:$I$8</c:f>
              <c:numCache>
                <c:formatCode>General</c:formatCode>
                <c:ptCount val="5"/>
                <c:pt idx="0">
                  <c:v>0</c:v>
                </c:pt>
                <c:pt idx="1">
                  <c:v>20</c:v>
                </c:pt>
                <c:pt idx="2">
                  <c:v>40</c:v>
                </c:pt>
                <c:pt idx="3">
                  <c:v>60</c:v>
                </c:pt>
                <c:pt idx="4">
                  <c:v>80</c:v>
                </c:pt>
              </c:numCache>
            </c:numRef>
          </c:xVal>
          <c:yVal>
            <c:numRef>
              <c:f>Sheet2!$L$4:$L$9</c:f>
              <c:numCache>
                <c:formatCode>General</c:formatCode>
                <c:ptCount val="6"/>
                <c:pt idx="0">
                  <c:v>0</c:v>
                </c:pt>
                <c:pt idx="1">
                  <c:v>16</c:v>
                </c:pt>
                <c:pt idx="2">
                  <c:v>32</c:v>
                </c:pt>
                <c:pt idx="3">
                  <c:v>48</c:v>
                </c:pt>
                <c:pt idx="4">
                  <c:v>64</c:v>
                </c:pt>
                <c:pt idx="5">
                  <c:v>80</c:v>
                </c:pt>
              </c:numCache>
            </c:numRef>
          </c:yVal>
          <c:smooth val="0"/>
        </c:ser>
        <c:ser>
          <c:idx val="2"/>
          <c:order val="2"/>
          <c:spPr>
            <a:ln w="15875">
              <a:solidFill>
                <a:srgbClr val="FF0000"/>
              </a:solidFill>
              <a:prstDash val="sysDash"/>
            </a:ln>
          </c:spPr>
          <c:marker>
            <c:symbol val="none"/>
          </c:marker>
          <c:xVal>
            <c:numRef>
              <c:f>Sheet2!$I$4:$I$7</c:f>
              <c:numCache>
                <c:formatCode>General</c:formatCode>
                <c:ptCount val="4"/>
                <c:pt idx="0">
                  <c:v>0</c:v>
                </c:pt>
                <c:pt idx="1">
                  <c:v>20</c:v>
                </c:pt>
                <c:pt idx="2">
                  <c:v>40</c:v>
                </c:pt>
                <c:pt idx="3">
                  <c:v>60</c:v>
                </c:pt>
              </c:numCache>
            </c:numRef>
          </c:xVal>
          <c:yVal>
            <c:numRef>
              <c:f>Sheet2!$O$4:$O$7</c:f>
              <c:numCache>
                <c:formatCode>General</c:formatCode>
                <c:ptCount val="4"/>
                <c:pt idx="0">
                  <c:v>0</c:v>
                </c:pt>
                <c:pt idx="1">
                  <c:v>28</c:v>
                </c:pt>
                <c:pt idx="2">
                  <c:v>56</c:v>
                </c:pt>
                <c:pt idx="3">
                  <c:v>84</c:v>
                </c:pt>
              </c:numCache>
            </c:numRef>
          </c:yVal>
          <c:smooth val="0"/>
        </c:ser>
        <c:dLbls>
          <c:showLegendKey val="0"/>
          <c:showVal val="0"/>
          <c:showCatName val="0"/>
          <c:showSerName val="0"/>
          <c:showPercent val="0"/>
          <c:showBubbleSize val="0"/>
        </c:dLbls>
        <c:axId val="354758368"/>
        <c:axId val="354758760"/>
      </c:scatterChart>
      <c:valAx>
        <c:axId val="354758368"/>
        <c:scaling>
          <c:orientation val="minMax"/>
          <c:max val="80"/>
        </c:scaling>
        <c:delete val="0"/>
        <c:axPos val="b"/>
        <c:title>
          <c:tx>
            <c:rich>
              <a:bodyPr/>
              <a:lstStyle/>
              <a:p>
                <a:pPr>
                  <a:defRPr/>
                </a:pPr>
                <a:r>
                  <a:rPr lang="el-GR">
                    <a:solidFill>
                      <a:srgbClr val="0000FF"/>
                    </a:solidFill>
                  </a:rPr>
                  <a:t>η</a:t>
                </a:r>
                <a:r>
                  <a:rPr lang="en-GB" baseline="-25000">
                    <a:solidFill>
                      <a:srgbClr val="0000FF"/>
                    </a:solidFill>
                  </a:rPr>
                  <a:t>a</a:t>
                </a:r>
                <a:endParaRPr lang="el-GR">
                  <a:solidFill>
                    <a:srgbClr val="0000FF"/>
                  </a:solidFill>
                </a:endParaRPr>
              </a:p>
            </c:rich>
          </c:tx>
          <c:layout>
            <c:manualLayout>
              <c:xMode val="edge"/>
              <c:yMode val="edge"/>
              <c:x val="0.63554207587136535"/>
              <c:y val="0.877637299771167"/>
            </c:manualLayout>
          </c:layout>
          <c:overlay val="0"/>
        </c:title>
        <c:numFmt formatCode="General" sourceLinked="1"/>
        <c:majorTickMark val="out"/>
        <c:minorTickMark val="none"/>
        <c:tickLblPos val="nextTo"/>
        <c:spPr>
          <a:ln>
            <a:solidFill>
              <a:schemeClr val="tx1"/>
            </a:solidFill>
          </a:ln>
        </c:spPr>
        <c:crossAx val="354758760"/>
        <c:crosses val="autoZero"/>
        <c:crossBetween val="midCat"/>
        <c:majorUnit val="20"/>
      </c:valAx>
      <c:valAx>
        <c:axId val="354758760"/>
        <c:scaling>
          <c:orientation val="minMax"/>
          <c:max val="100"/>
          <c:min val="0"/>
        </c:scaling>
        <c:delete val="0"/>
        <c:axPos val="l"/>
        <c:title>
          <c:tx>
            <c:rich>
              <a:bodyPr rot="0" vert="horz"/>
              <a:lstStyle/>
              <a:p>
                <a:pPr>
                  <a:defRPr/>
                </a:pPr>
                <a:r>
                  <a:rPr lang="el-GR">
                    <a:solidFill>
                      <a:srgbClr val="0000FF"/>
                    </a:solidFill>
                  </a:rPr>
                  <a:t>η</a:t>
                </a:r>
                <a:r>
                  <a:rPr lang="en-GB" baseline="-25000">
                    <a:solidFill>
                      <a:srgbClr val="0000FF"/>
                    </a:solidFill>
                  </a:rPr>
                  <a:t>p</a:t>
                </a:r>
                <a:endParaRPr lang="el-GR">
                  <a:solidFill>
                    <a:srgbClr val="0000FF"/>
                  </a:solidFill>
                </a:endParaRPr>
              </a:p>
            </c:rich>
          </c:tx>
          <c:layout>
            <c:manualLayout>
              <c:xMode val="edge"/>
              <c:yMode val="edge"/>
              <c:x val="1.4034452589977977E-3"/>
              <c:y val="5.1767168344463259E-2"/>
            </c:manualLayout>
          </c:layout>
          <c:overlay val="0"/>
        </c:title>
        <c:numFmt formatCode="General" sourceLinked="1"/>
        <c:majorTickMark val="out"/>
        <c:minorTickMark val="none"/>
        <c:tickLblPos val="nextTo"/>
        <c:spPr>
          <a:ln>
            <a:solidFill>
              <a:schemeClr val="tx1"/>
            </a:solidFill>
          </a:ln>
        </c:spPr>
        <c:crossAx val="354758368"/>
        <c:crosses val="autoZero"/>
        <c:crossBetween val="midCat"/>
        <c:majorUnit val="20"/>
      </c:valAx>
    </c:plotArea>
    <c:plotVisOnly val="1"/>
    <c:dispBlanksAs val="gap"/>
    <c:showDLblsOverMax val="0"/>
  </c:chart>
  <c:spPr>
    <a:ln>
      <a:noFill/>
    </a:ln>
  </c:spPr>
  <c:txPr>
    <a:bodyPr/>
    <a:lstStyle/>
    <a:p>
      <a:pPr>
        <a:defRPr sz="1000" b="0">
          <a:latin typeface="Arial" panose="020B0604020202020204" pitchFamily="34" charset="0"/>
          <a:cs typeface="Arial" panose="020B0604020202020204" pitchFamily="34" charset="0"/>
        </a:defRPr>
      </a:pPr>
      <a:endParaRPr lang="en-US"/>
    </a:p>
  </c:txPr>
  <c:externalData r:id="rId1">
    <c:autoUpdate val="0"/>
  </c:externalData>
  <c:userShapes r:id="rId2"/>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GB" sz="1000" b="1" i="1">
                <a:latin typeface="Arial" panose="020B0604020202020204" pitchFamily="34" charset="0"/>
                <a:cs typeface="Arial" panose="020B0604020202020204" pitchFamily="34" charset="0"/>
              </a:rPr>
              <a:t>f</a:t>
            </a:r>
            <a:r>
              <a:rPr lang="en-GB" sz="1000" b="1" i="1" baseline="-25000">
                <a:latin typeface="Arial" panose="020B0604020202020204" pitchFamily="34" charset="0"/>
                <a:cs typeface="Arial" panose="020B0604020202020204" pitchFamily="34" charset="0"/>
              </a:rPr>
              <a:t>ck</a:t>
            </a:r>
            <a:r>
              <a:rPr lang="en-GB" sz="1000" b="1" baseline="-25000">
                <a:latin typeface="Arial" panose="020B0604020202020204" pitchFamily="34" charset="0"/>
                <a:cs typeface="Arial" panose="020B0604020202020204" pitchFamily="34" charset="0"/>
              </a:rPr>
              <a:t> </a:t>
            </a:r>
            <a:r>
              <a:rPr lang="en-GB" sz="1000" b="1">
                <a:latin typeface="Arial" panose="020B0604020202020204" pitchFamily="34" charset="0"/>
                <a:cs typeface="Arial" panose="020B0604020202020204" pitchFamily="34" charset="0"/>
              </a:rPr>
              <a:t>= 60MPa</a:t>
            </a:r>
          </a:p>
        </c:rich>
      </c:tx>
      <c:layout>
        <c:manualLayout>
          <c:xMode val="edge"/>
          <c:yMode val="edge"/>
          <c:x val="0.23533746661031624"/>
          <c:y val="0"/>
        </c:manualLayout>
      </c:layout>
      <c:overlay val="0"/>
    </c:title>
    <c:autoTitleDeleted val="0"/>
    <c:plotArea>
      <c:layout>
        <c:manualLayout>
          <c:layoutTarget val="inner"/>
          <c:xMode val="edge"/>
          <c:yMode val="edge"/>
          <c:x val="0.21186212208742536"/>
          <c:y val="3.6392443675034879E-2"/>
          <c:w val="0.70964471403812823"/>
          <c:h val="0.72743280507658059"/>
        </c:manualLayout>
      </c:layout>
      <c:scatterChart>
        <c:scatterStyle val="lineMarker"/>
        <c:varyColors val="0"/>
        <c:ser>
          <c:idx val="0"/>
          <c:order val="0"/>
          <c:spPr>
            <a:ln w="28575">
              <a:noFill/>
            </a:ln>
          </c:spPr>
          <c:marker>
            <c:symbol val="square"/>
            <c:size val="4"/>
            <c:spPr>
              <a:solidFill>
                <a:schemeClr val="tx1"/>
              </a:solidFill>
              <a:ln>
                <a:solidFill>
                  <a:schemeClr val="tx1"/>
                </a:solidFill>
              </a:ln>
            </c:spPr>
          </c:marker>
          <c:xVal>
            <c:numRef>
              <c:f>Sheet1!$U$2:$U$31</c:f>
              <c:numCache>
                <c:formatCode>General</c:formatCode>
                <c:ptCount val="30"/>
                <c:pt idx="0">
                  <c:v>3.5</c:v>
                </c:pt>
                <c:pt idx="1">
                  <c:v>5.5</c:v>
                </c:pt>
                <c:pt idx="2">
                  <c:v>6</c:v>
                </c:pt>
                <c:pt idx="3">
                  <c:v>3</c:v>
                </c:pt>
                <c:pt idx="4">
                  <c:v>1</c:v>
                </c:pt>
                <c:pt idx="5">
                  <c:v>35</c:v>
                </c:pt>
                <c:pt idx="6">
                  <c:v>3</c:v>
                </c:pt>
                <c:pt idx="7">
                  <c:v>1</c:v>
                </c:pt>
                <c:pt idx="8">
                  <c:v>52</c:v>
                </c:pt>
                <c:pt idx="9">
                  <c:v>35</c:v>
                </c:pt>
                <c:pt idx="10">
                  <c:v>22</c:v>
                </c:pt>
                <c:pt idx="11">
                  <c:v>0.5</c:v>
                </c:pt>
                <c:pt idx="12">
                  <c:v>12</c:v>
                </c:pt>
                <c:pt idx="13">
                  <c:v>14</c:v>
                </c:pt>
                <c:pt idx="14">
                  <c:v>2</c:v>
                </c:pt>
                <c:pt idx="15">
                  <c:v>66</c:v>
                </c:pt>
                <c:pt idx="16">
                  <c:v>9</c:v>
                </c:pt>
                <c:pt idx="17">
                  <c:v>0.6</c:v>
                </c:pt>
                <c:pt idx="18">
                  <c:v>50</c:v>
                </c:pt>
                <c:pt idx="19">
                  <c:v>15</c:v>
                </c:pt>
                <c:pt idx="20">
                  <c:v>0.5</c:v>
                </c:pt>
                <c:pt idx="21">
                  <c:v>62</c:v>
                </c:pt>
                <c:pt idx="22">
                  <c:v>0.5</c:v>
                </c:pt>
                <c:pt idx="23">
                  <c:v>37</c:v>
                </c:pt>
                <c:pt idx="24">
                  <c:v>50</c:v>
                </c:pt>
                <c:pt idx="25">
                  <c:v>0.5</c:v>
                </c:pt>
                <c:pt idx="26">
                  <c:v>3</c:v>
                </c:pt>
                <c:pt idx="27">
                  <c:v>4</c:v>
                </c:pt>
                <c:pt idx="28">
                  <c:v>28</c:v>
                </c:pt>
                <c:pt idx="29">
                  <c:v>34</c:v>
                </c:pt>
              </c:numCache>
            </c:numRef>
          </c:xVal>
          <c:yVal>
            <c:numRef>
              <c:f>Sheet1!$Y$2:$Y$31</c:f>
              <c:numCache>
                <c:formatCode>General</c:formatCode>
                <c:ptCount val="30"/>
                <c:pt idx="0">
                  <c:v>2.6213106835350333</c:v>
                </c:pt>
                <c:pt idx="1">
                  <c:v>15.521611129335211</c:v>
                </c:pt>
                <c:pt idx="2">
                  <c:v>8.4726821714275466</c:v>
                </c:pt>
                <c:pt idx="3">
                  <c:v>5.5041514524462709</c:v>
                </c:pt>
                <c:pt idx="4">
                  <c:v>-0.1648136596388502</c:v>
                </c:pt>
                <c:pt idx="5">
                  <c:v>31</c:v>
                </c:pt>
                <c:pt idx="6">
                  <c:v>4.4381988667859478</c:v>
                </c:pt>
                <c:pt idx="7">
                  <c:v>0.95394567886323212</c:v>
                </c:pt>
                <c:pt idx="8">
                  <c:v>54.83329688689286</c:v>
                </c:pt>
                <c:pt idx="9">
                  <c:v>30.543006352291485</c:v>
                </c:pt>
                <c:pt idx="10">
                  <c:v>26.930849105292427</c:v>
                </c:pt>
                <c:pt idx="11">
                  <c:v>-0.37961691735447295</c:v>
                </c:pt>
                <c:pt idx="12">
                  <c:v>18.528238231020168</c:v>
                </c:pt>
                <c:pt idx="13">
                  <c:v>22.456611533024805</c:v>
                </c:pt>
                <c:pt idx="14">
                  <c:v>6.1338611437893649</c:v>
                </c:pt>
                <c:pt idx="15">
                  <c:v>64.728726972637645</c:v>
                </c:pt>
                <c:pt idx="16">
                  <c:v>12.662901848724816</c:v>
                </c:pt>
                <c:pt idx="17">
                  <c:v>0.70040904507474067</c:v>
                </c:pt>
                <c:pt idx="18">
                  <c:v>51.256856084552922</c:v>
                </c:pt>
                <c:pt idx="19">
                  <c:v>11.045280381370187</c:v>
                </c:pt>
                <c:pt idx="20">
                  <c:v>-0.1719862022513888</c:v>
                </c:pt>
                <c:pt idx="21">
                  <c:v>56.579487558338968</c:v>
                </c:pt>
                <c:pt idx="22">
                  <c:v>1.1852015419393256</c:v>
                </c:pt>
                <c:pt idx="23">
                  <c:v>34.126984054617196</c:v>
                </c:pt>
                <c:pt idx="24">
                  <c:v>56.45985834423027</c:v>
                </c:pt>
                <c:pt idx="25">
                  <c:v>-0.47725488440905206</c:v>
                </c:pt>
                <c:pt idx="26">
                  <c:v>3.7827092945860437</c:v>
                </c:pt>
                <c:pt idx="27">
                  <c:v>7.6669379493726888</c:v>
                </c:pt>
                <c:pt idx="28">
                  <c:v>18.824896455229201</c:v>
                </c:pt>
                <c:pt idx="29">
                  <c:v>26.611797642494274</c:v>
                </c:pt>
              </c:numCache>
            </c:numRef>
          </c:yVal>
          <c:smooth val="0"/>
        </c:ser>
        <c:ser>
          <c:idx val="1"/>
          <c:order val="1"/>
          <c:spPr>
            <a:ln w="15875">
              <a:solidFill>
                <a:srgbClr val="0000FF"/>
              </a:solidFill>
            </a:ln>
          </c:spPr>
          <c:marker>
            <c:symbol val="none"/>
          </c:marker>
          <c:xVal>
            <c:numRef>
              <c:f>Sheet2!$I$5:$I$9</c:f>
              <c:numCache>
                <c:formatCode>General</c:formatCode>
                <c:ptCount val="5"/>
                <c:pt idx="0">
                  <c:v>0</c:v>
                </c:pt>
                <c:pt idx="1">
                  <c:v>20</c:v>
                </c:pt>
                <c:pt idx="2">
                  <c:v>40</c:v>
                </c:pt>
                <c:pt idx="3">
                  <c:v>60</c:v>
                </c:pt>
                <c:pt idx="4">
                  <c:v>80</c:v>
                </c:pt>
              </c:numCache>
            </c:numRef>
          </c:xVal>
          <c:yVal>
            <c:numRef>
              <c:f>Sheet2!$L$5:$L$9</c:f>
              <c:numCache>
                <c:formatCode>General</c:formatCode>
                <c:ptCount val="5"/>
                <c:pt idx="0">
                  <c:v>0</c:v>
                </c:pt>
                <c:pt idx="1">
                  <c:v>16</c:v>
                </c:pt>
                <c:pt idx="2">
                  <c:v>32</c:v>
                </c:pt>
                <c:pt idx="3">
                  <c:v>48</c:v>
                </c:pt>
                <c:pt idx="4">
                  <c:v>64</c:v>
                </c:pt>
              </c:numCache>
            </c:numRef>
          </c:yVal>
          <c:smooth val="0"/>
        </c:ser>
        <c:ser>
          <c:idx val="2"/>
          <c:order val="2"/>
          <c:spPr>
            <a:ln w="15875">
              <a:solidFill>
                <a:srgbClr val="FF0000"/>
              </a:solidFill>
              <a:prstDash val="sysDash"/>
            </a:ln>
          </c:spPr>
          <c:marker>
            <c:symbol val="none"/>
          </c:marker>
          <c:xVal>
            <c:numRef>
              <c:f>Sheet2!$I$5:$I$8</c:f>
              <c:numCache>
                <c:formatCode>General</c:formatCode>
                <c:ptCount val="4"/>
                <c:pt idx="0">
                  <c:v>0</c:v>
                </c:pt>
                <c:pt idx="1">
                  <c:v>20</c:v>
                </c:pt>
                <c:pt idx="2">
                  <c:v>40</c:v>
                </c:pt>
                <c:pt idx="3">
                  <c:v>60</c:v>
                </c:pt>
              </c:numCache>
            </c:numRef>
          </c:xVal>
          <c:yVal>
            <c:numRef>
              <c:f>Sheet2!$O$5:$O$8</c:f>
              <c:numCache>
                <c:formatCode>General</c:formatCode>
                <c:ptCount val="4"/>
                <c:pt idx="0">
                  <c:v>0</c:v>
                </c:pt>
                <c:pt idx="1">
                  <c:v>28</c:v>
                </c:pt>
                <c:pt idx="2">
                  <c:v>56</c:v>
                </c:pt>
                <c:pt idx="3">
                  <c:v>84</c:v>
                </c:pt>
              </c:numCache>
            </c:numRef>
          </c:yVal>
          <c:smooth val="0"/>
        </c:ser>
        <c:dLbls>
          <c:showLegendKey val="0"/>
          <c:showVal val="0"/>
          <c:showCatName val="0"/>
          <c:showSerName val="0"/>
          <c:showPercent val="0"/>
          <c:showBubbleSize val="0"/>
        </c:dLbls>
        <c:axId val="354759544"/>
        <c:axId val="354759936"/>
      </c:scatterChart>
      <c:valAx>
        <c:axId val="354759544"/>
        <c:scaling>
          <c:orientation val="minMax"/>
          <c:max val="80"/>
        </c:scaling>
        <c:delete val="0"/>
        <c:axPos val="b"/>
        <c:title>
          <c:tx>
            <c:rich>
              <a:bodyPr/>
              <a:lstStyle/>
              <a:p>
                <a:pPr>
                  <a:defRPr/>
                </a:pPr>
                <a:r>
                  <a:rPr lang="el-GR">
                    <a:solidFill>
                      <a:srgbClr val="0000FF"/>
                    </a:solidFill>
                  </a:rPr>
                  <a:t>η</a:t>
                </a:r>
                <a:r>
                  <a:rPr lang="en-GB" baseline="-25000">
                    <a:solidFill>
                      <a:srgbClr val="0000FF"/>
                    </a:solidFill>
                  </a:rPr>
                  <a:t>a</a:t>
                </a:r>
                <a:endParaRPr lang="el-GR">
                  <a:solidFill>
                    <a:srgbClr val="0000FF"/>
                  </a:solidFill>
                </a:endParaRPr>
              </a:p>
            </c:rich>
          </c:tx>
          <c:layout>
            <c:manualLayout>
              <c:xMode val="edge"/>
              <c:yMode val="edge"/>
              <c:x val="0.62942807625649921"/>
              <c:y val="0.877637299771167"/>
            </c:manualLayout>
          </c:layout>
          <c:overlay val="0"/>
        </c:title>
        <c:numFmt formatCode="General" sourceLinked="1"/>
        <c:majorTickMark val="out"/>
        <c:minorTickMark val="none"/>
        <c:tickLblPos val="nextTo"/>
        <c:spPr>
          <a:ln>
            <a:solidFill>
              <a:schemeClr val="tx1"/>
            </a:solidFill>
          </a:ln>
        </c:spPr>
        <c:crossAx val="354759936"/>
        <c:crosses val="autoZero"/>
        <c:crossBetween val="midCat"/>
        <c:majorUnit val="20"/>
      </c:valAx>
      <c:valAx>
        <c:axId val="354759936"/>
        <c:scaling>
          <c:orientation val="minMax"/>
          <c:max val="100"/>
          <c:min val="0"/>
        </c:scaling>
        <c:delete val="0"/>
        <c:axPos val="l"/>
        <c:title>
          <c:tx>
            <c:rich>
              <a:bodyPr rot="0" vert="horz"/>
              <a:lstStyle/>
              <a:p>
                <a:pPr>
                  <a:defRPr/>
                </a:pPr>
                <a:r>
                  <a:rPr lang="el-GR">
                    <a:solidFill>
                      <a:srgbClr val="0000FF"/>
                    </a:solidFill>
                  </a:rPr>
                  <a:t>η</a:t>
                </a:r>
                <a:r>
                  <a:rPr lang="en-GB" baseline="-25000">
                    <a:solidFill>
                      <a:srgbClr val="0000FF"/>
                    </a:solidFill>
                  </a:rPr>
                  <a:t>p</a:t>
                </a:r>
                <a:endParaRPr lang="el-GR">
                  <a:solidFill>
                    <a:srgbClr val="0000FF"/>
                  </a:solidFill>
                </a:endParaRPr>
              </a:p>
            </c:rich>
          </c:tx>
          <c:layout>
            <c:manualLayout>
              <c:xMode val="edge"/>
              <c:yMode val="edge"/>
              <c:x val="1.4034452589977977E-3"/>
              <c:y val="5.1767168344463259E-2"/>
            </c:manualLayout>
          </c:layout>
          <c:overlay val="0"/>
        </c:title>
        <c:numFmt formatCode="General" sourceLinked="1"/>
        <c:majorTickMark val="out"/>
        <c:minorTickMark val="none"/>
        <c:tickLblPos val="nextTo"/>
        <c:spPr>
          <a:ln>
            <a:solidFill>
              <a:schemeClr val="tx1"/>
            </a:solidFill>
          </a:ln>
        </c:spPr>
        <c:crossAx val="354759544"/>
        <c:crosses val="autoZero"/>
        <c:crossBetween val="midCat"/>
        <c:majorUnit val="20"/>
      </c:valAx>
    </c:plotArea>
    <c:plotVisOnly val="1"/>
    <c:dispBlanksAs val="gap"/>
    <c:showDLblsOverMax val="0"/>
  </c:chart>
  <c:spPr>
    <a:ln>
      <a:noFill/>
    </a:ln>
  </c:spPr>
  <c:txPr>
    <a:bodyPr/>
    <a:lstStyle/>
    <a:p>
      <a:pPr>
        <a:defRPr sz="1000" b="0">
          <a:latin typeface="Arial" panose="020B0604020202020204" pitchFamily="34" charset="0"/>
          <a:cs typeface="Arial" panose="020B0604020202020204" pitchFamily="34" charset="0"/>
        </a:defRPr>
      </a:pPr>
      <a:endParaRPr lang="en-US"/>
    </a:p>
  </c:txPr>
  <c:externalData r:id="rId1">
    <c:autoUpdate val="0"/>
  </c:externalData>
  <c:userShapes r:id="rId2"/>
</c:chartSpace>
</file>

<file path=word/charts/chart9.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000"/>
            </a:pPr>
            <a:r>
              <a:rPr lang="en-GB" sz="1000" b="1" i="1">
                <a:latin typeface="Arial" panose="020B0604020202020204" pitchFamily="34" charset="0"/>
                <a:cs typeface="Arial" panose="020B0604020202020204" pitchFamily="34" charset="0"/>
              </a:rPr>
              <a:t>f</a:t>
            </a:r>
            <a:r>
              <a:rPr lang="en-GB" sz="1000" b="1" i="1" baseline="-25000">
                <a:latin typeface="Arial" panose="020B0604020202020204" pitchFamily="34" charset="0"/>
                <a:cs typeface="Arial" panose="020B0604020202020204" pitchFamily="34" charset="0"/>
              </a:rPr>
              <a:t>ck</a:t>
            </a:r>
            <a:r>
              <a:rPr lang="en-GB" sz="1000" b="1" baseline="-25000">
                <a:latin typeface="Arial" panose="020B0604020202020204" pitchFamily="34" charset="0"/>
                <a:cs typeface="Arial" panose="020B0604020202020204" pitchFamily="34" charset="0"/>
              </a:rPr>
              <a:t> </a:t>
            </a:r>
            <a:r>
              <a:rPr lang="en-GB" sz="1000" b="1">
                <a:latin typeface="Arial" panose="020B0604020202020204" pitchFamily="34" charset="0"/>
                <a:cs typeface="Arial" panose="020B0604020202020204" pitchFamily="34" charset="0"/>
              </a:rPr>
              <a:t>= 30MPa</a:t>
            </a:r>
          </a:p>
        </c:rich>
      </c:tx>
      <c:layout>
        <c:manualLayout>
          <c:xMode val="edge"/>
          <c:yMode val="edge"/>
          <c:x val="0.2600766283524904"/>
          <c:y val="0"/>
        </c:manualLayout>
      </c:layout>
      <c:overlay val="0"/>
    </c:title>
    <c:autoTitleDeleted val="0"/>
    <c:plotArea>
      <c:layout>
        <c:manualLayout>
          <c:layoutTarget val="inner"/>
          <c:xMode val="edge"/>
          <c:yMode val="edge"/>
          <c:x val="0.22043756385584679"/>
          <c:y val="3.6392443675034879E-2"/>
          <c:w val="0.6918826652661122"/>
          <c:h val="0.72743280507658059"/>
        </c:manualLayout>
      </c:layout>
      <c:scatterChart>
        <c:scatterStyle val="lineMarker"/>
        <c:varyColors val="0"/>
        <c:ser>
          <c:idx val="0"/>
          <c:order val="0"/>
          <c:spPr>
            <a:ln w="28575">
              <a:noFill/>
            </a:ln>
          </c:spPr>
          <c:marker>
            <c:symbol val="square"/>
            <c:size val="4"/>
            <c:spPr>
              <a:solidFill>
                <a:sysClr val="windowText" lastClr="000000"/>
              </a:solidFill>
              <a:ln>
                <a:solidFill>
                  <a:schemeClr val="tx1"/>
                </a:solidFill>
              </a:ln>
            </c:spPr>
          </c:marker>
          <c:xVal>
            <c:numRef>
              <c:f>Sheet1!$Q$2:$Q$31</c:f>
              <c:numCache>
                <c:formatCode>General</c:formatCode>
                <c:ptCount val="30"/>
                <c:pt idx="0">
                  <c:v>5</c:v>
                </c:pt>
                <c:pt idx="1">
                  <c:v>10</c:v>
                </c:pt>
                <c:pt idx="2">
                  <c:v>12</c:v>
                </c:pt>
                <c:pt idx="3">
                  <c:v>4.5</c:v>
                </c:pt>
                <c:pt idx="4">
                  <c:v>2.5</c:v>
                </c:pt>
                <c:pt idx="5">
                  <c:v>50</c:v>
                </c:pt>
                <c:pt idx="6">
                  <c:v>7</c:v>
                </c:pt>
                <c:pt idx="7">
                  <c:v>4</c:v>
                </c:pt>
                <c:pt idx="8">
                  <c:v>65</c:v>
                </c:pt>
                <c:pt idx="9">
                  <c:v>40</c:v>
                </c:pt>
                <c:pt idx="10">
                  <c:v>26</c:v>
                </c:pt>
                <c:pt idx="11">
                  <c:v>1.5</c:v>
                </c:pt>
                <c:pt idx="12">
                  <c:v>20</c:v>
                </c:pt>
                <c:pt idx="13">
                  <c:v>24</c:v>
                </c:pt>
                <c:pt idx="14">
                  <c:v>6</c:v>
                </c:pt>
                <c:pt idx="15">
                  <c:v>80</c:v>
                </c:pt>
                <c:pt idx="16">
                  <c:v>18</c:v>
                </c:pt>
                <c:pt idx="17">
                  <c:v>2</c:v>
                </c:pt>
                <c:pt idx="18">
                  <c:v>60</c:v>
                </c:pt>
                <c:pt idx="19">
                  <c:v>22</c:v>
                </c:pt>
                <c:pt idx="20">
                  <c:v>1</c:v>
                </c:pt>
                <c:pt idx="21">
                  <c:v>80</c:v>
                </c:pt>
                <c:pt idx="22">
                  <c:v>3</c:v>
                </c:pt>
                <c:pt idx="23">
                  <c:v>50</c:v>
                </c:pt>
                <c:pt idx="24">
                  <c:v>65</c:v>
                </c:pt>
                <c:pt idx="25">
                  <c:v>2</c:v>
                </c:pt>
                <c:pt idx="26">
                  <c:v>6.5</c:v>
                </c:pt>
                <c:pt idx="27">
                  <c:v>7.5</c:v>
                </c:pt>
                <c:pt idx="28">
                  <c:v>38</c:v>
                </c:pt>
                <c:pt idx="29">
                  <c:v>45</c:v>
                </c:pt>
              </c:numCache>
            </c:numRef>
          </c:xVal>
          <c:yVal>
            <c:numRef>
              <c:f>Sheet1!$T$2:$T$31</c:f>
              <c:numCache>
                <c:formatCode>General</c:formatCode>
                <c:ptCount val="30"/>
                <c:pt idx="0">
                  <c:v>6.9574983183221599</c:v>
                </c:pt>
                <c:pt idx="1">
                  <c:v>13.376404275285685</c:v>
                </c:pt>
                <c:pt idx="2">
                  <c:v>5.8105139985023593</c:v>
                </c:pt>
                <c:pt idx="3">
                  <c:v>17.01012177434842</c:v>
                </c:pt>
                <c:pt idx="4">
                  <c:v>0.88479129842990778</c:v>
                </c:pt>
                <c:pt idx="5">
                  <c:v>40.568250186928829</c:v>
                </c:pt>
                <c:pt idx="6">
                  <c:v>9.2227008351544715</c:v>
                </c:pt>
                <c:pt idx="7">
                  <c:v>3.995293532676865</c:v>
                </c:pt>
                <c:pt idx="8">
                  <c:v>73.853781248369245</c:v>
                </c:pt>
                <c:pt idx="9">
                  <c:v>35.318126339928405</c:v>
                </c:pt>
                <c:pt idx="10">
                  <c:v>25.252848246434983</c:v>
                </c:pt>
                <c:pt idx="11">
                  <c:v>0.46128911260489569</c:v>
                </c:pt>
                <c:pt idx="12">
                  <c:v>27.014554846359793</c:v>
                </c:pt>
                <c:pt idx="13">
                  <c:v>36.262011337292975</c:v>
                </c:pt>
                <c:pt idx="14">
                  <c:v>14.995883200629265</c:v>
                </c:pt>
                <c:pt idx="15">
                  <c:v>88.737357799064256</c:v>
                </c:pt>
                <c:pt idx="16">
                  <c:v>20.840062577895608</c:v>
                </c:pt>
                <c:pt idx="17">
                  <c:v>2.3727964573117073</c:v>
                </c:pt>
                <c:pt idx="18">
                  <c:v>77.936982236108875</c:v>
                </c:pt>
                <c:pt idx="19">
                  <c:v>22.477387010414574</c:v>
                </c:pt>
                <c:pt idx="20">
                  <c:v>0.47419216131619424</c:v>
                </c:pt>
                <c:pt idx="21">
                  <c:v>84.707816839682806</c:v>
                </c:pt>
                <c:pt idx="22">
                  <c:v>3.6279696009476088</c:v>
                </c:pt>
                <c:pt idx="23">
                  <c:v>37</c:v>
                </c:pt>
                <c:pt idx="24">
                  <c:v>86.81514355383139</c:v>
                </c:pt>
                <c:pt idx="25">
                  <c:v>1.0280728672208024</c:v>
                </c:pt>
                <c:pt idx="26">
                  <c:v>8.8495132844526605</c:v>
                </c:pt>
                <c:pt idx="27">
                  <c:v>25.607580587018649</c:v>
                </c:pt>
                <c:pt idx="28">
                  <c:v>31.685520482636516</c:v>
                </c:pt>
                <c:pt idx="29">
                  <c:v>48.948768893987655</c:v>
                </c:pt>
              </c:numCache>
            </c:numRef>
          </c:yVal>
          <c:smooth val="0"/>
        </c:ser>
        <c:ser>
          <c:idx val="1"/>
          <c:order val="1"/>
          <c:spPr>
            <a:ln w="15875">
              <a:solidFill>
                <a:srgbClr val="0000FF"/>
              </a:solidFill>
            </a:ln>
          </c:spPr>
          <c:marker>
            <c:symbol val="none"/>
          </c:marker>
          <c:xVal>
            <c:numRef>
              <c:f>Sheet2!$G$4:$G$9</c:f>
              <c:numCache>
                <c:formatCode>General</c:formatCode>
                <c:ptCount val="6"/>
                <c:pt idx="0">
                  <c:v>0</c:v>
                </c:pt>
                <c:pt idx="1">
                  <c:v>20</c:v>
                </c:pt>
                <c:pt idx="2">
                  <c:v>40</c:v>
                </c:pt>
                <c:pt idx="3">
                  <c:v>60</c:v>
                </c:pt>
                <c:pt idx="4">
                  <c:v>80</c:v>
                </c:pt>
                <c:pt idx="5">
                  <c:v>100</c:v>
                </c:pt>
              </c:numCache>
            </c:numRef>
          </c:xVal>
          <c:yVal>
            <c:numRef>
              <c:f>Sheet2!$J$4:$J$9</c:f>
              <c:numCache>
                <c:formatCode>General</c:formatCode>
                <c:ptCount val="6"/>
                <c:pt idx="0">
                  <c:v>0</c:v>
                </c:pt>
                <c:pt idx="1">
                  <c:v>16</c:v>
                </c:pt>
                <c:pt idx="2">
                  <c:v>32</c:v>
                </c:pt>
                <c:pt idx="3">
                  <c:v>48</c:v>
                </c:pt>
                <c:pt idx="4">
                  <c:v>64</c:v>
                </c:pt>
                <c:pt idx="5">
                  <c:v>80</c:v>
                </c:pt>
              </c:numCache>
            </c:numRef>
          </c:yVal>
          <c:smooth val="0"/>
        </c:ser>
        <c:ser>
          <c:idx val="2"/>
          <c:order val="2"/>
          <c:spPr>
            <a:ln w="15875">
              <a:solidFill>
                <a:srgbClr val="FF0000"/>
              </a:solidFill>
              <a:prstDash val="sysDash"/>
            </a:ln>
          </c:spPr>
          <c:marker>
            <c:symbol val="none"/>
          </c:marker>
          <c:xVal>
            <c:numRef>
              <c:f>Sheet2!$H$4:$H$7</c:f>
              <c:numCache>
                <c:formatCode>General</c:formatCode>
                <c:ptCount val="4"/>
                <c:pt idx="0">
                  <c:v>0</c:v>
                </c:pt>
                <c:pt idx="1">
                  <c:v>20</c:v>
                </c:pt>
                <c:pt idx="2">
                  <c:v>40</c:v>
                </c:pt>
                <c:pt idx="3">
                  <c:v>60</c:v>
                </c:pt>
              </c:numCache>
            </c:numRef>
          </c:xVal>
          <c:yVal>
            <c:numRef>
              <c:f>Sheet2!$M$4:$M$7</c:f>
              <c:numCache>
                <c:formatCode>General</c:formatCode>
                <c:ptCount val="4"/>
                <c:pt idx="0">
                  <c:v>0</c:v>
                </c:pt>
                <c:pt idx="1">
                  <c:v>30</c:v>
                </c:pt>
                <c:pt idx="2">
                  <c:v>60</c:v>
                </c:pt>
                <c:pt idx="3">
                  <c:v>90</c:v>
                </c:pt>
              </c:numCache>
            </c:numRef>
          </c:yVal>
          <c:smooth val="0"/>
        </c:ser>
        <c:dLbls>
          <c:showLegendKey val="0"/>
          <c:showVal val="0"/>
          <c:showCatName val="0"/>
          <c:showSerName val="0"/>
          <c:showPercent val="0"/>
          <c:showBubbleSize val="0"/>
        </c:dLbls>
        <c:axId val="354760720"/>
        <c:axId val="354761112"/>
      </c:scatterChart>
      <c:valAx>
        <c:axId val="354760720"/>
        <c:scaling>
          <c:orientation val="minMax"/>
          <c:max val="100"/>
        </c:scaling>
        <c:delete val="0"/>
        <c:axPos val="b"/>
        <c:title>
          <c:tx>
            <c:rich>
              <a:bodyPr/>
              <a:lstStyle/>
              <a:p>
                <a:pPr>
                  <a:defRPr/>
                </a:pPr>
                <a:r>
                  <a:rPr lang="el-GR">
                    <a:solidFill>
                      <a:srgbClr val="0000FF"/>
                    </a:solidFill>
                  </a:rPr>
                  <a:t>η</a:t>
                </a:r>
                <a:r>
                  <a:rPr lang="en-GB" baseline="-25000">
                    <a:solidFill>
                      <a:srgbClr val="0000FF"/>
                    </a:solidFill>
                  </a:rPr>
                  <a:t>a</a:t>
                </a:r>
                <a:endParaRPr lang="el-GR">
                  <a:solidFill>
                    <a:srgbClr val="0000FF"/>
                  </a:solidFill>
                </a:endParaRPr>
              </a:p>
            </c:rich>
          </c:tx>
          <c:layout>
            <c:manualLayout>
              <c:xMode val="edge"/>
              <c:yMode val="edge"/>
              <c:x val="0.64657186508402864"/>
              <c:y val="0.88538912287126903"/>
            </c:manualLayout>
          </c:layout>
          <c:overlay val="0"/>
        </c:title>
        <c:numFmt formatCode="General" sourceLinked="1"/>
        <c:majorTickMark val="out"/>
        <c:minorTickMark val="none"/>
        <c:tickLblPos val="nextTo"/>
        <c:spPr>
          <a:ln>
            <a:solidFill>
              <a:schemeClr val="tx1"/>
            </a:solidFill>
          </a:ln>
        </c:spPr>
        <c:crossAx val="354761112"/>
        <c:crosses val="autoZero"/>
        <c:crossBetween val="midCat"/>
        <c:majorUnit val="20"/>
      </c:valAx>
      <c:valAx>
        <c:axId val="354761112"/>
        <c:scaling>
          <c:orientation val="minMax"/>
          <c:max val="100"/>
          <c:min val="0"/>
        </c:scaling>
        <c:delete val="0"/>
        <c:axPos val="l"/>
        <c:title>
          <c:tx>
            <c:rich>
              <a:bodyPr rot="0" vert="horz"/>
              <a:lstStyle/>
              <a:p>
                <a:pPr>
                  <a:defRPr/>
                </a:pPr>
                <a:r>
                  <a:rPr lang="el-GR">
                    <a:solidFill>
                      <a:srgbClr val="0000FF"/>
                    </a:solidFill>
                  </a:rPr>
                  <a:t>η</a:t>
                </a:r>
                <a:r>
                  <a:rPr lang="en-GB" baseline="-25000">
                    <a:solidFill>
                      <a:srgbClr val="0000FF"/>
                    </a:solidFill>
                  </a:rPr>
                  <a:t>p</a:t>
                </a:r>
                <a:endParaRPr lang="el-GR">
                  <a:solidFill>
                    <a:srgbClr val="0000FF"/>
                  </a:solidFill>
                </a:endParaRPr>
              </a:p>
            </c:rich>
          </c:tx>
          <c:layout>
            <c:manualLayout>
              <c:xMode val="edge"/>
              <c:yMode val="edge"/>
              <c:x val="0"/>
              <c:y val="0.20155038759689922"/>
            </c:manualLayout>
          </c:layout>
          <c:overlay val="0"/>
        </c:title>
        <c:numFmt formatCode="General" sourceLinked="1"/>
        <c:majorTickMark val="out"/>
        <c:minorTickMark val="none"/>
        <c:tickLblPos val="nextTo"/>
        <c:spPr>
          <a:ln>
            <a:solidFill>
              <a:schemeClr val="tx1"/>
            </a:solidFill>
          </a:ln>
        </c:spPr>
        <c:crossAx val="354760720"/>
        <c:crosses val="autoZero"/>
        <c:crossBetween val="midCat"/>
        <c:majorUnit val="20"/>
      </c:valAx>
    </c:plotArea>
    <c:plotVisOnly val="1"/>
    <c:dispBlanksAs val="gap"/>
    <c:showDLblsOverMax val="0"/>
  </c:chart>
  <c:spPr>
    <a:ln>
      <a:noFill/>
    </a:ln>
  </c:spPr>
  <c:txPr>
    <a:bodyPr/>
    <a:lstStyle/>
    <a:p>
      <a:pPr>
        <a:defRPr sz="1000" b="0">
          <a:latin typeface="Arial" panose="020B0604020202020204" pitchFamily="34" charset="0"/>
          <a:cs typeface="Arial" panose="020B0604020202020204" pitchFamily="34" charset="0"/>
        </a:defRPr>
      </a:pPr>
      <a:endParaRPr lang="en-US"/>
    </a:p>
  </c:txPr>
  <c:externalData r:id="rId1">
    <c:autoUpdate val="0"/>
  </c:externalData>
  <c:userShapes r:id="rId2"/>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5.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6.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7.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8.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9.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0.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5.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6.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7.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8.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9.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0.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drawings/drawing1.xml><?xml version="1.0" encoding="utf-8"?>
<c:userShapes xmlns:c="http://schemas.openxmlformats.org/drawingml/2006/chart">
  <cdr:relSizeAnchor xmlns:cdr="http://schemas.openxmlformats.org/drawingml/2006/chartDrawing">
    <cdr:from>
      <cdr:x>0.66972</cdr:x>
      <cdr:y>0.40152</cdr:y>
    </cdr:from>
    <cdr:to>
      <cdr:x>0.96087</cdr:x>
      <cdr:y>0.51515</cdr:y>
    </cdr:to>
    <cdr:sp macro="" textlink="">
      <cdr:nvSpPr>
        <cdr:cNvPr id="2" name="TextBox 1"/>
        <cdr:cNvSpPr txBox="1"/>
      </cdr:nvSpPr>
      <cdr:spPr>
        <a:xfrm xmlns:a="http://schemas.openxmlformats.org/drawingml/2006/main">
          <a:off x="1390650" y="631040"/>
          <a:ext cx="604549" cy="178586"/>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l-GR" sz="800">
              <a:solidFill>
                <a:srgbClr val="0000FF"/>
              </a:solidFill>
              <a:latin typeface="Arial" panose="020B0604020202020204" pitchFamily="34" charset="0"/>
              <a:cs typeface="Arial" panose="020B0604020202020204" pitchFamily="34" charset="0"/>
            </a:rPr>
            <a:t>ϕ</a:t>
          </a:r>
          <a:r>
            <a:rPr lang="en-GB" sz="800">
              <a:solidFill>
                <a:srgbClr val="0000FF"/>
              </a:solidFill>
              <a:latin typeface="Arial" panose="020B0604020202020204" pitchFamily="34" charset="0"/>
              <a:cs typeface="Arial" panose="020B0604020202020204" pitchFamily="34" charset="0"/>
            </a:rPr>
            <a:t> = 1.25</a:t>
          </a:r>
        </a:p>
      </cdr:txBody>
    </cdr:sp>
  </cdr:relSizeAnchor>
  <cdr:relSizeAnchor xmlns:cdr="http://schemas.openxmlformats.org/drawingml/2006/chartDrawing">
    <cdr:from>
      <cdr:x>0.3865</cdr:x>
      <cdr:y>0.18839</cdr:y>
    </cdr:from>
    <cdr:to>
      <cdr:x>0.64541</cdr:x>
      <cdr:y>0.3096</cdr:y>
    </cdr:to>
    <cdr:sp macro="" textlink="">
      <cdr:nvSpPr>
        <cdr:cNvPr id="3" name="TextBox 1"/>
        <cdr:cNvSpPr txBox="1"/>
      </cdr:nvSpPr>
      <cdr:spPr>
        <a:xfrm xmlns:a="http://schemas.openxmlformats.org/drawingml/2006/main">
          <a:off x="802539" y="296076"/>
          <a:ext cx="537614" cy="190496"/>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l-GR" sz="800">
              <a:solidFill>
                <a:srgbClr val="FF0000"/>
              </a:solidFill>
              <a:latin typeface="Arial" panose="020B0604020202020204" pitchFamily="34" charset="0"/>
              <a:cs typeface="Arial" panose="020B0604020202020204" pitchFamily="34" charset="0"/>
            </a:rPr>
            <a:t>ϕ</a:t>
          </a:r>
          <a:r>
            <a:rPr lang="en-GB" sz="800">
              <a:solidFill>
                <a:srgbClr val="FF0000"/>
              </a:solidFill>
              <a:latin typeface="Arial" panose="020B0604020202020204" pitchFamily="34" charset="0"/>
              <a:cs typeface="Arial" panose="020B0604020202020204" pitchFamily="34" charset="0"/>
            </a:rPr>
            <a:t> = 0.72</a:t>
          </a:r>
        </a:p>
      </cdr:txBody>
    </cdr:sp>
  </cdr:relSizeAnchor>
</c:userShapes>
</file>

<file path=word/drawings/drawing10.xml><?xml version="1.0" encoding="utf-8"?>
<c:userShapes xmlns:c="http://schemas.openxmlformats.org/drawingml/2006/chart">
  <cdr:relSizeAnchor xmlns:cdr="http://schemas.openxmlformats.org/drawingml/2006/chartDrawing">
    <cdr:from>
      <cdr:x>0.16357</cdr:x>
      <cdr:y>0.01443</cdr:y>
    </cdr:from>
    <cdr:to>
      <cdr:x>0.30789</cdr:x>
      <cdr:y>0.08659</cdr:y>
    </cdr:to>
    <cdr:sp macro="" textlink="">
      <cdr:nvSpPr>
        <cdr:cNvPr id="2" name="TextBox 1"/>
        <cdr:cNvSpPr txBox="1"/>
      </cdr:nvSpPr>
      <cdr:spPr>
        <a:xfrm xmlns:a="http://schemas.openxmlformats.org/drawingml/2006/main">
          <a:off x="323851" y="28575"/>
          <a:ext cx="285750" cy="142875"/>
        </a:xfrm>
        <a:prstGeom xmlns:a="http://schemas.openxmlformats.org/drawingml/2006/main" prst="rect">
          <a:avLst/>
        </a:prstGeom>
      </cdr:spPr>
      <cdr:txBody>
        <a:bodyPr xmlns:a="http://schemas.openxmlformats.org/drawingml/2006/main" vertOverflow="clip" wrap="square" lIns="0" tIns="0" rIns="0" bIns="0" rtlCol="0"/>
        <a:lstStyle xmlns:a="http://schemas.openxmlformats.org/drawingml/2006/main"/>
        <a:p xmlns:a="http://schemas.openxmlformats.org/drawingml/2006/main">
          <a:r>
            <a:rPr lang="el-GR" sz="800">
              <a:solidFill>
                <a:srgbClr val="008000"/>
              </a:solidFill>
              <a:latin typeface="Arial" panose="020B0604020202020204" pitchFamily="34" charset="0"/>
              <a:cs typeface="Arial" panose="020B0604020202020204" pitchFamily="34" charset="0"/>
            </a:rPr>
            <a:t>α</a:t>
          </a:r>
          <a:r>
            <a:rPr lang="en-GB" sz="800">
              <a:solidFill>
                <a:srgbClr val="008000"/>
              </a:solidFill>
              <a:latin typeface="Arial" panose="020B0604020202020204" pitchFamily="34" charset="0"/>
              <a:cs typeface="Arial" panose="020B0604020202020204" pitchFamily="34" charset="0"/>
            </a:rPr>
            <a:t> = 0 </a:t>
          </a:r>
        </a:p>
      </cdr:txBody>
    </cdr:sp>
  </cdr:relSizeAnchor>
  <cdr:relSizeAnchor xmlns:cdr="http://schemas.openxmlformats.org/drawingml/2006/chartDrawing">
    <cdr:from>
      <cdr:x>0.42495</cdr:x>
      <cdr:y>0.02085</cdr:y>
    </cdr:from>
    <cdr:to>
      <cdr:x>0.56928</cdr:x>
      <cdr:y>0.09301</cdr:y>
    </cdr:to>
    <cdr:sp macro="" textlink="">
      <cdr:nvSpPr>
        <cdr:cNvPr id="3" name="TextBox 1"/>
        <cdr:cNvSpPr txBox="1"/>
      </cdr:nvSpPr>
      <cdr:spPr>
        <a:xfrm xmlns:a="http://schemas.openxmlformats.org/drawingml/2006/main">
          <a:off x="841375" y="41275"/>
          <a:ext cx="285750" cy="142875"/>
        </a:xfrm>
        <a:prstGeom xmlns:a="http://schemas.openxmlformats.org/drawingml/2006/main" prst="rect">
          <a:avLst/>
        </a:prstGeom>
      </cdr:spPr>
      <cdr:txBody>
        <a:bodyPr xmlns:a="http://schemas.openxmlformats.org/drawingml/2006/main" wrap="square" lIns="0" tIns="0" rIns="0" bIns="0"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GB" sz="800">
              <a:solidFill>
                <a:srgbClr val="FF0000"/>
              </a:solidFill>
              <a:latin typeface="Arial" panose="020B0604020202020204" pitchFamily="34" charset="0"/>
              <a:cs typeface="Arial" panose="020B0604020202020204" pitchFamily="34" charset="0"/>
            </a:rPr>
            <a:t>0.63</a:t>
          </a:r>
        </a:p>
      </cdr:txBody>
    </cdr:sp>
  </cdr:relSizeAnchor>
  <cdr:relSizeAnchor xmlns:cdr="http://schemas.openxmlformats.org/drawingml/2006/chartDrawing">
    <cdr:from>
      <cdr:x>0.55484</cdr:x>
      <cdr:y>0.02085</cdr:y>
    </cdr:from>
    <cdr:to>
      <cdr:x>0.69917</cdr:x>
      <cdr:y>0.09301</cdr:y>
    </cdr:to>
    <cdr:sp macro="" textlink="">
      <cdr:nvSpPr>
        <cdr:cNvPr id="4" name="TextBox 1"/>
        <cdr:cNvSpPr txBox="1"/>
      </cdr:nvSpPr>
      <cdr:spPr>
        <a:xfrm xmlns:a="http://schemas.openxmlformats.org/drawingml/2006/main">
          <a:off x="1098550" y="41275"/>
          <a:ext cx="285750" cy="142875"/>
        </a:xfrm>
        <a:prstGeom xmlns:a="http://schemas.openxmlformats.org/drawingml/2006/main" prst="rect">
          <a:avLst/>
        </a:prstGeom>
      </cdr:spPr>
      <cdr:txBody>
        <a:bodyPr xmlns:a="http://schemas.openxmlformats.org/drawingml/2006/main" wrap="square" lIns="0" tIns="0" rIns="0" bIns="0"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GB" sz="800">
              <a:solidFill>
                <a:srgbClr val="FF00FF"/>
              </a:solidFill>
              <a:latin typeface="Arial" panose="020B0604020202020204" pitchFamily="34" charset="0"/>
              <a:cs typeface="Arial" panose="020B0604020202020204" pitchFamily="34" charset="0"/>
            </a:rPr>
            <a:t>0.92</a:t>
          </a:r>
        </a:p>
      </cdr:txBody>
    </cdr:sp>
  </cdr:relSizeAnchor>
  <cdr:relSizeAnchor xmlns:cdr="http://schemas.openxmlformats.org/drawingml/2006/chartDrawing">
    <cdr:from>
      <cdr:x>0.68473</cdr:x>
      <cdr:y>0.02085</cdr:y>
    </cdr:from>
    <cdr:to>
      <cdr:x>0.82906</cdr:x>
      <cdr:y>0.09301</cdr:y>
    </cdr:to>
    <cdr:sp macro="" textlink="">
      <cdr:nvSpPr>
        <cdr:cNvPr id="5" name="TextBox 1"/>
        <cdr:cNvSpPr txBox="1"/>
      </cdr:nvSpPr>
      <cdr:spPr>
        <a:xfrm xmlns:a="http://schemas.openxmlformats.org/drawingml/2006/main">
          <a:off x="1355725" y="41275"/>
          <a:ext cx="285750" cy="142875"/>
        </a:xfrm>
        <a:prstGeom xmlns:a="http://schemas.openxmlformats.org/drawingml/2006/main" prst="rect">
          <a:avLst/>
        </a:prstGeom>
      </cdr:spPr>
      <cdr:txBody>
        <a:bodyPr xmlns:a="http://schemas.openxmlformats.org/drawingml/2006/main" wrap="square" lIns="0" tIns="0" rIns="0" bIns="0"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GB" sz="800">
              <a:solidFill>
                <a:srgbClr val="0000FF"/>
              </a:solidFill>
              <a:latin typeface="Arial" panose="020B0604020202020204" pitchFamily="34" charset="0"/>
              <a:cs typeface="Arial" panose="020B0604020202020204" pitchFamily="34" charset="0"/>
            </a:rPr>
            <a:t>1.0</a:t>
          </a:r>
        </a:p>
      </cdr:txBody>
    </cdr:sp>
  </cdr:relSizeAnchor>
</c:userShapes>
</file>

<file path=word/drawings/drawing11.xml><?xml version="1.0" encoding="utf-8"?>
<c:userShapes xmlns:c="http://schemas.openxmlformats.org/drawingml/2006/chart">
  <cdr:relSizeAnchor xmlns:cdr="http://schemas.openxmlformats.org/drawingml/2006/chartDrawing">
    <cdr:from>
      <cdr:x>0.14914</cdr:x>
      <cdr:y>0</cdr:y>
    </cdr:from>
    <cdr:to>
      <cdr:x>0.29346</cdr:x>
      <cdr:y>0.07216</cdr:y>
    </cdr:to>
    <cdr:sp macro="" textlink="">
      <cdr:nvSpPr>
        <cdr:cNvPr id="2" name="TextBox 1"/>
        <cdr:cNvSpPr txBox="1"/>
      </cdr:nvSpPr>
      <cdr:spPr>
        <a:xfrm xmlns:a="http://schemas.openxmlformats.org/drawingml/2006/main">
          <a:off x="295282" y="0"/>
          <a:ext cx="285744" cy="142872"/>
        </a:xfrm>
        <a:prstGeom xmlns:a="http://schemas.openxmlformats.org/drawingml/2006/main" prst="rect">
          <a:avLst/>
        </a:prstGeom>
      </cdr:spPr>
      <cdr:txBody>
        <a:bodyPr xmlns:a="http://schemas.openxmlformats.org/drawingml/2006/main" vertOverflow="clip" wrap="square" lIns="0" tIns="0" rIns="0" bIns="0" rtlCol="0"/>
        <a:lstStyle xmlns:a="http://schemas.openxmlformats.org/drawingml/2006/main"/>
        <a:p xmlns:a="http://schemas.openxmlformats.org/drawingml/2006/main">
          <a:r>
            <a:rPr lang="el-GR" sz="800">
              <a:solidFill>
                <a:srgbClr val="008000"/>
              </a:solidFill>
              <a:latin typeface="Arial" panose="020B0604020202020204" pitchFamily="34" charset="0"/>
              <a:cs typeface="Arial" panose="020B0604020202020204" pitchFamily="34" charset="0"/>
            </a:rPr>
            <a:t>α</a:t>
          </a:r>
          <a:r>
            <a:rPr lang="en-GB" sz="800">
              <a:solidFill>
                <a:srgbClr val="008000"/>
              </a:solidFill>
              <a:latin typeface="Arial" panose="020B0604020202020204" pitchFamily="34" charset="0"/>
              <a:cs typeface="Arial" panose="020B0604020202020204" pitchFamily="34" charset="0"/>
            </a:rPr>
            <a:t> = 0 </a:t>
          </a:r>
        </a:p>
      </cdr:txBody>
    </cdr:sp>
  </cdr:relSizeAnchor>
  <cdr:relSizeAnchor xmlns:cdr="http://schemas.openxmlformats.org/drawingml/2006/chartDrawing">
    <cdr:from>
      <cdr:x>0.38166</cdr:x>
      <cdr:y>0</cdr:y>
    </cdr:from>
    <cdr:to>
      <cdr:x>0.52598</cdr:x>
      <cdr:y>0.07216</cdr:y>
    </cdr:to>
    <cdr:sp macro="" textlink="">
      <cdr:nvSpPr>
        <cdr:cNvPr id="3" name="TextBox 1"/>
        <cdr:cNvSpPr txBox="1"/>
      </cdr:nvSpPr>
      <cdr:spPr>
        <a:xfrm xmlns:a="http://schemas.openxmlformats.org/drawingml/2006/main">
          <a:off x="755659" y="0"/>
          <a:ext cx="285743" cy="142871"/>
        </a:xfrm>
        <a:prstGeom xmlns:a="http://schemas.openxmlformats.org/drawingml/2006/main" prst="rect">
          <a:avLst/>
        </a:prstGeom>
      </cdr:spPr>
      <cdr:txBody>
        <a:bodyPr xmlns:a="http://schemas.openxmlformats.org/drawingml/2006/main" wrap="square" lIns="0" tIns="0" rIns="0" bIns="0"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GB" sz="800">
              <a:solidFill>
                <a:srgbClr val="FF0000"/>
              </a:solidFill>
              <a:latin typeface="Arial" panose="020B0604020202020204" pitchFamily="34" charset="0"/>
              <a:cs typeface="Arial" panose="020B0604020202020204" pitchFamily="34" charset="0"/>
            </a:rPr>
            <a:t>0.63</a:t>
          </a:r>
        </a:p>
      </cdr:txBody>
    </cdr:sp>
  </cdr:relSizeAnchor>
  <cdr:relSizeAnchor xmlns:cdr="http://schemas.openxmlformats.org/drawingml/2006/chartDrawing">
    <cdr:from>
      <cdr:x>0.52598</cdr:x>
      <cdr:y>0</cdr:y>
    </cdr:from>
    <cdr:to>
      <cdr:x>0.6703</cdr:x>
      <cdr:y>0.07216</cdr:y>
    </cdr:to>
    <cdr:sp macro="" textlink="">
      <cdr:nvSpPr>
        <cdr:cNvPr id="4" name="TextBox 1"/>
        <cdr:cNvSpPr txBox="1"/>
      </cdr:nvSpPr>
      <cdr:spPr>
        <a:xfrm xmlns:a="http://schemas.openxmlformats.org/drawingml/2006/main">
          <a:off x="1041404" y="0"/>
          <a:ext cx="285743" cy="142871"/>
        </a:xfrm>
        <a:prstGeom xmlns:a="http://schemas.openxmlformats.org/drawingml/2006/main" prst="rect">
          <a:avLst/>
        </a:prstGeom>
      </cdr:spPr>
      <cdr:txBody>
        <a:bodyPr xmlns:a="http://schemas.openxmlformats.org/drawingml/2006/main" wrap="square" lIns="0" tIns="0" rIns="0" bIns="0"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GB" sz="800">
              <a:solidFill>
                <a:srgbClr val="FF00FF"/>
              </a:solidFill>
              <a:latin typeface="Arial" panose="020B0604020202020204" pitchFamily="34" charset="0"/>
              <a:cs typeface="Arial" panose="020B0604020202020204" pitchFamily="34" charset="0"/>
            </a:rPr>
            <a:t>0.92</a:t>
          </a:r>
        </a:p>
      </cdr:txBody>
    </cdr:sp>
  </cdr:relSizeAnchor>
  <cdr:relSizeAnchor xmlns:cdr="http://schemas.openxmlformats.org/drawingml/2006/chartDrawing">
    <cdr:from>
      <cdr:x>0.64625</cdr:x>
      <cdr:y>0</cdr:y>
    </cdr:from>
    <cdr:to>
      <cdr:x>0.79057</cdr:x>
      <cdr:y>0.07216</cdr:y>
    </cdr:to>
    <cdr:sp macro="" textlink="">
      <cdr:nvSpPr>
        <cdr:cNvPr id="5" name="TextBox 1"/>
        <cdr:cNvSpPr txBox="1"/>
      </cdr:nvSpPr>
      <cdr:spPr>
        <a:xfrm xmlns:a="http://schemas.openxmlformats.org/drawingml/2006/main">
          <a:off x="1279527" y="0"/>
          <a:ext cx="285743" cy="142871"/>
        </a:xfrm>
        <a:prstGeom xmlns:a="http://schemas.openxmlformats.org/drawingml/2006/main" prst="rect">
          <a:avLst/>
        </a:prstGeom>
      </cdr:spPr>
      <cdr:txBody>
        <a:bodyPr xmlns:a="http://schemas.openxmlformats.org/drawingml/2006/main" wrap="square" lIns="0" tIns="0" rIns="0" bIns="0"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GB" sz="800">
              <a:solidFill>
                <a:srgbClr val="0000FF"/>
              </a:solidFill>
              <a:latin typeface="Arial" panose="020B0604020202020204" pitchFamily="34" charset="0"/>
              <a:cs typeface="Arial" panose="020B0604020202020204" pitchFamily="34" charset="0"/>
            </a:rPr>
            <a:t>1.0</a:t>
          </a:r>
        </a:p>
      </cdr:txBody>
    </cdr:sp>
  </cdr:relSizeAnchor>
</c:userShapes>
</file>

<file path=word/drawings/drawing12.xml><?xml version="1.0" encoding="utf-8"?>
<c:userShapes xmlns:c="http://schemas.openxmlformats.org/drawingml/2006/chart">
  <cdr:relSizeAnchor xmlns:cdr="http://schemas.openxmlformats.org/drawingml/2006/chartDrawing">
    <cdr:from>
      <cdr:x>0.13471</cdr:x>
      <cdr:y>0</cdr:y>
    </cdr:from>
    <cdr:to>
      <cdr:x>0.27903</cdr:x>
      <cdr:y>0.07216</cdr:y>
    </cdr:to>
    <cdr:sp macro="" textlink="">
      <cdr:nvSpPr>
        <cdr:cNvPr id="2" name="TextBox 1"/>
        <cdr:cNvSpPr txBox="1"/>
      </cdr:nvSpPr>
      <cdr:spPr>
        <a:xfrm xmlns:a="http://schemas.openxmlformats.org/drawingml/2006/main">
          <a:off x="266707" y="0"/>
          <a:ext cx="285744" cy="142872"/>
        </a:xfrm>
        <a:prstGeom xmlns:a="http://schemas.openxmlformats.org/drawingml/2006/main" prst="rect">
          <a:avLst/>
        </a:prstGeom>
      </cdr:spPr>
      <cdr:txBody>
        <a:bodyPr xmlns:a="http://schemas.openxmlformats.org/drawingml/2006/main" vertOverflow="clip" wrap="square" lIns="0" tIns="0" rIns="0" bIns="0" rtlCol="0"/>
        <a:lstStyle xmlns:a="http://schemas.openxmlformats.org/drawingml/2006/main"/>
        <a:p xmlns:a="http://schemas.openxmlformats.org/drawingml/2006/main">
          <a:r>
            <a:rPr lang="el-GR" sz="800">
              <a:solidFill>
                <a:srgbClr val="008000"/>
              </a:solidFill>
              <a:latin typeface="Arial" panose="020B0604020202020204" pitchFamily="34" charset="0"/>
              <a:cs typeface="Arial" panose="020B0604020202020204" pitchFamily="34" charset="0"/>
            </a:rPr>
            <a:t>α</a:t>
          </a:r>
          <a:r>
            <a:rPr lang="en-GB" sz="800">
              <a:solidFill>
                <a:srgbClr val="008000"/>
              </a:solidFill>
              <a:latin typeface="Arial" panose="020B0604020202020204" pitchFamily="34" charset="0"/>
              <a:cs typeface="Arial" panose="020B0604020202020204" pitchFamily="34" charset="0"/>
            </a:rPr>
            <a:t> = 0 </a:t>
          </a:r>
        </a:p>
      </cdr:txBody>
    </cdr:sp>
  </cdr:relSizeAnchor>
  <cdr:relSizeAnchor xmlns:cdr="http://schemas.openxmlformats.org/drawingml/2006/chartDrawing">
    <cdr:from>
      <cdr:x>0.34798</cdr:x>
      <cdr:y>0</cdr:y>
    </cdr:from>
    <cdr:to>
      <cdr:x>0.4923</cdr:x>
      <cdr:y>0.07216</cdr:y>
    </cdr:to>
    <cdr:sp macro="" textlink="">
      <cdr:nvSpPr>
        <cdr:cNvPr id="3" name="TextBox 1"/>
        <cdr:cNvSpPr txBox="1"/>
      </cdr:nvSpPr>
      <cdr:spPr>
        <a:xfrm xmlns:a="http://schemas.openxmlformats.org/drawingml/2006/main">
          <a:off x="688984" y="0"/>
          <a:ext cx="285743" cy="142871"/>
        </a:xfrm>
        <a:prstGeom xmlns:a="http://schemas.openxmlformats.org/drawingml/2006/main" prst="rect">
          <a:avLst/>
        </a:prstGeom>
      </cdr:spPr>
      <cdr:txBody>
        <a:bodyPr xmlns:a="http://schemas.openxmlformats.org/drawingml/2006/main" wrap="square" lIns="0" tIns="0" rIns="0" bIns="0"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GB" sz="800">
              <a:solidFill>
                <a:srgbClr val="FF0000"/>
              </a:solidFill>
              <a:latin typeface="Arial" panose="020B0604020202020204" pitchFamily="34" charset="0"/>
              <a:cs typeface="Arial" panose="020B0604020202020204" pitchFamily="34" charset="0"/>
            </a:rPr>
            <a:t>0.63</a:t>
          </a:r>
        </a:p>
      </cdr:txBody>
    </cdr:sp>
  </cdr:relSizeAnchor>
  <cdr:relSizeAnchor xmlns:cdr="http://schemas.openxmlformats.org/drawingml/2006/chartDrawing">
    <cdr:from>
      <cdr:x>0.49712</cdr:x>
      <cdr:y>0</cdr:y>
    </cdr:from>
    <cdr:to>
      <cdr:x>0.64144</cdr:x>
      <cdr:y>0.07216</cdr:y>
    </cdr:to>
    <cdr:sp macro="" textlink="">
      <cdr:nvSpPr>
        <cdr:cNvPr id="4" name="TextBox 1"/>
        <cdr:cNvSpPr txBox="1"/>
      </cdr:nvSpPr>
      <cdr:spPr>
        <a:xfrm xmlns:a="http://schemas.openxmlformats.org/drawingml/2006/main">
          <a:off x="984254" y="0"/>
          <a:ext cx="285743" cy="142871"/>
        </a:xfrm>
        <a:prstGeom xmlns:a="http://schemas.openxmlformats.org/drawingml/2006/main" prst="rect">
          <a:avLst/>
        </a:prstGeom>
      </cdr:spPr>
      <cdr:txBody>
        <a:bodyPr xmlns:a="http://schemas.openxmlformats.org/drawingml/2006/main" wrap="square" lIns="0" tIns="0" rIns="0" bIns="0"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GB" sz="800">
              <a:solidFill>
                <a:srgbClr val="FF00FF"/>
              </a:solidFill>
              <a:latin typeface="Arial" panose="020B0604020202020204" pitchFamily="34" charset="0"/>
              <a:cs typeface="Arial" panose="020B0604020202020204" pitchFamily="34" charset="0"/>
            </a:rPr>
            <a:t>0.92</a:t>
          </a:r>
        </a:p>
      </cdr:txBody>
    </cdr:sp>
  </cdr:relSizeAnchor>
  <cdr:relSizeAnchor xmlns:cdr="http://schemas.openxmlformats.org/drawingml/2006/chartDrawing">
    <cdr:from>
      <cdr:x>0.62219</cdr:x>
      <cdr:y>0</cdr:y>
    </cdr:from>
    <cdr:to>
      <cdr:x>0.76651</cdr:x>
      <cdr:y>0.07216</cdr:y>
    </cdr:to>
    <cdr:sp macro="" textlink="">
      <cdr:nvSpPr>
        <cdr:cNvPr id="5" name="TextBox 1"/>
        <cdr:cNvSpPr txBox="1"/>
      </cdr:nvSpPr>
      <cdr:spPr>
        <a:xfrm xmlns:a="http://schemas.openxmlformats.org/drawingml/2006/main">
          <a:off x="1231902" y="0"/>
          <a:ext cx="285743" cy="142871"/>
        </a:xfrm>
        <a:prstGeom xmlns:a="http://schemas.openxmlformats.org/drawingml/2006/main" prst="rect">
          <a:avLst/>
        </a:prstGeom>
      </cdr:spPr>
      <cdr:txBody>
        <a:bodyPr xmlns:a="http://schemas.openxmlformats.org/drawingml/2006/main" wrap="square" lIns="0" tIns="0" rIns="0" bIns="0"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GB" sz="800">
              <a:solidFill>
                <a:srgbClr val="0000FF"/>
              </a:solidFill>
              <a:latin typeface="Arial" panose="020B0604020202020204" pitchFamily="34" charset="0"/>
              <a:cs typeface="Arial" panose="020B0604020202020204" pitchFamily="34" charset="0"/>
            </a:rPr>
            <a:t>1.0</a:t>
          </a:r>
        </a:p>
      </cdr:txBody>
    </cdr:sp>
  </cdr:relSizeAnchor>
</c:userShapes>
</file>

<file path=word/drawings/drawing13.xml><?xml version="1.0" encoding="utf-8"?>
<c:userShapes xmlns:c="http://schemas.openxmlformats.org/drawingml/2006/chart">
  <cdr:relSizeAnchor xmlns:cdr="http://schemas.openxmlformats.org/drawingml/2006/chartDrawing">
    <cdr:from>
      <cdr:x>0.10103</cdr:x>
      <cdr:y>0</cdr:y>
    </cdr:from>
    <cdr:to>
      <cdr:x>0.24535</cdr:x>
      <cdr:y>0.07216</cdr:y>
    </cdr:to>
    <cdr:sp macro="" textlink="">
      <cdr:nvSpPr>
        <cdr:cNvPr id="2" name="TextBox 1"/>
        <cdr:cNvSpPr txBox="1"/>
      </cdr:nvSpPr>
      <cdr:spPr>
        <a:xfrm xmlns:a="http://schemas.openxmlformats.org/drawingml/2006/main">
          <a:off x="200032" y="0"/>
          <a:ext cx="285744" cy="142872"/>
        </a:xfrm>
        <a:prstGeom xmlns:a="http://schemas.openxmlformats.org/drawingml/2006/main" prst="rect">
          <a:avLst/>
        </a:prstGeom>
      </cdr:spPr>
      <cdr:txBody>
        <a:bodyPr xmlns:a="http://schemas.openxmlformats.org/drawingml/2006/main" vertOverflow="clip" wrap="square" lIns="0" tIns="0" rIns="0" bIns="0" rtlCol="0"/>
        <a:lstStyle xmlns:a="http://schemas.openxmlformats.org/drawingml/2006/main"/>
        <a:p xmlns:a="http://schemas.openxmlformats.org/drawingml/2006/main">
          <a:r>
            <a:rPr lang="el-GR" sz="800">
              <a:solidFill>
                <a:srgbClr val="008000"/>
              </a:solidFill>
              <a:latin typeface="Arial" panose="020B0604020202020204" pitchFamily="34" charset="0"/>
              <a:cs typeface="Arial" panose="020B0604020202020204" pitchFamily="34" charset="0"/>
            </a:rPr>
            <a:t>α</a:t>
          </a:r>
          <a:r>
            <a:rPr lang="en-GB" sz="800">
              <a:solidFill>
                <a:srgbClr val="008000"/>
              </a:solidFill>
              <a:latin typeface="Arial" panose="020B0604020202020204" pitchFamily="34" charset="0"/>
              <a:cs typeface="Arial" panose="020B0604020202020204" pitchFamily="34" charset="0"/>
            </a:rPr>
            <a:t> = 0 </a:t>
          </a:r>
        </a:p>
      </cdr:txBody>
    </cdr:sp>
  </cdr:relSizeAnchor>
  <cdr:relSizeAnchor xmlns:cdr="http://schemas.openxmlformats.org/drawingml/2006/chartDrawing">
    <cdr:from>
      <cdr:x>0.32393</cdr:x>
      <cdr:y>0</cdr:y>
    </cdr:from>
    <cdr:to>
      <cdr:x>0.46825</cdr:x>
      <cdr:y>0.07216</cdr:y>
    </cdr:to>
    <cdr:sp macro="" textlink="">
      <cdr:nvSpPr>
        <cdr:cNvPr id="3" name="TextBox 1"/>
        <cdr:cNvSpPr txBox="1"/>
      </cdr:nvSpPr>
      <cdr:spPr>
        <a:xfrm xmlns:a="http://schemas.openxmlformats.org/drawingml/2006/main">
          <a:off x="641359" y="0"/>
          <a:ext cx="285743" cy="142871"/>
        </a:xfrm>
        <a:prstGeom xmlns:a="http://schemas.openxmlformats.org/drawingml/2006/main" prst="rect">
          <a:avLst/>
        </a:prstGeom>
      </cdr:spPr>
      <cdr:txBody>
        <a:bodyPr xmlns:a="http://schemas.openxmlformats.org/drawingml/2006/main" wrap="square" lIns="0" tIns="0" rIns="0" bIns="0"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GB" sz="800">
              <a:solidFill>
                <a:srgbClr val="FF0000"/>
              </a:solidFill>
              <a:latin typeface="Arial" panose="020B0604020202020204" pitchFamily="34" charset="0"/>
              <a:cs typeface="Arial" panose="020B0604020202020204" pitchFamily="34" charset="0"/>
            </a:rPr>
            <a:t>0.63</a:t>
          </a:r>
        </a:p>
      </cdr:txBody>
    </cdr:sp>
  </cdr:relSizeAnchor>
  <cdr:relSizeAnchor xmlns:cdr="http://schemas.openxmlformats.org/drawingml/2006/chartDrawing">
    <cdr:from>
      <cdr:x>0.46825</cdr:x>
      <cdr:y>0</cdr:y>
    </cdr:from>
    <cdr:to>
      <cdr:x>0.61257</cdr:x>
      <cdr:y>0.07216</cdr:y>
    </cdr:to>
    <cdr:sp macro="" textlink="">
      <cdr:nvSpPr>
        <cdr:cNvPr id="4" name="TextBox 1"/>
        <cdr:cNvSpPr txBox="1"/>
      </cdr:nvSpPr>
      <cdr:spPr>
        <a:xfrm xmlns:a="http://schemas.openxmlformats.org/drawingml/2006/main">
          <a:off x="927104" y="0"/>
          <a:ext cx="285743" cy="142871"/>
        </a:xfrm>
        <a:prstGeom xmlns:a="http://schemas.openxmlformats.org/drawingml/2006/main" prst="rect">
          <a:avLst/>
        </a:prstGeom>
      </cdr:spPr>
      <cdr:txBody>
        <a:bodyPr xmlns:a="http://schemas.openxmlformats.org/drawingml/2006/main" wrap="square" lIns="0" tIns="0" rIns="0" bIns="0"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GB" sz="800">
              <a:solidFill>
                <a:srgbClr val="FF00FF"/>
              </a:solidFill>
              <a:latin typeface="Arial" panose="020B0604020202020204" pitchFamily="34" charset="0"/>
              <a:cs typeface="Arial" panose="020B0604020202020204" pitchFamily="34" charset="0"/>
            </a:rPr>
            <a:t>0.92</a:t>
          </a:r>
        </a:p>
      </cdr:txBody>
    </cdr:sp>
  </cdr:relSizeAnchor>
  <cdr:relSizeAnchor xmlns:cdr="http://schemas.openxmlformats.org/drawingml/2006/chartDrawing">
    <cdr:from>
      <cdr:x>0.59814</cdr:x>
      <cdr:y>0</cdr:y>
    </cdr:from>
    <cdr:to>
      <cdr:x>0.74246</cdr:x>
      <cdr:y>0.07216</cdr:y>
    </cdr:to>
    <cdr:sp macro="" textlink="">
      <cdr:nvSpPr>
        <cdr:cNvPr id="5" name="TextBox 1"/>
        <cdr:cNvSpPr txBox="1"/>
      </cdr:nvSpPr>
      <cdr:spPr>
        <a:xfrm xmlns:a="http://schemas.openxmlformats.org/drawingml/2006/main">
          <a:off x="1184277" y="0"/>
          <a:ext cx="285743" cy="142871"/>
        </a:xfrm>
        <a:prstGeom xmlns:a="http://schemas.openxmlformats.org/drawingml/2006/main" prst="rect">
          <a:avLst/>
        </a:prstGeom>
      </cdr:spPr>
      <cdr:txBody>
        <a:bodyPr xmlns:a="http://schemas.openxmlformats.org/drawingml/2006/main" wrap="square" lIns="0" tIns="0" rIns="0" bIns="0"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GB" sz="800">
              <a:solidFill>
                <a:srgbClr val="0000FF"/>
              </a:solidFill>
              <a:latin typeface="Arial" panose="020B0604020202020204" pitchFamily="34" charset="0"/>
              <a:cs typeface="Arial" panose="020B0604020202020204" pitchFamily="34" charset="0"/>
            </a:rPr>
            <a:t>1.0</a:t>
          </a:r>
        </a:p>
      </cdr:txBody>
    </cdr:sp>
  </cdr:relSizeAnchor>
</c:userShapes>
</file>

<file path=word/drawings/drawing14.xml><?xml version="1.0" encoding="utf-8"?>
<c:userShapes xmlns:c="http://schemas.openxmlformats.org/drawingml/2006/chart">
  <cdr:relSizeAnchor xmlns:cdr="http://schemas.openxmlformats.org/drawingml/2006/chartDrawing">
    <cdr:from>
      <cdr:x>0.25016</cdr:x>
      <cdr:y>0</cdr:y>
    </cdr:from>
    <cdr:to>
      <cdr:x>0.39448</cdr:x>
      <cdr:y>0.07216</cdr:y>
    </cdr:to>
    <cdr:sp macro="" textlink="">
      <cdr:nvSpPr>
        <cdr:cNvPr id="2" name="TextBox 1"/>
        <cdr:cNvSpPr txBox="1"/>
      </cdr:nvSpPr>
      <cdr:spPr>
        <a:xfrm xmlns:a="http://schemas.openxmlformats.org/drawingml/2006/main">
          <a:off x="495307" y="0"/>
          <a:ext cx="285744" cy="142872"/>
        </a:xfrm>
        <a:prstGeom xmlns:a="http://schemas.openxmlformats.org/drawingml/2006/main" prst="rect">
          <a:avLst/>
        </a:prstGeom>
      </cdr:spPr>
      <cdr:txBody>
        <a:bodyPr xmlns:a="http://schemas.openxmlformats.org/drawingml/2006/main" vertOverflow="clip" wrap="square" lIns="0" tIns="0" rIns="0" bIns="0" rtlCol="0"/>
        <a:lstStyle xmlns:a="http://schemas.openxmlformats.org/drawingml/2006/main"/>
        <a:p xmlns:a="http://schemas.openxmlformats.org/drawingml/2006/main">
          <a:r>
            <a:rPr lang="el-GR" sz="800">
              <a:solidFill>
                <a:srgbClr val="008000"/>
              </a:solidFill>
              <a:latin typeface="Arial" panose="020B0604020202020204" pitchFamily="34" charset="0"/>
              <a:cs typeface="Arial" panose="020B0604020202020204" pitchFamily="34" charset="0"/>
            </a:rPr>
            <a:t>α</a:t>
          </a:r>
          <a:r>
            <a:rPr lang="en-GB" sz="800">
              <a:solidFill>
                <a:srgbClr val="008000"/>
              </a:solidFill>
              <a:latin typeface="Arial" panose="020B0604020202020204" pitchFamily="34" charset="0"/>
              <a:cs typeface="Arial" panose="020B0604020202020204" pitchFamily="34" charset="0"/>
            </a:rPr>
            <a:t> = 0 </a:t>
          </a:r>
        </a:p>
      </cdr:txBody>
    </cdr:sp>
  </cdr:relSizeAnchor>
  <cdr:relSizeAnchor xmlns:cdr="http://schemas.openxmlformats.org/drawingml/2006/chartDrawing">
    <cdr:from>
      <cdr:x>0.46825</cdr:x>
      <cdr:y>0</cdr:y>
    </cdr:from>
    <cdr:to>
      <cdr:x>0.61258</cdr:x>
      <cdr:y>0.07216</cdr:y>
    </cdr:to>
    <cdr:sp macro="" textlink="">
      <cdr:nvSpPr>
        <cdr:cNvPr id="3" name="TextBox 1"/>
        <cdr:cNvSpPr txBox="1"/>
      </cdr:nvSpPr>
      <cdr:spPr>
        <a:xfrm xmlns:a="http://schemas.openxmlformats.org/drawingml/2006/main">
          <a:off x="927096" y="0"/>
          <a:ext cx="285764" cy="142871"/>
        </a:xfrm>
        <a:prstGeom xmlns:a="http://schemas.openxmlformats.org/drawingml/2006/main" prst="rect">
          <a:avLst/>
        </a:prstGeom>
      </cdr:spPr>
      <cdr:txBody>
        <a:bodyPr xmlns:a="http://schemas.openxmlformats.org/drawingml/2006/main" wrap="square" lIns="0" tIns="0" rIns="0" bIns="0"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GB" sz="800">
              <a:solidFill>
                <a:srgbClr val="FF0000"/>
              </a:solidFill>
              <a:latin typeface="Arial" panose="020B0604020202020204" pitchFamily="34" charset="0"/>
              <a:cs typeface="Arial" panose="020B0604020202020204" pitchFamily="34" charset="0"/>
            </a:rPr>
            <a:t>0.63</a:t>
          </a:r>
        </a:p>
      </cdr:txBody>
    </cdr:sp>
  </cdr:relSizeAnchor>
  <cdr:relSizeAnchor xmlns:cdr="http://schemas.openxmlformats.org/drawingml/2006/chartDrawing">
    <cdr:from>
      <cdr:x>0.59814</cdr:x>
      <cdr:y>0</cdr:y>
    </cdr:from>
    <cdr:to>
      <cdr:x>0.74247</cdr:x>
      <cdr:y>0.07216</cdr:y>
    </cdr:to>
    <cdr:sp macro="" textlink="">
      <cdr:nvSpPr>
        <cdr:cNvPr id="4" name="TextBox 1"/>
        <cdr:cNvSpPr txBox="1"/>
      </cdr:nvSpPr>
      <cdr:spPr>
        <a:xfrm xmlns:a="http://schemas.openxmlformats.org/drawingml/2006/main">
          <a:off x="1184269" y="0"/>
          <a:ext cx="285764" cy="142871"/>
        </a:xfrm>
        <a:prstGeom xmlns:a="http://schemas.openxmlformats.org/drawingml/2006/main" prst="rect">
          <a:avLst/>
        </a:prstGeom>
      </cdr:spPr>
      <cdr:txBody>
        <a:bodyPr xmlns:a="http://schemas.openxmlformats.org/drawingml/2006/main" wrap="square" lIns="0" tIns="0" rIns="0" bIns="0"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GB" sz="800">
              <a:solidFill>
                <a:srgbClr val="FF00FF"/>
              </a:solidFill>
              <a:latin typeface="Arial" panose="020B0604020202020204" pitchFamily="34" charset="0"/>
              <a:cs typeface="Arial" panose="020B0604020202020204" pitchFamily="34" charset="0"/>
            </a:rPr>
            <a:t>0.92</a:t>
          </a:r>
        </a:p>
      </cdr:txBody>
    </cdr:sp>
  </cdr:relSizeAnchor>
  <cdr:relSizeAnchor xmlns:cdr="http://schemas.openxmlformats.org/drawingml/2006/chartDrawing">
    <cdr:from>
      <cdr:x>0.72322</cdr:x>
      <cdr:y>0</cdr:y>
    </cdr:from>
    <cdr:to>
      <cdr:x>0.86755</cdr:x>
      <cdr:y>0.07216</cdr:y>
    </cdr:to>
    <cdr:sp macro="" textlink="">
      <cdr:nvSpPr>
        <cdr:cNvPr id="5" name="TextBox 1"/>
        <cdr:cNvSpPr txBox="1"/>
      </cdr:nvSpPr>
      <cdr:spPr>
        <a:xfrm xmlns:a="http://schemas.openxmlformats.org/drawingml/2006/main">
          <a:off x="1431917" y="0"/>
          <a:ext cx="285764" cy="142871"/>
        </a:xfrm>
        <a:prstGeom xmlns:a="http://schemas.openxmlformats.org/drawingml/2006/main" prst="rect">
          <a:avLst/>
        </a:prstGeom>
      </cdr:spPr>
      <cdr:txBody>
        <a:bodyPr xmlns:a="http://schemas.openxmlformats.org/drawingml/2006/main" wrap="square" lIns="0" tIns="0" rIns="0" bIns="0"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GB" sz="800">
              <a:solidFill>
                <a:srgbClr val="0000FF"/>
              </a:solidFill>
              <a:latin typeface="Arial" panose="020B0604020202020204" pitchFamily="34" charset="0"/>
              <a:cs typeface="Arial" panose="020B0604020202020204" pitchFamily="34" charset="0"/>
            </a:rPr>
            <a:t>1.0</a:t>
          </a:r>
        </a:p>
      </cdr:txBody>
    </cdr:sp>
  </cdr:relSizeAnchor>
</c:userShapes>
</file>

<file path=word/drawings/drawing15.xml><?xml version="1.0" encoding="utf-8"?>
<c:userShapes xmlns:c="http://schemas.openxmlformats.org/drawingml/2006/chart">
  <cdr:relSizeAnchor xmlns:cdr="http://schemas.openxmlformats.org/drawingml/2006/chartDrawing">
    <cdr:from>
      <cdr:x>0.21649</cdr:x>
      <cdr:y>0</cdr:y>
    </cdr:from>
    <cdr:to>
      <cdr:x>0.36081</cdr:x>
      <cdr:y>0.07216</cdr:y>
    </cdr:to>
    <cdr:sp macro="" textlink="">
      <cdr:nvSpPr>
        <cdr:cNvPr id="2" name="TextBox 1"/>
        <cdr:cNvSpPr txBox="1"/>
      </cdr:nvSpPr>
      <cdr:spPr>
        <a:xfrm xmlns:a="http://schemas.openxmlformats.org/drawingml/2006/main">
          <a:off x="428632" y="0"/>
          <a:ext cx="285744" cy="142872"/>
        </a:xfrm>
        <a:prstGeom xmlns:a="http://schemas.openxmlformats.org/drawingml/2006/main" prst="rect">
          <a:avLst/>
        </a:prstGeom>
      </cdr:spPr>
      <cdr:txBody>
        <a:bodyPr xmlns:a="http://schemas.openxmlformats.org/drawingml/2006/main" vertOverflow="clip" wrap="square" lIns="0" tIns="0" rIns="0" bIns="0" rtlCol="0"/>
        <a:lstStyle xmlns:a="http://schemas.openxmlformats.org/drawingml/2006/main"/>
        <a:p xmlns:a="http://schemas.openxmlformats.org/drawingml/2006/main">
          <a:r>
            <a:rPr lang="el-GR" sz="800">
              <a:solidFill>
                <a:srgbClr val="008000"/>
              </a:solidFill>
              <a:latin typeface="Arial" panose="020B0604020202020204" pitchFamily="34" charset="0"/>
              <a:cs typeface="Arial" panose="020B0604020202020204" pitchFamily="34" charset="0"/>
            </a:rPr>
            <a:t>α</a:t>
          </a:r>
          <a:r>
            <a:rPr lang="en-GB" sz="800">
              <a:solidFill>
                <a:srgbClr val="008000"/>
              </a:solidFill>
              <a:latin typeface="Arial" panose="020B0604020202020204" pitchFamily="34" charset="0"/>
              <a:cs typeface="Arial" panose="020B0604020202020204" pitchFamily="34" charset="0"/>
            </a:rPr>
            <a:t> = 0 </a:t>
          </a:r>
        </a:p>
      </cdr:txBody>
    </cdr:sp>
  </cdr:relSizeAnchor>
  <cdr:relSizeAnchor xmlns:cdr="http://schemas.openxmlformats.org/drawingml/2006/chartDrawing">
    <cdr:from>
      <cdr:x>0.449</cdr:x>
      <cdr:y>0</cdr:y>
    </cdr:from>
    <cdr:to>
      <cdr:x>0.59333</cdr:x>
      <cdr:y>0.07216</cdr:y>
    </cdr:to>
    <cdr:sp macro="" textlink="">
      <cdr:nvSpPr>
        <cdr:cNvPr id="3" name="TextBox 1"/>
        <cdr:cNvSpPr txBox="1"/>
      </cdr:nvSpPr>
      <cdr:spPr>
        <a:xfrm xmlns:a="http://schemas.openxmlformats.org/drawingml/2006/main">
          <a:off x="888996" y="0"/>
          <a:ext cx="285764" cy="142871"/>
        </a:xfrm>
        <a:prstGeom xmlns:a="http://schemas.openxmlformats.org/drawingml/2006/main" prst="rect">
          <a:avLst/>
        </a:prstGeom>
      </cdr:spPr>
      <cdr:txBody>
        <a:bodyPr xmlns:a="http://schemas.openxmlformats.org/drawingml/2006/main" wrap="square" lIns="0" tIns="0" rIns="0" bIns="0"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GB" sz="800">
              <a:solidFill>
                <a:srgbClr val="FF0000"/>
              </a:solidFill>
              <a:latin typeface="Arial" panose="020B0604020202020204" pitchFamily="34" charset="0"/>
              <a:cs typeface="Arial" panose="020B0604020202020204" pitchFamily="34" charset="0"/>
            </a:rPr>
            <a:t>0.63</a:t>
          </a:r>
        </a:p>
      </cdr:txBody>
    </cdr:sp>
  </cdr:relSizeAnchor>
  <cdr:relSizeAnchor xmlns:cdr="http://schemas.openxmlformats.org/drawingml/2006/chartDrawing">
    <cdr:from>
      <cdr:x>0.57408</cdr:x>
      <cdr:y>0</cdr:y>
    </cdr:from>
    <cdr:to>
      <cdr:x>0.71841</cdr:x>
      <cdr:y>0.07216</cdr:y>
    </cdr:to>
    <cdr:sp macro="" textlink="">
      <cdr:nvSpPr>
        <cdr:cNvPr id="4" name="TextBox 1"/>
        <cdr:cNvSpPr txBox="1"/>
      </cdr:nvSpPr>
      <cdr:spPr>
        <a:xfrm xmlns:a="http://schemas.openxmlformats.org/drawingml/2006/main">
          <a:off x="1136644" y="0"/>
          <a:ext cx="285764" cy="142871"/>
        </a:xfrm>
        <a:prstGeom xmlns:a="http://schemas.openxmlformats.org/drawingml/2006/main" prst="rect">
          <a:avLst/>
        </a:prstGeom>
      </cdr:spPr>
      <cdr:txBody>
        <a:bodyPr xmlns:a="http://schemas.openxmlformats.org/drawingml/2006/main" wrap="square" lIns="0" tIns="0" rIns="0" bIns="0"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GB" sz="800">
              <a:solidFill>
                <a:srgbClr val="FF00FF"/>
              </a:solidFill>
              <a:latin typeface="Arial" panose="020B0604020202020204" pitchFamily="34" charset="0"/>
              <a:cs typeface="Arial" panose="020B0604020202020204" pitchFamily="34" charset="0"/>
            </a:rPr>
            <a:t>0.92</a:t>
          </a:r>
        </a:p>
      </cdr:txBody>
    </cdr:sp>
  </cdr:relSizeAnchor>
  <cdr:relSizeAnchor xmlns:cdr="http://schemas.openxmlformats.org/drawingml/2006/chartDrawing">
    <cdr:from>
      <cdr:x>0.70878</cdr:x>
      <cdr:y>0</cdr:y>
    </cdr:from>
    <cdr:to>
      <cdr:x>0.85311</cdr:x>
      <cdr:y>0.07216</cdr:y>
    </cdr:to>
    <cdr:sp macro="" textlink="">
      <cdr:nvSpPr>
        <cdr:cNvPr id="5" name="TextBox 1"/>
        <cdr:cNvSpPr txBox="1"/>
      </cdr:nvSpPr>
      <cdr:spPr>
        <a:xfrm xmlns:a="http://schemas.openxmlformats.org/drawingml/2006/main">
          <a:off x="1403342" y="0"/>
          <a:ext cx="285764" cy="142871"/>
        </a:xfrm>
        <a:prstGeom xmlns:a="http://schemas.openxmlformats.org/drawingml/2006/main" prst="rect">
          <a:avLst/>
        </a:prstGeom>
      </cdr:spPr>
      <cdr:txBody>
        <a:bodyPr xmlns:a="http://schemas.openxmlformats.org/drawingml/2006/main" wrap="square" lIns="0" tIns="0" rIns="0" bIns="0"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GB" sz="800">
              <a:solidFill>
                <a:srgbClr val="0000FF"/>
              </a:solidFill>
              <a:latin typeface="Arial" panose="020B0604020202020204" pitchFamily="34" charset="0"/>
              <a:cs typeface="Arial" panose="020B0604020202020204" pitchFamily="34" charset="0"/>
            </a:rPr>
            <a:t>1.0</a:t>
          </a:r>
        </a:p>
      </cdr:txBody>
    </cdr:sp>
  </cdr:relSizeAnchor>
</c:userShapes>
</file>

<file path=word/drawings/drawing16.xml><?xml version="1.0" encoding="utf-8"?>
<c:userShapes xmlns:c="http://schemas.openxmlformats.org/drawingml/2006/chart">
  <cdr:relSizeAnchor xmlns:cdr="http://schemas.openxmlformats.org/drawingml/2006/chartDrawing">
    <cdr:from>
      <cdr:x>0.18217</cdr:x>
      <cdr:y>0</cdr:y>
    </cdr:from>
    <cdr:to>
      <cdr:x>0.32649</cdr:x>
      <cdr:y>0.07216</cdr:y>
    </cdr:to>
    <cdr:sp macro="" textlink="">
      <cdr:nvSpPr>
        <cdr:cNvPr id="2" name="TextBox 1"/>
        <cdr:cNvSpPr txBox="1"/>
      </cdr:nvSpPr>
      <cdr:spPr>
        <a:xfrm xmlns:a="http://schemas.openxmlformats.org/drawingml/2006/main">
          <a:off x="360680" y="0"/>
          <a:ext cx="285744" cy="142872"/>
        </a:xfrm>
        <a:prstGeom xmlns:a="http://schemas.openxmlformats.org/drawingml/2006/main" prst="rect">
          <a:avLst/>
        </a:prstGeom>
      </cdr:spPr>
      <cdr:txBody>
        <a:bodyPr xmlns:a="http://schemas.openxmlformats.org/drawingml/2006/main" vertOverflow="clip" wrap="square" lIns="0" tIns="0" rIns="0" bIns="0" rtlCol="0"/>
        <a:lstStyle xmlns:a="http://schemas.openxmlformats.org/drawingml/2006/main"/>
        <a:p xmlns:a="http://schemas.openxmlformats.org/drawingml/2006/main">
          <a:r>
            <a:rPr lang="el-GR" sz="800">
              <a:solidFill>
                <a:srgbClr val="008000"/>
              </a:solidFill>
              <a:latin typeface="Arial" panose="020B0604020202020204" pitchFamily="34" charset="0"/>
              <a:cs typeface="Arial" panose="020B0604020202020204" pitchFamily="34" charset="0"/>
            </a:rPr>
            <a:t>α</a:t>
          </a:r>
          <a:r>
            <a:rPr lang="en-GB" sz="800">
              <a:solidFill>
                <a:srgbClr val="008000"/>
              </a:solidFill>
              <a:latin typeface="Arial" panose="020B0604020202020204" pitchFamily="34" charset="0"/>
              <a:cs typeface="Arial" panose="020B0604020202020204" pitchFamily="34" charset="0"/>
            </a:rPr>
            <a:t> = 0 </a:t>
          </a:r>
        </a:p>
      </cdr:txBody>
    </cdr:sp>
  </cdr:relSizeAnchor>
  <cdr:relSizeAnchor xmlns:cdr="http://schemas.openxmlformats.org/drawingml/2006/chartDrawing">
    <cdr:from>
      <cdr:x>0.42496</cdr:x>
      <cdr:y>0</cdr:y>
    </cdr:from>
    <cdr:to>
      <cdr:x>0.56928</cdr:x>
      <cdr:y>0.07216</cdr:y>
    </cdr:to>
    <cdr:sp macro="" textlink="">
      <cdr:nvSpPr>
        <cdr:cNvPr id="3" name="TextBox 1"/>
        <cdr:cNvSpPr txBox="1"/>
      </cdr:nvSpPr>
      <cdr:spPr>
        <a:xfrm xmlns:a="http://schemas.openxmlformats.org/drawingml/2006/main">
          <a:off x="841384" y="0"/>
          <a:ext cx="285743" cy="142871"/>
        </a:xfrm>
        <a:prstGeom xmlns:a="http://schemas.openxmlformats.org/drawingml/2006/main" prst="rect">
          <a:avLst/>
        </a:prstGeom>
      </cdr:spPr>
      <cdr:txBody>
        <a:bodyPr xmlns:a="http://schemas.openxmlformats.org/drawingml/2006/main" wrap="square" lIns="0" tIns="0" rIns="0" bIns="0"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GB" sz="800">
              <a:solidFill>
                <a:srgbClr val="FF0000"/>
              </a:solidFill>
              <a:latin typeface="Arial" panose="020B0604020202020204" pitchFamily="34" charset="0"/>
              <a:cs typeface="Arial" panose="020B0604020202020204" pitchFamily="34" charset="0"/>
            </a:rPr>
            <a:t>0.63</a:t>
          </a:r>
        </a:p>
      </cdr:txBody>
    </cdr:sp>
  </cdr:relSizeAnchor>
  <cdr:relSizeAnchor xmlns:cdr="http://schemas.openxmlformats.org/drawingml/2006/chartDrawing">
    <cdr:from>
      <cdr:x>0.56447</cdr:x>
      <cdr:y>0</cdr:y>
    </cdr:from>
    <cdr:to>
      <cdr:x>0.70879</cdr:x>
      <cdr:y>0.07216</cdr:y>
    </cdr:to>
    <cdr:sp macro="" textlink="">
      <cdr:nvSpPr>
        <cdr:cNvPr id="4" name="TextBox 1"/>
        <cdr:cNvSpPr txBox="1"/>
      </cdr:nvSpPr>
      <cdr:spPr>
        <a:xfrm xmlns:a="http://schemas.openxmlformats.org/drawingml/2006/main">
          <a:off x="1117604" y="0"/>
          <a:ext cx="285743" cy="142871"/>
        </a:xfrm>
        <a:prstGeom xmlns:a="http://schemas.openxmlformats.org/drawingml/2006/main" prst="rect">
          <a:avLst/>
        </a:prstGeom>
      </cdr:spPr>
      <cdr:txBody>
        <a:bodyPr xmlns:a="http://schemas.openxmlformats.org/drawingml/2006/main" wrap="square" lIns="0" tIns="0" rIns="0" bIns="0"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GB" sz="800">
              <a:solidFill>
                <a:srgbClr val="FF00FF"/>
              </a:solidFill>
              <a:latin typeface="Arial" panose="020B0604020202020204" pitchFamily="34" charset="0"/>
              <a:cs typeface="Arial" panose="020B0604020202020204" pitchFamily="34" charset="0"/>
            </a:rPr>
            <a:t>0.92</a:t>
          </a:r>
        </a:p>
      </cdr:txBody>
    </cdr:sp>
  </cdr:relSizeAnchor>
  <cdr:relSizeAnchor xmlns:cdr="http://schemas.openxmlformats.org/drawingml/2006/chartDrawing">
    <cdr:from>
      <cdr:x>0.68249</cdr:x>
      <cdr:y>0</cdr:y>
    </cdr:from>
    <cdr:to>
      <cdr:x>0.82681</cdr:x>
      <cdr:y>0.07216</cdr:y>
    </cdr:to>
    <cdr:sp macro="" textlink="">
      <cdr:nvSpPr>
        <cdr:cNvPr id="5" name="TextBox 1"/>
        <cdr:cNvSpPr txBox="1"/>
      </cdr:nvSpPr>
      <cdr:spPr>
        <a:xfrm xmlns:a="http://schemas.openxmlformats.org/drawingml/2006/main">
          <a:off x="1351280" y="0"/>
          <a:ext cx="285743" cy="142871"/>
        </a:xfrm>
        <a:prstGeom xmlns:a="http://schemas.openxmlformats.org/drawingml/2006/main" prst="rect">
          <a:avLst/>
        </a:prstGeom>
      </cdr:spPr>
      <cdr:txBody>
        <a:bodyPr xmlns:a="http://schemas.openxmlformats.org/drawingml/2006/main" wrap="square" lIns="0" tIns="0" rIns="0" bIns="0"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GB" sz="800">
              <a:solidFill>
                <a:srgbClr val="0000FF"/>
              </a:solidFill>
              <a:latin typeface="Arial" panose="020B0604020202020204" pitchFamily="34" charset="0"/>
              <a:cs typeface="Arial" panose="020B0604020202020204" pitchFamily="34" charset="0"/>
            </a:rPr>
            <a:t>1.0</a:t>
          </a:r>
        </a:p>
      </cdr:txBody>
    </cdr:sp>
  </cdr:relSizeAnchor>
</c:userShapes>
</file>

<file path=word/drawings/drawing17.xml><?xml version="1.0" encoding="utf-8"?>
<c:userShapes xmlns:c="http://schemas.openxmlformats.org/drawingml/2006/chart">
  <cdr:relSizeAnchor xmlns:cdr="http://schemas.openxmlformats.org/drawingml/2006/chartDrawing">
    <cdr:from>
      <cdr:x>0.19725</cdr:x>
      <cdr:y>0</cdr:y>
    </cdr:from>
    <cdr:to>
      <cdr:x>0.34157</cdr:x>
      <cdr:y>0.07216</cdr:y>
    </cdr:to>
    <cdr:sp macro="" textlink="">
      <cdr:nvSpPr>
        <cdr:cNvPr id="2" name="TextBox 1"/>
        <cdr:cNvSpPr txBox="1"/>
      </cdr:nvSpPr>
      <cdr:spPr>
        <a:xfrm xmlns:a="http://schemas.openxmlformats.org/drawingml/2006/main">
          <a:off x="390532" y="0"/>
          <a:ext cx="285744" cy="142872"/>
        </a:xfrm>
        <a:prstGeom xmlns:a="http://schemas.openxmlformats.org/drawingml/2006/main" prst="rect">
          <a:avLst/>
        </a:prstGeom>
      </cdr:spPr>
      <cdr:txBody>
        <a:bodyPr xmlns:a="http://schemas.openxmlformats.org/drawingml/2006/main" vertOverflow="clip" wrap="square" lIns="0" tIns="0" rIns="0" bIns="0" rtlCol="0"/>
        <a:lstStyle xmlns:a="http://schemas.openxmlformats.org/drawingml/2006/main"/>
        <a:p xmlns:a="http://schemas.openxmlformats.org/drawingml/2006/main">
          <a:r>
            <a:rPr lang="el-GR" sz="800">
              <a:solidFill>
                <a:srgbClr val="008000"/>
              </a:solidFill>
              <a:latin typeface="Arial" panose="020B0604020202020204" pitchFamily="34" charset="0"/>
              <a:cs typeface="Arial" panose="020B0604020202020204" pitchFamily="34" charset="0"/>
            </a:rPr>
            <a:t>α</a:t>
          </a:r>
          <a:r>
            <a:rPr lang="en-GB" sz="800">
              <a:solidFill>
                <a:srgbClr val="008000"/>
              </a:solidFill>
              <a:latin typeface="Arial" panose="020B0604020202020204" pitchFamily="34" charset="0"/>
              <a:cs typeface="Arial" panose="020B0604020202020204" pitchFamily="34" charset="0"/>
            </a:rPr>
            <a:t> = 0 </a:t>
          </a:r>
        </a:p>
      </cdr:txBody>
    </cdr:sp>
  </cdr:relSizeAnchor>
  <cdr:relSizeAnchor xmlns:cdr="http://schemas.openxmlformats.org/drawingml/2006/chartDrawing">
    <cdr:from>
      <cdr:x>0.41533</cdr:x>
      <cdr:y>0</cdr:y>
    </cdr:from>
    <cdr:to>
      <cdr:x>0.55965</cdr:x>
      <cdr:y>0.07216</cdr:y>
    </cdr:to>
    <cdr:sp macro="" textlink="">
      <cdr:nvSpPr>
        <cdr:cNvPr id="3" name="TextBox 1"/>
        <cdr:cNvSpPr txBox="1"/>
      </cdr:nvSpPr>
      <cdr:spPr>
        <a:xfrm xmlns:a="http://schemas.openxmlformats.org/drawingml/2006/main">
          <a:off x="822334" y="0"/>
          <a:ext cx="285743" cy="142871"/>
        </a:xfrm>
        <a:prstGeom xmlns:a="http://schemas.openxmlformats.org/drawingml/2006/main" prst="rect">
          <a:avLst/>
        </a:prstGeom>
      </cdr:spPr>
      <cdr:txBody>
        <a:bodyPr xmlns:a="http://schemas.openxmlformats.org/drawingml/2006/main" wrap="square" lIns="0" tIns="0" rIns="0" bIns="0"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GB" sz="800">
              <a:solidFill>
                <a:srgbClr val="FF0000"/>
              </a:solidFill>
              <a:latin typeface="Arial" panose="020B0604020202020204" pitchFamily="34" charset="0"/>
              <a:cs typeface="Arial" panose="020B0604020202020204" pitchFamily="34" charset="0"/>
            </a:rPr>
            <a:t>0.63</a:t>
          </a:r>
        </a:p>
      </cdr:txBody>
    </cdr:sp>
  </cdr:relSizeAnchor>
  <cdr:relSizeAnchor xmlns:cdr="http://schemas.openxmlformats.org/drawingml/2006/chartDrawing">
    <cdr:from>
      <cdr:x>0.55966</cdr:x>
      <cdr:y>0</cdr:y>
    </cdr:from>
    <cdr:to>
      <cdr:x>0.70398</cdr:x>
      <cdr:y>0.07216</cdr:y>
    </cdr:to>
    <cdr:sp macro="" textlink="">
      <cdr:nvSpPr>
        <cdr:cNvPr id="4" name="TextBox 1"/>
        <cdr:cNvSpPr txBox="1"/>
      </cdr:nvSpPr>
      <cdr:spPr>
        <a:xfrm xmlns:a="http://schemas.openxmlformats.org/drawingml/2006/main">
          <a:off x="1108079" y="0"/>
          <a:ext cx="285743" cy="142871"/>
        </a:xfrm>
        <a:prstGeom xmlns:a="http://schemas.openxmlformats.org/drawingml/2006/main" prst="rect">
          <a:avLst/>
        </a:prstGeom>
      </cdr:spPr>
      <cdr:txBody>
        <a:bodyPr xmlns:a="http://schemas.openxmlformats.org/drawingml/2006/main" wrap="square" lIns="0" tIns="0" rIns="0" bIns="0"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GB" sz="800">
              <a:solidFill>
                <a:srgbClr val="FF00FF"/>
              </a:solidFill>
              <a:latin typeface="Arial" panose="020B0604020202020204" pitchFamily="34" charset="0"/>
              <a:cs typeface="Arial" panose="020B0604020202020204" pitchFamily="34" charset="0"/>
            </a:rPr>
            <a:t>.92</a:t>
          </a:r>
        </a:p>
      </cdr:txBody>
    </cdr:sp>
  </cdr:relSizeAnchor>
  <cdr:relSizeAnchor xmlns:cdr="http://schemas.openxmlformats.org/drawingml/2006/chartDrawing">
    <cdr:from>
      <cdr:x>0.67351</cdr:x>
      <cdr:y>0</cdr:y>
    </cdr:from>
    <cdr:to>
      <cdr:x>0.81783</cdr:x>
      <cdr:y>0.07216</cdr:y>
    </cdr:to>
    <cdr:sp macro="" textlink="">
      <cdr:nvSpPr>
        <cdr:cNvPr id="5" name="TextBox 1"/>
        <cdr:cNvSpPr txBox="1"/>
      </cdr:nvSpPr>
      <cdr:spPr>
        <a:xfrm xmlns:a="http://schemas.openxmlformats.org/drawingml/2006/main">
          <a:off x="1333507" y="0"/>
          <a:ext cx="285743" cy="142871"/>
        </a:xfrm>
        <a:prstGeom xmlns:a="http://schemas.openxmlformats.org/drawingml/2006/main" prst="rect">
          <a:avLst/>
        </a:prstGeom>
      </cdr:spPr>
      <cdr:txBody>
        <a:bodyPr xmlns:a="http://schemas.openxmlformats.org/drawingml/2006/main" wrap="square" lIns="0" tIns="0" rIns="0" bIns="0"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GB" sz="800">
              <a:solidFill>
                <a:srgbClr val="0000FF"/>
              </a:solidFill>
              <a:latin typeface="Arial" panose="020B0604020202020204" pitchFamily="34" charset="0"/>
              <a:cs typeface="Arial" panose="020B0604020202020204" pitchFamily="34" charset="0"/>
            </a:rPr>
            <a:t>1.0</a:t>
          </a:r>
        </a:p>
      </cdr:txBody>
    </cdr:sp>
  </cdr:relSizeAnchor>
</c:userShapes>
</file>

<file path=word/drawings/drawing18.xml><?xml version="1.0" encoding="utf-8"?>
<c:userShapes xmlns:c="http://schemas.openxmlformats.org/drawingml/2006/chart">
  <cdr:relSizeAnchor xmlns:cdr="http://schemas.openxmlformats.org/drawingml/2006/chartDrawing">
    <cdr:from>
      <cdr:x>0.11546</cdr:x>
      <cdr:y>0</cdr:y>
    </cdr:from>
    <cdr:to>
      <cdr:x>0.25978</cdr:x>
      <cdr:y>0.07216</cdr:y>
    </cdr:to>
    <cdr:sp macro="" textlink="">
      <cdr:nvSpPr>
        <cdr:cNvPr id="2" name="TextBox 1"/>
        <cdr:cNvSpPr txBox="1"/>
      </cdr:nvSpPr>
      <cdr:spPr>
        <a:xfrm xmlns:a="http://schemas.openxmlformats.org/drawingml/2006/main">
          <a:off x="228607" y="0"/>
          <a:ext cx="285744" cy="142872"/>
        </a:xfrm>
        <a:prstGeom xmlns:a="http://schemas.openxmlformats.org/drawingml/2006/main" prst="rect">
          <a:avLst/>
        </a:prstGeom>
      </cdr:spPr>
      <cdr:txBody>
        <a:bodyPr xmlns:a="http://schemas.openxmlformats.org/drawingml/2006/main" vertOverflow="clip" wrap="square" lIns="0" tIns="0" rIns="0" bIns="0" rtlCol="0"/>
        <a:lstStyle xmlns:a="http://schemas.openxmlformats.org/drawingml/2006/main"/>
        <a:p xmlns:a="http://schemas.openxmlformats.org/drawingml/2006/main">
          <a:r>
            <a:rPr lang="el-GR" sz="800">
              <a:solidFill>
                <a:srgbClr val="008000"/>
              </a:solidFill>
              <a:latin typeface="Arial" panose="020B0604020202020204" pitchFamily="34" charset="0"/>
              <a:cs typeface="Arial" panose="020B0604020202020204" pitchFamily="34" charset="0"/>
            </a:rPr>
            <a:t>α</a:t>
          </a:r>
          <a:r>
            <a:rPr lang="en-GB" sz="800">
              <a:solidFill>
                <a:srgbClr val="008000"/>
              </a:solidFill>
              <a:latin typeface="Arial" panose="020B0604020202020204" pitchFamily="34" charset="0"/>
              <a:cs typeface="Arial" panose="020B0604020202020204" pitchFamily="34" charset="0"/>
            </a:rPr>
            <a:t> = 0 </a:t>
          </a:r>
        </a:p>
      </cdr:txBody>
    </cdr:sp>
  </cdr:relSizeAnchor>
  <cdr:relSizeAnchor xmlns:cdr="http://schemas.openxmlformats.org/drawingml/2006/chartDrawing">
    <cdr:from>
      <cdr:x>0.37941</cdr:x>
      <cdr:y>0</cdr:y>
    </cdr:from>
    <cdr:to>
      <cdr:x>0.52373</cdr:x>
      <cdr:y>0.07216</cdr:y>
    </cdr:to>
    <cdr:sp macro="" textlink="">
      <cdr:nvSpPr>
        <cdr:cNvPr id="3" name="TextBox 1"/>
        <cdr:cNvSpPr txBox="1"/>
      </cdr:nvSpPr>
      <cdr:spPr>
        <a:xfrm xmlns:a="http://schemas.openxmlformats.org/drawingml/2006/main">
          <a:off x="751212" y="0"/>
          <a:ext cx="285743" cy="142871"/>
        </a:xfrm>
        <a:prstGeom xmlns:a="http://schemas.openxmlformats.org/drawingml/2006/main" prst="rect">
          <a:avLst/>
        </a:prstGeom>
      </cdr:spPr>
      <cdr:txBody>
        <a:bodyPr xmlns:a="http://schemas.openxmlformats.org/drawingml/2006/main" wrap="square" lIns="0" tIns="0" rIns="0" bIns="0"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GB" sz="800">
              <a:solidFill>
                <a:srgbClr val="FF0000"/>
              </a:solidFill>
              <a:latin typeface="Arial" panose="020B0604020202020204" pitchFamily="34" charset="0"/>
              <a:cs typeface="Arial" panose="020B0604020202020204" pitchFamily="34" charset="0"/>
            </a:rPr>
            <a:t>0.63</a:t>
          </a:r>
        </a:p>
      </cdr:txBody>
    </cdr:sp>
  </cdr:relSizeAnchor>
  <cdr:relSizeAnchor xmlns:cdr="http://schemas.openxmlformats.org/drawingml/2006/chartDrawing">
    <cdr:from>
      <cdr:x>0.53079</cdr:x>
      <cdr:y>0</cdr:y>
    </cdr:from>
    <cdr:to>
      <cdr:x>0.67511</cdr:x>
      <cdr:y>0.07216</cdr:y>
    </cdr:to>
    <cdr:sp macro="" textlink="">
      <cdr:nvSpPr>
        <cdr:cNvPr id="4" name="TextBox 1"/>
        <cdr:cNvSpPr txBox="1"/>
      </cdr:nvSpPr>
      <cdr:spPr>
        <a:xfrm xmlns:a="http://schemas.openxmlformats.org/drawingml/2006/main">
          <a:off x="1050929" y="0"/>
          <a:ext cx="285743" cy="142871"/>
        </a:xfrm>
        <a:prstGeom xmlns:a="http://schemas.openxmlformats.org/drawingml/2006/main" prst="rect">
          <a:avLst/>
        </a:prstGeom>
      </cdr:spPr>
      <cdr:txBody>
        <a:bodyPr xmlns:a="http://schemas.openxmlformats.org/drawingml/2006/main" wrap="square" lIns="0" tIns="0" rIns="0" bIns="0"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GB" sz="800">
              <a:solidFill>
                <a:srgbClr val="FF00FF"/>
              </a:solidFill>
              <a:latin typeface="Arial" panose="020B0604020202020204" pitchFamily="34" charset="0"/>
              <a:cs typeface="Arial" panose="020B0604020202020204" pitchFamily="34" charset="0"/>
            </a:rPr>
            <a:t>0.92</a:t>
          </a:r>
        </a:p>
      </cdr:txBody>
    </cdr:sp>
  </cdr:relSizeAnchor>
  <cdr:relSizeAnchor xmlns:cdr="http://schemas.openxmlformats.org/drawingml/2006/chartDrawing">
    <cdr:from>
      <cdr:x>0.66068</cdr:x>
      <cdr:y>0</cdr:y>
    </cdr:from>
    <cdr:to>
      <cdr:x>0.805</cdr:x>
      <cdr:y>0.07216</cdr:y>
    </cdr:to>
    <cdr:sp macro="" textlink="">
      <cdr:nvSpPr>
        <cdr:cNvPr id="5" name="TextBox 1"/>
        <cdr:cNvSpPr txBox="1"/>
      </cdr:nvSpPr>
      <cdr:spPr>
        <a:xfrm xmlns:a="http://schemas.openxmlformats.org/drawingml/2006/main">
          <a:off x="1308102" y="0"/>
          <a:ext cx="285743" cy="142871"/>
        </a:xfrm>
        <a:prstGeom xmlns:a="http://schemas.openxmlformats.org/drawingml/2006/main" prst="rect">
          <a:avLst/>
        </a:prstGeom>
      </cdr:spPr>
      <cdr:txBody>
        <a:bodyPr xmlns:a="http://schemas.openxmlformats.org/drawingml/2006/main" wrap="square" lIns="0" tIns="0" rIns="0" bIns="0"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GB" sz="800">
              <a:solidFill>
                <a:srgbClr val="0000FF"/>
              </a:solidFill>
              <a:latin typeface="Arial" panose="020B0604020202020204" pitchFamily="34" charset="0"/>
              <a:cs typeface="Arial" panose="020B0604020202020204" pitchFamily="34" charset="0"/>
            </a:rPr>
            <a:t>1.0</a:t>
          </a:r>
        </a:p>
      </cdr:txBody>
    </cdr:sp>
  </cdr:relSizeAnchor>
</c:userShapes>
</file>

<file path=word/drawings/drawing19.xml><?xml version="1.0" encoding="utf-8"?>
<c:userShapes xmlns:c="http://schemas.openxmlformats.org/drawingml/2006/chart">
  <cdr:relSizeAnchor xmlns:cdr="http://schemas.openxmlformats.org/drawingml/2006/chartDrawing">
    <cdr:from>
      <cdr:x>0.18762</cdr:x>
      <cdr:y>0</cdr:y>
    </cdr:from>
    <cdr:to>
      <cdr:x>0.33194</cdr:x>
      <cdr:y>0.07216</cdr:y>
    </cdr:to>
    <cdr:sp macro="" textlink="">
      <cdr:nvSpPr>
        <cdr:cNvPr id="2" name="TextBox 1"/>
        <cdr:cNvSpPr txBox="1"/>
      </cdr:nvSpPr>
      <cdr:spPr>
        <a:xfrm xmlns:a="http://schemas.openxmlformats.org/drawingml/2006/main">
          <a:off x="371482" y="0"/>
          <a:ext cx="285744" cy="142872"/>
        </a:xfrm>
        <a:prstGeom xmlns:a="http://schemas.openxmlformats.org/drawingml/2006/main" prst="rect">
          <a:avLst/>
        </a:prstGeom>
      </cdr:spPr>
      <cdr:txBody>
        <a:bodyPr xmlns:a="http://schemas.openxmlformats.org/drawingml/2006/main" vertOverflow="clip" wrap="square" lIns="0" tIns="0" rIns="0" bIns="0" rtlCol="0"/>
        <a:lstStyle xmlns:a="http://schemas.openxmlformats.org/drawingml/2006/main"/>
        <a:p xmlns:a="http://schemas.openxmlformats.org/drawingml/2006/main">
          <a:r>
            <a:rPr lang="el-GR" sz="800">
              <a:solidFill>
                <a:srgbClr val="008000"/>
              </a:solidFill>
              <a:latin typeface="Arial" panose="020B0604020202020204" pitchFamily="34" charset="0"/>
              <a:cs typeface="Arial" panose="020B0604020202020204" pitchFamily="34" charset="0"/>
            </a:rPr>
            <a:t>α</a:t>
          </a:r>
          <a:r>
            <a:rPr lang="en-GB" sz="800">
              <a:solidFill>
                <a:srgbClr val="008000"/>
              </a:solidFill>
              <a:latin typeface="Arial" panose="020B0604020202020204" pitchFamily="34" charset="0"/>
              <a:cs typeface="Arial" panose="020B0604020202020204" pitchFamily="34" charset="0"/>
            </a:rPr>
            <a:t> = 0 </a:t>
          </a:r>
        </a:p>
      </cdr:txBody>
    </cdr:sp>
  </cdr:relSizeAnchor>
  <cdr:relSizeAnchor xmlns:cdr="http://schemas.openxmlformats.org/drawingml/2006/chartDrawing">
    <cdr:from>
      <cdr:x>0.39609</cdr:x>
      <cdr:y>0</cdr:y>
    </cdr:from>
    <cdr:to>
      <cdr:x>0.54041</cdr:x>
      <cdr:y>0.07216</cdr:y>
    </cdr:to>
    <cdr:sp macro="" textlink="">
      <cdr:nvSpPr>
        <cdr:cNvPr id="3" name="TextBox 1"/>
        <cdr:cNvSpPr txBox="1"/>
      </cdr:nvSpPr>
      <cdr:spPr>
        <a:xfrm xmlns:a="http://schemas.openxmlformats.org/drawingml/2006/main">
          <a:off x="784234" y="0"/>
          <a:ext cx="285743" cy="142871"/>
        </a:xfrm>
        <a:prstGeom xmlns:a="http://schemas.openxmlformats.org/drawingml/2006/main" prst="rect">
          <a:avLst/>
        </a:prstGeom>
      </cdr:spPr>
      <cdr:txBody>
        <a:bodyPr xmlns:a="http://schemas.openxmlformats.org/drawingml/2006/main" wrap="square" lIns="0" tIns="0" rIns="0" bIns="0"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GB" sz="800">
              <a:solidFill>
                <a:srgbClr val="FF0000"/>
              </a:solidFill>
              <a:latin typeface="Arial" panose="020B0604020202020204" pitchFamily="34" charset="0"/>
              <a:cs typeface="Arial" panose="020B0604020202020204" pitchFamily="34" charset="0"/>
            </a:rPr>
            <a:t>0.63</a:t>
          </a:r>
        </a:p>
      </cdr:txBody>
    </cdr:sp>
  </cdr:relSizeAnchor>
  <cdr:relSizeAnchor xmlns:cdr="http://schemas.openxmlformats.org/drawingml/2006/chartDrawing">
    <cdr:from>
      <cdr:x>0.54522</cdr:x>
      <cdr:y>0</cdr:y>
    </cdr:from>
    <cdr:to>
      <cdr:x>0.68954</cdr:x>
      <cdr:y>0.07216</cdr:y>
    </cdr:to>
    <cdr:sp macro="" textlink="">
      <cdr:nvSpPr>
        <cdr:cNvPr id="4" name="TextBox 1"/>
        <cdr:cNvSpPr txBox="1"/>
      </cdr:nvSpPr>
      <cdr:spPr>
        <a:xfrm xmlns:a="http://schemas.openxmlformats.org/drawingml/2006/main">
          <a:off x="1079504" y="0"/>
          <a:ext cx="285743" cy="142871"/>
        </a:xfrm>
        <a:prstGeom xmlns:a="http://schemas.openxmlformats.org/drawingml/2006/main" prst="rect">
          <a:avLst/>
        </a:prstGeom>
      </cdr:spPr>
      <cdr:txBody>
        <a:bodyPr xmlns:a="http://schemas.openxmlformats.org/drawingml/2006/main" wrap="square" lIns="0" tIns="0" rIns="0" bIns="0"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GB" sz="800">
              <a:solidFill>
                <a:srgbClr val="FF00FF"/>
              </a:solidFill>
              <a:latin typeface="Arial" panose="020B0604020202020204" pitchFamily="34" charset="0"/>
              <a:cs typeface="Arial" panose="020B0604020202020204" pitchFamily="34" charset="0"/>
            </a:rPr>
            <a:t>0.92</a:t>
          </a:r>
        </a:p>
      </cdr:txBody>
    </cdr:sp>
  </cdr:relSizeAnchor>
  <cdr:relSizeAnchor xmlns:cdr="http://schemas.openxmlformats.org/drawingml/2006/chartDrawing">
    <cdr:from>
      <cdr:x>0.68473</cdr:x>
      <cdr:y>0</cdr:y>
    </cdr:from>
    <cdr:to>
      <cdr:x>0.82905</cdr:x>
      <cdr:y>0.07216</cdr:y>
    </cdr:to>
    <cdr:sp macro="" textlink="">
      <cdr:nvSpPr>
        <cdr:cNvPr id="5" name="TextBox 1"/>
        <cdr:cNvSpPr txBox="1"/>
      </cdr:nvSpPr>
      <cdr:spPr>
        <a:xfrm xmlns:a="http://schemas.openxmlformats.org/drawingml/2006/main">
          <a:off x="1355727" y="0"/>
          <a:ext cx="285743" cy="142871"/>
        </a:xfrm>
        <a:prstGeom xmlns:a="http://schemas.openxmlformats.org/drawingml/2006/main" prst="rect">
          <a:avLst/>
        </a:prstGeom>
      </cdr:spPr>
      <cdr:txBody>
        <a:bodyPr xmlns:a="http://schemas.openxmlformats.org/drawingml/2006/main" wrap="square" lIns="0" tIns="0" rIns="0" bIns="0"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GB" sz="800">
              <a:solidFill>
                <a:srgbClr val="0000FF"/>
              </a:solidFill>
              <a:latin typeface="Arial" panose="020B0604020202020204" pitchFamily="34" charset="0"/>
              <a:cs typeface="Arial" panose="020B0604020202020204" pitchFamily="34" charset="0"/>
            </a:rPr>
            <a:t>1.0</a:t>
          </a:r>
        </a:p>
      </cdr:txBody>
    </cdr:sp>
  </cdr:relSizeAnchor>
</c:userShapes>
</file>

<file path=word/drawings/drawing2.xml><?xml version="1.0" encoding="utf-8"?>
<c:userShapes xmlns:c="http://schemas.openxmlformats.org/drawingml/2006/chart">
  <cdr:relSizeAnchor xmlns:cdr="http://schemas.openxmlformats.org/drawingml/2006/chartDrawing">
    <cdr:from>
      <cdr:x>0.68477</cdr:x>
      <cdr:y>0.34713</cdr:y>
    </cdr:from>
    <cdr:to>
      <cdr:x>0.99541</cdr:x>
      <cdr:y>0.47234</cdr:y>
    </cdr:to>
    <cdr:sp macro="" textlink="">
      <cdr:nvSpPr>
        <cdr:cNvPr id="2" name="TextBox 1"/>
        <cdr:cNvSpPr txBox="1"/>
      </cdr:nvSpPr>
      <cdr:spPr>
        <a:xfrm xmlns:a="http://schemas.openxmlformats.org/drawingml/2006/main">
          <a:off x="1422324" y="545998"/>
          <a:ext cx="645235" cy="196951"/>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l-GR" sz="800">
              <a:solidFill>
                <a:srgbClr val="0000FF"/>
              </a:solidFill>
              <a:latin typeface="Arial" panose="020B0604020202020204" pitchFamily="34" charset="0"/>
              <a:cs typeface="Arial" panose="020B0604020202020204" pitchFamily="34" charset="0"/>
            </a:rPr>
            <a:t>ϕ</a:t>
          </a:r>
          <a:r>
            <a:rPr lang="en-GB" sz="800">
              <a:solidFill>
                <a:srgbClr val="0000FF"/>
              </a:solidFill>
              <a:latin typeface="Arial" panose="020B0604020202020204" pitchFamily="34" charset="0"/>
              <a:cs typeface="Arial" panose="020B0604020202020204" pitchFamily="34" charset="0"/>
            </a:rPr>
            <a:t> = 1.25</a:t>
          </a:r>
        </a:p>
      </cdr:txBody>
    </cdr:sp>
  </cdr:relSizeAnchor>
  <cdr:relSizeAnchor xmlns:cdr="http://schemas.openxmlformats.org/drawingml/2006/chartDrawing">
    <cdr:from>
      <cdr:x>0.34086</cdr:x>
      <cdr:y>0.16549</cdr:y>
    </cdr:from>
    <cdr:to>
      <cdr:x>0.59968</cdr:x>
      <cdr:y>0.28658</cdr:y>
    </cdr:to>
    <cdr:sp macro="" textlink="">
      <cdr:nvSpPr>
        <cdr:cNvPr id="3" name="TextBox 1"/>
        <cdr:cNvSpPr txBox="1"/>
      </cdr:nvSpPr>
      <cdr:spPr>
        <a:xfrm xmlns:a="http://schemas.openxmlformats.org/drawingml/2006/main">
          <a:off x="708025" y="260350"/>
          <a:ext cx="537630" cy="190500"/>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l-GR" sz="800">
              <a:solidFill>
                <a:srgbClr val="FF0000"/>
              </a:solidFill>
              <a:latin typeface="Arial" panose="020B0604020202020204" pitchFamily="34" charset="0"/>
              <a:cs typeface="Arial" panose="020B0604020202020204" pitchFamily="34" charset="0"/>
            </a:rPr>
            <a:t>ϕ</a:t>
          </a:r>
          <a:r>
            <a:rPr lang="en-GB" sz="800">
              <a:solidFill>
                <a:srgbClr val="FF0000"/>
              </a:solidFill>
              <a:latin typeface="Arial" panose="020B0604020202020204" pitchFamily="34" charset="0"/>
              <a:cs typeface="Arial" panose="020B0604020202020204" pitchFamily="34" charset="0"/>
            </a:rPr>
            <a:t> = 0.72</a:t>
          </a:r>
        </a:p>
      </cdr:txBody>
    </cdr:sp>
  </cdr:relSizeAnchor>
</c:userShapes>
</file>

<file path=word/drawings/drawing20.xml><?xml version="1.0" encoding="utf-8"?>
<c:userShapes xmlns:c="http://schemas.openxmlformats.org/drawingml/2006/chart">
  <cdr:relSizeAnchor xmlns:cdr="http://schemas.openxmlformats.org/drawingml/2006/chartDrawing">
    <cdr:from>
      <cdr:x>0.20687</cdr:x>
      <cdr:y>0</cdr:y>
    </cdr:from>
    <cdr:to>
      <cdr:x>0.35119</cdr:x>
      <cdr:y>0.07216</cdr:y>
    </cdr:to>
    <cdr:sp macro="" textlink="">
      <cdr:nvSpPr>
        <cdr:cNvPr id="2" name="TextBox 1"/>
        <cdr:cNvSpPr txBox="1"/>
      </cdr:nvSpPr>
      <cdr:spPr>
        <a:xfrm xmlns:a="http://schemas.openxmlformats.org/drawingml/2006/main">
          <a:off x="409582" y="0"/>
          <a:ext cx="285744" cy="142872"/>
        </a:xfrm>
        <a:prstGeom xmlns:a="http://schemas.openxmlformats.org/drawingml/2006/main" prst="rect">
          <a:avLst/>
        </a:prstGeom>
      </cdr:spPr>
      <cdr:txBody>
        <a:bodyPr xmlns:a="http://schemas.openxmlformats.org/drawingml/2006/main" vertOverflow="clip" wrap="square" lIns="0" tIns="0" rIns="0" bIns="0" rtlCol="0"/>
        <a:lstStyle xmlns:a="http://schemas.openxmlformats.org/drawingml/2006/main"/>
        <a:p xmlns:a="http://schemas.openxmlformats.org/drawingml/2006/main">
          <a:r>
            <a:rPr lang="el-GR" sz="800">
              <a:solidFill>
                <a:srgbClr val="008000"/>
              </a:solidFill>
              <a:latin typeface="Arial" panose="020B0604020202020204" pitchFamily="34" charset="0"/>
              <a:cs typeface="Arial" panose="020B0604020202020204" pitchFamily="34" charset="0"/>
            </a:rPr>
            <a:t>α</a:t>
          </a:r>
          <a:r>
            <a:rPr lang="en-GB" sz="800">
              <a:solidFill>
                <a:srgbClr val="008000"/>
              </a:solidFill>
              <a:latin typeface="Arial" panose="020B0604020202020204" pitchFamily="34" charset="0"/>
              <a:cs typeface="Arial" panose="020B0604020202020204" pitchFamily="34" charset="0"/>
            </a:rPr>
            <a:t> = 0 </a:t>
          </a:r>
        </a:p>
      </cdr:txBody>
    </cdr:sp>
  </cdr:relSizeAnchor>
  <cdr:relSizeAnchor xmlns:cdr="http://schemas.openxmlformats.org/drawingml/2006/chartDrawing">
    <cdr:from>
      <cdr:x>0.42015</cdr:x>
      <cdr:y>0</cdr:y>
    </cdr:from>
    <cdr:to>
      <cdr:x>0.56447</cdr:x>
      <cdr:y>0.07216</cdr:y>
    </cdr:to>
    <cdr:sp macro="" textlink="">
      <cdr:nvSpPr>
        <cdr:cNvPr id="3" name="TextBox 1"/>
        <cdr:cNvSpPr txBox="1"/>
      </cdr:nvSpPr>
      <cdr:spPr>
        <a:xfrm xmlns:a="http://schemas.openxmlformats.org/drawingml/2006/main">
          <a:off x="831859" y="0"/>
          <a:ext cx="285743" cy="142871"/>
        </a:xfrm>
        <a:prstGeom xmlns:a="http://schemas.openxmlformats.org/drawingml/2006/main" prst="rect">
          <a:avLst/>
        </a:prstGeom>
      </cdr:spPr>
      <cdr:txBody>
        <a:bodyPr xmlns:a="http://schemas.openxmlformats.org/drawingml/2006/main" wrap="square" lIns="0" tIns="0" rIns="0" bIns="0"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GB" sz="800">
              <a:solidFill>
                <a:srgbClr val="FF0000"/>
              </a:solidFill>
              <a:latin typeface="Arial" panose="020B0604020202020204" pitchFamily="34" charset="0"/>
              <a:cs typeface="Arial" panose="020B0604020202020204" pitchFamily="34" charset="0"/>
            </a:rPr>
            <a:t>0.63</a:t>
          </a:r>
        </a:p>
      </cdr:txBody>
    </cdr:sp>
  </cdr:relSizeAnchor>
  <cdr:relSizeAnchor xmlns:cdr="http://schemas.openxmlformats.org/drawingml/2006/chartDrawing">
    <cdr:from>
      <cdr:x>0.55966</cdr:x>
      <cdr:y>0</cdr:y>
    </cdr:from>
    <cdr:to>
      <cdr:x>0.70398</cdr:x>
      <cdr:y>0.07216</cdr:y>
    </cdr:to>
    <cdr:sp macro="" textlink="">
      <cdr:nvSpPr>
        <cdr:cNvPr id="4" name="TextBox 1"/>
        <cdr:cNvSpPr txBox="1"/>
      </cdr:nvSpPr>
      <cdr:spPr>
        <a:xfrm xmlns:a="http://schemas.openxmlformats.org/drawingml/2006/main">
          <a:off x="1108079" y="0"/>
          <a:ext cx="285743" cy="142871"/>
        </a:xfrm>
        <a:prstGeom xmlns:a="http://schemas.openxmlformats.org/drawingml/2006/main" prst="rect">
          <a:avLst/>
        </a:prstGeom>
      </cdr:spPr>
      <cdr:txBody>
        <a:bodyPr xmlns:a="http://schemas.openxmlformats.org/drawingml/2006/main" wrap="square" lIns="0" tIns="0" rIns="0" bIns="0"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GB" sz="800">
              <a:solidFill>
                <a:srgbClr val="FF00FF"/>
              </a:solidFill>
              <a:latin typeface="Arial" panose="020B0604020202020204" pitchFamily="34" charset="0"/>
              <a:cs typeface="Arial" panose="020B0604020202020204" pitchFamily="34" charset="0"/>
            </a:rPr>
            <a:t>0.92</a:t>
          </a:r>
        </a:p>
      </cdr:txBody>
    </cdr:sp>
  </cdr:relSizeAnchor>
  <cdr:relSizeAnchor xmlns:cdr="http://schemas.openxmlformats.org/drawingml/2006/chartDrawing">
    <cdr:from>
      <cdr:x>0.68955</cdr:x>
      <cdr:y>0</cdr:y>
    </cdr:from>
    <cdr:to>
      <cdr:x>0.83387</cdr:x>
      <cdr:y>0.07216</cdr:y>
    </cdr:to>
    <cdr:sp macro="" textlink="">
      <cdr:nvSpPr>
        <cdr:cNvPr id="5" name="TextBox 1"/>
        <cdr:cNvSpPr txBox="1"/>
      </cdr:nvSpPr>
      <cdr:spPr>
        <a:xfrm xmlns:a="http://schemas.openxmlformats.org/drawingml/2006/main">
          <a:off x="1365252" y="0"/>
          <a:ext cx="285743" cy="142871"/>
        </a:xfrm>
        <a:prstGeom xmlns:a="http://schemas.openxmlformats.org/drawingml/2006/main" prst="rect">
          <a:avLst/>
        </a:prstGeom>
      </cdr:spPr>
      <cdr:txBody>
        <a:bodyPr xmlns:a="http://schemas.openxmlformats.org/drawingml/2006/main" wrap="square" lIns="0" tIns="0" rIns="0" bIns="0"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GB" sz="800">
              <a:solidFill>
                <a:srgbClr val="0000FF"/>
              </a:solidFill>
              <a:latin typeface="Arial" panose="020B0604020202020204" pitchFamily="34" charset="0"/>
              <a:cs typeface="Arial" panose="020B0604020202020204" pitchFamily="34" charset="0"/>
            </a:rPr>
            <a:t>1.0</a:t>
          </a:r>
        </a:p>
      </cdr:txBody>
    </cdr:sp>
  </cdr:relSizeAnchor>
</c:userShapes>
</file>

<file path=word/drawings/drawing21.xml><?xml version="1.0" encoding="utf-8"?>
<c:userShapes xmlns:c="http://schemas.openxmlformats.org/drawingml/2006/chart">
  <cdr:relSizeAnchor xmlns:cdr="http://schemas.openxmlformats.org/drawingml/2006/chartDrawing">
    <cdr:from>
      <cdr:x>0.08018</cdr:x>
      <cdr:y>0</cdr:y>
    </cdr:from>
    <cdr:to>
      <cdr:x>0.2245</cdr:x>
      <cdr:y>0.07216</cdr:y>
    </cdr:to>
    <cdr:sp macro="" textlink="">
      <cdr:nvSpPr>
        <cdr:cNvPr id="2" name="TextBox 1"/>
        <cdr:cNvSpPr txBox="1"/>
      </cdr:nvSpPr>
      <cdr:spPr>
        <a:xfrm xmlns:a="http://schemas.openxmlformats.org/drawingml/2006/main">
          <a:off x="158757" y="0"/>
          <a:ext cx="285744" cy="142872"/>
        </a:xfrm>
        <a:prstGeom xmlns:a="http://schemas.openxmlformats.org/drawingml/2006/main" prst="rect">
          <a:avLst/>
        </a:prstGeom>
      </cdr:spPr>
      <cdr:txBody>
        <a:bodyPr xmlns:a="http://schemas.openxmlformats.org/drawingml/2006/main" vertOverflow="clip" wrap="square" lIns="0" tIns="0" rIns="0" bIns="0" rtlCol="0"/>
        <a:lstStyle xmlns:a="http://schemas.openxmlformats.org/drawingml/2006/main"/>
        <a:p xmlns:a="http://schemas.openxmlformats.org/drawingml/2006/main">
          <a:r>
            <a:rPr lang="el-GR" sz="800">
              <a:solidFill>
                <a:srgbClr val="008000"/>
              </a:solidFill>
              <a:latin typeface="Arial" panose="020B0604020202020204" pitchFamily="34" charset="0"/>
              <a:cs typeface="Arial" panose="020B0604020202020204" pitchFamily="34" charset="0"/>
            </a:rPr>
            <a:t>α</a:t>
          </a:r>
          <a:r>
            <a:rPr lang="en-GB" sz="800">
              <a:solidFill>
                <a:srgbClr val="008000"/>
              </a:solidFill>
              <a:latin typeface="Arial" panose="020B0604020202020204" pitchFamily="34" charset="0"/>
              <a:cs typeface="Arial" panose="020B0604020202020204" pitchFamily="34" charset="0"/>
            </a:rPr>
            <a:t> = 0 </a:t>
          </a:r>
        </a:p>
      </cdr:txBody>
    </cdr:sp>
  </cdr:relSizeAnchor>
  <cdr:relSizeAnchor xmlns:cdr="http://schemas.openxmlformats.org/drawingml/2006/chartDrawing">
    <cdr:from>
      <cdr:x>0.38647</cdr:x>
      <cdr:y>0</cdr:y>
    </cdr:from>
    <cdr:to>
      <cdr:x>0.53079</cdr:x>
      <cdr:y>0.07216</cdr:y>
    </cdr:to>
    <cdr:sp macro="" textlink="">
      <cdr:nvSpPr>
        <cdr:cNvPr id="3" name="TextBox 1"/>
        <cdr:cNvSpPr txBox="1"/>
      </cdr:nvSpPr>
      <cdr:spPr>
        <a:xfrm xmlns:a="http://schemas.openxmlformats.org/drawingml/2006/main">
          <a:off x="765184" y="0"/>
          <a:ext cx="285743" cy="142871"/>
        </a:xfrm>
        <a:prstGeom xmlns:a="http://schemas.openxmlformats.org/drawingml/2006/main" prst="rect">
          <a:avLst/>
        </a:prstGeom>
      </cdr:spPr>
      <cdr:txBody>
        <a:bodyPr xmlns:a="http://schemas.openxmlformats.org/drawingml/2006/main" wrap="square" lIns="0" tIns="0" rIns="0" bIns="0"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GB" sz="800">
              <a:solidFill>
                <a:srgbClr val="FF0000"/>
              </a:solidFill>
              <a:latin typeface="Arial" panose="020B0604020202020204" pitchFamily="34" charset="0"/>
              <a:cs typeface="Arial" panose="020B0604020202020204" pitchFamily="34" charset="0"/>
            </a:rPr>
            <a:t>0.63</a:t>
          </a:r>
        </a:p>
      </cdr:txBody>
    </cdr:sp>
  </cdr:relSizeAnchor>
  <cdr:relSizeAnchor xmlns:cdr="http://schemas.openxmlformats.org/drawingml/2006/chartDrawing">
    <cdr:from>
      <cdr:x>0.51315</cdr:x>
      <cdr:y>0</cdr:y>
    </cdr:from>
    <cdr:to>
      <cdr:x>0.65747</cdr:x>
      <cdr:y>0.07216</cdr:y>
    </cdr:to>
    <cdr:sp macro="" textlink="">
      <cdr:nvSpPr>
        <cdr:cNvPr id="4" name="TextBox 1"/>
        <cdr:cNvSpPr txBox="1"/>
      </cdr:nvSpPr>
      <cdr:spPr>
        <a:xfrm xmlns:a="http://schemas.openxmlformats.org/drawingml/2006/main">
          <a:off x="1016004" y="0"/>
          <a:ext cx="285743" cy="142871"/>
        </a:xfrm>
        <a:prstGeom xmlns:a="http://schemas.openxmlformats.org/drawingml/2006/main" prst="rect">
          <a:avLst/>
        </a:prstGeom>
      </cdr:spPr>
      <cdr:txBody>
        <a:bodyPr xmlns:a="http://schemas.openxmlformats.org/drawingml/2006/main" wrap="square" lIns="0" tIns="0" rIns="0" bIns="0"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GB" sz="800">
              <a:solidFill>
                <a:srgbClr val="FF00FF"/>
              </a:solidFill>
              <a:latin typeface="Arial" panose="020B0604020202020204" pitchFamily="34" charset="0"/>
              <a:cs typeface="Arial" panose="020B0604020202020204" pitchFamily="34" charset="0"/>
            </a:rPr>
            <a:t>0.92</a:t>
          </a:r>
        </a:p>
      </cdr:txBody>
    </cdr:sp>
  </cdr:relSizeAnchor>
  <cdr:relSizeAnchor xmlns:cdr="http://schemas.openxmlformats.org/drawingml/2006/chartDrawing">
    <cdr:from>
      <cdr:x>0.65266</cdr:x>
      <cdr:y>0</cdr:y>
    </cdr:from>
    <cdr:to>
      <cdr:x>0.79698</cdr:x>
      <cdr:y>0.07216</cdr:y>
    </cdr:to>
    <cdr:sp macro="" textlink="">
      <cdr:nvSpPr>
        <cdr:cNvPr id="5" name="TextBox 1"/>
        <cdr:cNvSpPr txBox="1"/>
      </cdr:nvSpPr>
      <cdr:spPr>
        <a:xfrm xmlns:a="http://schemas.openxmlformats.org/drawingml/2006/main">
          <a:off x="1292227" y="0"/>
          <a:ext cx="285743" cy="142871"/>
        </a:xfrm>
        <a:prstGeom xmlns:a="http://schemas.openxmlformats.org/drawingml/2006/main" prst="rect">
          <a:avLst/>
        </a:prstGeom>
      </cdr:spPr>
      <cdr:txBody>
        <a:bodyPr xmlns:a="http://schemas.openxmlformats.org/drawingml/2006/main" wrap="square" lIns="0" tIns="0" rIns="0" bIns="0"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GB" sz="800">
              <a:solidFill>
                <a:srgbClr val="0000FF"/>
              </a:solidFill>
              <a:latin typeface="Arial" panose="020B0604020202020204" pitchFamily="34" charset="0"/>
              <a:cs typeface="Arial" panose="020B0604020202020204" pitchFamily="34" charset="0"/>
            </a:rPr>
            <a:t>1.0</a:t>
          </a:r>
        </a:p>
      </cdr:txBody>
    </cdr:sp>
  </cdr:relSizeAnchor>
</c:userShapes>
</file>

<file path=word/drawings/drawing22.xml><?xml version="1.0" encoding="utf-8"?>
<c:userShapes xmlns:c="http://schemas.openxmlformats.org/drawingml/2006/chart">
  <cdr:relSizeAnchor xmlns:cdr="http://schemas.openxmlformats.org/drawingml/2006/chartDrawing">
    <cdr:from>
      <cdr:x>0.11546</cdr:x>
      <cdr:y>0</cdr:y>
    </cdr:from>
    <cdr:to>
      <cdr:x>0.25978</cdr:x>
      <cdr:y>0.07216</cdr:y>
    </cdr:to>
    <cdr:sp macro="" textlink="">
      <cdr:nvSpPr>
        <cdr:cNvPr id="2" name="TextBox 1"/>
        <cdr:cNvSpPr txBox="1"/>
      </cdr:nvSpPr>
      <cdr:spPr>
        <a:xfrm xmlns:a="http://schemas.openxmlformats.org/drawingml/2006/main">
          <a:off x="228607" y="0"/>
          <a:ext cx="285744" cy="142872"/>
        </a:xfrm>
        <a:prstGeom xmlns:a="http://schemas.openxmlformats.org/drawingml/2006/main" prst="rect">
          <a:avLst/>
        </a:prstGeom>
      </cdr:spPr>
      <cdr:txBody>
        <a:bodyPr xmlns:a="http://schemas.openxmlformats.org/drawingml/2006/main" vertOverflow="clip" wrap="square" lIns="0" tIns="0" rIns="0" bIns="0" rtlCol="0"/>
        <a:lstStyle xmlns:a="http://schemas.openxmlformats.org/drawingml/2006/main"/>
        <a:p xmlns:a="http://schemas.openxmlformats.org/drawingml/2006/main">
          <a:r>
            <a:rPr lang="el-GR" sz="800">
              <a:solidFill>
                <a:srgbClr val="008000"/>
              </a:solidFill>
              <a:latin typeface="Arial" panose="020B0604020202020204" pitchFamily="34" charset="0"/>
              <a:cs typeface="Arial" panose="020B0604020202020204" pitchFamily="34" charset="0"/>
            </a:rPr>
            <a:t>α</a:t>
          </a:r>
          <a:r>
            <a:rPr lang="en-GB" sz="800">
              <a:solidFill>
                <a:srgbClr val="008000"/>
              </a:solidFill>
              <a:latin typeface="Arial" panose="020B0604020202020204" pitchFamily="34" charset="0"/>
              <a:cs typeface="Arial" panose="020B0604020202020204" pitchFamily="34" charset="0"/>
            </a:rPr>
            <a:t> = 0 </a:t>
          </a:r>
        </a:p>
      </cdr:txBody>
    </cdr:sp>
  </cdr:relSizeAnchor>
  <cdr:relSizeAnchor xmlns:cdr="http://schemas.openxmlformats.org/drawingml/2006/chartDrawing">
    <cdr:from>
      <cdr:x>0.37685</cdr:x>
      <cdr:y>0</cdr:y>
    </cdr:from>
    <cdr:to>
      <cdr:x>0.52117</cdr:x>
      <cdr:y>0.07216</cdr:y>
    </cdr:to>
    <cdr:sp macro="" textlink="">
      <cdr:nvSpPr>
        <cdr:cNvPr id="3" name="TextBox 1"/>
        <cdr:cNvSpPr txBox="1"/>
      </cdr:nvSpPr>
      <cdr:spPr>
        <a:xfrm xmlns:a="http://schemas.openxmlformats.org/drawingml/2006/main">
          <a:off x="746134" y="0"/>
          <a:ext cx="285743" cy="142871"/>
        </a:xfrm>
        <a:prstGeom xmlns:a="http://schemas.openxmlformats.org/drawingml/2006/main" prst="rect">
          <a:avLst/>
        </a:prstGeom>
      </cdr:spPr>
      <cdr:txBody>
        <a:bodyPr xmlns:a="http://schemas.openxmlformats.org/drawingml/2006/main" wrap="square" lIns="0" tIns="0" rIns="0" bIns="0"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GB" sz="800">
              <a:solidFill>
                <a:srgbClr val="FF0000"/>
              </a:solidFill>
              <a:latin typeface="Arial" panose="020B0604020202020204" pitchFamily="34" charset="0"/>
              <a:cs typeface="Arial" panose="020B0604020202020204" pitchFamily="34" charset="0"/>
            </a:rPr>
            <a:t>0.63</a:t>
          </a:r>
        </a:p>
      </cdr:txBody>
    </cdr:sp>
  </cdr:relSizeAnchor>
  <cdr:relSizeAnchor xmlns:cdr="http://schemas.openxmlformats.org/drawingml/2006/chartDrawing">
    <cdr:from>
      <cdr:x>0.52598</cdr:x>
      <cdr:y>0</cdr:y>
    </cdr:from>
    <cdr:to>
      <cdr:x>0.6703</cdr:x>
      <cdr:y>0.07216</cdr:y>
    </cdr:to>
    <cdr:sp macro="" textlink="">
      <cdr:nvSpPr>
        <cdr:cNvPr id="4" name="TextBox 1"/>
        <cdr:cNvSpPr txBox="1"/>
      </cdr:nvSpPr>
      <cdr:spPr>
        <a:xfrm xmlns:a="http://schemas.openxmlformats.org/drawingml/2006/main">
          <a:off x="1041404" y="0"/>
          <a:ext cx="285743" cy="142871"/>
        </a:xfrm>
        <a:prstGeom xmlns:a="http://schemas.openxmlformats.org/drawingml/2006/main" prst="rect">
          <a:avLst/>
        </a:prstGeom>
      </cdr:spPr>
      <cdr:txBody>
        <a:bodyPr xmlns:a="http://schemas.openxmlformats.org/drawingml/2006/main" wrap="square" lIns="0" tIns="0" rIns="0" bIns="0"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GB" sz="800">
              <a:solidFill>
                <a:srgbClr val="FF00FF"/>
              </a:solidFill>
              <a:latin typeface="Arial" panose="020B0604020202020204" pitchFamily="34" charset="0"/>
              <a:cs typeface="Arial" panose="020B0604020202020204" pitchFamily="34" charset="0"/>
            </a:rPr>
            <a:t>0.92</a:t>
          </a:r>
        </a:p>
      </cdr:txBody>
    </cdr:sp>
  </cdr:relSizeAnchor>
  <cdr:relSizeAnchor xmlns:cdr="http://schemas.openxmlformats.org/drawingml/2006/chartDrawing">
    <cdr:from>
      <cdr:x>0.65587</cdr:x>
      <cdr:y>0</cdr:y>
    </cdr:from>
    <cdr:to>
      <cdr:x>0.80019</cdr:x>
      <cdr:y>0.07216</cdr:y>
    </cdr:to>
    <cdr:sp macro="" textlink="">
      <cdr:nvSpPr>
        <cdr:cNvPr id="5" name="TextBox 1"/>
        <cdr:cNvSpPr txBox="1"/>
      </cdr:nvSpPr>
      <cdr:spPr>
        <a:xfrm xmlns:a="http://schemas.openxmlformats.org/drawingml/2006/main">
          <a:off x="1298577" y="0"/>
          <a:ext cx="285743" cy="142871"/>
        </a:xfrm>
        <a:prstGeom xmlns:a="http://schemas.openxmlformats.org/drawingml/2006/main" prst="rect">
          <a:avLst/>
        </a:prstGeom>
      </cdr:spPr>
      <cdr:txBody>
        <a:bodyPr xmlns:a="http://schemas.openxmlformats.org/drawingml/2006/main" wrap="square" lIns="0" tIns="0" rIns="0" bIns="0"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GB" sz="800">
              <a:solidFill>
                <a:srgbClr val="0000FF"/>
              </a:solidFill>
              <a:latin typeface="Arial" panose="020B0604020202020204" pitchFamily="34" charset="0"/>
              <a:cs typeface="Arial" panose="020B0604020202020204" pitchFamily="34" charset="0"/>
            </a:rPr>
            <a:t>1.0</a:t>
          </a:r>
        </a:p>
      </cdr:txBody>
    </cdr:sp>
  </cdr:relSizeAnchor>
</c:userShapes>
</file>

<file path=word/drawings/drawing23.xml><?xml version="1.0" encoding="utf-8"?>
<c:userShapes xmlns:c="http://schemas.openxmlformats.org/drawingml/2006/chart">
  <cdr:relSizeAnchor xmlns:cdr="http://schemas.openxmlformats.org/drawingml/2006/chartDrawing">
    <cdr:from>
      <cdr:x>0.05292</cdr:x>
      <cdr:y>0.24535</cdr:y>
    </cdr:from>
    <cdr:to>
      <cdr:x>0.19724</cdr:x>
      <cdr:y>0.31751</cdr:y>
    </cdr:to>
    <cdr:sp macro="" textlink="">
      <cdr:nvSpPr>
        <cdr:cNvPr id="2" name="TextBox 1"/>
        <cdr:cNvSpPr txBox="1"/>
      </cdr:nvSpPr>
      <cdr:spPr>
        <a:xfrm xmlns:a="http://schemas.openxmlformats.org/drawingml/2006/main">
          <a:off x="104782" y="485770"/>
          <a:ext cx="285744" cy="142872"/>
        </a:xfrm>
        <a:prstGeom xmlns:a="http://schemas.openxmlformats.org/drawingml/2006/main" prst="rect">
          <a:avLst/>
        </a:prstGeom>
      </cdr:spPr>
      <cdr:txBody>
        <a:bodyPr xmlns:a="http://schemas.openxmlformats.org/drawingml/2006/main" vertOverflow="clip" wrap="square" lIns="0" tIns="0" rIns="0" bIns="0" rtlCol="0"/>
        <a:lstStyle xmlns:a="http://schemas.openxmlformats.org/drawingml/2006/main"/>
        <a:p xmlns:a="http://schemas.openxmlformats.org/drawingml/2006/main">
          <a:r>
            <a:rPr lang="el-GR" sz="800">
              <a:solidFill>
                <a:srgbClr val="008000"/>
              </a:solidFill>
              <a:latin typeface="Arial" panose="020B0604020202020204" pitchFamily="34" charset="0"/>
              <a:cs typeface="Arial" panose="020B0604020202020204" pitchFamily="34" charset="0"/>
            </a:rPr>
            <a:t>α</a:t>
          </a:r>
          <a:r>
            <a:rPr lang="en-GB" sz="800">
              <a:solidFill>
                <a:srgbClr val="008000"/>
              </a:solidFill>
              <a:latin typeface="Arial" panose="020B0604020202020204" pitchFamily="34" charset="0"/>
              <a:cs typeface="Arial" panose="020B0604020202020204" pitchFamily="34" charset="0"/>
            </a:rPr>
            <a:t> = 0 </a:t>
          </a:r>
        </a:p>
      </cdr:txBody>
    </cdr:sp>
  </cdr:relSizeAnchor>
  <cdr:relSizeAnchor xmlns:cdr="http://schemas.openxmlformats.org/drawingml/2006/chartDrawing">
    <cdr:from>
      <cdr:x>0.29507</cdr:x>
      <cdr:y>0</cdr:y>
    </cdr:from>
    <cdr:to>
      <cdr:x>0.43939</cdr:x>
      <cdr:y>0.07216</cdr:y>
    </cdr:to>
    <cdr:sp macro="" textlink="">
      <cdr:nvSpPr>
        <cdr:cNvPr id="3" name="TextBox 1"/>
        <cdr:cNvSpPr txBox="1"/>
      </cdr:nvSpPr>
      <cdr:spPr>
        <a:xfrm xmlns:a="http://schemas.openxmlformats.org/drawingml/2006/main">
          <a:off x="584209" y="0"/>
          <a:ext cx="285743" cy="142871"/>
        </a:xfrm>
        <a:prstGeom xmlns:a="http://schemas.openxmlformats.org/drawingml/2006/main" prst="rect">
          <a:avLst/>
        </a:prstGeom>
      </cdr:spPr>
      <cdr:txBody>
        <a:bodyPr xmlns:a="http://schemas.openxmlformats.org/drawingml/2006/main" wrap="square" lIns="0" tIns="0" rIns="0" bIns="0"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GB" sz="800">
              <a:solidFill>
                <a:srgbClr val="FF0000"/>
              </a:solidFill>
              <a:latin typeface="Arial" panose="020B0604020202020204" pitchFamily="34" charset="0"/>
              <a:cs typeface="Arial" panose="020B0604020202020204" pitchFamily="34" charset="0"/>
            </a:rPr>
            <a:t>0.63</a:t>
          </a:r>
        </a:p>
      </cdr:txBody>
    </cdr:sp>
  </cdr:relSizeAnchor>
  <cdr:relSizeAnchor xmlns:cdr="http://schemas.openxmlformats.org/drawingml/2006/chartDrawing">
    <cdr:from>
      <cdr:x>0.47787</cdr:x>
      <cdr:y>0</cdr:y>
    </cdr:from>
    <cdr:to>
      <cdr:x>0.62219</cdr:x>
      <cdr:y>0.07216</cdr:y>
    </cdr:to>
    <cdr:sp macro="" textlink="">
      <cdr:nvSpPr>
        <cdr:cNvPr id="4" name="TextBox 1"/>
        <cdr:cNvSpPr txBox="1"/>
      </cdr:nvSpPr>
      <cdr:spPr>
        <a:xfrm xmlns:a="http://schemas.openxmlformats.org/drawingml/2006/main">
          <a:off x="946154" y="0"/>
          <a:ext cx="285743" cy="142871"/>
        </a:xfrm>
        <a:prstGeom xmlns:a="http://schemas.openxmlformats.org/drawingml/2006/main" prst="rect">
          <a:avLst/>
        </a:prstGeom>
      </cdr:spPr>
      <cdr:txBody>
        <a:bodyPr xmlns:a="http://schemas.openxmlformats.org/drawingml/2006/main" wrap="square" lIns="0" tIns="0" rIns="0" bIns="0"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GB" sz="800">
              <a:solidFill>
                <a:srgbClr val="FF00FF"/>
              </a:solidFill>
              <a:latin typeface="Arial" panose="020B0604020202020204" pitchFamily="34" charset="0"/>
              <a:cs typeface="Arial" panose="020B0604020202020204" pitchFamily="34" charset="0"/>
            </a:rPr>
            <a:t>0.92</a:t>
          </a:r>
        </a:p>
      </cdr:txBody>
    </cdr:sp>
  </cdr:relSizeAnchor>
  <cdr:relSizeAnchor xmlns:cdr="http://schemas.openxmlformats.org/drawingml/2006/chartDrawing">
    <cdr:from>
      <cdr:x>0.62219</cdr:x>
      <cdr:y>0</cdr:y>
    </cdr:from>
    <cdr:to>
      <cdr:x>0.76651</cdr:x>
      <cdr:y>0.07216</cdr:y>
    </cdr:to>
    <cdr:sp macro="" textlink="">
      <cdr:nvSpPr>
        <cdr:cNvPr id="5" name="TextBox 1"/>
        <cdr:cNvSpPr txBox="1"/>
      </cdr:nvSpPr>
      <cdr:spPr>
        <a:xfrm xmlns:a="http://schemas.openxmlformats.org/drawingml/2006/main">
          <a:off x="1231902" y="0"/>
          <a:ext cx="285743" cy="142871"/>
        </a:xfrm>
        <a:prstGeom xmlns:a="http://schemas.openxmlformats.org/drawingml/2006/main" prst="rect">
          <a:avLst/>
        </a:prstGeom>
      </cdr:spPr>
      <cdr:txBody>
        <a:bodyPr xmlns:a="http://schemas.openxmlformats.org/drawingml/2006/main" wrap="square" lIns="0" tIns="0" rIns="0" bIns="0"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GB" sz="800">
              <a:solidFill>
                <a:srgbClr val="0000FF"/>
              </a:solidFill>
              <a:latin typeface="Arial" panose="020B0604020202020204" pitchFamily="34" charset="0"/>
              <a:cs typeface="Arial" panose="020B0604020202020204" pitchFamily="34" charset="0"/>
            </a:rPr>
            <a:t>1.0</a:t>
          </a:r>
        </a:p>
      </cdr:txBody>
    </cdr:sp>
  </cdr:relSizeAnchor>
</c:userShapes>
</file>

<file path=word/drawings/drawing24.xml><?xml version="1.0" encoding="utf-8"?>
<c:userShapes xmlns:c="http://schemas.openxmlformats.org/drawingml/2006/chart">
  <cdr:relSizeAnchor xmlns:cdr="http://schemas.openxmlformats.org/drawingml/2006/chartDrawing">
    <cdr:from>
      <cdr:x>0.05773</cdr:x>
      <cdr:y>0</cdr:y>
    </cdr:from>
    <cdr:to>
      <cdr:x>0.20205</cdr:x>
      <cdr:y>0.07216</cdr:y>
    </cdr:to>
    <cdr:sp macro="" textlink="">
      <cdr:nvSpPr>
        <cdr:cNvPr id="2" name="TextBox 1"/>
        <cdr:cNvSpPr txBox="1"/>
      </cdr:nvSpPr>
      <cdr:spPr>
        <a:xfrm xmlns:a="http://schemas.openxmlformats.org/drawingml/2006/main">
          <a:off x="114307" y="0"/>
          <a:ext cx="285744" cy="142872"/>
        </a:xfrm>
        <a:prstGeom xmlns:a="http://schemas.openxmlformats.org/drawingml/2006/main" prst="rect">
          <a:avLst/>
        </a:prstGeom>
      </cdr:spPr>
      <cdr:txBody>
        <a:bodyPr xmlns:a="http://schemas.openxmlformats.org/drawingml/2006/main" vertOverflow="clip" wrap="square" lIns="0" tIns="0" rIns="0" bIns="0" rtlCol="0"/>
        <a:lstStyle xmlns:a="http://schemas.openxmlformats.org/drawingml/2006/main"/>
        <a:p xmlns:a="http://schemas.openxmlformats.org/drawingml/2006/main">
          <a:r>
            <a:rPr lang="el-GR" sz="800">
              <a:solidFill>
                <a:srgbClr val="008000"/>
              </a:solidFill>
              <a:latin typeface="Arial" panose="020B0604020202020204" pitchFamily="34" charset="0"/>
              <a:cs typeface="Arial" panose="020B0604020202020204" pitchFamily="34" charset="0"/>
            </a:rPr>
            <a:t>α</a:t>
          </a:r>
          <a:r>
            <a:rPr lang="en-GB" sz="800">
              <a:solidFill>
                <a:srgbClr val="008000"/>
              </a:solidFill>
              <a:latin typeface="Arial" panose="020B0604020202020204" pitchFamily="34" charset="0"/>
              <a:cs typeface="Arial" panose="020B0604020202020204" pitchFamily="34" charset="0"/>
            </a:rPr>
            <a:t> = 0 </a:t>
          </a:r>
        </a:p>
      </cdr:txBody>
    </cdr:sp>
  </cdr:relSizeAnchor>
  <cdr:relSizeAnchor xmlns:cdr="http://schemas.openxmlformats.org/drawingml/2006/chartDrawing">
    <cdr:from>
      <cdr:x>0.33355</cdr:x>
      <cdr:y>0</cdr:y>
    </cdr:from>
    <cdr:to>
      <cdr:x>0.47787</cdr:x>
      <cdr:y>0.07216</cdr:y>
    </cdr:to>
    <cdr:sp macro="" textlink="">
      <cdr:nvSpPr>
        <cdr:cNvPr id="3" name="TextBox 1"/>
        <cdr:cNvSpPr txBox="1"/>
      </cdr:nvSpPr>
      <cdr:spPr>
        <a:xfrm xmlns:a="http://schemas.openxmlformats.org/drawingml/2006/main">
          <a:off x="660409" y="0"/>
          <a:ext cx="285743" cy="142871"/>
        </a:xfrm>
        <a:prstGeom xmlns:a="http://schemas.openxmlformats.org/drawingml/2006/main" prst="rect">
          <a:avLst/>
        </a:prstGeom>
      </cdr:spPr>
      <cdr:txBody>
        <a:bodyPr xmlns:a="http://schemas.openxmlformats.org/drawingml/2006/main" wrap="square" lIns="0" tIns="0" rIns="0" bIns="0"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GB" sz="800">
              <a:solidFill>
                <a:srgbClr val="FF0000"/>
              </a:solidFill>
              <a:latin typeface="Arial" panose="020B0604020202020204" pitchFamily="34" charset="0"/>
              <a:cs typeface="Arial" panose="020B0604020202020204" pitchFamily="34" charset="0"/>
            </a:rPr>
            <a:t>0.63</a:t>
          </a:r>
        </a:p>
      </cdr:txBody>
    </cdr:sp>
  </cdr:relSizeAnchor>
  <cdr:relSizeAnchor xmlns:cdr="http://schemas.openxmlformats.org/drawingml/2006/chartDrawing">
    <cdr:from>
      <cdr:x>0.4923</cdr:x>
      <cdr:y>0</cdr:y>
    </cdr:from>
    <cdr:to>
      <cdr:x>0.63662</cdr:x>
      <cdr:y>0.07216</cdr:y>
    </cdr:to>
    <cdr:sp macro="" textlink="">
      <cdr:nvSpPr>
        <cdr:cNvPr id="4" name="TextBox 1"/>
        <cdr:cNvSpPr txBox="1"/>
      </cdr:nvSpPr>
      <cdr:spPr>
        <a:xfrm xmlns:a="http://schemas.openxmlformats.org/drawingml/2006/main">
          <a:off x="974729" y="0"/>
          <a:ext cx="285743" cy="142871"/>
        </a:xfrm>
        <a:prstGeom xmlns:a="http://schemas.openxmlformats.org/drawingml/2006/main" prst="rect">
          <a:avLst/>
        </a:prstGeom>
      </cdr:spPr>
      <cdr:txBody>
        <a:bodyPr xmlns:a="http://schemas.openxmlformats.org/drawingml/2006/main" wrap="square" lIns="0" tIns="0" rIns="0" bIns="0"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GB" sz="800">
              <a:solidFill>
                <a:srgbClr val="FF00FF"/>
              </a:solidFill>
              <a:latin typeface="Arial" panose="020B0604020202020204" pitchFamily="34" charset="0"/>
              <a:cs typeface="Arial" panose="020B0604020202020204" pitchFamily="34" charset="0"/>
            </a:rPr>
            <a:t>0.92</a:t>
          </a:r>
        </a:p>
      </cdr:txBody>
    </cdr:sp>
  </cdr:relSizeAnchor>
  <cdr:relSizeAnchor xmlns:cdr="http://schemas.openxmlformats.org/drawingml/2006/chartDrawing">
    <cdr:from>
      <cdr:x>0.65106</cdr:x>
      <cdr:y>0</cdr:y>
    </cdr:from>
    <cdr:to>
      <cdr:x>0.79538</cdr:x>
      <cdr:y>0.07216</cdr:y>
    </cdr:to>
    <cdr:sp macro="" textlink="">
      <cdr:nvSpPr>
        <cdr:cNvPr id="5" name="TextBox 1"/>
        <cdr:cNvSpPr txBox="1"/>
      </cdr:nvSpPr>
      <cdr:spPr>
        <a:xfrm xmlns:a="http://schemas.openxmlformats.org/drawingml/2006/main">
          <a:off x="1289052" y="0"/>
          <a:ext cx="285743" cy="142871"/>
        </a:xfrm>
        <a:prstGeom xmlns:a="http://schemas.openxmlformats.org/drawingml/2006/main" prst="rect">
          <a:avLst/>
        </a:prstGeom>
      </cdr:spPr>
      <cdr:txBody>
        <a:bodyPr xmlns:a="http://schemas.openxmlformats.org/drawingml/2006/main" wrap="square" lIns="0" tIns="0" rIns="0" bIns="0"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GB" sz="800">
              <a:solidFill>
                <a:srgbClr val="0000FF"/>
              </a:solidFill>
              <a:latin typeface="Arial" panose="020B0604020202020204" pitchFamily="34" charset="0"/>
              <a:cs typeface="Arial" panose="020B0604020202020204" pitchFamily="34" charset="0"/>
            </a:rPr>
            <a:t>1.0</a:t>
          </a:r>
        </a:p>
      </cdr:txBody>
    </cdr:sp>
  </cdr:relSizeAnchor>
</c:userShapes>
</file>

<file path=word/drawings/drawing25.xml><?xml version="1.0" encoding="utf-8"?>
<c:userShapes xmlns:c="http://schemas.openxmlformats.org/drawingml/2006/chart">
  <cdr:relSizeAnchor xmlns:cdr="http://schemas.openxmlformats.org/drawingml/2006/chartDrawing">
    <cdr:from>
      <cdr:x>0.24054</cdr:x>
      <cdr:y>0</cdr:y>
    </cdr:from>
    <cdr:to>
      <cdr:x>0.38486</cdr:x>
      <cdr:y>0.07216</cdr:y>
    </cdr:to>
    <cdr:sp macro="" textlink="">
      <cdr:nvSpPr>
        <cdr:cNvPr id="2" name="TextBox 1"/>
        <cdr:cNvSpPr txBox="1"/>
      </cdr:nvSpPr>
      <cdr:spPr>
        <a:xfrm xmlns:a="http://schemas.openxmlformats.org/drawingml/2006/main">
          <a:off x="476257" y="0"/>
          <a:ext cx="285744" cy="142872"/>
        </a:xfrm>
        <a:prstGeom xmlns:a="http://schemas.openxmlformats.org/drawingml/2006/main" prst="rect">
          <a:avLst/>
        </a:prstGeom>
      </cdr:spPr>
      <cdr:txBody>
        <a:bodyPr xmlns:a="http://schemas.openxmlformats.org/drawingml/2006/main" vertOverflow="clip" wrap="square" lIns="0" tIns="0" rIns="0" bIns="0" rtlCol="0"/>
        <a:lstStyle xmlns:a="http://schemas.openxmlformats.org/drawingml/2006/main"/>
        <a:p xmlns:a="http://schemas.openxmlformats.org/drawingml/2006/main">
          <a:r>
            <a:rPr lang="el-GR" sz="800">
              <a:solidFill>
                <a:srgbClr val="008000"/>
              </a:solidFill>
              <a:latin typeface="Arial" panose="020B0604020202020204" pitchFamily="34" charset="0"/>
              <a:cs typeface="Arial" panose="020B0604020202020204" pitchFamily="34" charset="0"/>
            </a:rPr>
            <a:t>α</a:t>
          </a:r>
          <a:r>
            <a:rPr lang="en-GB" sz="800">
              <a:solidFill>
                <a:srgbClr val="008000"/>
              </a:solidFill>
              <a:latin typeface="Arial" panose="020B0604020202020204" pitchFamily="34" charset="0"/>
              <a:cs typeface="Arial" panose="020B0604020202020204" pitchFamily="34" charset="0"/>
            </a:rPr>
            <a:t> = 0 </a:t>
          </a:r>
        </a:p>
      </cdr:txBody>
    </cdr:sp>
  </cdr:relSizeAnchor>
  <cdr:relSizeAnchor xmlns:cdr="http://schemas.openxmlformats.org/drawingml/2006/chartDrawing">
    <cdr:from>
      <cdr:x>0.45863</cdr:x>
      <cdr:y>0</cdr:y>
    </cdr:from>
    <cdr:to>
      <cdr:x>0.60295</cdr:x>
      <cdr:y>0.07216</cdr:y>
    </cdr:to>
    <cdr:sp macro="" textlink="">
      <cdr:nvSpPr>
        <cdr:cNvPr id="3" name="TextBox 1"/>
        <cdr:cNvSpPr txBox="1"/>
      </cdr:nvSpPr>
      <cdr:spPr>
        <a:xfrm xmlns:a="http://schemas.openxmlformats.org/drawingml/2006/main">
          <a:off x="908059" y="0"/>
          <a:ext cx="285743" cy="142871"/>
        </a:xfrm>
        <a:prstGeom xmlns:a="http://schemas.openxmlformats.org/drawingml/2006/main" prst="rect">
          <a:avLst/>
        </a:prstGeom>
      </cdr:spPr>
      <cdr:txBody>
        <a:bodyPr xmlns:a="http://schemas.openxmlformats.org/drawingml/2006/main" wrap="square" lIns="0" tIns="0" rIns="0" bIns="0"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GB" sz="800">
              <a:solidFill>
                <a:srgbClr val="FF0000"/>
              </a:solidFill>
              <a:latin typeface="Arial" panose="020B0604020202020204" pitchFamily="34" charset="0"/>
              <a:cs typeface="Arial" panose="020B0604020202020204" pitchFamily="34" charset="0"/>
            </a:rPr>
            <a:t>0.63</a:t>
          </a:r>
        </a:p>
      </cdr:txBody>
    </cdr:sp>
  </cdr:relSizeAnchor>
  <cdr:relSizeAnchor xmlns:cdr="http://schemas.openxmlformats.org/drawingml/2006/chartDrawing">
    <cdr:from>
      <cdr:x>0.58852</cdr:x>
      <cdr:y>0</cdr:y>
    </cdr:from>
    <cdr:to>
      <cdr:x>0.73284</cdr:x>
      <cdr:y>0.07216</cdr:y>
    </cdr:to>
    <cdr:sp macro="" textlink="">
      <cdr:nvSpPr>
        <cdr:cNvPr id="4" name="TextBox 1"/>
        <cdr:cNvSpPr txBox="1"/>
      </cdr:nvSpPr>
      <cdr:spPr>
        <a:xfrm xmlns:a="http://schemas.openxmlformats.org/drawingml/2006/main">
          <a:off x="1165229" y="0"/>
          <a:ext cx="285743" cy="142871"/>
        </a:xfrm>
        <a:prstGeom xmlns:a="http://schemas.openxmlformats.org/drawingml/2006/main" prst="rect">
          <a:avLst/>
        </a:prstGeom>
      </cdr:spPr>
      <cdr:txBody>
        <a:bodyPr xmlns:a="http://schemas.openxmlformats.org/drawingml/2006/main" wrap="square" lIns="0" tIns="0" rIns="0" bIns="0"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GB" sz="800">
              <a:solidFill>
                <a:srgbClr val="FF00FF"/>
              </a:solidFill>
              <a:latin typeface="Arial" panose="020B0604020202020204" pitchFamily="34" charset="0"/>
              <a:cs typeface="Arial" panose="020B0604020202020204" pitchFamily="34" charset="0"/>
            </a:rPr>
            <a:t>0.92</a:t>
          </a:r>
        </a:p>
      </cdr:txBody>
    </cdr:sp>
  </cdr:relSizeAnchor>
  <cdr:relSizeAnchor xmlns:cdr="http://schemas.openxmlformats.org/drawingml/2006/chartDrawing">
    <cdr:from>
      <cdr:x>0.7136</cdr:x>
      <cdr:y>0</cdr:y>
    </cdr:from>
    <cdr:to>
      <cdr:x>0.85792</cdr:x>
      <cdr:y>0.07216</cdr:y>
    </cdr:to>
    <cdr:sp macro="" textlink="">
      <cdr:nvSpPr>
        <cdr:cNvPr id="5" name="TextBox 1"/>
        <cdr:cNvSpPr txBox="1"/>
      </cdr:nvSpPr>
      <cdr:spPr>
        <a:xfrm xmlns:a="http://schemas.openxmlformats.org/drawingml/2006/main">
          <a:off x="1412877" y="0"/>
          <a:ext cx="285743" cy="142871"/>
        </a:xfrm>
        <a:prstGeom xmlns:a="http://schemas.openxmlformats.org/drawingml/2006/main" prst="rect">
          <a:avLst/>
        </a:prstGeom>
      </cdr:spPr>
      <cdr:txBody>
        <a:bodyPr xmlns:a="http://schemas.openxmlformats.org/drawingml/2006/main" wrap="square" lIns="0" tIns="0" rIns="0" bIns="0"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GB" sz="800">
              <a:solidFill>
                <a:srgbClr val="0000FF"/>
              </a:solidFill>
              <a:latin typeface="Arial" panose="020B0604020202020204" pitchFamily="34" charset="0"/>
              <a:cs typeface="Arial" panose="020B0604020202020204" pitchFamily="34" charset="0"/>
            </a:rPr>
            <a:t>1.0</a:t>
          </a:r>
        </a:p>
      </cdr:txBody>
    </cdr:sp>
  </cdr:relSizeAnchor>
</c:userShapes>
</file>

<file path=word/drawings/drawing26.xml><?xml version="1.0" encoding="utf-8"?>
<c:userShapes xmlns:c="http://schemas.openxmlformats.org/drawingml/2006/chart">
  <cdr:relSizeAnchor xmlns:cdr="http://schemas.openxmlformats.org/drawingml/2006/chartDrawing">
    <cdr:from>
      <cdr:x>0.29346</cdr:x>
      <cdr:y>0</cdr:y>
    </cdr:from>
    <cdr:to>
      <cdr:x>0.43778</cdr:x>
      <cdr:y>0.07216</cdr:y>
    </cdr:to>
    <cdr:sp macro="" textlink="">
      <cdr:nvSpPr>
        <cdr:cNvPr id="2" name="TextBox 1"/>
        <cdr:cNvSpPr txBox="1"/>
      </cdr:nvSpPr>
      <cdr:spPr>
        <a:xfrm xmlns:a="http://schemas.openxmlformats.org/drawingml/2006/main">
          <a:off x="581032" y="0"/>
          <a:ext cx="285744" cy="142872"/>
        </a:xfrm>
        <a:prstGeom xmlns:a="http://schemas.openxmlformats.org/drawingml/2006/main" prst="rect">
          <a:avLst/>
        </a:prstGeom>
      </cdr:spPr>
      <cdr:txBody>
        <a:bodyPr xmlns:a="http://schemas.openxmlformats.org/drawingml/2006/main" vertOverflow="clip" wrap="square" lIns="0" tIns="0" rIns="0" bIns="0" rtlCol="0"/>
        <a:lstStyle xmlns:a="http://schemas.openxmlformats.org/drawingml/2006/main"/>
        <a:p xmlns:a="http://schemas.openxmlformats.org/drawingml/2006/main">
          <a:r>
            <a:rPr lang="el-GR" sz="800">
              <a:solidFill>
                <a:srgbClr val="008000"/>
              </a:solidFill>
              <a:latin typeface="Arial" panose="020B0604020202020204" pitchFamily="34" charset="0"/>
              <a:cs typeface="Arial" panose="020B0604020202020204" pitchFamily="34" charset="0"/>
            </a:rPr>
            <a:t>α</a:t>
          </a:r>
          <a:r>
            <a:rPr lang="en-GB" sz="800">
              <a:solidFill>
                <a:srgbClr val="008000"/>
              </a:solidFill>
              <a:latin typeface="Arial" panose="020B0604020202020204" pitchFamily="34" charset="0"/>
              <a:cs typeface="Arial" panose="020B0604020202020204" pitchFamily="34" charset="0"/>
            </a:rPr>
            <a:t> = 0 </a:t>
          </a:r>
        </a:p>
      </cdr:txBody>
    </cdr:sp>
  </cdr:relSizeAnchor>
  <cdr:relSizeAnchor xmlns:cdr="http://schemas.openxmlformats.org/drawingml/2006/chartDrawing">
    <cdr:from>
      <cdr:x>0.48269</cdr:x>
      <cdr:y>0</cdr:y>
    </cdr:from>
    <cdr:to>
      <cdr:x>0.62701</cdr:x>
      <cdr:y>0.07216</cdr:y>
    </cdr:to>
    <cdr:sp macro="" textlink="">
      <cdr:nvSpPr>
        <cdr:cNvPr id="3" name="TextBox 1"/>
        <cdr:cNvSpPr txBox="1"/>
      </cdr:nvSpPr>
      <cdr:spPr>
        <a:xfrm xmlns:a="http://schemas.openxmlformats.org/drawingml/2006/main">
          <a:off x="955684" y="0"/>
          <a:ext cx="285743" cy="142871"/>
        </a:xfrm>
        <a:prstGeom xmlns:a="http://schemas.openxmlformats.org/drawingml/2006/main" prst="rect">
          <a:avLst/>
        </a:prstGeom>
      </cdr:spPr>
      <cdr:txBody>
        <a:bodyPr xmlns:a="http://schemas.openxmlformats.org/drawingml/2006/main" wrap="square" lIns="0" tIns="0" rIns="0" bIns="0"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GB" sz="800">
              <a:solidFill>
                <a:srgbClr val="FF0000"/>
              </a:solidFill>
              <a:latin typeface="Arial" panose="020B0604020202020204" pitchFamily="34" charset="0"/>
              <a:cs typeface="Arial" panose="020B0604020202020204" pitchFamily="34" charset="0"/>
            </a:rPr>
            <a:t>0.63</a:t>
          </a:r>
        </a:p>
      </cdr:txBody>
    </cdr:sp>
  </cdr:relSizeAnchor>
  <cdr:relSizeAnchor xmlns:cdr="http://schemas.openxmlformats.org/drawingml/2006/chartDrawing">
    <cdr:from>
      <cdr:x>0.60295</cdr:x>
      <cdr:y>0</cdr:y>
    </cdr:from>
    <cdr:to>
      <cdr:x>0.74727</cdr:x>
      <cdr:y>0.07216</cdr:y>
    </cdr:to>
    <cdr:sp macro="" textlink="">
      <cdr:nvSpPr>
        <cdr:cNvPr id="4" name="TextBox 1"/>
        <cdr:cNvSpPr txBox="1"/>
      </cdr:nvSpPr>
      <cdr:spPr>
        <a:xfrm xmlns:a="http://schemas.openxmlformats.org/drawingml/2006/main">
          <a:off x="1193804" y="0"/>
          <a:ext cx="285743" cy="142871"/>
        </a:xfrm>
        <a:prstGeom xmlns:a="http://schemas.openxmlformats.org/drawingml/2006/main" prst="rect">
          <a:avLst/>
        </a:prstGeom>
      </cdr:spPr>
      <cdr:txBody>
        <a:bodyPr xmlns:a="http://schemas.openxmlformats.org/drawingml/2006/main" wrap="square" lIns="0" tIns="0" rIns="0" bIns="0"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GB" sz="800">
              <a:solidFill>
                <a:srgbClr val="FF00FF"/>
              </a:solidFill>
              <a:latin typeface="Arial" panose="020B0604020202020204" pitchFamily="34" charset="0"/>
              <a:cs typeface="Arial" panose="020B0604020202020204" pitchFamily="34" charset="0"/>
            </a:rPr>
            <a:t>0.92</a:t>
          </a:r>
        </a:p>
      </cdr:txBody>
    </cdr:sp>
  </cdr:relSizeAnchor>
  <cdr:relSizeAnchor xmlns:cdr="http://schemas.openxmlformats.org/drawingml/2006/chartDrawing">
    <cdr:from>
      <cdr:x>0.7136</cdr:x>
      <cdr:y>0</cdr:y>
    </cdr:from>
    <cdr:to>
      <cdr:x>0.85792</cdr:x>
      <cdr:y>0.07216</cdr:y>
    </cdr:to>
    <cdr:sp macro="" textlink="">
      <cdr:nvSpPr>
        <cdr:cNvPr id="5" name="TextBox 1"/>
        <cdr:cNvSpPr txBox="1"/>
      </cdr:nvSpPr>
      <cdr:spPr>
        <a:xfrm xmlns:a="http://schemas.openxmlformats.org/drawingml/2006/main">
          <a:off x="1412877" y="0"/>
          <a:ext cx="285743" cy="142871"/>
        </a:xfrm>
        <a:prstGeom xmlns:a="http://schemas.openxmlformats.org/drawingml/2006/main" prst="rect">
          <a:avLst/>
        </a:prstGeom>
      </cdr:spPr>
      <cdr:txBody>
        <a:bodyPr xmlns:a="http://schemas.openxmlformats.org/drawingml/2006/main" wrap="square" lIns="0" tIns="0" rIns="0" bIns="0"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GB" sz="800">
              <a:solidFill>
                <a:srgbClr val="0000FF"/>
              </a:solidFill>
              <a:latin typeface="Arial" panose="020B0604020202020204" pitchFamily="34" charset="0"/>
              <a:cs typeface="Arial" panose="020B0604020202020204" pitchFamily="34" charset="0"/>
            </a:rPr>
            <a:t>1.0</a:t>
          </a:r>
        </a:p>
      </cdr:txBody>
    </cdr:sp>
  </cdr:relSizeAnchor>
</c:userShapes>
</file>

<file path=word/drawings/drawing27.xml><?xml version="1.0" encoding="utf-8"?>
<c:userShapes xmlns:c="http://schemas.openxmlformats.org/drawingml/2006/chart">
  <cdr:relSizeAnchor xmlns:cdr="http://schemas.openxmlformats.org/drawingml/2006/chartDrawing">
    <cdr:from>
      <cdr:x>0.06254</cdr:x>
      <cdr:y>0</cdr:y>
    </cdr:from>
    <cdr:to>
      <cdr:x>0.20686</cdr:x>
      <cdr:y>0.07216</cdr:y>
    </cdr:to>
    <cdr:sp macro="" textlink="">
      <cdr:nvSpPr>
        <cdr:cNvPr id="2" name="TextBox 1"/>
        <cdr:cNvSpPr txBox="1"/>
      </cdr:nvSpPr>
      <cdr:spPr>
        <a:xfrm xmlns:a="http://schemas.openxmlformats.org/drawingml/2006/main">
          <a:off x="123832" y="0"/>
          <a:ext cx="285744" cy="142872"/>
        </a:xfrm>
        <a:prstGeom xmlns:a="http://schemas.openxmlformats.org/drawingml/2006/main" prst="rect">
          <a:avLst/>
        </a:prstGeom>
      </cdr:spPr>
      <cdr:txBody>
        <a:bodyPr xmlns:a="http://schemas.openxmlformats.org/drawingml/2006/main" vertOverflow="clip" wrap="square" lIns="0" tIns="0" rIns="0" bIns="0" rtlCol="0"/>
        <a:lstStyle xmlns:a="http://schemas.openxmlformats.org/drawingml/2006/main"/>
        <a:p xmlns:a="http://schemas.openxmlformats.org/drawingml/2006/main">
          <a:r>
            <a:rPr lang="el-GR" sz="800">
              <a:solidFill>
                <a:srgbClr val="008000"/>
              </a:solidFill>
              <a:latin typeface="Arial" panose="020B0604020202020204" pitchFamily="34" charset="0"/>
              <a:cs typeface="Arial" panose="020B0604020202020204" pitchFamily="34" charset="0"/>
            </a:rPr>
            <a:t>α</a:t>
          </a:r>
          <a:r>
            <a:rPr lang="en-GB" sz="800">
              <a:solidFill>
                <a:srgbClr val="008000"/>
              </a:solidFill>
              <a:latin typeface="Arial" panose="020B0604020202020204" pitchFamily="34" charset="0"/>
              <a:cs typeface="Arial" panose="020B0604020202020204" pitchFamily="34" charset="0"/>
            </a:rPr>
            <a:t> = 0 </a:t>
          </a:r>
        </a:p>
      </cdr:txBody>
    </cdr:sp>
  </cdr:relSizeAnchor>
  <cdr:relSizeAnchor xmlns:cdr="http://schemas.openxmlformats.org/drawingml/2006/chartDrawing">
    <cdr:from>
      <cdr:x>0.38647</cdr:x>
      <cdr:y>0</cdr:y>
    </cdr:from>
    <cdr:to>
      <cdr:x>0.53079</cdr:x>
      <cdr:y>0.07216</cdr:y>
    </cdr:to>
    <cdr:sp macro="" textlink="">
      <cdr:nvSpPr>
        <cdr:cNvPr id="3" name="TextBox 1"/>
        <cdr:cNvSpPr txBox="1"/>
      </cdr:nvSpPr>
      <cdr:spPr>
        <a:xfrm xmlns:a="http://schemas.openxmlformats.org/drawingml/2006/main">
          <a:off x="765184" y="0"/>
          <a:ext cx="285743" cy="142871"/>
        </a:xfrm>
        <a:prstGeom xmlns:a="http://schemas.openxmlformats.org/drawingml/2006/main" prst="rect">
          <a:avLst/>
        </a:prstGeom>
      </cdr:spPr>
      <cdr:txBody>
        <a:bodyPr xmlns:a="http://schemas.openxmlformats.org/drawingml/2006/main" wrap="square" lIns="0" tIns="0" rIns="0" bIns="0"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GB" sz="800">
              <a:solidFill>
                <a:srgbClr val="FF0000"/>
              </a:solidFill>
              <a:latin typeface="Arial" panose="020B0604020202020204" pitchFamily="34" charset="0"/>
              <a:cs typeface="Arial" panose="020B0604020202020204" pitchFamily="34" charset="0"/>
            </a:rPr>
            <a:t>0.63</a:t>
          </a:r>
        </a:p>
      </cdr:txBody>
    </cdr:sp>
  </cdr:relSizeAnchor>
  <cdr:relSizeAnchor xmlns:cdr="http://schemas.openxmlformats.org/drawingml/2006/chartDrawing">
    <cdr:from>
      <cdr:x>0.52598</cdr:x>
      <cdr:y>0</cdr:y>
    </cdr:from>
    <cdr:to>
      <cdr:x>0.6703</cdr:x>
      <cdr:y>0.07216</cdr:y>
    </cdr:to>
    <cdr:sp macro="" textlink="">
      <cdr:nvSpPr>
        <cdr:cNvPr id="4" name="TextBox 1"/>
        <cdr:cNvSpPr txBox="1"/>
      </cdr:nvSpPr>
      <cdr:spPr>
        <a:xfrm xmlns:a="http://schemas.openxmlformats.org/drawingml/2006/main">
          <a:off x="1041404" y="0"/>
          <a:ext cx="285743" cy="142871"/>
        </a:xfrm>
        <a:prstGeom xmlns:a="http://schemas.openxmlformats.org/drawingml/2006/main" prst="rect">
          <a:avLst/>
        </a:prstGeom>
      </cdr:spPr>
      <cdr:txBody>
        <a:bodyPr xmlns:a="http://schemas.openxmlformats.org/drawingml/2006/main" wrap="square" lIns="0" tIns="0" rIns="0" bIns="0"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GB" sz="800">
              <a:solidFill>
                <a:srgbClr val="FF00FF"/>
              </a:solidFill>
              <a:latin typeface="Arial" panose="020B0604020202020204" pitchFamily="34" charset="0"/>
              <a:cs typeface="Arial" panose="020B0604020202020204" pitchFamily="34" charset="0"/>
            </a:rPr>
            <a:t>0.92</a:t>
          </a:r>
        </a:p>
      </cdr:txBody>
    </cdr:sp>
  </cdr:relSizeAnchor>
  <cdr:relSizeAnchor xmlns:cdr="http://schemas.openxmlformats.org/drawingml/2006/chartDrawing">
    <cdr:from>
      <cdr:x>0.67191</cdr:x>
      <cdr:y>0</cdr:y>
    </cdr:from>
    <cdr:to>
      <cdr:x>0.81623</cdr:x>
      <cdr:y>0.07216</cdr:y>
    </cdr:to>
    <cdr:sp macro="" textlink="">
      <cdr:nvSpPr>
        <cdr:cNvPr id="5" name="TextBox 1"/>
        <cdr:cNvSpPr txBox="1"/>
      </cdr:nvSpPr>
      <cdr:spPr>
        <a:xfrm xmlns:a="http://schemas.openxmlformats.org/drawingml/2006/main">
          <a:off x="1330327" y="0"/>
          <a:ext cx="285743" cy="142871"/>
        </a:xfrm>
        <a:prstGeom xmlns:a="http://schemas.openxmlformats.org/drawingml/2006/main" prst="rect">
          <a:avLst/>
        </a:prstGeom>
      </cdr:spPr>
      <cdr:txBody>
        <a:bodyPr xmlns:a="http://schemas.openxmlformats.org/drawingml/2006/main" wrap="square" lIns="0" tIns="0" rIns="0" bIns="0"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GB" sz="800">
              <a:solidFill>
                <a:srgbClr val="0000FF"/>
              </a:solidFill>
              <a:latin typeface="Arial" panose="020B0604020202020204" pitchFamily="34" charset="0"/>
              <a:cs typeface="Arial" panose="020B0604020202020204" pitchFamily="34" charset="0"/>
            </a:rPr>
            <a:t>1.0</a:t>
          </a:r>
        </a:p>
      </cdr:txBody>
    </cdr:sp>
  </cdr:relSizeAnchor>
</c:userShapes>
</file>

<file path=word/drawings/drawing28.xml><?xml version="1.0" encoding="utf-8"?>
<c:userShapes xmlns:c="http://schemas.openxmlformats.org/drawingml/2006/chart">
  <cdr:relSizeAnchor xmlns:cdr="http://schemas.openxmlformats.org/drawingml/2006/chartDrawing">
    <cdr:from>
      <cdr:x>0.15876</cdr:x>
      <cdr:y>0</cdr:y>
    </cdr:from>
    <cdr:to>
      <cdr:x>0.30308</cdr:x>
      <cdr:y>0.07216</cdr:y>
    </cdr:to>
    <cdr:sp macro="" textlink="">
      <cdr:nvSpPr>
        <cdr:cNvPr id="2" name="TextBox 1"/>
        <cdr:cNvSpPr txBox="1"/>
      </cdr:nvSpPr>
      <cdr:spPr>
        <a:xfrm xmlns:a="http://schemas.openxmlformats.org/drawingml/2006/main">
          <a:off x="314332" y="0"/>
          <a:ext cx="285744" cy="142872"/>
        </a:xfrm>
        <a:prstGeom xmlns:a="http://schemas.openxmlformats.org/drawingml/2006/main" prst="rect">
          <a:avLst/>
        </a:prstGeom>
      </cdr:spPr>
      <cdr:txBody>
        <a:bodyPr xmlns:a="http://schemas.openxmlformats.org/drawingml/2006/main" vertOverflow="clip" wrap="square" lIns="0" tIns="0" rIns="0" bIns="0" rtlCol="0"/>
        <a:lstStyle xmlns:a="http://schemas.openxmlformats.org/drawingml/2006/main"/>
        <a:p xmlns:a="http://schemas.openxmlformats.org/drawingml/2006/main">
          <a:r>
            <a:rPr lang="el-GR" sz="800">
              <a:solidFill>
                <a:srgbClr val="008000"/>
              </a:solidFill>
              <a:latin typeface="Arial" panose="020B0604020202020204" pitchFamily="34" charset="0"/>
              <a:cs typeface="Arial" panose="020B0604020202020204" pitchFamily="34" charset="0"/>
            </a:rPr>
            <a:t>α</a:t>
          </a:r>
          <a:r>
            <a:rPr lang="en-GB" sz="800">
              <a:solidFill>
                <a:srgbClr val="008000"/>
              </a:solidFill>
              <a:latin typeface="Arial" panose="020B0604020202020204" pitchFamily="34" charset="0"/>
              <a:cs typeface="Arial" panose="020B0604020202020204" pitchFamily="34" charset="0"/>
            </a:rPr>
            <a:t> = 0 </a:t>
          </a:r>
        </a:p>
      </cdr:txBody>
    </cdr:sp>
  </cdr:relSizeAnchor>
  <cdr:relSizeAnchor xmlns:cdr="http://schemas.openxmlformats.org/drawingml/2006/chartDrawing">
    <cdr:from>
      <cdr:x>0.42496</cdr:x>
      <cdr:y>0</cdr:y>
    </cdr:from>
    <cdr:to>
      <cdr:x>0.56928</cdr:x>
      <cdr:y>0.07216</cdr:y>
    </cdr:to>
    <cdr:sp macro="" textlink="">
      <cdr:nvSpPr>
        <cdr:cNvPr id="3" name="TextBox 1"/>
        <cdr:cNvSpPr txBox="1"/>
      </cdr:nvSpPr>
      <cdr:spPr>
        <a:xfrm xmlns:a="http://schemas.openxmlformats.org/drawingml/2006/main">
          <a:off x="841384" y="0"/>
          <a:ext cx="285743" cy="142871"/>
        </a:xfrm>
        <a:prstGeom xmlns:a="http://schemas.openxmlformats.org/drawingml/2006/main" prst="rect">
          <a:avLst/>
        </a:prstGeom>
      </cdr:spPr>
      <cdr:txBody>
        <a:bodyPr xmlns:a="http://schemas.openxmlformats.org/drawingml/2006/main" wrap="square" lIns="0" tIns="0" rIns="0" bIns="0"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GB" sz="800">
              <a:solidFill>
                <a:srgbClr val="FF0000"/>
              </a:solidFill>
              <a:latin typeface="Arial" panose="020B0604020202020204" pitchFamily="34" charset="0"/>
              <a:cs typeface="Arial" panose="020B0604020202020204" pitchFamily="34" charset="0"/>
            </a:rPr>
            <a:t>0.63</a:t>
          </a:r>
        </a:p>
      </cdr:txBody>
    </cdr:sp>
  </cdr:relSizeAnchor>
  <cdr:relSizeAnchor xmlns:cdr="http://schemas.openxmlformats.org/drawingml/2006/chartDrawing">
    <cdr:from>
      <cdr:x>0.56928</cdr:x>
      <cdr:y>0</cdr:y>
    </cdr:from>
    <cdr:to>
      <cdr:x>0.7136</cdr:x>
      <cdr:y>0.07216</cdr:y>
    </cdr:to>
    <cdr:sp macro="" textlink="">
      <cdr:nvSpPr>
        <cdr:cNvPr id="4" name="TextBox 1"/>
        <cdr:cNvSpPr txBox="1"/>
      </cdr:nvSpPr>
      <cdr:spPr>
        <a:xfrm xmlns:a="http://schemas.openxmlformats.org/drawingml/2006/main">
          <a:off x="1127129" y="0"/>
          <a:ext cx="285743" cy="142871"/>
        </a:xfrm>
        <a:prstGeom xmlns:a="http://schemas.openxmlformats.org/drawingml/2006/main" prst="rect">
          <a:avLst/>
        </a:prstGeom>
      </cdr:spPr>
      <cdr:txBody>
        <a:bodyPr xmlns:a="http://schemas.openxmlformats.org/drawingml/2006/main" wrap="square" lIns="0" tIns="0" rIns="0" bIns="0"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GB" sz="800">
              <a:solidFill>
                <a:srgbClr val="FF00FF"/>
              </a:solidFill>
              <a:latin typeface="Arial" panose="020B0604020202020204" pitchFamily="34" charset="0"/>
              <a:cs typeface="Arial" panose="020B0604020202020204" pitchFamily="34" charset="0"/>
            </a:rPr>
            <a:t>0.92</a:t>
          </a:r>
        </a:p>
      </cdr:txBody>
    </cdr:sp>
  </cdr:relSizeAnchor>
  <cdr:relSizeAnchor xmlns:cdr="http://schemas.openxmlformats.org/drawingml/2006/chartDrawing">
    <cdr:from>
      <cdr:x>0.69436</cdr:x>
      <cdr:y>0</cdr:y>
    </cdr:from>
    <cdr:to>
      <cdr:x>0.83868</cdr:x>
      <cdr:y>0.07216</cdr:y>
    </cdr:to>
    <cdr:sp macro="" textlink="">
      <cdr:nvSpPr>
        <cdr:cNvPr id="5" name="TextBox 1"/>
        <cdr:cNvSpPr txBox="1"/>
      </cdr:nvSpPr>
      <cdr:spPr>
        <a:xfrm xmlns:a="http://schemas.openxmlformats.org/drawingml/2006/main">
          <a:off x="1374777" y="0"/>
          <a:ext cx="285743" cy="142871"/>
        </a:xfrm>
        <a:prstGeom xmlns:a="http://schemas.openxmlformats.org/drawingml/2006/main" prst="rect">
          <a:avLst/>
        </a:prstGeom>
      </cdr:spPr>
      <cdr:txBody>
        <a:bodyPr xmlns:a="http://schemas.openxmlformats.org/drawingml/2006/main" wrap="square" lIns="0" tIns="0" rIns="0" bIns="0"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GB" sz="800">
              <a:solidFill>
                <a:srgbClr val="0000FF"/>
              </a:solidFill>
              <a:latin typeface="Arial" panose="020B0604020202020204" pitchFamily="34" charset="0"/>
              <a:cs typeface="Arial" panose="020B0604020202020204" pitchFamily="34" charset="0"/>
            </a:rPr>
            <a:t>1.0</a:t>
          </a:r>
        </a:p>
      </cdr:txBody>
    </cdr:sp>
  </cdr:relSizeAnchor>
</c:userShapes>
</file>

<file path=word/drawings/drawing29.xml><?xml version="1.0" encoding="utf-8"?>
<c:userShapes xmlns:c="http://schemas.openxmlformats.org/drawingml/2006/chart">
  <cdr:relSizeAnchor xmlns:cdr="http://schemas.openxmlformats.org/drawingml/2006/chartDrawing">
    <cdr:from>
      <cdr:x>0.0433</cdr:x>
      <cdr:y>0.30789</cdr:y>
    </cdr:from>
    <cdr:to>
      <cdr:x>0.18762</cdr:x>
      <cdr:y>0.38005</cdr:y>
    </cdr:to>
    <cdr:sp macro="" textlink="">
      <cdr:nvSpPr>
        <cdr:cNvPr id="2" name="TextBox 1"/>
        <cdr:cNvSpPr txBox="1"/>
      </cdr:nvSpPr>
      <cdr:spPr>
        <a:xfrm xmlns:a="http://schemas.openxmlformats.org/drawingml/2006/main">
          <a:off x="85732" y="609595"/>
          <a:ext cx="285744" cy="142872"/>
        </a:xfrm>
        <a:prstGeom xmlns:a="http://schemas.openxmlformats.org/drawingml/2006/main" prst="rect">
          <a:avLst/>
        </a:prstGeom>
      </cdr:spPr>
      <cdr:txBody>
        <a:bodyPr xmlns:a="http://schemas.openxmlformats.org/drawingml/2006/main" vertOverflow="clip" wrap="square" lIns="0" tIns="0" rIns="0" bIns="0" rtlCol="0"/>
        <a:lstStyle xmlns:a="http://schemas.openxmlformats.org/drawingml/2006/main"/>
        <a:p xmlns:a="http://schemas.openxmlformats.org/drawingml/2006/main">
          <a:r>
            <a:rPr lang="el-GR" sz="800">
              <a:solidFill>
                <a:srgbClr val="008000"/>
              </a:solidFill>
              <a:latin typeface="Arial" panose="020B0604020202020204" pitchFamily="34" charset="0"/>
              <a:cs typeface="Arial" panose="020B0604020202020204" pitchFamily="34" charset="0"/>
            </a:rPr>
            <a:t>α</a:t>
          </a:r>
          <a:r>
            <a:rPr lang="en-GB" sz="800">
              <a:solidFill>
                <a:srgbClr val="008000"/>
              </a:solidFill>
              <a:latin typeface="Arial" panose="020B0604020202020204" pitchFamily="34" charset="0"/>
              <a:cs typeface="Arial" panose="020B0604020202020204" pitchFamily="34" charset="0"/>
            </a:rPr>
            <a:t> = 0 </a:t>
          </a:r>
        </a:p>
      </cdr:txBody>
    </cdr:sp>
  </cdr:relSizeAnchor>
  <cdr:relSizeAnchor xmlns:cdr="http://schemas.openxmlformats.org/drawingml/2006/chartDrawing">
    <cdr:from>
      <cdr:x>0.30469</cdr:x>
      <cdr:y>0</cdr:y>
    </cdr:from>
    <cdr:to>
      <cdr:x>0.44901</cdr:x>
      <cdr:y>0.07216</cdr:y>
    </cdr:to>
    <cdr:sp macro="" textlink="">
      <cdr:nvSpPr>
        <cdr:cNvPr id="3" name="TextBox 1"/>
        <cdr:cNvSpPr txBox="1"/>
      </cdr:nvSpPr>
      <cdr:spPr>
        <a:xfrm xmlns:a="http://schemas.openxmlformats.org/drawingml/2006/main">
          <a:off x="603259" y="0"/>
          <a:ext cx="285743" cy="142871"/>
        </a:xfrm>
        <a:prstGeom xmlns:a="http://schemas.openxmlformats.org/drawingml/2006/main" prst="rect">
          <a:avLst/>
        </a:prstGeom>
      </cdr:spPr>
      <cdr:txBody>
        <a:bodyPr xmlns:a="http://schemas.openxmlformats.org/drawingml/2006/main" wrap="square" lIns="0" tIns="0" rIns="0" bIns="0"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GB" sz="800">
              <a:solidFill>
                <a:srgbClr val="FF0000"/>
              </a:solidFill>
              <a:latin typeface="Arial" panose="020B0604020202020204" pitchFamily="34" charset="0"/>
              <a:cs typeface="Arial" panose="020B0604020202020204" pitchFamily="34" charset="0"/>
            </a:rPr>
            <a:t>0.63</a:t>
          </a:r>
        </a:p>
      </cdr:txBody>
    </cdr:sp>
  </cdr:relSizeAnchor>
  <cdr:relSizeAnchor xmlns:cdr="http://schemas.openxmlformats.org/drawingml/2006/chartDrawing">
    <cdr:from>
      <cdr:x>0.52117</cdr:x>
      <cdr:y>0</cdr:y>
    </cdr:from>
    <cdr:to>
      <cdr:x>0.66549</cdr:x>
      <cdr:y>0.07216</cdr:y>
    </cdr:to>
    <cdr:sp macro="" textlink="">
      <cdr:nvSpPr>
        <cdr:cNvPr id="4" name="TextBox 1"/>
        <cdr:cNvSpPr txBox="1"/>
      </cdr:nvSpPr>
      <cdr:spPr>
        <a:xfrm xmlns:a="http://schemas.openxmlformats.org/drawingml/2006/main">
          <a:off x="1031879" y="0"/>
          <a:ext cx="285743" cy="142871"/>
        </a:xfrm>
        <a:prstGeom xmlns:a="http://schemas.openxmlformats.org/drawingml/2006/main" prst="rect">
          <a:avLst/>
        </a:prstGeom>
      </cdr:spPr>
      <cdr:txBody>
        <a:bodyPr xmlns:a="http://schemas.openxmlformats.org/drawingml/2006/main" wrap="square" lIns="0" tIns="0" rIns="0" bIns="0"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GB" sz="800">
              <a:solidFill>
                <a:srgbClr val="FF00FF"/>
              </a:solidFill>
              <a:latin typeface="Arial" panose="020B0604020202020204" pitchFamily="34" charset="0"/>
              <a:cs typeface="Arial" panose="020B0604020202020204" pitchFamily="34" charset="0"/>
            </a:rPr>
            <a:t>0.92</a:t>
          </a:r>
        </a:p>
      </cdr:txBody>
    </cdr:sp>
  </cdr:relSizeAnchor>
  <cdr:relSizeAnchor xmlns:cdr="http://schemas.openxmlformats.org/drawingml/2006/chartDrawing">
    <cdr:from>
      <cdr:x>0.65587</cdr:x>
      <cdr:y>0</cdr:y>
    </cdr:from>
    <cdr:to>
      <cdr:x>0.80019</cdr:x>
      <cdr:y>0.07216</cdr:y>
    </cdr:to>
    <cdr:sp macro="" textlink="">
      <cdr:nvSpPr>
        <cdr:cNvPr id="5" name="TextBox 1"/>
        <cdr:cNvSpPr txBox="1"/>
      </cdr:nvSpPr>
      <cdr:spPr>
        <a:xfrm xmlns:a="http://schemas.openxmlformats.org/drawingml/2006/main">
          <a:off x="1298577" y="0"/>
          <a:ext cx="285743" cy="142871"/>
        </a:xfrm>
        <a:prstGeom xmlns:a="http://schemas.openxmlformats.org/drawingml/2006/main" prst="rect">
          <a:avLst/>
        </a:prstGeom>
      </cdr:spPr>
      <cdr:txBody>
        <a:bodyPr xmlns:a="http://schemas.openxmlformats.org/drawingml/2006/main" wrap="square" lIns="0" tIns="0" rIns="0" bIns="0"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GB" sz="800">
              <a:solidFill>
                <a:srgbClr val="0000FF"/>
              </a:solidFill>
              <a:latin typeface="Arial" panose="020B0604020202020204" pitchFamily="34" charset="0"/>
              <a:cs typeface="Arial" panose="020B0604020202020204" pitchFamily="34" charset="0"/>
            </a:rPr>
            <a:t>1.0</a:t>
          </a:r>
        </a:p>
      </cdr:txBody>
    </cdr:sp>
  </cdr:relSizeAnchor>
</c:userShapes>
</file>

<file path=word/drawings/drawing3.xml><?xml version="1.0" encoding="utf-8"?>
<c:userShapes xmlns:c="http://schemas.openxmlformats.org/drawingml/2006/chart">
  <cdr:relSizeAnchor xmlns:cdr="http://schemas.openxmlformats.org/drawingml/2006/chartDrawing">
    <cdr:from>
      <cdr:x>0.65725</cdr:x>
      <cdr:y>0.46216</cdr:y>
    </cdr:from>
    <cdr:to>
      <cdr:x>0.94467</cdr:x>
      <cdr:y>0.57529</cdr:y>
    </cdr:to>
    <cdr:sp macro="" textlink="">
      <cdr:nvSpPr>
        <cdr:cNvPr id="2" name="TextBox 1"/>
        <cdr:cNvSpPr txBox="1"/>
      </cdr:nvSpPr>
      <cdr:spPr>
        <a:xfrm xmlns:a="http://schemas.openxmlformats.org/drawingml/2006/main">
          <a:off x="1365164" y="726929"/>
          <a:ext cx="596986" cy="177946"/>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l-GR" sz="800">
              <a:solidFill>
                <a:srgbClr val="0000FF"/>
              </a:solidFill>
              <a:latin typeface="Arial" panose="020B0604020202020204" pitchFamily="34" charset="0"/>
              <a:cs typeface="Arial" panose="020B0604020202020204" pitchFamily="34" charset="0"/>
            </a:rPr>
            <a:t>ϕ</a:t>
          </a:r>
          <a:r>
            <a:rPr lang="en-GB" sz="800">
              <a:solidFill>
                <a:srgbClr val="0000FF"/>
              </a:solidFill>
              <a:latin typeface="Arial" panose="020B0604020202020204" pitchFamily="34" charset="0"/>
              <a:cs typeface="Arial" panose="020B0604020202020204" pitchFamily="34" charset="0"/>
            </a:rPr>
            <a:t> = 1.25</a:t>
          </a:r>
        </a:p>
      </cdr:txBody>
    </cdr:sp>
  </cdr:relSizeAnchor>
  <cdr:relSizeAnchor xmlns:cdr="http://schemas.openxmlformats.org/drawingml/2006/chartDrawing">
    <cdr:from>
      <cdr:x>0.37754</cdr:x>
      <cdr:y>0.21998</cdr:y>
    </cdr:from>
    <cdr:to>
      <cdr:x>0.63636</cdr:x>
      <cdr:y>0.34107</cdr:y>
    </cdr:to>
    <cdr:sp macro="" textlink="">
      <cdr:nvSpPr>
        <cdr:cNvPr id="3" name="TextBox 1"/>
        <cdr:cNvSpPr txBox="1"/>
      </cdr:nvSpPr>
      <cdr:spPr>
        <a:xfrm xmlns:a="http://schemas.openxmlformats.org/drawingml/2006/main">
          <a:off x="784180" y="346012"/>
          <a:ext cx="537591" cy="190462"/>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l-GR" sz="800">
              <a:solidFill>
                <a:srgbClr val="FF0000"/>
              </a:solidFill>
              <a:latin typeface="Arial" panose="020B0604020202020204" pitchFamily="34" charset="0"/>
              <a:cs typeface="Arial" panose="020B0604020202020204" pitchFamily="34" charset="0"/>
            </a:rPr>
            <a:t>ϕ</a:t>
          </a:r>
          <a:r>
            <a:rPr lang="en-GB" sz="800">
              <a:solidFill>
                <a:srgbClr val="FF0000"/>
              </a:solidFill>
              <a:latin typeface="Arial" panose="020B0604020202020204" pitchFamily="34" charset="0"/>
              <a:cs typeface="Arial" panose="020B0604020202020204" pitchFamily="34" charset="0"/>
            </a:rPr>
            <a:t> = 0.72</a:t>
          </a:r>
        </a:p>
      </cdr:txBody>
    </cdr:sp>
  </cdr:relSizeAnchor>
</c:userShapes>
</file>

<file path=word/drawings/drawing30.xml><?xml version="1.0" encoding="utf-8"?>
<c:userShapes xmlns:c="http://schemas.openxmlformats.org/drawingml/2006/chart">
  <cdr:relSizeAnchor xmlns:cdr="http://schemas.openxmlformats.org/drawingml/2006/chartDrawing">
    <cdr:from>
      <cdr:x>0.06254</cdr:x>
      <cdr:y>0</cdr:y>
    </cdr:from>
    <cdr:to>
      <cdr:x>0.20686</cdr:x>
      <cdr:y>0.07216</cdr:y>
    </cdr:to>
    <cdr:sp macro="" textlink="">
      <cdr:nvSpPr>
        <cdr:cNvPr id="2" name="TextBox 1"/>
        <cdr:cNvSpPr txBox="1"/>
      </cdr:nvSpPr>
      <cdr:spPr>
        <a:xfrm xmlns:a="http://schemas.openxmlformats.org/drawingml/2006/main">
          <a:off x="123832" y="0"/>
          <a:ext cx="285744" cy="142872"/>
        </a:xfrm>
        <a:prstGeom xmlns:a="http://schemas.openxmlformats.org/drawingml/2006/main" prst="rect">
          <a:avLst/>
        </a:prstGeom>
      </cdr:spPr>
      <cdr:txBody>
        <a:bodyPr xmlns:a="http://schemas.openxmlformats.org/drawingml/2006/main" vertOverflow="clip" wrap="square" lIns="0" tIns="0" rIns="0" bIns="0" rtlCol="0"/>
        <a:lstStyle xmlns:a="http://schemas.openxmlformats.org/drawingml/2006/main"/>
        <a:p xmlns:a="http://schemas.openxmlformats.org/drawingml/2006/main">
          <a:r>
            <a:rPr lang="el-GR" sz="800">
              <a:solidFill>
                <a:srgbClr val="008000"/>
              </a:solidFill>
              <a:latin typeface="Arial" panose="020B0604020202020204" pitchFamily="34" charset="0"/>
              <a:cs typeface="Arial" panose="020B0604020202020204" pitchFamily="34" charset="0"/>
            </a:rPr>
            <a:t>α</a:t>
          </a:r>
          <a:r>
            <a:rPr lang="en-GB" sz="800">
              <a:solidFill>
                <a:srgbClr val="008000"/>
              </a:solidFill>
              <a:latin typeface="Arial" panose="020B0604020202020204" pitchFamily="34" charset="0"/>
              <a:cs typeface="Arial" panose="020B0604020202020204" pitchFamily="34" charset="0"/>
            </a:rPr>
            <a:t> = 0 </a:t>
          </a:r>
        </a:p>
      </cdr:txBody>
    </cdr:sp>
  </cdr:relSizeAnchor>
  <cdr:relSizeAnchor xmlns:cdr="http://schemas.openxmlformats.org/drawingml/2006/chartDrawing">
    <cdr:from>
      <cdr:x>0.38166</cdr:x>
      <cdr:y>0</cdr:y>
    </cdr:from>
    <cdr:to>
      <cdr:x>0.52598</cdr:x>
      <cdr:y>0.07216</cdr:y>
    </cdr:to>
    <cdr:sp macro="" textlink="">
      <cdr:nvSpPr>
        <cdr:cNvPr id="3" name="TextBox 1"/>
        <cdr:cNvSpPr txBox="1"/>
      </cdr:nvSpPr>
      <cdr:spPr>
        <a:xfrm xmlns:a="http://schemas.openxmlformats.org/drawingml/2006/main">
          <a:off x="755659" y="0"/>
          <a:ext cx="285743" cy="142871"/>
        </a:xfrm>
        <a:prstGeom xmlns:a="http://schemas.openxmlformats.org/drawingml/2006/main" prst="rect">
          <a:avLst/>
        </a:prstGeom>
      </cdr:spPr>
      <cdr:txBody>
        <a:bodyPr xmlns:a="http://schemas.openxmlformats.org/drawingml/2006/main" wrap="square" lIns="0" tIns="0" rIns="0" bIns="0"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GB" sz="800">
              <a:solidFill>
                <a:srgbClr val="FF0000"/>
              </a:solidFill>
              <a:latin typeface="Arial" panose="020B0604020202020204" pitchFamily="34" charset="0"/>
              <a:cs typeface="Arial" panose="020B0604020202020204" pitchFamily="34" charset="0"/>
            </a:rPr>
            <a:t>0.63</a:t>
          </a:r>
        </a:p>
      </cdr:txBody>
    </cdr:sp>
  </cdr:relSizeAnchor>
  <cdr:relSizeAnchor xmlns:cdr="http://schemas.openxmlformats.org/drawingml/2006/chartDrawing">
    <cdr:from>
      <cdr:x>0.5356</cdr:x>
      <cdr:y>0</cdr:y>
    </cdr:from>
    <cdr:to>
      <cdr:x>0.67992</cdr:x>
      <cdr:y>0.07216</cdr:y>
    </cdr:to>
    <cdr:sp macro="" textlink="">
      <cdr:nvSpPr>
        <cdr:cNvPr id="4" name="TextBox 1"/>
        <cdr:cNvSpPr txBox="1"/>
      </cdr:nvSpPr>
      <cdr:spPr>
        <a:xfrm xmlns:a="http://schemas.openxmlformats.org/drawingml/2006/main">
          <a:off x="1060454" y="0"/>
          <a:ext cx="285743" cy="142871"/>
        </a:xfrm>
        <a:prstGeom xmlns:a="http://schemas.openxmlformats.org/drawingml/2006/main" prst="rect">
          <a:avLst/>
        </a:prstGeom>
      </cdr:spPr>
      <cdr:txBody>
        <a:bodyPr xmlns:a="http://schemas.openxmlformats.org/drawingml/2006/main" wrap="square" lIns="0" tIns="0" rIns="0" bIns="0"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GB" sz="800">
              <a:solidFill>
                <a:srgbClr val="FF00FF"/>
              </a:solidFill>
              <a:latin typeface="Arial" panose="020B0604020202020204" pitchFamily="34" charset="0"/>
              <a:cs typeface="Arial" panose="020B0604020202020204" pitchFamily="34" charset="0"/>
            </a:rPr>
            <a:t>0.92</a:t>
          </a:r>
        </a:p>
      </cdr:txBody>
    </cdr:sp>
  </cdr:relSizeAnchor>
  <cdr:relSizeAnchor xmlns:cdr="http://schemas.openxmlformats.org/drawingml/2006/chartDrawing">
    <cdr:from>
      <cdr:x>0.67511</cdr:x>
      <cdr:y>0</cdr:y>
    </cdr:from>
    <cdr:to>
      <cdr:x>0.81943</cdr:x>
      <cdr:y>0.07216</cdr:y>
    </cdr:to>
    <cdr:sp macro="" textlink="">
      <cdr:nvSpPr>
        <cdr:cNvPr id="5" name="TextBox 1"/>
        <cdr:cNvSpPr txBox="1"/>
      </cdr:nvSpPr>
      <cdr:spPr>
        <a:xfrm xmlns:a="http://schemas.openxmlformats.org/drawingml/2006/main">
          <a:off x="1336677" y="0"/>
          <a:ext cx="285743" cy="142871"/>
        </a:xfrm>
        <a:prstGeom xmlns:a="http://schemas.openxmlformats.org/drawingml/2006/main" prst="rect">
          <a:avLst/>
        </a:prstGeom>
      </cdr:spPr>
      <cdr:txBody>
        <a:bodyPr xmlns:a="http://schemas.openxmlformats.org/drawingml/2006/main" wrap="square" lIns="0" tIns="0" rIns="0" bIns="0"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GB" sz="800">
              <a:solidFill>
                <a:srgbClr val="0000FF"/>
              </a:solidFill>
              <a:latin typeface="Arial" panose="020B0604020202020204" pitchFamily="34" charset="0"/>
              <a:cs typeface="Arial" panose="020B0604020202020204" pitchFamily="34" charset="0"/>
            </a:rPr>
            <a:t>1.0</a:t>
          </a:r>
        </a:p>
      </cdr:txBody>
    </cdr:sp>
  </cdr:relSizeAnchor>
</c:userShapes>
</file>

<file path=word/drawings/drawing31.xml><?xml version="1.0" encoding="utf-8"?>
<c:userShapes xmlns:c="http://schemas.openxmlformats.org/drawingml/2006/chart">
  <cdr:relSizeAnchor xmlns:cdr="http://schemas.openxmlformats.org/drawingml/2006/chartDrawing">
    <cdr:from>
      <cdr:x>0.16357</cdr:x>
      <cdr:y>0.01443</cdr:y>
    </cdr:from>
    <cdr:to>
      <cdr:x>0.30789</cdr:x>
      <cdr:y>0.08659</cdr:y>
    </cdr:to>
    <cdr:sp macro="" textlink="">
      <cdr:nvSpPr>
        <cdr:cNvPr id="2" name="TextBox 1"/>
        <cdr:cNvSpPr txBox="1"/>
      </cdr:nvSpPr>
      <cdr:spPr>
        <a:xfrm xmlns:a="http://schemas.openxmlformats.org/drawingml/2006/main">
          <a:off x="323851" y="28575"/>
          <a:ext cx="285750" cy="142875"/>
        </a:xfrm>
        <a:prstGeom xmlns:a="http://schemas.openxmlformats.org/drawingml/2006/main" prst="rect">
          <a:avLst/>
        </a:prstGeom>
      </cdr:spPr>
      <cdr:txBody>
        <a:bodyPr xmlns:a="http://schemas.openxmlformats.org/drawingml/2006/main" vertOverflow="clip" wrap="square" lIns="0" tIns="0" rIns="0" bIns="0" rtlCol="0"/>
        <a:lstStyle xmlns:a="http://schemas.openxmlformats.org/drawingml/2006/main"/>
        <a:p xmlns:a="http://schemas.openxmlformats.org/drawingml/2006/main">
          <a:r>
            <a:rPr lang="el-GR" sz="800">
              <a:solidFill>
                <a:srgbClr val="008000"/>
              </a:solidFill>
              <a:latin typeface="Arial" panose="020B0604020202020204" pitchFamily="34" charset="0"/>
              <a:cs typeface="Arial" panose="020B0604020202020204" pitchFamily="34" charset="0"/>
            </a:rPr>
            <a:t>α</a:t>
          </a:r>
          <a:r>
            <a:rPr lang="en-GB" sz="800">
              <a:solidFill>
                <a:srgbClr val="008000"/>
              </a:solidFill>
              <a:latin typeface="Arial" panose="020B0604020202020204" pitchFamily="34" charset="0"/>
              <a:cs typeface="Arial" panose="020B0604020202020204" pitchFamily="34" charset="0"/>
            </a:rPr>
            <a:t> = 0 </a:t>
          </a:r>
        </a:p>
      </cdr:txBody>
    </cdr:sp>
  </cdr:relSizeAnchor>
  <cdr:relSizeAnchor xmlns:cdr="http://schemas.openxmlformats.org/drawingml/2006/chartDrawing">
    <cdr:from>
      <cdr:x>0.38647</cdr:x>
      <cdr:y>0.02085</cdr:y>
    </cdr:from>
    <cdr:to>
      <cdr:x>0.53079</cdr:x>
      <cdr:y>0.09301</cdr:y>
    </cdr:to>
    <cdr:sp macro="" textlink="">
      <cdr:nvSpPr>
        <cdr:cNvPr id="3" name="TextBox 1"/>
        <cdr:cNvSpPr txBox="1"/>
      </cdr:nvSpPr>
      <cdr:spPr>
        <a:xfrm xmlns:a="http://schemas.openxmlformats.org/drawingml/2006/main">
          <a:off x="765175" y="41275"/>
          <a:ext cx="285750" cy="142875"/>
        </a:xfrm>
        <a:prstGeom xmlns:a="http://schemas.openxmlformats.org/drawingml/2006/main" prst="rect">
          <a:avLst/>
        </a:prstGeom>
      </cdr:spPr>
      <cdr:txBody>
        <a:bodyPr xmlns:a="http://schemas.openxmlformats.org/drawingml/2006/main" wrap="square" lIns="0" tIns="0" rIns="0" bIns="0"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GB" sz="800">
              <a:solidFill>
                <a:srgbClr val="FF0000"/>
              </a:solidFill>
              <a:latin typeface="Arial" panose="020B0604020202020204" pitchFamily="34" charset="0"/>
              <a:cs typeface="Arial" panose="020B0604020202020204" pitchFamily="34" charset="0"/>
            </a:rPr>
            <a:t>0.63</a:t>
          </a:r>
        </a:p>
      </cdr:txBody>
    </cdr:sp>
  </cdr:relSizeAnchor>
  <cdr:relSizeAnchor xmlns:cdr="http://schemas.openxmlformats.org/drawingml/2006/chartDrawing">
    <cdr:from>
      <cdr:x>0.52598</cdr:x>
      <cdr:y>0.02085</cdr:y>
    </cdr:from>
    <cdr:to>
      <cdr:x>0.6703</cdr:x>
      <cdr:y>0.09301</cdr:y>
    </cdr:to>
    <cdr:sp macro="" textlink="">
      <cdr:nvSpPr>
        <cdr:cNvPr id="4" name="TextBox 1"/>
        <cdr:cNvSpPr txBox="1"/>
      </cdr:nvSpPr>
      <cdr:spPr>
        <a:xfrm xmlns:a="http://schemas.openxmlformats.org/drawingml/2006/main">
          <a:off x="1041400" y="41275"/>
          <a:ext cx="285750" cy="142875"/>
        </a:xfrm>
        <a:prstGeom xmlns:a="http://schemas.openxmlformats.org/drawingml/2006/main" prst="rect">
          <a:avLst/>
        </a:prstGeom>
      </cdr:spPr>
      <cdr:txBody>
        <a:bodyPr xmlns:a="http://schemas.openxmlformats.org/drawingml/2006/main" wrap="square" lIns="0" tIns="0" rIns="0" bIns="0"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GB" sz="800">
              <a:solidFill>
                <a:srgbClr val="FF00FF"/>
              </a:solidFill>
              <a:latin typeface="Arial" panose="020B0604020202020204" pitchFamily="34" charset="0"/>
              <a:cs typeface="Arial" panose="020B0604020202020204" pitchFamily="34" charset="0"/>
            </a:rPr>
            <a:t>0.92</a:t>
          </a:r>
        </a:p>
      </cdr:txBody>
    </cdr:sp>
  </cdr:relSizeAnchor>
  <cdr:relSizeAnchor xmlns:cdr="http://schemas.openxmlformats.org/drawingml/2006/chartDrawing">
    <cdr:from>
      <cdr:x>0.65587</cdr:x>
      <cdr:y>0.02085</cdr:y>
    </cdr:from>
    <cdr:to>
      <cdr:x>0.80019</cdr:x>
      <cdr:y>0.09301</cdr:y>
    </cdr:to>
    <cdr:sp macro="" textlink="">
      <cdr:nvSpPr>
        <cdr:cNvPr id="5" name="TextBox 1"/>
        <cdr:cNvSpPr txBox="1"/>
      </cdr:nvSpPr>
      <cdr:spPr>
        <a:xfrm xmlns:a="http://schemas.openxmlformats.org/drawingml/2006/main">
          <a:off x="1298575" y="41275"/>
          <a:ext cx="285750" cy="142875"/>
        </a:xfrm>
        <a:prstGeom xmlns:a="http://schemas.openxmlformats.org/drawingml/2006/main" prst="rect">
          <a:avLst/>
        </a:prstGeom>
      </cdr:spPr>
      <cdr:txBody>
        <a:bodyPr xmlns:a="http://schemas.openxmlformats.org/drawingml/2006/main" wrap="square" lIns="0" tIns="0" rIns="0" bIns="0"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GB" sz="800">
              <a:solidFill>
                <a:srgbClr val="0000FF"/>
              </a:solidFill>
              <a:latin typeface="Arial" panose="020B0604020202020204" pitchFamily="34" charset="0"/>
              <a:cs typeface="Arial" panose="020B0604020202020204" pitchFamily="34" charset="0"/>
            </a:rPr>
            <a:t>1.0</a:t>
          </a:r>
        </a:p>
      </cdr:txBody>
    </cdr:sp>
  </cdr:relSizeAnchor>
</c:userShapes>
</file>

<file path=word/drawings/drawing32.xml><?xml version="1.0" encoding="utf-8"?>
<c:userShapes xmlns:c="http://schemas.openxmlformats.org/drawingml/2006/chart">
  <cdr:relSizeAnchor xmlns:cdr="http://schemas.openxmlformats.org/drawingml/2006/chartDrawing">
    <cdr:from>
      <cdr:x>0.16357</cdr:x>
      <cdr:y>0.01443</cdr:y>
    </cdr:from>
    <cdr:to>
      <cdr:x>0.30789</cdr:x>
      <cdr:y>0.08659</cdr:y>
    </cdr:to>
    <cdr:sp macro="" textlink="">
      <cdr:nvSpPr>
        <cdr:cNvPr id="2" name="TextBox 1"/>
        <cdr:cNvSpPr txBox="1"/>
      </cdr:nvSpPr>
      <cdr:spPr>
        <a:xfrm xmlns:a="http://schemas.openxmlformats.org/drawingml/2006/main">
          <a:off x="323851" y="28575"/>
          <a:ext cx="285750" cy="142875"/>
        </a:xfrm>
        <a:prstGeom xmlns:a="http://schemas.openxmlformats.org/drawingml/2006/main" prst="rect">
          <a:avLst/>
        </a:prstGeom>
      </cdr:spPr>
      <cdr:txBody>
        <a:bodyPr xmlns:a="http://schemas.openxmlformats.org/drawingml/2006/main" vertOverflow="clip" wrap="square" lIns="0" tIns="0" rIns="0" bIns="0" rtlCol="0"/>
        <a:lstStyle xmlns:a="http://schemas.openxmlformats.org/drawingml/2006/main"/>
        <a:p xmlns:a="http://schemas.openxmlformats.org/drawingml/2006/main">
          <a:r>
            <a:rPr lang="el-GR" sz="800">
              <a:solidFill>
                <a:srgbClr val="008000"/>
              </a:solidFill>
              <a:latin typeface="Arial" panose="020B0604020202020204" pitchFamily="34" charset="0"/>
              <a:cs typeface="Arial" panose="020B0604020202020204" pitchFamily="34" charset="0"/>
            </a:rPr>
            <a:t>α</a:t>
          </a:r>
          <a:r>
            <a:rPr lang="en-GB" sz="800">
              <a:solidFill>
                <a:srgbClr val="008000"/>
              </a:solidFill>
              <a:latin typeface="Arial" panose="020B0604020202020204" pitchFamily="34" charset="0"/>
              <a:cs typeface="Arial" panose="020B0604020202020204" pitchFamily="34" charset="0"/>
            </a:rPr>
            <a:t> = 0 </a:t>
          </a:r>
        </a:p>
      </cdr:txBody>
    </cdr:sp>
  </cdr:relSizeAnchor>
  <cdr:relSizeAnchor xmlns:cdr="http://schemas.openxmlformats.org/drawingml/2006/chartDrawing">
    <cdr:from>
      <cdr:x>0.38647</cdr:x>
      <cdr:y>0.02085</cdr:y>
    </cdr:from>
    <cdr:to>
      <cdr:x>0.53079</cdr:x>
      <cdr:y>0.09301</cdr:y>
    </cdr:to>
    <cdr:sp macro="" textlink="">
      <cdr:nvSpPr>
        <cdr:cNvPr id="3" name="TextBox 1"/>
        <cdr:cNvSpPr txBox="1"/>
      </cdr:nvSpPr>
      <cdr:spPr>
        <a:xfrm xmlns:a="http://schemas.openxmlformats.org/drawingml/2006/main">
          <a:off x="765175" y="41275"/>
          <a:ext cx="285750" cy="142875"/>
        </a:xfrm>
        <a:prstGeom xmlns:a="http://schemas.openxmlformats.org/drawingml/2006/main" prst="rect">
          <a:avLst/>
        </a:prstGeom>
      </cdr:spPr>
      <cdr:txBody>
        <a:bodyPr xmlns:a="http://schemas.openxmlformats.org/drawingml/2006/main" wrap="square" lIns="0" tIns="0" rIns="0" bIns="0"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GB" sz="800">
              <a:solidFill>
                <a:srgbClr val="FF0000"/>
              </a:solidFill>
              <a:latin typeface="Arial" panose="020B0604020202020204" pitchFamily="34" charset="0"/>
              <a:cs typeface="Arial" panose="020B0604020202020204" pitchFamily="34" charset="0"/>
            </a:rPr>
            <a:t>0.63</a:t>
          </a:r>
        </a:p>
      </cdr:txBody>
    </cdr:sp>
  </cdr:relSizeAnchor>
  <cdr:relSizeAnchor xmlns:cdr="http://schemas.openxmlformats.org/drawingml/2006/chartDrawing">
    <cdr:from>
      <cdr:x>0.52598</cdr:x>
      <cdr:y>0.02085</cdr:y>
    </cdr:from>
    <cdr:to>
      <cdr:x>0.6703</cdr:x>
      <cdr:y>0.09301</cdr:y>
    </cdr:to>
    <cdr:sp macro="" textlink="">
      <cdr:nvSpPr>
        <cdr:cNvPr id="4" name="TextBox 1"/>
        <cdr:cNvSpPr txBox="1"/>
      </cdr:nvSpPr>
      <cdr:spPr>
        <a:xfrm xmlns:a="http://schemas.openxmlformats.org/drawingml/2006/main">
          <a:off x="1041400" y="41275"/>
          <a:ext cx="285750" cy="142875"/>
        </a:xfrm>
        <a:prstGeom xmlns:a="http://schemas.openxmlformats.org/drawingml/2006/main" prst="rect">
          <a:avLst/>
        </a:prstGeom>
      </cdr:spPr>
      <cdr:txBody>
        <a:bodyPr xmlns:a="http://schemas.openxmlformats.org/drawingml/2006/main" wrap="square" lIns="0" tIns="0" rIns="0" bIns="0"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GB" sz="800">
              <a:solidFill>
                <a:srgbClr val="FF00FF"/>
              </a:solidFill>
              <a:latin typeface="Arial" panose="020B0604020202020204" pitchFamily="34" charset="0"/>
              <a:cs typeface="Arial" panose="020B0604020202020204" pitchFamily="34" charset="0"/>
            </a:rPr>
            <a:t>0.92</a:t>
          </a:r>
        </a:p>
      </cdr:txBody>
    </cdr:sp>
  </cdr:relSizeAnchor>
  <cdr:relSizeAnchor xmlns:cdr="http://schemas.openxmlformats.org/drawingml/2006/chartDrawing">
    <cdr:from>
      <cdr:x>0.65587</cdr:x>
      <cdr:y>0.02085</cdr:y>
    </cdr:from>
    <cdr:to>
      <cdr:x>0.80019</cdr:x>
      <cdr:y>0.09301</cdr:y>
    </cdr:to>
    <cdr:sp macro="" textlink="">
      <cdr:nvSpPr>
        <cdr:cNvPr id="5" name="TextBox 1"/>
        <cdr:cNvSpPr txBox="1"/>
      </cdr:nvSpPr>
      <cdr:spPr>
        <a:xfrm xmlns:a="http://schemas.openxmlformats.org/drawingml/2006/main">
          <a:off x="1298575" y="41275"/>
          <a:ext cx="285750" cy="142875"/>
        </a:xfrm>
        <a:prstGeom xmlns:a="http://schemas.openxmlformats.org/drawingml/2006/main" prst="rect">
          <a:avLst/>
        </a:prstGeom>
      </cdr:spPr>
      <cdr:txBody>
        <a:bodyPr xmlns:a="http://schemas.openxmlformats.org/drawingml/2006/main" wrap="square" lIns="0" tIns="0" rIns="0" bIns="0"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GB" sz="800">
              <a:solidFill>
                <a:srgbClr val="0000FF"/>
              </a:solidFill>
              <a:latin typeface="Arial" panose="020B0604020202020204" pitchFamily="34" charset="0"/>
              <a:cs typeface="Arial" panose="020B0604020202020204" pitchFamily="34" charset="0"/>
            </a:rPr>
            <a:t>1.0</a:t>
          </a:r>
        </a:p>
      </cdr:txBody>
    </cdr:sp>
  </cdr:relSizeAnchor>
</c:userShapes>
</file>

<file path=word/drawings/drawing33.xml><?xml version="1.0" encoding="utf-8"?>
<c:userShapes xmlns:c="http://schemas.openxmlformats.org/drawingml/2006/chart">
  <cdr:relSizeAnchor xmlns:cdr="http://schemas.openxmlformats.org/drawingml/2006/chartDrawing">
    <cdr:from>
      <cdr:x>0.16357</cdr:x>
      <cdr:y>0.01443</cdr:y>
    </cdr:from>
    <cdr:to>
      <cdr:x>0.30789</cdr:x>
      <cdr:y>0.08659</cdr:y>
    </cdr:to>
    <cdr:sp macro="" textlink="">
      <cdr:nvSpPr>
        <cdr:cNvPr id="2" name="TextBox 1"/>
        <cdr:cNvSpPr txBox="1"/>
      </cdr:nvSpPr>
      <cdr:spPr>
        <a:xfrm xmlns:a="http://schemas.openxmlformats.org/drawingml/2006/main">
          <a:off x="323851" y="28575"/>
          <a:ext cx="285750" cy="142875"/>
        </a:xfrm>
        <a:prstGeom xmlns:a="http://schemas.openxmlformats.org/drawingml/2006/main" prst="rect">
          <a:avLst/>
        </a:prstGeom>
      </cdr:spPr>
      <cdr:txBody>
        <a:bodyPr xmlns:a="http://schemas.openxmlformats.org/drawingml/2006/main" vertOverflow="clip" wrap="square" lIns="0" tIns="0" rIns="0" bIns="0" rtlCol="0"/>
        <a:lstStyle xmlns:a="http://schemas.openxmlformats.org/drawingml/2006/main"/>
        <a:p xmlns:a="http://schemas.openxmlformats.org/drawingml/2006/main">
          <a:r>
            <a:rPr lang="el-GR" sz="800">
              <a:solidFill>
                <a:srgbClr val="008000"/>
              </a:solidFill>
              <a:latin typeface="Arial" panose="020B0604020202020204" pitchFamily="34" charset="0"/>
              <a:cs typeface="Arial" panose="020B0604020202020204" pitchFamily="34" charset="0"/>
            </a:rPr>
            <a:t>α</a:t>
          </a:r>
          <a:r>
            <a:rPr lang="en-GB" sz="800">
              <a:solidFill>
                <a:srgbClr val="008000"/>
              </a:solidFill>
              <a:latin typeface="Arial" panose="020B0604020202020204" pitchFamily="34" charset="0"/>
              <a:cs typeface="Arial" panose="020B0604020202020204" pitchFamily="34" charset="0"/>
            </a:rPr>
            <a:t> = 0 </a:t>
          </a:r>
        </a:p>
      </cdr:txBody>
    </cdr:sp>
  </cdr:relSizeAnchor>
  <cdr:relSizeAnchor xmlns:cdr="http://schemas.openxmlformats.org/drawingml/2006/chartDrawing">
    <cdr:from>
      <cdr:x>0.38647</cdr:x>
      <cdr:y>0.02085</cdr:y>
    </cdr:from>
    <cdr:to>
      <cdr:x>0.53079</cdr:x>
      <cdr:y>0.09301</cdr:y>
    </cdr:to>
    <cdr:sp macro="" textlink="">
      <cdr:nvSpPr>
        <cdr:cNvPr id="3" name="TextBox 1"/>
        <cdr:cNvSpPr txBox="1"/>
      </cdr:nvSpPr>
      <cdr:spPr>
        <a:xfrm xmlns:a="http://schemas.openxmlformats.org/drawingml/2006/main">
          <a:off x="765175" y="41275"/>
          <a:ext cx="285750" cy="142875"/>
        </a:xfrm>
        <a:prstGeom xmlns:a="http://schemas.openxmlformats.org/drawingml/2006/main" prst="rect">
          <a:avLst/>
        </a:prstGeom>
      </cdr:spPr>
      <cdr:txBody>
        <a:bodyPr xmlns:a="http://schemas.openxmlformats.org/drawingml/2006/main" wrap="square" lIns="0" tIns="0" rIns="0" bIns="0"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GB" sz="800">
              <a:solidFill>
                <a:srgbClr val="FF0000"/>
              </a:solidFill>
              <a:latin typeface="Arial" panose="020B0604020202020204" pitchFamily="34" charset="0"/>
              <a:cs typeface="Arial" panose="020B0604020202020204" pitchFamily="34" charset="0"/>
            </a:rPr>
            <a:t>0.63</a:t>
          </a:r>
        </a:p>
      </cdr:txBody>
    </cdr:sp>
  </cdr:relSizeAnchor>
  <cdr:relSizeAnchor xmlns:cdr="http://schemas.openxmlformats.org/drawingml/2006/chartDrawing">
    <cdr:from>
      <cdr:x>0.52598</cdr:x>
      <cdr:y>0.02085</cdr:y>
    </cdr:from>
    <cdr:to>
      <cdr:x>0.6703</cdr:x>
      <cdr:y>0.09301</cdr:y>
    </cdr:to>
    <cdr:sp macro="" textlink="">
      <cdr:nvSpPr>
        <cdr:cNvPr id="4" name="TextBox 1"/>
        <cdr:cNvSpPr txBox="1"/>
      </cdr:nvSpPr>
      <cdr:spPr>
        <a:xfrm xmlns:a="http://schemas.openxmlformats.org/drawingml/2006/main">
          <a:off x="1041400" y="41275"/>
          <a:ext cx="285750" cy="142875"/>
        </a:xfrm>
        <a:prstGeom xmlns:a="http://schemas.openxmlformats.org/drawingml/2006/main" prst="rect">
          <a:avLst/>
        </a:prstGeom>
      </cdr:spPr>
      <cdr:txBody>
        <a:bodyPr xmlns:a="http://schemas.openxmlformats.org/drawingml/2006/main" wrap="square" lIns="0" tIns="0" rIns="0" bIns="0"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GB" sz="800">
              <a:solidFill>
                <a:srgbClr val="FF00FF"/>
              </a:solidFill>
              <a:latin typeface="Arial" panose="020B0604020202020204" pitchFamily="34" charset="0"/>
              <a:cs typeface="Arial" panose="020B0604020202020204" pitchFamily="34" charset="0"/>
            </a:rPr>
            <a:t>0.92</a:t>
          </a:r>
        </a:p>
      </cdr:txBody>
    </cdr:sp>
  </cdr:relSizeAnchor>
  <cdr:relSizeAnchor xmlns:cdr="http://schemas.openxmlformats.org/drawingml/2006/chartDrawing">
    <cdr:from>
      <cdr:x>0.65587</cdr:x>
      <cdr:y>0.02085</cdr:y>
    </cdr:from>
    <cdr:to>
      <cdr:x>0.80019</cdr:x>
      <cdr:y>0.09301</cdr:y>
    </cdr:to>
    <cdr:sp macro="" textlink="">
      <cdr:nvSpPr>
        <cdr:cNvPr id="5" name="TextBox 1"/>
        <cdr:cNvSpPr txBox="1"/>
      </cdr:nvSpPr>
      <cdr:spPr>
        <a:xfrm xmlns:a="http://schemas.openxmlformats.org/drawingml/2006/main">
          <a:off x="1298575" y="41275"/>
          <a:ext cx="285750" cy="142875"/>
        </a:xfrm>
        <a:prstGeom xmlns:a="http://schemas.openxmlformats.org/drawingml/2006/main" prst="rect">
          <a:avLst/>
        </a:prstGeom>
      </cdr:spPr>
      <cdr:txBody>
        <a:bodyPr xmlns:a="http://schemas.openxmlformats.org/drawingml/2006/main" wrap="square" lIns="0" tIns="0" rIns="0" bIns="0"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GB" sz="800">
              <a:solidFill>
                <a:srgbClr val="0000FF"/>
              </a:solidFill>
              <a:latin typeface="Arial" panose="020B0604020202020204" pitchFamily="34" charset="0"/>
              <a:cs typeface="Arial" panose="020B0604020202020204" pitchFamily="34" charset="0"/>
            </a:rPr>
            <a:t>1.0</a:t>
          </a:r>
        </a:p>
      </cdr:txBody>
    </cdr:sp>
  </cdr:relSizeAnchor>
</c:userShapes>
</file>

<file path=word/drawings/drawing34.xml><?xml version="1.0" encoding="utf-8"?>
<c:userShapes xmlns:c="http://schemas.openxmlformats.org/drawingml/2006/chart">
  <cdr:relSizeAnchor xmlns:cdr="http://schemas.openxmlformats.org/drawingml/2006/chartDrawing">
    <cdr:from>
      <cdr:x>0.16357</cdr:x>
      <cdr:y>0.01443</cdr:y>
    </cdr:from>
    <cdr:to>
      <cdr:x>0.30789</cdr:x>
      <cdr:y>0.08659</cdr:y>
    </cdr:to>
    <cdr:sp macro="" textlink="">
      <cdr:nvSpPr>
        <cdr:cNvPr id="2" name="TextBox 1"/>
        <cdr:cNvSpPr txBox="1"/>
      </cdr:nvSpPr>
      <cdr:spPr>
        <a:xfrm xmlns:a="http://schemas.openxmlformats.org/drawingml/2006/main">
          <a:off x="323851" y="28575"/>
          <a:ext cx="285750" cy="142875"/>
        </a:xfrm>
        <a:prstGeom xmlns:a="http://schemas.openxmlformats.org/drawingml/2006/main" prst="rect">
          <a:avLst/>
        </a:prstGeom>
      </cdr:spPr>
      <cdr:txBody>
        <a:bodyPr xmlns:a="http://schemas.openxmlformats.org/drawingml/2006/main" vertOverflow="clip" wrap="square" lIns="0" tIns="0" rIns="0" bIns="0" rtlCol="0"/>
        <a:lstStyle xmlns:a="http://schemas.openxmlformats.org/drawingml/2006/main"/>
        <a:p xmlns:a="http://schemas.openxmlformats.org/drawingml/2006/main">
          <a:r>
            <a:rPr lang="el-GR" sz="800">
              <a:solidFill>
                <a:srgbClr val="008000"/>
              </a:solidFill>
              <a:latin typeface="Arial" panose="020B0604020202020204" pitchFamily="34" charset="0"/>
              <a:cs typeface="Arial" panose="020B0604020202020204" pitchFamily="34" charset="0"/>
            </a:rPr>
            <a:t>α</a:t>
          </a:r>
          <a:r>
            <a:rPr lang="en-GB" sz="800">
              <a:solidFill>
                <a:srgbClr val="008000"/>
              </a:solidFill>
              <a:latin typeface="Arial" panose="020B0604020202020204" pitchFamily="34" charset="0"/>
              <a:cs typeface="Arial" panose="020B0604020202020204" pitchFamily="34" charset="0"/>
            </a:rPr>
            <a:t> = 0 </a:t>
          </a:r>
        </a:p>
      </cdr:txBody>
    </cdr:sp>
  </cdr:relSizeAnchor>
  <cdr:relSizeAnchor xmlns:cdr="http://schemas.openxmlformats.org/drawingml/2006/chartDrawing">
    <cdr:from>
      <cdr:x>0.38647</cdr:x>
      <cdr:y>0.02085</cdr:y>
    </cdr:from>
    <cdr:to>
      <cdr:x>0.53079</cdr:x>
      <cdr:y>0.09301</cdr:y>
    </cdr:to>
    <cdr:sp macro="" textlink="">
      <cdr:nvSpPr>
        <cdr:cNvPr id="3" name="TextBox 1"/>
        <cdr:cNvSpPr txBox="1"/>
      </cdr:nvSpPr>
      <cdr:spPr>
        <a:xfrm xmlns:a="http://schemas.openxmlformats.org/drawingml/2006/main">
          <a:off x="765175" y="41275"/>
          <a:ext cx="285750" cy="142875"/>
        </a:xfrm>
        <a:prstGeom xmlns:a="http://schemas.openxmlformats.org/drawingml/2006/main" prst="rect">
          <a:avLst/>
        </a:prstGeom>
      </cdr:spPr>
      <cdr:txBody>
        <a:bodyPr xmlns:a="http://schemas.openxmlformats.org/drawingml/2006/main" wrap="square" lIns="0" tIns="0" rIns="0" bIns="0"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GB" sz="800">
              <a:solidFill>
                <a:srgbClr val="FF0000"/>
              </a:solidFill>
              <a:latin typeface="Arial" panose="020B0604020202020204" pitchFamily="34" charset="0"/>
              <a:cs typeface="Arial" panose="020B0604020202020204" pitchFamily="34" charset="0"/>
            </a:rPr>
            <a:t>0.63</a:t>
          </a:r>
        </a:p>
      </cdr:txBody>
    </cdr:sp>
  </cdr:relSizeAnchor>
  <cdr:relSizeAnchor xmlns:cdr="http://schemas.openxmlformats.org/drawingml/2006/chartDrawing">
    <cdr:from>
      <cdr:x>0.52598</cdr:x>
      <cdr:y>0.02085</cdr:y>
    </cdr:from>
    <cdr:to>
      <cdr:x>0.6703</cdr:x>
      <cdr:y>0.09301</cdr:y>
    </cdr:to>
    <cdr:sp macro="" textlink="">
      <cdr:nvSpPr>
        <cdr:cNvPr id="4" name="TextBox 1"/>
        <cdr:cNvSpPr txBox="1"/>
      </cdr:nvSpPr>
      <cdr:spPr>
        <a:xfrm xmlns:a="http://schemas.openxmlformats.org/drawingml/2006/main">
          <a:off x="1041400" y="41275"/>
          <a:ext cx="285750" cy="142875"/>
        </a:xfrm>
        <a:prstGeom xmlns:a="http://schemas.openxmlformats.org/drawingml/2006/main" prst="rect">
          <a:avLst/>
        </a:prstGeom>
      </cdr:spPr>
      <cdr:txBody>
        <a:bodyPr xmlns:a="http://schemas.openxmlformats.org/drawingml/2006/main" wrap="square" lIns="0" tIns="0" rIns="0" bIns="0"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GB" sz="800">
              <a:solidFill>
                <a:srgbClr val="FF00FF"/>
              </a:solidFill>
              <a:latin typeface="Arial" panose="020B0604020202020204" pitchFamily="34" charset="0"/>
              <a:cs typeface="Arial" panose="020B0604020202020204" pitchFamily="34" charset="0"/>
            </a:rPr>
            <a:t>0.92</a:t>
          </a:r>
        </a:p>
      </cdr:txBody>
    </cdr:sp>
  </cdr:relSizeAnchor>
  <cdr:relSizeAnchor xmlns:cdr="http://schemas.openxmlformats.org/drawingml/2006/chartDrawing">
    <cdr:from>
      <cdr:x>0.65587</cdr:x>
      <cdr:y>0.02085</cdr:y>
    </cdr:from>
    <cdr:to>
      <cdr:x>0.80019</cdr:x>
      <cdr:y>0.09301</cdr:y>
    </cdr:to>
    <cdr:sp macro="" textlink="">
      <cdr:nvSpPr>
        <cdr:cNvPr id="5" name="TextBox 1"/>
        <cdr:cNvSpPr txBox="1"/>
      </cdr:nvSpPr>
      <cdr:spPr>
        <a:xfrm xmlns:a="http://schemas.openxmlformats.org/drawingml/2006/main">
          <a:off x="1298575" y="41275"/>
          <a:ext cx="285750" cy="142875"/>
        </a:xfrm>
        <a:prstGeom xmlns:a="http://schemas.openxmlformats.org/drawingml/2006/main" prst="rect">
          <a:avLst/>
        </a:prstGeom>
      </cdr:spPr>
      <cdr:txBody>
        <a:bodyPr xmlns:a="http://schemas.openxmlformats.org/drawingml/2006/main" wrap="square" lIns="0" tIns="0" rIns="0" bIns="0"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GB" sz="800">
              <a:solidFill>
                <a:srgbClr val="0000FF"/>
              </a:solidFill>
              <a:latin typeface="Arial" panose="020B0604020202020204" pitchFamily="34" charset="0"/>
              <a:cs typeface="Arial" panose="020B0604020202020204" pitchFamily="34" charset="0"/>
            </a:rPr>
            <a:t>1.0</a:t>
          </a:r>
        </a:p>
      </cdr:txBody>
    </cdr:sp>
  </cdr:relSizeAnchor>
</c:userShapes>
</file>

<file path=word/drawings/drawing35.xml><?xml version="1.0" encoding="utf-8"?>
<c:userShapes xmlns:c="http://schemas.openxmlformats.org/drawingml/2006/chart">
  <cdr:relSizeAnchor xmlns:cdr="http://schemas.openxmlformats.org/drawingml/2006/chartDrawing">
    <cdr:from>
      <cdr:x>0.16357</cdr:x>
      <cdr:y>0.01443</cdr:y>
    </cdr:from>
    <cdr:to>
      <cdr:x>0.30789</cdr:x>
      <cdr:y>0.08659</cdr:y>
    </cdr:to>
    <cdr:sp macro="" textlink="">
      <cdr:nvSpPr>
        <cdr:cNvPr id="2" name="TextBox 1"/>
        <cdr:cNvSpPr txBox="1"/>
      </cdr:nvSpPr>
      <cdr:spPr>
        <a:xfrm xmlns:a="http://schemas.openxmlformats.org/drawingml/2006/main">
          <a:off x="323851" y="28575"/>
          <a:ext cx="285750" cy="142875"/>
        </a:xfrm>
        <a:prstGeom xmlns:a="http://schemas.openxmlformats.org/drawingml/2006/main" prst="rect">
          <a:avLst/>
        </a:prstGeom>
      </cdr:spPr>
      <cdr:txBody>
        <a:bodyPr xmlns:a="http://schemas.openxmlformats.org/drawingml/2006/main" vertOverflow="clip" wrap="square" lIns="0" tIns="0" rIns="0" bIns="0" rtlCol="0"/>
        <a:lstStyle xmlns:a="http://schemas.openxmlformats.org/drawingml/2006/main"/>
        <a:p xmlns:a="http://schemas.openxmlformats.org/drawingml/2006/main">
          <a:r>
            <a:rPr lang="el-GR" sz="800">
              <a:solidFill>
                <a:srgbClr val="008000"/>
              </a:solidFill>
              <a:latin typeface="Arial" panose="020B0604020202020204" pitchFamily="34" charset="0"/>
              <a:cs typeface="Arial" panose="020B0604020202020204" pitchFamily="34" charset="0"/>
            </a:rPr>
            <a:t>α</a:t>
          </a:r>
          <a:r>
            <a:rPr lang="en-GB" sz="800">
              <a:solidFill>
                <a:srgbClr val="008000"/>
              </a:solidFill>
              <a:latin typeface="Arial" panose="020B0604020202020204" pitchFamily="34" charset="0"/>
              <a:cs typeface="Arial" panose="020B0604020202020204" pitchFamily="34" charset="0"/>
            </a:rPr>
            <a:t> = 0 </a:t>
          </a:r>
        </a:p>
      </cdr:txBody>
    </cdr:sp>
  </cdr:relSizeAnchor>
  <cdr:relSizeAnchor xmlns:cdr="http://schemas.openxmlformats.org/drawingml/2006/chartDrawing">
    <cdr:from>
      <cdr:x>0.38647</cdr:x>
      <cdr:y>0.02085</cdr:y>
    </cdr:from>
    <cdr:to>
      <cdr:x>0.53079</cdr:x>
      <cdr:y>0.09301</cdr:y>
    </cdr:to>
    <cdr:sp macro="" textlink="">
      <cdr:nvSpPr>
        <cdr:cNvPr id="3" name="TextBox 1"/>
        <cdr:cNvSpPr txBox="1"/>
      </cdr:nvSpPr>
      <cdr:spPr>
        <a:xfrm xmlns:a="http://schemas.openxmlformats.org/drawingml/2006/main">
          <a:off x="765175" y="41275"/>
          <a:ext cx="285750" cy="142875"/>
        </a:xfrm>
        <a:prstGeom xmlns:a="http://schemas.openxmlformats.org/drawingml/2006/main" prst="rect">
          <a:avLst/>
        </a:prstGeom>
      </cdr:spPr>
      <cdr:txBody>
        <a:bodyPr xmlns:a="http://schemas.openxmlformats.org/drawingml/2006/main" wrap="square" lIns="0" tIns="0" rIns="0" bIns="0"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GB" sz="800">
              <a:solidFill>
                <a:srgbClr val="FF0000"/>
              </a:solidFill>
              <a:latin typeface="Arial" panose="020B0604020202020204" pitchFamily="34" charset="0"/>
              <a:cs typeface="Arial" panose="020B0604020202020204" pitchFamily="34" charset="0"/>
            </a:rPr>
            <a:t>0.63</a:t>
          </a:r>
        </a:p>
      </cdr:txBody>
    </cdr:sp>
  </cdr:relSizeAnchor>
  <cdr:relSizeAnchor xmlns:cdr="http://schemas.openxmlformats.org/drawingml/2006/chartDrawing">
    <cdr:from>
      <cdr:x>0.52598</cdr:x>
      <cdr:y>0.02085</cdr:y>
    </cdr:from>
    <cdr:to>
      <cdr:x>0.6703</cdr:x>
      <cdr:y>0.09301</cdr:y>
    </cdr:to>
    <cdr:sp macro="" textlink="">
      <cdr:nvSpPr>
        <cdr:cNvPr id="4" name="TextBox 1"/>
        <cdr:cNvSpPr txBox="1"/>
      </cdr:nvSpPr>
      <cdr:spPr>
        <a:xfrm xmlns:a="http://schemas.openxmlformats.org/drawingml/2006/main">
          <a:off x="1041400" y="41275"/>
          <a:ext cx="285750" cy="142875"/>
        </a:xfrm>
        <a:prstGeom xmlns:a="http://schemas.openxmlformats.org/drawingml/2006/main" prst="rect">
          <a:avLst/>
        </a:prstGeom>
      </cdr:spPr>
      <cdr:txBody>
        <a:bodyPr xmlns:a="http://schemas.openxmlformats.org/drawingml/2006/main" wrap="square" lIns="0" tIns="0" rIns="0" bIns="0"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GB" sz="800">
              <a:solidFill>
                <a:srgbClr val="FF00FF"/>
              </a:solidFill>
              <a:latin typeface="Arial" panose="020B0604020202020204" pitchFamily="34" charset="0"/>
              <a:cs typeface="Arial" panose="020B0604020202020204" pitchFamily="34" charset="0"/>
            </a:rPr>
            <a:t>0.92</a:t>
          </a:r>
        </a:p>
      </cdr:txBody>
    </cdr:sp>
  </cdr:relSizeAnchor>
  <cdr:relSizeAnchor xmlns:cdr="http://schemas.openxmlformats.org/drawingml/2006/chartDrawing">
    <cdr:from>
      <cdr:x>0.65587</cdr:x>
      <cdr:y>0.02085</cdr:y>
    </cdr:from>
    <cdr:to>
      <cdr:x>0.80019</cdr:x>
      <cdr:y>0.09301</cdr:y>
    </cdr:to>
    <cdr:sp macro="" textlink="">
      <cdr:nvSpPr>
        <cdr:cNvPr id="5" name="TextBox 1"/>
        <cdr:cNvSpPr txBox="1"/>
      </cdr:nvSpPr>
      <cdr:spPr>
        <a:xfrm xmlns:a="http://schemas.openxmlformats.org/drawingml/2006/main">
          <a:off x="1298575" y="41275"/>
          <a:ext cx="285750" cy="142875"/>
        </a:xfrm>
        <a:prstGeom xmlns:a="http://schemas.openxmlformats.org/drawingml/2006/main" prst="rect">
          <a:avLst/>
        </a:prstGeom>
      </cdr:spPr>
      <cdr:txBody>
        <a:bodyPr xmlns:a="http://schemas.openxmlformats.org/drawingml/2006/main" wrap="square" lIns="0" tIns="0" rIns="0" bIns="0"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GB" sz="800">
              <a:solidFill>
                <a:srgbClr val="0000FF"/>
              </a:solidFill>
              <a:latin typeface="Arial" panose="020B0604020202020204" pitchFamily="34" charset="0"/>
              <a:cs typeface="Arial" panose="020B0604020202020204" pitchFamily="34" charset="0"/>
            </a:rPr>
            <a:t>1.0</a:t>
          </a:r>
        </a:p>
      </cdr:txBody>
    </cdr:sp>
  </cdr:relSizeAnchor>
</c:userShapes>
</file>

<file path=word/drawings/drawing36.xml><?xml version="1.0" encoding="utf-8"?>
<c:userShapes xmlns:c="http://schemas.openxmlformats.org/drawingml/2006/chart">
  <cdr:relSizeAnchor xmlns:cdr="http://schemas.openxmlformats.org/drawingml/2006/chartDrawing">
    <cdr:from>
      <cdr:x>0.17319</cdr:x>
      <cdr:y>0</cdr:y>
    </cdr:from>
    <cdr:to>
      <cdr:x>0.31751</cdr:x>
      <cdr:y>0.07216</cdr:y>
    </cdr:to>
    <cdr:sp macro="" textlink="">
      <cdr:nvSpPr>
        <cdr:cNvPr id="2" name="TextBox 1"/>
        <cdr:cNvSpPr txBox="1"/>
      </cdr:nvSpPr>
      <cdr:spPr>
        <a:xfrm xmlns:a="http://schemas.openxmlformats.org/drawingml/2006/main">
          <a:off x="342907" y="0"/>
          <a:ext cx="285744" cy="142872"/>
        </a:xfrm>
        <a:prstGeom xmlns:a="http://schemas.openxmlformats.org/drawingml/2006/main" prst="rect">
          <a:avLst/>
        </a:prstGeom>
      </cdr:spPr>
      <cdr:txBody>
        <a:bodyPr xmlns:a="http://schemas.openxmlformats.org/drawingml/2006/main" vertOverflow="clip" wrap="square" lIns="0" tIns="0" rIns="0" bIns="0" rtlCol="0"/>
        <a:lstStyle xmlns:a="http://schemas.openxmlformats.org/drawingml/2006/main"/>
        <a:p xmlns:a="http://schemas.openxmlformats.org/drawingml/2006/main">
          <a:r>
            <a:rPr lang="el-GR" sz="800">
              <a:solidFill>
                <a:srgbClr val="008000"/>
              </a:solidFill>
              <a:latin typeface="Arial" panose="020B0604020202020204" pitchFamily="34" charset="0"/>
              <a:cs typeface="Arial" panose="020B0604020202020204" pitchFamily="34" charset="0"/>
            </a:rPr>
            <a:t>α</a:t>
          </a:r>
          <a:r>
            <a:rPr lang="en-GB" sz="800">
              <a:solidFill>
                <a:srgbClr val="008000"/>
              </a:solidFill>
              <a:latin typeface="Arial" panose="020B0604020202020204" pitchFamily="34" charset="0"/>
              <a:cs typeface="Arial" panose="020B0604020202020204" pitchFamily="34" charset="0"/>
            </a:rPr>
            <a:t> = 0 </a:t>
          </a:r>
        </a:p>
      </cdr:txBody>
    </cdr:sp>
  </cdr:relSizeAnchor>
  <cdr:relSizeAnchor xmlns:cdr="http://schemas.openxmlformats.org/drawingml/2006/chartDrawing">
    <cdr:from>
      <cdr:x>0.43458</cdr:x>
      <cdr:y>0</cdr:y>
    </cdr:from>
    <cdr:to>
      <cdr:x>0.5789</cdr:x>
      <cdr:y>0.06254</cdr:y>
    </cdr:to>
    <cdr:sp macro="" textlink="">
      <cdr:nvSpPr>
        <cdr:cNvPr id="3" name="TextBox 1"/>
        <cdr:cNvSpPr txBox="1"/>
      </cdr:nvSpPr>
      <cdr:spPr>
        <a:xfrm xmlns:a="http://schemas.openxmlformats.org/drawingml/2006/main">
          <a:off x="860434" y="0"/>
          <a:ext cx="285743" cy="123818"/>
        </a:xfrm>
        <a:prstGeom xmlns:a="http://schemas.openxmlformats.org/drawingml/2006/main" prst="rect">
          <a:avLst/>
        </a:prstGeom>
      </cdr:spPr>
      <cdr:txBody>
        <a:bodyPr xmlns:a="http://schemas.openxmlformats.org/drawingml/2006/main" wrap="square" lIns="0" tIns="0" rIns="0" bIns="0"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GB" sz="800">
              <a:solidFill>
                <a:srgbClr val="FF0000"/>
              </a:solidFill>
              <a:latin typeface="Arial" panose="020B0604020202020204" pitchFamily="34" charset="0"/>
              <a:cs typeface="Arial" panose="020B0604020202020204" pitchFamily="34" charset="0"/>
            </a:rPr>
            <a:t>0.63</a:t>
          </a:r>
        </a:p>
      </cdr:txBody>
    </cdr:sp>
  </cdr:relSizeAnchor>
  <cdr:relSizeAnchor xmlns:cdr="http://schemas.openxmlformats.org/drawingml/2006/chartDrawing">
    <cdr:from>
      <cdr:x>0.57088</cdr:x>
      <cdr:y>0</cdr:y>
    </cdr:from>
    <cdr:to>
      <cdr:x>0.7152</cdr:x>
      <cdr:y>0.07216</cdr:y>
    </cdr:to>
    <cdr:sp macro="" textlink="">
      <cdr:nvSpPr>
        <cdr:cNvPr id="4" name="TextBox 1"/>
        <cdr:cNvSpPr txBox="1"/>
      </cdr:nvSpPr>
      <cdr:spPr>
        <a:xfrm xmlns:a="http://schemas.openxmlformats.org/drawingml/2006/main">
          <a:off x="1130304" y="0"/>
          <a:ext cx="285743" cy="142871"/>
        </a:xfrm>
        <a:prstGeom xmlns:a="http://schemas.openxmlformats.org/drawingml/2006/main" prst="rect">
          <a:avLst/>
        </a:prstGeom>
      </cdr:spPr>
      <cdr:txBody>
        <a:bodyPr xmlns:a="http://schemas.openxmlformats.org/drawingml/2006/main" wrap="square" lIns="0" tIns="0" rIns="0" bIns="0"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GB" sz="800">
              <a:solidFill>
                <a:srgbClr val="FF00FF"/>
              </a:solidFill>
              <a:latin typeface="Arial" panose="020B0604020202020204" pitchFamily="34" charset="0"/>
              <a:cs typeface="Arial" panose="020B0604020202020204" pitchFamily="34" charset="0"/>
            </a:rPr>
            <a:t>0.92</a:t>
          </a:r>
        </a:p>
      </cdr:txBody>
    </cdr:sp>
  </cdr:relSizeAnchor>
  <cdr:relSizeAnchor xmlns:cdr="http://schemas.openxmlformats.org/drawingml/2006/chartDrawing">
    <cdr:from>
      <cdr:x>0.70719</cdr:x>
      <cdr:y>0</cdr:y>
    </cdr:from>
    <cdr:to>
      <cdr:x>0.8515</cdr:x>
      <cdr:y>0.07216</cdr:y>
    </cdr:to>
    <cdr:sp macro="" textlink="">
      <cdr:nvSpPr>
        <cdr:cNvPr id="5" name="TextBox 1"/>
        <cdr:cNvSpPr txBox="1"/>
      </cdr:nvSpPr>
      <cdr:spPr>
        <a:xfrm xmlns:a="http://schemas.openxmlformats.org/drawingml/2006/main">
          <a:off x="1400177" y="0"/>
          <a:ext cx="285743" cy="142871"/>
        </a:xfrm>
        <a:prstGeom xmlns:a="http://schemas.openxmlformats.org/drawingml/2006/main" prst="rect">
          <a:avLst/>
        </a:prstGeom>
      </cdr:spPr>
      <cdr:txBody>
        <a:bodyPr xmlns:a="http://schemas.openxmlformats.org/drawingml/2006/main" wrap="square" lIns="0" tIns="0" rIns="0" bIns="0"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GB" sz="800">
              <a:solidFill>
                <a:srgbClr val="0000FF"/>
              </a:solidFill>
              <a:latin typeface="Arial" panose="020B0604020202020204" pitchFamily="34" charset="0"/>
              <a:cs typeface="Arial" panose="020B0604020202020204" pitchFamily="34" charset="0"/>
            </a:rPr>
            <a:t>1.0</a:t>
          </a:r>
        </a:p>
      </cdr:txBody>
    </cdr:sp>
  </cdr:relSizeAnchor>
</c:userShapes>
</file>

<file path=word/drawings/drawing37.xml><?xml version="1.0" encoding="utf-8"?>
<c:userShapes xmlns:c="http://schemas.openxmlformats.org/drawingml/2006/chart">
  <cdr:relSizeAnchor xmlns:cdr="http://schemas.openxmlformats.org/drawingml/2006/chartDrawing">
    <cdr:from>
      <cdr:x>0.19885</cdr:x>
      <cdr:y>0</cdr:y>
    </cdr:from>
    <cdr:to>
      <cdr:x>0.34317</cdr:x>
      <cdr:y>0.07216</cdr:y>
    </cdr:to>
    <cdr:sp macro="" textlink="">
      <cdr:nvSpPr>
        <cdr:cNvPr id="2" name="TextBox 1"/>
        <cdr:cNvSpPr txBox="1"/>
      </cdr:nvSpPr>
      <cdr:spPr>
        <a:xfrm xmlns:a="http://schemas.openxmlformats.org/drawingml/2006/main">
          <a:off x="393707" y="0"/>
          <a:ext cx="285744" cy="142872"/>
        </a:xfrm>
        <a:prstGeom xmlns:a="http://schemas.openxmlformats.org/drawingml/2006/main" prst="rect">
          <a:avLst/>
        </a:prstGeom>
      </cdr:spPr>
      <cdr:txBody>
        <a:bodyPr xmlns:a="http://schemas.openxmlformats.org/drawingml/2006/main" vertOverflow="clip" wrap="square" lIns="0" tIns="0" rIns="0" bIns="0" rtlCol="0"/>
        <a:lstStyle xmlns:a="http://schemas.openxmlformats.org/drawingml/2006/main"/>
        <a:p xmlns:a="http://schemas.openxmlformats.org/drawingml/2006/main">
          <a:r>
            <a:rPr lang="el-GR" sz="800">
              <a:solidFill>
                <a:srgbClr val="008000"/>
              </a:solidFill>
              <a:latin typeface="Arial" panose="020B0604020202020204" pitchFamily="34" charset="0"/>
              <a:cs typeface="Arial" panose="020B0604020202020204" pitchFamily="34" charset="0"/>
            </a:rPr>
            <a:t>α</a:t>
          </a:r>
          <a:r>
            <a:rPr lang="en-GB" sz="800">
              <a:solidFill>
                <a:srgbClr val="008000"/>
              </a:solidFill>
              <a:latin typeface="Arial" panose="020B0604020202020204" pitchFamily="34" charset="0"/>
              <a:cs typeface="Arial" panose="020B0604020202020204" pitchFamily="34" charset="0"/>
            </a:rPr>
            <a:t> = 0 </a:t>
          </a:r>
        </a:p>
      </cdr:txBody>
    </cdr:sp>
  </cdr:relSizeAnchor>
  <cdr:relSizeAnchor xmlns:cdr="http://schemas.openxmlformats.org/drawingml/2006/chartDrawing">
    <cdr:from>
      <cdr:x>0.44741</cdr:x>
      <cdr:y>0</cdr:y>
    </cdr:from>
    <cdr:to>
      <cdr:x>0.59173</cdr:x>
      <cdr:y>0.07216</cdr:y>
    </cdr:to>
    <cdr:sp macro="" textlink="">
      <cdr:nvSpPr>
        <cdr:cNvPr id="3" name="TextBox 1"/>
        <cdr:cNvSpPr txBox="1"/>
      </cdr:nvSpPr>
      <cdr:spPr>
        <a:xfrm xmlns:a="http://schemas.openxmlformats.org/drawingml/2006/main">
          <a:off x="885834" y="0"/>
          <a:ext cx="285743" cy="142871"/>
        </a:xfrm>
        <a:prstGeom xmlns:a="http://schemas.openxmlformats.org/drawingml/2006/main" prst="rect">
          <a:avLst/>
        </a:prstGeom>
      </cdr:spPr>
      <cdr:txBody>
        <a:bodyPr xmlns:a="http://schemas.openxmlformats.org/drawingml/2006/main" wrap="square" lIns="0" tIns="0" rIns="0" bIns="0"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GB" sz="800">
              <a:solidFill>
                <a:srgbClr val="FF0000"/>
              </a:solidFill>
              <a:latin typeface="Arial" panose="020B0604020202020204" pitchFamily="34" charset="0"/>
              <a:cs typeface="Arial" panose="020B0604020202020204" pitchFamily="34" charset="0"/>
            </a:rPr>
            <a:t>0.63</a:t>
          </a:r>
        </a:p>
      </cdr:txBody>
    </cdr:sp>
  </cdr:relSizeAnchor>
  <cdr:relSizeAnchor xmlns:cdr="http://schemas.openxmlformats.org/drawingml/2006/chartDrawing">
    <cdr:from>
      <cdr:x>0.5805</cdr:x>
      <cdr:y>0</cdr:y>
    </cdr:from>
    <cdr:to>
      <cdr:x>0.72482</cdr:x>
      <cdr:y>0.07216</cdr:y>
    </cdr:to>
    <cdr:sp macro="" textlink="">
      <cdr:nvSpPr>
        <cdr:cNvPr id="4" name="TextBox 1"/>
        <cdr:cNvSpPr txBox="1"/>
      </cdr:nvSpPr>
      <cdr:spPr>
        <a:xfrm xmlns:a="http://schemas.openxmlformats.org/drawingml/2006/main">
          <a:off x="1149354" y="0"/>
          <a:ext cx="285743" cy="142871"/>
        </a:xfrm>
        <a:prstGeom xmlns:a="http://schemas.openxmlformats.org/drawingml/2006/main" prst="rect">
          <a:avLst/>
        </a:prstGeom>
      </cdr:spPr>
      <cdr:txBody>
        <a:bodyPr xmlns:a="http://schemas.openxmlformats.org/drawingml/2006/main" wrap="square" lIns="0" tIns="0" rIns="0" bIns="0"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GB" sz="800">
              <a:solidFill>
                <a:srgbClr val="FF00FF"/>
              </a:solidFill>
              <a:latin typeface="Arial" panose="020B0604020202020204" pitchFamily="34" charset="0"/>
              <a:cs typeface="Arial" panose="020B0604020202020204" pitchFamily="34" charset="0"/>
            </a:rPr>
            <a:t>.92</a:t>
          </a:r>
        </a:p>
      </cdr:txBody>
    </cdr:sp>
  </cdr:relSizeAnchor>
  <cdr:relSizeAnchor xmlns:cdr="http://schemas.openxmlformats.org/drawingml/2006/chartDrawing">
    <cdr:from>
      <cdr:x>0.70077</cdr:x>
      <cdr:y>0</cdr:y>
    </cdr:from>
    <cdr:to>
      <cdr:x>0.84509</cdr:x>
      <cdr:y>0.07216</cdr:y>
    </cdr:to>
    <cdr:sp macro="" textlink="">
      <cdr:nvSpPr>
        <cdr:cNvPr id="5" name="TextBox 1"/>
        <cdr:cNvSpPr txBox="1"/>
      </cdr:nvSpPr>
      <cdr:spPr>
        <a:xfrm xmlns:a="http://schemas.openxmlformats.org/drawingml/2006/main">
          <a:off x="1387477" y="0"/>
          <a:ext cx="285743" cy="142871"/>
        </a:xfrm>
        <a:prstGeom xmlns:a="http://schemas.openxmlformats.org/drawingml/2006/main" prst="rect">
          <a:avLst/>
        </a:prstGeom>
      </cdr:spPr>
      <cdr:txBody>
        <a:bodyPr xmlns:a="http://schemas.openxmlformats.org/drawingml/2006/main" wrap="square" lIns="0" tIns="0" rIns="0" bIns="0"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GB" sz="800">
              <a:solidFill>
                <a:srgbClr val="0000FF"/>
              </a:solidFill>
              <a:latin typeface="Arial" panose="020B0604020202020204" pitchFamily="34" charset="0"/>
              <a:cs typeface="Arial" panose="020B0604020202020204" pitchFamily="34" charset="0"/>
            </a:rPr>
            <a:t>1.0</a:t>
          </a:r>
        </a:p>
      </cdr:txBody>
    </cdr:sp>
  </cdr:relSizeAnchor>
</c:userShapes>
</file>

<file path=word/drawings/drawing38.xml><?xml version="1.0" encoding="utf-8"?>
<c:userShapes xmlns:c="http://schemas.openxmlformats.org/drawingml/2006/chart">
  <cdr:relSizeAnchor xmlns:cdr="http://schemas.openxmlformats.org/drawingml/2006/chartDrawing">
    <cdr:from>
      <cdr:x>0.21809</cdr:x>
      <cdr:y>0</cdr:y>
    </cdr:from>
    <cdr:to>
      <cdr:x>0.36241</cdr:x>
      <cdr:y>0.07216</cdr:y>
    </cdr:to>
    <cdr:sp macro="" textlink="">
      <cdr:nvSpPr>
        <cdr:cNvPr id="2" name="TextBox 1"/>
        <cdr:cNvSpPr txBox="1"/>
      </cdr:nvSpPr>
      <cdr:spPr>
        <a:xfrm xmlns:a="http://schemas.openxmlformats.org/drawingml/2006/main">
          <a:off x="431807" y="0"/>
          <a:ext cx="285744" cy="142872"/>
        </a:xfrm>
        <a:prstGeom xmlns:a="http://schemas.openxmlformats.org/drawingml/2006/main" prst="rect">
          <a:avLst/>
        </a:prstGeom>
      </cdr:spPr>
      <cdr:txBody>
        <a:bodyPr xmlns:a="http://schemas.openxmlformats.org/drawingml/2006/main" vertOverflow="clip" wrap="square" lIns="0" tIns="0" rIns="0" bIns="0" rtlCol="0"/>
        <a:lstStyle xmlns:a="http://schemas.openxmlformats.org/drawingml/2006/main"/>
        <a:p xmlns:a="http://schemas.openxmlformats.org/drawingml/2006/main">
          <a:r>
            <a:rPr lang="el-GR" sz="800">
              <a:solidFill>
                <a:srgbClr val="008000"/>
              </a:solidFill>
              <a:latin typeface="Arial" panose="020B0604020202020204" pitchFamily="34" charset="0"/>
              <a:cs typeface="Arial" panose="020B0604020202020204" pitchFamily="34" charset="0"/>
            </a:rPr>
            <a:t>α</a:t>
          </a:r>
          <a:r>
            <a:rPr lang="en-GB" sz="800">
              <a:solidFill>
                <a:srgbClr val="008000"/>
              </a:solidFill>
              <a:latin typeface="Arial" panose="020B0604020202020204" pitchFamily="34" charset="0"/>
              <a:cs typeface="Arial" panose="020B0604020202020204" pitchFamily="34" charset="0"/>
            </a:rPr>
            <a:t> = 0 </a:t>
          </a:r>
        </a:p>
      </cdr:txBody>
    </cdr:sp>
  </cdr:relSizeAnchor>
  <cdr:relSizeAnchor xmlns:cdr="http://schemas.openxmlformats.org/drawingml/2006/chartDrawing">
    <cdr:from>
      <cdr:x>0.45382</cdr:x>
      <cdr:y>0</cdr:y>
    </cdr:from>
    <cdr:to>
      <cdr:x>0.59814</cdr:x>
      <cdr:y>0.07216</cdr:y>
    </cdr:to>
    <cdr:sp macro="" textlink="">
      <cdr:nvSpPr>
        <cdr:cNvPr id="3" name="TextBox 1"/>
        <cdr:cNvSpPr txBox="1"/>
      </cdr:nvSpPr>
      <cdr:spPr>
        <a:xfrm xmlns:a="http://schemas.openxmlformats.org/drawingml/2006/main">
          <a:off x="898534" y="0"/>
          <a:ext cx="285743" cy="142871"/>
        </a:xfrm>
        <a:prstGeom xmlns:a="http://schemas.openxmlformats.org/drawingml/2006/main" prst="rect">
          <a:avLst/>
        </a:prstGeom>
      </cdr:spPr>
      <cdr:txBody>
        <a:bodyPr xmlns:a="http://schemas.openxmlformats.org/drawingml/2006/main" wrap="square" lIns="0" tIns="0" rIns="0" bIns="0"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GB" sz="800">
              <a:solidFill>
                <a:srgbClr val="FF0000"/>
              </a:solidFill>
              <a:latin typeface="Arial" panose="020B0604020202020204" pitchFamily="34" charset="0"/>
              <a:cs typeface="Arial" panose="020B0604020202020204" pitchFamily="34" charset="0"/>
            </a:rPr>
            <a:t>0.63</a:t>
          </a:r>
        </a:p>
      </cdr:txBody>
    </cdr:sp>
  </cdr:relSizeAnchor>
  <cdr:relSizeAnchor xmlns:cdr="http://schemas.openxmlformats.org/drawingml/2006/chartDrawing">
    <cdr:from>
      <cdr:x>0.57409</cdr:x>
      <cdr:y>0</cdr:y>
    </cdr:from>
    <cdr:to>
      <cdr:x>0.71841</cdr:x>
      <cdr:y>0.07216</cdr:y>
    </cdr:to>
    <cdr:sp macro="" textlink="">
      <cdr:nvSpPr>
        <cdr:cNvPr id="4" name="TextBox 1"/>
        <cdr:cNvSpPr txBox="1"/>
      </cdr:nvSpPr>
      <cdr:spPr>
        <a:xfrm xmlns:a="http://schemas.openxmlformats.org/drawingml/2006/main">
          <a:off x="1136654" y="0"/>
          <a:ext cx="285743" cy="142871"/>
        </a:xfrm>
        <a:prstGeom xmlns:a="http://schemas.openxmlformats.org/drawingml/2006/main" prst="rect">
          <a:avLst/>
        </a:prstGeom>
      </cdr:spPr>
      <cdr:txBody>
        <a:bodyPr xmlns:a="http://schemas.openxmlformats.org/drawingml/2006/main" wrap="square" lIns="0" tIns="0" rIns="0" bIns="0"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GB" sz="800">
              <a:solidFill>
                <a:srgbClr val="FF00FF"/>
              </a:solidFill>
              <a:latin typeface="Arial" panose="020B0604020202020204" pitchFamily="34" charset="0"/>
              <a:cs typeface="Arial" panose="020B0604020202020204" pitchFamily="34" charset="0"/>
            </a:rPr>
            <a:t>0.92</a:t>
          </a:r>
        </a:p>
      </cdr:txBody>
    </cdr:sp>
  </cdr:relSizeAnchor>
  <cdr:relSizeAnchor xmlns:cdr="http://schemas.openxmlformats.org/drawingml/2006/chartDrawing">
    <cdr:from>
      <cdr:x>0.70398</cdr:x>
      <cdr:y>0</cdr:y>
    </cdr:from>
    <cdr:to>
      <cdr:x>0.8483</cdr:x>
      <cdr:y>0.07216</cdr:y>
    </cdr:to>
    <cdr:sp macro="" textlink="">
      <cdr:nvSpPr>
        <cdr:cNvPr id="5" name="TextBox 1"/>
        <cdr:cNvSpPr txBox="1"/>
      </cdr:nvSpPr>
      <cdr:spPr>
        <a:xfrm xmlns:a="http://schemas.openxmlformats.org/drawingml/2006/main">
          <a:off x="1393827" y="0"/>
          <a:ext cx="285743" cy="142871"/>
        </a:xfrm>
        <a:prstGeom xmlns:a="http://schemas.openxmlformats.org/drawingml/2006/main" prst="rect">
          <a:avLst/>
        </a:prstGeom>
      </cdr:spPr>
      <cdr:txBody>
        <a:bodyPr xmlns:a="http://schemas.openxmlformats.org/drawingml/2006/main" wrap="square" lIns="0" tIns="0" rIns="0" bIns="0"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GB" sz="800">
              <a:solidFill>
                <a:srgbClr val="0000FF"/>
              </a:solidFill>
              <a:latin typeface="Arial" panose="020B0604020202020204" pitchFamily="34" charset="0"/>
              <a:cs typeface="Arial" panose="020B0604020202020204" pitchFamily="34" charset="0"/>
            </a:rPr>
            <a:t>1.0</a:t>
          </a:r>
        </a:p>
      </cdr:txBody>
    </cdr:sp>
  </cdr:relSizeAnchor>
</c:userShapes>
</file>

<file path=word/drawings/drawing39.xml><?xml version="1.0" encoding="utf-8"?>
<c:userShapes xmlns:c="http://schemas.openxmlformats.org/drawingml/2006/chart">
  <cdr:relSizeAnchor xmlns:cdr="http://schemas.openxmlformats.org/drawingml/2006/chartDrawing">
    <cdr:from>
      <cdr:x>0.26941</cdr:x>
      <cdr:y>0</cdr:y>
    </cdr:from>
    <cdr:to>
      <cdr:x>0.41373</cdr:x>
      <cdr:y>0.07216</cdr:y>
    </cdr:to>
    <cdr:sp macro="" textlink="">
      <cdr:nvSpPr>
        <cdr:cNvPr id="2" name="TextBox 1"/>
        <cdr:cNvSpPr txBox="1"/>
      </cdr:nvSpPr>
      <cdr:spPr>
        <a:xfrm xmlns:a="http://schemas.openxmlformats.org/drawingml/2006/main">
          <a:off x="533407" y="0"/>
          <a:ext cx="285744" cy="142872"/>
        </a:xfrm>
        <a:prstGeom xmlns:a="http://schemas.openxmlformats.org/drawingml/2006/main" prst="rect">
          <a:avLst/>
        </a:prstGeom>
      </cdr:spPr>
      <cdr:txBody>
        <a:bodyPr xmlns:a="http://schemas.openxmlformats.org/drawingml/2006/main" vertOverflow="clip" wrap="square" lIns="0" tIns="0" rIns="0" bIns="0" rtlCol="0"/>
        <a:lstStyle xmlns:a="http://schemas.openxmlformats.org/drawingml/2006/main"/>
        <a:p xmlns:a="http://schemas.openxmlformats.org/drawingml/2006/main">
          <a:r>
            <a:rPr lang="el-GR" sz="800">
              <a:solidFill>
                <a:srgbClr val="008000"/>
              </a:solidFill>
              <a:latin typeface="Arial" panose="020B0604020202020204" pitchFamily="34" charset="0"/>
              <a:cs typeface="Arial" panose="020B0604020202020204" pitchFamily="34" charset="0"/>
            </a:rPr>
            <a:t>α</a:t>
          </a:r>
          <a:r>
            <a:rPr lang="en-GB" sz="800">
              <a:solidFill>
                <a:srgbClr val="008000"/>
              </a:solidFill>
              <a:latin typeface="Arial" panose="020B0604020202020204" pitchFamily="34" charset="0"/>
              <a:cs typeface="Arial" panose="020B0604020202020204" pitchFamily="34" charset="0"/>
            </a:rPr>
            <a:t> = 0 </a:t>
          </a:r>
        </a:p>
      </cdr:txBody>
    </cdr:sp>
  </cdr:relSizeAnchor>
  <cdr:relSizeAnchor xmlns:cdr="http://schemas.openxmlformats.org/drawingml/2006/chartDrawing">
    <cdr:from>
      <cdr:x>0.48108</cdr:x>
      <cdr:y>0</cdr:y>
    </cdr:from>
    <cdr:to>
      <cdr:x>0.6254</cdr:x>
      <cdr:y>0.07216</cdr:y>
    </cdr:to>
    <cdr:sp macro="" textlink="">
      <cdr:nvSpPr>
        <cdr:cNvPr id="3" name="TextBox 1"/>
        <cdr:cNvSpPr txBox="1"/>
      </cdr:nvSpPr>
      <cdr:spPr>
        <a:xfrm xmlns:a="http://schemas.openxmlformats.org/drawingml/2006/main">
          <a:off x="952500" y="0"/>
          <a:ext cx="285743" cy="142871"/>
        </a:xfrm>
        <a:prstGeom xmlns:a="http://schemas.openxmlformats.org/drawingml/2006/main" prst="rect">
          <a:avLst/>
        </a:prstGeom>
      </cdr:spPr>
      <cdr:txBody>
        <a:bodyPr xmlns:a="http://schemas.openxmlformats.org/drawingml/2006/main" wrap="square" lIns="0" tIns="0" rIns="0" bIns="0"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GB" sz="800">
              <a:solidFill>
                <a:srgbClr val="FF0000"/>
              </a:solidFill>
              <a:latin typeface="Arial" panose="020B0604020202020204" pitchFamily="34" charset="0"/>
              <a:cs typeface="Arial" panose="020B0604020202020204" pitchFamily="34" charset="0"/>
            </a:rPr>
            <a:t>0.63</a:t>
          </a:r>
        </a:p>
      </cdr:txBody>
    </cdr:sp>
  </cdr:relSizeAnchor>
  <cdr:relSizeAnchor xmlns:cdr="http://schemas.openxmlformats.org/drawingml/2006/chartDrawing">
    <cdr:from>
      <cdr:x>0.61257</cdr:x>
      <cdr:y>0</cdr:y>
    </cdr:from>
    <cdr:to>
      <cdr:x>0.75689</cdr:x>
      <cdr:y>0.07216</cdr:y>
    </cdr:to>
    <cdr:sp macro="" textlink="">
      <cdr:nvSpPr>
        <cdr:cNvPr id="4" name="TextBox 1"/>
        <cdr:cNvSpPr txBox="1"/>
      </cdr:nvSpPr>
      <cdr:spPr>
        <a:xfrm xmlns:a="http://schemas.openxmlformats.org/drawingml/2006/main">
          <a:off x="1212854" y="0"/>
          <a:ext cx="285743" cy="142871"/>
        </a:xfrm>
        <a:prstGeom xmlns:a="http://schemas.openxmlformats.org/drawingml/2006/main" prst="rect">
          <a:avLst/>
        </a:prstGeom>
      </cdr:spPr>
      <cdr:txBody>
        <a:bodyPr xmlns:a="http://schemas.openxmlformats.org/drawingml/2006/main" wrap="square" lIns="0" tIns="0" rIns="0" bIns="0"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GB" sz="800">
              <a:solidFill>
                <a:srgbClr val="FF00FF"/>
              </a:solidFill>
              <a:latin typeface="Arial" panose="020B0604020202020204" pitchFamily="34" charset="0"/>
              <a:cs typeface="Arial" panose="020B0604020202020204" pitchFamily="34" charset="0"/>
            </a:rPr>
            <a:t>0.92</a:t>
          </a:r>
        </a:p>
      </cdr:txBody>
    </cdr:sp>
  </cdr:relSizeAnchor>
  <cdr:relSizeAnchor xmlns:cdr="http://schemas.openxmlformats.org/drawingml/2006/chartDrawing">
    <cdr:from>
      <cdr:x>0.72001</cdr:x>
      <cdr:y>0</cdr:y>
    </cdr:from>
    <cdr:to>
      <cdr:x>0.86433</cdr:x>
      <cdr:y>0.07216</cdr:y>
    </cdr:to>
    <cdr:sp macro="" textlink="">
      <cdr:nvSpPr>
        <cdr:cNvPr id="5" name="TextBox 1"/>
        <cdr:cNvSpPr txBox="1"/>
      </cdr:nvSpPr>
      <cdr:spPr>
        <a:xfrm xmlns:a="http://schemas.openxmlformats.org/drawingml/2006/main">
          <a:off x="1425577" y="0"/>
          <a:ext cx="285743" cy="142871"/>
        </a:xfrm>
        <a:prstGeom xmlns:a="http://schemas.openxmlformats.org/drawingml/2006/main" prst="rect">
          <a:avLst/>
        </a:prstGeom>
      </cdr:spPr>
      <cdr:txBody>
        <a:bodyPr xmlns:a="http://schemas.openxmlformats.org/drawingml/2006/main" wrap="square" lIns="0" tIns="0" rIns="0" bIns="0"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GB" sz="800">
              <a:solidFill>
                <a:srgbClr val="0000FF"/>
              </a:solidFill>
              <a:latin typeface="Arial" panose="020B0604020202020204" pitchFamily="34" charset="0"/>
              <a:cs typeface="Arial" panose="020B0604020202020204" pitchFamily="34" charset="0"/>
            </a:rPr>
            <a:t>1.0</a:t>
          </a:r>
        </a:p>
      </cdr:txBody>
    </cdr:sp>
  </cdr:relSizeAnchor>
</c:userShapes>
</file>

<file path=word/drawings/drawing4.xml><?xml version="1.0" encoding="utf-8"?>
<c:userShapes xmlns:c="http://schemas.openxmlformats.org/drawingml/2006/chart">
  <cdr:relSizeAnchor xmlns:cdr="http://schemas.openxmlformats.org/drawingml/2006/chartDrawing">
    <cdr:from>
      <cdr:x>0.63433</cdr:x>
      <cdr:y>0.46216</cdr:y>
    </cdr:from>
    <cdr:to>
      <cdr:x>0.89315</cdr:x>
      <cdr:y>0.58325</cdr:y>
    </cdr:to>
    <cdr:sp macro="" textlink="">
      <cdr:nvSpPr>
        <cdr:cNvPr id="2" name="TextBox 1"/>
        <cdr:cNvSpPr txBox="1"/>
      </cdr:nvSpPr>
      <cdr:spPr>
        <a:xfrm xmlns:a="http://schemas.openxmlformats.org/drawingml/2006/main">
          <a:off x="1317625" y="727075"/>
          <a:ext cx="537630" cy="190500"/>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l-GR" sz="800">
              <a:solidFill>
                <a:srgbClr val="0000FF"/>
              </a:solidFill>
              <a:latin typeface="Arial" panose="020B0604020202020204" pitchFamily="34" charset="0"/>
              <a:cs typeface="Arial" panose="020B0604020202020204" pitchFamily="34" charset="0"/>
            </a:rPr>
            <a:t>ϕ</a:t>
          </a:r>
          <a:r>
            <a:rPr lang="en-GB" sz="800">
              <a:solidFill>
                <a:srgbClr val="0000FF"/>
              </a:solidFill>
              <a:latin typeface="Arial" panose="020B0604020202020204" pitchFamily="34" charset="0"/>
              <a:cs typeface="Arial" panose="020B0604020202020204" pitchFamily="34" charset="0"/>
            </a:rPr>
            <a:t> = 1.25</a:t>
          </a:r>
        </a:p>
      </cdr:txBody>
    </cdr:sp>
  </cdr:relSizeAnchor>
  <cdr:relSizeAnchor xmlns:cdr="http://schemas.openxmlformats.org/drawingml/2006/chartDrawing">
    <cdr:from>
      <cdr:x>0.36378</cdr:x>
      <cdr:y>0.23209</cdr:y>
    </cdr:from>
    <cdr:to>
      <cdr:x>0.62261</cdr:x>
      <cdr:y>0.35318</cdr:y>
    </cdr:to>
    <cdr:sp macro="" textlink="">
      <cdr:nvSpPr>
        <cdr:cNvPr id="3" name="TextBox 1"/>
        <cdr:cNvSpPr txBox="1"/>
      </cdr:nvSpPr>
      <cdr:spPr>
        <a:xfrm xmlns:a="http://schemas.openxmlformats.org/drawingml/2006/main">
          <a:off x="755650" y="365125"/>
          <a:ext cx="537630" cy="190500"/>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l-GR" sz="800">
              <a:solidFill>
                <a:srgbClr val="FF0000"/>
              </a:solidFill>
              <a:latin typeface="Arial" panose="020B0604020202020204" pitchFamily="34" charset="0"/>
              <a:cs typeface="Arial" panose="020B0604020202020204" pitchFamily="34" charset="0"/>
            </a:rPr>
            <a:t>ϕ</a:t>
          </a:r>
          <a:r>
            <a:rPr lang="en-GB" sz="800">
              <a:solidFill>
                <a:srgbClr val="FF0000"/>
              </a:solidFill>
              <a:latin typeface="Arial" panose="020B0604020202020204" pitchFamily="34" charset="0"/>
              <a:cs typeface="Arial" panose="020B0604020202020204" pitchFamily="34" charset="0"/>
            </a:rPr>
            <a:t> = 0.72</a:t>
          </a:r>
        </a:p>
      </cdr:txBody>
    </cdr:sp>
  </cdr:relSizeAnchor>
</c:userShapes>
</file>

<file path=word/drawings/drawing40.xml><?xml version="1.0" encoding="utf-8"?>
<c:userShapes xmlns:c="http://schemas.openxmlformats.org/drawingml/2006/chart">
  <cdr:relSizeAnchor xmlns:cdr="http://schemas.openxmlformats.org/drawingml/2006/chartDrawing">
    <cdr:from>
      <cdr:x>0.28865</cdr:x>
      <cdr:y>0</cdr:y>
    </cdr:from>
    <cdr:to>
      <cdr:x>0.43297</cdr:x>
      <cdr:y>0.07216</cdr:y>
    </cdr:to>
    <cdr:sp macro="" textlink="">
      <cdr:nvSpPr>
        <cdr:cNvPr id="2" name="TextBox 1"/>
        <cdr:cNvSpPr txBox="1"/>
      </cdr:nvSpPr>
      <cdr:spPr>
        <a:xfrm xmlns:a="http://schemas.openxmlformats.org/drawingml/2006/main">
          <a:off x="571507" y="0"/>
          <a:ext cx="285744" cy="142872"/>
        </a:xfrm>
        <a:prstGeom xmlns:a="http://schemas.openxmlformats.org/drawingml/2006/main" prst="rect">
          <a:avLst/>
        </a:prstGeom>
      </cdr:spPr>
      <cdr:txBody>
        <a:bodyPr xmlns:a="http://schemas.openxmlformats.org/drawingml/2006/main" vertOverflow="clip" wrap="square" lIns="0" tIns="0" rIns="0" bIns="0" rtlCol="0"/>
        <a:lstStyle xmlns:a="http://schemas.openxmlformats.org/drawingml/2006/main"/>
        <a:p xmlns:a="http://schemas.openxmlformats.org/drawingml/2006/main">
          <a:r>
            <a:rPr lang="el-GR" sz="800">
              <a:solidFill>
                <a:srgbClr val="008000"/>
              </a:solidFill>
              <a:latin typeface="Arial" panose="020B0604020202020204" pitchFamily="34" charset="0"/>
              <a:cs typeface="Arial" panose="020B0604020202020204" pitchFamily="34" charset="0"/>
            </a:rPr>
            <a:t>α</a:t>
          </a:r>
          <a:r>
            <a:rPr lang="en-GB" sz="800">
              <a:solidFill>
                <a:srgbClr val="008000"/>
              </a:solidFill>
              <a:latin typeface="Arial" panose="020B0604020202020204" pitchFamily="34" charset="0"/>
              <a:cs typeface="Arial" panose="020B0604020202020204" pitchFamily="34" charset="0"/>
            </a:rPr>
            <a:t> = 0 </a:t>
          </a:r>
        </a:p>
      </cdr:txBody>
    </cdr:sp>
  </cdr:relSizeAnchor>
  <cdr:relSizeAnchor xmlns:cdr="http://schemas.openxmlformats.org/drawingml/2006/chartDrawing">
    <cdr:from>
      <cdr:x>0.48108</cdr:x>
      <cdr:y>0</cdr:y>
    </cdr:from>
    <cdr:to>
      <cdr:x>0.6254</cdr:x>
      <cdr:y>0.07216</cdr:y>
    </cdr:to>
    <cdr:sp macro="" textlink="">
      <cdr:nvSpPr>
        <cdr:cNvPr id="3" name="TextBox 1"/>
        <cdr:cNvSpPr txBox="1"/>
      </cdr:nvSpPr>
      <cdr:spPr>
        <a:xfrm xmlns:a="http://schemas.openxmlformats.org/drawingml/2006/main">
          <a:off x="952500" y="0"/>
          <a:ext cx="285743" cy="142871"/>
        </a:xfrm>
        <a:prstGeom xmlns:a="http://schemas.openxmlformats.org/drawingml/2006/main" prst="rect">
          <a:avLst/>
        </a:prstGeom>
      </cdr:spPr>
      <cdr:txBody>
        <a:bodyPr xmlns:a="http://schemas.openxmlformats.org/drawingml/2006/main" wrap="square" lIns="0" tIns="0" rIns="0" bIns="0"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GB" sz="800">
              <a:solidFill>
                <a:srgbClr val="FF0000"/>
              </a:solidFill>
              <a:latin typeface="Arial" panose="020B0604020202020204" pitchFamily="34" charset="0"/>
              <a:cs typeface="Arial" panose="020B0604020202020204" pitchFamily="34" charset="0"/>
            </a:rPr>
            <a:t>0.63</a:t>
          </a:r>
        </a:p>
      </cdr:txBody>
    </cdr:sp>
  </cdr:relSizeAnchor>
  <cdr:relSizeAnchor xmlns:cdr="http://schemas.openxmlformats.org/drawingml/2006/chartDrawing">
    <cdr:from>
      <cdr:x>0.60295</cdr:x>
      <cdr:y>0</cdr:y>
    </cdr:from>
    <cdr:to>
      <cdr:x>0.74727</cdr:x>
      <cdr:y>0.07216</cdr:y>
    </cdr:to>
    <cdr:sp macro="" textlink="">
      <cdr:nvSpPr>
        <cdr:cNvPr id="4" name="TextBox 1"/>
        <cdr:cNvSpPr txBox="1"/>
      </cdr:nvSpPr>
      <cdr:spPr>
        <a:xfrm xmlns:a="http://schemas.openxmlformats.org/drawingml/2006/main">
          <a:off x="1193804" y="0"/>
          <a:ext cx="285743" cy="142871"/>
        </a:xfrm>
        <a:prstGeom xmlns:a="http://schemas.openxmlformats.org/drawingml/2006/main" prst="rect">
          <a:avLst/>
        </a:prstGeom>
      </cdr:spPr>
      <cdr:txBody>
        <a:bodyPr xmlns:a="http://schemas.openxmlformats.org/drawingml/2006/main" wrap="square" lIns="0" tIns="0" rIns="0" bIns="0"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GB" sz="800">
              <a:solidFill>
                <a:srgbClr val="FF00FF"/>
              </a:solidFill>
              <a:latin typeface="Arial" panose="020B0604020202020204" pitchFamily="34" charset="0"/>
              <a:cs typeface="Arial" panose="020B0604020202020204" pitchFamily="34" charset="0"/>
            </a:rPr>
            <a:t>0.92</a:t>
          </a:r>
        </a:p>
      </cdr:txBody>
    </cdr:sp>
  </cdr:relSizeAnchor>
  <cdr:relSizeAnchor xmlns:cdr="http://schemas.openxmlformats.org/drawingml/2006/chartDrawing">
    <cdr:from>
      <cdr:x>0.7136</cdr:x>
      <cdr:y>0</cdr:y>
    </cdr:from>
    <cdr:to>
      <cdr:x>0.85792</cdr:x>
      <cdr:y>0.07216</cdr:y>
    </cdr:to>
    <cdr:sp macro="" textlink="">
      <cdr:nvSpPr>
        <cdr:cNvPr id="5" name="TextBox 1"/>
        <cdr:cNvSpPr txBox="1"/>
      </cdr:nvSpPr>
      <cdr:spPr>
        <a:xfrm xmlns:a="http://schemas.openxmlformats.org/drawingml/2006/main">
          <a:off x="1412877" y="0"/>
          <a:ext cx="285743" cy="142871"/>
        </a:xfrm>
        <a:prstGeom xmlns:a="http://schemas.openxmlformats.org/drawingml/2006/main" prst="rect">
          <a:avLst/>
        </a:prstGeom>
      </cdr:spPr>
      <cdr:txBody>
        <a:bodyPr xmlns:a="http://schemas.openxmlformats.org/drawingml/2006/main" wrap="square" lIns="0" tIns="0" rIns="0" bIns="0"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GB" sz="800">
              <a:solidFill>
                <a:srgbClr val="0000FF"/>
              </a:solidFill>
              <a:latin typeface="Arial" panose="020B0604020202020204" pitchFamily="34" charset="0"/>
              <a:cs typeface="Arial" panose="020B0604020202020204" pitchFamily="34" charset="0"/>
            </a:rPr>
            <a:t>1.0</a:t>
          </a:r>
        </a:p>
      </cdr:txBody>
    </cdr:sp>
  </cdr:relSizeAnchor>
</c:userShapes>
</file>

<file path=word/drawings/drawing5.xml><?xml version="1.0" encoding="utf-8"?>
<c:userShapes xmlns:c="http://schemas.openxmlformats.org/drawingml/2006/chart">
  <cdr:relSizeAnchor xmlns:cdr="http://schemas.openxmlformats.org/drawingml/2006/chartDrawing">
    <cdr:from>
      <cdr:x>0.34904</cdr:x>
      <cdr:y>0.14127</cdr:y>
    </cdr:from>
    <cdr:to>
      <cdr:x>0.62771</cdr:x>
      <cdr:y>0.2604</cdr:y>
    </cdr:to>
    <cdr:sp macro="" textlink="">
      <cdr:nvSpPr>
        <cdr:cNvPr id="2" name="TextBox 1"/>
        <cdr:cNvSpPr txBox="1"/>
      </cdr:nvSpPr>
      <cdr:spPr>
        <a:xfrm xmlns:a="http://schemas.openxmlformats.org/drawingml/2006/main">
          <a:off x="850653" y="222203"/>
          <a:ext cx="679158" cy="187372"/>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l-GR" sz="800">
              <a:solidFill>
                <a:srgbClr val="FF0000"/>
              </a:solidFill>
              <a:latin typeface="Arial" panose="020B0604020202020204" pitchFamily="34" charset="0"/>
              <a:cs typeface="Arial" panose="020B0604020202020204" pitchFamily="34" charset="0"/>
            </a:rPr>
            <a:t>ϕ</a:t>
          </a:r>
          <a:r>
            <a:rPr lang="en-GB" sz="800">
              <a:solidFill>
                <a:srgbClr val="FF0000"/>
              </a:solidFill>
              <a:latin typeface="Arial" panose="020B0604020202020204" pitchFamily="34" charset="0"/>
              <a:cs typeface="Arial" panose="020B0604020202020204" pitchFamily="34" charset="0"/>
            </a:rPr>
            <a:t> = 0.67</a:t>
          </a:r>
        </a:p>
      </cdr:txBody>
    </cdr:sp>
  </cdr:relSizeAnchor>
  <cdr:relSizeAnchor xmlns:cdr="http://schemas.openxmlformats.org/drawingml/2006/chartDrawing">
    <cdr:from>
      <cdr:x>0.68018</cdr:x>
      <cdr:y>0.35318</cdr:y>
    </cdr:from>
    <cdr:to>
      <cdr:x>0.99511</cdr:x>
      <cdr:y>0.48446</cdr:y>
    </cdr:to>
    <cdr:sp macro="" textlink="">
      <cdr:nvSpPr>
        <cdr:cNvPr id="3" name="TextBox 1"/>
        <cdr:cNvSpPr txBox="1"/>
      </cdr:nvSpPr>
      <cdr:spPr>
        <a:xfrm xmlns:a="http://schemas.openxmlformats.org/drawingml/2006/main">
          <a:off x="1412792" y="555514"/>
          <a:ext cx="654133" cy="206485"/>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l-GR" sz="800">
              <a:solidFill>
                <a:srgbClr val="0000FF"/>
              </a:solidFill>
              <a:latin typeface="Arial" panose="020B0604020202020204" pitchFamily="34" charset="0"/>
              <a:cs typeface="Arial" panose="020B0604020202020204" pitchFamily="34" charset="0"/>
            </a:rPr>
            <a:t>ϕ</a:t>
          </a:r>
          <a:r>
            <a:rPr lang="en-GB" sz="800">
              <a:solidFill>
                <a:srgbClr val="0000FF"/>
              </a:solidFill>
              <a:latin typeface="Arial" panose="020B0604020202020204" pitchFamily="34" charset="0"/>
              <a:cs typeface="Arial" panose="020B0604020202020204" pitchFamily="34" charset="0"/>
            </a:rPr>
            <a:t> = 1.25</a:t>
          </a:r>
        </a:p>
      </cdr:txBody>
    </cdr:sp>
  </cdr:relSizeAnchor>
</c:userShapes>
</file>

<file path=word/drawings/drawing6.xml><?xml version="1.0" encoding="utf-8"?>
<c:userShapes xmlns:c="http://schemas.openxmlformats.org/drawingml/2006/chart">
  <cdr:relSizeAnchor xmlns:cdr="http://schemas.openxmlformats.org/drawingml/2006/chartDrawing">
    <cdr:from>
      <cdr:x>0.59639</cdr:x>
      <cdr:y>0.34005</cdr:y>
    </cdr:from>
    <cdr:to>
      <cdr:x>0.87718</cdr:x>
      <cdr:y>0.45631</cdr:y>
    </cdr:to>
    <cdr:sp macro="" textlink="">
      <cdr:nvSpPr>
        <cdr:cNvPr id="2" name="TextBox 1"/>
        <cdr:cNvSpPr txBox="1"/>
      </cdr:nvSpPr>
      <cdr:spPr>
        <a:xfrm xmlns:a="http://schemas.openxmlformats.org/drawingml/2006/main">
          <a:off x="1238746" y="534858"/>
          <a:ext cx="583225" cy="182865"/>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l-GR" sz="800">
              <a:solidFill>
                <a:srgbClr val="0000FF"/>
              </a:solidFill>
              <a:latin typeface="Arial" panose="020B0604020202020204" pitchFamily="34" charset="0"/>
              <a:cs typeface="Arial" panose="020B0604020202020204" pitchFamily="34" charset="0"/>
            </a:rPr>
            <a:t>ϕ</a:t>
          </a:r>
          <a:r>
            <a:rPr lang="en-GB" sz="800">
              <a:solidFill>
                <a:srgbClr val="0000FF"/>
              </a:solidFill>
              <a:latin typeface="Arial" panose="020B0604020202020204" pitchFamily="34" charset="0"/>
              <a:cs typeface="Arial" panose="020B0604020202020204" pitchFamily="34" charset="0"/>
            </a:rPr>
            <a:t> = 1.25</a:t>
          </a:r>
        </a:p>
      </cdr:txBody>
    </cdr:sp>
  </cdr:relSizeAnchor>
  <cdr:relSizeAnchor xmlns:cdr="http://schemas.openxmlformats.org/drawingml/2006/chartDrawing">
    <cdr:from>
      <cdr:x>0.27773</cdr:x>
      <cdr:y>0.16712</cdr:y>
    </cdr:from>
    <cdr:to>
      <cdr:x>0.55853</cdr:x>
      <cdr:y>0.28338</cdr:y>
    </cdr:to>
    <cdr:sp macro="" textlink="">
      <cdr:nvSpPr>
        <cdr:cNvPr id="3" name="TextBox 1"/>
        <cdr:cNvSpPr txBox="1"/>
      </cdr:nvSpPr>
      <cdr:spPr>
        <a:xfrm xmlns:a="http://schemas.openxmlformats.org/drawingml/2006/main">
          <a:off x="676874" y="262864"/>
          <a:ext cx="684347" cy="182865"/>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l-GR" sz="800">
              <a:solidFill>
                <a:srgbClr val="FF0000"/>
              </a:solidFill>
              <a:latin typeface="Arial" panose="020B0604020202020204" pitchFamily="34" charset="0"/>
              <a:cs typeface="Arial" panose="020B0604020202020204" pitchFamily="34" charset="0"/>
            </a:rPr>
            <a:t>ϕ</a:t>
          </a:r>
          <a:r>
            <a:rPr lang="en-GB" sz="800">
              <a:solidFill>
                <a:srgbClr val="FF0000"/>
              </a:solidFill>
              <a:latin typeface="Arial" panose="020B0604020202020204" pitchFamily="34" charset="0"/>
              <a:cs typeface="Arial" panose="020B0604020202020204" pitchFamily="34" charset="0"/>
            </a:rPr>
            <a:t> = 0.67</a:t>
          </a:r>
        </a:p>
      </cdr:txBody>
    </cdr:sp>
  </cdr:relSizeAnchor>
</c:userShapes>
</file>

<file path=word/drawings/drawing7.xml><?xml version="1.0" encoding="utf-8"?>
<c:userShapes xmlns:c="http://schemas.openxmlformats.org/drawingml/2006/chart">
  <cdr:relSizeAnchor xmlns:cdr="http://schemas.openxmlformats.org/drawingml/2006/chartDrawing">
    <cdr:from>
      <cdr:x>0.60223</cdr:x>
      <cdr:y>0.3108</cdr:y>
    </cdr:from>
    <cdr:to>
      <cdr:x>0.89881</cdr:x>
      <cdr:y>0.44812</cdr:y>
    </cdr:to>
    <cdr:sp macro="" textlink="">
      <cdr:nvSpPr>
        <cdr:cNvPr id="2" name="TextBox 1"/>
        <cdr:cNvSpPr txBox="1"/>
      </cdr:nvSpPr>
      <cdr:spPr>
        <a:xfrm xmlns:a="http://schemas.openxmlformats.org/drawingml/2006/main">
          <a:off x="1250874" y="488854"/>
          <a:ext cx="616026" cy="215996"/>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l-GR" sz="800">
              <a:solidFill>
                <a:srgbClr val="0000FF"/>
              </a:solidFill>
              <a:latin typeface="Arial" panose="020B0604020202020204" pitchFamily="34" charset="0"/>
              <a:cs typeface="Arial" panose="020B0604020202020204" pitchFamily="34" charset="0"/>
            </a:rPr>
            <a:t>ϕ</a:t>
          </a:r>
          <a:r>
            <a:rPr lang="en-GB" sz="800">
              <a:solidFill>
                <a:srgbClr val="0000FF"/>
              </a:solidFill>
              <a:latin typeface="Arial" panose="020B0604020202020204" pitchFamily="34" charset="0"/>
              <a:cs typeface="Arial" panose="020B0604020202020204" pitchFamily="34" charset="0"/>
            </a:rPr>
            <a:t> = 1.25</a:t>
          </a:r>
        </a:p>
      </cdr:txBody>
    </cdr:sp>
  </cdr:relSizeAnchor>
  <cdr:relSizeAnchor xmlns:cdr="http://schemas.openxmlformats.org/drawingml/2006/chartDrawing">
    <cdr:from>
      <cdr:x>0.24304</cdr:x>
      <cdr:y>0.19576</cdr:y>
    </cdr:from>
    <cdr:to>
      <cdr:x>0.53546</cdr:x>
      <cdr:y>0.3149</cdr:y>
    </cdr:to>
    <cdr:sp macro="" textlink="">
      <cdr:nvSpPr>
        <cdr:cNvPr id="3" name="TextBox 1"/>
        <cdr:cNvSpPr txBox="1"/>
      </cdr:nvSpPr>
      <cdr:spPr>
        <a:xfrm xmlns:a="http://schemas.openxmlformats.org/drawingml/2006/main">
          <a:off x="504825" y="307910"/>
          <a:ext cx="607371" cy="187390"/>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l-GR" sz="800">
              <a:solidFill>
                <a:srgbClr val="FF0000"/>
              </a:solidFill>
              <a:latin typeface="Arial" panose="020B0604020202020204" pitchFamily="34" charset="0"/>
              <a:cs typeface="Arial" panose="020B0604020202020204" pitchFamily="34" charset="0"/>
            </a:rPr>
            <a:t>ϕ</a:t>
          </a:r>
          <a:r>
            <a:rPr lang="en-GB" sz="800">
              <a:solidFill>
                <a:srgbClr val="FF0000"/>
              </a:solidFill>
              <a:latin typeface="Arial" panose="020B0604020202020204" pitchFamily="34" charset="0"/>
              <a:cs typeface="Arial" panose="020B0604020202020204" pitchFamily="34" charset="0"/>
            </a:rPr>
            <a:t> = 0.67</a:t>
          </a:r>
        </a:p>
      </cdr:txBody>
    </cdr:sp>
  </cdr:relSizeAnchor>
</c:userShapes>
</file>

<file path=word/drawings/drawing8.xml><?xml version="1.0" encoding="utf-8"?>
<c:userShapes xmlns:c="http://schemas.openxmlformats.org/drawingml/2006/chart">
  <cdr:relSizeAnchor xmlns:cdr="http://schemas.openxmlformats.org/drawingml/2006/chartDrawing">
    <cdr:from>
      <cdr:x>0.69208</cdr:x>
      <cdr:y>0.39451</cdr:y>
    </cdr:from>
    <cdr:to>
      <cdr:x>0.98206</cdr:x>
      <cdr:y>0.52532</cdr:y>
    </cdr:to>
    <cdr:sp macro="" textlink="">
      <cdr:nvSpPr>
        <cdr:cNvPr id="2" name="TextBox 1"/>
        <cdr:cNvSpPr txBox="1"/>
      </cdr:nvSpPr>
      <cdr:spPr>
        <a:xfrm xmlns:a="http://schemas.openxmlformats.org/drawingml/2006/main">
          <a:off x="1470025" y="593725"/>
          <a:ext cx="615950" cy="196850"/>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l-GR" sz="800">
              <a:solidFill>
                <a:srgbClr val="0000FF"/>
              </a:solidFill>
              <a:latin typeface="Arial" panose="020B0604020202020204" pitchFamily="34" charset="0"/>
              <a:cs typeface="Arial" panose="020B0604020202020204" pitchFamily="34" charset="0"/>
            </a:rPr>
            <a:t>ϕ</a:t>
          </a:r>
          <a:r>
            <a:rPr lang="en-GB" sz="800">
              <a:solidFill>
                <a:srgbClr val="0000FF"/>
              </a:solidFill>
              <a:latin typeface="Arial" panose="020B0604020202020204" pitchFamily="34" charset="0"/>
              <a:cs typeface="Arial" panose="020B0604020202020204" pitchFamily="34" charset="0"/>
            </a:rPr>
            <a:t> = 1.25</a:t>
          </a:r>
        </a:p>
      </cdr:txBody>
    </cdr:sp>
  </cdr:relSizeAnchor>
  <cdr:relSizeAnchor xmlns:cdr="http://schemas.openxmlformats.org/drawingml/2006/chartDrawing">
    <cdr:from>
      <cdr:x>0.39163</cdr:x>
      <cdr:y>0.19198</cdr:y>
    </cdr:from>
    <cdr:to>
      <cdr:x>0.64472</cdr:x>
      <cdr:y>0.31854</cdr:y>
    </cdr:to>
    <cdr:sp macro="" textlink="">
      <cdr:nvSpPr>
        <cdr:cNvPr id="3" name="TextBox 1"/>
        <cdr:cNvSpPr txBox="1"/>
      </cdr:nvSpPr>
      <cdr:spPr>
        <a:xfrm xmlns:a="http://schemas.openxmlformats.org/drawingml/2006/main">
          <a:off x="831850" y="288925"/>
          <a:ext cx="537580" cy="190467"/>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l-GR" sz="800">
              <a:solidFill>
                <a:srgbClr val="FF0000"/>
              </a:solidFill>
              <a:latin typeface="Arial" panose="020B0604020202020204" pitchFamily="34" charset="0"/>
              <a:cs typeface="Arial" panose="020B0604020202020204" pitchFamily="34" charset="0"/>
            </a:rPr>
            <a:t>ϕ</a:t>
          </a:r>
          <a:r>
            <a:rPr lang="en-GB" sz="800">
              <a:solidFill>
                <a:srgbClr val="FF0000"/>
              </a:solidFill>
              <a:latin typeface="Arial" panose="020B0604020202020204" pitchFamily="34" charset="0"/>
              <a:cs typeface="Arial" panose="020B0604020202020204" pitchFamily="34" charset="0"/>
            </a:rPr>
            <a:t> = 0.67</a:t>
          </a:r>
        </a:p>
      </cdr:txBody>
    </cdr:sp>
  </cdr:relSizeAnchor>
</c:userShapes>
</file>

<file path=word/drawings/drawing9.xml><?xml version="1.0" encoding="utf-8"?>
<c:userShapes xmlns:c="http://schemas.openxmlformats.org/drawingml/2006/chart">
  <cdr:relSizeAnchor xmlns:cdr="http://schemas.openxmlformats.org/drawingml/2006/chartDrawing">
    <cdr:from>
      <cdr:x>0.16357</cdr:x>
      <cdr:y>0.01443</cdr:y>
    </cdr:from>
    <cdr:to>
      <cdr:x>0.30789</cdr:x>
      <cdr:y>0.08659</cdr:y>
    </cdr:to>
    <cdr:sp macro="" textlink="">
      <cdr:nvSpPr>
        <cdr:cNvPr id="2" name="TextBox 1"/>
        <cdr:cNvSpPr txBox="1"/>
      </cdr:nvSpPr>
      <cdr:spPr>
        <a:xfrm xmlns:a="http://schemas.openxmlformats.org/drawingml/2006/main">
          <a:off x="323851" y="28575"/>
          <a:ext cx="285750" cy="142875"/>
        </a:xfrm>
        <a:prstGeom xmlns:a="http://schemas.openxmlformats.org/drawingml/2006/main" prst="rect">
          <a:avLst/>
        </a:prstGeom>
      </cdr:spPr>
      <cdr:txBody>
        <a:bodyPr xmlns:a="http://schemas.openxmlformats.org/drawingml/2006/main" vertOverflow="clip" wrap="square" lIns="0" tIns="0" rIns="0" bIns="0" rtlCol="0"/>
        <a:lstStyle xmlns:a="http://schemas.openxmlformats.org/drawingml/2006/main"/>
        <a:p xmlns:a="http://schemas.openxmlformats.org/drawingml/2006/main">
          <a:r>
            <a:rPr lang="el-GR" sz="800">
              <a:solidFill>
                <a:srgbClr val="008000"/>
              </a:solidFill>
              <a:latin typeface="Arial" panose="020B0604020202020204" pitchFamily="34" charset="0"/>
              <a:cs typeface="Arial" panose="020B0604020202020204" pitchFamily="34" charset="0"/>
            </a:rPr>
            <a:t>α</a:t>
          </a:r>
          <a:r>
            <a:rPr lang="en-GB" sz="800">
              <a:solidFill>
                <a:srgbClr val="008000"/>
              </a:solidFill>
              <a:latin typeface="Arial" panose="020B0604020202020204" pitchFamily="34" charset="0"/>
              <a:cs typeface="Arial" panose="020B0604020202020204" pitchFamily="34" charset="0"/>
            </a:rPr>
            <a:t> = 0 </a:t>
          </a:r>
        </a:p>
      </cdr:txBody>
    </cdr:sp>
  </cdr:relSizeAnchor>
  <cdr:relSizeAnchor xmlns:cdr="http://schemas.openxmlformats.org/drawingml/2006/chartDrawing">
    <cdr:from>
      <cdr:x>0.42495</cdr:x>
      <cdr:y>0.02085</cdr:y>
    </cdr:from>
    <cdr:to>
      <cdr:x>0.56928</cdr:x>
      <cdr:y>0.09301</cdr:y>
    </cdr:to>
    <cdr:sp macro="" textlink="">
      <cdr:nvSpPr>
        <cdr:cNvPr id="3" name="TextBox 1"/>
        <cdr:cNvSpPr txBox="1"/>
      </cdr:nvSpPr>
      <cdr:spPr>
        <a:xfrm xmlns:a="http://schemas.openxmlformats.org/drawingml/2006/main">
          <a:off x="841375" y="41275"/>
          <a:ext cx="285750" cy="142875"/>
        </a:xfrm>
        <a:prstGeom xmlns:a="http://schemas.openxmlformats.org/drawingml/2006/main" prst="rect">
          <a:avLst/>
        </a:prstGeom>
      </cdr:spPr>
      <cdr:txBody>
        <a:bodyPr xmlns:a="http://schemas.openxmlformats.org/drawingml/2006/main" wrap="square" lIns="0" tIns="0" rIns="0" bIns="0"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GB" sz="800">
              <a:solidFill>
                <a:srgbClr val="FF0000"/>
              </a:solidFill>
              <a:latin typeface="Arial" panose="020B0604020202020204" pitchFamily="34" charset="0"/>
              <a:cs typeface="Arial" panose="020B0604020202020204" pitchFamily="34" charset="0"/>
            </a:rPr>
            <a:t>0.63</a:t>
          </a:r>
        </a:p>
      </cdr:txBody>
    </cdr:sp>
  </cdr:relSizeAnchor>
  <cdr:relSizeAnchor xmlns:cdr="http://schemas.openxmlformats.org/drawingml/2006/chartDrawing">
    <cdr:from>
      <cdr:x>0.55484</cdr:x>
      <cdr:y>0.02085</cdr:y>
    </cdr:from>
    <cdr:to>
      <cdr:x>0.69917</cdr:x>
      <cdr:y>0.09301</cdr:y>
    </cdr:to>
    <cdr:sp macro="" textlink="">
      <cdr:nvSpPr>
        <cdr:cNvPr id="4" name="TextBox 1"/>
        <cdr:cNvSpPr txBox="1"/>
      </cdr:nvSpPr>
      <cdr:spPr>
        <a:xfrm xmlns:a="http://schemas.openxmlformats.org/drawingml/2006/main">
          <a:off x="1098550" y="41275"/>
          <a:ext cx="285750" cy="142875"/>
        </a:xfrm>
        <a:prstGeom xmlns:a="http://schemas.openxmlformats.org/drawingml/2006/main" prst="rect">
          <a:avLst/>
        </a:prstGeom>
      </cdr:spPr>
      <cdr:txBody>
        <a:bodyPr xmlns:a="http://schemas.openxmlformats.org/drawingml/2006/main" wrap="square" lIns="0" tIns="0" rIns="0" bIns="0"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GB" sz="800">
              <a:solidFill>
                <a:srgbClr val="FF00FF"/>
              </a:solidFill>
              <a:latin typeface="Arial" panose="020B0604020202020204" pitchFamily="34" charset="0"/>
              <a:cs typeface="Arial" panose="020B0604020202020204" pitchFamily="34" charset="0"/>
            </a:rPr>
            <a:t>0.92</a:t>
          </a:r>
        </a:p>
      </cdr:txBody>
    </cdr:sp>
  </cdr:relSizeAnchor>
  <cdr:relSizeAnchor xmlns:cdr="http://schemas.openxmlformats.org/drawingml/2006/chartDrawing">
    <cdr:from>
      <cdr:x>0.68473</cdr:x>
      <cdr:y>0.02085</cdr:y>
    </cdr:from>
    <cdr:to>
      <cdr:x>0.82906</cdr:x>
      <cdr:y>0.09301</cdr:y>
    </cdr:to>
    <cdr:sp macro="" textlink="">
      <cdr:nvSpPr>
        <cdr:cNvPr id="5" name="TextBox 1"/>
        <cdr:cNvSpPr txBox="1"/>
      </cdr:nvSpPr>
      <cdr:spPr>
        <a:xfrm xmlns:a="http://schemas.openxmlformats.org/drawingml/2006/main">
          <a:off x="1355725" y="41275"/>
          <a:ext cx="285750" cy="142875"/>
        </a:xfrm>
        <a:prstGeom xmlns:a="http://schemas.openxmlformats.org/drawingml/2006/main" prst="rect">
          <a:avLst/>
        </a:prstGeom>
      </cdr:spPr>
      <cdr:txBody>
        <a:bodyPr xmlns:a="http://schemas.openxmlformats.org/drawingml/2006/main" wrap="square" lIns="0" tIns="0" rIns="0" bIns="0"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GB" sz="800">
              <a:solidFill>
                <a:srgbClr val="0000FF"/>
              </a:solidFill>
              <a:latin typeface="Arial" panose="020B0604020202020204" pitchFamily="34" charset="0"/>
              <a:cs typeface="Arial" panose="020B0604020202020204" pitchFamily="34" charset="0"/>
            </a:rPr>
            <a:t>1.0</a:t>
          </a:r>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CoverPageProperties xmlns="http://schemas.microsoft.com/office/2006/coverPageProps">
  <PublishDate>2014</PublishDate>
  <Abstract/>
  <CompanyAddress/>
  <CompanyPhone/>
  <CompanyFax/>
  <CompanyEmail/>
</CoverPageProperti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docProps/app.xml><?xml version="1.0" encoding="utf-8"?>
<Properties xmlns="http://schemas.openxmlformats.org/officeDocument/2006/extended-properties" xmlns:vt="http://schemas.openxmlformats.org/officeDocument/2006/docPropsVTypes">
  <Template>Normal.dotm</Template>
  <TotalTime>10734</TotalTime>
  <Pages>26</Pages>
  <Words>8195</Words>
  <Characters>46715</Characters>
  <Application>Microsoft Office Word</Application>
  <DocSecurity>0</DocSecurity>
  <Lines>389</Lines>
  <Paragraphs>109</Paragraphs>
  <ScaleCrop>false</ScaleCrop>
  <HeadingPairs>
    <vt:vector size="2" baseType="variant">
      <vt:variant>
        <vt:lpstr>Title</vt:lpstr>
      </vt:variant>
      <vt:variant>
        <vt:i4>1</vt:i4>
      </vt:variant>
    </vt:vector>
  </HeadingPairs>
  <TitlesOfParts>
    <vt:vector size="1" baseType="lpstr">
      <vt:lpstr>Casualty-based glazing hazard assessments in buildings subject to external explosive blasts</vt:lpstr>
    </vt:vector>
  </TitlesOfParts>
  <Company>University of Southampton</Company>
  <LinksUpToDate>false</LinksUpToDate>
  <CharactersWithSpaces>5480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asualty-based glazing hazard assessments in buildings subject to external explosive blasts</dc:title>
  <dc:creator>GAYAN</dc:creator>
  <cp:lastModifiedBy>GayanW</cp:lastModifiedBy>
  <cp:revision>717</cp:revision>
  <cp:lastPrinted>2014-09-29T11:52:00Z</cp:lastPrinted>
  <dcterms:created xsi:type="dcterms:W3CDTF">2014-02-17T10:09:00Z</dcterms:created>
  <dcterms:modified xsi:type="dcterms:W3CDTF">2015-07-29T11:21:00Z</dcterms:modified>
</cp:coreProperties>
</file>